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F81D6" w14:textId="77777777" w:rsidR="005B416F" w:rsidRPr="00F72A16" w:rsidRDefault="005B416F" w:rsidP="005B416F">
      <w:pPr>
        <w:rPr>
          <w:rFonts w:ascii="Times New Roman" w:hAnsi="Times New Roman" w:cs="Times New Roman"/>
          <w:b/>
          <w:bCs/>
          <w:sz w:val="32"/>
          <w:szCs w:val="32"/>
        </w:rPr>
      </w:pPr>
      <w:r w:rsidRPr="00F72A16">
        <w:rPr>
          <w:rFonts w:ascii="Times New Roman" w:hAnsi="Times New Roman" w:cs="Times New Roman"/>
          <w:b/>
          <w:bCs/>
          <w:sz w:val="32"/>
          <w:szCs w:val="32"/>
        </w:rPr>
        <w:t>Applicability of a microRNA-based Dynamic Risk Score (DRS) for type 1 diabetes</w:t>
      </w:r>
    </w:p>
    <w:p w14:paraId="189BCFD1" w14:textId="77777777" w:rsidR="005B416F" w:rsidRPr="00F72A16" w:rsidRDefault="005B416F" w:rsidP="005B416F">
      <w:pPr>
        <w:rPr>
          <w:rFonts w:ascii="Times New Roman" w:hAnsi="Times New Roman" w:cs="Times New Roman"/>
          <w:sz w:val="24"/>
          <w:szCs w:val="24"/>
        </w:rPr>
      </w:pPr>
      <w:r w:rsidRPr="00F72A16">
        <w:rPr>
          <w:rFonts w:ascii="Times New Roman" w:hAnsi="Times New Roman" w:cs="Times New Roman"/>
          <w:sz w:val="24"/>
          <w:szCs w:val="24"/>
        </w:rPr>
        <w:t>Mugdha V Joglekar</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Wilson KM Wong</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Pooja S Kunte</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Reshmi A Kulkarni</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Ikhlak Ahmed</w:t>
      </w:r>
      <w:r w:rsidRPr="00F72A16">
        <w:rPr>
          <w:rFonts w:ascii="Times New Roman" w:hAnsi="Times New Roman" w:cs="Times New Roman"/>
          <w:sz w:val="24"/>
          <w:szCs w:val="24"/>
          <w:vertAlign w:val="superscript"/>
        </w:rPr>
        <w:t>2</w:t>
      </w:r>
      <w:r w:rsidRPr="00F72A16">
        <w:rPr>
          <w:rFonts w:ascii="Times New Roman" w:hAnsi="Times New Roman" w:cs="Times New Roman"/>
          <w:sz w:val="24"/>
          <w:szCs w:val="24"/>
        </w:rPr>
        <w:t>, Ryan J Farr</w:t>
      </w:r>
      <w:r w:rsidRPr="00F72A16">
        <w:rPr>
          <w:rFonts w:ascii="Times New Roman" w:hAnsi="Times New Roman" w:cs="Times New Roman"/>
          <w:sz w:val="24"/>
          <w:szCs w:val="24"/>
          <w:vertAlign w:val="superscript"/>
        </w:rPr>
        <w:t xml:space="preserve">1,# </w:t>
      </w:r>
      <w:r w:rsidRPr="00F72A16">
        <w:rPr>
          <w:rFonts w:ascii="Times New Roman" w:hAnsi="Times New Roman" w:cs="Times New Roman"/>
          <w:sz w:val="24"/>
          <w:szCs w:val="24"/>
        </w:rPr>
        <w:t>,  Nhan Ho Trong Pham</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Madilyn Coles</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Cody L Maynard</w:t>
      </w:r>
      <w:r w:rsidRPr="00F72A16">
        <w:rPr>
          <w:rFonts w:ascii="Times New Roman" w:hAnsi="Times New Roman" w:cs="Times New Roman"/>
          <w:sz w:val="24"/>
          <w:szCs w:val="24"/>
          <w:vertAlign w:val="superscript"/>
        </w:rPr>
        <w:t>1</w:t>
      </w:r>
      <w:r w:rsidRPr="00F72A16">
        <w:rPr>
          <w:rFonts w:ascii="Times New Roman" w:hAnsi="Times New Roman" w:cs="Times New Roman"/>
          <w:sz w:val="24"/>
          <w:szCs w:val="24"/>
        </w:rPr>
        <w:t>, Simranjeet Kaur</w:t>
      </w:r>
      <w:r w:rsidRPr="00F72A16">
        <w:rPr>
          <w:rFonts w:ascii="Times New Roman" w:hAnsi="Times New Roman" w:cs="Times New Roman"/>
          <w:sz w:val="24"/>
          <w:szCs w:val="24"/>
          <w:vertAlign w:val="superscript"/>
        </w:rPr>
        <w:t>3</w:t>
      </w:r>
      <w:r w:rsidRPr="00F72A16">
        <w:rPr>
          <w:rFonts w:ascii="Times New Roman" w:hAnsi="Times New Roman" w:cs="Times New Roman"/>
          <w:sz w:val="24"/>
          <w:szCs w:val="24"/>
        </w:rPr>
        <w:t>, Vinod Thorat</w:t>
      </w:r>
      <w:r w:rsidRPr="00F72A16">
        <w:rPr>
          <w:rFonts w:ascii="Times New Roman" w:hAnsi="Times New Roman" w:cs="Times New Roman"/>
          <w:sz w:val="24"/>
          <w:szCs w:val="24"/>
          <w:vertAlign w:val="superscript"/>
        </w:rPr>
        <w:t>4</w:t>
      </w:r>
      <w:r w:rsidRPr="00F72A16">
        <w:rPr>
          <w:rFonts w:ascii="Times New Roman" w:hAnsi="Times New Roman" w:cs="Times New Roman"/>
          <w:sz w:val="24"/>
          <w:szCs w:val="24"/>
        </w:rPr>
        <w:t>, Aniruddha Pant</w:t>
      </w:r>
      <w:r w:rsidRPr="00F72A16">
        <w:rPr>
          <w:rFonts w:ascii="Times New Roman" w:hAnsi="Times New Roman" w:cs="Times New Roman"/>
          <w:sz w:val="24"/>
          <w:szCs w:val="24"/>
          <w:vertAlign w:val="superscript"/>
        </w:rPr>
        <w:t>4</w:t>
      </w:r>
      <w:r w:rsidRPr="00F72A16">
        <w:rPr>
          <w:rFonts w:ascii="Times New Roman" w:hAnsi="Times New Roman" w:cs="Times New Roman"/>
          <w:sz w:val="24"/>
          <w:szCs w:val="24"/>
        </w:rPr>
        <w:t>, Ammira Akil</w:t>
      </w:r>
      <w:r w:rsidRPr="00F72A16">
        <w:rPr>
          <w:rFonts w:ascii="Times New Roman" w:hAnsi="Times New Roman" w:cs="Times New Roman"/>
          <w:sz w:val="24"/>
          <w:szCs w:val="24"/>
          <w:vertAlign w:val="superscript"/>
        </w:rPr>
        <w:t>2</w:t>
      </w:r>
      <w:r w:rsidRPr="00F72A16">
        <w:rPr>
          <w:rFonts w:ascii="Times New Roman" w:hAnsi="Times New Roman" w:cs="Times New Roman"/>
          <w:sz w:val="24"/>
          <w:szCs w:val="24"/>
        </w:rPr>
        <w:t>,  Kim Donaghue</w:t>
      </w:r>
      <w:r w:rsidRPr="00F72A16">
        <w:rPr>
          <w:rFonts w:ascii="Times New Roman" w:hAnsi="Times New Roman" w:cs="Times New Roman"/>
          <w:sz w:val="24"/>
          <w:szCs w:val="24"/>
          <w:vertAlign w:val="superscript"/>
        </w:rPr>
        <w:t>5</w:t>
      </w:r>
      <w:r w:rsidRPr="00F72A16">
        <w:rPr>
          <w:rFonts w:ascii="Times New Roman" w:hAnsi="Times New Roman" w:cs="Times New Roman"/>
          <w:sz w:val="24"/>
          <w:szCs w:val="24"/>
        </w:rPr>
        <w:t>, Alicia Jenkins</w:t>
      </w:r>
      <w:r w:rsidRPr="00F72A16">
        <w:rPr>
          <w:rFonts w:ascii="Times New Roman" w:hAnsi="Times New Roman" w:cs="Times New Roman"/>
          <w:sz w:val="24"/>
          <w:szCs w:val="24"/>
          <w:vertAlign w:val="superscript"/>
        </w:rPr>
        <w:t>6</w:t>
      </w:r>
      <w:r w:rsidRPr="00F72A16">
        <w:rPr>
          <w:rFonts w:ascii="Times New Roman" w:hAnsi="Times New Roman" w:cs="Times New Roman"/>
          <w:sz w:val="24"/>
          <w:szCs w:val="24"/>
        </w:rPr>
        <w:t>, Maria E Craig</w:t>
      </w:r>
      <w:r w:rsidRPr="00F72A16">
        <w:rPr>
          <w:rFonts w:ascii="Times New Roman" w:hAnsi="Times New Roman" w:cs="Times New Roman"/>
          <w:sz w:val="24"/>
          <w:szCs w:val="24"/>
          <w:vertAlign w:val="superscript"/>
        </w:rPr>
        <w:t>5,7</w:t>
      </w:r>
      <w:r w:rsidRPr="00F72A16">
        <w:rPr>
          <w:rFonts w:ascii="Times New Roman" w:hAnsi="Times New Roman" w:cs="Times New Roman"/>
          <w:sz w:val="24"/>
          <w:szCs w:val="24"/>
        </w:rPr>
        <w:t>, AM James Shapiro</w:t>
      </w:r>
      <w:r w:rsidRPr="00F72A16">
        <w:rPr>
          <w:rFonts w:ascii="Times New Roman" w:hAnsi="Times New Roman" w:cs="Times New Roman"/>
          <w:sz w:val="24"/>
          <w:szCs w:val="24"/>
          <w:vertAlign w:val="superscript"/>
        </w:rPr>
        <w:t>8</w:t>
      </w:r>
      <w:r w:rsidRPr="00F72A16">
        <w:rPr>
          <w:rFonts w:ascii="Times New Roman" w:hAnsi="Times New Roman" w:cs="Times New Roman"/>
          <w:sz w:val="24"/>
          <w:szCs w:val="24"/>
        </w:rPr>
        <w:t>, William Hague</w:t>
      </w:r>
      <w:r w:rsidRPr="00F72A16">
        <w:rPr>
          <w:rFonts w:ascii="Times New Roman" w:hAnsi="Times New Roman" w:cs="Times New Roman"/>
          <w:sz w:val="24"/>
          <w:szCs w:val="24"/>
          <w:vertAlign w:val="superscript"/>
        </w:rPr>
        <w:t>9</w:t>
      </w:r>
      <w:r w:rsidRPr="00F72A16">
        <w:rPr>
          <w:rFonts w:ascii="Times New Roman" w:hAnsi="Times New Roman" w:cs="Times New Roman"/>
          <w:sz w:val="24"/>
          <w:szCs w:val="24"/>
        </w:rPr>
        <w:t>, Chittaranjan S Yajnik</w:t>
      </w:r>
      <w:r w:rsidRPr="00F72A16">
        <w:rPr>
          <w:rFonts w:ascii="Times New Roman" w:hAnsi="Times New Roman" w:cs="Times New Roman"/>
          <w:sz w:val="24"/>
          <w:szCs w:val="24"/>
          <w:vertAlign w:val="superscript"/>
        </w:rPr>
        <w:t>10</w:t>
      </w:r>
      <w:r w:rsidRPr="00F72A16">
        <w:rPr>
          <w:rFonts w:ascii="Times New Roman" w:hAnsi="Times New Roman" w:cs="Times New Roman"/>
          <w:sz w:val="24"/>
          <w:szCs w:val="24"/>
        </w:rPr>
        <w:t>, Ronald CW Ma</w:t>
      </w:r>
      <w:r w:rsidRPr="00F72A16">
        <w:rPr>
          <w:rFonts w:ascii="Times New Roman" w:hAnsi="Times New Roman" w:cs="Times New Roman"/>
          <w:sz w:val="24"/>
          <w:szCs w:val="24"/>
          <w:vertAlign w:val="superscript"/>
        </w:rPr>
        <w:t>11</w:t>
      </w:r>
      <w:r w:rsidRPr="00F72A16">
        <w:rPr>
          <w:rFonts w:ascii="Times New Roman" w:hAnsi="Times New Roman" w:cs="Times New Roman"/>
          <w:sz w:val="24"/>
          <w:szCs w:val="24"/>
        </w:rPr>
        <w:t>, Elizabeth Davies</w:t>
      </w:r>
      <w:r w:rsidRPr="00F72A16">
        <w:rPr>
          <w:rFonts w:ascii="Times New Roman" w:hAnsi="Times New Roman" w:cs="Times New Roman"/>
          <w:sz w:val="24"/>
          <w:szCs w:val="24"/>
          <w:vertAlign w:val="superscript"/>
        </w:rPr>
        <w:t>12</w:t>
      </w:r>
      <w:r w:rsidRPr="00F72A16">
        <w:rPr>
          <w:rFonts w:ascii="Times New Roman" w:hAnsi="Times New Roman" w:cs="Times New Roman"/>
          <w:sz w:val="24"/>
          <w:szCs w:val="24"/>
        </w:rPr>
        <w:t>, Tim Jones</w:t>
      </w:r>
      <w:r w:rsidRPr="00F72A16">
        <w:rPr>
          <w:rFonts w:ascii="Times New Roman" w:hAnsi="Times New Roman" w:cs="Times New Roman"/>
          <w:sz w:val="24"/>
          <w:szCs w:val="24"/>
          <w:vertAlign w:val="superscript"/>
        </w:rPr>
        <w:t>12</w:t>
      </w:r>
      <w:r w:rsidRPr="00F72A16">
        <w:rPr>
          <w:rFonts w:ascii="Times New Roman" w:hAnsi="Times New Roman" w:cs="Times New Roman"/>
          <w:sz w:val="24"/>
          <w:szCs w:val="24"/>
        </w:rPr>
        <w:t>, Stephen E Gitelman</w:t>
      </w:r>
      <w:r w:rsidRPr="00F72A16">
        <w:rPr>
          <w:rFonts w:ascii="Times New Roman" w:hAnsi="Times New Roman" w:cs="Times New Roman"/>
          <w:sz w:val="24"/>
          <w:szCs w:val="24"/>
          <w:vertAlign w:val="superscript"/>
        </w:rPr>
        <w:t>13</w:t>
      </w:r>
      <w:r w:rsidRPr="00F72A16">
        <w:rPr>
          <w:rFonts w:ascii="Times New Roman" w:hAnsi="Times New Roman" w:cs="Times New Roman"/>
          <w:sz w:val="24"/>
          <w:szCs w:val="24"/>
        </w:rPr>
        <w:t>, Flemming Pociot</w:t>
      </w:r>
      <w:r w:rsidRPr="00F72A16">
        <w:rPr>
          <w:rFonts w:ascii="Times New Roman" w:hAnsi="Times New Roman" w:cs="Times New Roman"/>
          <w:sz w:val="24"/>
          <w:szCs w:val="24"/>
          <w:vertAlign w:val="superscript"/>
        </w:rPr>
        <w:t>3,14</w:t>
      </w:r>
      <w:r w:rsidRPr="00F72A16">
        <w:rPr>
          <w:rFonts w:ascii="Times New Roman" w:hAnsi="Times New Roman" w:cs="Times New Roman"/>
          <w:sz w:val="24"/>
          <w:szCs w:val="24"/>
        </w:rPr>
        <w:t>, and Anandwardhan A. Hardikar</w:t>
      </w:r>
      <w:r w:rsidRPr="00F72A16">
        <w:rPr>
          <w:rFonts w:ascii="Times New Roman" w:hAnsi="Times New Roman" w:cs="Times New Roman"/>
          <w:sz w:val="24"/>
          <w:szCs w:val="24"/>
          <w:vertAlign w:val="superscript"/>
        </w:rPr>
        <w:t xml:space="preserve"> 1, </w:t>
      </w:r>
      <w:r w:rsidRPr="00F72A16">
        <w:rPr>
          <w:rFonts w:ascii="Times New Roman" w:hAnsi="Times New Roman" w:cs="Times New Roman"/>
          <w:noProof/>
          <w:sz w:val="24"/>
          <w:szCs w:val="24"/>
          <w:lang w:val="en-US"/>
        </w:rPr>
        <w:drawing>
          <wp:inline distT="0" distB="0" distL="0" distR="0" wp14:anchorId="0DEA62DD" wp14:editId="73DF836F">
            <wp:extent cx="127099" cy="127099"/>
            <wp:effectExtent l="0" t="0" r="6350" b="6350"/>
            <wp:docPr id="2676" name="Graphic 2676" descr="Envelop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Envelope outline"/>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32935" cy="132935"/>
                    </a:xfrm>
                    <a:prstGeom prst="rect">
                      <a:avLst/>
                    </a:prstGeom>
                  </pic:spPr>
                </pic:pic>
              </a:graphicData>
            </a:graphic>
          </wp:inline>
        </w:drawing>
      </w:r>
      <w:r w:rsidRPr="00F72A16">
        <w:rPr>
          <w:rFonts w:ascii="Times New Roman" w:hAnsi="Times New Roman" w:cs="Times New Roman"/>
          <w:sz w:val="24"/>
          <w:szCs w:val="24"/>
        </w:rPr>
        <w:t xml:space="preserve"> on behalf of the PREDICT T1D Study Group°.</w:t>
      </w:r>
    </w:p>
    <w:p w14:paraId="2C80419F" w14:textId="77777777" w:rsidR="005B416F" w:rsidRPr="00F72A16" w:rsidRDefault="005B416F" w:rsidP="005B416F">
      <w:pPr>
        <w:rPr>
          <w:rFonts w:ascii="Times New Roman" w:hAnsi="Times New Roman" w:cs="Times New Roman"/>
          <w:sz w:val="24"/>
          <w:szCs w:val="24"/>
          <w:vertAlign w:val="superscript"/>
        </w:rPr>
      </w:pPr>
    </w:p>
    <w:p w14:paraId="4F62292F" w14:textId="77777777" w:rsidR="005B416F" w:rsidRPr="00F72A16" w:rsidRDefault="005B416F" w:rsidP="005B416F">
      <w:pPr>
        <w:pStyle w:val="ListParagraph"/>
        <w:numPr>
          <w:ilvl w:val="0"/>
          <w:numId w:val="6"/>
        </w:numPr>
        <w:ind w:left="426"/>
        <w:rPr>
          <w:rFonts w:ascii="Times New Roman" w:hAnsi="Times New Roman" w:cs="Times New Roman"/>
          <w:sz w:val="24"/>
          <w:szCs w:val="24"/>
        </w:rPr>
      </w:pPr>
      <w:r w:rsidRPr="00F72A16">
        <w:rPr>
          <w:rFonts w:ascii="Times New Roman" w:hAnsi="Times New Roman" w:cs="Times New Roman"/>
          <w:sz w:val="24"/>
          <w:szCs w:val="24"/>
        </w:rPr>
        <w:t>Western Sydney University School of Medicine, Sydney NSW 2560, Australia</w:t>
      </w:r>
    </w:p>
    <w:p w14:paraId="03D2C14D" w14:textId="77777777" w:rsidR="005B416F" w:rsidRPr="00F72A16" w:rsidRDefault="005B416F" w:rsidP="005B416F">
      <w:pPr>
        <w:pStyle w:val="ListParagraph"/>
        <w:numPr>
          <w:ilvl w:val="0"/>
          <w:numId w:val="6"/>
        </w:numPr>
        <w:ind w:left="426"/>
        <w:rPr>
          <w:rFonts w:ascii="Times New Roman" w:hAnsi="Times New Roman" w:cs="Times New Roman"/>
          <w:sz w:val="24"/>
          <w:szCs w:val="24"/>
        </w:rPr>
      </w:pPr>
      <w:r w:rsidRPr="00F72A16">
        <w:rPr>
          <w:rFonts w:ascii="Times New Roman" w:hAnsi="Times New Roman" w:cs="Times New Roman"/>
          <w:sz w:val="24"/>
          <w:szCs w:val="24"/>
        </w:rPr>
        <w:t xml:space="preserve">Sidra Medical Research </w:t>
      </w:r>
      <w:proofErr w:type="spellStart"/>
      <w:r w:rsidRPr="00F72A16">
        <w:rPr>
          <w:rFonts w:ascii="Times New Roman" w:hAnsi="Times New Roman" w:cs="Times New Roman"/>
          <w:sz w:val="24"/>
          <w:szCs w:val="24"/>
        </w:rPr>
        <w:t>Center</w:t>
      </w:r>
      <w:proofErr w:type="spellEnd"/>
      <w:r w:rsidRPr="00F72A16">
        <w:rPr>
          <w:rFonts w:ascii="Times New Roman" w:hAnsi="Times New Roman" w:cs="Times New Roman"/>
          <w:sz w:val="24"/>
          <w:szCs w:val="24"/>
        </w:rPr>
        <w:t>, Doha, Qatar.</w:t>
      </w:r>
    </w:p>
    <w:p w14:paraId="474E568D"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da-DK"/>
        </w:rPr>
      </w:pPr>
      <w:r w:rsidRPr="00F72A16">
        <w:rPr>
          <w:rFonts w:ascii="Times New Roman" w:hAnsi="Times New Roman" w:cs="Times New Roman"/>
          <w:sz w:val="24"/>
          <w:szCs w:val="24"/>
          <w:lang w:val="da-DK"/>
        </w:rPr>
        <w:t>Steno Diabetes Center Copenhagen, 2730 Herlev, Denmark</w:t>
      </w:r>
    </w:p>
    <w:p w14:paraId="235B462D" w14:textId="77777777" w:rsidR="005B416F" w:rsidRPr="00F72A16" w:rsidRDefault="005B416F" w:rsidP="005B416F">
      <w:pPr>
        <w:pStyle w:val="ListParagraph"/>
        <w:numPr>
          <w:ilvl w:val="0"/>
          <w:numId w:val="6"/>
        </w:numPr>
        <w:ind w:left="426"/>
        <w:rPr>
          <w:rFonts w:ascii="Times New Roman" w:hAnsi="Times New Roman" w:cs="Times New Roman"/>
          <w:sz w:val="24"/>
          <w:szCs w:val="24"/>
        </w:rPr>
      </w:pPr>
      <w:r w:rsidRPr="00F72A16">
        <w:rPr>
          <w:rFonts w:ascii="Times New Roman" w:hAnsi="Times New Roman" w:cs="Times New Roman"/>
          <w:sz w:val="24"/>
          <w:szCs w:val="24"/>
        </w:rPr>
        <w:t xml:space="preserve">Healthcare Analytics, </w:t>
      </w:r>
      <w:proofErr w:type="spellStart"/>
      <w:r w:rsidRPr="00F72A16">
        <w:rPr>
          <w:rFonts w:ascii="Times New Roman" w:hAnsi="Times New Roman" w:cs="Times New Roman"/>
          <w:sz w:val="24"/>
          <w:szCs w:val="24"/>
        </w:rPr>
        <w:t>AlgoAnalytics</w:t>
      </w:r>
      <w:proofErr w:type="spellEnd"/>
      <w:r w:rsidRPr="00F72A16">
        <w:rPr>
          <w:rFonts w:ascii="Times New Roman" w:hAnsi="Times New Roman" w:cs="Times New Roman"/>
          <w:sz w:val="24"/>
          <w:szCs w:val="24"/>
        </w:rPr>
        <w:t>, Pune, India.</w:t>
      </w:r>
    </w:p>
    <w:p w14:paraId="7F9FF5D9"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color w:val="212121"/>
          <w:sz w:val="24"/>
          <w:szCs w:val="24"/>
          <w:shd w:val="clear" w:color="auto" w:fill="FFFFFF"/>
        </w:rPr>
        <w:t>Institute of Endocrinology and Diabetes, The Children's Hospital at Westmead, Westmead, Child and Adolescent Health, Faculty of Medicine and Health, University of Sydney, NSW 2066, Australia</w:t>
      </w:r>
    </w:p>
    <w:p w14:paraId="36A78D4E"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sz w:val="24"/>
          <w:szCs w:val="24"/>
          <w:lang w:val="en-US"/>
        </w:rPr>
        <w:t>The University of Sydney, Faculty of Health, Camperdown, Australia</w:t>
      </w:r>
    </w:p>
    <w:p w14:paraId="54E4AC65"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color w:val="212121"/>
          <w:sz w:val="24"/>
          <w:szCs w:val="24"/>
          <w:shd w:val="clear" w:color="auto" w:fill="FFFFFF"/>
        </w:rPr>
        <w:t>Virology Research Laboratory, Prince of Wales Hospital, University of New South Wales, Sydney, Australia</w:t>
      </w:r>
    </w:p>
    <w:p w14:paraId="63B68E55"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color w:val="212121"/>
          <w:sz w:val="24"/>
          <w:szCs w:val="24"/>
          <w:shd w:val="clear" w:color="auto" w:fill="FFFFFF"/>
        </w:rPr>
        <w:t>Clinical Islet Transplant Program, University of Alberta, Edmonton, AB T6G 2E1, Canada</w:t>
      </w:r>
    </w:p>
    <w:p w14:paraId="6D7F4571"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sz w:val="24"/>
          <w:szCs w:val="24"/>
          <w:lang w:val="en-US"/>
        </w:rPr>
        <w:t xml:space="preserve">Discipline of Obstetrics &amp; </w:t>
      </w:r>
      <w:proofErr w:type="spellStart"/>
      <w:r w:rsidRPr="00F72A16">
        <w:rPr>
          <w:rFonts w:ascii="Times New Roman" w:hAnsi="Times New Roman" w:cs="Times New Roman"/>
          <w:sz w:val="24"/>
          <w:szCs w:val="24"/>
          <w:lang w:val="en-US"/>
        </w:rPr>
        <w:t>Gynaecology</w:t>
      </w:r>
      <w:proofErr w:type="spellEnd"/>
      <w:r w:rsidRPr="00F72A16">
        <w:rPr>
          <w:rFonts w:ascii="Times New Roman" w:hAnsi="Times New Roman" w:cs="Times New Roman"/>
          <w:sz w:val="24"/>
          <w:szCs w:val="24"/>
          <w:lang w:val="en-US"/>
        </w:rPr>
        <w:t xml:space="preserve"> and Robinson Research Institute, University of Adelaide, Adelaide, SA, Australia</w:t>
      </w:r>
    </w:p>
    <w:p w14:paraId="4697F5D7" w14:textId="77777777" w:rsidR="005B416F" w:rsidRPr="00F72A16" w:rsidRDefault="005B416F" w:rsidP="005B416F">
      <w:pPr>
        <w:pStyle w:val="ListParagraph"/>
        <w:numPr>
          <w:ilvl w:val="0"/>
          <w:numId w:val="6"/>
        </w:numPr>
        <w:ind w:left="426"/>
        <w:rPr>
          <w:rFonts w:ascii="Times New Roman" w:hAnsi="Times New Roman" w:cs="Times New Roman"/>
          <w:sz w:val="24"/>
          <w:szCs w:val="24"/>
          <w:lang w:val="en-US"/>
        </w:rPr>
      </w:pPr>
      <w:r w:rsidRPr="00F72A16">
        <w:rPr>
          <w:rFonts w:ascii="Times New Roman" w:hAnsi="Times New Roman" w:cs="Times New Roman"/>
          <w:sz w:val="24"/>
          <w:szCs w:val="24"/>
          <w:lang w:val="en-US"/>
        </w:rPr>
        <w:t>Diabetes Unit, KEM Hospital &amp; Research Centre, Pune, India</w:t>
      </w:r>
    </w:p>
    <w:p w14:paraId="4EBF0143" w14:textId="77777777" w:rsidR="005B416F" w:rsidRPr="00F72A16" w:rsidRDefault="005B416F" w:rsidP="005B416F">
      <w:pPr>
        <w:pStyle w:val="ListParagraph"/>
        <w:numPr>
          <w:ilvl w:val="0"/>
          <w:numId w:val="6"/>
        </w:numPr>
        <w:ind w:left="42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Department of Medicine and Therapeutics,</w:t>
      </w:r>
      <w:r w:rsidRPr="00F72A16">
        <w:rPr>
          <w:rFonts w:ascii="Times New Roman" w:hAnsi="Times New Roman" w:cs="Times New Roman"/>
          <w:sz w:val="24"/>
          <w:szCs w:val="24"/>
        </w:rPr>
        <w:t xml:space="preserve"> </w:t>
      </w:r>
      <w:r w:rsidRPr="00F72A16">
        <w:rPr>
          <w:rFonts w:ascii="Times New Roman" w:hAnsi="Times New Roman" w:cs="Times New Roman"/>
          <w:sz w:val="24"/>
          <w:szCs w:val="24"/>
          <w:lang w:val="en-US"/>
        </w:rPr>
        <w:t>and Li Ka Shing Institute of Health Sciences, The Chinese University of Hong Kong, Hong Kong Special Administrative Region, China</w:t>
      </w:r>
    </w:p>
    <w:p w14:paraId="10A03E1C" w14:textId="77777777" w:rsidR="005B416F" w:rsidRPr="00F72A16" w:rsidRDefault="005B416F" w:rsidP="005B416F">
      <w:pPr>
        <w:pStyle w:val="ListParagraph"/>
        <w:numPr>
          <w:ilvl w:val="0"/>
          <w:numId w:val="6"/>
        </w:numPr>
        <w:ind w:left="42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 xml:space="preserve">Telethon Kids Institute, Northern Entrance, Perth Children's Hospital, </w:t>
      </w:r>
      <w:proofErr w:type="spellStart"/>
      <w:r w:rsidRPr="00F72A16">
        <w:rPr>
          <w:rFonts w:ascii="Times New Roman" w:hAnsi="Times New Roman" w:cs="Times New Roman"/>
          <w:sz w:val="24"/>
          <w:szCs w:val="24"/>
          <w:lang w:val="en-US"/>
        </w:rPr>
        <w:t>Nedlands</w:t>
      </w:r>
      <w:proofErr w:type="spellEnd"/>
      <w:r w:rsidRPr="00F72A16">
        <w:rPr>
          <w:rFonts w:ascii="Times New Roman" w:hAnsi="Times New Roman" w:cs="Times New Roman"/>
          <w:sz w:val="24"/>
          <w:szCs w:val="24"/>
          <w:lang w:val="en-US"/>
        </w:rPr>
        <w:t>, Australia</w:t>
      </w:r>
    </w:p>
    <w:p w14:paraId="6E7B78AF" w14:textId="77777777" w:rsidR="005B416F" w:rsidRPr="00F72A16" w:rsidRDefault="005B416F" w:rsidP="005B416F">
      <w:pPr>
        <w:pStyle w:val="ListParagraph"/>
        <w:numPr>
          <w:ilvl w:val="0"/>
          <w:numId w:val="6"/>
        </w:numPr>
        <w:ind w:left="42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University of California San Francisco, San Francisco, CA 94143, USA</w:t>
      </w:r>
    </w:p>
    <w:p w14:paraId="11D1BA7A" w14:textId="77777777" w:rsidR="005B416F" w:rsidRPr="00F72A16" w:rsidRDefault="005B416F" w:rsidP="005B416F">
      <w:pPr>
        <w:pStyle w:val="ListParagraph"/>
        <w:numPr>
          <w:ilvl w:val="0"/>
          <w:numId w:val="6"/>
        </w:numPr>
        <w:ind w:left="42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Faculty of Health and Medical Sciences, University of Copenhagen, Copenhagen, Denmark</w:t>
      </w:r>
    </w:p>
    <w:p w14:paraId="35EB9930" w14:textId="77777777" w:rsidR="005B416F" w:rsidRPr="00F72A16" w:rsidRDefault="005B416F" w:rsidP="005B416F">
      <w:pPr>
        <w:ind w:left="6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 Currently at: CSIRO Health &amp; Biosecurity, Australian Centre for Disease Preparedness, Geelong, Victoria, Australia</w:t>
      </w:r>
    </w:p>
    <w:p w14:paraId="2A608920" w14:textId="77777777" w:rsidR="005B416F" w:rsidRPr="00F72A16" w:rsidRDefault="005B416F" w:rsidP="005B416F">
      <w:pPr>
        <w:ind w:left="66"/>
        <w:jc w:val="both"/>
        <w:rPr>
          <w:rFonts w:ascii="Times New Roman" w:hAnsi="Times New Roman" w:cs="Times New Roman"/>
          <w:sz w:val="24"/>
          <w:szCs w:val="24"/>
          <w:lang w:val="en-US"/>
        </w:rPr>
      </w:pPr>
      <w:r w:rsidRPr="00F72A16">
        <w:rPr>
          <w:rFonts w:ascii="Times New Roman" w:hAnsi="Times New Roman" w:cs="Times New Roman"/>
          <w:sz w:val="24"/>
          <w:szCs w:val="24"/>
          <w:lang w:val="en-US"/>
        </w:rPr>
        <w:t>°:  A list of all study group members by their affiliations appears at the end of this article.</w:t>
      </w:r>
    </w:p>
    <w:p w14:paraId="54795D6D" w14:textId="77777777" w:rsidR="005B416F" w:rsidRPr="00F72A16" w:rsidRDefault="005B416F" w:rsidP="005B416F">
      <w:pPr>
        <w:spacing w:after="0" w:line="240" w:lineRule="auto"/>
        <w:rPr>
          <w:rFonts w:ascii="Times New Roman" w:hAnsi="Times New Roman" w:cs="Times New Roman"/>
          <w:sz w:val="24"/>
          <w:szCs w:val="24"/>
        </w:rPr>
      </w:pPr>
      <w:r w:rsidRPr="00F72A16">
        <w:rPr>
          <w:rFonts w:ascii="Times New Roman" w:hAnsi="Times New Roman" w:cs="Times New Roman"/>
          <w:sz w:val="24"/>
          <w:szCs w:val="24"/>
        </w:rPr>
        <w:t xml:space="preserve">*MVJ, WKMW and PSK are equal first authors. </w:t>
      </w:r>
    </w:p>
    <w:p w14:paraId="1AB00656" w14:textId="77777777" w:rsidR="005B416F" w:rsidRPr="00F72A16" w:rsidRDefault="005B416F" w:rsidP="005B416F">
      <w:pPr>
        <w:tabs>
          <w:tab w:val="left" w:pos="5025"/>
        </w:tabs>
        <w:spacing w:after="0" w:line="240" w:lineRule="auto"/>
        <w:rPr>
          <w:rFonts w:ascii="Times New Roman" w:hAnsi="Times New Roman" w:cs="Times New Roman"/>
          <w:sz w:val="24"/>
          <w:szCs w:val="24"/>
        </w:rPr>
      </w:pPr>
      <w:r w:rsidRPr="00F72A16">
        <w:rPr>
          <w:rFonts w:ascii="Times New Roman" w:hAnsi="Times New Roman" w:cs="Times New Roman"/>
          <w:sz w:val="24"/>
          <w:szCs w:val="24"/>
        </w:rPr>
        <w:t>All correspondence: AAH</w:t>
      </w:r>
    </w:p>
    <w:p w14:paraId="6DEFC4A4" w14:textId="77777777" w:rsidR="005B416F" w:rsidRPr="00F72A16" w:rsidRDefault="005B416F" w:rsidP="005B416F">
      <w:pPr>
        <w:tabs>
          <w:tab w:val="left" w:pos="5025"/>
        </w:tabs>
        <w:spacing w:after="0" w:line="240" w:lineRule="auto"/>
        <w:rPr>
          <w:rFonts w:ascii="Times New Roman" w:hAnsi="Times New Roman" w:cs="Times New Roman"/>
          <w:sz w:val="24"/>
          <w:szCs w:val="24"/>
        </w:rPr>
      </w:pPr>
      <w:r w:rsidRPr="00F72A16">
        <w:rPr>
          <w:rFonts w:ascii="Times New Roman" w:hAnsi="Times New Roman" w:cs="Times New Roman"/>
          <w:noProof/>
          <w:sz w:val="24"/>
          <w:szCs w:val="24"/>
          <w:lang w:val="en-US"/>
        </w:rPr>
        <w:drawing>
          <wp:inline distT="0" distB="0" distL="0" distR="0" wp14:anchorId="60C240A5" wp14:editId="1736D595">
            <wp:extent cx="127099" cy="127099"/>
            <wp:effectExtent l="0" t="0" r="6350" b="6350"/>
            <wp:docPr id="2677" name="Graphic 2677" descr="Envelop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Envelope outline"/>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32935" cy="132935"/>
                    </a:xfrm>
                    <a:prstGeom prst="rect">
                      <a:avLst/>
                    </a:prstGeom>
                  </pic:spPr>
                </pic:pic>
              </a:graphicData>
            </a:graphic>
          </wp:inline>
        </w:drawing>
      </w:r>
      <w:r w:rsidRPr="00F72A16">
        <w:rPr>
          <w:rFonts w:ascii="Times New Roman" w:hAnsi="Times New Roman" w:cs="Times New Roman"/>
          <w:sz w:val="24"/>
          <w:szCs w:val="24"/>
        </w:rPr>
        <w:t>Professor Anandwardhan A. Hardikar</w:t>
      </w:r>
      <w:r w:rsidRPr="00F72A16">
        <w:rPr>
          <w:rFonts w:ascii="Times New Roman" w:hAnsi="Times New Roman" w:cs="Times New Roman"/>
          <w:sz w:val="24"/>
          <w:szCs w:val="24"/>
        </w:rPr>
        <w:tab/>
      </w:r>
    </w:p>
    <w:p w14:paraId="2257B8A6" w14:textId="77777777" w:rsidR="005B416F" w:rsidRPr="00F72A16" w:rsidRDefault="005B416F" w:rsidP="005B416F">
      <w:pPr>
        <w:spacing w:after="0" w:line="240" w:lineRule="auto"/>
        <w:rPr>
          <w:rFonts w:ascii="Times New Roman" w:hAnsi="Times New Roman" w:cs="Times New Roman"/>
          <w:sz w:val="24"/>
          <w:szCs w:val="24"/>
        </w:rPr>
      </w:pPr>
      <w:r w:rsidRPr="00F72A16">
        <w:rPr>
          <w:rFonts w:ascii="Times New Roman" w:hAnsi="Times New Roman" w:cs="Times New Roman"/>
          <w:sz w:val="24"/>
          <w:szCs w:val="24"/>
        </w:rPr>
        <w:t xml:space="preserve">Western Sydney University School of Medicine, 30.2.27 David Pilgrim and Goldsmith Avenue, </w:t>
      </w:r>
    </w:p>
    <w:p w14:paraId="1A536F88" w14:textId="77777777" w:rsidR="005B416F" w:rsidRPr="00F72A16" w:rsidRDefault="005B416F" w:rsidP="005B416F">
      <w:pPr>
        <w:spacing w:after="0" w:line="240" w:lineRule="auto"/>
        <w:rPr>
          <w:rFonts w:ascii="Times New Roman" w:hAnsi="Times New Roman" w:cs="Times New Roman"/>
          <w:sz w:val="24"/>
          <w:szCs w:val="24"/>
        </w:rPr>
      </w:pPr>
      <w:r w:rsidRPr="00F72A16">
        <w:rPr>
          <w:rFonts w:ascii="Times New Roman" w:hAnsi="Times New Roman" w:cs="Times New Roman"/>
          <w:sz w:val="24"/>
          <w:szCs w:val="24"/>
        </w:rPr>
        <w:t xml:space="preserve">Campbelltown, NSW 2560, Australia, E: </w:t>
      </w:r>
      <w:hyperlink r:id="rId10" w:history="1">
        <w:r w:rsidRPr="00F72A16">
          <w:rPr>
            <w:rStyle w:val="Hyperlink"/>
            <w:rFonts w:ascii="Times New Roman" w:hAnsi="Times New Roman" w:cs="Times New Roman"/>
            <w:sz w:val="24"/>
            <w:szCs w:val="24"/>
          </w:rPr>
          <w:t>a.hardikar@westernsydney.edu.au</w:t>
        </w:r>
      </w:hyperlink>
      <w:r w:rsidRPr="00F72A16">
        <w:rPr>
          <w:rFonts w:ascii="Times New Roman" w:hAnsi="Times New Roman" w:cs="Times New Roman"/>
          <w:sz w:val="24"/>
          <w:szCs w:val="24"/>
        </w:rPr>
        <w:t>, M: +61 488 119 772</w:t>
      </w:r>
    </w:p>
    <w:p w14:paraId="744604BB" w14:textId="77777777" w:rsidR="005B416F" w:rsidRPr="00F72A16" w:rsidRDefault="005B416F" w:rsidP="002C29ED">
      <w:pPr>
        <w:rPr>
          <w:rFonts w:ascii="Times New Roman" w:hAnsi="Times New Roman" w:cs="Times New Roman"/>
          <w:b/>
          <w:bCs/>
          <w:sz w:val="24"/>
          <w:szCs w:val="24"/>
        </w:rPr>
      </w:pPr>
    </w:p>
    <w:p w14:paraId="73558749" w14:textId="77777777" w:rsidR="00F72A16" w:rsidRDefault="00F72A16">
      <w:pPr>
        <w:rPr>
          <w:rFonts w:ascii="Times New Roman" w:hAnsi="Times New Roman" w:cs="Times New Roman"/>
          <w:b/>
          <w:bCs/>
          <w:sz w:val="24"/>
          <w:szCs w:val="24"/>
        </w:rPr>
      </w:pPr>
      <w:r>
        <w:rPr>
          <w:rFonts w:ascii="Times New Roman" w:hAnsi="Times New Roman" w:cs="Times New Roman"/>
          <w:b/>
          <w:bCs/>
          <w:sz w:val="24"/>
          <w:szCs w:val="24"/>
        </w:rPr>
        <w:br w:type="page"/>
      </w:r>
    </w:p>
    <w:p w14:paraId="00B030CC" w14:textId="2332EA5C" w:rsidR="002C29ED" w:rsidRPr="00F72A16" w:rsidRDefault="002C29ED" w:rsidP="002C29ED">
      <w:pPr>
        <w:rPr>
          <w:rFonts w:ascii="Times New Roman" w:hAnsi="Times New Roman" w:cs="Times New Roman"/>
          <w:b/>
          <w:bCs/>
          <w:sz w:val="24"/>
          <w:szCs w:val="24"/>
        </w:rPr>
      </w:pPr>
      <w:r w:rsidRPr="00F72A16">
        <w:rPr>
          <w:rFonts w:ascii="Times New Roman" w:hAnsi="Times New Roman" w:cs="Times New Roman"/>
          <w:b/>
          <w:bCs/>
          <w:sz w:val="24"/>
          <w:szCs w:val="24"/>
        </w:rPr>
        <w:lastRenderedPageBreak/>
        <w:t>Extended Data Table 1</w:t>
      </w:r>
    </w:p>
    <w:tbl>
      <w:tblPr>
        <w:tblStyle w:val="TableGrid"/>
        <w:tblW w:w="9351" w:type="dxa"/>
        <w:tblLayout w:type="fixed"/>
        <w:tblLook w:val="04A0" w:firstRow="1" w:lastRow="0" w:firstColumn="1" w:lastColumn="0" w:noHBand="0" w:noVBand="1"/>
      </w:tblPr>
      <w:tblGrid>
        <w:gridCol w:w="704"/>
        <w:gridCol w:w="1559"/>
        <w:gridCol w:w="1560"/>
        <w:gridCol w:w="567"/>
        <w:gridCol w:w="850"/>
        <w:gridCol w:w="851"/>
        <w:gridCol w:w="1134"/>
        <w:gridCol w:w="567"/>
        <w:gridCol w:w="850"/>
        <w:gridCol w:w="709"/>
      </w:tblGrid>
      <w:tr w:rsidR="00346775" w:rsidRPr="00907FC6" w14:paraId="26D4574C" w14:textId="77777777" w:rsidTr="00346775">
        <w:trPr>
          <w:trHeight w:val="1245"/>
        </w:trPr>
        <w:tc>
          <w:tcPr>
            <w:tcW w:w="704" w:type="dxa"/>
            <w:noWrap/>
            <w:hideMark/>
          </w:tcPr>
          <w:p w14:paraId="2BF4FB7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erial no</w:t>
            </w:r>
          </w:p>
        </w:tc>
        <w:tc>
          <w:tcPr>
            <w:tcW w:w="1559" w:type="dxa"/>
            <w:noWrap/>
            <w:hideMark/>
          </w:tcPr>
          <w:p w14:paraId="705F8C8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MicroRNA</w:t>
            </w:r>
          </w:p>
        </w:tc>
        <w:tc>
          <w:tcPr>
            <w:tcW w:w="1560" w:type="dxa"/>
            <w:hideMark/>
          </w:tcPr>
          <w:p w14:paraId="1C9FB6E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References reporting this microRNA to be significantly different in T1D Vs Controls</w:t>
            </w:r>
          </w:p>
        </w:tc>
        <w:tc>
          <w:tcPr>
            <w:tcW w:w="567" w:type="dxa"/>
            <w:hideMark/>
          </w:tcPr>
          <w:p w14:paraId="4A118515"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LA</w:t>
            </w:r>
          </w:p>
        </w:tc>
        <w:tc>
          <w:tcPr>
            <w:tcW w:w="850" w:type="dxa"/>
            <w:hideMark/>
          </w:tcPr>
          <w:p w14:paraId="1D2B5BB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roofErr w:type="spellStart"/>
            <w:r w:rsidRPr="00907FC6">
              <w:rPr>
                <w:rFonts w:ascii="Times New Roman" w:eastAsia="Times New Roman" w:hAnsi="Times New Roman" w:cs="Times New Roman"/>
                <w:color w:val="000000"/>
                <w:kern w:val="0"/>
                <w:sz w:val="18"/>
                <w:szCs w:val="18"/>
                <w:lang w:eastAsia="en-AU"/>
                <w14:ligatures w14:val="none"/>
              </w:rPr>
              <w:t>autoAb</w:t>
            </w:r>
            <w:proofErr w:type="spellEnd"/>
          </w:p>
        </w:tc>
        <w:tc>
          <w:tcPr>
            <w:tcW w:w="851" w:type="dxa"/>
            <w:hideMark/>
          </w:tcPr>
          <w:p w14:paraId="236A09D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early onset (age&lt;= 15)</w:t>
            </w:r>
          </w:p>
        </w:tc>
        <w:tc>
          <w:tcPr>
            <w:tcW w:w="1134" w:type="dxa"/>
          </w:tcPr>
          <w:p w14:paraId="713DDE73" w14:textId="3AC0DCBF"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Associated with T1D</w:t>
            </w:r>
          </w:p>
        </w:tc>
        <w:tc>
          <w:tcPr>
            <w:tcW w:w="567" w:type="dxa"/>
            <w:noWrap/>
            <w:hideMark/>
          </w:tcPr>
          <w:p w14:paraId="36095EB1" w14:textId="648A8D1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n T1D</w:t>
            </w:r>
          </w:p>
        </w:tc>
        <w:tc>
          <w:tcPr>
            <w:tcW w:w="850" w:type="dxa"/>
            <w:noWrap/>
            <w:hideMark/>
          </w:tcPr>
          <w:p w14:paraId="20828C5C" w14:textId="06C601EC"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n Control</w:t>
            </w:r>
          </w:p>
        </w:tc>
        <w:tc>
          <w:tcPr>
            <w:tcW w:w="709" w:type="dxa"/>
            <w:noWrap/>
            <w:hideMark/>
          </w:tcPr>
          <w:p w14:paraId="4B4F7A04"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n Total</w:t>
            </w:r>
          </w:p>
        </w:tc>
      </w:tr>
      <w:tr w:rsidR="00346775" w:rsidRPr="00907FC6" w14:paraId="207CA66C" w14:textId="77777777" w:rsidTr="00346775">
        <w:trPr>
          <w:trHeight w:val="291"/>
        </w:trPr>
        <w:tc>
          <w:tcPr>
            <w:tcW w:w="704" w:type="dxa"/>
            <w:noWrap/>
            <w:hideMark/>
          </w:tcPr>
          <w:p w14:paraId="42EFFB2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w:t>
            </w:r>
          </w:p>
        </w:tc>
        <w:tc>
          <w:tcPr>
            <w:tcW w:w="1559" w:type="dxa"/>
            <w:noWrap/>
            <w:hideMark/>
          </w:tcPr>
          <w:p w14:paraId="0B8221B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45-5p</w:t>
            </w:r>
          </w:p>
        </w:tc>
        <w:tc>
          <w:tcPr>
            <w:tcW w:w="1560" w:type="dxa"/>
            <w:shd w:val="clear" w:color="auto" w:fill="D9D9D9" w:themeFill="background1" w:themeFillShade="D9"/>
            <w:hideMark/>
          </w:tcPr>
          <w:p w14:paraId="1A544592" w14:textId="20CC0F1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059371</w:t>
            </w:r>
            <w:r w:rsidR="0029485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GZW5kbGVyPC9BdXRob3I+PFllYXI+MjAxNjwvWWVhcj48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</w:fldData>
              </w:fldChar>
            </w:r>
            <w:r w:rsidR="0029485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29485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GZW5kbGVyPC9BdXRob3I+PFllYXI+MjAxNjwvWWVhcj48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</w:fldData>
              </w:fldChar>
            </w:r>
            <w:r w:rsidR="0029485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29485C" w:rsidRPr="00907FC6">
              <w:rPr>
                <w:rFonts w:ascii="Times New Roman" w:eastAsia="Times New Roman" w:hAnsi="Times New Roman" w:cs="Times New Roman"/>
                <w:color w:val="000000"/>
                <w:kern w:val="0"/>
                <w:sz w:val="18"/>
                <w:szCs w:val="18"/>
                <w:lang w:eastAsia="en-AU"/>
                <w14:ligatures w14:val="none"/>
              </w:rPr>
            </w:r>
            <w:r w:rsidR="0029485C" w:rsidRPr="00907FC6">
              <w:rPr>
                <w:rFonts w:ascii="Times New Roman" w:eastAsia="Times New Roman" w:hAnsi="Times New Roman" w:cs="Times New Roman"/>
                <w:color w:val="000000"/>
                <w:kern w:val="0"/>
                <w:sz w:val="18"/>
                <w:szCs w:val="18"/>
                <w:lang w:eastAsia="en-AU"/>
                <w14:ligatures w14:val="none"/>
              </w:rPr>
              <w:fldChar w:fldCharType="end"/>
            </w:r>
            <w:r w:rsidR="0029485C" w:rsidRPr="00907FC6">
              <w:rPr>
                <w:rFonts w:ascii="Times New Roman" w:eastAsia="Times New Roman" w:hAnsi="Times New Roman" w:cs="Times New Roman"/>
                <w:color w:val="000000"/>
                <w:kern w:val="0"/>
                <w:sz w:val="18"/>
                <w:szCs w:val="18"/>
                <w:lang w:eastAsia="en-AU"/>
                <w14:ligatures w14:val="none"/>
              </w:rPr>
            </w:r>
            <w:r w:rsidR="0029485C" w:rsidRPr="00907FC6">
              <w:rPr>
                <w:rFonts w:ascii="Times New Roman" w:eastAsia="Times New Roman" w:hAnsi="Times New Roman" w:cs="Times New Roman"/>
                <w:color w:val="000000"/>
                <w:kern w:val="0"/>
                <w:sz w:val="18"/>
                <w:szCs w:val="18"/>
                <w:lang w:eastAsia="en-AU"/>
                <w14:ligatures w14:val="none"/>
              </w:rPr>
              <w:fldChar w:fldCharType="separate"/>
            </w:r>
            <w:r w:rsidR="0029485C" w:rsidRPr="00907FC6">
              <w:rPr>
                <w:rFonts w:ascii="Times New Roman" w:eastAsia="Times New Roman" w:hAnsi="Times New Roman" w:cs="Times New Roman"/>
                <w:noProof/>
                <w:color w:val="000000"/>
                <w:kern w:val="0"/>
                <w:sz w:val="18"/>
                <w:szCs w:val="18"/>
                <w:vertAlign w:val="superscript"/>
                <w:lang w:eastAsia="en-AU"/>
                <w14:ligatures w14:val="none"/>
              </w:rPr>
              <w:t>1</w:t>
            </w:r>
            <w:r w:rsidR="0029485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781F5AF9" w14:textId="6CD06A34"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65F20248" w14:textId="12874F58"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104E7FD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1134" w:type="dxa"/>
            <w:shd w:val="clear" w:color="auto" w:fill="D9D9D9" w:themeFill="background1" w:themeFillShade="D9"/>
          </w:tcPr>
          <w:p w14:paraId="417AA11B" w14:textId="13E16920"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E8C16DB" w14:textId="4E1F2B8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9</w:t>
            </w:r>
          </w:p>
        </w:tc>
        <w:tc>
          <w:tcPr>
            <w:tcW w:w="850" w:type="dxa"/>
            <w:shd w:val="clear" w:color="auto" w:fill="D9D9D9" w:themeFill="background1" w:themeFillShade="D9"/>
            <w:noWrap/>
            <w:hideMark/>
          </w:tcPr>
          <w:p w14:paraId="4F5593A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0</w:t>
            </w:r>
          </w:p>
        </w:tc>
        <w:tc>
          <w:tcPr>
            <w:tcW w:w="709" w:type="dxa"/>
            <w:shd w:val="clear" w:color="auto" w:fill="D9D9D9" w:themeFill="background1" w:themeFillShade="D9"/>
            <w:noWrap/>
            <w:hideMark/>
          </w:tcPr>
          <w:p w14:paraId="210EE53C"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9</w:t>
            </w:r>
          </w:p>
        </w:tc>
      </w:tr>
      <w:tr w:rsidR="00346775" w:rsidRPr="00907FC6" w14:paraId="3418F8BF" w14:textId="77777777" w:rsidTr="00346775">
        <w:trPr>
          <w:trHeight w:val="281"/>
        </w:trPr>
        <w:tc>
          <w:tcPr>
            <w:tcW w:w="704" w:type="dxa"/>
            <w:vMerge w:val="restart"/>
            <w:noWrap/>
            <w:hideMark/>
          </w:tcPr>
          <w:p w14:paraId="79D05FC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w:t>
            </w:r>
          </w:p>
        </w:tc>
        <w:tc>
          <w:tcPr>
            <w:tcW w:w="1559" w:type="dxa"/>
            <w:vMerge w:val="restart"/>
            <w:noWrap/>
            <w:hideMark/>
          </w:tcPr>
          <w:p w14:paraId="49F7ABF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81a-5p</w:t>
            </w:r>
          </w:p>
        </w:tc>
        <w:tc>
          <w:tcPr>
            <w:tcW w:w="1560" w:type="dxa"/>
            <w:hideMark/>
          </w:tcPr>
          <w:p w14:paraId="3D8CE5A4" w14:textId="7CAF3F8C"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72694"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29485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29485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29485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29485C" w:rsidRPr="00907FC6">
              <w:rPr>
                <w:rFonts w:ascii="Times New Roman" w:eastAsia="Times New Roman" w:hAnsi="Times New Roman" w:cs="Times New Roman"/>
                <w:color w:val="000000"/>
                <w:kern w:val="0"/>
                <w:sz w:val="18"/>
                <w:szCs w:val="18"/>
                <w:lang w:eastAsia="en-AU"/>
                <w14:ligatures w14:val="none"/>
              </w:rPr>
            </w:r>
            <w:r w:rsidR="0029485C" w:rsidRPr="00907FC6">
              <w:rPr>
                <w:rFonts w:ascii="Times New Roman" w:eastAsia="Times New Roman" w:hAnsi="Times New Roman" w:cs="Times New Roman"/>
                <w:color w:val="000000"/>
                <w:kern w:val="0"/>
                <w:sz w:val="18"/>
                <w:szCs w:val="18"/>
                <w:lang w:eastAsia="en-AU"/>
                <w14:ligatures w14:val="none"/>
              </w:rPr>
              <w:fldChar w:fldCharType="end"/>
            </w:r>
            <w:r w:rsidR="00772694" w:rsidRPr="00907FC6">
              <w:rPr>
                <w:rFonts w:ascii="Times New Roman" w:eastAsia="Times New Roman" w:hAnsi="Times New Roman" w:cs="Times New Roman"/>
                <w:color w:val="000000"/>
                <w:kern w:val="0"/>
                <w:sz w:val="18"/>
                <w:szCs w:val="18"/>
                <w:lang w:eastAsia="en-AU"/>
                <w14:ligatures w14:val="none"/>
              </w:rPr>
            </w:r>
            <w:r w:rsidR="00772694" w:rsidRPr="00907FC6">
              <w:rPr>
                <w:rFonts w:ascii="Times New Roman" w:eastAsia="Times New Roman" w:hAnsi="Times New Roman" w:cs="Times New Roman"/>
                <w:color w:val="000000"/>
                <w:kern w:val="0"/>
                <w:sz w:val="18"/>
                <w:szCs w:val="18"/>
                <w:lang w:eastAsia="en-AU"/>
                <w14:ligatures w14:val="none"/>
              </w:rPr>
              <w:fldChar w:fldCharType="separate"/>
            </w:r>
            <w:r w:rsidR="0029485C" w:rsidRPr="00907FC6">
              <w:rPr>
                <w:rFonts w:ascii="Times New Roman" w:eastAsia="Times New Roman" w:hAnsi="Times New Roman" w:cs="Times New Roman"/>
                <w:noProof/>
                <w:color w:val="000000"/>
                <w:kern w:val="0"/>
                <w:sz w:val="18"/>
                <w:szCs w:val="18"/>
                <w:vertAlign w:val="superscript"/>
                <w:lang w:eastAsia="en-AU"/>
                <w14:ligatures w14:val="none"/>
              </w:rPr>
              <w:t>2</w:t>
            </w:r>
            <w:r w:rsidR="00772694"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3AC212F7" w14:textId="6BFB9F9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425E5C68"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390BD0F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1134" w:type="dxa"/>
          </w:tcPr>
          <w:p w14:paraId="01F177AB" w14:textId="498AAD04"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55D06CD" w14:textId="5B54874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8</w:t>
            </w:r>
          </w:p>
        </w:tc>
        <w:tc>
          <w:tcPr>
            <w:tcW w:w="850" w:type="dxa"/>
            <w:noWrap/>
            <w:hideMark/>
          </w:tcPr>
          <w:p w14:paraId="2CDAA33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7</w:t>
            </w:r>
          </w:p>
        </w:tc>
        <w:tc>
          <w:tcPr>
            <w:tcW w:w="709" w:type="dxa"/>
            <w:noWrap/>
            <w:hideMark/>
          </w:tcPr>
          <w:p w14:paraId="5AB540E9"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5</w:t>
            </w:r>
          </w:p>
        </w:tc>
      </w:tr>
      <w:tr w:rsidR="00346775" w:rsidRPr="00907FC6" w14:paraId="1A69CC15" w14:textId="77777777" w:rsidTr="00346775">
        <w:trPr>
          <w:trHeight w:val="281"/>
        </w:trPr>
        <w:tc>
          <w:tcPr>
            <w:tcW w:w="704" w:type="dxa"/>
            <w:vMerge/>
            <w:hideMark/>
          </w:tcPr>
          <w:p w14:paraId="5EF7EE7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88514D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547D575E" w14:textId="1835D3EB"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582977</w:t>
            </w:r>
            <w:r w:rsidR="007351D1" w:rsidRPr="00907FC6">
              <w:rPr>
                <w:rFonts w:ascii="Times New Roman" w:eastAsia="Times New Roman" w:hAnsi="Times New Roman" w:cs="Times New Roman"/>
                <w:color w:val="000000"/>
                <w:kern w:val="0"/>
                <w:sz w:val="18"/>
                <w:szCs w:val="18"/>
                <w:lang w:eastAsia="en-AU"/>
                <w14:ligatures w14:val="none"/>
              </w:rPr>
              <w:fldChar w:fldCharType="begin"/>
            </w:r>
            <w:r w:rsidR="007351D1" w:rsidRPr="00907FC6">
              <w:rPr>
                <w:rFonts w:ascii="Times New Roman" w:eastAsia="Times New Roman" w:hAnsi="Times New Roman" w:cs="Times New Roman"/>
                <w:color w:val="000000"/>
                <w:kern w:val="0"/>
                <w:sz w:val="18"/>
                <w:szCs w:val="18"/>
                <w:lang w:eastAsia="en-AU"/>
                <w14:ligatures w14:val="none"/>
              </w:rPr>
              <w:instrText xml:space="preserve"> ADDIN EN.CITE &lt;EndNote&gt;&lt;Cite&gt;&lt;Author&gt;Liu&lt;/Author&gt;&lt;Year&gt;2019&lt;/Year&gt;&lt;RecNum&gt;3&lt;/RecNum&gt;&lt;DisplayText&gt;&lt;style face="superscript"&gt;3&lt;/style&gt;&lt;/DisplayText&gt;&lt;record&gt;&lt;rec-number&gt;3&lt;/rec-number&gt;&lt;foreign-keys&gt;&lt;key app="EN" db-id="tx52wwswzrdafpefez45pxvsdwz5fzrdtw29" timestamp="1725605998"&gt;3&lt;/key&gt;&lt;/foreign-keys&gt;&lt;ref-type name="Journal Article"&gt;17&lt;/ref-type&gt;&lt;contributors&gt;&lt;authors&gt;&lt;author&gt;Liu, Y.&lt;/author&gt;&lt;author&gt;Ma, M.&lt;/author&gt;&lt;author&gt;Yu, J.&lt;/author&gt;&lt;author&gt;Ping, F.&lt;/author&gt;&lt;author&gt;Zhang, H.&lt;/author&gt;&lt;author&gt;Li, W.&lt;/author&gt;&lt;author&gt;Xu, L.&lt;/author&gt;&lt;author&gt;Li, Y.&lt;/author&gt;&lt;/authors&gt;&lt;/contributors&gt;&lt;auth-address&gt;Department of Endocrinology, Key Laboratory of Endocrinology, Ministry of Health, Peking Union Medical College Hospital, Peking Union Medical College, Chinese Academy of Medical Sciences, Beijing 100730, China.&lt;/auth-address&gt;&lt;titles&gt;&lt;title&gt;Decreased Serum microRNA-21, microRNA-25, microRNA-146a, and microRNA-181a in Autoimmune Diabetes: Potential Biomarkers for Diagnosis and Possible Involvement in Pathogenesis&lt;/title&gt;&lt;secondary-title&gt;Int J Endocrinol&lt;/secondary-title&gt;&lt;/titles&gt;&lt;periodical&gt;&lt;full-title&gt;Int J Endocrinol&lt;/full-title&gt;&lt;/periodical&gt;&lt;pages&gt;8406438&lt;/pages&gt;&lt;volume&gt;2019&lt;/volume&gt;&lt;edition&gt;20190909&lt;/edition&gt;&lt;dates&gt;&lt;year&gt;2019&lt;/year&gt;&lt;/dates&gt;&lt;isbn&gt;1687-8337 (Print)&amp;#xD;1687-8345 (Electronic)&amp;#xD;1687-8337 (Linking)&lt;/isbn&gt;&lt;accession-num&gt;31582977&lt;/accession-num&gt;&lt;urls&gt;&lt;related-urls&gt;&lt;url&gt;https://www.ncbi.nlm.nih.gov/pubmed/31582977&lt;/url&gt;&lt;/related-urls&gt;&lt;/urls&gt;&lt;custom1&gt;The authors declare that there are no conflicts of interest regarding the publication of this paper.&lt;/custom1&gt;&lt;custom2&gt;PMC6754900&lt;/custom2&gt;&lt;electronic-resource-num&gt;10.1155/2019/8406438&lt;/electronic-resource-num&gt;&lt;remote-database-name&gt;PubMed-not-MEDLINE&lt;/remote-database-name&gt;&lt;remote-database-provider&gt;NLM&lt;/remote-database-provider&gt;&lt;/record&gt;&lt;/Cite&gt;&lt;/EndNote&gt;</w:instrText>
            </w:r>
            <w:r w:rsidR="007351D1" w:rsidRPr="00907FC6">
              <w:rPr>
                <w:rFonts w:ascii="Times New Roman" w:eastAsia="Times New Roman" w:hAnsi="Times New Roman" w:cs="Times New Roman"/>
                <w:color w:val="000000"/>
                <w:kern w:val="0"/>
                <w:sz w:val="18"/>
                <w:szCs w:val="18"/>
                <w:lang w:eastAsia="en-AU"/>
                <w14:ligatures w14:val="none"/>
              </w:rPr>
              <w:fldChar w:fldCharType="separate"/>
            </w:r>
            <w:r w:rsidR="007351D1" w:rsidRPr="00907FC6">
              <w:rPr>
                <w:rFonts w:ascii="Times New Roman" w:eastAsia="Times New Roman" w:hAnsi="Times New Roman" w:cs="Times New Roman"/>
                <w:noProof/>
                <w:color w:val="000000"/>
                <w:kern w:val="0"/>
                <w:sz w:val="18"/>
                <w:szCs w:val="18"/>
                <w:vertAlign w:val="superscript"/>
                <w:lang w:eastAsia="en-AU"/>
                <w14:ligatures w14:val="none"/>
              </w:rPr>
              <w:t>3</w:t>
            </w:r>
            <w:r w:rsidR="007351D1"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3D788DCE" w14:textId="2F26154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54E4ED2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6D6BD347" w14:textId="630C4D0A"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65E9A3A1" w14:textId="681C5BBA"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5C953544" w14:textId="265A5F7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9</w:t>
            </w:r>
          </w:p>
        </w:tc>
        <w:tc>
          <w:tcPr>
            <w:tcW w:w="850" w:type="dxa"/>
            <w:shd w:val="clear" w:color="auto" w:fill="D9D9D9" w:themeFill="background1" w:themeFillShade="D9"/>
            <w:noWrap/>
            <w:hideMark/>
          </w:tcPr>
          <w:p w14:paraId="63294FE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709" w:type="dxa"/>
            <w:shd w:val="clear" w:color="auto" w:fill="D9D9D9" w:themeFill="background1" w:themeFillShade="D9"/>
            <w:noWrap/>
            <w:hideMark/>
          </w:tcPr>
          <w:p w14:paraId="42EA9DA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8</w:t>
            </w:r>
          </w:p>
        </w:tc>
      </w:tr>
      <w:tr w:rsidR="00346775" w:rsidRPr="00907FC6" w14:paraId="6AB05E96" w14:textId="77777777" w:rsidTr="00346775">
        <w:trPr>
          <w:trHeight w:val="291"/>
        </w:trPr>
        <w:tc>
          <w:tcPr>
            <w:tcW w:w="704" w:type="dxa"/>
            <w:vMerge/>
            <w:hideMark/>
          </w:tcPr>
          <w:p w14:paraId="0FDB791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71C0B39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08B62144" w14:textId="356440A3"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6892629</w:t>
            </w:r>
            <w:r w:rsidR="003959B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YWJpaDwvQXV0aG9yPjxZZWFyPjIwMTY8L1llYXI+PFJl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</w:fldData>
              </w:fldChar>
            </w:r>
            <w:r w:rsidR="003959BD"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3959B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YWJpaDwvQXV0aG9yPjxZZWFyPjIwMTY8L1llYXI+PFJl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</w:fldData>
              </w:fldChar>
            </w:r>
            <w:r w:rsidR="003959BD"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3959BD" w:rsidRPr="00907FC6">
              <w:rPr>
                <w:rFonts w:ascii="Times New Roman" w:eastAsia="Times New Roman" w:hAnsi="Times New Roman" w:cs="Times New Roman"/>
                <w:color w:val="000000"/>
                <w:kern w:val="0"/>
                <w:sz w:val="18"/>
                <w:szCs w:val="18"/>
                <w:lang w:eastAsia="en-AU"/>
                <w14:ligatures w14:val="none"/>
              </w:rPr>
            </w:r>
            <w:r w:rsidR="003959BD" w:rsidRPr="00907FC6">
              <w:rPr>
                <w:rFonts w:ascii="Times New Roman" w:eastAsia="Times New Roman" w:hAnsi="Times New Roman" w:cs="Times New Roman"/>
                <w:color w:val="000000"/>
                <w:kern w:val="0"/>
                <w:sz w:val="18"/>
                <w:szCs w:val="18"/>
                <w:lang w:eastAsia="en-AU"/>
                <w14:ligatures w14:val="none"/>
              </w:rPr>
              <w:fldChar w:fldCharType="end"/>
            </w:r>
            <w:r w:rsidR="003959BD" w:rsidRPr="00907FC6">
              <w:rPr>
                <w:rFonts w:ascii="Times New Roman" w:eastAsia="Times New Roman" w:hAnsi="Times New Roman" w:cs="Times New Roman"/>
                <w:color w:val="000000"/>
                <w:kern w:val="0"/>
                <w:sz w:val="18"/>
                <w:szCs w:val="18"/>
                <w:lang w:eastAsia="en-AU"/>
                <w14:ligatures w14:val="none"/>
              </w:rPr>
            </w:r>
            <w:r w:rsidR="003959BD" w:rsidRPr="00907FC6">
              <w:rPr>
                <w:rFonts w:ascii="Times New Roman" w:eastAsia="Times New Roman" w:hAnsi="Times New Roman" w:cs="Times New Roman"/>
                <w:color w:val="000000"/>
                <w:kern w:val="0"/>
                <w:sz w:val="18"/>
                <w:szCs w:val="18"/>
                <w:lang w:eastAsia="en-AU"/>
                <w14:ligatures w14:val="none"/>
              </w:rPr>
              <w:fldChar w:fldCharType="separate"/>
            </w:r>
            <w:r w:rsidR="003959BD" w:rsidRPr="00907FC6">
              <w:rPr>
                <w:rFonts w:ascii="Times New Roman" w:eastAsia="Times New Roman" w:hAnsi="Times New Roman" w:cs="Times New Roman"/>
                <w:noProof/>
                <w:color w:val="000000"/>
                <w:kern w:val="0"/>
                <w:sz w:val="18"/>
                <w:szCs w:val="18"/>
                <w:vertAlign w:val="superscript"/>
                <w:lang w:eastAsia="en-AU"/>
                <w14:ligatures w14:val="none"/>
              </w:rPr>
              <w:t>4</w:t>
            </w:r>
            <w:r w:rsidR="003959BD"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44B07259" w14:textId="69F47490"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401F9F1E" w14:textId="6228A2C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1828132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4988DC0C" w14:textId="22F7D047"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4726234" w14:textId="49DC2F6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850" w:type="dxa"/>
            <w:noWrap/>
            <w:hideMark/>
          </w:tcPr>
          <w:p w14:paraId="432E4BD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noWrap/>
            <w:hideMark/>
          </w:tcPr>
          <w:p w14:paraId="622066F9"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0</w:t>
            </w:r>
          </w:p>
        </w:tc>
      </w:tr>
      <w:tr w:rsidR="00346775" w:rsidRPr="00907FC6" w14:paraId="6A2699E4" w14:textId="77777777" w:rsidTr="00346775">
        <w:trPr>
          <w:trHeight w:val="291"/>
        </w:trPr>
        <w:tc>
          <w:tcPr>
            <w:tcW w:w="704" w:type="dxa"/>
            <w:noWrap/>
            <w:hideMark/>
          </w:tcPr>
          <w:p w14:paraId="006260B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w:t>
            </w:r>
          </w:p>
        </w:tc>
        <w:tc>
          <w:tcPr>
            <w:tcW w:w="1559" w:type="dxa"/>
            <w:noWrap/>
            <w:hideMark/>
          </w:tcPr>
          <w:p w14:paraId="5925FBF0"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27-3p</w:t>
            </w:r>
          </w:p>
        </w:tc>
        <w:tc>
          <w:tcPr>
            <w:tcW w:w="1560" w:type="dxa"/>
            <w:shd w:val="clear" w:color="auto" w:fill="D9D9D9" w:themeFill="background1" w:themeFillShade="D9"/>
            <w:hideMark/>
          </w:tcPr>
          <w:p w14:paraId="213F18C2" w14:textId="4EED141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4691048</w:t>
            </w:r>
            <w:r w:rsidR="005050D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Gcm9ydXA8L0F1dGhvcj48WWVhcj4yMDIxPC9ZZWFyPjxS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NTMxNzQ1PC9jdXN0b20yPjxlbGVj
dHJvbmljLXJlc291cmNlLW51bT4xMC4zMzg5L2ZpbW11LjIwMjEuNzQ0NTA5PC9lbGVjdHJvbmlj
LXJlc291cmNlLW51bT48cmVtb3RlLWRhdGFiYXNlLW5hbWU+TWVkbGluZTwvcmVtb3RlLWRhdGFi
YXNlLW5hbWU+PHJlbW90ZS1kYXRhYmFzZS1wcm92aWRlcj5OTE08L3JlbW90ZS1kYXRhYmFzZS1w
cm92aWRlcj48L3JlY29yZD48L0NpdGU+PC9FbmROb3RlPn==
</w:fldData>
              </w:fldChar>
            </w:r>
            <w:r w:rsidR="005050D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5050D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Gcm9ydXA8L0F1dGhvcj48WWVhcj4yMDIxPC9ZZWFyPjxS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4NTMxNzQ1PC9jdXN0b20yPjxlbGVj
dHJvbmljLXJlc291cmNlLW51bT4xMC4zMzg5L2ZpbW11LjIwMjEuNzQ0NTA5PC9lbGVjdHJvbmlj
LXJlc291cmNlLW51bT48cmVtb3RlLWRhdGFiYXNlLW5hbWU+TWVkbGluZTwvcmVtb3RlLWRhdGFi
YXNlLW5hbWU+PHJlbW90ZS1kYXRhYmFzZS1wcm92aWRlcj5OTE08L3JlbW90ZS1kYXRhYmFzZS1w
cm92aWRlcj48L3JlY29yZD48L0NpdGU+PC9FbmROb3RlPn==
</w:fldData>
              </w:fldChar>
            </w:r>
            <w:r w:rsidR="005050D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5050DB" w:rsidRPr="00907FC6">
              <w:rPr>
                <w:rFonts w:ascii="Times New Roman" w:eastAsia="Times New Roman" w:hAnsi="Times New Roman" w:cs="Times New Roman"/>
                <w:color w:val="000000"/>
                <w:kern w:val="0"/>
                <w:sz w:val="18"/>
                <w:szCs w:val="18"/>
                <w:lang w:eastAsia="en-AU"/>
                <w14:ligatures w14:val="none"/>
              </w:rPr>
            </w:r>
            <w:r w:rsidR="005050DB" w:rsidRPr="00907FC6">
              <w:rPr>
                <w:rFonts w:ascii="Times New Roman" w:eastAsia="Times New Roman" w:hAnsi="Times New Roman" w:cs="Times New Roman"/>
                <w:color w:val="000000"/>
                <w:kern w:val="0"/>
                <w:sz w:val="18"/>
                <w:szCs w:val="18"/>
                <w:lang w:eastAsia="en-AU"/>
                <w14:ligatures w14:val="none"/>
              </w:rPr>
              <w:fldChar w:fldCharType="end"/>
            </w:r>
            <w:r w:rsidR="005050DB" w:rsidRPr="00907FC6">
              <w:rPr>
                <w:rFonts w:ascii="Times New Roman" w:eastAsia="Times New Roman" w:hAnsi="Times New Roman" w:cs="Times New Roman"/>
                <w:color w:val="000000"/>
                <w:kern w:val="0"/>
                <w:sz w:val="18"/>
                <w:szCs w:val="18"/>
                <w:lang w:eastAsia="en-AU"/>
                <w14:ligatures w14:val="none"/>
              </w:rPr>
            </w:r>
            <w:r w:rsidR="005050DB" w:rsidRPr="00907FC6">
              <w:rPr>
                <w:rFonts w:ascii="Times New Roman" w:eastAsia="Times New Roman" w:hAnsi="Times New Roman" w:cs="Times New Roman"/>
                <w:color w:val="000000"/>
                <w:kern w:val="0"/>
                <w:sz w:val="18"/>
                <w:szCs w:val="18"/>
                <w:lang w:eastAsia="en-AU"/>
                <w14:ligatures w14:val="none"/>
              </w:rPr>
              <w:fldChar w:fldCharType="separate"/>
            </w:r>
            <w:r w:rsidR="005050DB" w:rsidRPr="00907FC6">
              <w:rPr>
                <w:rFonts w:ascii="Times New Roman" w:eastAsia="Times New Roman" w:hAnsi="Times New Roman" w:cs="Times New Roman"/>
                <w:noProof/>
                <w:color w:val="000000"/>
                <w:kern w:val="0"/>
                <w:sz w:val="18"/>
                <w:szCs w:val="18"/>
                <w:vertAlign w:val="superscript"/>
                <w:lang w:eastAsia="en-AU"/>
                <w14:ligatures w14:val="none"/>
              </w:rPr>
              <w:t>5</w:t>
            </w:r>
            <w:r w:rsidR="005050DB"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44762475" w14:textId="4BF9D72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036181A9" w14:textId="4ABEEC3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4EB7EC1D" w14:textId="19791B6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39FA054F" w14:textId="17FE083D"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00E9E576" w14:textId="0E59B69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6</w:t>
            </w:r>
          </w:p>
        </w:tc>
        <w:tc>
          <w:tcPr>
            <w:tcW w:w="850" w:type="dxa"/>
            <w:shd w:val="clear" w:color="auto" w:fill="D9D9D9" w:themeFill="background1" w:themeFillShade="D9"/>
            <w:noWrap/>
            <w:hideMark/>
          </w:tcPr>
          <w:p w14:paraId="281499F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6</w:t>
            </w:r>
          </w:p>
        </w:tc>
        <w:tc>
          <w:tcPr>
            <w:tcW w:w="709" w:type="dxa"/>
            <w:shd w:val="clear" w:color="auto" w:fill="D9D9D9" w:themeFill="background1" w:themeFillShade="D9"/>
            <w:noWrap/>
            <w:hideMark/>
          </w:tcPr>
          <w:p w14:paraId="39625D4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2</w:t>
            </w:r>
          </w:p>
        </w:tc>
      </w:tr>
      <w:tr w:rsidR="00346775" w:rsidRPr="00907FC6" w14:paraId="26B4E282" w14:textId="77777777" w:rsidTr="00346775">
        <w:trPr>
          <w:trHeight w:val="281"/>
        </w:trPr>
        <w:tc>
          <w:tcPr>
            <w:tcW w:w="704" w:type="dxa"/>
            <w:vMerge w:val="restart"/>
            <w:noWrap/>
            <w:hideMark/>
          </w:tcPr>
          <w:p w14:paraId="672DAA5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4</w:t>
            </w:r>
          </w:p>
        </w:tc>
        <w:tc>
          <w:tcPr>
            <w:tcW w:w="1559" w:type="dxa"/>
            <w:vMerge w:val="restart"/>
            <w:noWrap/>
            <w:hideMark/>
          </w:tcPr>
          <w:p w14:paraId="5DECF82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25b-5p</w:t>
            </w:r>
          </w:p>
        </w:tc>
        <w:tc>
          <w:tcPr>
            <w:tcW w:w="1560" w:type="dxa"/>
            <w:hideMark/>
          </w:tcPr>
          <w:p w14:paraId="66F9494F" w14:textId="044E394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3A5703"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3A5703"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3A5703"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3A5703"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3A5703" w:rsidRPr="00907FC6">
              <w:rPr>
                <w:rFonts w:ascii="Times New Roman" w:eastAsia="Times New Roman" w:hAnsi="Times New Roman" w:cs="Times New Roman"/>
                <w:color w:val="000000"/>
                <w:kern w:val="0"/>
                <w:sz w:val="18"/>
                <w:szCs w:val="18"/>
                <w:lang w:eastAsia="en-AU"/>
                <w14:ligatures w14:val="none"/>
              </w:rPr>
            </w:r>
            <w:r w:rsidR="003A5703" w:rsidRPr="00907FC6">
              <w:rPr>
                <w:rFonts w:ascii="Times New Roman" w:eastAsia="Times New Roman" w:hAnsi="Times New Roman" w:cs="Times New Roman"/>
                <w:color w:val="000000"/>
                <w:kern w:val="0"/>
                <w:sz w:val="18"/>
                <w:szCs w:val="18"/>
                <w:lang w:eastAsia="en-AU"/>
                <w14:ligatures w14:val="none"/>
              </w:rPr>
              <w:fldChar w:fldCharType="end"/>
            </w:r>
            <w:r w:rsidR="003A5703" w:rsidRPr="00907FC6">
              <w:rPr>
                <w:rFonts w:ascii="Times New Roman" w:eastAsia="Times New Roman" w:hAnsi="Times New Roman" w:cs="Times New Roman"/>
                <w:color w:val="000000"/>
                <w:kern w:val="0"/>
                <w:sz w:val="18"/>
                <w:szCs w:val="18"/>
                <w:lang w:eastAsia="en-AU"/>
                <w14:ligatures w14:val="none"/>
              </w:rPr>
            </w:r>
            <w:r w:rsidR="003A5703" w:rsidRPr="00907FC6">
              <w:rPr>
                <w:rFonts w:ascii="Times New Roman" w:eastAsia="Times New Roman" w:hAnsi="Times New Roman" w:cs="Times New Roman"/>
                <w:color w:val="000000"/>
                <w:kern w:val="0"/>
                <w:sz w:val="18"/>
                <w:szCs w:val="18"/>
                <w:lang w:eastAsia="en-AU"/>
                <w14:ligatures w14:val="none"/>
              </w:rPr>
              <w:fldChar w:fldCharType="separate"/>
            </w:r>
            <w:r w:rsidR="003A5703" w:rsidRPr="00907FC6">
              <w:rPr>
                <w:rFonts w:ascii="Times New Roman" w:eastAsia="Times New Roman" w:hAnsi="Times New Roman" w:cs="Times New Roman"/>
                <w:noProof/>
                <w:color w:val="000000"/>
                <w:kern w:val="0"/>
                <w:sz w:val="18"/>
                <w:szCs w:val="18"/>
                <w:vertAlign w:val="superscript"/>
                <w:lang w:eastAsia="en-AU"/>
                <w14:ligatures w14:val="none"/>
              </w:rPr>
              <w:t>2</w:t>
            </w:r>
            <w:r w:rsidR="003A5703"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7B1D66AD" w14:textId="561C1574"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31F90624"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396D605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677B900D" w14:textId="078EDAD7"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34155AC5" w14:textId="5F428BA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324812C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1204522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49F42451" w14:textId="77777777" w:rsidTr="00346775">
        <w:trPr>
          <w:trHeight w:val="291"/>
        </w:trPr>
        <w:tc>
          <w:tcPr>
            <w:tcW w:w="704" w:type="dxa"/>
            <w:vMerge/>
            <w:hideMark/>
          </w:tcPr>
          <w:p w14:paraId="1344764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447A813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2ABD269A" w14:textId="2A02C90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453204</w:t>
            </w:r>
            <w:r w:rsidR="002069C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YXRha2U8L0F1dGhvcj48WWVhcj4yMDE4PC9ZZWFyPjxS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=
</w:fldData>
              </w:fldChar>
            </w:r>
            <w:r w:rsidR="002069CD"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2069C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YXRha2U8L0F1dGhvcj48WWVhcj4yMDE4PC9ZZWFyPjxS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=
</w:fldData>
              </w:fldChar>
            </w:r>
            <w:r w:rsidR="002069CD"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2069CD" w:rsidRPr="00907FC6">
              <w:rPr>
                <w:rFonts w:ascii="Times New Roman" w:eastAsia="Times New Roman" w:hAnsi="Times New Roman" w:cs="Times New Roman"/>
                <w:color w:val="000000"/>
                <w:kern w:val="0"/>
                <w:sz w:val="18"/>
                <w:szCs w:val="18"/>
                <w:lang w:eastAsia="en-AU"/>
                <w14:ligatures w14:val="none"/>
              </w:rPr>
            </w:r>
            <w:r w:rsidR="002069CD" w:rsidRPr="00907FC6">
              <w:rPr>
                <w:rFonts w:ascii="Times New Roman" w:eastAsia="Times New Roman" w:hAnsi="Times New Roman" w:cs="Times New Roman"/>
                <w:color w:val="000000"/>
                <w:kern w:val="0"/>
                <w:sz w:val="18"/>
                <w:szCs w:val="18"/>
                <w:lang w:eastAsia="en-AU"/>
                <w14:ligatures w14:val="none"/>
              </w:rPr>
              <w:fldChar w:fldCharType="end"/>
            </w:r>
            <w:r w:rsidR="002069CD" w:rsidRPr="00907FC6">
              <w:rPr>
                <w:rFonts w:ascii="Times New Roman" w:eastAsia="Times New Roman" w:hAnsi="Times New Roman" w:cs="Times New Roman"/>
                <w:color w:val="000000"/>
                <w:kern w:val="0"/>
                <w:sz w:val="18"/>
                <w:szCs w:val="18"/>
                <w:lang w:eastAsia="en-AU"/>
                <w14:ligatures w14:val="none"/>
              </w:rPr>
            </w:r>
            <w:r w:rsidR="002069CD" w:rsidRPr="00907FC6">
              <w:rPr>
                <w:rFonts w:ascii="Times New Roman" w:eastAsia="Times New Roman" w:hAnsi="Times New Roman" w:cs="Times New Roman"/>
                <w:color w:val="000000"/>
                <w:kern w:val="0"/>
                <w:sz w:val="18"/>
                <w:szCs w:val="18"/>
                <w:lang w:eastAsia="en-AU"/>
                <w14:ligatures w14:val="none"/>
              </w:rPr>
              <w:fldChar w:fldCharType="separate"/>
            </w:r>
            <w:r w:rsidR="002069CD" w:rsidRPr="00907FC6">
              <w:rPr>
                <w:rFonts w:ascii="Times New Roman" w:eastAsia="Times New Roman" w:hAnsi="Times New Roman" w:cs="Times New Roman"/>
                <w:noProof/>
                <w:color w:val="000000"/>
                <w:kern w:val="0"/>
                <w:sz w:val="18"/>
                <w:szCs w:val="18"/>
                <w:vertAlign w:val="superscript"/>
                <w:lang w:eastAsia="en-AU"/>
                <w14:ligatures w14:val="none"/>
              </w:rPr>
              <w:t>6</w:t>
            </w:r>
            <w:r w:rsidR="002069CD"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5A52DB8D" w14:textId="0E6FEC58"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37BD9F31" w14:textId="76CAA05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0090F505" w14:textId="5676288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6632F89F" w14:textId="0E6E12F2"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5414689A" w14:textId="505D4E6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5</w:t>
            </w:r>
          </w:p>
        </w:tc>
        <w:tc>
          <w:tcPr>
            <w:tcW w:w="850" w:type="dxa"/>
            <w:shd w:val="clear" w:color="auto" w:fill="D9D9D9" w:themeFill="background1" w:themeFillShade="D9"/>
            <w:noWrap/>
            <w:hideMark/>
          </w:tcPr>
          <w:p w14:paraId="2DFDC71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0</w:t>
            </w:r>
          </w:p>
        </w:tc>
        <w:tc>
          <w:tcPr>
            <w:tcW w:w="709" w:type="dxa"/>
            <w:shd w:val="clear" w:color="auto" w:fill="D9D9D9" w:themeFill="background1" w:themeFillShade="D9"/>
            <w:noWrap/>
            <w:hideMark/>
          </w:tcPr>
          <w:p w14:paraId="7BCBBF4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5</w:t>
            </w:r>
          </w:p>
        </w:tc>
      </w:tr>
      <w:tr w:rsidR="00346775" w:rsidRPr="00907FC6" w14:paraId="3E32F42C" w14:textId="77777777" w:rsidTr="00346775">
        <w:trPr>
          <w:trHeight w:val="291"/>
        </w:trPr>
        <w:tc>
          <w:tcPr>
            <w:tcW w:w="704" w:type="dxa"/>
            <w:noWrap/>
            <w:hideMark/>
          </w:tcPr>
          <w:p w14:paraId="14C378B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5</w:t>
            </w:r>
          </w:p>
        </w:tc>
        <w:tc>
          <w:tcPr>
            <w:tcW w:w="1559" w:type="dxa"/>
            <w:noWrap/>
            <w:hideMark/>
          </w:tcPr>
          <w:p w14:paraId="29FABBE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99a-3p</w:t>
            </w:r>
          </w:p>
        </w:tc>
        <w:tc>
          <w:tcPr>
            <w:tcW w:w="1560" w:type="dxa"/>
            <w:hideMark/>
          </w:tcPr>
          <w:p w14:paraId="13085CD3" w14:textId="06B817B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1943F4"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1943F4"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1943F4"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1943F4"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1943F4" w:rsidRPr="00907FC6">
              <w:rPr>
                <w:rFonts w:ascii="Times New Roman" w:eastAsia="Times New Roman" w:hAnsi="Times New Roman" w:cs="Times New Roman"/>
                <w:color w:val="000000"/>
                <w:kern w:val="0"/>
                <w:sz w:val="18"/>
                <w:szCs w:val="18"/>
                <w:lang w:eastAsia="en-AU"/>
                <w14:ligatures w14:val="none"/>
              </w:rPr>
            </w:r>
            <w:r w:rsidR="001943F4" w:rsidRPr="00907FC6">
              <w:rPr>
                <w:rFonts w:ascii="Times New Roman" w:eastAsia="Times New Roman" w:hAnsi="Times New Roman" w:cs="Times New Roman"/>
                <w:color w:val="000000"/>
                <w:kern w:val="0"/>
                <w:sz w:val="18"/>
                <w:szCs w:val="18"/>
                <w:lang w:eastAsia="en-AU"/>
                <w14:ligatures w14:val="none"/>
              </w:rPr>
              <w:fldChar w:fldCharType="end"/>
            </w:r>
            <w:r w:rsidR="001943F4" w:rsidRPr="00907FC6">
              <w:rPr>
                <w:rFonts w:ascii="Times New Roman" w:eastAsia="Times New Roman" w:hAnsi="Times New Roman" w:cs="Times New Roman"/>
                <w:color w:val="000000"/>
                <w:kern w:val="0"/>
                <w:sz w:val="18"/>
                <w:szCs w:val="18"/>
                <w:lang w:eastAsia="en-AU"/>
                <w14:ligatures w14:val="none"/>
              </w:rPr>
            </w:r>
            <w:r w:rsidR="001943F4" w:rsidRPr="00907FC6">
              <w:rPr>
                <w:rFonts w:ascii="Times New Roman" w:eastAsia="Times New Roman" w:hAnsi="Times New Roman" w:cs="Times New Roman"/>
                <w:color w:val="000000"/>
                <w:kern w:val="0"/>
                <w:sz w:val="18"/>
                <w:szCs w:val="18"/>
                <w:lang w:eastAsia="en-AU"/>
                <w14:ligatures w14:val="none"/>
              </w:rPr>
              <w:fldChar w:fldCharType="separate"/>
            </w:r>
            <w:r w:rsidR="001943F4" w:rsidRPr="00907FC6">
              <w:rPr>
                <w:rFonts w:ascii="Times New Roman" w:eastAsia="Times New Roman" w:hAnsi="Times New Roman" w:cs="Times New Roman"/>
                <w:noProof/>
                <w:color w:val="000000"/>
                <w:kern w:val="0"/>
                <w:sz w:val="18"/>
                <w:szCs w:val="18"/>
                <w:vertAlign w:val="superscript"/>
                <w:lang w:eastAsia="en-AU"/>
                <w14:ligatures w14:val="none"/>
              </w:rPr>
              <w:t>2</w:t>
            </w:r>
            <w:r w:rsidR="001943F4"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5185D622" w14:textId="0DFDDE3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1674A74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144208D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119C9AC4" w14:textId="2FD9812B"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45AD75C" w14:textId="045FF73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6C04AC6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0A57C0C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3A76FC6F" w14:textId="77777777" w:rsidTr="00346775">
        <w:trPr>
          <w:trHeight w:val="281"/>
        </w:trPr>
        <w:tc>
          <w:tcPr>
            <w:tcW w:w="704" w:type="dxa"/>
            <w:vMerge w:val="restart"/>
            <w:noWrap/>
            <w:hideMark/>
          </w:tcPr>
          <w:p w14:paraId="0B2FBAA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6</w:t>
            </w:r>
          </w:p>
        </w:tc>
        <w:tc>
          <w:tcPr>
            <w:tcW w:w="1559" w:type="dxa"/>
            <w:vMerge w:val="restart"/>
            <w:noWrap/>
            <w:hideMark/>
          </w:tcPr>
          <w:p w14:paraId="41185E9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48a-3p</w:t>
            </w:r>
          </w:p>
        </w:tc>
        <w:tc>
          <w:tcPr>
            <w:tcW w:w="1560" w:type="dxa"/>
            <w:shd w:val="clear" w:color="auto" w:fill="D9D9D9" w:themeFill="background1" w:themeFillShade="D9"/>
            <w:hideMark/>
          </w:tcPr>
          <w:p w14:paraId="5EF1194C" w14:textId="7AB360A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D6280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D6280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D6280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D6280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D6280B" w:rsidRPr="00907FC6">
              <w:rPr>
                <w:rFonts w:ascii="Times New Roman" w:eastAsia="Times New Roman" w:hAnsi="Times New Roman" w:cs="Times New Roman"/>
                <w:color w:val="000000"/>
                <w:kern w:val="0"/>
                <w:sz w:val="18"/>
                <w:szCs w:val="18"/>
                <w:lang w:eastAsia="en-AU"/>
                <w14:ligatures w14:val="none"/>
              </w:rPr>
            </w:r>
            <w:r w:rsidR="00D6280B" w:rsidRPr="00907FC6">
              <w:rPr>
                <w:rFonts w:ascii="Times New Roman" w:eastAsia="Times New Roman" w:hAnsi="Times New Roman" w:cs="Times New Roman"/>
                <w:color w:val="000000"/>
                <w:kern w:val="0"/>
                <w:sz w:val="18"/>
                <w:szCs w:val="18"/>
                <w:lang w:eastAsia="en-AU"/>
                <w14:ligatures w14:val="none"/>
              </w:rPr>
              <w:fldChar w:fldCharType="end"/>
            </w:r>
            <w:r w:rsidR="00D6280B" w:rsidRPr="00907FC6">
              <w:rPr>
                <w:rFonts w:ascii="Times New Roman" w:eastAsia="Times New Roman" w:hAnsi="Times New Roman" w:cs="Times New Roman"/>
                <w:color w:val="000000"/>
                <w:kern w:val="0"/>
                <w:sz w:val="18"/>
                <w:szCs w:val="18"/>
                <w:lang w:eastAsia="en-AU"/>
                <w14:ligatures w14:val="none"/>
              </w:rPr>
            </w:r>
            <w:r w:rsidR="00D6280B" w:rsidRPr="00907FC6">
              <w:rPr>
                <w:rFonts w:ascii="Times New Roman" w:eastAsia="Times New Roman" w:hAnsi="Times New Roman" w:cs="Times New Roman"/>
                <w:color w:val="000000"/>
                <w:kern w:val="0"/>
                <w:sz w:val="18"/>
                <w:szCs w:val="18"/>
                <w:lang w:eastAsia="en-AU"/>
                <w14:ligatures w14:val="none"/>
              </w:rPr>
              <w:fldChar w:fldCharType="separate"/>
            </w:r>
            <w:r w:rsidR="00D6280B" w:rsidRPr="00907FC6">
              <w:rPr>
                <w:rFonts w:ascii="Times New Roman" w:eastAsia="Times New Roman" w:hAnsi="Times New Roman" w:cs="Times New Roman"/>
                <w:noProof/>
                <w:color w:val="000000"/>
                <w:kern w:val="0"/>
                <w:sz w:val="18"/>
                <w:szCs w:val="18"/>
                <w:vertAlign w:val="superscript"/>
                <w:lang w:eastAsia="en-AU"/>
                <w14:ligatures w14:val="none"/>
              </w:rPr>
              <w:t>2</w:t>
            </w:r>
            <w:r w:rsidR="00D6280B"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40F7B234" w14:textId="5F42EB00"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797C50AD"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312FEA3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3CC43870" w14:textId="463D0B63"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163A2DDC" w14:textId="0015F902"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50FE028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3BB3B1F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6DE4449F" w14:textId="77777777" w:rsidTr="00346775">
        <w:trPr>
          <w:trHeight w:val="291"/>
        </w:trPr>
        <w:tc>
          <w:tcPr>
            <w:tcW w:w="704" w:type="dxa"/>
            <w:vMerge/>
            <w:hideMark/>
          </w:tcPr>
          <w:p w14:paraId="74312C8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1D85E7D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351B46B8" w14:textId="36AC44FF"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082CDACB" w14:textId="253E44FB"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3BD24F46" w14:textId="60E90CD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0E380CBF" w14:textId="679DEAF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1B8EC4C1" w14:textId="2EEABAB8"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74DA679" w14:textId="61F932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noWrap/>
            <w:hideMark/>
          </w:tcPr>
          <w:p w14:paraId="18F8347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noWrap/>
            <w:hideMark/>
          </w:tcPr>
          <w:p w14:paraId="0500ADA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70A8CAA5" w14:textId="77777777" w:rsidTr="00346775">
        <w:trPr>
          <w:trHeight w:val="291"/>
        </w:trPr>
        <w:tc>
          <w:tcPr>
            <w:tcW w:w="704" w:type="dxa"/>
            <w:noWrap/>
            <w:hideMark/>
          </w:tcPr>
          <w:p w14:paraId="03DCC2C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7</w:t>
            </w:r>
          </w:p>
        </w:tc>
        <w:tc>
          <w:tcPr>
            <w:tcW w:w="1559" w:type="dxa"/>
            <w:noWrap/>
            <w:hideMark/>
          </w:tcPr>
          <w:p w14:paraId="4729DE1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10-3p</w:t>
            </w:r>
          </w:p>
        </w:tc>
        <w:tc>
          <w:tcPr>
            <w:tcW w:w="1560" w:type="dxa"/>
            <w:shd w:val="clear" w:color="auto" w:fill="D9D9D9" w:themeFill="background1" w:themeFillShade="D9"/>
            <w:hideMark/>
          </w:tcPr>
          <w:p w14:paraId="2C399A88" w14:textId="7EF4FB5C"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679626</w: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separate"/>
            </w:r>
            <w:r w:rsidR="0041552B" w:rsidRPr="00907FC6">
              <w:rPr>
                <w:rFonts w:ascii="Times New Roman" w:eastAsia="Times New Roman" w:hAnsi="Times New Roman" w:cs="Times New Roman"/>
                <w:noProof/>
                <w:color w:val="000000"/>
                <w:kern w:val="0"/>
                <w:sz w:val="18"/>
                <w:szCs w:val="18"/>
                <w:vertAlign w:val="superscript"/>
                <w:lang w:eastAsia="en-AU"/>
                <w14:ligatures w14:val="none"/>
              </w:rPr>
              <w:t>8</w:t>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38EA112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creening + Validation)</w:t>
            </w:r>
          </w:p>
        </w:tc>
        <w:tc>
          <w:tcPr>
            <w:tcW w:w="567" w:type="dxa"/>
            <w:shd w:val="clear" w:color="auto" w:fill="D9D9D9" w:themeFill="background1" w:themeFillShade="D9"/>
            <w:noWrap/>
            <w:hideMark/>
          </w:tcPr>
          <w:p w14:paraId="5CF5795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shd w:val="clear" w:color="auto" w:fill="D9D9D9" w:themeFill="background1" w:themeFillShade="D9"/>
            <w:noWrap/>
            <w:hideMark/>
          </w:tcPr>
          <w:p w14:paraId="503CD9CB" w14:textId="304C10A6"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497C1CC2" w14:textId="7127810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09F62E17" w14:textId="7E09F1F1"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39681A6A" w14:textId="70ADD04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850" w:type="dxa"/>
            <w:shd w:val="clear" w:color="auto" w:fill="D9D9D9" w:themeFill="background1" w:themeFillShade="D9"/>
            <w:noWrap/>
            <w:hideMark/>
          </w:tcPr>
          <w:p w14:paraId="69CA2979"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shd w:val="clear" w:color="auto" w:fill="D9D9D9" w:themeFill="background1" w:themeFillShade="D9"/>
            <w:noWrap/>
            <w:hideMark/>
          </w:tcPr>
          <w:p w14:paraId="0BA6066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r>
      <w:tr w:rsidR="00346775" w:rsidRPr="00907FC6" w14:paraId="75DEB91E" w14:textId="77777777" w:rsidTr="00346775">
        <w:trPr>
          <w:trHeight w:val="291"/>
        </w:trPr>
        <w:tc>
          <w:tcPr>
            <w:tcW w:w="704" w:type="dxa"/>
            <w:noWrap/>
            <w:hideMark/>
          </w:tcPr>
          <w:p w14:paraId="64504E2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8</w:t>
            </w:r>
          </w:p>
        </w:tc>
        <w:tc>
          <w:tcPr>
            <w:tcW w:w="1559" w:type="dxa"/>
            <w:noWrap/>
            <w:hideMark/>
          </w:tcPr>
          <w:p w14:paraId="77D3457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93-5p</w:t>
            </w:r>
          </w:p>
        </w:tc>
        <w:tc>
          <w:tcPr>
            <w:tcW w:w="1560" w:type="dxa"/>
            <w:hideMark/>
          </w:tcPr>
          <w:p w14:paraId="7F1C1C59" w14:textId="0CBFE71A"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D6280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D6280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D6280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D6280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D6280B" w:rsidRPr="00907FC6">
              <w:rPr>
                <w:rFonts w:ascii="Times New Roman" w:eastAsia="Times New Roman" w:hAnsi="Times New Roman" w:cs="Times New Roman"/>
                <w:color w:val="000000"/>
                <w:kern w:val="0"/>
                <w:sz w:val="18"/>
                <w:szCs w:val="18"/>
                <w:lang w:eastAsia="en-AU"/>
                <w14:ligatures w14:val="none"/>
              </w:rPr>
            </w:r>
            <w:r w:rsidR="00D6280B" w:rsidRPr="00907FC6">
              <w:rPr>
                <w:rFonts w:ascii="Times New Roman" w:eastAsia="Times New Roman" w:hAnsi="Times New Roman" w:cs="Times New Roman"/>
                <w:color w:val="000000"/>
                <w:kern w:val="0"/>
                <w:sz w:val="18"/>
                <w:szCs w:val="18"/>
                <w:lang w:eastAsia="en-AU"/>
                <w14:ligatures w14:val="none"/>
              </w:rPr>
              <w:fldChar w:fldCharType="end"/>
            </w:r>
            <w:r w:rsidR="00D6280B" w:rsidRPr="00907FC6">
              <w:rPr>
                <w:rFonts w:ascii="Times New Roman" w:eastAsia="Times New Roman" w:hAnsi="Times New Roman" w:cs="Times New Roman"/>
                <w:color w:val="000000"/>
                <w:kern w:val="0"/>
                <w:sz w:val="18"/>
                <w:szCs w:val="18"/>
                <w:lang w:eastAsia="en-AU"/>
                <w14:ligatures w14:val="none"/>
              </w:rPr>
            </w:r>
            <w:r w:rsidR="00D6280B" w:rsidRPr="00907FC6">
              <w:rPr>
                <w:rFonts w:ascii="Times New Roman" w:eastAsia="Times New Roman" w:hAnsi="Times New Roman" w:cs="Times New Roman"/>
                <w:color w:val="000000"/>
                <w:kern w:val="0"/>
                <w:sz w:val="18"/>
                <w:szCs w:val="18"/>
                <w:lang w:eastAsia="en-AU"/>
                <w14:ligatures w14:val="none"/>
              </w:rPr>
              <w:fldChar w:fldCharType="separate"/>
            </w:r>
            <w:r w:rsidR="00D6280B" w:rsidRPr="00907FC6">
              <w:rPr>
                <w:rFonts w:ascii="Times New Roman" w:eastAsia="Times New Roman" w:hAnsi="Times New Roman" w:cs="Times New Roman"/>
                <w:noProof/>
                <w:color w:val="000000"/>
                <w:kern w:val="0"/>
                <w:sz w:val="18"/>
                <w:szCs w:val="18"/>
                <w:vertAlign w:val="superscript"/>
                <w:lang w:eastAsia="en-AU"/>
                <w14:ligatures w14:val="none"/>
              </w:rPr>
              <w:t>2</w:t>
            </w:r>
            <w:r w:rsidR="00D6280B"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4DAA99B9" w14:textId="138CCEE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24D834A3"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1568104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0F60F615" w14:textId="5E93A73B"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44657ED" w14:textId="34DE450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29A805E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2DF72A7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4C6FF9C9" w14:textId="77777777" w:rsidTr="00346775">
        <w:trPr>
          <w:trHeight w:val="291"/>
        </w:trPr>
        <w:tc>
          <w:tcPr>
            <w:tcW w:w="704" w:type="dxa"/>
            <w:noWrap/>
            <w:hideMark/>
          </w:tcPr>
          <w:p w14:paraId="0952CB5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9</w:t>
            </w:r>
          </w:p>
        </w:tc>
        <w:tc>
          <w:tcPr>
            <w:tcW w:w="1559" w:type="dxa"/>
            <w:noWrap/>
            <w:hideMark/>
          </w:tcPr>
          <w:p w14:paraId="4850A58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7a-3p</w:t>
            </w:r>
          </w:p>
        </w:tc>
        <w:tc>
          <w:tcPr>
            <w:tcW w:w="1560" w:type="dxa"/>
            <w:shd w:val="clear" w:color="auto" w:fill="D9D9D9" w:themeFill="background1" w:themeFillShade="D9"/>
            <w:hideMark/>
          </w:tcPr>
          <w:p w14:paraId="58EBC1E0" w14:textId="487958F8"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separate"/>
            </w:r>
            <w:r w:rsidR="009E455F" w:rsidRPr="00907FC6">
              <w:rPr>
                <w:rFonts w:ascii="Times New Roman" w:eastAsia="Times New Roman" w:hAnsi="Times New Roman" w:cs="Times New Roman"/>
                <w:noProof/>
                <w:color w:val="000000"/>
                <w:kern w:val="0"/>
                <w:sz w:val="18"/>
                <w:szCs w:val="18"/>
                <w:vertAlign w:val="superscript"/>
                <w:lang w:eastAsia="en-AU"/>
                <w14:ligatures w14:val="none"/>
              </w:rPr>
              <w:t>9</w:t>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67799C4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shd w:val="clear" w:color="auto" w:fill="D9D9D9" w:themeFill="background1" w:themeFillShade="D9"/>
            <w:noWrap/>
            <w:hideMark/>
          </w:tcPr>
          <w:p w14:paraId="7390F5C1" w14:textId="1BE9DE44"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1B30D305" w14:textId="76009D9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B1C1B7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1134" w:type="dxa"/>
            <w:shd w:val="clear" w:color="auto" w:fill="D9D9D9" w:themeFill="background1" w:themeFillShade="D9"/>
          </w:tcPr>
          <w:p w14:paraId="461D9F09" w14:textId="618365DD"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0577ED9" w14:textId="4C5B98AE"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shd w:val="clear" w:color="auto" w:fill="D9D9D9" w:themeFill="background1" w:themeFillShade="D9"/>
            <w:noWrap/>
            <w:hideMark/>
          </w:tcPr>
          <w:p w14:paraId="77AA2F0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shd w:val="clear" w:color="auto" w:fill="D9D9D9" w:themeFill="background1" w:themeFillShade="D9"/>
            <w:noWrap/>
            <w:hideMark/>
          </w:tcPr>
          <w:p w14:paraId="56DA5A4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0761021D" w14:textId="77777777" w:rsidTr="00346775">
        <w:trPr>
          <w:trHeight w:val="291"/>
        </w:trPr>
        <w:tc>
          <w:tcPr>
            <w:tcW w:w="704" w:type="dxa"/>
            <w:noWrap/>
            <w:hideMark/>
          </w:tcPr>
          <w:p w14:paraId="2A0D8EF1"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0</w:t>
            </w:r>
          </w:p>
        </w:tc>
        <w:tc>
          <w:tcPr>
            <w:tcW w:w="1559" w:type="dxa"/>
            <w:noWrap/>
            <w:hideMark/>
          </w:tcPr>
          <w:p w14:paraId="65318C0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0a-5p</w:t>
            </w:r>
          </w:p>
        </w:tc>
        <w:tc>
          <w:tcPr>
            <w:tcW w:w="1560" w:type="dxa"/>
            <w:hideMark/>
          </w:tcPr>
          <w:p w14:paraId="38D64954" w14:textId="740E4B54"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04A97AE8" w14:textId="10AA56E4"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74DCD4B2"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56D8964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47AD3F7E" w14:textId="08E7AA8D"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E09943B" w14:textId="7942859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608879F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6EBCE7F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2D45CE79" w14:textId="77777777" w:rsidTr="00346775">
        <w:trPr>
          <w:trHeight w:val="291"/>
        </w:trPr>
        <w:tc>
          <w:tcPr>
            <w:tcW w:w="704" w:type="dxa"/>
            <w:vMerge w:val="restart"/>
            <w:noWrap/>
            <w:hideMark/>
          </w:tcPr>
          <w:p w14:paraId="14EFF2B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1</w:t>
            </w:r>
          </w:p>
        </w:tc>
        <w:tc>
          <w:tcPr>
            <w:tcW w:w="1559" w:type="dxa"/>
            <w:vMerge w:val="restart"/>
            <w:noWrap/>
            <w:hideMark/>
          </w:tcPr>
          <w:p w14:paraId="5440371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6-5p</w:t>
            </w:r>
          </w:p>
        </w:tc>
        <w:tc>
          <w:tcPr>
            <w:tcW w:w="1560" w:type="dxa"/>
            <w:shd w:val="clear" w:color="auto" w:fill="D9D9D9" w:themeFill="background1" w:themeFillShade="D9"/>
            <w:hideMark/>
          </w:tcPr>
          <w:p w14:paraId="3E8E65EA" w14:textId="54609D10"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8729721</w:t>
            </w:r>
            <w:r w:rsidR="005813B4"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jaWEtQ29udHJlcmFzPC9BdXRob3I+PFllYXI+MjAx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</w:fldData>
              </w:fldChar>
            </w:r>
            <w:r w:rsidR="005813B4"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5813B4"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jaWEtQ29udHJlcmFzPC9BdXRob3I+PFllYXI+MjAx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</w:fldData>
              </w:fldChar>
            </w:r>
            <w:r w:rsidR="005813B4"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5813B4" w:rsidRPr="00907FC6">
              <w:rPr>
                <w:rFonts w:ascii="Times New Roman" w:eastAsia="Times New Roman" w:hAnsi="Times New Roman" w:cs="Times New Roman"/>
                <w:color w:val="000000"/>
                <w:kern w:val="0"/>
                <w:sz w:val="18"/>
                <w:szCs w:val="18"/>
                <w:lang w:eastAsia="en-AU"/>
                <w14:ligatures w14:val="none"/>
              </w:rPr>
            </w:r>
            <w:r w:rsidR="005813B4" w:rsidRPr="00907FC6">
              <w:rPr>
                <w:rFonts w:ascii="Times New Roman" w:eastAsia="Times New Roman" w:hAnsi="Times New Roman" w:cs="Times New Roman"/>
                <w:color w:val="000000"/>
                <w:kern w:val="0"/>
                <w:sz w:val="18"/>
                <w:szCs w:val="18"/>
                <w:lang w:eastAsia="en-AU"/>
                <w14:ligatures w14:val="none"/>
              </w:rPr>
              <w:fldChar w:fldCharType="end"/>
            </w:r>
            <w:r w:rsidR="005813B4" w:rsidRPr="00907FC6">
              <w:rPr>
                <w:rFonts w:ascii="Times New Roman" w:eastAsia="Times New Roman" w:hAnsi="Times New Roman" w:cs="Times New Roman"/>
                <w:color w:val="000000"/>
                <w:kern w:val="0"/>
                <w:sz w:val="18"/>
                <w:szCs w:val="18"/>
                <w:lang w:eastAsia="en-AU"/>
                <w14:ligatures w14:val="none"/>
              </w:rPr>
            </w:r>
            <w:r w:rsidR="005813B4" w:rsidRPr="00907FC6">
              <w:rPr>
                <w:rFonts w:ascii="Times New Roman" w:eastAsia="Times New Roman" w:hAnsi="Times New Roman" w:cs="Times New Roman"/>
                <w:color w:val="000000"/>
                <w:kern w:val="0"/>
                <w:sz w:val="18"/>
                <w:szCs w:val="18"/>
                <w:lang w:eastAsia="en-AU"/>
                <w14:ligatures w14:val="none"/>
              </w:rPr>
              <w:fldChar w:fldCharType="separate"/>
            </w:r>
            <w:r w:rsidR="005813B4" w:rsidRPr="00907FC6">
              <w:rPr>
                <w:rFonts w:ascii="Times New Roman" w:eastAsia="Times New Roman" w:hAnsi="Times New Roman" w:cs="Times New Roman"/>
                <w:noProof/>
                <w:color w:val="000000"/>
                <w:kern w:val="0"/>
                <w:sz w:val="18"/>
                <w:szCs w:val="18"/>
                <w:vertAlign w:val="superscript"/>
                <w:lang w:eastAsia="en-AU"/>
                <w14:ligatures w14:val="none"/>
              </w:rPr>
              <w:t>10</w:t>
            </w:r>
            <w:r w:rsidR="005813B4"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77E8A5C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shd w:val="clear" w:color="auto" w:fill="D9D9D9" w:themeFill="background1" w:themeFillShade="D9"/>
            <w:noWrap/>
            <w:hideMark/>
          </w:tcPr>
          <w:p w14:paraId="050222CA" w14:textId="71D422B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3DFD59AD" w14:textId="7245E2E2"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B6627D3" w14:textId="7E1DEEB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0EB68189" w14:textId="3A869FD7"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5912ABA8" w14:textId="787E891B"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6</w:t>
            </w:r>
          </w:p>
        </w:tc>
        <w:tc>
          <w:tcPr>
            <w:tcW w:w="850" w:type="dxa"/>
            <w:shd w:val="clear" w:color="auto" w:fill="D9D9D9" w:themeFill="background1" w:themeFillShade="D9"/>
            <w:noWrap/>
            <w:hideMark/>
          </w:tcPr>
          <w:p w14:paraId="3C503C59"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6</w:t>
            </w:r>
          </w:p>
        </w:tc>
        <w:tc>
          <w:tcPr>
            <w:tcW w:w="709" w:type="dxa"/>
            <w:shd w:val="clear" w:color="auto" w:fill="D9D9D9" w:themeFill="background1" w:themeFillShade="D9"/>
            <w:noWrap/>
            <w:hideMark/>
          </w:tcPr>
          <w:p w14:paraId="6D2806E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2</w:t>
            </w:r>
          </w:p>
        </w:tc>
      </w:tr>
      <w:tr w:rsidR="00346775" w:rsidRPr="00907FC6" w14:paraId="17EA4DA4" w14:textId="77777777" w:rsidTr="00346775">
        <w:trPr>
          <w:trHeight w:val="291"/>
        </w:trPr>
        <w:tc>
          <w:tcPr>
            <w:tcW w:w="704" w:type="dxa"/>
            <w:vMerge/>
            <w:hideMark/>
          </w:tcPr>
          <w:p w14:paraId="298F2DD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74DF355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320D9A47" w14:textId="4FF186CD"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2BB575DF" w14:textId="5D5BAAA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B77B5D0"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6A86E98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0384D985" w14:textId="59AED2EC"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4BA526F" w14:textId="587053A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0AF95D7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1B8382B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42027F52" w14:textId="77777777" w:rsidTr="00346775">
        <w:trPr>
          <w:trHeight w:val="281"/>
        </w:trPr>
        <w:tc>
          <w:tcPr>
            <w:tcW w:w="704" w:type="dxa"/>
            <w:vMerge w:val="restart"/>
            <w:noWrap/>
            <w:hideMark/>
          </w:tcPr>
          <w:p w14:paraId="1A2FD97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2</w:t>
            </w:r>
          </w:p>
        </w:tc>
        <w:tc>
          <w:tcPr>
            <w:tcW w:w="1559" w:type="dxa"/>
            <w:vMerge w:val="restart"/>
            <w:noWrap/>
            <w:hideMark/>
          </w:tcPr>
          <w:p w14:paraId="38B720B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5-3p</w:t>
            </w:r>
          </w:p>
        </w:tc>
        <w:tc>
          <w:tcPr>
            <w:tcW w:w="1560" w:type="dxa"/>
            <w:shd w:val="clear" w:color="auto" w:fill="D9D9D9" w:themeFill="background1" w:themeFillShade="D9"/>
            <w:hideMark/>
          </w:tcPr>
          <w:p w14:paraId="647009CA" w14:textId="6F8CFD98"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2C14F7F0" w14:textId="20AE060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3B787FF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18D1EF0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2A2B0E07" w14:textId="22DE7D14"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8CC10F9" w14:textId="7CDC166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57B3FF1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2F4DFF0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23DB5BCF" w14:textId="77777777" w:rsidTr="00346775">
        <w:trPr>
          <w:trHeight w:val="281"/>
        </w:trPr>
        <w:tc>
          <w:tcPr>
            <w:tcW w:w="704" w:type="dxa"/>
            <w:vMerge/>
            <w:hideMark/>
          </w:tcPr>
          <w:p w14:paraId="57F48C0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5BAE125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40033760" w14:textId="0EDA7F5C"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8729721</w:t>
            </w:r>
            <w:r w:rsidR="00101463"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jaWEtQ29udHJlcmFzPC9BdXRob3I+PFllYXI+MjAx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</w:fldData>
              </w:fldChar>
            </w:r>
            <w:r w:rsidR="00101463"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101463"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jaWEtQ29udHJlcmFzPC9BdXRob3I+PFllYXI+MjAx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</w:fldData>
              </w:fldChar>
            </w:r>
            <w:r w:rsidR="00101463"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101463" w:rsidRPr="00907FC6">
              <w:rPr>
                <w:rFonts w:ascii="Times New Roman" w:eastAsia="Times New Roman" w:hAnsi="Times New Roman" w:cs="Times New Roman"/>
                <w:color w:val="000000"/>
                <w:kern w:val="0"/>
                <w:sz w:val="18"/>
                <w:szCs w:val="18"/>
                <w:lang w:eastAsia="en-AU"/>
                <w14:ligatures w14:val="none"/>
              </w:rPr>
            </w:r>
            <w:r w:rsidR="00101463" w:rsidRPr="00907FC6">
              <w:rPr>
                <w:rFonts w:ascii="Times New Roman" w:eastAsia="Times New Roman" w:hAnsi="Times New Roman" w:cs="Times New Roman"/>
                <w:color w:val="000000"/>
                <w:kern w:val="0"/>
                <w:sz w:val="18"/>
                <w:szCs w:val="18"/>
                <w:lang w:eastAsia="en-AU"/>
                <w14:ligatures w14:val="none"/>
              </w:rPr>
              <w:fldChar w:fldCharType="end"/>
            </w:r>
            <w:r w:rsidR="00101463" w:rsidRPr="00907FC6">
              <w:rPr>
                <w:rFonts w:ascii="Times New Roman" w:eastAsia="Times New Roman" w:hAnsi="Times New Roman" w:cs="Times New Roman"/>
                <w:color w:val="000000"/>
                <w:kern w:val="0"/>
                <w:sz w:val="18"/>
                <w:szCs w:val="18"/>
                <w:lang w:eastAsia="en-AU"/>
                <w14:ligatures w14:val="none"/>
              </w:rPr>
            </w:r>
            <w:r w:rsidR="00101463" w:rsidRPr="00907FC6">
              <w:rPr>
                <w:rFonts w:ascii="Times New Roman" w:eastAsia="Times New Roman" w:hAnsi="Times New Roman" w:cs="Times New Roman"/>
                <w:color w:val="000000"/>
                <w:kern w:val="0"/>
                <w:sz w:val="18"/>
                <w:szCs w:val="18"/>
                <w:lang w:eastAsia="en-AU"/>
                <w14:ligatures w14:val="none"/>
              </w:rPr>
              <w:fldChar w:fldCharType="separate"/>
            </w:r>
            <w:r w:rsidR="00101463" w:rsidRPr="00907FC6">
              <w:rPr>
                <w:rFonts w:ascii="Times New Roman" w:eastAsia="Times New Roman" w:hAnsi="Times New Roman" w:cs="Times New Roman"/>
                <w:noProof/>
                <w:color w:val="000000"/>
                <w:kern w:val="0"/>
                <w:sz w:val="18"/>
                <w:szCs w:val="18"/>
                <w:vertAlign w:val="superscript"/>
                <w:lang w:eastAsia="en-AU"/>
                <w14:ligatures w14:val="none"/>
              </w:rPr>
              <w:t>10</w:t>
            </w:r>
            <w:r w:rsidR="00101463"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5670438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noWrap/>
          </w:tcPr>
          <w:p w14:paraId="4110C148"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3AD3CA36" w14:textId="4F2B34E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6A01586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tcPr>
          <w:p w14:paraId="1FBED90E" w14:textId="4C713DD5"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0A938A4" w14:textId="5BD490FB"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6</w:t>
            </w:r>
          </w:p>
        </w:tc>
        <w:tc>
          <w:tcPr>
            <w:tcW w:w="850" w:type="dxa"/>
            <w:noWrap/>
            <w:hideMark/>
          </w:tcPr>
          <w:p w14:paraId="06EEC18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6</w:t>
            </w:r>
          </w:p>
        </w:tc>
        <w:tc>
          <w:tcPr>
            <w:tcW w:w="709" w:type="dxa"/>
            <w:noWrap/>
            <w:hideMark/>
          </w:tcPr>
          <w:p w14:paraId="1082F24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2</w:t>
            </w:r>
          </w:p>
        </w:tc>
      </w:tr>
      <w:tr w:rsidR="00346775" w:rsidRPr="00907FC6" w14:paraId="109F2AC2" w14:textId="77777777" w:rsidTr="00346775">
        <w:trPr>
          <w:trHeight w:val="281"/>
        </w:trPr>
        <w:tc>
          <w:tcPr>
            <w:tcW w:w="704" w:type="dxa"/>
            <w:vMerge/>
            <w:hideMark/>
          </w:tcPr>
          <w:p w14:paraId="12C3642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CE5C8D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4657B5EE" w14:textId="63EF10FF"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582977</w:t>
            </w:r>
            <w:r w:rsidR="007351D1" w:rsidRPr="00907FC6">
              <w:rPr>
                <w:rFonts w:ascii="Times New Roman" w:eastAsia="Times New Roman" w:hAnsi="Times New Roman" w:cs="Times New Roman"/>
                <w:color w:val="000000"/>
                <w:kern w:val="0"/>
                <w:sz w:val="18"/>
                <w:szCs w:val="18"/>
                <w:lang w:eastAsia="en-AU"/>
                <w14:ligatures w14:val="none"/>
              </w:rPr>
              <w:fldChar w:fldCharType="begin"/>
            </w:r>
            <w:r w:rsidR="007351D1" w:rsidRPr="00907FC6">
              <w:rPr>
                <w:rFonts w:ascii="Times New Roman" w:eastAsia="Times New Roman" w:hAnsi="Times New Roman" w:cs="Times New Roman"/>
                <w:color w:val="000000"/>
                <w:kern w:val="0"/>
                <w:sz w:val="18"/>
                <w:szCs w:val="18"/>
                <w:lang w:eastAsia="en-AU"/>
                <w14:ligatures w14:val="none"/>
              </w:rPr>
              <w:instrText xml:space="preserve"> ADDIN EN.CITE &lt;EndNote&gt;&lt;Cite&gt;&lt;Author&gt;Liu&lt;/Author&gt;&lt;Year&gt;2019&lt;/Year&gt;&lt;RecNum&gt;3&lt;/RecNum&gt;&lt;DisplayText&gt;&lt;style face="superscript"&gt;3&lt;/style&gt;&lt;/DisplayText&gt;&lt;record&gt;&lt;rec-number&gt;3&lt;/rec-number&gt;&lt;foreign-keys&gt;&lt;key app="EN" db-id="tx52wwswzrdafpefez45pxvsdwz5fzrdtw29" timestamp="1725605998"&gt;3&lt;/key&gt;&lt;/foreign-keys&gt;&lt;ref-type name="Journal Article"&gt;17&lt;/ref-type&gt;&lt;contributors&gt;&lt;authors&gt;&lt;author&gt;Liu, Y.&lt;/author&gt;&lt;author&gt;Ma, M.&lt;/author&gt;&lt;author&gt;Yu, J.&lt;/author&gt;&lt;author&gt;Ping, F.&lt;/author&gt;&lt;author&gt;Zhang, H.&lt;/author&gt;&lt;author&gt;Li, W.&lt;/author&gt;&lt;author&gt;Xu, L.&lt;/author&gt;&lt;author&gt;Li, Y.&lt;/author&gt;&lt;/authors&gt;&lt;/contributors&gt;&lt;auth-address&gt;Department of Endocrinology, Key Laboratory of Endocrinology, Ministry of Health, Peking Union Medical College Hospital, Peking Union Medical College, Chinese Academy of Medical Sciences, Beijing 100730, China.&lt;/auth-address&gt;&lt;titles&gt;&lt;title&gt;Decreased Serum microRNA-21, microRNA-25, microRNA-146a, and microRNA-181a in Autoimmune Diabetes: Potential Biomarkers for Diagnosis and Possible Involvement in Pathogenesis&lt;/title&gt;&lt;secondary-title&gt;Int J Endocrinol&lt;/secondary-title&gt;&lt;/titles&gt;&lt;periodical&gt;&lt;full-title&gt;Int J Endocrinol&lt;/full-title&gt;&lt;/periodical&gt;&lt;pages&gt;8406438&lt;/pages&gt;&lt;volume&gt;2019&lt;/volume&gt;&lt;edition&gt;20190909&lt;/edition&gt;&lt;dates&gt;&lt;year&gt;2019&lt;/year&gt;&lt;/dates&gt;&lt;isbn&gt;1687-8337 (Print)&amp;#xD;1687-8345 (Electronic)&amp;#xD;1687-8337 (Linking)&lt;/isbn&gt;&lt;accession-num&gt;31582977&lt;/accession-num&gt;&lt;urls&gt;&lt;related-urls&gt;&lt;url&gt;https://www.ncbi.nlm.nih.gov/pubmed/31582977&lt;/url&gt;&lt;/related-urls&gt;&lt;/urls&gt;&lt;custom1&gt;The authors declare that there are no conflicts of interest regarding the publication of this paper.&lt;/custom1&gt;&lt;custom2&gt;PMC6754900&lt;/custom2&gt;&lt;electronic-resource-num&gt;10.1155/2019/8406438&lt;/electronic-resource-num&gt;&lt;remote-database-name&gt;PubMed-not-MEDLINE&lt;/remote-database-name&gt;&lt;remote-database-provider&gt;NLM&lt;/remote-database-provider&gt;&lt;/record&gt;&lt;/Cite&gt;&lt;/EndNote&gt;</w:instrText>
            </w:r>
            <w:r w:rsidR="007351D1" w:rsidRPr="00907FC6">
              <w:rPr>
                <w:rFonts w:ascii="Times New Roman" w:eastAsia="Times New Roman" w:hAnsi="Times New Roman" w:cs="Times New Roman"/>
                <w:color w:val="000000"/>
                <w:kern w:val="0"/>
                <w:sz w:val="18"/>
                <w:szCs w:val="18"/>
                <w:lang w:eastAsia="en-AU"/>
                <w14:ligatures w14:val="none"/>
              </w:rPr>
              <w:fldChar w:fldCharType="separate"/>
            </w:r>
            <w:r w:rsidR="007351D1" w:rsidRPr="00907FC6">
              <w:rPr>
                <w:rFonts w:ascii="Times New Roman" w:eastAsia="Times New Roman" w:hAnsi="Times New Roman" w:cs="Times New Roman"/>
                <w:noProof/>
                <w:color w:val="000000"/>
                <w:kern w:val="0"/>
                <w:sz w:val="18"/>
                <w:szCs w:val="18"/>
                <w:vertAlign w:val="superscript"/>
                <w:lang w:eastAsia="en-AU"/>
                <w14:ligatures w14:val="none"/>
              </w:rPr>
              <w:t>3</w:t>
            </w:r>
            <w:r w:rsidR="007351D1"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33C903ED"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41A85B03" w14:textId="479A733D"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72B8599A"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62708EB1" w14:textId="2F5DFEDA"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5526F25" w14:textId="053E7C2E"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9</w:t>
            </w:r>
          </w:p>
        </w:tc>
        <w:tc>
          <w:tcPr>
            <w:tcW w:w="850" w:type="dxa"/>
            <w:shd w:val="clear" w:color="auto" w:fill="D9D9D9" w:themeFill="background1" w:themeFillShade="D9"/>
            <w:noWrap/>
            <w:hideMark/>
          </w:tcPr>
          <w:p w14:paraId="667E9E3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709" w:type="dxa"/>
            <w:shd w:val="clear" w:color="auto" w:fill="D9D9D9" w:themeFill="background1" w:themeFillShade="D9"/>
            <w:noWrap/>
            <w:hideMark/>
          </w:tcPr>
          <w:p w14:paraId="228820D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8</w:t>
            </w:r>
          </w:p>
        </w:tc>
      </w:tr>
      <w:tr w:rsidR="00346775" w:rsidRPr="00907FC6" w14:paraId="36039386" w14:textId="77777777" w:rsidTr="00346775">
        <w:trPr>
          <w:trHeight w:val="281"/>
        </w:trPr>
        <w:tc>
          <w:tcPr>
            <w:tcW w:w="704" w:type="dxa"/>
            <w:vMerge/>
            <w:hideMark/>
          </w:tcPr>
          <w:p w14:paraId="1E3A0E7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3448F51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6DEE7C38" w14:textId="67AAA6A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separate"/>
            </w:r>
            <w:r w:rsidR="009E455F" w:rsidRPr="00907FC6">
              <w:rPr>
                <w:rFonts w:ascii="Times New Roman" w:eastAsia="Times New Roman" w:hAnsi="Times New Roman" w:cs="Times New Roman"/>
                <w:noProof/>
                <w:color w:val="000000"/>
                <w:kern w:val="0"/>
                <w:sz w:val="18"/>
                <w:szCs w:val="18"/>
                <w:vertAlign w:val="superscript"/>
                <w:lang w:eastAsia="en-AU"/>
                <w14:ligatures w14:val="none"/>
              </w:rPr>
              <w:t>9</w:t>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7120518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noWrap/>
          </w:tcPr>
          <w:p w14:paraId="79FBE801"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5000643A" w14:textId="0B43D0C4"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3A11D445"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tcPr>
          <w:p w14:paraId="1BBD0B99" w14:textId="4406CF4E"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90934AE" w14:textId="2BA8C732"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noWrap/>
            <w:hideMark/>
          </w:tcPr>
          <w:p w14:paraId="5136DA5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noWrap/>
            <w:hideMark/>
          </w:tcPr>
          <w:p w14:paraId="4063215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1038E4E1" w14:textId="77777777" w:rsidTr="00346775">
        <w:trPr>
          <w:trHeight w:val="291"/>
        </w:trPr>
        <w:tc>
          <w:tcPr>
            <w:tcW w:w="704" w:type="dxa"/>
            <w:vMerge/>
            <w:hideMark/>
          </w:tcPr>
          <w:p w14:paraId="423F51F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1239871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43FF7270" w14:textId="11025461" w:rsidR="009311AB" w:rsidRPr="00907FC6" w:rsidRDefault="00A836C0"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Sheet et al, 2019; International Journal of Pharmaceutical Research</w:t>
            </w:r>
            <w:r w:rsidRPr="00907FC6">
              <w:rPr>
                <w:rFonts w:ascii="Times New Roman" w:eastAsia="Times New Roman" w:hAnsi="Times New Roman" w:cs="Times New Roman"/>
                <w:kern w:val="0"/>
                <w:sz w:val="18"/>
                <w:szCs w:val="18"/>
                <w:lang w:eastAsia="en-AU"/>
                <w14:ligatures w14:val="none"/>
              </w:rPr>
              <w:fldChar w:fldCharType="begin"/>
            </w:r>
            <w:r w:rsidRPr="00907FC6">
              <w:rPr>
                <w:rFonts w:ascii="Times New Roman" w:eastAsia="Times New Roman" w:hAnsi="Times New Roman" w:cs="Times New Roman"/>
                <w:kern w:val="0"/>
                <w:sz w:val="18"/>
                <w:szCs w:val="18"/>
                <w:lang w:eastAsia="en-AU"/>
                <w14:ligatures w14:val="none"/>
              </w:rPr>
              <w:instrText xml:space="preserve"> ADDIN EN.CITE &lt;EndNote&gt;&lt;Cite&gt;&lt;Author&gt;Mohammed&lt;/Author&gt;&lt;Year&gt;2019&lt;/Year&gt;&lt;RecNum&gt;11&lt;/RecNum&gt;&lt;DisplayText&gt;&lt;style face="superscript"&gt;11&lt;/style&gt;&lt;/DisplayText&gt;&lt;record&gt;&lt;rec-number&gt;11&lt;/rec-number&gt;&lt;foreign-keys&gt;&lt;key app="EN" db-id="tx52wwswzrdafpefez45pxvsdwz5fzrdtw29" timestamp="1725607513"&gt;11&lt;/key&gt;&lt;/foreign-keys&gt;&lt;ref-type name="Journal Article"&gt;17&lt;/ref-type&gt;&lt;contributors&gt;&lt;authors&gt;&lt;author&gt;Mohammed, Madha&lt;/author&gt;&lt;author&gt;Khudhair, Hasan&lt;/author&gt;&lt;/authors&gt;&lt;/contributors&gt;&lt;titles&gt;&lt;title&gt;Possible Roles of miRNAs-25 and 375 as Potent Biomarkers for β-cells Stress and/or Death in Diabetes Type 1 Patients and their First Degree Relatives&lt;/title&gt;&lt;/titles&gt;&lt;pages&gt;148-155&lt;/pages&gt;&lt;volume&gt;11&lt;/volume&gt;&lt;dates&gt;&lt;year&gt;2019&lt;/year&gt;&lt;pub-dates&gt;&lt;date&gt;07/01&lt;/date&gt;&lt;/pub-dates&gt;&lt;/dates&gt;&lt;urls&gt;&lt;/urls&gt;&lt;electronic-resource-num&gt;10.31838/ijpr/2019.11.03.023&lt;/electronic-resource-num&gt;&lt;/record&gt;&lt;/Cite&gt;&lt;/EndNote&gt;</w:instrText>
            </w:r>
            <w:r w:rsidRPr="00907FC6">
              <w:rPr>
                <w:rFonts w:ascii="Times New Roman" w:eastAsia="Times New Roman" w:hAnsi="Times New Roman" w:cs="Times New Roman"/>
                <w:kern w:val="0"/>
                <w:sz w:val="18"/>
                <w:szCs w:val="18"/>
                <w:lang w:eastAsia="en-AU"/>
                <w14:ligatures w14:val="none"/>
              </w:rPr>
              <w:fldChar w:fldCharType="separate"/>
            </w:r>
            <w:r w:rsidRPr="00907FC6">
              <w:rPr>
                <w:rFonts w:ascii="Times New Roman" w:eastAsia="Times New Roman" w:hAnsi="Times New Roman" w:cs="Times New Roman"/>
                <w:noProof/>
                <w:kern w:val="0"/>
                <w:sz w:val="18"/>
                <w:szCs w:val="18"/>
                <w:vertAlign w:val="superscript"/>
                <w:lang w:eastAsia="en-AU"/>
                <w14:ligatures w14:val="none"/>
              </w:rPr>
              <w:t>11</w:t>
            </w:r>
            <w:r w:rsidRPr="00907FC6">
              <w:rPr>
                <w:rFonts w:ascii="Times New Roman" w:eastAsia="Times New Roman" w:hAnsi="Times New Roman" w:cs="Times New Roman"/>
                <w:kern w:val="0"/>
                <w:sz w:val="18"/>
                <w:szCs w:val="18"/>
                <w:lang w:eastAsia="en-AU"/>
                <w14:ligatures w14:val="none"/>
              </w:rPr>
              <w:fldChar w:fldCharType="end"/>
            </w:r>
          </w:p>
        </w:tc>
        <w:tc>
          <w:tcPr>
            <w:tcW w:w="567" w:type="dxa"/>
            <w:shd w:val="clear" w:color="auto" w:fill="D9D9D9" w:themeFill="background1" w:themeFillShade="D9"/>
            <w:noWrap/>
          </w:tcPr>
          <w:p w14:paraId="650A18EF"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4F6B8488" w14:textId="43ACAE5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6AC82AF9" w14:textId="52AA2AB5"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3926FB99" w14:textId="544BC292"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1C257CEF" w14:textId="60C705F4"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w:t>
            </w:r>
          </w:p>
        </w:tc>
        <w:tc>
          <w:tcPr>
            <w:tcW w:w="850" w:type="dxa"/>
            <w:shd w:val="clear" w:color="auto" w:fill="D9D9D9" w:themeFill="background1" w:themeFillShade="D9"/>
            <w:noWrap/>
            <w:hideMark/>
          </w:tcPr>
          <w:p w14:paraId="653694A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shd w:val="clear" w:color="auto" w:fill="D9D9D9" w:themeFill="background1" w:themeFillShade="D9"/>
            <w:noWrap/>
            <w:hideMark/>
          </w:tcPr>
          <w:p w14:paraId="79F1642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0</w:t>
            </w:r>
          </w:p>
        </w:tc>
      </w:tr>
      <w:tr w:rsidR="00346775" w:rsidRPr="00907FC6" w14:paraId="70EB6793" w14:textId="77777777" w:rsidTr="00346775">
        <w:trPr>
          <w:trHeight w:val="291"/>
        </w:trPr>
        <w:tc>
          <w:tcPr>
            <w:tcW w:w="704" w:type="dxa"/>
            <w:noWrap/>
            <w:hideMark/>
          </w:tcPr>
          <w:p w14:paraId="3BBB60F1"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3</w:t>
            </w:r>
          </w:p>
        </w:tc>
        <w:tc>
          <w:tcPr>
            <w:tcW w:w="1559" w:type="dxa"/>
            <w:noWrap/>
            <w:hideMark/>
          </w:tcPr>
          <w:p w14:paraId="1E82C3D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30a-5p</w:t>
            </w:r>
          </w:p>
        </w:tc>
        <w:tc>
          <w:tcPr>
            <w:tcW w:w="1560" w:type="dxa"/>
            <w:hideMark/>
          </w:tcPr>
          <w:p w14:paraId="199FAAC2" w14:textId="279750D0"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separate"/>
            </w:r>
            <w:r w:rsidR="009E455F" w:rsidRPr="00907FC6">
              <w:rPr>
                <w:rFonts w:ascii="Times New Roman" w:eastAsia="Times New Roman" w:hAnsi="Times New Roman" w:cs="Times New Roman"/>
                <w:noProof/>
                <w:color w:val="000000"/>
                <w:kern w:val="0"/>
                <w:sz w:val="18"/>
                <w:szCs w:val="18"/>
                <w:vertAlign w:val="superscript"/>
                <w:lang w:eastAsia="en-AU"/>
                <w14:ligatures w14:val="none"/>
              </w:rPr>
              <w:t>9</w:t>
            </w:r>
            <w:r w:rsidR="009E455F" w:rsidRPr="00907FC6">
              <w:rPr>
                <w:rFonts w:ascii="Times New Roman" w:eastAsia="Times New Roman" w:hAnsi="Times New Roman" w:cs="Times New Roman"/>
                <w:color w:val="000000"/>
                <w:kern w:val="0"/>
                <w:sz w:val="18"/>
                <w:szCs w:val="18"/>
                <w:lang w:eastAsia="en-AU"/>
                <w14:ligatures w14:val="none"/>
              </w:rPr>
              <w:fldChar w:fldCharType="end"/>
            </w:r>
          </w:p>
          <w:p w14:paraId="1D6688E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 xml:space="preserve"> (Discovery + Validation)</w:t>
            </w:r>
          </w:p>
        </w:tc>
        <w:tc>
          <w:tcPr>
            <w:tcW w:w="567" w:type="dxa"/>
            <w:noWrap/>
          </w:tcPr>
          <w:p w14:paraId="6A53D00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2C609601" w14:textId="6535446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1067742A" w14:textId="478F38A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6B8F9AB6" w14:textId="79742FB4"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6BE033E4" w14:textId="105529A2"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noWrap/>
            <w:hideMark/>
          </w:tcPr>
          <w:p w14:paraId="13339A5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noWrap/>
            <w:hideMark/>
          </w:tcPr>
          <w:p w14:paraId="3DB5578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5B4F1D70" w14:textId="77777777" w:rsidTr="00346775">
        <w:trPr>
          <w:trHeight w:val="291"/>
        </w:trPr>
        <w:tc>
          <w:tcPr>
            <w:tcW w:w="704" w:type="dxa"/>
            <w:noWrap/>
            <w:hideMark/>
          </w:tcPr>
          <w:p w14:paraId="11F15F9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4</w:t>
            </w:r>
          </w:p>
        </w:tc>
        <w:tc>
          <w:tcPr>
            <w:tcW w:w="1559" w:type="dxa"/>
            <w:noWrap/>
            <w:hideMark/>
          </w:tcPr>
          <w:p w14:paraId="73EC56E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6b-5p</w:t>
            </w:r>
          </w:p>
        </w:tc>
        <w:tc>
          <w:tcPr>
            <w:tcW w:w="1560" w:type="dxa"/>
            <w:shd w:val="clear" w:color="auto" w:fill="D9D9D9" w:themeFill="background1" w:themeFillShade="D9"/>
            <w:hideMark/>
          </w:tcPr>
          <w:p w14:paraId="4CCEC737" w14:textId="6C8F308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70422</w:t>
            </w:r>
            <w:r w:rsidR="00B839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aXU8L0F1dGhvcj48WWVhcj4yMDE4PC9ZZWFyPjxSZWNO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</w:fldData>
              </w:fldChar>
            </w:r>
            <w:r w:rsidR="00B8395F"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B839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aXU8L0F1dGhvcj48WWVhcj4yMDE4PC9ZZWFyPjxSZWNO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</w:fldData>
              </w:fldChar>
            </w:r>
            <w:r w:rsidR="00B8395F"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B8395F" w:rsidRPr="00907FC6">
              <w:rPr>
                <w:rFonts w:ascii="Times New Roman" w:eastAsia="Times New Roman" w:hAnsi="Times New Roman" w:cs="Times New Roman"/>
                <w:color w:val="000000"/>
                <w:kern w:val="0"/>
                <w:sz w:val="18"/>
                <w:szCs w:val="18"/>
                <w:lang w:eastAsia="en-AU"/>
                <w14:ligatures w14:val="none"/>
              </w:rPr>
            </w:r>
            <w:r w:rsidR="00B8395F" w:rsidRPr="00907FC6">
              <w:rPr>
                <w:rFonts w:ascii="Times New Roman" w:eastAsia="Times New Roman" w:hAnsi="Times New Roman" w:cs="Times New Roman"/>
                <w:color w:val="000000"/>
                <w:kern w:val="0"/>
                <w:sz w:val="18"/>
                <w:szCs w:val="18"/>
                <w:lang w:eastAsia="en-AU"/>
                <w14:ligatures w14:val="none"/>
              </w:rPr>
              <w:fldChar w:fldCharType="end"/>
            </w:r>
            <w:r w:rsidR="00B8395F" w:rsidRPr="00907FC6">
              <w:rPr>
                <w:rFonts w:ascii="Times New Roman" w:eastAsia="Times New Roman" w:hAnsi="Times New Roman" w:cs="Times New Roman"/>
                <w:color w:val="000000"/>
                <w:kern w:val="0"/>
                <w:sz w:val="18"/>
                <w:szCs w:val="18"/>
                <w:lang w:eastAsia="en-AU"/>
                <w14:ligatures w14:val="none"/>
              </w:rPr>
            </w:r>
            <w:r w:rsidR="00B8395F" w:rsidRPr="00907FC6">
              <w:rPr>
                <w:rFonts w:ascii="Times New Roman" w:eastAsia="Times New Roman" w:hAnsi="Times New Roman" w:cs="Times New Roman"/>
                <w:color w:val="000000"/>
                <w:kern w:val="0"/>
                <w:sz w:val="18"/>
                <w:szCs w:val="18"/>
                <w:lang w:eastAsia="en-AU"/>
                <w14:ligatures w14:val="none"/>
              </w:rPr>
              <w:fldChar w:fldCharType="separate"/>
            </w:r>
            <w:r w:rsidR="00B8395F" w:rsidRPr="00907FC6">
              <w:rPr>
                <w:rFonts w:ascii="Times New Roman" w:eastAsia="Times New Roman" w:hAnsi="Times New Roman" w:cs="Times New Roman"/>
                <w:noProof/>
                <w:color w:val="000000"/>
                <w:kern w:val="0"/>
                <w:sz w:val="18"/>
                <w:szCs w:val="18"/>
                <w:vertAlign w:val="superscript"/>
                <w:lang w:eastAsia="en-AU"/>
                <w14:ligatures w14:val="none"/>
              </w:rPr>
              <w:t>12</w:t>
            </w:r>
            <w:r w:rsidR="00B8395F"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33BD670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 + Training)</w:t>
            </w:r>
          </w:p>
        </w:tc>
        <w:tc>
          <w:tcPr>
            <w:tcW w:w="567" w:type="dxa"/>
            <w:shd w:val="clear" w:color="auto" w:fill="D9D9D9" w:themeFill="background1" w:themeFillShade="D9"/>
            <w:noWrap/>
          </w:tcPr>
          <w:p w14:paraId="3B9157A2"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51DBC50E" w14:textId="5C7C5E50"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772396CE" w14:textId="2A3B1D7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5986FE56" w14:textId="79571655"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B5D4C2E" w14:textId="770AFB8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9</w:t>
            </w:r>
          </w:p>
        </w:tc>
        <w:tc>
          <w:tcPr>
            <w:tcW w:w="850" w:type="dxa"/>
            <w:shd w:val="clear" w:color="auto" w:fill="D9D9D9" w:themeFill="background1" w:themeFillShade="D9"/>
            <w:noWrap/>
            <w:hideMark/>
          </w:tcPr>
          <w:p w14:paraId="3540578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1</w:t>
            </w:r>
          </w:p>
        </w:tc>
        <w:tc>
          <w:tcPr>
            <w:tcW w:w="709" w:type="dxa"/>
            <w:shd w:val="clear" w:color="auto" w:fill="D9D9D9" w:themeFill="background1" w:themeFillShade="D9"/>
            <w:noWrap/>
            <w:hideMark/>
          </w:tcPr>
          <w:p w14:paraId="006BAA1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0</w:t>
            </w:r>
          </w:p>
        </w:tc>
      </w:tr>
      <w:tr w:rsidR="00346775" w:rsidRPr="00907FC6" w14:paraId="60F88D93" w14:textId="77777777" w:rsidTr="00346775">
        <w:trPr>
          <w:trHeight w:val="281"/>
        </w:trPr>
        <w:tc>
          <w:tcPr>
            <w:tcW w:w="704" w:type="dxa"/>
            <w:vMerge w:val="restart"/>
            <w:noWrap/>
            <w:hideMark/>
          </w:tcPr>
          <w:p w14:paraId="6177A03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5</w:t>
            </w:r>
          </w:p>
        </w:tc>
        <w:tc>
          <w:tcPr>
            <w:tcW w:w="1559" w:type="dxa"/>
            <w:vMerge w:val="restart"/>
            <w:noWrap/>
            <w:hideMark/>
          </w:tcPr>
          <w:p w14:paraId="454B5B8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46a-5p</w:t>
            </w:r>
          </w:p>
        </w:tc>
        <w:tc>
          <w:tcPr>
            <w:tcW w:w="1560" w:type="dxa"/>
            <w:hideMark/>
          </w:tcPr>
          <w:p w14:paraId="7702AD7E" w14:textId="74C5E13B"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582977</w:t>
            </w:r>
            <w:r w:rsidR="00F73695" w:rsidRPr="00907FC6">
              <w:rPr>
                <w:rFonts w:ascii="Times New Roman" w:eastAsia="Times New Roman" w:hAnsi="Times New Roman" w:cs="Times New Roman"/>
                <w:color w:val="000000"/>
                <w:kern w:val="0"/>
                <w:sz w:val="18"/>
                <w:szCs w:val="18"/>
                <w:lang w:eastAsia="en-AU"/>
                <w14:ligatures w14:val="none"/>
              </w:rPr>
              <w:fldChar w:fldCharType="begin"/>
            </w:r>
            <w:r w:rsidR="00F73695" w:rsidRPr="00907FC6">
              <w:rPr>
                <w:rFonts w:ascii="Times New Roman" w:eastAsia="Times New Roman" w:hAnsi="Times New Roman" w:cs="Times New Roman"/>
                <w:color w:val="000000"/>
                <w:kern w:val="0"/>
                <w:sz w:val="18"/>
                <w:szCs w:val="18"/>
                <w:lang w:eastAsia="en-AU"/>
                <w14:ligatures w14:val="none"/>
              </w:rPr>
              <w:instrText xml:space="preserve"> ADDIN EN.CITE &lt;EndNote&gt;&lt;Cite&gt;&lt;Author&gt;Liu&lt;/Author&gt;&lt;Year&gt;2019&lt;/Year&gt;&lt;RecNum&gt;3&lt;/RecNum&gt;&lt;DisplayText&gt;&lt;style face="superscript"&gt;3&lt;/style&gt;&lt;/DisplayText&gt;&lt;record&gt;&lt;rec-number&gt;3&lt;/rec-number&gt;&lt;foreign-keys&gt;&lt;key app="EN" db-id="tx52wwswzrdafpefez45pxvsdwz5fzrdtw29" timestamp="1725605998"&gt;3&lt;/key&gt;&lt;/foreign-keys&gt;&lt;ref-type name="Journal Article"&gt;17&lt;/ref-type&gt;&lt;contributors&gt;&lt;authors&gt;&lt;author&gt;Liu, Y.&lt;/author&gt;&lt;author&gt;Ma, M.&lt;/author&gt;&lt;author&gt;Yu, J.&lt;/author&gt;&lt;author&gt;Ping, F.&lt;/author&gt;&lt;author&gt;Zhang, H.&lt;/author&gt;&lt;author&gt;Li, W.&lt;/author&gt;&lt;author&gt;Xu, L.&lt;/author&gt;&lt;author&gt;Li, Y.&lt;/author&gt;&lt;/authors&gt;&lt;/contributors&gt;&lt;auth-address&gt;Department of Endocrinology, Key Laboratory of Endocrinology, Ministry of Health, Peking Union Medical College Hospital, Peking Union Medical College, Chinese Academy of Medical Sciences, Beijing 100730, China.&lt;/auth-address&gt;&lt;titles&gt;&lt;title&gt;Decreased Serum microRNA-21, microRNA-25, microRNA-146a, and microRNA-181a in Autoimmune Diabetes: Potential Biomarkers for Diagnosis and Possible Involvement in Pathogenesis&lt;/title&gt;&lt;secondary-title&gt;Int J Endocrinol&lt;/secondary-title&gt;&lt;/titles&gt;&lt;periodical&gt;&lt;full-title&gt;Int J Endocrinol&lt;/full-title&gt;&lt;/periodical&gt;&lt;pages&gt;8406438&lt;/pages&gt;&lt;volume&gt;2019&lt;/volume&gt;&lt;edition&gt;20190909&lt;/edition&gt;&lt;dates&gt;&lt;year&gt;2019&lt;/year&gt;&lt;/dates&gt;&lt;isbn&gt;1687-8337 (Print)&amp;#xD;1687-8345 (Electronic)&amp;#xD;1687-8337 (Linking)&lt;/isbn&gt;&lt;accession-num&gt;31582977&lt;/accession-num&gt;&lt;urls&gt;&lt;related-urls&gt;&lt;url&gt;https://www.ncbi.nlm.nih.gov/pubmed/31582977&lt;/url&gt;&lt;/related-urls&gt;&lt;/urls&gt;&lt;custom1&gt;The authors declare that there are no conflicts of interest regarding the publication of this paper.&lt;/custom1&gt;&lt;custom2&gt;PMC6754900&lt;/custom2&gt;&lt;electronic-resource-num&gt;10.1155/2019/8406438&lt;/electronic-resource-num&gt;&lt;remote-database-name&gt;PubMed-not-MEDLINE&lt;/remote-database-name&gt;&lt;remote-database-provider&gt;NLM&lt;/remote-database-provider&gt;&lt;/record&gt;&lt;/Cite&gt;&lt;/EndNote&gt;</w:instrText>
            </w:r>
            <w:r w:rsidR="00F73695" w:rsidRPr="00907FC6">
              <w:rPr>
                <w:rFonts w:ascii="Times New Roman" w:eastAsia="Times New Roman" w:hAnsi="Times New Roman" w:cs="Times New Roman"/>
                <w:color w:val="000000"/>
                <w:kern w:val="0"/>
                <w:sz w:val="18"/>
                <w:szCs w:val="18"/>
                <w:lang w:eastAsia="en-AU"/>
                <w14:ligatures w14:val="none"/>
              </w:rPr>
              <w:fldChar w:fldCharType="separate"/>
            </w:r>
            <w:r w:rsidR="00F73695" w:rsidRPr="00907FC6">
              <w:rPr>
                <w:rFonts w:ascii="Times New Roman" w:eastAsia="Times New Roman" w:hAnsi="Times New Roman" w:cs="Times New Roman"/>
                <w:noProof/>
                <w:color w:val="000000"/>
                <w:kern w:val="0"/>
                <w:sz w:val="18"/>
                <w:szCs w:val="18"/>
                <w:vertAlign w:val="superscript"/>
                <w:lang w:eastAsia="en-AU"/>
                <w14:ligatures w14:val="none"/>
              </w:rPr>
              <w:t>3</w:t>
            </w:r>
            <w:r w:rsidR="00F73695"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tcPr>
          <w:p w14:paraId="2DD20839"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D923E62" w14:textId="38E7635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1E7020FA" w14:textId="1FDA97B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5EA6B97F" w14:textId="1D00A428"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EADD589" w14:textId="48C630F5"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9</w:t>
            </w:r>
          </w:p>
        </w:tc>
        <w:tc>
          <w:tcPr>
            <w:tcW w:w="850" w:type="dxa"/>
            <w:noWrap/>
            <w:hideMark/>
          </w:tcPr>
          <w:p w14:paraId="7DE5C3E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709" w:type="dxa"/>
            <w:noWrap/>
            <w:hideMark/>
          </w:tcPr>
          <w:p w14:paraId="72988A2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8</w:t>
            </w:r>
          </w:p>
        </w:tc>
      </w:tr>
      <w:tr w:rsidR="00346775" w:rsidRPr="00907FC6" w14:paraId="0FFD0715" w14:textId="77777777" w:rsidTr="00346775">
        <w:trPr>
          <w:trHeight w:val="281"/>
        </w:trPr>
        <w:tc>
          <w:tcPr>
            <w:tcW w:w="704" w:type="dxa"/>
            <w:vMerge/>
            <w:hideMark/>
          </w:tcPr>
          <w:p w14:paraId="3A5C1C0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7AAC8B1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4860DAEE" w14:textId="5BAE7AC4"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940853</w:t>
            </w:r>
            <w:r w:rsidR="00443CD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hdmVsbGk8L0F1dGhvcj48WWVhcj4yMDIwPC9ZZWFy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</w:fldData>
              </w:fldChar>
            </w:r>
            <w:r w:rsidR="00443CDD"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43CDD"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hdmVsbGk8L0F1dGhvcj48WWVhcj4yMDIwPC9ZZWFy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</w:fldData>
              </w:fldChar>
            </w:r>
            <w:r w:rsidR="00443CDD"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43CDD" w:rsidRPr="00907FC6">
              <w:rPr>
                <w:rFonts w:ascii="Times New Roman" w:eastAsia="Times New Roman" w:hAnsi="Times New Roman" w:cs="Times New Roman"/>
                <w:color w:val="000000"/>
                <w:kern w:val="0"/>
                <w:sz w:val="18"/>
                <w:szCs w:val="18"/>
                <w:lang w:eastAsia="en-AU"/>
                <w14:ligatures w14:val="none"/>
              </w:rPr>
            </w:r>
            <w:r w:rsidR="00443CDD" w:rsidRPr="00907FC6">
              <w:rPr>
                <w:rFonts w:ascii="Times New Roman" w:eastAsia="Times New Roman" w:hAnsi="Times New Roman" w:cs="Times New Roman"/>
                <w:color w:val="000000"/>
                <w:kern w:val="0"/>
                <w:sz w:val="18"/>
                <w:szCs w:val="18"/>
                <w:lang w:eastAsia="en-AU"/>
                <w14:ligatures w14:val="none"/>
              </w:rPr>
              <w:fldChar w:fldCharType="end"/>
            </w:r>
            <w:r w:rsidR="00443CDD" w:rsidRPr="00907FC6">
              <w:rPr>
                <w:rFonts w:ascii="Times New Roman" w:eastAsia="Times New Roman" w:hAnsi="Times New Roman" w:cs="Times New Roman"/>
                <w:color w:val="000000"/>
                <w:kern w:val="0"/>
                <w:sz w:val="18"/>
                <w:szCs w:val="18"/>
                <w:lang w:eastAsia="en-AU"/>
                <w14:ligatures w14:val="none"/>
              </w:rPr>
            </w:r>
            <w:r w:rsidR="00443CDD" w:rsidRPr="00907FC6">
              <w:rPr>
                <w:rFonts w:ascii="Times New Roman" w:eastAsia="Times New Roman" w:hAnsi="Times New Roman" w:cs="Times New Roman"/>
                <w:color w:val="000000"/>
                <w:kern w:val="0"/>
                <w:sz w:val="18"/>
                <w:szCs w:val="18"/>
                <w:lang w:eastAsia="en-AU"/>
                <w14:ligatures w14:val="none"/>
              </w:rPr>
              <w:fldChar w:fldCharType="separate"/>
            </w:r>
            <w:r w:rsidR="00443CDD" w:rsidRPr="00907FC6">
              <w:rPr>
                <w:rFonts w:ascii="Times New Roman" w:eastAsia="Times New Roman" w:hAnsi="Times New Roman" w:cs="Times New Roman"/>
                <w:noProof/>
                <w:color w:val="000000"/>
                <w:kern w:val="0"/>
                <w:sz w:val="18"/>
                <w:szCs w:val="18"/>
                <w:vertAlign w:val="superscript"/>
                <w:lang w:eastAsia="en-AU"/>
                <w14:ligatures w14:val="none"/>
              </w:rPr>
              <w:t>13</w:t>
            </w:r>
            <w:r w:rsidR="00443CDD"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29EBBE0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53E6780C" w14:textId="1FF9EC5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4B984C3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501186AB" w14:textId="3CA64DF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CB08404" w14:textId="7176B39D"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8</w:t>
            </w:r>
          </w:p>
        </w:tc>
        <w:tc>
          <w:tcPr>
            <w:tcW w:w="850" w:type="dxa"/>
            <w:shd w:val="clear" w:color="auto" w:fill="D9D9D9" w:themeFill="background1" w:themeFillShade="D9"/>
            <w:noWrap/>
            <w:hideMark/>
          </w:tcPr>
          <w:p w14:paraId="0AC56379"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7</w:t>
            </w:r>
          </w:p>
        </w:tc>
        <w:tc>
          <w:tcPr>
            <w:tcW w:w="709" w:type="dxa"/>
            <w:shd w:val="clear" w:color="auto" w:fill="D9D9D9" w:themeFill="background1" w:themeFillShade="D9"/>
            <w:noWrap/>
            <w:hideMark/>
          </w:tcPr>
          <w:p w14:paraId="5185E08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35</w:t>
            </w:r>
          </w:p>
        </w:tc>
      </w:tr>
      <w:tr w:rsidR="00346775" w:rsidRPr="00907FC6" w14:paraId="19CD7F14" w14:textId="77777777" w:rsidTr="00346775">
        <w:trPr>
          <w:trHeight w:val="281"/>
        </w:trPr>
        <w:tc>
          <w:tcPr>
            <w:tcW w:w="704" w:type="dxa"/>
            <w:vMerge/>
            <w:hideMark/>
          </w:tcPr>
          <w:p w14:paraId="4357DDB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1CE1E81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21925536" w14:textId="3C8542E3"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4927407</w:t>
            </w:r>
            <w:r w:rsidR="00740C3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CYXJzZWVtPC9BdXRob3I+PFllYXI+MjAyMjwvWWVhcj48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</w:fldData>
              </w:fldChar>
            </w:r>
            <w:r w:rsidR="00740C36"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40C3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CYXJzZWVtPC9BdXRob3I+PFllYXI+MjAyMjwvWWVhcj48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</w:fldData>
              </w:fldChar>
            </w:r>
            <w:r w:rsidR="00740C36"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40C36" w:rsidRPr="00907FC6">
              <w:rPr>
                <w:rFonts w:ascii="Times New Roman" w:eastAsia="Times New Roman" w:hAnsi="Times New Roman" w:cs="Times New Roman"/>
                <w:color w:val="000000"/>
                <w:kern w:val="0"/>
                <w:sz w:val="18"/>
                <w:szCs w:val="18"/>
                <w:lang w:eastAsia="en-AU"/>
                <w14:ligatures w14:val="none"/>
              </w:rPr>
            </w:r>
            <w:r w:rsidR="00740C36" w:rsidRPr="00907FC6">
              <w:rPr>
                <w:rFonts w:ascii="Times New Roman" w:eastAsia="Times New Roman" w:hAnsi="Times New Roman" w:cs="Times New Roman"/>
                <w:color w:val="000000"/>
                <w:kern w:val="0"/>
                <w:sz w:val="18"/>
                <w:szCs w:val="18"/>
                <w:lang w:eastAsia="en-AU"/>
                <w14:ligatures w14:val="none"/>
              </w:rPr>
              <w:fldChar w:fldCharType="end"/>
            </w:r>
            <w:r w:rsidR="00740C36" w:rsidRPr="00907FC6">
              <w:rPr>
                <w:rFonts w:ascii="Times New Roman" w:eastAsia="Times New Roman" w:hAnsi="Times New Roman" w:cs="Times New Roman"/>
                <w:color w:val="000000"/>
                <w:kern w:val="0"/>
                <w:sz w:val="18"/>
                <w:szCs w:val="18"/>
                <w:lang w:eastAsia="en-AU"/>
                <w14:ligatures w14:val="none"/>
              </w:rPr>
            </w:r>
            <w:r w:rsidR="00740C36" w:rsidRPr="00907FC6">
              <w:rPr>
                <w:rFonts w:ascii="Times New Roman" w:eastAsia="Times New Roman" w:hAnsi="Times New Roman" w:cs="Times New Roman"/>
                <w:color w:val="000000"/>
                <w:kern w:val="0"/>
                <w:sz w:val="18"/>
                <w:szCs w:val="18"/>
                <w:lang w:eastAsia="en-AU"/>
                <w14:ligatures w14:val="none"/>
              </w:rPr>
              <w:fldChar w:fldCharType="separate"/>
            </w:r>
            <w:r w:rsidR="00740C36" w:rsidRPr="00907FC6">
              <w:rPr>
                <w:rFonts w:ascii="Times New Roman" w:eastAsia="Times New Roman" w:hAnsi="Times New Roman" w:cs="Times New Roman"/>
                <w:noProof/>
                <w:color w:val="000000"/>
                <w:kern w:val="0"/>
                <w:sz w:val="18"/>
                <w:szCs w:val="18"/>
                <w:vertAlign w:val="superscript"/>
                <w:lang w:eastAsia="en-AU"/>
                <w14:ligatures w14:val="none"/>
              </w:rPr>
              <w:t>14</w:t>
            </w:r>
            <w:r w:rsidR="00740C36"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tcPr>
          <w:p w14:paraId="5B62587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6E93AE7" w14:textId="51EBADCD"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1C85900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tcPr>
          <w:p w14:paraId="4D65972E" w14:textId="53093EB0"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AF41E49" w14:textId="1B60900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0</w:t>
            </w:r>
          </w:p>
        </w:tc>
        <w:tc>
          <w:tcPr>
            <w:tcW w:w="850" w:type="dxa"/>
            <w:noWrap/>
            <w:hideMark/>
          </w:tcPr>
          <w:p w14:paraId="123AAF0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0</w:t>
            </w:r>
          </w:p>
        </w:tc>
        <w:tc>
          <w:tcPr>
            <w:tcW w:w="709" w:type="dxa"/>
            <w:noWrap/>
            <w:hideMark/>
          </w:tcPr>
          <w:p w14:paraId="7058CD6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80</w:t>
            </w:r>
          </w:p>
        </w:tc>
      </w:tr>
      <w:tr w:rsidR="00346775" w:rsidRPr="00907FC6" w14:paraId="7BDC5D1A" w14:textId="77777777" w:rsidTr="00346775">
        <w:trPr>
          <w:trHeight w:val="281"/>
        </w:trPr>
        <w:tc>
          <w:tcPr>
            <w:tcW w:w="704" w:type="dxa"/>
            <w:vMerge/>
            <w:hideMark/>
          </w:tcPr>
          <w:p w14:paraId="7B90E9D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0167090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68D27FE6" w14:textId="0D23CD28"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7B4096F3"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77EBD598" w14:textId="59776B2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2D6E290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7C81CBEC" w14:textId="24B6D6DB"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762887F2" w14:textId="774F184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shd w:val="clear" w:color="auto" w:fill="D9D9D9" w:themeFill="background1" w:themeFillShade="D9"/>
            <w:noWrap/>
            <w:hideMark/>
          </w:tcPr>
          <w:p w14:paraId="0BF434A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shd w:val="clear" w:color="auto" w:fill="D9D9D9" w:themeFill="background1" w:themeFillShade="D9"/>
            <w:noWrap/>
            <w:hideMark/>
          </w:tcPr>
          <w:p w14:paraId="3295516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17DE44C5" w14:textId="77777777" w:rsidTr="00346775">
        <w:trPr>
          <w:trHeight w:val="281"/>
        </w:trPr>
        <w:tc>
          <w:tcPr>
            <w:tcW w:w="704" w:type="dxa"/>
            <w:vMerge/>
            <w:hideMark/>
          </w:tcPr>
          <w:p w14:paraId="5DCE736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542D9F5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7546A88A" w14:textId="25A2F68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0BF0FB79" w14:textId="5556EDF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36EC113F"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195E71E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13CA924D" w14:textId="155D5F2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743B654" w14:textId="15F87B6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5BB69C7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079C726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0699E92D" w14:textId="77777777" w:rsidTr="00346775">
        <w:trPr>
          <w:trHeight w:val="291"/>
        </w:trPr>
        <w:tc>
          <w:tcPr>
            <w:tcW w:w="704" w:type="dxa"/>
            <w:vMerge/>
            <w:hideMark/>
          </w:tcPr>
          <w:p w14:paraId="4501017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52A34D5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5DDBB5A9" w14:textId="73F5E700"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679626</w: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separate"/>
            </w:r>
            <w:r w:rsidR="0041552B" w:rsidRPr="00907FC6">
              <w:rPr>
                <w:rFonts w:ascii="Times New Roman" w:eastAsia="Times New Roman" w:hAnsi="Times New Roman" w:cs="Times New Roman"/>
                <w:noProof/>
                <w:color w:val="000000"/>
                <w:kern w:val="0"/>
                <w:sz w:val="18"/>
                <w:szCs w:val="18"/>
                <w:vertAlign w:val="superscript"/>
                <w:lang w:eastAsia="en-AU"/>
                <w14:ligatures w14:val="none"/>
              </w:rPr>
              <w:t>8</w:t>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50D4FC2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creening + Validation)</w:t>
            </w:r>
          </w:p>
        </w:tc>
        <w:tc>
          <w:tcPr>
            <w:tcW w:w="567" w:type="dxa"/>
            <w:shd w:val="clear" w:color="auto" w:fill="D9D9D9" w:themeFill="background1" w:themeFillShade="D9"/>
            <w:noWrap/>
            <w:hideMark/>
          </w:tcPr>
          <w:p w14:paraId="0AD2D5A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shd w:val="clear" w:color="auto" w:fill="D9D9D9" w:themeFill="background1" w:themeFillShade="D9"/>
            <w:noWrap/>
            <w:hideMark/>
          </w:tcPr>
          <w:p w14:paraId="555B087C" w14:textId="02F50AE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20616C5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7DA38B8E" w14:textId="3A177172"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54852F26" w14:textId="1D641E3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850" w:type="dxa"/>
            <w:shd w:val="clear" w:color="auto" w:fill="D9D9D9" w:themeFill="background1" w:themeFillShade="D9"/>
            <w:noWrap/>
            <w:hideMark/>
          </w:tcPr>
          <w:p w14:paraId="146EA8D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shd w:val="clear" w:color="auto" w:fill="D9D9D9" w:themeFill="background1" w:themeFillShade="D9"/>
            <w:noWrap/>
            <w:hideMark/>
          </w:tcPr>
          <w:p w14:paraId="744FE00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r>
      <w:tr w:rsidR="00346775" w:rsidRPr="00907FC6" w14:paraId="76A51271" w14:textId="77777777" w:rsidTr="00346775">
        <w:trPr>
          <w:trHeight w:val="281"/>
        </w:trPr>
        <w:tc>
          <w:tcPr>
            <w:tcW w:w="704" w:type="dxa"/>
            <w:vMerge w:val="restart"/>
            <w:noWrap/>
            <w:hideMark/>
          </w:tcPr>
          <w:p w14:paraId="66D0D87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lastRenderedPageBreak/>
              <w:t>16</w:t>
            </w:r>
          </w:p>
        </w:tc>
        <w:tc>
          <w:tcPr>
            <w:tcW w:w="1559" w:type="dxa"/>
            <w:vMerge w:val="restart"/>
            <w:noWrap/>
            <w:hideMark/>
          </w:tcPr>
          <w:p w14:paraId="750D807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4-3p</w:t>
            </w:r>
          </w:p>
        </w:tc>
        <w:tc>
          <w:tcPr>
            <w:tcW w:w="1560" w:type="dxa"/>
            <w:hideMark/>
          </w:tcPr>
          <w:p w14:paraId="2205F4ED" w14:textId="6F75B21C" w:rsidR="009311AB" w:rsidRPr="00907FC6" w:rsidRDefault="009311AB" w:rsidP="00A47560">
            <w:pP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059371</w:t>
            </w:r>
            <w:r w:rsidR="002B23A6"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GZW5kbGVyPC9BdXRob3I+PFllYXI+MjAxNjwvWWVhcj48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</w:fldData>
              </w:fldChar>
            </w:r>
            <w:r w:rsidR="002B23A6" w:rsidRPr="00907FC6">
              <w:rPr>
                <w:rFonts w:ascii="Times New Roman" w:eastAsia="Times New Roman" w:hAnsi="Times New Roman" w:cs="Times New Roman"/>
                <w:kern w:val="0"/>
                <w:sz w:val="18"/>
                <w:szCs w:val="18"/>
                <w:lang w:eastAsia="en-AU"/>
                <w14:ligatures w14:val="none"/>
              </w:rPr>
              <w:instrText xml:space="preserve"> ADDIN EN.CITE </w:instrText>
            </w:r>
            <w:r w:rsidR="002B23A6"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GZW5kbGVyPC9BdXRob3I+PFllYXI+MjAxNjwvWWVhcj48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</w:fldData>
              </w:fldChar>
            </w:r>
            <w:r w:rsidR="002B23A6" w:rsidRPr="00907FC6">
              <w:rPr>
                <w:rFonts w:ascii="Times New Roman" w:eastAsia="Times New Roman" w:hAnsi="Times New Roman" w:cs="Times New Roman"/>
                <w:kern w:val="0"/>
                <w:sz w:val="18"/>
                <w:szCs w:val="18"/>
                <w:lang w:eastAsia="en-AU"/>
                <w14:ligatures w14:val="none"/>
              </w:rPr>
              <w:instrText xml:space="preserve"> ADDIN EN.CITE.DATA </w:instrText>
            </w:r>
            <w:r w:rsidR="002B23A6" w:rsidRPr="00907FC6">
              <w:rPr>
                <w:rFonts w:ascii="Times New Roman" w:eastAsia="Times New Roman" w:hAnsi="Times New Roman" w:cs="Times New Roman"/>
                <w:kern w:val="0"/>
                <w:sz w:val="18"/>
                <w:szCs w:val="18"/>
                <w:lang w:eastAsia="en-AU"/>
                <w14:ligatures w14:val="none"/>
              </w:rPr>
            </w:r>
            <w:r w:rsidR="002B23A6" w:rsidRPr="00907FC6">
              <w:rPr>
                <w:rFonts w:ascii="Times New Roman" w:eastAsia="Times New Roman" w:hAnsi="Times New Roman" w:cs="Times New Roman"/>
                <w:kern w:val="0"/>
                <w:sz w:val="18"/>
                <w:szCs w:val="18"/>
                <w:lang w:eastAsia="en-AU"/>
                <w14:ligatures w14:val="none"/>
              </w:rPr>
              <w:fldChar w:fldCharType="end"/>
            </w:r>
            <w:r w:rsidR="002B23A6" w:rsidRPr="00907FC6">
              <w:rPr>
                <w:rFonts w:ascii="Times New Roman" w:eastAsia="Times New Roman" w:hAnsi="Times New Roman" w:cs="Times New Roman"/>
                <w:kern w:val="0"/>
                <w:sz w:val="18"/>
                <w:szCs w:val="18"/>
                <w:lang w:eastAsia="en-AU"/>
                <w14:ligatures w14:val="none"/>
              </w:rPr>
            </w:r>
            <w:r w:rsidR="002B23A6" w:rsidRPr="00907FC6">
              <w:rPr>
                <w:rFonts w:ascii="Times New Roman" w:eastAsia="Times New Roman" w:hAnsi="Times New Roman" w:cs="Times New Roman"/>
                <w:kern w:val="0"/>
                <w:sz w:val="18"/>
                <w:szCs w:val="18"/>
                <w:lang w:eastAsia="en-AU"/>
                <w14:ligatures w14:val="none"/>
              </w:rPr>
              <w:fldChar w:fldCharType="separate"/>
            </w:r>
            <w:r w:rsidR="002B23A6" w:rsidRPr="00907FC6">
              <w:rPr>
                <w:rFonts w:ascii="Times New Roman" w:eastAsia="Times New Roman" w:hAnsi="Times New Roman" w:cs="Times New Roman"/>
                <w:noProof/>
                <w:kern w:val="0"/>
                <w:sz w:val="18"/>
                <w:szCs w:val="18"/>
                <w:vertAlign w:val="superscript"/>
                <w:lang w:eastAsia="en-AU"/>
                <w14:ligatures w14:val="none"/>
              </w:rPr>
              <w:t>1</w:t>
            </w:r>
            <w:r w:rsidR="002B23A6" w:rsidRPr="00907FC6">
              <w:rPr>
                <w:rFonts w:ascii="Times New Roman" w:eastAsia="Times New Roman" w:hAnsi="Times New Roman" w:cs="Times New Roman"/>
                <w:kern w:val="0"/>
                <w:sz w:val="18"/>
                <w:szCs w:val="18"/>
                <w:lang w:eastAsia="en-AU"/>
                <w14:ligatures w14:val="none"/>
              </w:rPr>
              <w:fldChar w:fldCharType="end"/>
            </w:r>
          </w:p>
        </w:tc>
        <w:tc>
          <w:tcPr>
            <w:tcW w:w="567" w:type="dxa"/>
            <w:noWrap/>
            <w:hideMark/>
          </w:tcPr>
          <w:p w14:paraId="506FB0B9" w14:textId="0DB033C3"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850" w:type="dxa"/>
            <w:noWrap/>
            <w:hideMark/>
          </w:tcPr>
          <w:p w14:paraId="67DB837E" w14:textId="3BBE6C4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851" w:type="dxa"/>
            <w:noWrap/>
            <w:hideMark/>
          </w:tcPr>
          <w:p w14:paraId="6B50744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491EC28A" w14:textId="3067F0F1"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567" w:type="dxa"/>
            <w:noWrap/>
            <w:hideMark/>
          </w:tcPr>
          <w:p w14:paraId="0888C8A5" w14:textId="17B489E3"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w:t>
            </w:r>
          </w:p>
        </w:tc>
        <w:tc>
          <w:tcPr>
            <w:tcW w:w="850" w:type="dxa"/>
            <w:noWrap/>
            <w:hideMark/>
          </w:tcPr>
          <w:p w14:paraId="02860C2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noWrap/>
            <w:hideMark/>
          </w:tcPr>
          <w:p w14:paraId="6B8C0B9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r>
      <w:tr w:rsidR="00346775" w:rsidRPr="00907FC6" w14:paraId="4FD6016C" w14:textId="77777777" w:rsidTr="00346775">
        <w:trPr>
          <w:trHeight w:val="281"/>
        </w:trPr>
        <w:tc>
          <w:tcPr>
            <w:tcW w:w="704" w:type="dxa"/>
            <w:vMerge/>
            <w:hideMark/>
          </w:tcPr>
          <w:p w14:paraId="35C17C8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5AD3FEA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11DDD0F9" w14:textId="6C022A5E"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9E455F"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9E455F"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009E455F" w:rsidRPr="00907FC6">
              <w:rPr>
                <w:rFonts w:ascii="Times New Roman" w:eastAsia="Times New Roman" w:hAnsi="Times New Roman" w:cs="Times New Roman"/>
                <w:color w:val="000000"/>
                <w:kern w:val="0"/>
                <w:sz w:val="18"/>
                <w:szCs w:val="18"/>
                <w:lang w:eastAsia="en-AU"/>
                <w14:ligatures w14:val="none"/>
              </w:rPr>
            </w:r>
            <w:r w:rsidR="009E455F" w:rsidRPr="00907FC6">
              <w:rPr>
                <w:rFonts w:ascii="Times New Roman" w:eastAsia="Times New Roman" w:hAnsi="Times New Roman" w:cs="Times New Roman"/>
                <w:color w:val="000000"/>
                <w:kern w:val="0"/>
                <w:sz w:val="18"/>
                <w:szCs w:val="18"/>
                <w:lang w:eastAsia="en-AU"/>
                <w14:ligatures w14:val="none"/>
              </w:rPr>
              <w:fldChar w:fldCharType="separate"/>
            </w:r>
            <w:r w:rsidR="009E455F" w:rsidRPr="00907FC6">
              <w:rPr>
                <w:rFonts w:ascii="Times New Roman" w:eastAsia="Times New Roman" w:hAnsi="Times New Roman" w:cs="Times New Roman"/>
                <w:noProof/>
                <w:color w:val="000000"/>
                <w:kern w:val="0"/>
                <w:sz w:val="18"/>
                <w:szCs w:val="18"/>
                <w:vertAlign w:val="superscript"/>
                <w:lang w:eastAsia="en-AU"/>
                <w14:ligatures w14:val="none"/>
              </w:rPr>
              <w:t>9</w:t>
            </w:r>
            <w:r w:rsidR="009E455F"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05A694B0"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shd w:val="clear" w:color="auto" w:fill="D9D9D9" w:themeFill="background1" w:themeFillShade="D9"/>
            <w:noWrap/>
          </w:tcPr>
          <w:p w14:paraId="19E7496F"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58F8F94B" w14:textId="134C9F4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6280A782"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6838415A" w14:textId="1E930ED1"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7CA70A54" w14:textId="12FDFED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shd w:val="clear" w:color="auto" w:fill="D9D9D9" w:themeFill="background1" w:themeFillShade="D9"/>
            <w:noWrap/>
            <w:hideMark/>
          </w:tcPr>
          <w:p w14:paraId="2F442C2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shd w:val="clear" w:color="auto" w:fill="D9D9D9" w:themeFill="background1" w:themeFillShade="D9"/>
            <w:noWrap/>
            <w:hideMark/>
          </w:tcPr>
          <w:p w14:paraId="655DD25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7E592AAB" w14:textId="77777777" w:rsidTr="00346775">
        <w:trPr>
          <w:trHeight w:val="281"/>
        </w:trPr>
        <w:tc>
          <w:tcPr>
            <w:tcW w:w="704" w:type="dxa"/>
            <w:vMerge/>
            <w:hideMark/>
          </w:tcPr>
          <w:p w14:paraId="32ABDF0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06979F2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01C08671" w14:textId="151A4C6D"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2728892</w:t>
            </w:r>
            <w:r w:rsidR="00233D0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hdmVsbGk8L0F1dGhvcj48WWVhcj4yMDIwPC9ZZWFy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</w:fldData>
              </w:fldChar>
            </w:r>
            <w:r w:rsidR="00233D0A"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233D0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HYXJhdmVsbGk8L0F1dGhvcj48WWVhcj4yMDIwPC9ZZWFy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</w:fldData>
              </w:fldChar>
            </w:r>
            <w:r w:rsidR="00233D0A"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233D0A" w:rsidRPr="00907FC6">
              <w:rPr>
                <w:rFonts w:ascii="Times New Roman" w:eastAsia="Times New Roman" w:hAnsi="Times New Roman" w:cs="Times New Roman"/>
                <w:color w:val="000000"/>
                <w:kern w:val="0"/>
                <w:sz w:val="18"/>
                <w:szCs w:val="18"/>
                <w:lang w:eastAsia="en-AU"/>
                <w14:ligatures w14:val="none"/>
              </w:rPr>
            </w:r>
            <w:r w:rsidR="00233D0A" w:rsidRPr="00907FC6">
              <w:rPr>
                <w:rFonts w:ascii="Times New Roman" w:eastAsia="Times New Roman" w:hAnsi="Times New Roman" w:cs="Times New Roman"/>
                <w:color w:val="000000"/>
                <w:kern w:val="0"/>
                <w:sz w:val="18"/>
                <w:szCs w:val="18"/>
                <w:lang w:eastAsia="en-AU"/>
                <w14:ligatures w14:val="none"/>
              </w:rPr>
              <w:fldChar w:fldCharType="end"/>
            </w:r>
            <w:r w:rsidR="00233D0A" w:rsidRPr="00907FC6">
              <w:rPr>
                <w:rFonts w:ascii="Times New Roman" w:eastAsia="Times New Roman" w:hAnsi="Times New Roman" w:cs="Times New Roman"/>
                <w:color w:val="000000"/>
                <w:kern w:val="0"/>
                <w:sz w:val="18"/>
                <w:szCs w:val="18"/>
                <w:lang w:eastAsia="en-AU"/>
                <w14:ligatures w14:val="none"/>
              </w:rPr>
            </w:r>
            <w:r w:rsidR="00233D0A" w:rsidRPr="00907FC6">
              <w:rPr>
                <w:rFonts w:ascii="Times New Roman" w:eastAsia="Times New Roman" w:hAnsi="Times New Roman" w:cs="Times New Roman"/>
                <w:color w:val="000000"/>
                <w:kern w:val="0"/>
                <w:sz w:val="18"/>
                <w:szCs w:val="18"/>
                <w:lang w:eastAsia="en-AU"/>
                <w14:ligatures w14:val="none"/>
              </w:rPr>
              <w:fldChar w:fldCharType="separate"/>
            </w:r>
            <w:r w:rsidR="00233D0A" w:rsidRPr="00907FC6">
              <w:rPr>
                <w:rFonts w:ascii="Times New Roman" w:eastAsia="Times New Roman" w:hAnsi="Times New Roman" w:cs="Times New Roman"/>
                <w:noProof/>
                <w:color w:val="000000"/>
                <w:kern w:val="0"/>
                <w:sz w:val="18"/>
                <w:szCs w:val="18"/>
                <w:vertAlign w:val="superscript"/>
                <w:lang w:eastAsia="en-AU"/>
                <w14:ligatures w14:val="none"/>
              </w:rPr>
              <w:t>15</w:t>
            </w:r>
            <w:r w:rsidR="00233D0A"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tcPr>
          <w:p w14:paraId="54D4E193"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05DEA60A" w14:textId="7D867B0B"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499474B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1204BD39" w14:textId="0AAC236C"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F4F962E" w14:textId="5A7C994E"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50</w:t>
            </w:r>
          </w:p>
        </w:tc>
        <w:tc>
          <w:tcPr>
            <w:tcW w:w="850" w:type="dxa"/>
            <w:noWrap/>
            <w:hideMark/>
          </w:tcPr>
          <w:p w14:paraId="0B4157E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7</w:t>
            </w:r>
          </w:p>
        </w:tc>
        <w:tc>
          <w:tcPr>
            <w:tcW w:w="709" w:type="dxa"/>
            <w:noWrap/>
            <w:hideMark/>
          </w:tcPr>
          <w:p w14:paraId="64D5EFB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7</w:t>
            </w:r>
          </w:p>
        </w:tc>
      </w:tr>
      <w:tr w:rsidR="00346775" w:rsidRPr="00907FC6" w14:paraId="32883BAD" w14:textId="77777777" w:rsidTr="00346775">
        <w:trPr>
          <w:trHeight w:val="281"/>
        </w:trPr>
        <w:tc>
          <w:tcPr>
            <w:tcW w:w="704" w:type="dxa"/>
            <w:vMerge/>
            <w:hideMark/>
          </w:tcPr>
          <w:p w14:paraId="3DC6EC5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13668A9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5FDED442" w14:textId="3BAA8851"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4C1F851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70424CAD" w14:textId="2B2B4D8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A8480F5"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4796807F" w14:textId="08D7A241"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08541771" w14:textId="1CCE7E6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shd w:val="clear" w:color="auto" w:fill="D9D9D9" w:themeFill="background1" w:themeFillShade="D9"/>
            <w:noWrap/>
            <w:hideMark/>
          </w:tcPr>
          <w:p w14:paraId="1D13F4C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shd w:val="clear" w:color="auto" w:fill="D9D9D9" w:themeFill="background1" w:themeFillShade="D9"/>
            <w:noWrap/>
            <w:hideMark/>
          </w:tcPr>
          <w:p w14:paraId="21A1A4D9"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787194BC" w14:textId="77777777" w:rsidTr="00346775">
        <w:trPr>
          <w:trHeight w:val="281"/>
        </w:trPr>
        <w:tc>
          <w:tcPr>
            <w:tcW w:w="704" w:type="dxa"/>
            <w:vMerge/>
            <w:hideMark/>
          </w:tcPr>
          <w:p w14:paraId="4E06FF8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7D852CB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79123AEE" w14:textId="7D661CD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8239651</w:t>
            </w:r>
            <w:r w:rsidR="0084607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FcmVuZXI8L0F1dGhvcj48WWVhcj4yMDE3PC9ZZWFyPjxS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=
</w:fldData>
              </w:fldChar>
            </w:r>
            <w:r w:rsidR="00846075"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84607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FcmVuZXI8L0F1dGhvcj48WWVhcj4yMDE3PC9ZZWFyPjxS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=
</w:fldData>
              </w:fldChar>
            </w:r>
            <w:r w:rsidR="00846075"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846075" w:rsidRPr="00907FC6">
              <w:rPr>
                <w:rFonts w:ascii="Times New Roman" w:eastAsia="Times New Roman" w:hAnsi="Times New Roman" w:cs="Times New Roman"/>
                <w:color w:val="000000"/>
                <w:kern w:val="0"/>
                <w:sz w:val="18"/>
                <w:szCs w:val="18"/>
                <w:lang w:eastAsia="en-AU"/>
                <w14:ligatures w14:val="none"/>
              </w:rPr>
            </w:r>
            <w:r w:rsidR="00846075" w:rsidRPr="00907FC6">
              <w:rPr>
                <w:rFonts w:ascii="Times New Roman" w:eastAsia="Times New Roman" w:hAnsi="Times New Roman" w:cs="Times New Roman"/>
                <w:color w:val="000000"/>
                <w:kern w:val="0"/>
                <w:sz w:val="18"/>
                <w:szCs w:val="18"/>
                <w:lang w:eastAsia="en-AU"/>
                <w14:ligatures w14:val="none"/>
              </w:rPr>
              <w:fldChar w:fldCharType="end"/>
            </w:r>
            <w:r w:rsidR="00846075" w:rsidRPr="00907FC6">
              <w:rPr>
                <w:rFonts w:ascii="Times New Roman" w:eastAsia="Times New Roman" w:hAnsi="Times New Roman" w:cs="Times New Roman"/>
                <w:color w:val="000000"/>
                <w:kern w:val="0"/>
                <w:sz w:val="18"/>
                <w:szCs w:val="18"/>
                <w:lang w:eastAsia="en-AU"/>
                <w14:ligatures w14:val="none"/>
              </w:rPr>
            </w:r>
            <w:r w:rsidR="00846075" w:rsidRPr="00907FC6">
              <w:rPr>
                <w:rFonts w:ascii="Times New Roman" w:eastAsia="Times New Roman" w:hAnsi="Times New Roman" w:cs="Times New Roman"/>
                <w:color w:val="000000"/>
                <w:kern w:val="0"/>
                <w:sz w:val="18"/>
                <w:szCs w:val="18"/>
                <w:lang w:eastAsia="en-AU"/>
                <w14:ligatures w14:val="none"/>
              </w:rPr>
              <w:fldChar w:fldCharType="separate"/>
            </w:r>
            <w:r w:rsidR="00846075" w:rsidRPr="00907FC6">
              <w:rPr>
                <w:rFonts w:ascii="Times New Roman" w:eastAsia="Times New Roman" w:hAnsi="Times New Roman" w:cs="Times New Roman"/>
                <w:noProof/>
                <w:color w:val="000000"/>
                <w:kern w:val="0"/>
                <w:sz w:val="18"/>
                <w:szCs w:val="18"/>
                <w:vertAlign w:val="superscript"/>
                <w:lang w:eastAsia="en-AU"/>
                <w14:ligatures w14:val="none"/>
              </w:rPr>
              <w:t>16</w:t>
            </w:r>
            <w:r w:rsidR="00846075" w:rsidRPr="00907FC6">
              <w:rPr>
                <w:rFonts w:ascii="Times New Roman" w:eastAsia="Times New Roman" w:hAnsi="Times New Roman" w:cs="Times New Roman"/>
                <w:color w:val="000000"/>
                <w:kern w:val="0"/>
                <w:sz w:val="18"/>
                <w:szCs w:val="18"/>
                <w:lang w:eastAsia="en-AU"/>
                <w14:ligatures w14:val="none"/>
              </w:rPr>
              <w:fldChar w:fldCharType="end"/>
            </w:r>
          </w:p>
          <w:p w14:paraId="4B6BA86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noWrap/>
          </w:tcPr>
          <w:p w14:paraId="5E4A61B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6948E10" w14:textId="374B24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6C1AE60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3052C4DC" w14:textId="53785E0C"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5EF8BD04" w14:textId="1019713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3</w:t>
            </w:r>
          </w:p>
        </w:tc>
        <w:tc>
          <w:tcPr>
            <w:tcW w:w="850" w:type="dxa"/>
            <w:noWrap/>
            <w:hideMark/>
          </w:tcPr>
          <w:p w14:paraId="07782E2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2</w:t>
            </w:r>
          </w:p>
        </w:tc>
        <w:tc>
          <w:tcPr>
            <w:tcW w:w="709" w:type="dxa"/>
            <w:noWrap/>
            <w:hideMark/>
          </w:tcPr>
          <w:p w14:paraId="288E5C2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5</w:t>
            </w:r>
          </w:p>
        </w:tc>
      </w:tr>
      <w:tr w:rsidR="00346775" w:rsidRPr="00907FC6" w14:paraId="76902CF1" w14:textId="77777777" w:rsidTr="00346775">
        <w:trPr>
          <w:trHeight w:val="281"/>
        </w:trPr>
        <w:tc>
          <w:tcPr>
            <w:tcW w:w="704" w:type="dxa"/>
            <w:vMerge/>
            <w:hideMark/>
          </w:tcPr>
          <w:p w14:paraId="3863F15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D2DCEE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11672DEA" w14:textId="395DCE28"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7F36C866"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73B2FDF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34C6ECB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5C720756" w14:textId="4BBCC24F"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E74E50D" w14:textId="25022F8A"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75840E1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661E926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0C9E86C8" w14:textId="77777777" w:rsidTr="00346775">
        <w:trPr>
          <w:trHeight w:val="291"/>
        </w:trPr>
        <w:tc>
          <w:tcPr>
            <w:tcW w:w="704" w:type="dxa"/>
            <w:vMerge/>
            <w:hideMark/>
          </w:tcPr>
          <w:p w14:paraId="566DCC1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4D3B97B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023785D9" w14:textId="618D79C1"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0259606</w:t>
            </w:r>
            <w:r w:rsidR="0000499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YWxhY2hvd3NrYTwvQXV0aG9yPjxZZWFyPjIwMTg8L1ll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</w:fldData>
              </w:fldChar>
            </w:r>
            <w:r w:rsidR="0000499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0499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YWxhY2hvd3NrYTwvQXV0aG9yPjxZZWFyPjIwMTg8L1ll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</w:fldData>
              </w:fldChar>
            </w:r>
            <w:r w:rsidR="0000499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0499C" w:rsidRPr="00907FC6">
              <w:rPr>
                <w:rFonts w:ascii="Times New Roman" w:eastAsia="Times New Roman" w:hAnsi="Times New Roman" w:cs="Times New Roman"/>
                <w:color w:val="000000"/>
                <w:kern w:val="0"/>
                <w:sz w:val="18"/>
                <w:szCs w:val="18"/>
                <w:lang w:eastAsia="en-AU"/>
                <w14:ligatures w14:val="none"/>
              </w:rPr>
            </w:r>
            <w:r w:rsidR="0000499C" w:rsidRPr="00907FC6">
              <w:rPr>
                <w:rFonts w:ascii="Times New Roman" w:eastAsia="Times New Roman" w:hAnsi="Times New Roman" w:cs="Times New Roman"/>
                <w:color w:val="000000"/>
                <w:kern w:val="0"/>
                <w:sz w:val="18"/>
                <w:szCs w:val="18"/>
                <w:lang w:eastAsia="en-AU"/>
                <w14:ligatures w14:val="none"/>
              </w:rPr>
              <w:fldChar w:fldCharType="end"/>
            </w:r>
            <w:r w:rsidR="0000499C" w:rsidRPr="00907FC6">
              <w:rPr>
                <w:rFonts w:ascii="Times New Roman" w:eastAsia="Times New Roman" w:hAnsi="Times New Roman" w:cs="Times New Roman"/>
                <w:color w:val="000000"/>
                <w:kern w:val="0"/>
                <w:sz w:val="18"/>
                <w:szCs w:val="18"/>
                <w:lang w:eastAsia="en-AU"/>
                <w14:ligatures w14:val="none"/>
              </w:rPr>
            </w:r>
            <w:r w:rsidR="0000499C" w:rsidRPr="00907FC6">
              <w:rPr>
                <w:rFonts w:ascii="Times New Roman" w:eastAsia="Times New Roman" w:hAnsi="Times New Roman" w:cs="Times New Roman"/>
                <w:color w:val="000000"/>
                <w:kern w:val="0"/>
                <w:sz w:val="18"/>
                <w:szCs w:val="18"/>
                <w:lang w:eastAsia="en-AU"/>
                <w14:ligatures w14:val="none"/>
              </w:rPr>
              <w:fldChar w:fldCharType="separate"/>
            </w:r>
            <w:r w:rsidR="0000499C" w:rsidRPr="00907FC6">
              <w:rPr>
                <w:rFonts w:ascii="Times New Roman" w:eastAsia="Times New Roman" w:hAnsi="Times New Roman" w:cs="Times New Roman"/>
                <w:noProof/>
                <w:color w:val="000000"/>
                <w:kern w:val="0"/>
                <w:sz w:val="18"/>
                <w:szCs w:val="18"/>
                <w:vertAlign w:val="superscript"/>
                <w:lang w:eastAsia="en-AU"/>
                <w14:ligatures w14:val="none"/>
              </w:rPr>
              <w:t>17</w:t>
            </w:r>
            <w:r w:rsidR="0000499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tcPr>
          <w:p w14:paraId="25F1F523"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4E55F47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52904E4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70D1A12B" w14:textId="23772346"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0517B37E" w14:textId="2FDC424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w:t>
            </w:r>
          </w:p>
        </w:tc>
        <w:tc>
          <w:tcPr>
            <w:tcW w:w="850" w:type="dxa"/>
            <w:noWrap/>
            <w:hideMark/>
          </w:tcPr>
          <w:p w14:paraId="794D970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noWrap/>
            <w:hideMark/>
          </w:tcPr>
          <w:p w14:paraId="30A6DDF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r>
      <w:tr w:rsidR="00346775" w:rsidRPr="00907FC6" w14:paraId="11B21B52" w14:textId="77777777" w:rsidTr="00346775">
        <w:trPr>
          <w:trHeight w:val="291"/>
        </w:trPr>
        <w:tc>
          <w:tcPr>
            <w:tcW w:w="704" w:type="dxa"/>
            <w:noWrap/>
            <w:hideMark/>
          </w:tcPr>
          <w:p w14:paraId="38A55AA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7</w:t>
            </w:r>
          </w:p>
        </w:tc>
        <w:tc>
          <w:tcPr>
            <w:tcW w:w="1559" w:type="dxa"/>
            <w:noWrap/>
            <w:hideMark/>
          </w:tcPr>
          <w:p w14:paraId="3A93BB1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2-5p</w:t>
            </w:r>
          </w:p>
        </w:tc>
        <w:tc>
          <w:tcPr>
            <w:tcW w:w="1560" w:type="dxa"/>
            <w:shd w:val="clear" w:color="auto" w:fill="D9D9D9" w:themeFill="background1" w:themeFillShade="D9"/>
            <w:hideMark/>
          </w:tcPr>
          <w:p w14:paraId="507E50CE" w14:textId="64F022DC"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tcPr>
          <w:p w14:paraId="1A3C760B"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1C8932D4"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566FB6A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4882AFB9" w14:textId="2C90EE5A"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16BECAA9" w14:textId="5D614235"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30716C6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0A581E9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4961FA55" w14:textId="77777777" w:rsidTr="00346775">
        <w:trPr>
          <w:trHeight w:val="281"/>
        </w:trPr>
        <w:tc>
          <w:tcPr>
            <w:tcW w:w="704" w:type="dxa"/>
            <w:vMerge w:val="restart"/>
            <w:noWrap/>
            <w:hideMark/>
          </w:tcPr>
          <w:p w14:paraId="6122397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8</w:t>
            </w:r>
          </w:p>
        </w:tc>
        <w:tc>
          <w:tcPr>
            <w:tcW w:w="1559" w:type="dxa"/>
            <w:vMerge w:val="restart"/>
            <w:noWrap/>
            <w:hideMark/>
          </w:tcPr>
          <w:p w14:paraId="7904302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7b-3p</w:t>
            </w:r>
          </w:p>
        </w:tc>
        <w:tc>
          <w:tcPr>
            <w:tcW w:w="1560" w:type="dxa"/>
            <w:hideMark/>
          </w:tcPr>
          <w:p w14:paraId="30B8F7EE" w14:textId="1861EF8E" w:rsidR="009311AB" w:rsidRPr="00907FC6" w:rsidRDefault="009311AB" w:rsidP="00A47560">
            <w:pP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9346396</w:t>
            </w:r>
            <w:r w:rsidR="007C0699"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kern w:val="0"/>
                <w:sz w:val="18"/>
                <w:szCs w:val="18"/>
                <w:lang w:eastAsia="en-AU"/>
                <w14:ligatures w14:val="none"/>
              </w:rPr>
              <w:instrText xml:space="preserve"> ADDIN EN.CITE </w:instrText>
            </w:r>
            <w:r w:rsidR="007C0699"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kern w:val="0"/>
                <w:sz w:val="18"/>
                <w:szCs w:val="18"/>
                <w:lang w:eastAsia="en-AU"/>
                <w14:ligatures w14:val="none"/>
              </w:rPr>
            </w:r>
            <w:r w:rsidR="007C0699" w:rsidRPr="00907FC6">
              <w:rPr>
                <w:rFonts w:ascii="Times New Roman" w:eastAsia="Times New Roman" w:hAnsi="Times New Roman" w:cs="Times New Roman"/>
                <w:kern w:val="0"/>
                <w:sz w:val="18"/>
                <w:szCs w:val="18"/>
                <w:lang w:eastAsia="en-AU"/>
                <w14:ligatures w14:val="none"/>
              </w:rPr>
              <w:fldChar w:fldCharType="end"/>
            </w:r>
            <w:r w:rsidR="007C0699" w:rsidRPr="00907FC6">
              <w:rPr>
                <w:rFonts w:ascii="Times New Roman" w:eastAsia="Times New Roman" w:hAnsi="Times New Roman" w:cs="Times New Roman"/>
                <w:kern w:val="0"/>
                <w:sz w:val="18"/>
                <w:szCs w:val="18"/>
                <w:lang w:eastAsia="en-AU"/>
                <w14:ligatures w14:val="none"/>
              </w:rPr>
            </w:r>
            <w:r w:rsidR="007C0699" w:rsidRPr="00907FC6">
              <w:rPr>
                <w:rFonts w:ascii="Times New Roman" w:eastAsia="Times New Roman" w:hAnsi="Times New Roman" w:cs="Times New Roman"/>
                <w:kern w:val="0"/>
                <w:sz w:val="18"/>
                <w:szCs w:val="18"/>
                <w:lang w:eastAsia="en-AU"/>
                <w14:ligatures w14:val="none"/>
              </w:rPr>
              <w:fldChar w:fldCharType="separate"/>
            </w:r>
            <w:r w:rsidR="007C0699" w:rsidRPr="00907FC6">
              <w:rPr>
                <w:rFonts w:ascii="Times New Roman" w:eastAsia="Times New Roman" w:hAnsi="Times New Roman" w:cs="Times New Roman"/>
                <w:noProof/>
                <w:kern w:val="0"/>
                <w:sz w:val="18"/>
                <w:szCs w:val="18"/>
                <w:vertAlign w:val="superscript"/>
                <w:lang w:eastAsia="en-AU"/>
                <w14:ligatures w14:val="none"/>
              </w:rPr>
              <w:t>2</w:t>
            </w:r>
            <w:r w:rsidR="007C0699" w:rsidRPr="00907FC6">
              <w:rPr>
                <w:rFonts w:ascii="Times New Roman" w:eastAsia="Times New Roman" w:hAnsi="Times New Roman" w:cs="Times New Roman"/>
                <w:kern w:val="0"/>
                <w:sz w:val="18"/>
                <w:szCs w:val="18"/>
                <w:lang w:eastAsia="en-AU"/>
                <w14:ligatures w14:val="none"/>
              </w:rPr>
              <w:fldChar w:fldCharType="end"/>
            </w:r>
          </w:p>
        </w:tc>
        <w:tc>
          <w:tcPr>
            <w:tcW w:w="567" w:type="dxa"/>
            <w:noWrap/>
            <w:hideMark/>
          </w:tcPr>
          <w:p w14:paraId="444D6807" w14:textId="58C2C7F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850" w:type="dxa"/>
            <w:noWrap/>
            <w:hideMark/>
          </w:tcPr>
          <w:p w14:paraId="689CBC5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851" w:type="dxa"/>
            <w:noWrap/>
            <w:hideMark/>
          </w:tcPr>
          <w:p w14:paraId="5FF15F3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495EA6F1" w14:textId="4F14B5D5"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567" w:type="dxa"/>
            <w:noWrap/>
            <w:hideMark/>
          </w:tcPr>
          <w:p w14:paraId="49DEC17B" w14:textId="62A9CF22"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01B1793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1084955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3CEB757A" w14:textId="77777777" w:rsidTr="00346775">
        <w:trPr>
          <w:trHeight w:val="291"/>
        </w:trPr>
        <w:tc>
          <w:tcPr>
            <w:tcW w:w="704" w:type="dxa"/>
            <w:vMerge/>
            <w:hideMark/>
          </w:tcPr>
          <w:p w14:paraId="4ECD638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3870D571"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5BB912E3" w14:textId="045E4235" w:rsidR="009311AB" w:rsidRPr="00907FC6" w:rsidRDefault="009311AB" w:rsidP="00A47560">
            <w:pP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2829805</w:t>
            </w:r>
            <w:r w:rsidR="00A960B6"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kern w:val="0"/>
                <w:sz w:val="18"/>
                <w:szCs w:val="18"/>
                <w:lang w:eastAsia="en-AU"/>
                <w14:ligatures w14:val="none"/>
              </w:rPr>
              <w:instrText xml:space="preserve"> ADDIN EN.CITE </w:instrText>
            </w:r>
            <w:r w:rsidR="00A960B6" w:rsidRPr="00907FC6">
              <w:rPr>
                <w:rFonts w:ascii="Times New Roman" w:eastAsia="Times New Roman" w:hAnsi="Times New Roman" w:cs="Times New Roman"/>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kern w:val="0"/>
                <w:sz w:val="18"/>
                <w:szCs w:val="18"/>
                <w:lang w:eastAsia="en-AU"/>
                <w14:ligatures w14:val="none"/>
              </w:rPr>
              <w:instrText xml:space="preserve"> ADDIN EN.CITE.DATA </w:instrText>
            </w:r>
            <w:r w:rsidR="00A960B6" w:rsidRPr="00907FC6">
              <w:rPr>
                <w:rFonts w:ascii="Times New Roman" w:eastAsia="Times New Roman" w:hAnsi="Times New Roman" w:cs="Times New Roman"/>
                <w:kern w:val="0"/>
                <w:sz w:val="18"/>
                <w:szCs w:val="18"/>
                <w:lang w:eastAsia="en-AU"/>
                <w14:ligatures w14:val="none"/>
              </w:rPr>
            </w:r>
            <w:r w:rsidR="00A960B6" w:rsidRPr="00907FC6">
              <w:rPr>
                <w:rFonts w:ascii="Times New Roman" w:eastAsia="Times New Roman" w:hAnsi="Times New Roman" w:cs="Times New Roman"/>
                <w:kern w:val="0"/>
                <w:sz w:val="18"/>
                <w:szCs w:val="18"/>
                <w:lang w:eastAsia="en-AU"/>
                <w14:ligatures w14:val="none"/>
              </w:rPr>
              <w:fldChar w:fldCharType="end"/>
            </w:r>
            <w:r w:rsidR="00A960B6" w:rsidRPr="00907FC6">
              <w:rPr>
                <w:rFonts w:ascii="Times New Roman" w:eastAsia="Times New Roman" w:hAnsi="Times New Roman" w:cs="Times New Roman"/>
                <w:kern w:val="0"/>
                <w:sz w:val="18"/>
                <w:szCs w:val="18"/>
                <w:lang w:eastAsia="en-AU"/>
                <w14:ligatures w14:val="none"/>
              </w:rPr>
            </w:r>
            <w:r w:rsidR="00A960B6" w:rsidRPr="00907FC6">
              <w:rPr>
                <w:rFonts w:ascii="Times New Roman" w:eastAsia="Times New Roman" w:hAnsi="Times New Roman" w:cs="Times New Roman"/>
                <w:kern w:val="0"/>
                <w:sz w:val="18"/>
                <w:szCs w:val="18"/>
                <w:lang w:eastAsia="en-AU"/>
                <w14:ligatures w14:val="none"/>
              </w:rPr>
              <w:fldChar w:fldCharType="separate"/>
            </w:r>
            <w:r w:rsidR="00A960B6" w:rsidRPr="00907FC6">
              <w:rPr>
                <w:rFonts w:ascii="Times New Roman" w:eastAsia="Times New Roman" w:hAnsi="Times New Roman" w:cs="Times New Roman"/>
                <w:noProof/>
                <w:kern w:val="0"/>
                <w:sz w:val="18"/>
                <w:szCs w:val="18"/>
                <w:vertAlign w:val="superscript"/>
                <w:lang w:eastAsia="en-AU"/>
                <w14:ligatures w14:val="none"/>
              </w:rPr>
              <w:t>9</w:t>
            </w:r>
            <w:r w:rsidR="00A960B6" w:rsidRPr="00907FC6">
              <w:rPr>
                <w:rFonts w:ascii="Times New Roman" w:eastAsia="Times New Roman" w:hAnsi="Times New Roman" w:cs="Times New Roman"/>
                <w:kern w:val="0"/>
                <w:sz w:val="18"/>
                <w:szCs w:val="18"/>
                <w:lang w:eastAsia="en-AU"/>
                <w14:ligatures w14:val="none"/>
              </w:rPr>
              <w:fldChar w:fldCharType="end"/>
            </w:r>
            <w:r w:rsidRPr="00907FC6">
              <w:rPr>
                <w:rFonts w:ascii="Times New Roman" w:eastAsia="Times New Roman" w:hAnsi="Times New Roman" w:cs="Times New Roman"/>
                <w:kern w:val="0"/>
                <w:sz w:val="18"/>
                <w:szCs w:val="18"/>
                <w:lang w:eastAsia="en-AU"/>
                <w14:ligatures w14:val="none"/>
              </w:rPr>
              <w:t xml:space="preserve"> </w:t>
            </w:r>
          </w:p>
          <w:p w14:paraId="66166933" w14:textId="77777777" w:rsidR="009311AB" w:rsidRPr="00907FC6" w:rsidRDefault="009311AB" w:rsidP="00A47560">
            <w:pP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Discovery + Validation)</w:t>
            </w:r>
          </w:p>
        </w:tc>
        <w:tc>
          <w:tcPr>
            <w:tcW w:w="567" w:type="dxa"/>
            <w:shd w:val="clear" w:color="auto" w:fill="D9D9D9" w:themeFill="background1" w:themeFillShade="D9"/>
            <w:noWrap/>
          </w:tcPr>
          <w:p w14:paraId="0BECFEC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850" w:type="dxa"/>
            <w:shd w:val="clear" w:color="auto" w:fill="D9D9D9" w:themeFill="background1" w:themeFillShade="D9"/>
            <w:noWrap/>
            <w:hideMark/>
          </w:tcPr>
          <w:p w14:paraId="1DF7F78F" w14:textId="437D32CE"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851" w:type="dxa"/>
            <w:shd w:val="clear" w:color="auto" w:fill="D9D9D9" w:themeFill="background1" w:themeFillShade="D9"/>
            <w:noWrap/>
            <w:hideMark/>
          </w:tcPr>
          <w:p w14:paraId="4CE0F0CE" w14:textId="3512E2E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67D38D48" w14:textId="68907CA0" w:rsidR="009311AB" w:rsidRPr="00907FC6" w:rsidRDefault="009311AB" w:rsidP="00093793">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567" w:type="dxa"/>
            <w:shd w:val="clear" w:color="auto" w:fill="D9D9D9" w:themeFill="background1" w:themeFillShade="D9"/>
            <w:noWrap/>
            <w:hideMark/>
          </w:tcPr>
          <w:p w14:paraId="6C82F017" w14:textId="78415C5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shd w:val="clear" w:color="auto" w:fill="D9D9D9" w:themeFill="background1" w:themeFillShade="D9"/>
            <w:noWrap/>
            <w:hideMark/>
          </w:tcPr>
          <w:p w14:paraId="764199B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shd w:val="clear" w:color="auto" w:fill="D9D9D9" w:themeFill="background1" w:themeFillShade="D9"/>
            <w:noWrap/>
            <w:hideMark/>
          </w:tcPr>
          <w:p w14:paraId="4DB2E8F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3E451D9A" w14:textId="77777777" w:rsidTr="00346775">
        <w:trPr>
          <w:trHeight w:val="291"/>
        </w:trPr>
        <w:tc>
          <w:tcPr>
            <w:tcW w:w="704" w:type="dxa"/>
            <w:noWrap/>
            <w:hideMark/>
          </w:tcPr>
          <w:p w14:paraId="056E723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19</w:t>
            </w:r>
          </w:p>
        </w:tc>
        <w:tc>
          <w:tcPr>
            <w:tcW w:w="1559" w:type="dxa"/>
            <w:noWrap/>
            <w:hideMark/>
          </w:tcPr>
          <w:p w14:paraId="792102F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6a-5p</w:t>
            </w:r>
          </w:p>
        </w:tc>
        <w:tc>
          <w:tcPr>
            <w:tcW w:w="1560" w:type="dxa"/>
            <w:hideMark/>
          </w:tcPr>
          <w:p w14:paraId="027CC802" w14:textId="2AD0B84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A960B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A960B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A960B6" w:rsidRPr="00907FC6">
              <w:rPr>
                <w:rFonts w:ascii="Times New Roman" w:eastAsia="Times New Roman" w:hAnsi="Times New Roman" w:cs="Times New Roman"/>
                <w:color w:val="000000"/>
                <w:kern w:val="0"/>
                <w:sz w:val="18"/>
                <w:szCs w:val="18"/>
                <w:lang w:eastAsia="en-AU"/>
                <w14:ligatures w14:val="none"/>
              </w:rPr>
            </w:r>
            <w:r w:rsidR="00A960B6" w:rsidRPr="00907FC6">
              <w:rPr>
                <w:rFonts w:ascii="Times New Roman" w:eastAsia="Times New Roman" w:hAnsi="Times New Roman" w:cs="Times New Roman"/>
                <w:color w:val="000000"/>
                <w:kern w:val="0"/>
                <w:sz w:val="18"/>
                <w:szCs w:val="18"/>
                <w:lang w:eastAsia="en-AU"/>
                <w14:ligatures w14:val="none"/>
              </w:rPr>
              <w:fldChar w:fldCharType="end"/>
            </w:r>
            <w:r w:rsidR="00A960B6" w:rsidRPr="00907FC6">
              <w:rPr>
                <w:rFonts w:ascii="Times New Roman" w:eastAsia="Times New Roman" w:hAnsi="Times New Roman" w:cs="Times New Roman"/>
                <w:color w:val="000000"/>
                <w:kern w:val="0"/>
                <w:sz w:val="18"/>
                <w:szCs w:val="18"/>
                <w:lang w:eastAsia="en-AU"/>
                <w14:ligatures w14:val="none"/>
              </w:rPr>
            </w:r>
            <w:r w:rsidR="00A960B6" w:rsidRPr="00907FC6">
              <w:rPr>
                <w:rFonts w:ascii="Times New Roman" w:eastAsia="Times New Roman" w:hAnsi="Times New Roman" w:cs="Times New Roman"/>
                <w:color w:val="000000"/>
                <w:kern w:val="0"/>
                <w:sz w:val="18"/>
                <w:szCs w:val="18"/>
                <w:lang w:eastAsia="en-AU"/>
                <w14:ligatures w14:val="none"/>
              </w:rPr>
              <w:fldChar w:fldCharType="separate"/>
            </w:r>
            <w:r w:rsidR="00A960B6" w:rsidRPr="00907FC6">
              <w:rPr>
                <w:rFonts w:ascii="Times New Roman" w:eastAsia="Times New Roman" w:hAnsi="Times New Roman" w:cs="Times New Roman"/>
                <w:noProof/>
                <w:color w:val="000000"/>
                <w:kern w:val="0"/>
                <w:sz w:val="18"/>
                <w:szCs w:val="18"/>
                <w:vertAlign w:val="superscript"/>
                <w:lang w:eastAsia="en-AU"/>
                <w14:ligatures w14:val="none"/>
              </w:rPr>
              <w:t>9</w:t>
            </w:r>
            <w:r w:rsidR="00A960B6"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0811A06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noWrap/>
          </w:tcPr>
          <w:p w14:paraId="6B111410"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093BABDB" w14:textId="30977822"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513C99FE" w14:textId="3DE87D6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1E94BEED" w14:textId="0A09F49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CEC9046" w14:textId="040495A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noWrap/>
            <w:hideMark/>
          </w:tcPr>
          <w:p w14:paraId="3A678F9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noWrap/>
            <w:hideMark/>
          </w:tcPr>
          <w:p w14:paraId="31FC7C9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08242C2E" w14:textId="77777777" w:rsidTr="00346775">
        <w:trPr>
          <w:trHeight w:val="281"/>
        </w:trPr>
        <w:tc>
          <w:tcPr>
            <w:tcW w:w="704" w:type="dxa"/>
            <w:vMerge w:val="restart"/>
            <w:noWrap/>
            <w:hideMark/>
          </w:tcPr>
          <w:p w14:paraId="7C8D67D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0</w:t>
            </w:r>
          </w:p>
        </w:tc>
        <w:tc>
          <w:tcPr>
            <w:tcW w:w="1559" w:type="dxa"/>
            <w:vMerge w:val="restart"/>
            <w:noWrap/>
            <w:hideMark/>
          </w:tcPr>
          <w:p w14:paraId="57D6C86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22-3p</w:t>
            </w:r>
          </w:p>
        </w:tc>
        <w:tc>
          <w:tcPr>
            <w:tcW w:w="1560" w:type="dxa"/>
            <w:shd w:val="clear" w:color="auto" w:fill="D9D9D9" w:themeFill="background1" w:themeFillShade="D9"/>
            <w:hideMark/>
          </w:tcPr>
          <w:p w14:paraId="65D3E585" w14:textId="377F83AC"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8239651</w:t>
            </w:r>
            <w:r w:rsidR="0084607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FcmVuZXI8L0F1dGhvcj48WWVhcj4yMDE3PC9ZZWFyPjxS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=
</w:fldData>
              </w:fldChar>
            </w:r>
            <w:r w:rsidR="00846075"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84607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FcmVuZXI8L0F1dGhvcj48WWVhcj4yMDE3PC9ZZWFyPjxS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=
</w:fldData>
              </w:fldChar>
            </w:r>
            <w:r w:rsidR="00846075"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846075" w:rsidRPr="00907FC6">
              <w:rPr>
                <w:rFonts w:ascii="Times New Roman" w:eastAsia="Times New Roman" w:hAnsi="Times New Roman" w:cs="Times New Roman"/>
                <w:color w:val="000000"/>
                <w:kern w:val="0"/>
                <w:sz w:val="18"/>
                <w:szCs w:val="18"/>
                <w:lang w:eastAsia="en-AU"/>
                <w14:ligatures w14:val="none"/>
              </w:rPr>
            </w:r>
            <w:r w:rsidR="00846075" w:rsidRPr="00907FC6">
              <w:rPr>
                <w:rFonts w:ascii="Times New Roman" w:eastAsia="Times New Roman" w:hAnsi="Times New Roman" w:cs="Times New Roman"/>
                <w:color w:val="000000"/>
                <w:kern w:val="0"/>
                <w:sz w:val="18"/>
                <w:szCs w:val="18"/>
                <w:lang w:eastAsia="en-AU"/>
                <w14:ligatures w14:val="none"/>
              </w:rPr>
              <w:fldChar w:fldCharType="end"/>
            </w:r>
            <w:r w:rsidR="00846075" w:rsidRPr="00907FC6">
              <w:rPr>
                <w:rFonts w:ascii="Times New Roman" w:eastAsia="Times New Roman" w:hAnsi="Times New Roman" w:cs="Times New Roman"/>
                <w:color w:val="000000"/>
                <w:kern w:val="0"/>
                <w:sz w:val="18"/>
                <w:szCs w:val="18"/>
                <w:lang w:eastAsia="en-AU"/>
                <w14:ligatures w14:val="none"/>
              </w:rPr>
            </w:r>
            <w:r w:rsidR="00846075" w:rsidRPr="00907FC6">
              <w:rPr>
                <w:rFonts w:ascii="Times New Roman" w:eastAsia="Times New Roman" w:hAnsi="Times New Roman" w:cs="Times New Roman"/>
                <w:color w:val="000000"/>
                <w:kern w:val="0"/>
                <w:sz w:val="18"/>
                <w:szCs w:val="18"/>
                <w:lang w:eastAsia="en-AU"/>
                <w14:ligatures w14:val="none"/>
              </w:rPr>
              <w:fldChar w:fldCharType="separate"/>
            </w:r>
            <w:r w:rsidR="00846075" w:rsidRPr="00907FC6">
              <w:rPr>
                <w:rFonts w:ascii="Times New Roman" w:eastAsia="Times New Roman" w:hAnsi="Times New Roman" w:cs="Times New Roman"/>
                <w:noProof/>
                <w:color w:val="000000"/>
                <w:kern w:val="0"/>
                <w:sz w:val="18"/>
                <w:szCs w:val="18"/>
                <w:vertAlign w:val="superscript"/>
                <w:lang w:eastAsia="en-AU"/>
                <w14:ligatures w14:val="none"/>
              </w:rPr>
              <w:t>16</w:t>
            </w:r>
            <w:r w:rsidR="00846075" w:rsidRPr="00907FC6">
              <w:rPr>
                <w:rFonts w:ascii="Times New Roman" w:eastAsia="Times New Roman" w:hAnsi="Times New Roman" w:cs="Times New Roman"/>
                <w:color w:val="000000"/>
                <w:kern w:val="0"/>
                <w:sz w:val="18"/>
                <w:szCs w:val="18"/>
                <w:lang w:eastAsia="en-AU"/>
                <w14:ligatures w14:val="none"/>
              </w:rPr>
              <w:fldChar w:fldCharType="end"/>
            </w:r>
          </w:p>
          <w:p w14:paraId="0D191D0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shd w:val="clear" w:color="auto" w:fill="D9D9D9" w:themeFill="background1" w:themeFillShade="D9"/>
            <w:noWrap/>
            <w:hideMark/>
          </w:tcPr>
          <w:p w14:paraId="10FAD6E9" w14:textId="1B1EC19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02136A83" w14:textId="05F57F0C"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DE9CA1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791F7266" w14:textId="3AF854D7"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CFB2F39" w14:textId="2137619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3</w:t>
            </w:r>
          </w:p>
        </w:tc>
        <w:tc>
          <w:tcPr>
            <w:tcW w:w="850" w:type="dxa"/>
            <w:shd w:val="clear" w:color="auto" w:fill="D9D9D9" w:themeFill="background1" w:themeFillShade="D9"/>
            <w:noWrap/>
            <w:hideMark/>
          </w:tcPr>
          <w:p w14:paraId="5B4F7E2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2</w:t>
            </w:r>
          </w:p>
        </w:tc>
        <w:tc>
          <w:tcPr>
            <w:tcW w:w="709" w:type="dxa"/>
            <w:shd w:val="clear" w:color="auto" w:fill="D9D9D9" w:themeFill="background1" w:themeFillShade="D9"/>
            <w:noWrap/>
            <w:hideMark/>
          </w:tcPr>
          <w:p w14:paraId="13A6FC2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5</w:t>
            </w:r>
          </w:p>
        </w:tc>
      </w:tr>
      <w:tr w:rsidR="00346775" w:rsidRPr="00907FC6" w14:paraId="3B5F1C63" w14:textId="77777777" w:rsidTr="00346775">
        <w:trPr>
          <w:trHeight w:val="291"/>
        </w:trPr>
        <w:tc>
          <w:tcPr>
            <w:tcW w:w="704" w:type="dxa"/>
            <w:vMerge/>
            <w:hideMark/>
          </w:tcPr>
          <w:p w14:paraId="6EBF832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4418447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72077174" w14:textId="008126B8"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4B030B2A" w14:textId="3617A3E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4ED021A0"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21A6C90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1C6B882C" w14:textId="63DB80BD"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67AB31D" w14:textId="56A32622"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7C36216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43AC12E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03A38334" w14:textId="77777777" w:rsidTr="00346775">
        <w:trPr>
          <w:trHeight w:val="291"/>
        </w:trPr>
        <w:tc>
          <w:tcPr>
            <w:tcW w:w="704" w:type="dxa"/>
            <w:noWrap/>
            <w:hideMark/>
          </w:tcPr>
          <w:p w14:paraId="4AD0D955"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1</w:t>
            </w:r>
          </w:p>
        </w:tc>
        <w:tc>
          <w:tcPr>
            <w:tcW w:w="1559" w:type="dxa"/>
            <w:noWrap/>
            <w:hideMark/>
          </w:tcPr>
          <w:p w14:paraId="492E63C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86-5p</w:t>
            </w:r>
          </w:p>
        </w:tc>
        <w:tc>
          <w:tcPr>
            <w:tcW w:w="1560" w:type="dxa"/>
            <w:shd w:val="clear" w:color="auto" w:fill="D9D9D9" w:themeFill="background1" w:themeFillShade="D9"/>
            <w:hideMark/>
          </w:tcPr>
          <w:p w14:paraId="13B6913A" w14:textId="366646B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7468555</w:t>
            </w:r>
            <w:r w:rsidR="00D13743"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d29saW4tRWlkZTwvQXV0aG9yPjxZZWFyPjIwMjM8L1ll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</w:fldData>
              </w:fldChar>
            </w:r>
            <w:r w:rsidR="0000499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0499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d29saW4tRWlkZTwvQXV0aG9yPjxZZWFyPjIwMjM8L1ll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</w:fldData>
              </w:fldChar>
            </w:r>
            <w:r w:rsidR="0000499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0499C" w:rsidRPr="00907FC6">
              <w:rPr>
                <w:rFonts w:ascii="Times New Roman" w:eastAsia="Times New Roman" w:hAnsi="Times New Roman" w:cs="Times New Roman"/>
                <w:color w:val="000000"/>
                <w:kern w:val="0"/>
                <w:sz w:val="18"/>
                <w:szCs w:val="18"/>
                <w:lang w:eastAsia="en-AU"/>
                <w14:ligatures w14:val="none"/>
              </w:rPr>
            </w:r>
            <w:r w:rsidR="0000499C" w:rsidRPr="00907FC6">
              <w:rPr>
                <w:rFonts w:ascii="Times New Roman" w:eastAsia="Times New Roman" w:hAnsi="Times New Roman" w:cs="Times New Roman"/>
                <w:color w:val="000000"/>
                <w:kern w:val="0"/>
                <w:sz w:val="18"/>
                <w:szCs w:val="18"/>
                <w:lang w:eastAsia="en-AU"/>
                <w14:ligatures w14:val="none"/>
              </w:rPr>
              <w:fldChar w:fldCharType="end"/>
            </w:r>
            <w:r w:rsidR="00D13743" w:rsidRPr="00907FC6">
              <w:rPr>
                <w:rFonts w:ascii="Times New Roman" w:eastAsia="Times New Roman" w:hAnsi="Times New Roman" w:cs="Times New Roman"/>
                <w:color w:val="000000"/>
                <w:kern w:val="0"/>
                <w:sz w:val="18"/>
                <w:szCs w:val="18"/>
                <w:lang w:eastAsia="en-AU"/>
                <w14:ligatures w14:val="none"/>
              </w:rPr>
            </w:r>
            <w:r w:rsidR="00D13743" w:rsidRPr="00907FC6">
              <w:rPr>
                <w:rFonts w:ascii="Times New Roman" w:eastAsia="Times New Roman" w:hAnsi="Times New Roman" w:cs="Times New Roman"/>
                <w:color w:val="000000"/>
                <w:kern w:val="0"/>
                <w:sz w:val="18"/>
                <w:szCs w:val="18"/>
                <w:lang w:eastAsia="en-AU"/>
                <w14:ligatures w14:val="none"/>
              </w:rPr>
              <w:fldChar w:fldCharType="separate"/>
            </w:r>
            <w:r w:rsidR="0000499C" w:rsidRPr="00907FC6">
              <w:rPr>
                <w:rFonts w:ascii="Times New Roman" w:eastAsia="Times New Roman" w:hAnsi="Times New Roman" w:cs="Times New Roman"/>
                <w:noProof/>
                <w:color w:val="000000"/>
                <w:kern w:val="0"/>
                <w:sz w:val="18"/>
                <w:szCs w:val="18"/>
                <w:vertAlign w:val="superscript"/>
                <w:lang w:eastAsia="en-AU"/>
                <w14:ligatures w14:val="none"/>
              </w:rPr>
              <w:t>18</w:t>
            </w:r>
            <w:r w:rsidR="00D13743"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134BE0B4" w14:textId="43F6FB9B"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60F81ACD" w14:textId="751F2F5D"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29291A4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74B9C21F" w14:textId="76E6BB2F"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8E17CD8" w14:textId="159BAF8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w:t>
            </w:r>
          </w:p>
        </w:tc>
        <w:tc>
          <w:tcPr>
            <w:tcW w:w="850" w:type="dxa"/>
            <w:shd w:val="clear" w:color="auto" w:fill="D9D9D9" w:themeFill="background1" w:themeFillShade="D9"/>
            <w:noWrap/>
            <w:hideMark/>
          </w:tcPr>
          <w:p w14:paraId="6D7F31A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w:t>
            </w:r>
          </w:p>
        </w:tc>
        <w:tc>
          <w:tcPr>
            <w:tcW w:w="709" w:type="dxa"/>
            <w:shd w:val="clear" w:color="auto" w:fill="D9D9D9" w:themeFill="background1" w:themeFillShade="D9"/>
            <w:noWrap/>
            <w:hideMark/>
          </w:tcPr>
          <w:p w14:paraId="43A09C9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4</w:t>
            </w:r>
          </w:p>
        </w:tc>
      </w:tr>
      <w:tr w:rsidR="00346775" w:rsidRPr="00907FC6" w14:paraId="3DE7E6CC" w14:textId="77777777" w:rsidTr="00346775">
        <w:trPr>
          <w:trHeight w:val="291"/>
        </w:trPr>
        <w:tc>
          <w:tcPr>
            <w:tcW w:w="704" w:type="dxa"/>
            <w:noWrap/>
            <w:hideMark/>
          </w:tcPr>
          <w:p w14:paraId="32ED268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w:t>
            </w:r>
          </w:p>
        </w:tc>
        <w:tc>
          <w:tcPr>
            <w:tcW w:w="1559" w:type="dxa"/>
            <w:noWrap/>
            <w:hideMark/>
          </w:tcPr>
          <w:p w14:paraId="4EEBCB3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9-5p</w:t>
            </w:r>
          </w:p>
        </w:tc>
        <w:tc>
          <w:tcPr>
            <w:tcW w:w="1560" w:type="dxa"/>
            <w:hideMark/>
          </w:tcPr>
          <w:p w14:paraId="46DF72A4" w14:textId="1C839306"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7244952</w:t>
            </w:r>
            <w:r w:rsidR="002F7CD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b3JhbGVzLVNhbmNoZXo8L0F1dGhvcj48WWVhcj4yMDIz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AyMjQ5MTk8L2N1c3RvbTI+PGVsZWN0cm9uaWMtcmVzb3VyY2UtbnVtPjEwLjEw
MzgvczQxNTk4LTAyMy0zNTgzNi04PC9lbGVjdHJvbmljLXJlc291cmNlLW51bT48cmVtb3RlLWRh
dGFiYXNlLW5hbWU+TWVkbGluZTwvcmVtb3RlLWRhdGFiYXNlLW5hbWU+PHJlbW90ZS1kYXRhYmFz
ZS1wcm92aWRlcj5OTE08L3JlbW90ZS1kYXRhYmFzZS1wcm92aWRlcj48L3JlY29yZD48L0NpdGU+
PC9FbmROb3RlPgB=
</w:fldData>
              </w:fldChar>
            </w:r>
            <w:r w:rsidR="002F7CD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2F7CD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b3JhbGVzLVNhbmNoZXo8L0F1dGhvcj48WWVhcj4yMDIz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</w:fldData>
              </w:fldChar>
            </w:r>
            <w:r w:rsidR="002F7CD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2F7CDC" w:rsidRPr="00907FC6">
              <w:rPr>
                <w:rFonts w:ascii="Times New Roman" w:eastAsia="Times New Roman" w:hAnsi="Times New Roman" w:cs="Times New Roman"/>
                <w:color w:val="000000"/>
                <w:kern w:val="0"/>
                <w:sz w:val="18"/>
                <w:szCs w:val="18"/>
                <w:lang w:eastAsia="en-AU"/>
                <w14:ligatures w14:val="none"/>
              </w:rPr>
            </w:r>
            <w:r w:rsidR="002F7CDC" w:rsidRPr="00907FC6">
              <w:rPr>
                <w:rFonts w:ascii="Times New Roman" w:eastAsia="Times New Roman" w:hAnsi="Times New Roman" w:cs="Times New Roman"/>
                <w:color w:val="000000"/>
                <w:kern w:val="0"/>
                <w:sz w:val="18"/>
                <w:szCs w:val="18"/>
                <w:lang w:eastAsia="en-AU"/>
                <w14:ligatures w14:val="none"/>
              </w:rPr>
              <w:fldChar w:fldCharType="end"/>
            </w:r>
            <w:r w:rsidR="002F7CDC" w:rsidRPr="00907FC6">
              <w:rPr>
                <w:rFonts w:ascii="Times New Roman" w:eastAsia="Times New Roman" w:hAnsi="Times New Roman" w:cs="Times New Roman"/>
                <w:color w:val="000000"/>
                <w:kern w:val="0"/>
                <w:sz w:val="18"/>
                <w:szCs w:val="18"/>
                <w:lang w:eastAsia="en-AU"/>
                <w14:ligatures w14:val="none"/>
              </w:rPr>
            </w:r>
            <w:r w:rsidR="002F7CDC" w:rsidRPr="00907FC6">
              <w:rPr>
                <w:rFonts w:ascii="Times New Roman" w:eastAsia="Times New Roman" w:hAnsi="Times New Roman" w:cs="Times New Roman"/>
                <w:color w:val="000000"/>
                <w:kern w:val="0"/>
                <w:sz w:val="18"/>
                <w:szCs w:val="18"/>
                <w:lang w:eastAsia="en-AU"/>
                <w14:ligatures w14:val="none"/>
              </w:rPr>
              <w:fldChar w:fldCharType="separate"/>
            </w:r>
            <w:r w:rsidR="002F7CDC" w:rsidRPr="00907FC6">
              <w:rPr>
                <w:rFonts w:ascii="Times New Roman" w:eastAsia="Times New Roman" w:hAnsi="Times New Roman" w:cs="Times New Roman"/>
                <w:noProof/>
                <w:color w:val="000000"/>
                <w:kern w:val="0"/>
                <w:sz w:val="18"/>
                <w:szCs w:val="18"/>
                <w:vertAlign w:val="superscript"/>
                <w:lang w:eastAsia="en-AU"/>
                <w14:ligatures w14:val="none"/>
              </w:rPr>
              <w:t>19</w:t>
            </w:r>
            <w:r w:rsidR="002F7CD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301C39F1"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noWrap/>
            <w:hideMark/>
          </w:tcPr>
          <w:p w14:paraId="45E79E9A" w14:textId="4868FC9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61BC61CB" w14:textId="7EB020B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4885B5AF" w14:textId="0CA7E2D4"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3009F83" w14:textId="7093A7F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w:t>
            </w:r>
          </w:p>
        </w:tc>
        <w:tc>
          <w:tcPr>
            <w:tcW w:w="850" w:type="dxa"/>
            <w:noWrap/>
            <w:hideMark/>
          </w:tcPr>
          <w:p w14:paraId="19F4143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noWrap/>
            <w:hideMark/>
          </w:tcPr>
          <w:p w14:paraId="43B97C7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0</w:t>
            </w:r>
          </w:p>
        </w:tc>
      </w:tr>
      <w:tr w:rsidR="00346775" w:rsidRPr="00907FC6" w14:paraId="2D9CAF45" w14:textId="77777777" w:rsidTr="00346775">
        <w:trPr>
          <w:trHeight w:val="291"/>
        </w:trPr>
        <w:tc>
          <w:tcPr>
            <w:tcW w:w="704" w:type="dxa"/>
            <w:noWrap/>
            <w:hideMark/>
          </w:tcPr>
          <w:p w14:paraId="048E019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3</w:t>
            </w:r>
          </w:p>
        </w:tc>
        <w:tc>
          <w:tcPr>
            <w:tcW w:w="1559" w:type="dxa"/>
            <w:noWrap/>
            <w:hideMark/>
          </w:tcPr>
          <w:p w14:paraId="56DFE3C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52-3p</w:t>
            </w:r>
          </w:p>
        </w:tc>
        <w:tc>
          <w:tcPr>
            <w:tcW w:w="1560" w:type="dxa"/>
            <w:shd w:val="clear" w:color="auto" w:fill="D9D9D9" w:themeFill="background1" w:themeFillShade="D9"/>
            <w:hideMark/>
          </w:tcPr>
          <w:p w14:paraId="66316483" w14:textId="7F484DEA"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A960B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A960B6"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A960B6"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A960B6" w:rsidRPr="00907FC6">
              <w:rPr>
                <w:rFonts w:ascii="Times New Roman" w:eastAsia="Times New Roman" w:hAnsi="Times New Roman" w:cs="Times New Roman"/>
                <w:color w:val="000000"/>
                <w:kern w:val="0"/>
                <w:sz w:val="18"/>
                <w:szCs w:val="18"/>
                <w:lang w:eastAsia="en-AU"/>
                <w14:ligatures w14:val="none"/>
              </w:rPr>
            </w:r>
            <w:r w:rsidR="00A960B6" w:rsidRPr="00907FC6">
              <w:rPr>
                <w:rFonts w:ascii="Times New Roman" w:eastAsia="Times New Roman" w:hAnsi="Times New Roman" w:cs="Times New Roman"/>
                <w:color w:val="000000"/>
                <w:kern w:val="0"/>
                <w:sz w:val="18"/>
                <w:szCs w:val="18"/>
                <w:lang w:eastAsia="en-AU"/>
                <w14:ligatures w14:val="none"/>
              </w:rPr>
              <w:fldChar w:fldCharType="end"/>
            </w:r>
            <w:r w:rsidR="00A960B6" w:rsidRPr="00907FC6">
              <w:rPr>
                <w:rFonts w:ascii="Times New Roman" w:eastAsia="Times New Roman" w:hAnsi="Times New Roman" w:cs="Times New Roman"/>
                <w:color w:val="000000"/>
                <w:kern w:val="0"/>
                <w:sz w:val="18"/>
                <w:szCs w:val="18"/>
                <w:lang w:eastAsia="en-AU"/>
                <w14:ligatures w14:val="none"/>
              </w:rPr>
            </w:r>
            <w:r w:rsidR="00A960B6" w:rsidRPr="00907FC6">
              <w:rPr>
                <w:rFonts w:ascii="Times New Roman" w:eastAsia="Times New Roman" w:hAnsi="Times New Roman" w:cs="Times New Roman"/>
                <w:color w:val="000000"/>
                <w:kern w:val="0"/>
                <w:sz w:val="18"/>
                <w:szCs w:val="18"/>
                <w:lang w:eastAsia="en-AU"/>
                <w14:ligatures w14:val="none"/>
              </w:rPr>
              <w:fldChar w:fldCharType="separate"/>
            </w:r>
            <w:r w:rsidR="00A960B6" w:rsidRPr="00907FC6">
              <w:rPr>
                <w:rFonts w:ascii="Times New Roman" w:eastAsia="Times New Roman" w:hAnsi="Times New Roman" w:cs="Times New Roman"/>
                <w:noProof/>
                <w:color w:val="000000"/>
                <w:kern w:val="0"/>
                <w:sz w:val="18"/>
                <w:szCs w:val="18"/>
                <w:vertAlign w:val="superscript"/>
                <w:lang w:eastAsia="en-AU"/>
                <w14:ligatures w14:val="none"/>
              </w:rPr>
              <w:t>9</w:t>
            </w:r>
            <w:r w:rsidR="00A960B6"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0FE9EA0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shd w:val="clear" w:color="auto" w:fill="D9D9D9" w:themeFill="background1" w:themeFillShade="D9"/>
            <w:noWrap/>
            <w:hideMark/>
          </w:tcPr>
          <w:p w14:paraId="4743776D"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024970BC" w14:textId="45E4458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5676917F" w14:textId="614D253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7F40A263" w14:textId="1FB59019"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1DB88DA2" w14:textId="5B366CA0"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shd w:val="clear" w:color="auto" w:fill="D9D9D9" w:themeFill="background1" w:themeFillShade="D9"/>
            <w:noWrap/>
            <w:hideMark/>
          </w:tcPr>
          <w:p w14:paraId="4C1E37D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shd w:val="clear" w:color="auto" w:fill="D9D9D9" w:themeFill="background1" w:themeFillShade="D9"/>
            <w:noWrap/>
            <w:hideMark/>
          </w:tcPr>
          <w:p w14:paraId="3E50676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2AD4D676" w14:textId="77777777" w:rsidTr="00346775">
        <w:trPr>
          <w:trHeight w:val="281"/>
        </w:trPr>
        <w:tc>
          <w:tcPr>
            <w:tcW w:w="704" w:type="dxa"/>
            <w:vMerge w:val="restart"/>
            <w:noWrap/>
            <w:hideMark/>
          </w:tcPr>
          <w:p w14:paraId="6EFCA86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4</w:t>
            </w:r>
          </w:p>
        </w:tc>
        <w:tc>
          <w:tcPr>
            <w:tcW w:w="1559" w:type="dxa"/>
            <w:vMerge w:val="restart"/>
            <w:noWrap/>
            <w:hideMark/>
          </w:tcPr>
          <w:p w14:paraId="6DD57C6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34a-5p</w:t>
            </w:r>
          </w:p>
        </w:tc>
        <w:tc>
          <w:tcPr>
            <w:tcW w:w="1560" w:type="dxa"/>
            <w:hideMark/>
          </w:tcPr>
          <w:p w14:paraId="3212D83C" w14:textId="092D30EB"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2654473</w:t>
            </w:r>
            <w:r w:rsidR="004034D0"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JYnJhaGltPC9BdXRob3I+PFllYXI+MjAyMDwvWWVhcj48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</w:fldData>
              </w:fldChar>
            </w:r>
            <w:r w:rsidR="004034D0"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034D0"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JYnJhaGltPC9BdXRob3I+PFllYXI+MjAyMDwvWWVhcj48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</w:fldData>
              </w:fldChar>
            </w:r>
            <w:r w:rsidR="004034D0"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034D0" w:rsidRPr="00907FC6">
              <w:rPr>
                <w:rFonts w:ascii="Times New Roman" w:eastAsia="Times New Roman" w:hAnsi="Times New Roman" w:cs="Times New Roman"/>
                <w:color w:val="000000"/>
                <w:kern w:val="0"/>
                <w:sz w:val="18"/>
                <w:szCs w:val="18"/>
                <w:lang w:eastAsia="en-AU"/>
                <w14:ligatures w14:val="none"/>
              </w:rPr>
            </w:r>
            <w:r w:rsidR="004034D0" w:rsidRPr="00907FC6">
              <w:rPr>
                <w:rFonts w:ascii="Times New Roman" w:eastAsia="Times New Roman" w:hAnsi="Times New Roman" w:cs="Times New Roman"/>
                <w:color w:val="000000"/>
                <w:kern w:val="0"/>
                <w:sz w:val="18"/>
                <w:szCs w:val="18"/>
                <w:lang w:eastAsia="en-AU"/>
                <w14:ligatures w14:val="none"/>
              </w:rPr>
              <w:fldChar w:fldCharType="end"/>
            </w:r>
            <w:r w:rsidR="004034D0" w:rsidRPr="00907FC6">
              <w:rPr>
                <w:rFonts w:ascii="Times New Roman" w:eastAsia="Times New Roman" w:hAnsi="Times New Roman" w:cs="Times New Roman"/>
                <w:color w:val="000000"/>
                <w:kern w:val="0"/>
                <w:sz w:val="18"/>
                <w:szCs w:val="18"/>
                <w:lang w:eastAsia="en-AU"/>
                <w14:ligatures w14:val="none"/>
              </w:rPr>
            </w:r>
            <w:r w:rsidR="004034D0" w:rsidRPr="00907FC6">
              <w:rPr>
                <w:rFonts w:ascii="Times New Roman" w:eastAsia="Times New Roman" w:hAnsi="Times New Roman" w:cs="Times New Roman"/>
                <w:color w:val="000000"/>
                <w:kern w:val="0"/>
                <w:sz w:val="18"/>
                <w:szCs w:val="18"/>
                <w:lang w:eastAsia="en-AU"/>
                <w14:ligatures w14:val="none"/>
              </w:rPr>
              <w:fldChar w:fldCharType="separate"/>
            </w:r>
            <w:r w:rsidR="004034D0" w:rsidRPr="00907FC6">
              <w:rPr>
                <w:rFonts w:ascii="Times New Roman" w:eastAsia="Times New Roman" w:hAnsi="Times New Roman" w:cs="Times New Roman"/>
                <w:noProof/>
                <w:color w:val="000000"/>
                <w:kern w:val="0"/>
                <w:sz w:val="18"/>
                <w:szCs w:val="18"/>
                <w:vertAlign w:val="superscript"/>
                <w:lang w:eastAsia="en-AU"/>
                <w14:ligatures w14:val="none"/>
              </w:rPr>
              <w:t>20</w:t>
            </w:r>
            <w:r w:rsidR="004034D0"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0E372073" w14:textId="679A680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73E48236" w14:textId="2995D0B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206458C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2344FF6A" w14:textId="1365C196"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4AF0AEF" w14:textId="240DD94A"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0</w:t>
            </w:r>
          </w:p>
        </w:tc>
        <w:tc>
          <w:tcPr>
            <w:tcW w:w="850" w:type="dxa"/>
            <w:noWrap/>
            <w:hideMark/>
          </w:tcPr>
          <w:p w14:paraId="0A434C9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c>
          <w:tcPr>
            <w:tcW w:w="709" w:type="dxa"/>
            <w:noWrap/>
            <w:hideMark/>
          </w:tcPr>
          <w:p w14:paraId="52DE078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20</w:t>
            </w:r>
          </w:p>
        </w:tc>
      </w:tr>
      <w:tr w:rsidR="00346775" w:rsidRPr="00907FC6" w14:paraId="0192793F" w14:textId="77777777" w:rsidTr="00346775">
        <w:trPr>
          <w:trHeight w:val="291"/>
        </w:trPr>
        <w:tc>
          <w:tcPr>
            <w:tcW w:w="704" w:type="dxa"/>
            <w:vMerge/>
            <w:hideMark/>
          </w:tcPr>
          <w:p w14:paraId="42343AB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8BD741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471C837B" w14:textId="239B6286"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3A0E406E" w14:textId="73743C0A"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4FCA858A"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2771E73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7BC0574D" w14:textId="41C05B4D"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57BFC18E" w14:textId="2728EF9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7271549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00C786F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37FCF297" w14:textId="77777777" w:rsidTr="00346775">
        <w:trPr>
          <w:trHeight w:val="291"/>
        </w:trPr>
        <w:tc>
          <w:tcPr>
            <w:tcW w:w="704" w:type="dxa"/>
            <w:noWrap/>
            <w:hideMark/>
          </w:tcPr>
          <w:p w14:paraId="6B42177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5</w:t>
            </w:r>
          </w:p>
        </w:tc>
        <w:tc>
          <w:tcPr>
            <w:tcW w:w="1559" w:type="dxa"/>
            <w:noWrap/>
            <w:hideMark/>
          </w:tcPr>
          <w:p w14:paraId="618C0530"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55</w:t>
            </w:r>
          </w:p>
        </w:tc>
        <w:tc>
          <w:tcPr>
            <w:tcW w:w="1560" w:type="dxa"/>
            <w:hideMark/>
          </w:tcPr>
          <w:p w14:paraId="53AFEDCF" w14:textId="1CD0173B"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679626</w: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separate"/>
            </w:r>
            <w:r w:rsidR="0041552B" w:rsidRPr="00907FC6">
              <w:rPr>
                <w:rFonts w:ascii="Times New Roman" w:eastAsia="Times New Roman" w:hAnsi="Times New Roman" w:cs="Times New Roman"/>
                <w:noProof/>
                <w:color w:val="000000"/>
                <w:kern w:val="0"/>
                <w:sz w:val="18"/>
                <w:szCs w:val="18"/>
                <w:vertAlign w:val="superscript"/>
                <w:lang w:eastAsia="en-AU"/>
                <w14:ligatures w14:val="none"/>
              </w:rPr>
              <w:t>8</w:t>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1F43033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creening + Validation)</w:t>
            </w:r>
          </w:p>
        </w:tc>
        <w:tc>
          <w:tcPr>
            <w:tcW w:w="567" w:type="dxa"/>
            <w:noWrap/>
            <w:hideMark/>
          </w:tcPr>
          <w:p w14:paraId="42FA506F"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noWrap/>
            <w:hideMark/>
          </w:tcPr>
          <w:p w14:paraId="17EC9203" w14:textId="4D3043BE"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69AA2ED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7805FA6D" w14:textId="0B7B819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0D3DF53" w14:textId="180BCCC3"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850" w:type="dxa"/>
            <w:noWrap/>
            <w:hideMark/>
          </w:tcPr>
          <w:p w14:paraId="1B2B383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noWrap/>
            <w:hideMark/>
          </w:tcPr>
          <w:p w14:paraId="641941C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r>
      <w:tr w:rsidR="00346775" w:rsidRPr="00907FC6" w14:paraId="74B8A269" w14:textId="77777777" w:rsidTr="00346775">
        <w:trPr>
          <w:trHeight w:val="291"/>
        </w:trPr>
        <w:tc>
          <w:tcPr>
            <w:tcW w:w="704" w:type="dxa"/>
            <w:noWrap/>
            <w:hideMark/>
          </w:tcPr>
          <w:p w14:paraId="7DF3646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6</w:t>
            </w:r>
          </w:p>
        </w:tc>
        <w:tc>
          <w:tcPr>
            <w:tcW w:w="1559" w:type="dxa"/>
            <w:noWrap/>
            <w:hideMark/>
          </w:tcPr>
          <w:p w14:paraId="7D5F52D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326</w:t>
            </w:r>
          </w:p>
        </w:tc>
        <w:tc>
          <w:tcPr>
            <w:tcW w:w="1560" w:type="dxa"/>
            <w:shd w:val="clear" w:color="auto" w:fill="D9D9D9" w:themeFill="background1" w:themeFillShade="D9"/>
            <w:hideMark/>
          </w:tcPr>
          <w:p w14:paraId="4CFA5F38" w14:textId="7900858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C0699"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7C0699"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end"/>
            </w:r>
            <w:r w:rsidR="007C0699" w:rsidRPr="00907FC6">
              <w:rPr>
                <w:rFonts w:ascii="Times New Roman" w:eastAsia="Times New Roman" w:hAnsi="Times New Roman" w:cs="Times New Roman"/>
                <w:color w:val="000000"/>
                <w:kern w:val="0"/>
                <w:sz w:val="18"/>
                <w:szCs w:val="18"/>
                <w:lang w:eastAsia="en-AU"/>
                <w14:ligatures w14:val="none"/>
              </w:rPr>
            </w:r>
            <w:r w:rsidR="007C0699" w:rsidRPr="00907FC6">
              <w:rPr>
                <w:rFonts w:ascii="Times New Roman" w:eastAsia="Times New Roman" w:hAnsi="Times New Roman" w:cs="Times New Roman"/>
                <w:color w:val="000000"/>
                <w:kern w:val="0"/>
                <w:sz w:val="18"/>
                <w:szCs w:val="18"/>
                <w:lang w:eastAsia="en-AU"/>
                <w14:ligatures w14:val="none"/>
              </w:rPr>
              <w:fldChar w:fldCharType="separate"/>
            </w:r>
            <w:r w:rsidR="007C0699" w:rsidRPr="00907FC6">
              <w:rPr>
                <w:rFonts w:ascii="Times New Roman" w:eastAsia="Times New Roman" w:hAnsi="Times New Roman" w:cs="Times New Roman"/>
                <w:noProof/>
                <w:color w:val="000000"/>
                <w:kern w:val="0"/>
                <w:sz w:val="18"/>
                <w:szCs w:val="18"/>
                <w:vertAlign w:val="superscript"/>
                <w:lang w:eastAsia="en-AU"/>
                <w14:ligatures w14:val="none"/>
              </w:rPr>
              <w:t>2</w:t>
            </w:r>
            <w:r w:rsidR="007C0699"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42D97832" w14:textId="4FA3B07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2BE4E47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071D7BF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34D92FF5" w14:textId="1C26ADC2"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11290780" w14:textId="6B4805F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6E11746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2EAB17B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53D5118F" w14:textId="77777777" w:rsidTr="00346775">
        <w:trPr>
          <w:trHeight w:val="281"/>
        </w:trPr>
        <w:tc>
          <w:tcPr>
            <w:tcW w:w="704" w:type="dxa"/>
            <w:vMerge w:val="restart"/>
            <w:noWrap/>
            <w:hideMark/>
          </w:tcPr>
          <w:p w14:paraId="6A3B906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w:t>
            </w:r>
          </w:p>
        </w:tc>
        <w:tc>
          <w:tcPr>
            <w:tcW w:w="1559" w:type="dxa"/>
            <w:vMerge w:val="restart"/>
            <w:noWrap/>
            <w:hideMark/>
          </w:tcPr>
          <w:p w14:paraId="0A20903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375-3p</w:t>
            </w:r>
          </w:p>
        </w:tc>
        <w:tc>
          <w:tcPr>
            <w:tcW w:w="1560" w:type="dxa"/>
            <w:hideMark/>
          </w:tcPr>
          <w:p w14:paraId="1E49A065" w14:textId="3D0C6350"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445851</w:t>
            </w:r>
            <w:r w:rsidR="007362C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YWtodGVyPC9BdXRob3I+PFllYXI+MjAxODwvWWVhcj48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</w:fldData>
              </w:fldChar>
            </w:r>
            <w:r w:rsidR="007362CA"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362C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YWtodGVyPC9BdXRob3I+PFllYXI+MjAxODwvWWVhcj48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</w:fldData>
              </w:fldChar>
            </w:r>
            <w:r w:rsidR="007362CA"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362CA" w:rsidRPr="00907FC6">
              <w:rPr>
                <w:rFonts w:ascii="Times New Roman" w:eastAsia="Times New Roman" w:hAnsi="Times New Roman" w:cs="Times New Roman"/>
                <w:color w:val="000000"/>
                <w:kern w:val="0"/>
                <w:sz w:val="18"/>
                <w:szCs w:val="18"/>
                <w:lang w:eastAsia="en-AU"/>
                <w14:ligatures w14:val="none"/>
              </w:rPr>
            </w:r>
            <w:r w:rsidR="007362CA" w:rsidRPr="00907FC6">
              <w:rPr>
                <w:rFonts w:ascii="Times New Roman" w:eastAsia="Times New Roman" w:hAnsi="Times New Roman" w:cs="Times New Roman"/>
                <w:color w:val="000000"/>
                <w:kern w:val="0"/>
                <w:sz w:val="18"/>
                <w:szCs w:val="18"/>
                <w:lang w:eastAsia="en-AU"/>
                <w14:ligatures w14:val="none"/>
              </w:rPr>
              <w:fldChar w:fldCharType="end"/>
            </w:r>
            <w:r w:rsidR="007362CA" w:rsidRPr="00907FC6">
              <w:rPr>
                <w:rFonts w:ascii="Times New Roman" w:eastAsia="Times New Roman" w:hAnsi="Times New Roman" w:cs="Times New Roman"/>
                <w:color w:val="000000"/>
                <w:kern w:val="0"/>
                <w:sz w:val="18"/>
                <w:szCs w:val="18"/>
                <w:lang w:eastAsia="en-AU"/>
                <w14:ligatures w14:val="none"/>
              </w:rPr>
            </w:r>
            <w:r w:rsidR="007362CA" w:rsidRPr="00907FC6">
              <w:rPr>
                <w:rFonts w:ascii="Times New Roman" w:eastAsia="Times New Roman" w:hAnsi="Times New Roman" w:cs="Times New Roman"/>
                <w:color w:val="000000"/>
                <w:kern w:val="0"/>
                <w:sz w:val="18"/>
                <w:szCs w:val="18"/>
                <w:lang w:eastAsia="en-AU"/>
                <w14:ligatures w14:val="none"/>
              </w:rPr>
              <w:fldChar w:fldCharType="separate"/>
            </w:r>
            <w:r w:rsidR="007362CA" w:rsidRPr="00907FC6">
              <w:rPr>
                <w:rFonts w:ascii="Times New Roman" w:eastAsia="Times New Roman" w:hAnsi="Times New Roman" w:cs="Times New Roman"/>
                <w:noProof/>
                <w:color w:val="000000"/>
                <w:kern w:val="0"/>
                <w:sz w:val="18"/>
                <w:szCs w:val="18"/>
                <w:vertAlign w:val="superscript"/>
                <w:lang w:eastAsia="en-AU"/>
                <w14:ligatures w14:val="none"/>
              </w:rPr>
              <w:t>21</w:t>
            </w:r>
            <w:r w:rsidR="007362CA"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18756636" w14:textId="55B5499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ADEDBCA" w14:textId="26D47AC6"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02A2BAB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5DDD9DBB" w14:textId="12E4BEA6"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37E29CEF" w14:textId="5E75F4D5"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850" w:type="dxa"/>
            <w:noWrap/>
            <w:hideMark/>
          </w:tcPr>
          <w:p w14:paraId="0BAB401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709" w:type="dxa"/>
            <w:noWrap/>
            <w:hideMark/>
          </w:tcPr>
          <w:p w14:paraId="43C7675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5</w:t>
            </w:r>
          </w:p>
        </w:tc>
      </w:tr>
      <w:tr w:rsidR="00346775" w:rsidRPr="00907FC6" w14:paraId="2F1BA5FF" w14:textId="77777777" w:rsidTr="00346775">
        <w:trPr>
          <w:trHeight w:val="888"/>
        </w:trPr>
        <w:tc>
          <w:tcPr>
            <w:tcW w:w="704" w:type="dxa"/>
            <w:vMerge/>
            <w:hideMark/>
          </w:tcPr>
          <w:p w14:paraId="300F6C5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5ABB69A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62D1A3D4" w14:textId="4A866E76" w:rsidR="009311AB" w:rsidRPr="00907FC6" w:rsidRDefault="009311AB" w:rsidP="00A47560">
            <w:pPr>
              <w:rPr>
                <w:rFonts w:ascii="Times New Roman" w:eastAsia="Times New Roman" w:hAnsi="Times New Roman" w:cs="Times New Roman"/>
                <w:color w:val="0563C1"/>
                <w:kern w:val="0"/>
                <w:sz w:val="18"/>
                <w:szCs w:val="18"/>
                <w:u w:val="single"/>
                <w:lang w:eastAsia="en-AU"/>
                <w14:ligatures w14:val="none"/>
              </w:rPr>
            </w:pPr>
            <w:r w:rsidRPr="00907FC6">
              <w:rPr>
                <w:rFonts w:ascii="Times New Roman" w:eastAsia="Times New Roman" w:hAnsi="Times New Roman" w:cs="Times New Roman"/>
                <w:kern w:val="0"/>
                <w:sz w:val="18"/>
                <w:szCs w:val="18"/>
                <w:lang w:eastAsia="en-AU"/>
                <w14:ligatures w14:val="none"/>
              </w:rPr>
              <w:t>Sheet et al, 2019; International Journal of Pharmaceutical Research</w:t>
            </w:r>
            <w:r w:rsidR="00952D0F" w:rsidRPr="00907FC6">
              <w:rPr>
                <w:rFonts w:ascii="Times New Roman" w:eastAsia="Times New Roman" w:hAnsi="Times New Roman" w:cs="Times New Roman"/>
                <w:kern w:val="0"/>
                <w:sz w:val="18"/>
                <w:szCs w:val="18"/>
                <w:lang w:eastAsia="en-AU"/>
                <w14:ligatures w14:val="none"/>
              </w:rPr>
              <w:fldChar w:fldCharType="begin"/>
            </w:r>
            <w:r w:rsidR="00952D0F" w:rsidRPr="00907FC6">
              <w:rPr>
                <w:rFonts w:ascii="Times New Roman" w:eastAsia="Times New Roman" w:hAnsi="Times New Roman" w:cs="Times New Roman"/>
                <w:kern w:val="0"/>
                <w:sz w:val="18"/>
                <w:szCs w:val="18"/>
                <w:lang w:eastAsia="en-AU"/>
                <w14:ligatures w14:val="none"/>
              </w:rPr>
              <w:instrText xml:space="preserve"> ADDIN EN.CITE &lt;EndNote&gt;&lt;Cite&gt;&lt;Author&gt;Mohammed&lt;/Author&gt;&lt;Year&gt;2019&lt;/Year&gt;&lt;RecNum&gt;11&lt;/RecNum&gt;&lt;DisplayText&gt;&lt;style face="superscript"&gt;11&lt;/style&gt;&lt;/DisplayText&gt;&lt;record&gt;&lt;rec-number&gt;11&lt;/rec-number&gt;&lt;foreign-keys&gt;&lt;key app="EN" db-id="tx52wwswzrdafpefez45pxvsdwz5fzrdtw29" timestamp="1725607513"&gt;11&lt;/key&gt;&lt;/foreign-keys&gt;&lt;ref-type name="Journal Article"&gt;17&lt;/ref-type&gt;&lt;contributors&gt;&lt;authors&gt;&lt;author&gt;Mohammed, Madha&lt;/author&gt;&lt;author&gt;Khudhair, Hasan&lt;/author&gt;&lt;/authors&gt;&lt;/contributors&gt;&lt;titles&gt;&lt;title&gt;Possible Roles of miRNAs-25 and 375 as Potent Biomarkers for β-cells Stress and/or Death in Diabetes Type 1 Patients and their First Degree Relatives&lt;/title&gt;&lt;/titles&gt;&lt;pages&gt;148-155&lt;/pages&gt;&lt;volume&gt;11&lt;/volume&gt;&lt;dates&gt;&lt;year&gt;2019&lt;/year&gt;&lt;pub-dates&gt;&lt;date&gt;07/01&lt;/date&gt;&lt;/pub-dates&gt;&lt;/dates&gt;&lt;urls&gt;&lt;/urls&gt;&lt;electronic-resource-num&gt;10.31838/ijpr/2019.11.03.023&lt;/electronic-resource-num&gt;&lt;/record&gt;&lt;/Cite&gt;&lt;/EndNote&gt;</w:instrText>
            </w:r>
            <w:r w:rsidR="00952D0F" w:rsidRPr="00907FC6">
              <w:rPr>
                <w:rFonts w:ascii="Times New Roman" w:eastAsia="Times New Roman" w:hAnsi="Times New Roman" w:cs="Times New Roman"/>
                <w:kern w:val="0"/>
                <w:sz w:val="18"/>
                <w:szCs w:val="18"/>
                <w:lang w:eastAsia="en-AU"/>
                <w14:ligatures w14:val="none"/>
              </w:rPr>
              <w:fldChar w:fldCharType="separate"/>
            </w:r>
            <w:r w:rsidR="00952D0F" w:rsidRPr="00907FC6">
              <w:rPr>
                <w:rFonts w:ascii="Times New Roman" w:eastAsia="Times New Roman" w:hAnsi="Times New Roman" w:cs="Times New Roman"/>
                <w:noProof/>
                <w:kern w:val="0"/>
                <w:sz w:val="18"/>
                <w:szCs w:val="18"/>
                <w:vertAlign w:val="superscript"/>
                <w:lang w:eastAsia="en-AU"/>
                <w14:ligatures w14:val="none"/>
              </w:rPr>
              <w:t>11</w:t>
            </w:r>
            <w:r w:rsidR="00952D0F" w:rsidRPr="00907FC6">
              <w:rPr>
                <w:rFonts w:ascii="Times New Roman" w:eastAsia="Times New Roman" w:hAnsi="Times New Roman" w:cs="Times New Roman"/>
                <w:kern w:val="0"/>
                <w:sz w:val="18"/>
                <w:szCs w:val="18"/>
                <w:lang w:eastAsia="en-AU"/>
                <w14:ligatures w14:val="none"/>
              </w:rPr>
              <w:fldChar w:fldCharType="end"/>
            </w:r>
          </w:p>
        </w:tc>
        <w:tc>
          <w:tcPr>
            <w:tcW w:w="567" w:type="dxa"/>
            <w:shd w:val="clear" w:color="auto" w:fill="D9D9D9" w:themeFill="background1" w:themeFillShade="D9"/>
            <w:noWrap/>
            <w:hideMark/>
          </w:tcPr>
          <w:p w14:paraId="1630DCEB" w14:textId="4076C6C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6B97E395" w14:textId="27B3EF99"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D02BE85"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shd w:val="clear" w:color="auto" w:fill="D9D9D9" w:themeFill="background1" w:themeFillShade="D9"/>
          </w:tcPr>
          <w:p w14:paraId="194A71D0" w14:textId="6C72B19B"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D53C3AB" w14:textId="7D6ABEC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w:t>
            </w:r>
          </w:p>
        </w:tc>
        <w:tc>
          <w:tcPr>
            <w:tcW w:w="850" w:type="dxa"/>
            <w:shd w:val="clear" w:color="auto" w:fill="D9D9D9" w:themeFill="background1" w:themeFillShade="D9"/>
            <w:noWrap/>
            <w:hideMark/>
          </w:tcPr>
          <w:p w14:paraId="0186385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shd w:val="clear" w:color="auto" w:fill="D9D9D9" w:themeFill="background1" w:themeFillShade="D9"/>
            <w:noWrap/>
            <w:hideMark/>
          </w:tcPr>
          <w:p w14:paraId="152B099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0</w:t>
            </w:r>
          </w:p>
        </w:tc>
      </w:tr>
      <w:tr w:rsidR="00346775" w:rsidRPr="00907FC6" w14:paraId="5E1F6627" w14:textId="77777777" w:rsidTr="00346775">
        <w:trPr>
          <w:trHeight w:val="281"/>
        </w:trPr>
        <w:tc>
          <w:tcPr>
            <w:tcW w:w="704" w:type="dxa"/>
            <w:vMerge/>
            <w:hideMark/>
          </w:tcPr>
          <w:p w14:paraId="52BBF932"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1053D549"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7B2A12B4" w14:textId="149D6896"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0759280</w:t>
            </w:r>
            <w:r w:rsidR="009212D1"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CZXJ0b2NjaW5pPC9BdXRob3I+PFllYXI+MjAxOTwvWWVh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</w:fldData>
              </w:fldChar>
            </w:r>
            <w:r w:rsidR="009212D1"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9212D1"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CZXJ0b2NjaW5pPC9BdXRob3I+PFllYXI+MjAxOTwvWWVh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</w:fldData>
              </w:fldChar>
            </w:r>
            <w:r w:rsidR="009212D1"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9212D1" w:rsidRPr="00907FC6">
              <w:rPr>
                <w:rFonts w:ascii="Times New Roman" w:eastAsia="Times New Roman" w:hAnsi="Times New Roman" w:cs="Times New Roman"/>
                <w:color w:val="000000"/>
                <w:kern w:val="0"/>
                <w:sz w:val="18"/>
                <w:szCs w:val="18"/>
                <w:lang w:eastAsia="en-AU"/>
                <w14:ligatures w14:val="none"/>
              </w:rPr>
            </w:r>
            <w:r w:rsidR="009212D1" w:rsidRPr="00907FC6">
              <w:rPr>
                <w:rFonts w:ascii="Times New Roman" w:eastAsia="Times New Roman" w:hAnsi="Times New Roman" w:cs="Times New Roman"/>
                <w:color w:val="000000"/>
                <w:kern w:val="0"/>
                <w:sz w:val="18"/>
                <w:szCs w:val="18"/>
                <w:lang w:eastAsia="en-AU"/>
                <w14:ligatures w14:val="none"/>
              </w:rPr>
              <w:fldChar w:fldCharType="end"/>
            </w:r>
            <w:r w:rsidR="009212D1" w:rsidRPr="00907FC6">
              <w:rPr>
                <w:rFonts w:ascii="Times New Roman" w:eastAsia="Times New Roman" w:hAnsi="Times New Roman" w:cs="Times New Roman"/>
                <w:color w:val="000000"/>
                <w:kern w:val="0"/>
                <w:sz w:val="18"/>
                <w:szCs w:val="18"/>
                <w:lang w:eastAsia="en-AU"/>
                <w14:ligatures w14:val="none"/>
              </w:rPr>
            </w:r>
            <w:r w:rsidR="009212D1" w:rsidRPr="00907FC6">
              <w:rPr>
                <w:rFonts w:ascii="Times New Roman" w:eastAsia="Times New Roman" w:hAnsi="Times New Roman" w:cs="Times New Roman"/>
                <w:color w:val="000000"/>
                <w:kern w:val="0"/>
                <w:sz w:val="18"/>
                <w:szCs w:val="18"/>
                <w:lang w:eastAsia="en-AU"/>
                <w14:ligatures w14:val="none"/>
              </w:rPr>
              <w:fldChar w:fldCharType="separate"/>
            </w:r>
            <w:r w:rsidR="009212D1" w:rsidRPr="00907FC6">
              <w:rPr>
                <w:rFonts w:ascii="Times New Roman" w:eastAsia="Times New Roman" w:hAnsi="Times New Roman" w:cs="Times New Roman"/>
                <w:noProof/>
                <w:color w:val="000000"/>
                <w:kern w:val="0"/>
                <w:sz w:val="18"/>
                <w:szCs w:val="18"/>
                <w:vertAlign w:val="superscript"/>
                <w:lang w:eastAsia="en-AU"/>
                <w14:ligatures w14:val="none"/>
              </w:rPr>
              <w:t>22</w:t>
            </w:r>
            <w:r w:rsidR="009212D1"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19196E28" w14:textId="3CFB825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7FA3C18E" w14:textId="17C53C6C"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48455A4C"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tcPr>
          <w:p w14:paraId="5B9C22ED" w14:textId="07147635"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27A5FD3D" w14:textId="7802592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6</w:t>
            </w:r>
          </w:p>
        </w:tc>
        <w:tc>
          <w:tcPr>
            <w:tcW w:w="850" w:type="dxa"/>
            <w:noWrap/>
            <w:hideMark/>
          </w:tcPr>
          <w:p w14:paraId="25F0C8A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8</w:t>
            </w:r>
          </w:p>
        </w:tc>
        <w:tc>
          <w:tcPr>
            <w:tcW w:w="709" w:type="dxa"/>
            <w:noWrap/>
            <w:hideMark/>
          </w:tcPr>
          <w:p w14:paraId="214E910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94</w:t>
            </w:r>
          </w:p>
        </w:tc>
      </w:tr>
      <w:tr w:rsidR="00346775" w:rsidRPr="00907FC6" w14:paraId="1B23DB97" w14:textId="77777777" w:rsidTr="00346775">
        <w:trPr>
          <w:trHeight w:val="291"/>
        </w:trPr>
        <w:tc>
          <w:tcPr>
            <w:tcW w:w="704" w:type="dxa"/>
            <w:vMerge/>
            <w:hideMark/>
          </w:tcPr>
          <w:p w14:paraId="759EDC7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A7D2D41"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5F3DF70B" w14:textId="17A2A78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314045</w:t>
            </w:r>
            <w:r w:rsidR="00CD3AF8"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YXJjaGFuZDwvQXV0aG9yPjxZZWFyPjIwMTY8L1llYXI+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</w:fldData>
              </w:fldChar>
            </w:r>
            <w:r w:rsidR="00CD3AF8"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CD3AF8"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NYXJjaGFuZDwvQXV0aG9yPjxZZWFyPjIwMTY8L1llYXI+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</w:fldData>
              </w:fldChar>
            </w:r>
            <w:r w:rsidR="00CD3AF8"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CD3AF8" w:rsidRPr="00907FC6">
              <w:rPr>
                <w:rFonts w:ascii="Times New Roman" w:eastAsia="Times New Roman" w:hAnsi="Times New Roman" w:cs="Times New Roman"/>
                <w:color w:val="000000"/>
                <w:kern w:val="0"/>
                <w:sz w:val="18"/>
                <w:szCs w:val="18"/>
                <w:lang w:eastAsia="en-AU"/>
                <w14:ligatures w14:val="none"/>
              </w:rPr>
            </w:r>
            <w:r w:rsidR="00CD3AF8" w:rsidRPr="00907FC6">
              <w:rPr>
                <w:rFonts w:ascii="Times New Roman" w:eastAsia="Times New Roman" w:hAnsi="Times New Roman" w:cs="Times New Roman"/>
                <w:color w:val="000000"/>
                <w:kern w:val="0"/>
                <w:sz w:val="18"/>
                <w:szCs w:val="18"/>
                <w:lang w:eastAsia="en-AU"/>
                <w14:ligatures w14:val="none"/>
              </w:rPr>
              <w:fldChar w:fldCharType="end"/>
            </w:r>
            <w:r w:rsidR="00CD3AF8" w:rsidRPr="00907FC6">
              <w:rPr>
                <w:rFonts w:ascii="Times New Roman" w:eastAsia="Times New Roman" w:hAnsi="Times New Roman" w:cs="Times New Roman"/>
                <w:color w:val="000000"/>
                <w:kern w:val="0"/>
                <w:sz w:val="18"/>
                <w:szCs w:val="18"/>
                <w:lang w:eastAsia="en-AU"/>
                <w14:ligatures w14:val="none"/>
              </w:rPr>
            </w:r>
            <w:r w:rsidR="00CD3AF8" w:rsidRPr="00907FC6">
              <w:rPr>
                <w:rFonts w:ascii="Times New Roman" w:eastAsia="Times New Roman" w:hAnsi="Times New Roman" w:cs="Times New Roman"/>
                <w:color w:val="000000"/>
                <w:kern w:val="0"/>
                <w:sz w:val="18"/>
                <w:szCs w:val="18"/>
                <w:lang w:eastAsia="en-AU"/>
                <w14:ligatures w14:val="none"/>
              </w:rPr>
              <w:fldChar w:fldCharType="separate"/>
            </w:r>
            <w:r w:rsidR="00CD3AF8" w:rsidRPr="00907FC6">
              <w:rPr>
                <w:rFonts w:ascii="Times New Roman" w:eastAsia="Times New Roman" w:hAnsi="Times New Roman" w:cs="Times New Roman"/>
                <w:noProof/>
                <w:color w:val="000000"/>
                <w:kern w:val="0"/>
                <w:sz w:val="18"/>
                <w:szCs w:val="18"/>
                <w:vertAlign w:val="superscript"/>
                <w:lang w:eastAsia="en-AU"/>
                <w14:ligatures w14:val="none"/>
              </w:rPr>
              <w:t>23</w:t>
            </w:r>
            <w:r w:rsidR="00CD3AF8"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6ABC6254" w14:textId="04ABC0C6"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58151FB5" w14:textId="4C0F0E9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D6E51D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340E6A13" w14:textId="37077C2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C47C029" w14:textId="3954112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2</w:t>
            </w:r>
          </w:p>
        </w:tc>
        <w:tc>
          <w:tcPr>
            <w:tcW w:w="850" w:type="dxa"/>
            <w:shd w:val="clear" w:color="auto" w:fill="D9D9D9" w:themeFill="background1" w:themeFillShade="D9"/>
            <w:noWrap/>
            <w:hideMark/>
          </w:tcPr>
          <w:p w14:paraId="77A3D12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w:t>
            </w:r>
          </w:p>
        </w:tc>
        <w:tc>
          <w:tcPr>
            <w:tcW w:w="709" w:type="dxa"/>
            <w:shd w:val="clear" w:color="auto" w:fill="D9D9D9" w:themeFill="background1" w:themeFillShade="D9"/>
            <w:noWrap/>
            <w:hideMark/>
          </w:tcPr>
          <w:p w14:paraId="629C2427"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2</w:t>
            </w:r>
          </w:p>
        </w:tc>
      </w:tr>
      <w:tr w:rsidR="00346775" w:rsidRPr="00907FC6" w14:paraId="183D80B1" w14:textId="77777777" w:rsidTr="00346775">
        <w:trPr>
          <w:trHeight w:val="281"/>
        </w:trPr>
        <w:tc>
          <w:tcPr>
            <w:tcW w:w="704" w:type="dxa"/>
            <w:vMerge w:val="restart"/>
            <w:noWrap/>
            <w:hideMark/>
          </w:tcPr>
          <w:p w14:paraId="49ABE727"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8</w:t>
            </w:r>
          </w:p>
        </w:tc>
        <w:tc>
          <w:tcPr>
            <w:tcW w:w="1559" w:type="dxa"/>
            <w:vMerge w:val="restart"/>
            <w:noWrap/>
            <w:hideMark/>
          </w:tcPr>
          <w:p w14:paraId="62CF9EF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9a-3p</w:t>
            </w:r>
          </w:p>
        </w:tc>
        <w:tc>
          <w:tcPr>
            <w:tcW w:w="1560" w:type="dxa"/>
            <w:hideMark/>
          </w:tcPr>
          <w:p w14:paraId="5211E409" w14:textId="31B3978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2829805</w:t>
            </w:r>
            <w:r w:rsidR="0068602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686025"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686025"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OaWVsc2VuPC9BdXRob3I+PFllYXI+MjAxMjwvWWVhcj48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KmJsb29k
L21ldGFib2xpc208L2tleXdvcmQ+PGtleXdvcmQ+RGlzZWFzZSBQcm9ncmVzc2lvbjwva2V5d29y
ZD48a2V5d29yZD5GZW1hbGU8L2tleXdvcmQ+PGtleXdvcmQ+SHVtYW5zPC9rZXl3b3JkPjxrZXl3
b3JkPkh5cGVyZ2x5Y2VtaWEvbWV0YWJvbGlzbTwva2V5d29yZD48a2V5d29yZD5JbnN1bGluLVNl
Y3JldGluZyBDZWxscy8qY3l0b2xvZ3k8L2tleXdvcmQ+PGtleXdvcmQ+TWFsZTwva2V5d29yZD48
a2V5d29yZD5NaWNyb1JOQXMvKm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UHJpbnQpJiN4RDsxNjg3LTUyMTQgKExpbmtpbmcpPC9pc2JuPjxhY2Nlc3Npb24t
bnVtPjIyODI5ODA1PC9hY2Nlc3Npb24tbnVtPjx1cmxzPjxyZWxhdGVkLXVybHM+PHVybD5odHRw
czovL3d3dy5uY2JpLm5sbS5uaWguZ292L3B1Ym1lZC8yMjgyOTgwNTwvdXJsPjwvcmVsYXRlZC11
cmxzPjwvdXJscz48Y3VzdG9tMj5QTUMzMzk4NjA2PC9jdXN0b20yPjxlbGVjdHJvbmljLXJlc291
cmNlLW51bT4xMC4xMTU1LzIwMTIvODk2MzYyPC9lbGVjdHJvbmljLXJlc291cmNlLW51bT48cmVt
b3RlLWRhdGFiYXNlLW5hbWU+TWVkbGluZTwvcmVtb3RlLWRhdGFiYXNlLW5hbWU+PHJlbW90ZS1k
YXRhYmFzZS1wcm92aWRlcj5OTE08L3JlbW90ZS1kYXRhYmFzZS1wcm92aWRlcj48L3JlY29yZD48
L0NpdGU+PC9FbmROb3RlPn==
</w:fldData>
              </w:fldChar>
            </w:r>
            <w:r w:rsidR="00686025"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686025" w:rsidRPr="00907FC6">
              <w:rPr>
                <w:rFonts w:ascii="Times New Roman" w:eastAsia="Times New Roman" w:hAnsi="Times New Roman" w:cs="Times New Roman"/>
                <w:color w:val="000000"/>
                <w:kern w:val="0"/>
                <w:sz w:val="18"/>
                <w:szCs w:val="18"/>
                <w:lang w:eastAsia="en-AU"/>
                <w14:ligatures w14:val="none"/>
              </w:rPr>
            </w:r>
            <w:r w:rsidR="00686025" w:rsidRPr="00907FC6">
              <w:rPr>
                <w:rFonts w:ascii="Times New Roman" w:eastAsia="Times New Roman" w:hAnsi="Times New Roman" w:cs="Times New Roman"/>
                <w:color w:val="000000"/>
                <w:kern w:val="0"/>
                <w:sz w:val="18"/>
                <w:szCs w:val="18"/>
                <w:lang w:eastAsia="en-AU"/>
                <w14:ligatures w14:val="none"/>
              </w:rPr>
              <w:fldChar w:fldCharType="end"/>
            </w:r>
            <w:r w:rsidR="00686025" w:rsidRPr="00907FC6">
              <w:rPr>
                <w:rFonts w:ascii="Times New Roman" w:eastAsia="Times New Roman" w:hAnsi="Times New Roman" w:cs="Times New Roman"/>
                <w:color w:val="000000"/>
                <w:kern w:val="0"/>
                <w:sz w:val="18"/>
                <w:szCs w:val="18"/>
                <w:lang w:eastAsia="en-AU"/>
                <w14:ligatures w14:val="none"/>
              </w:rPr>
            </w:r>
            <w:r w:rsidR="00686025" w:rsidRPr="00907FC6">
              <w:rPr>
                <w:rFonts w:ascii="Times New Roman" w:eastAsia="Times New Roman" w:hAnsi="Times New Roman" w:cs="Times New Roman"/>
                <w:color w:val="000000"/>
                <w:kern w:val="0"/>
                <w:sz w:val="18"/>
                <w:szCs w:val="18"/>
                <w:lang w:eastAsia="en-AU"/>
                <w14:ligatures w14:val="none"/>
              </w:rPr>
              <w:fldChar w:fldCharType="separate"/>
            </w:r>
            <w:r w:rsidR="00686025" w:rsidRPr="00907FC6">
              <w:rPr>
                <w:rFonts w:ascii="Times New Roman" w:eastAsia="Times New Roman" w:hAnsi="Times New Roman" w:cs="Times New Roman"/>
                <w:noProof/>
                <w:color w:val="000000"/>
                <w:kern w:val="0"/>
                <w:sz w:val="18"/>
                <w:szCs w:val="18"/>
                <w:vertAlign w:val="superscript"/>
                <w:lang w:eastAsia="en-AU"/>
                <w14:ligatures w14:val="none"/>
              </w:rPr>
              <w:t>9</w:t>
            </w:r>
            <w:r w:rsidR="00686025"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13660E9B"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Discovery + Validation)</w:t>
            </w:r>
          </w:p>
        </w:tc>
        <w:tc>
          <w:tcPr>
            <w:tcW w:w="567" w:type="dxa"/>
            <w:noWrap/>
          </w:tcPr>
          <w:p w14:paraId="51952AEC"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629C936C" w14:textId="78B0C76B"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2BD08175" w14:textId="30DF5606"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13FB6F2F" w14:textId="35321CFD"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79033C91" w14:textId="558059F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512</w:t>
            </w:r>
          </w:p>
        </w:tc>
        <w:tc>
          <w:tcPr>
            <w:tcW w:w="850" w:type="dxa"/>
            <w:noWrap/>
            <w:hideMark/>
          </w:tcPr>
          <w:p w14:paraId="0C37896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05</w:t>
            </w:r>
          </w:p>
        </w:tc>
        <w:tc>
          <w:tcPr>
            <w:tcW w:w="709" w:type="dxa"/>
            <w:noWrap/>
            <w:hideMark/>
          </w:tcPr>
          <w:p w14:paraId="499FF31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17</w:t>
            </w:r>
          </w:p>
        </w:tc>
      </w:tr>
      <w:tr w:rsidR="00346775" w:rsidRPr="00907FC6" w14:paraId="2C7DBD1F" w14:textId="77777777" w:rsidTr="00346775">
        <w:trPr>
          <w:trHeight w:val="281"/>
        </w:trPr>
        <w:tc>
          <w:tcPr>
            <w:tcW w:w="704" w:type="dxa"/>
            <w:vMerge/>
            <w:hideMark/>
          </w:tcPr>
          <w:p w14:paraId="0A7EB6C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3A36DE2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65F4C97E" w14:textId="06CC17B2" w:rsidR="009311AB" w:rsidRPr="00907FC6" w:rsidRDefault="009311AB" w:rsidP="00A47560">
            <w:pPr>
              <w:rPr>
                <w:rFonts w:ascii="Times New Roman" w:eastAsia="Times New Roman" w:hAnsi="Times New Roman" w:cs="Times New Roman"/>
                <w:color w:val="000000"/>
                <w:kern w:val="0"/>
                <w:sz w:val="18"/>
                <w:szCs w:val="18"/>
                <w:lang w:val="da-DK" w:eastAsia="en-AU"/>
                <w14:ligatures w14:val="none"/>
              </w:rPr>
            </w:pPr>
            <w:r w:rsidRPr="00907FC6">
              <w:rPr>
                <w:rFonts w:ascii="Times New Roman" w:eastAsia="Times New Roman" w:hAnsi="Times New Roman" w:cs="Times New Roman"/>
                <w:color w:val="000000"/>
                <w:kern w:val="0"/>
                <w:sz w:val="18"/>
                <w:szCs w:val="18"/>
                <w:lang w:val="da-DK" w:eastAsia="en-AU"/>
                <w14:ligatures w14:val="none"/>
              </w:rPr>
              <w:t>Ibrahim et al, 2019; Gene reports</w:t>
            </w:r>
            <w:r w:rsidR="00A04D53" w:rsidRPr="00907FC6">
              <w:rPr>
                <w:rFonts w:ascii="Times New Roman" w:eastAsia="Times New Roman" w:hAnsi="Times New Roman" w:cs="Times New Roman"/>
                <w:color w:val="000000"/>
                <w:kern w:val="0"/>
                <w:sz w:val="18"/>
                <w:szCs w:val="18"/>
                <w:lang w:val="da-DK" w:eastAsia="en-AU"/>
                <w14:ligatures w14:val="none"/>
              </w:rPr>
              <w:fldChar w:fldCharType="begin"/>
            </w:r>
            <w:r w:rsidR="00A04D53" w:rsidRPr="00907FC6">
              <w:rPr>
                <w:rFonts w:ascii="Times New Roman" w:eastAsia="Times New Roman" w:hAnsi="Times New Roman" w:cs="Times New Roman"/>
                <w:color w:val="000000"/>
                <w:kern w:val="0"/>
                <w:sz w:val="18"/>
                <w:szCs w:val="18"/>
                <w:lang w:val="da-DK" w:eastAsia="en-AU"/>
                <w14:ligatures w14:val="none"/>
              </w:rPr>
              <w:instrText xml:space="preserve"> ADDIN EN.CITE &lt;EndNote&gt;&lt;Cite&gt;&lt;Author&gt;Ibrahim&lt;/Author&gt;&lt;Year&gt;2019&lt;/Year&gt;&lt;RecNum&gt;26&lt;/RecNum&gt;&lt;DisplayText&gt;&lt;style face="superscript"&gt;24&lt;/style&gt;&lt;/DisplayText&gt;&lt;record&gt;&lt;rec-number&gt;26&lt;/rec-number&gt;&lt;foreign-keys&gt;&lt;key app="EN" db-id="tx52wwswzrdafpefez45pxvsdwz5fzrdtw29" timestamp="1725609803"&gt;26&lt;/key&gt;&lt;/foreign-keys&gt;&lt;ref-type name="Journal Article"&gt;17&lt;/ref-type&gt;&lt;contributors&gt;&lt;authors&gt;&lt;author&gt;Ibrahim, Alshaymaa A.&lt;/author&gt;&lt;author&gt;Soliman, Hend M.&lt;/author&gt;&lt;author&gt;El-Lebedy, Dalia&lt;/author&gt;&lt;author&gt;Hassan, Mirhane&lt;/author&gt;&lt;author&gt;Helmy, Neveen A.&lt;/author&gt;&lt;author&gt;Abdel Hamid, Tamer A.&lt;/author&gt;&lt;author&gt;Abdelhamid, Nehal&lt;/author&gt;&lt;/authors&gt;&lt;/contributors&gt;&lt;titles&gt;&lt;title&gt;Expression of exosomal miR-21 and miR-29 in serum of children and adolescents with T1DM and persistent microalbuminuria&lt;/title&gt;&lt;secondary-title&gt;Gene Reports&lt;/secondary-title&gt;&lt;/titles&gt;&lt;periodical&gt;&lt;full-title&gt;Gene Reports&lt;/full-title&gt;&lt;/periodical&gt;&lt;pages&gt;100461&lt;/pages&gt;&lt;volume&gt;16&lt;/volume&gt;&lt;keywords&gt;&lt;keyword&gt;Diabetic nephropathy&lt;/keyword&gt;&lt;keyword&gt;Exosomal miRNAs&lt;/keyword&gt;&lt;keyword&gt;miR-21&lt;/keyword&gt;&lt;keyword&gt;miR-29&lt;/keyword&gt;&lt;keyword&gt;Persistent microalbuminuria&lt;/keyword&gt;&lt;keyword&gt;T1DM&lt;/keyword&gt;&lt;/keywords&gt;&lt;dates&gt;&lt;year&gt;2019&lt;/year&gt;&lt;pub-dates&gt;&lt;date&gt;2019/09/01/&lt;/date&gt;&lt;/pub-dates&gt;&lt;/dates&gt;&lt;isbn&gt;2452-0144&lt;/isbn&gt;&lt;urls&gt;&lt;related-urls&gt;&lt;url&gt;https://www.sciencedirect.com/science/article/pii/S2452014419301037&lt;/url&gt;&lt;/related-urls&gt;&lt;/urls&gt;&lt;electronic-resource-num&gt;https://doi.org/10.1016/j.genrep.2019.100461&lt;/electronic-resource-num&gt;&lt;/record&gt;&lt;/Cite&gt;&lt;/EndNote&gt;</w:instrText>
            </w:r>
            <w:r w:rsidR="00A04D53" w:rsidRPr="00907FC6">
              <w:rPr>
                <w:rFonts w:ascii="Times New Roman" w:eastAsia="Times New Roman" w:hAnsi="Times New Roman" w:cs="Times New Roman"/>
                <w:color w:val="000000"/>
                <w:kern w:val="0"/>
                <w:sz w:val="18"/>
                <w:szCs w:val="18"/>
                <w:lang w:val="da-DK" w:eastAsia="en-AU"/>
                <w14:ligatures w14:val="none"/>
              </w:rPr>
              <w:fldChar w:fldCharType="separate"/>
            </w:r>
            <w:r w:rsidR="00A04D53" w:rsidRPr="00907FC6">
              <w:rPr>
                <w:rFonts w:ascii="Times New Roman" w:eastAsia="Times New Roman" w:hAnsi="Times New Roman" w:cs="Times New Roman"/>
                <w:noProof/>
                <w:color w:val="000000"/>
                <w:kern w:val="0"/>
                <w:sz w:val="18"/>
                <w:szCs w:val="18"/>
                <w:vertAlign w:val="superscript"/>
                <w:lang w:val="da-DK" w:eastAsia="en-AU"/>
                <w14:ligatures w14:val="none"/>
              </w:rPr>
              <w:t>24</w:t>
            </w:r>
            <w:r w:rsidR="00A04D53" w:rsidRPr="00907FC6">
              <w:rPr>
                <w:rFonts w:ascii="Times New Roman" w:eastAsia="Times New Roman" w:hAnsi="Times New Roman" w:cs="Times New Roman"/>
                <w:color w:val="000000"/>
                <w:kern w:val="0"/>
                <w:sz w:val="18"/>
                <w:szCs w:val="18"/>
                <w:lang w:val="da-DK" w:eastAsia="en-AU"/>
                <w14:ligatures w14:val="none"/>
              </w:rPr>
              <w:fldChar w:fldCharType="end"/>
            </w:r>
          </w:p>
        </w:tc>
        <w:tc>
          <w:tcPr>
            <w:tcW w:w="567" w:type="dxa"/>
            <w:shd w:val="clear" w:color="auto" w:fill="D9D9D9" w:themeFill="background1" w:themeFillShade="D9"/>
            <w:noWrap/>
          </w:tcPr>
          <w:p w14:paraId="69C76467" w14:textId="77777777" w:rsidR="009311AB" w:rsidRPr="00907FC6" w:rsidRDefault="009311AB" w:rsidP="006A037C">
            <w:pPr>
              <w:jc w:val="center"/>
              <w:rPr>
                <w:rFonts w:ascii="Times New Roman" w:eastAsia="Times New Roman" w:hAnsi="Times New Roman" w:cs="Times New Roman"/>
                <w:color w:val="000000"/>
                <w:kern w:val="0"/>
                <w:sz w:val="18"/>
                <w:szCs w:val="18"/>
                <w:lang w:val="da-DK" w:eastAsia="en-AU"/>
                <w14:ligatures w14:val="none"/>
              </w:rPr>
            </w:pPr>
          </w:p>
        </w:tc>
        <w:tc>
          <w:tcPr>
            <w:tcW w:w="850" w:type="dxa"/>
            <w:shd w:val="clear" w:color="auto" w:fill="D9D9D9" w:themeFill="background1" w:themeFillShade="D9"/>
            <w:noWrap/>
            <w:hideMark/>
          </w:tcPr>
          <w:p w14:paraId="2163A20E" w14:textId="02F3EB4A" w:rsidR="009311AB" w:rsidRPr="00907FC6" w:rsidRDefault="009311AB" w:rsidP="006A037C">
            <w:pPr>
              <w:jc w:val="center"/>
              <w:rPr>
                <w:rFonts w:ascii="Times New Roman" w:eastAsia="Times New Roman" w:hAnsi="Times New Roman" w:cs="Times New Roman"/>
                <w:color w:val="000000"/>
                <w:kern w:val="0"/>
                <w:sz w:val="18"/>
                <w:szCs w:val="18"/>
                <w:lang w:val="da-DK" w:eastAsia="en-AU"/>
                <w14:ligatures w14:val="none"/>
              </w:rPr>
            </w:pPr>
          </w:p>
        </w:tc>
        <w:tc>
          <w:tcPr>
            <w:tcW w:w="851" w:type="dxa"/>
            <w:shd w:val="clear" w:color="auto" w:fill="D9D9D9" w:themeFill="background1" w:themeFillShade="D9"/>
            <w:noWrap/>
            <w:hideMark/>
          </w:tcPr>
          <w:p w14:paraId="064CB66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73502CD4" w14:textId="5E8EDA51"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47FD38B2" w14:textId="7DD114B4"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0</w:t>
            </w:r>
          </w:p>
        </w:tc>
        <w:tc>
          <w:tcPr>
            <w:tcW w:w="850" w:type="dxa"/>
            <w:shd w:val="clear" w:color="auto" w:fill="D9D9D9" w:themeFill="background1" w:themeFillShade="D9"/>
            <w:noWrap/>
            <w:hideMark/>
          </w:tcPr>
          <w:p w14:paraId="5874EAD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709" w:type="dxa"/>
            <w:shd w:val="clear" w:color="auto" w:fill="D9D9D9" w:themeFill="background1" w:themeFillShade="D9"/>
            <w:noWrap/>
            <w:hideMark/>
          </w:tcPr>
          <w:p w14:paraId="18631733"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80</w:t>
            </w:r>
          </w:p>
        </w:tc>
      </w:tr>
      <w:tr w:rsidR="00346775" w:rsidRPr="00907FC6" w14:paraId="0B4F719B" w14:textId="77777777" w:rsidTr="00346775">
        <w:trPr>
          <w:trHeight w:val="291"/>
        </w:trPr>
        <w:tc>
          <w:tcPr>
            <w:tcW w:w="704" w:type="dxa"/>
            <w:vMerge/>
            <w:hideMark/>
          </w:tcPr>
          <w:p w14:paraId="6ECD0D9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4B8EACE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3B8BCDFE" w14:textId="13F96F56"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tcPr>
          <w:p w14:paraId="76CAB14C"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5900A845" w14:textId="629637D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09443C0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1134" w:type="dxa"/>
          </w:tcPr>
          <w:p w14:paraId="1D06EEA5" w14:textId="295A4F69"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9C0A886" w14:textId="6607484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noWrap/>
            <w:hideMark/>
          </w:tcPr>
          <w:p w14:paraId="0F0DE271"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noWrap/>
            <w:hideMark/>
          </w:tcPr>
          <w:p w14:paraId="22B4C0A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654192EC" w14:textId="77777777" w:rsidTr="00346775">
        <w:trPr>
          <w:trHeight w:val="281"/>
        </w:trPr>
        <w:tc>
          <w:tcPr>
            <w:tcW w:w="704" w:type="dxa"/>
            <w:vMerge w:val="restart"/>
            <w:noWrap/>
            <w:hideMark/>
          </w:tcPr>
          <w:p w14:paraId="01C5FDDC"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w:t>
            </w:r>
          </w:p>
        </w:tc>
        <w:tc>
          <w:tcPr>
            <w:tcW w:w="1559" w:type="dxa"/>
            <w:vMerge w:val="restart"/>
            <w:noWrap/>
            <w:hideMark/>
          </w:tcPr>
          <w:p w14:paraId="23A89D6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21-5p</w:t>
            </w:r>
          </w:p>
        </w:tc>
        <w:tc>
          <w:tcPr>
            <w:tcW w:w="1560" w:type="dxa"/>
            <w:shd w:val="clear" w:color="auto" w:fill="D9D9D9" w:themeFill="background1" w:themeFillShade="D9"/>
            <w:hideMark/>
          </w:tcPr>
          <w:p w14:paraId="16AACF36" w14:textId="54AF9BA4"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445851</w:t>
            </w:r>
            <w:r w:rsidR="007E6B97"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YWtodGVyPC9BdXRob3I+PFllYXI+MjAxODwvWWVhcj48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</w:fldData>
              </w:fldChar>
            </w:r>
            <w:r w:rsidR="007E6B97"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7E6B97"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MYWtodGVyPC9BdXRob3I+PFllYXI+MjAxODwvWWVhcj48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</w:fldData>
              </w:fldChar>
            </w:r>
            <w:r w:rsidR="007E6B97"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7E6B97" w:rsidRPr="00907FC6">
              <w:rPr>
                <w:rFonts w:ascii="Times New Roman" w:eastAsia="Times New Roman" w:hAnsi="Times New Roman" w:cs="Times New Roman"/>
                <w:color w:val="000000"/>
                <w:kern w:val="0"/>
                <w:sz w:val="18"/>
                <w:szCs w:val="18"/>
                <w:lang w:eastAsia="en-AU"/>
                <w14:ligatures w14:val="none"/>
              </w:rPr>
            </w:r>
            <w:r w:rsidR="007E6B97" w:rsidRPr="00907FC6">
              <w:rPr>
                <w:rFonts w:ascii="Times New Roman" w:eastAsia="Times New Roman" w:hAnsi="Times New Roman" w:cs="Times New Roman"/>
                <w:color w:val="000000"/>
                <w:kern w:val="0"/>
                <w:sz w:val="18"/>
                <w:szCs w:val="18"/>
                <w:lang w:eastAsia="en-AU"/>
                <w14:ligatures w14:val="none"/>
              </w:rPr>
              <w:fldChar w:fldCharType="end"/>
            </w:r>
            <w:r w:rsidR="007E6B97" w:rsidRPr="00907FC6">
              <w:rPr>
                <w:rFonts w:ascii="Times New Roman" w:eastAsia="Times New Roman" w:hAnsi="Times New Roman" w:cs="Times New Roman"/>
                <w:color w:val="000000"/>
                <w:kern w:val="0"/>
                <w:sz w:val="18"/>
                <w:szCs w:val="18"/>
                <w:lang w:eastAsia="en-AU"/>
                <w14:ligatures w14:val="none"/>
              </w:rPr>
            </w:r>
            <w:r w:rsidR="007E6B97" w:rsidRPr="00907FC6">
              <w:rPr>
                <w:rFonts w:ascii="Times New Roman" w:eastAsia="Times New Roman" w:hAnsi="Times New Roman" w:cs="Times New Roman"/>
                <w:color w:val="000000"/>
                <w:kern w:val="0"/>
                <w:sz w:val="18"/>
                <w:szCs w:val="18"/>
                <w:lang w:eastAsia="en-AU"/>
                <w14:ligatures w14:val="none"/>
              </w:rPr>
              <w:fldChar w:fldCharType="separate"/>
            </w:r>
            <w:r w:rsidR="007E6B97" w:rsidRPr="00907FC6">
              <w:rPr>
                <w:rFonts w:ascii="Times New Roman" w:eastAsia="Times New Roman" w:hAnsi="Times New Roman" w:cs="Times New Roman"/>
                <w:noProof/>
                <w:color w:val="000000"/>
                <w:kern w:val="0"/>
                <w:sz w:val="18"/>
                <w:szCs w:val="18"/>
                <w:vertAlign w:val="superscript"/>
                <w:lang w:eastAsia="en-AU"/>
                <w14:ligatures w14:val="none"/>
              </w:rPr>
              <w:t>21</w:t>
            </w:r>
            <w:r w:rsidR="007E6B97"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63B1E238" w14:textId="37E8472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3A4070AF" w14:textId="64FDDE02"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552FCA7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19E5F490" w14:textId="08A53DE6"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576BF06" w14:textId="1AFB714E"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850" w:type="dxa"/>
            <w:shd w:val="clear" w:color="auto" w:fill="D9D9D9" w:themeFill="background1" w:themeFillShade="D9"/>
            <w:noWrap/>
            <w:hideMark/>
          </w:tcPr>
          <w:p w14:paraId="578B1ED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709" w:type="dxa"/>
            <w:shd w:val="clear" w:color="auto" w:fill="D9D9D9" w:themeFill="background1" w:themeFillShade="D9"/>
            <w:noWrap/>
            <w:hideMark/>
          </w:tcPr>
          <w:p w14:paraId="0F2A4FBC"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35</w:t>
            </w:r>
          </w:p>
        </w:tc>
      </w:tr>
      <w:tr w:rsidR="00346775" w:rsidRPr="00907FC6" w14:paraId="2833D873" w14:textId="77777777" w:rsidTr="00346775">
        <w:trPr>
          <w:trHeight w:val="281"/>
        </w:trPr>
        <w:tc>
          <w:tcPr>
            <w:tcW w:w="704" w:type="dxa"/>
            <w:vMerge/>
            <w:hideMark/>
          </w:tcPr>
          <w:p w14:paraId="1FAE475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7BF3CC1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52EA69DF" w14:textId="00A6D57D"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582977</w:t>
            </w:r>
            <w:r w:rsidR="00377633" w:rsidRPr="00907FC6">
              <w:rPr>
                <w:rFonts w:ascii="Times New Roman" w:eastAsia="Times New Roman" w:hAnsi="Times New Roman" w:cs="Times New Roman"/>
                <w:color w:val="000000"/>
                <w:kern w:val="0"/>
                <w:sz w:val="18"/>
                <w:szCs w:val="18"/>
                <w:lang w:eastAsia="en-AU"/>
                <w14:ligatures w14:val="none"/>
              </w:rPr>
              <w:fldChar w:fldCharType="begin"/>
            </w:r>
            <w:r w:rsidR="00377633" w:rsidRPr="00907FC6">
              <w:rPr>
                <w:rFonts w:ascii="Times New Roman" w:eastAsia="Times New Roman" w:hAnsi="Times New Roman" w:cs="Times New Roman"/>
                <w:color w:val="000000"/>
                <w:kern w:val="0"/>
                <w:sz w:val="18"/>
                <w:szCs w:val="18"/>
                <w:lang w:eastAsia="en-AU"/>
                <w14:ligatures w14:val="none"/>
              </w:rPr>
              <w:instrText xml:space="preserve"> ADDIN EN.CITE &lt;EndNote&gt;&lt;Cite&gt;&lt;Author&gt;Liu&lt;/Author&gt;&lt;Year&gt;2019&lt;/Year&gt;&lt;RecNum&gt;3&lt;/RecNum&gt;&lt;DisplayText&gt;&lt;style face="superscript"&gt;3&lt;/style&gt;&lt;/DisplayText&gt;&lt;record&gt;&lt;rec-number&gt;3&lt;/rec-number&gt;&lt;foreign-keys&gt;&lt;key app="EN" db-id="tx52wwswzrdafpefez45pxvsdwz5fzrdtw29" timestamp="1725605998"&gt;3&lt;/key&gt;&lt;/foreign-keys&gt;&lt;ref-type name="Journal Article"&gt;17&lt;/ref-type&gt;&lt;contributors&gt;&lt;authors&gt;&lt;author&gt;Liu, Y.&lt;/author&gt;&lt;author&gt;Ma, M.&lt;/author&gt;&lt;author&gt;Yu, J.&lt;/author&gt;&lt;author&gt;Ping, F.&lt;/author&gt;&lt;author&gt;Zhang, H.&lt;/author&gt;&lt;author&gt;Li, W.&lt;/author&gt;&lt;author&gt;Xu, L.&lt;/author&gt;&lt;author&gt;Li, Y.&lt;/author&gt;&lt;/authors&gt;&lt;/contributors&gt;&lt;auth-address&gt;Department of Endocrinology, Key Laboratory of Endocrinology, Ministry of Health, Peking Union Medical College Hospital, Peking Union Medical College, Chinese Academy of Medical Sciences, Beijing 100730, China.&lt;/auth-address&gt;&lt;titles&gt;&lt;title&gt;Decreased Serum microRNA-21, microRNA-25, microRNA-146a, and microRNA-181a in Autoimmune Diabetes: Potential Biomarkers for Diagnosis and Possible Involvement in Pathogenesis&lt;/title&gt;&lt;secondary-title&gt;Int J Endocrinol&lt;/secondary-title&gt;&lt;/titles&gt;&lt;periodical&gt;&lt;full-title&gt;Int J Endocrinol&lt;/full-title&gt;&lt;/periodical&gt;&lt;pages&gt;8406438&lt;/pages&gt;&lt;volume&gt;2019&lt;/volume&gt;&lt;edition&gt;20190909&lt;/edition&gt;&lt;dates&gt;&lt;year&gt;2019&lt;/year&gt;&lt;/dates&gt;&lt;isbn&gt;1687-8337 (Print)&amp;#xD;1687-8345 (Electronic)&amp;#xD;1687-8337 (Linking)&lt;/isbn&gt;&lt;accession-num&gt;31582977&lt;/accession-num&gt;&lt;urls&gt;&lt;related-urls&gt;&lt;url&gt;https://www.ncbi.nlm.nih.gov/pubmed/31582977&lt;/url&gt;&lt;/related-urls&gt;&lt;/urls&gt;&lt;custom1&gt;The authors declare that there are no conflicts of interest regarding the publication of this paper.&lt;/custom1&gt;&lt;custom2&gt;PMC6754900&lt;/custom2&gt;&lt;electronic-resource-num&gt;10.1155/2019/8406438&lt;/electronic-resource-num&gt;&lt;remote-database-name&gt;PubMed-not-MEDLINE&lt;/remote-database-name&gt;&lt;remote-database-provider&gt;NLM&lt;/remote-database-provider&gt;&lt;/record&gt;&lt;/Cite&gt;&lt;/EndNote&gt;</w:instrText>
            </w:r>
            <w:r w:rsidR="00377633" w:rsidRPr="00907FC6">
              <w:rPr>
                <w:rFonts w:ascii="Times New Roman" w:eastAsia="Times New Roman" w:hAnsi="Times New Roman" w:cs="Times New Roman"/>
                <w:color w:val="000000"/>
                <w:kern w:val="0"/>
                <w:sz w:val="18"/>
                <w:szCs w:val="18"/>
                <w:lang w:eastAsia="en-AU"/>
                <w14:ligatures w14:val="none"/>
              </w:rPr>
              <w:fldChar w:fldCharType="separate"/>
            </w:r>
            <w:r w:rsidR="00377633" w:rsidRPr="00907FC6">
              <w:rPr>
                <w:rFonts w:ascii="Times New Roman" w:eastAsia="Times New Roman" w:hAnsi="Times New Roman" w:cs="Times New Roman"/>
                <w:noProof/>
                <w:color w:val="000000"/>
                <w:kern w:val="0"/>
                <w:sz w:val="18"/>
                <w:szCs w:val="18"/>
                <w:vertAlign w:val="superscript"/>
                <w:lang w:eastAsia="en-AU"/>
                <w14:ligatures w14:val="none"/>
              </w:rPr>
              <w:t>3</w:t>
            </w:r>
            <w:r w:rsidR="00377633"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5C4083DD" w14:textId="7A3AD9D3"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320F91AC" w14:textId="3EC37175"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1A544BE7" w14:textId="6AE46E71"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2DBBA0F6" w14:textId="4644505C"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2EF09D48" w14:textId="3A97175A"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9</w:t>
            </w:r>
          </w:p>
        </w:tc>
        <w:tc>
          <w:tcPr>
            <w:tcW w:w="850" w:type="dxa"/>
            <w:noWrap/>
            <w:hideMark/>
          </w:tcPr>
          <w:p w14:paraId="5FCEAE1E"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9</w:t>
            </w:r>
          </w:p>
        </w:tc>
        <w:tc>
          <w:tcPr>
            <w:tcW w:w="709" w:type="dxa"/>
            <w:noWrap/>
            <w:hideMark/>
          </w:tcPr>
          <w:p w14:paraId="16FAA25F"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8</w:t>
            </w:r>
          </w:p>
        </w:tc>
      </w:tr>
      <w:tr w:rsidR="00346775" w:rsidRPr="00907FC6" w14:paraId="2D498A27" w14:textId="77777777" w:rsidTr="00346775">
        <w:trPr>
          <w:trHeight w:val="281"/>
        </w:trPr>
        <w:tc>
          <w:tcPr>
            <w:tcW w:w="704" w:type="dxa"/>
            <w:vMerge/>
            <w:hideMark/>
          </w:tcPr>
          <w:p w14:paraId="6803879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6A76C26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690D4CAC" w14:textId="0EE359FD"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4937532</w:t>
            </w:r>
            <w:r w:rsidR="0041246E"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Pc2lwb3ZhPC9BdXRob3I+PFllYXI+MjAxNDwvWWVhcj48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</w:fldData>
              </w:fldChar>
            </w:r>
            <w:r w:rsidR="0041246E"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246E"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Pc2lwb3ZhPC9BdXRob3I+PFllYXI+MjAxNDwvWWVhcj48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</w:fldData>
              </w:fldChar>
            </w:r>
            <w:r w:rsidR="0041246E"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246E" w:rsidRPr="00907FC6">
              <w:rPr>
                <w:rFonts w:ascii="Times New Roman" w:eastAsia="Times New Roman" w:hAnsi="Times New Roman" w:cs="Times New Roman"/>
                <w:color w:val="000000"/>
                <w:kern w:val="0"/>
                <w:sz w:val="18"/>
                <w:szCs w:val="18"/>
                <w:lang w:eastAsia="en-AU"/>
                <w14:ligatures w14:val="none"/>
              </w:rPr>
            </w:r>
            <w:r w:rsidR="0041246E" w:rsidRPr="00907FC6">
              <w:rPr>
                <w:rFonts w:ascii="Times New Roman" w:eastAsia="Times New Roman" w:hAnsi="Times New Roman" w:cs="Times New Roman"/>
                <w:color w:val="000000"/>
                <w:kern w:val="0"/>
                <w:sz w:val="18"/>
                <w:szCs w:val="18"/>
                <w:lang w:eastAsia="en-AU"/>
                <w14:ligatures w14:val="none"/>
              </w:rPr>
              <w:fldChar w:fldCharType="end"/>
            </w:r>
            <w:r w:rsidR="0041246E" w:rsidRPr="00907FC6">
              <w:rPr>
                <w:rFonts w:ascii="Times New Roman" w:eastAsia="Times New Roman" w:hAnsi="Times New Roman" w:cs="Times New Roman"/>
                <w:color w:val="000000"/>
                <w:kern w:val="0"/>
                <w:sz w:val="18"/>
                <w:szCs w:val="18"/>
                <w:lang w:eastAsia="en-AU"/>
                <w14:ligatures w14:val="none"/>
              </w:rPr>
            </w:r>
            <w:r w:rsidR="0041246E" w:rsidRPr="00907FC6">
              <w:rPr>
                <w:rFonts w:ascii="Times New Roman" w:eastAsia="Times New Roman" w:hAnsi="Times New Roman" w:cs="Times New Roman"/>
                <w:color w:val="000000"/>
                <w:kern w:val="0"/>
                <w:sz w:val="18"/>
                <w:szCs w:val="18"/>
                <w:lang w:eastAsia="en-AU"/>
                <w14:ligatures w14:val="none"/>
              </w:rPr>
              <w:fldChar w:fldCharType="separate"/>
            </w:r>
            <w:r w:rsidR="0041246E" w:rsidRPr="00907FC6">
              <w:rPr>
                <w:rFonts w:ascii="Times New Roman" w:eastAsia="Times New Roman" w:hAnsi="Times New Roman" w:cs="Times New Roman"/>
                <w:noProof/>
                <w:color w:val="000000"/>
                <w:kern w:val="0"/>
                <w:sz w:val="18"/>
                <w:szCs w:val="18"/>
                <w:vertAlign w:val="superscript"/>
                <w:lang w:eastAsia="en-AU"/>
                <w14:ligatures w14:val="none"/>
              </w:rPr>
              <w:t>25</w:t>
            </w:r>
            <w:r w:rsidR="0041246E"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39B2312C" w14:textId="586DD63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04152FC4" w14:textId="08BEFA6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3BD6305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25DEC1C2" w14:textId="45CBAEEA"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3088385" w14:textId="34B4EC9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8</w:t>
            </w:r>
          </w:p>
        </w:tc>
        <w:tc>
          <w:tcPr>
            <w:tcW w:w="850" w:type="dxa"/>
            <w:shd w:val="clear" w:color="auto" w:fill="D9D9D9" w:themeFill="background1" w:themeFillShade="D9"/>
            <w:noWrap/>
            <w:hideMark/>
          </w:tcPr>
          <w:p w14:paraId="18AA54F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79</w:t>
            </w:r>
          </w:p>
        </w:tc>
        <w:tc>
          <w:tcPr>
            <w:tcW w:w="709" w:type="dxa"/>
            <w:shd w:val="clear" w:color="auto" w:fill="D9D9D9" w:themeFill="background1" w:themeFillShade="D9"/>
            <w:noWrap/>
            <w:hideMark/>
          </w:tcPr>
          <w:p w14:paraId="598A64C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47</w:t>
            </w:r>
          </w:p>
        </w:tc>
      </w:tr>
      <w:tr w:rsidR="00346775" w:rsidRPr="00907FC6" w14:paraId="588B3357" w14:textId="77777777" w:rsidTr="00346775">
        <w:trPr>
          <w:trHeight w:val="281"/>
        </w:trPr>
        <w:tc>
          <w:tcPr>
            <w:tcW w:w="704" w:type="dxa"/>
            <w:vMerge/>
            <w:hideMark/>
          </w:tcPr>
          <w:p w14:paraId="7945BBC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0342AC2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2FD3E1D6" w14:textId="4EE01D93"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679626</w: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separate"/>
            </w:r>
            <w:r w:rsidR="0041552B" w:rsidRPr="00907FC6">
              <w:rPr>
                <w:rFonts w:ascii="Times New Roman" w:eastAsia="Times New Roman" w:hAnsi="Times New Roman" w:cs="Times New Roman"/>
                <w:noProof/>
                <w:color w:val="000000"/>
                <w:kern w:val="0"/>
                <w:sz w:val="18"/>
                <w:szCs w:val="18"/>
                <w:vertAlign w:val="superscript"/>
                <w:lang w:eastAsia="en-AU"/>
                <w14:ligatures w14:val="none"/>
              </w:rPr>
              <w:t>8</w:t>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6E8B9E0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creening + Validation)</w:t>
            </w:r>
          </w:p>
        </w:tc>
        <w:tc>
          <w:tcPr>
            <w:tcW w:w="567" w:type="dxa"/>
            <w:noWrap/>
            <w:hideMark/>
          </w:tcPr>
          <w:p w14:paraId="33C71094"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noWrap/>
            <w:hideMark/>
          </w:tcPr>
          <w:p w14:paraId="76D3BE6D" w14:textId="219A25A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343D526F" w14:textId="31A258E5"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tcPr>
          <w:p w14:paraId="3898A8EE" w14:textId="32022A84"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2F904976" w14:textId="22CF4B68"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850" w:type="dxa"/>
            <w:noWrap/>
            <w:hideMark/>
          </w:tcPr>
          <w:p w14:paraId="4D5F053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noWrap/>
            <w:hideMark/>
          </w:tcPr>
          <w:p w14:paraId="5158D90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r>
      <w:tr w:rsidR="00346775" w:rsidRPr="00907FC6" w14:paraId="208F99E3" w14:textId="77777777" w:rsidTr="00346775">
        <w:trPr>
          <w:trHeight w:val="281"/>
        </w:trPr>
        <w:tc>
          <w:tcPr>
            <w:tcW w:w="704" w:type="dxa"/>
            <w:vMerge/>
            <w:hideMark/>
          </w:tcPr>
          <w:p w14:paraId="6F3D813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259341C6"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shd w:val="clear" w:color="auto" w:fill="D9D9D9" w:themeFill="background1" w:themeFillShade="D9"/>
            <w:hideMark/>
          </w:tcPr>
          <w:p w14:paraId="1D4F094C" w14:textId="712426B5"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1A18A7BA"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3EE74C95" w14:textId="3C39270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4A71CAF1" w14:textId="779A14B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057E498D" w14:textId="1825C5D3"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0A835F17" w14:textId="6A5DB01D"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shd w:val="clear" w:color="auto" w:fill="D9D9D9" w:themeFill="background1" w:themeFillShade="D9"/>
            <w:noWrap/>
            <w:hideMark/>
          </w:tcPr>
          <w:p w14:paraId="6CE3992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shd w:val="clear" w:color="auto" w:fill="D9D9D9" w:themeFill="background1" w:themeFillShade="D9"/>
            <w:noWrap/>
            <w:hideMark/>
          </w:tcPr>
          <w:p w14:paraId="72780014"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70FD6E0D" w14:textId="77777777" w:rsidTr="00346775">
        <w:trPr>
          <w:trHeight w:val="291"/>
        </w:trPr>
        <w:tc>
          <w:tcPr>
            <w:tcW w:w="704" w:type="dxa"/>
            <w:vMerge/>
            <w:hideMark/>
          </w:tcPr>
          <w:p w14:paraId="44CA555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21384D3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07F7D450" w14:textId="65C7628C" w:rsidR="009311AB" w:rsidRPr="00907FC6" w:rsidRDefault="009311AB" w:rsidP="00A47560">
            <w:pPr>
              <w:rPr>
                <w:rFonts w:ascii="Times New Roman" w:eastAsia="Times New Roman" w:hAnsi="Times New Roman" w:cs="Times New Roman"/>
                <w:color w:val="0563C1"/>
                <w:kern w:val="0"/>
                <w:sz w:val="18"/>
                <w:szCs w:val="18"/>
                <w:u w:val="single"/>
                <w:lang w:val="da-DK" w:eastAsia="en-AU"/>
                <w14:ligatures w14:val="none"/>
              </w:rPr>
            </w:pPr>
            <w:r w:rsidRPr="00907FC6">
              <w:rPr>
                <w:rFonts w:ascii="Times New Roman" w:eastAsia="Times New Roman" w:hAnsi="Times New Roman" w:cs="Times New Roman"/>
                <w:color w:val="000000"/>
                <w:kern w:val="0"/>
                <w:sz w:val="18"/>
                <w:szCs w:val="18"/>
                <w:lang w:val="da-DK" w:eastAsia="en-AU"/>
                <w14:ligatures w14:val="none"/>
              </w:rPr>
              <w:t>Ibrahim et al, 2019; Gene reports</w:t>
            </w:r>
            <w:r w:rsidR="0041246E" w:rsidRPr="00907FC6">
              <w:rPr>
                <w:rFonts w:ascii="Times New Roman" w:eastAsia="Times New Roman" w:hAnsi="Times New Roman" w:cs="Times New Roman"/>
                <w:color w:val="000000"/>
                <w:kern w:val="0"/>
                <w:sz w:val="18"/>
                <w:szCs w:val="18"/>
                <w:lang w:val="da-DK" w:eastAsia="en-AU"/>
                <w14:ligatures w14:val="none"/>
              </w:rPr>
              <w:fldChar w:fldCharType="begin"/>
            </w:r>
            <w:r w:rsidR="0041246E" w:rsidRPr="00907FC6">
              <w:rPr>
                <w:rFonts w:ascii="Times New Roman" w:eastAsia="Times New Roman" w:hAnsi="Times New Roman" w:cs="Times New Roman"/>
                <w:color w:val="000000"/>
                <w:kern w:val="0"/>
                <w:sz w:val="18"/>
                <w:szCs w:val="18"/>
                <w:lang w:val="da-DK" w:eastAsia="en-AU"/>
                <w14:ligatures w14:val="none"/>
              </w:rPr>
              <w:instrText xml:space="preserve"> ADDIN EN.CITE &lt;EndNote&gt;&lt;Cite&gt;&lt;Author&gt;Ibrahim&lt;/Author&gt;&lt;Year&gt;2019&lt;/Year&gt;&lt;RecNum&gt;26&lt;/RecNum&gt;&lt;DisplayText&gt;&lt;style face="superscript"&gt;24&lt;/style&gt;&lt;/DisplayText&gt;&lt;record&gt;&lt;rec-number&gt;26&lt;/rec-number&gt;&lt;foreign-keys&gt;&lt;key app="EN" db-id="tx52wwswzrdafpefez45pxvsdwz5fzrdtw29" timestamp="1725609803"&gt;26&lt;/key&gt;&lt;/foreign-keys&gt;&lt;ref-type name="Journal Article"&gt;17&lt;/ref-type&gt;&lt;contributors&gt;&lt;authors&gt;&lt;author&gt;Ibrahim, Alshaymaa A.&lt;/author&gt;&lt;author&gt;Soliman, Hend M.&lt;/author&gt;&lt;author&gt;El-Lebedy, Dalia&lt;/author&gt;&lt;author&gt;Hassan, Mirhane&lt;/author&gt;&lt;author&gt;Helmy, Neveen A.&lt;/author&gt;&lt;author&gt;Abdel Hamid, Tamer A.&lt;/author&gt;&lt;author&gt;Abdelhamid, Nehal&lt;/author&gt;&lt;/authors&gt;&lt;/contributors&gt;&lt;titles&gt;&lt;title&gt;Expression of exosomal miR-21 and miR-29 in serum of children and adolescents with T1DM and persistent microalbuminuria&lt;/title&gt;&lt;secondary-title&gt;Gene Reports&lt;/secondary-title&gt;&lt;/titles&gt;&lt;periodical&gt;&lt;full-title&gt;Gene Reports&lt;/full-title&gt;&lt;/periodical&gt;&lt;pages&gt;100461&lt;/pages&gt;&lt;volume&gt;16&lt;/volume&gt;&lt;keywords&gt;&lt;keyword&gt;Diabetic nephropathy&lt;/keyword&gt;&lt;keyword&gt;Exosomal miRNAs&lt;/keyword&gt;&lt;keyword&gt;miR-21&lt;/keyword&gt;&lt;keyword&gt;miR-29&lt;/keyword&gt;&lt;keyword&gt;Persistent microalbuminuria&lt;/keyword&gt;&lt;keyword&gt;T1DM&lt;/keyword&gt;&lt;/keywords&gt;&lt;dates&gt;&lt;year&gt;2019&lt;/year&gt;&lt;pub-dates&gt;&lt;date&gt;2019/09/01/&lt;/date&gt;&lt;/pub-dates&gt;&lt;/dates&gt;&lt;isbn&gt;2452-0144&lt;/isbn&gt;&lt;urls&gt;&lt;related-urls&gt;&lt;url&gt;https://www.sciencedirect.com/science/article/pii/S2452014419301037&lt;/url&gt;&lt;/related-urls&gt;&lt;/urls&gt;&lt;electronic-resource-num&gt;https://doi.org/10.1016/j.genrep.2019.100461&lt;/electronic-resource-num&gt;&lt;/record&gt;&lt;/Cite&gt;&lt;/EndNote&gt;</w:instrText>
            </w:r>
            <w:r w:rsidR="0041246E" w:rsidRPr="00907FC6">
              <w:rPr>
                <w:rFonts w:ascii="Times New Roman" w:eastAsia="Times New Roman" w:hAnsi="Times New Roman" w:cs="Times New Roman"/>
                <w:color w:val="000000"/>
                <w:kern w:val="0"/>
                <w:sz w:val="18"/>
                <w:szCs w:val="18"/>
                <w:lang w:val="da-DK" w:eastAsia="en-AU"/>
                <w14:ligatures w14:val="none"/>
              </w:rPr>
              <w:fldChar w:fldCharType="separate"/>
            </w:r>
            <w:r w:rsidR="0041246E" w:rsidRPr="00907FC6">
              <w:rPr>
                <w:rFonts w:ascii="Times New Roman" w:eastAsia="Times New Roman" w:hAnsi="Times New Roman" w:cs="Times New Roman"/>
                <w:noProof/>
                <w:color w:val="000000"/>
                <w:kern w:val="0"/>
                <w:sz w:val="18"/>
                <w:szCs w:val="18"/>
                <w:vertAlign w:val="superscript"/>
                <w:lang w:val="da-DK" w:eastAsia="en-AU"/>
                <w14:ligatures w14:val="none"/>
              </w:rPr>
              <w:t>24</w:t>
            </w:r>
            <w:r w:rsidR="0041246E" w:rsidRPr="00907FC6">
              <w:rPr>
                <w:rFonts w:ascii="Times New Roman" w:eastAsia="Times New Roman" w:hAnsi="Times New Roman" w:cs="Times New Roman"/>
                <w:color w:val="000000"/>
                <w:kern w:val="0"/>
                <w:sz w:val="18"/>
                <w:szCs w:val="18"/>
                <w:lang w:val="da-DK" w:eastAsia="en-AU"/>
                <w14:ligatures w14:val="none"/>
              </w:rPr>
              <w:fldChar w:fldCharType="end"/>
            </w:r>
          </w:p>
        </w:tc>
        <w:tc>
          <w:tcPr>
            <w:tcW w:w="567" w:type="dxa"/>
            <w:noWrap/>
            <w:hideMark/>
          </w:tcPr>
          <w:p w14:paraId="0086F880" w14:textId="6D19E25C" w:rsidR="009311AB" w:rsidRPr="00907FC6" w:rsidRDefault="009311AB" w:rsidP="006A037C">
            <w:pPr>
              <w:jc w:val="center"/>
              <w:rPr>
                <w:rFonts w:ascii="Times New Roman" w:eastAsia="Times New Roman" w:hAnsi="Times New Roman" w:cs="Times New Roman"/>
                <w:color w:val="000000"/>
                <w:kern w:val="0"/>
                <w:sz w:val="18"/>
                <w:szCs w:val="18"/>
                <w:lang w:val="da-DK" w:eastAsia="en-AU"/>
                <w14:ligatures w14:val="none"/>
              </w:rPr>
            </w:pPr>
          </w:p>
        </w:tc>
        <w:tc>
          <w:tcPr>
            <w:tcW w:w="850" w:type="dxa"/>
            <w:noWrap/>
            <w:hideMark/>
          </w:tcPr>
          <w:p w14:paraId="54F800B8" w14:textId="150DC5A8" w:rsidR="009311AB" w:rsidRPr="00907FC6" w:rsidRDefault="009311AB" w:rsidP="006A037C">
            <w:pPr>
              <w:jc w:val="center"/>
              <w:rPr>
                <w:rFonts w:ascii="Times New Roman" w:eastAsia="Times New Roman" w:hAnsi="Times New Roman" w:cs="Times New Roman"/>
                <w:color w:val="000000"/>
                <w:kern w:val="0"/>
                <w:sz w:val="18"/>
                <w:szCs w:val="18"/>
                <w:lang w:val="da-DK" w:eastAsia="en-AU"/>
                <w14:ligatures w14:val="none"/>
              </w:rPr>
            </w:pPr>
          </w:p>
        </w:tc>
        <w:tc>
          <w:tcPr>
            <w:tcW w:w="851" w:type="dxa"/>
            <w:noWrap/>
            <w:hideMark/>
          </w:tcPr>
          <w:p w14:paraId="494071DB" w14:textId="4C64769A" w:rsidR="009311AB" w:rsidRPr="00907FC6" w:rsidRDefault="009311AB" w:rsidP="006A037C">
            <w:pPr>
              <w:jc w:val="center"/>
              <w:rPr>
                <w:rFonts w:ascii="Times New Roman" w:eastAsia="Times New Roman" w:hAnsi="Times New Roman" w:cs="Times New Roman"/>
                <w:kern w:val="0"/>
                <w:sz w:val="18"/>
                <w:szCs w:val="18"/>
                <w:lang w:val="da-DK" w:eastAsia="en-AU"/>
                <w14:ligatures w14:val="none"/>
              </w:rPr>
            </w:pPr>
          </w:p>
        </w:tc>
        <w:tc>
          <w:tcPr>
            <w:tcW w:w="1134" w:type="dxa"/>
          </w:tcPr>
          <w:p w14:paraId="00395DDF" w14:textId="7C22E825"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485CA9C9" w14:textId="273B534B"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20</w:t>
            </w:r>
          </w:p>
        </w:tc>
        <w:tc>
          <w:tcPr>
            <w:tcW w:w="850" w:type="dxa"/>
            <w:noWrap/>
            <w:hideMark/>
          </w:tcPr>
          <w:p w14:paraId="25EA6BF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709" w:type="dxa"/>
            <w:noWrap/>
            <w:hideMark/>
          </w:tcPr>
          <w:p w14:paraId="2D3BFA48"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80</w:t>
            </w:r>
          </w:p>
        </w:tc>
      </w:tr>
      <w:tr w:rsidR="00346775" w:rsidRPr="00907FC6" w14:paraId="2E15FEAF" w14:textId="77777777" w:rsidTr="00346775">
        <w:trPr>
          <w:trHeight w:val="281"/>
        </w:trPr>
        <w:tc>
          <w:tcPr>
            <w:tcW w:w="704" w:type="dxa"/>
            <w:vMerge w:val="restart"/>
            <w:noWrap/>
            <w:hideMark/>
          </w:tcPr>
          <w:p w14:paraId="4573D704"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0</w:t>
            </w:r>
          </w:p>
        </w:tc>
        <w:tc>
          <w:tcPr>
            <w:tcW w:w="1559" w:type="dxa"/>
            <w:vMerge w:val="restart"/>
            <w:noWrap/>
            <w:hideMark/>
          </w:tcPr>
          <w:p w14:paraId="080C9CAF"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03a-3p</w:t>
            </w:r>
          </w:p>
        </w:tc>
        <w:tc>
          <w:tcPr>
            <w:tcW w:w="1560" w:type="dxa"/>
            <w:shd w:val="clear" w:color="auto" w:fill="D9D9D9" w:themeFill="background1" w:themeFillShade="D9"/>
            <w:hideMark/>
          </w:tcPr>
          <w:p w14:paraId="66E38C16" w14:textId="6DCDE766"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5D7FD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5D7FDA"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5D7FD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5D7FDA"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5D7FDA" w:rsidRPr="00907FC6">
              <w:rPr>
                <w:rFonts w:ascii="Times New Roman" w:eastAsia="Times New Roman" w:hAnsi="Times New Roman" w:cs="Times New Roman"/>
                <w:color w:val="000000"/>
                <w:kern w:val="0"/>
                <w:sz w:val="18"/>
                <w:szCs w:val="18"/>
                <w:lang w:eastAsia="en-AU"/>
                <w14:ligatures w14:val="none"/>
              </w:rPr>
            </w:r>
            <w:r w:rsidR="005D7FDA" w:rsidRPr="00907FC6">
              <w:rPr>
                <w:rFonts w:ascii="Times New Roman" w:eastAsia="Times New Roman" w:hAnsi="Times New Roman" w:cs="Times New Roman"/>
                <w:color w:val="000000"/>
                <w:kern w:val="0"/>
                <w:sz w:val="18"/>
                <w:szCs w:val="18"/>
                <w:lang w:eastAsia="en-AU"/>
                <w14:ligatures w14:val="none"/>
              </w:rPr>
              <w:fldChar w:fldCharType="end"/>
            </w:r>
            <w:r w:rsidR="005D7FDA" w:rsidRPr="00907FC6">
              <w:rPr>
                <w:rFonts w:ascii="Times New Roman" w:eastAsia="Times New Roman" w:hAnsi="Times New Roman" w:cs="Times New Roman"/>
                <w:color w:val="000000"/>
                <w:kern w:val="0"/>
                <w:sz w:val="18"/>
                <w:szCs w:val="18"/>
                <w:lang w:eastAsia="en-AU"/>
                <w14:ligatures w14:val="none"/>
              </w:rPr>
            </w:r>
            <w:r w:rsidR="005D7FDA" w:rsidRPr="00907FC6">
              <w:rPr>
                <w:rFonts w:ascii="Times New Roman" w:eastAsia="Times New Roman" w:hAnsi="Times New Roman" w:cs="Times New Roman"/>
                <w:color w:val="000000"/>
                <w:kern w:val="0"/>
                <w:sz w:val="18"/>
                <w:szCs w:val="18"/>
                <w:lang w:eastAsia="en-AU"/>
                <w14:ligatures w14:val="none"/>
              </w:rPr>
              <w:fldChar w:fldCharType="separate"/>
            </w:r>
            <w:r w:rsidR="005D7FDA" w:rsidRPr="00907FC6">
              <w:rPr>
                <w:rFonts w:ascii="Times New Roman" w:eastAsia="Times New Roman" w:hAnsi="Times New Roman" w:cs="Times New Roman"/>
                <w:noProof/>
                <w:color w:val="000000"/>
                <w:kern w:val="0"/>
                <w:sz w:val="18"/>
                <w:szCs w:val="18"/>
                <w:vertAlign w:val="superscript"/>
                <w:lang w:eastAsia="en-AU"/>
                <w14:ligatures w14:val="none"/>
              </w:rPr>
              <w:t>2</w:t>
            </w:r>
            <w:r w:rsidR="005D7FDA"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12A3C200" w14:textId="4526D11B"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2F562DC7"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shd w:val="clear" w:color="auto" w:fill="D9D9D9" w:themeFill="background1" w:themeFillShade="D9"/>
            <w:noWrap/>
            <w:hideMark/>
          </w:tcPr>
          <w:p w14:paraId="1826F27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shd w:val="clear" w:color="auto" w:fill="D9D9D9" w:themeFill="background1" w:themeFillShade="D9"/>
          </w:tcPr>
          <w:p w14:paraId="33EA3716" w14:textId="6230D1FE"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2930FB3A" w14:textId="1160E399"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shd w:val="clear" w:color="auto" w:fill="D9D9D9" w:themeFill="background1" w:themeFillShade="D9"/>
            <w:noWrap/>
            <w:hideMark/>
          </w:tcPr>
          <w:p w14:paraId="5722AFCB"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shd w:val="clear" w:color="auto" w:fill="D9D9D9" w:themeFill="background1" w:themeFillShade="D9"/>
            <w:noWrap/>
            <w:hideMark/>
          </w:tcPr>
          <w:p w14:paraId="68BEE2C6"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r w:rsidR="00346775" w:rsidRPr="00907FC6" w14:paraId="418405BD" w14:textId="77777777" w:rsidTr="00346775">
        <w:trPr>
          <w:trHeight w:val="291"/>
        </w:trPr>
        <w:tc>
          <w:tcPr>
            <w:tcW w:w="704" w:type="dxa"/>
            <w:vMerge/>
            <w:hideMark/>
          </w:tcPr>
          <w:p w14:paraId="14E599C8"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4749422E"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607CC536" w14:textId="63FF7709"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679626</w: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41552B"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c3NtYW5uPC9BdXRob3I+PFllYXI+MjAxODwvWWVhcj48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</w:fldData>
              </w:fldChar>
            </w:r>
            <w:r w:rsidR="0041552B"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0041552B" w:rsidRPr="00907FC6">
              <w:rPr>
                <w:rFonts w:ascii="Times New Roman" w:eastAsia="Times New Roman" w:hAnsi="Times New Roman" w:cs="Times New Roman"/>
                <w:color w:val="000000"/>
                <w:kern w:val="0"/>
                <w:sz w:val="18"/>
                <w:szCs w:val="18"/>
                <w:lang w:eastAsia="en-AU"/>
                <w14:ligatures w14:val="none"/>
              </w:rPr>
            </w:r>
            <w:r w:rsidR="0041552B" w:rsidRPr="00907FC6">
              <w:rPr>
                <w:rFonts w:ascii="Times New Roman" w:eastAsia="Times New Roman" w:hAnsi="Times New Roman" w:cs="Times New Roman"/>
                <w:color w:val="000000"/>
                <w:kern w:val="0"/>
                <w:sz w:val="18"/>
                <w:szCs w:val="18"/>
                <w:lang w:eastAsia="en-AU"/>
                <w14:ligatures w14:val="none"/>
              </w:rPr>
              <w:fldChar w:fldCharType="separate"/>
            </w:r>
            <w:r w:rsidR="0041552B" w:rsidRPr="00907FC6">
              <w:rPr>
                <w:rFonts w:ascii="Times New Roman" w:eastAsia="Times New Roman" w:hAnsi="Times New Roman" w:cs="Times New Roman"/>
                <w:noProof/>
                <w:color w:val="000000"/>
                <w:kern w:val="0"/>
                <w:sz w:val="18"/>
                <w:szCs w:val="18"/>
                <w:vertAlign w:val="superscript"/>
                <w:lang w:eastAsia="en-AU"/>
                <w14:ligatures w14:val="none"/>
              </w:rPr>
              <w:t>8</w:t>
            </w:r>
            <w:r w:rsidR="0041552B" w:rsidRPr="00907FC6">
              <w:rPr>
                <w:rFonts w:ascii="Times New Roman" w:eastAsia="Times New Roman" w:hAnsi="Times New Roman" w:cs="Times New Roman"/>
                <w:color w:val="000000"/>
                <w:kern w:val="0"/>
                <w:sz w:val="18"/>
                <w:szCs w:val="18"/>
                <w:lang w:eastAsia="en-AU"/>
                <w14:ligatures w14:val="none"/>
              </w:rPr>
              <w:fldChar w:fldCharType="end"/>
            </w:r>
            <w:r w:rsidRPr="00907FC6">
              <w:rPr>
                <w:rFonts w:ascii="Times New Roman" w:eastAsia="Times New Roman" w:hAnsi="Times New Roman" w:cs="Times New Roman"/>
                <w:color w:val="000000"/>
                <w:kern w:val="0"/>
                <w:sz w:val="18"/>
                <w:szCs w:val="18"/>
                <w:lang w:eastAsia="en-AU"/>
                <w14:ligatures w14:val="none"/>
              </w:rPr>
              <w:t xml:space="preserve"> </w:t>
            </w:r>
          </w:p>
          <w:p w14:paraId="2DA6950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Screening + Validation)</w:t>
            </w:r>
          </w:p>
        </w:tc>
        <w:tc>
          <w:tcPr>
            <w:tcW w:w="567" w:type="dxa"/>
            <w:noWrap/>
            <w:hideMark/>
          </w:tcPr>
          <w:p w14:paraId="0E62F0A0"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0" w:type="dxa"/>
            <w:noWrap/>
            <w:hideMark/>
          </w:tcPr>
          <w:p w14:paraId="04B5E22D" w14:textId="7D30C681"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noWrap/>
            <w:hideMark/>
          </w:tcPr>
          <w:p w14:paraId="50B286B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42ECF12A" w14:textId="05F4F58A"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6BE7781E" w14:textId="06A7B00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60</w:t>
            </w:r>
          </w:p>
        </w:tc>
        <w:tc>
          <w:tcPr>
            <w:tcW w:w="850" w:type="dxa"/>
            <w:noWrap/>
            <w:hideMark/>
          </w:tcPr>
          <w:p w14:paraId="29F7FBF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0</w:t>
            </w:r>
          </w:p>
        </w:tc>
        <w:tc>
          <w:tcPr>
            <w:tcW w:w="709" w:type="dxa"/>
            <w:noWrap/>
            <w:hideMark/>
          </w:tcPr>
          <w:p w14:paraId="298A8102"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00</w:t>
            </w:r>
          </w:p>
        </w:tc>
      </w:tr>
      <w:tr w:rsidR="00346775" w:rsidRPr="00907FC6" w14:paraId="0FBFC431" w14:textId="77777777" w:rsidTr="00346775">
        <w:trPr>
          <w:trHeight w:val="281"/>
        </w:trPr>
        <w:tc>
          <w:tcPr>
            <w:tcW w:w="704" w:type="dxa"/>
            <w:vMerge w:val="restart"/>
            <w:noWrap/>
            <w:hideMark/>
          </w:tcPr>
          <w:p w14:paraId="00DCFF9A"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31</w:t>
            </w:r>
          </w:p>
        </w:tc>
        <w:tc>
          <w:tcPr>
            <w:tcW w:w="1559" w:type="dxa"/>
            <w:vMerge w:val="restart"/>
            <w:noWrap/>
            <w:hideMark/>
          </w:tcPr>
          <w:p w14:paraId="3946658D"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hsa-miR-126-3p</w:t>
            </w:r>
          </w:p>
        </w:tc>
        <w:tc>
          <w:tcPr>
            <w:tcW w:w="1560" w:type="dxa"/>
            <w:shd w:val="clear" w:color="auto" w:fill="D9D9D9" w:themeFill="background1" w:themeFillShade="D9"/>
            <w:hideMark/>
          </w:tcPr>
          <w:p w14:paraId="5CB2AB50" w14:textId="4B04BEA4"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7558530</w: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06310C"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TZXloYW48L0F1dGhvcj48WWVhcj4yMDE2PC9ZZWFyPjxS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</w:fldData>
              </w:fldChar>
            </w:r>
            <w:r w:rsidR="0006310C"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end"/>
            </w:r>
            <w:r w:rsidR="0006310C" w:rsidRPr="00907FC6">
              <w:rPr>
                <w:rFonts w:ascii="Times New Roman" w:eastAsia="Times New Roman" w:hAnsi="Times New Roman" w:cs="Times New Roman"/>
                <w:color w:val="000000"/>
                <w:kern w:val="0"/>
                <w:sz w:val="18"/>
                <w:szCs w:val="18"/>
                <w:lang w:eastAsia="en-AU"/>
                <w14:ligatures w14:val="none"/>
              </w:rPr>
            </w:r>
            <w:r w:rsidR="0006310C" w:rsidRPr="00907FC6">
              <w:rPr>
                <w:rFonts w:ascii="Times New Roman" w:eastAsia="Times New Roman" w:hAnsi="Times New Roman" w:cs="Times New Roman"/>
                <w:color w:val="000000"/>
                <w:kern w:val="0"/>
                <w:sz w:val="18"/>
                <w:szCs w:val="18"/>
                <w:lang w:eastAsia="en-AU"/>
                <w14:ligatures w14:val="none"/>
              </w:rPr>
              <w:fldChar w:fldCharType="separate"/>
            </w:r>
            <w:r w:rsidR="0006310C" w:rsidRPr="00907FC6">
              <w:rPr>
                <w:rFonts w:ascii="Times New Roman" w:eastAsia="Times New Roman" w:hAnsi="Times New Roman" w:cs="Times New Roman"/>
                <w:noProof/>
                <w:color w:val="000000"/>
                <w:kern w:val="0"/>
                <w:sz w:val="18"/>
                <w:szCs w:val="18"/>
                <w:vertAlign w:val="superscript"/>
                <w:lang w:eastAsia="en-AU"/>
                <w14:ligatures w14:val="none"/>
              </w:rPr>
              <w:t>7</w:t>
            </w:r>
            <w:r w:rsidR="0006310C"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shd w:val="clear" w:color="auto" w:fill="D9D9D9" w:themeFill="background1" w:themeFillShade="D9"/>
            <w:noWrap/>
            <w:hideMark/>
          </w:tcPr>
          <w:p w14:paraId="6A0D1EBE"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shd w:val="clear" w:color="auto" w:fill="D9D9D9" w:themeFill="background1" w:themeFillShade="D9"/>
            <w:noWrap/>
            <w:hideMark/>
          </w:tcPr>
          <w:p w14:paraId="14613F29" w14:textId="533C50ED"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1" w:type="dxa"/>
            <w:shd w:val="clear" w:color="auto" w:fill="D9D9D9" w:themeFill="background1" w:themeFillShade="D9"/>
            <w:noWrap/>
            <w:hideMark/>
          </w:tcPr>
          <w:p w14:paraId="71C0BD17" w14:textId="4BF97CEC"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p>
        </w:tc>
        <w:tc>
          <w:tcPr>
            <w:tcW w:w="1134" w:type="dxa"/>
            <w:shd w:val="clear" w:color="auto" w:fill="D9D9D9" w:themeFill="background1" w:themeFillShade="D9"/>
          </w:tcPr>
          <w:p w14:paraId="1A0DAD14" w14:textId="217C50B4"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shd w:val="clear" w:color="auto" w:fill="D9D9D9" w:themeFill="background1" w:themeFillShade="D9"/>
            <w:noWrap/>
            <w:hideMark/>
          </w:tcPr>
          <w:p w14:paraId="0A231A36" w14:textId="1E19BDCD"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6</w:t>
            </w:r>
          </w:p>
        </w:tc>
        <w:tc>
          <w:tcPr>
            <w:tcW w:w="850" w:type="dxa"/>
            <w:shd w:val="clear" w:color="auto" w:fill="D9D9D9" w:themeFill="background1" w:themeFillShade="D9"/>
            <w:noWrap/>
            <w:hideMark/>
          </w:tcPr>
          <w:p w14:paraId="7FB15105"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7</w:t>
            </w:r>
          </w:p>
        </w:tc>
        <w:tc>
          <w:tcPr>
            <w:tcW w:w="709" w:type="dxa"/>
            <w:shd w:val="clear" w:color="auto" w:fill="D9D9D9" w:themeFill="background1" w:themeFillShade="D9"/>
            <w:noWrap/>
            <w:hideMark/>
          </w:tcPr>
          <w:p w14:paraId="507E30FD"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43</w:t>
            </w:r>
          </w:p>
        </w:tc>
      </w:tr>
      <w:tr w:rsidR="00346775" w:rsidRPr="00907FC6" w14:paraId="650E54C7" w14:textId="77777777" w:rsidTr="00346775">
        <w:trPr>
          <w:trHeight w:val="291"/>
        </w:trPr>
        <w:tc>
          <w:tcPr>
            <w:tcW w:w="704" w:type="dxa"/>
            <w:vMerge/>
            <w:hideMark/>
          </w:tcPr>
          <w:p w14:paraId="34718301"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59" w:type="dxa"/>
            <w:vMerge/>
            <w:hideMark/>
          </w:tcPr>
          <w:p w14:paraId="01BB9F73" w14:textId="77777777"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p>
        </w:tc>
        <w:tc>
          <w:tcPr>
            <w:tcW w:w="1560" w:type="dxa"/>
            <w:hideMark/>
          </w:tcPr>
          <w:p w14:paraId="15E0A957" w14:textId="378F946B" w:rsidR="009311AB" w:rsidRPr="00907FC6" w:rsidRDefault="009311AB" w:rsidP="00A47560">
            <w:pPr>
              <w:rPr>
                <w:rFonts w:ascii="Times New Roman" w:eastAsia="Times New Roman" w:hAnsi="Times New Roman" w:cs="Times New Roman"/>
                <w:color w:val="000000"/>
                <w:kern w:val="0"/>
                <w:sz w:val="18"/>
                <w:szCs w:val="18"/>
                <w:lang w:eastAsia="en-AU"/>
                <w14:ligatures w14:val="none"/>
              </w:rPr>
            </w:pPr>
            <w:r w:rsidRPr="00907FC6">
              <w:rPr>
                <w:rFonts w:ascii="Times New Roman" w:eastAsia="Times New Roman" w:hAnsi="Times New Roman" w:cs="Times New Roman"/>
                <w:color w:val="000000"/>
                <w:kern w:val="0"/>
                <w:sz w:val="18"/>
                <w:szCs w:val="18"/>
                <w:lang w:eastAsia="en-AU"/>
                <w14:ligatures w14:val="none"/>
              </w:rPr>
              <w:t>29346396</w:t>
            </w:r>
            <w:r w:rsidR="005D7FD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5D7FDA" w:rsidRPr="00907FC6">
              <w:rPr>
                <w:rFonts w:ascii="Times New Roman" w:eastAsia="Times New Roman" w:hAnsi="Times New Roman" w:cs="Times New Roman"/>
                <w:color w:val="000000"/>
                <w:kern w:val="0"/>
                <w:sz w:val="18"/>
                <w:szCs w:val="18"/>
                <w:lang w:eastAsia="en-AU"/>
                <w14:ligatures w14:val="none"/>
              </w:rPr>
              <w:instrText xml:space="preserve"> ADDIN EN.CITE </w:instrText>
            </w:r>
            <w:r w:rsidR="005D7FDA" w:rsidRPr="00907FC6">
              <w:rPr>
                <w:rFonts w:ascii="Times New Roman" w:eastAsia="Times New Roman" w:hAnsi="Times New Roman" w:cs="Times New Roman"/>
                <w:color w:val="000000"/>
                <w:kern w:val="0"/>
                <w:sz w:val="18"/>
                <w:szCs w:val="18"/>
                <w:lang w:eastAsia="en-AU"/>
                <w14:ligatures w14:val="none"/>
              </w:rPr>
              <w:fldChar w:fldCharType="begin">
                <w:fldData xml:space="preserve">PEVuZE5vdGU+PENpdGU+PEF1dGhvcj5Ba2VybWFuPC9BdXRob3I+PFllYXI+MjAxODwvWWVhcj48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</w:fldData>
              </w:fldChar>
            </w:r>
            <w:r w:rsidR="005D7FDA" w:rsidRPr="00907FC6">
              <w:rPr>
                <w:rFonts w:ascii="Times New Roman" w:eastAsia="Times New Roman" w:hAnsi="Times New Roman" w:cs="Times New Roman"/>
                <w:color w:val="000000"/>
                <w:kern w:val="0"/>
                <w:sz w:val="18"/>
                <w:szCs w:val="18"/>
                <w:lang w:eastAsia="en-AU"/>
                <w14:ligatures w14:val="none"/>
              </w:rPr>
              <w:instrText xml:space="preserve"> ADDIN EN.CITE.DATA </w:instrText>
            </w:r>
            <w:r w:rsidR="005D7FDA" w:rsidRPr="00907FC6">
              <w:rPr>
                <w:rFonts w:ascii="Times New Roman" w:eastAsia="Times New Roman" w:hAnsi="Times New Roman" w:cs="Times New Roman"/>
                <w:color w:val="000000"/>
                <w:kern w:val="0"/>
                <w:sz w:val="18"/>
                <w:szCs w:val="18"/>
                <w:lang w:eastAsia="en-AU"/>
                <w14:ligatures w14:val="none"/>
              </w:rPr>
            </w:r>
            <w:r w:rsidR="005D7FDA" w:rsidRPr="00907FC6">
              <w:rPr>
                <w:rFonts w:ascii="Times New Roman" w:eastAsia="Times New Roman" w:hAnsi="Times New Roman" w:cs="Times New Roman"/>
                <w:color w:val="000000"/>
                <w:kern w:val="0"/>
                <w:sz w:val="18"/>
                <w:szCs w:val="18"/>
                <w:lang w:eastAsia="en-AU"/>
                <w14:ligatures w14:val="none"/>
              </w:rPr>
              <w:fldChar w:fldCharType="end"/>
            </w:r>
            <w:r w:rsidR="005D7FDA" w:rsidRPr="00907FC6">
              <w:rPr>
                <w:rFonts w:ascii="Times New Roman" w:eastAsia="Times New Roman" w:hAnsi="Times New Roman" w:cs="Times New Roman"/>
                <w:color w:val="000000"/>
                <w:kern w:val="0"/>
                <w:sz w:val="18"/>
                <w:szCs w:val="18"/>
                <w:lang w:eastAsia="en-AU"/>
                <w14:ligatures w14:val="none"/>
              </w:rPr>
            </w:r>
            <w:r w:rsidR="005D7FDA" w:rsidRPr="00907FC6">
              <w:rPr>
                <w:rFonts w:ascii="Times New Roman" w:eastAsia="Times New Roman" w:hAnsi="Times New Roman" w:cs="Times New Roman"/>
                <w:color w:val="000000"/>
                <w:kern w:val="0"/>
                <w:sz w:val="18"/>
                <w:szCs w:val="18"/>
                <w:lang w:eastAsia="en-AU"/>
                <w14:ligatures w14:val="none"/>
              </w:rPr>
              <w:fldChar w:fldCharType="separate"/>
            </w:r>
            <w:r w:rsidR="005D7FDA" w:rsidRPr="00907FC6">
              <w:rPr>
                <w:rFonts w:ascii="Times New Roman" w:eastAsia="Times New Roman" w:hAnsi="Times New Roman" w:cs="Times New Roman"/>
                <w:noProof/>
                <w:color w:val="000000"/>
                <w:kern w:val="0"/>
                <w:sz w:val="18"/>
                <w:szCs w:val="18"/>
                <w:vertAlign w:val="superscript"/>
                <w:lang w:eastAsia="en-AU"/>
                <w14:ligatures w14:val="none"/>
              </w:rPr>
              <w:t>2</w:t>
            </w:r>
            <w:r w:rsidR="005D7FDA" w:rsidRPr="00907FC6">
              <w:rPr>
                <w:rFonts w:ascii="Times New Roman" w:eastAsia="Times New Roman" w:hAnsi="Times New Roman" w:cs="Times New Roman"/>
                <w:color w:val="000000"/>
                <w:kern w:val="0"/>
                <w:sz w:val="18"/>
                <w:szCs w:val="18"/>
                <w:lang w:eastAsia="en-AU"/>
                <w14:ligatures w14:val="none"/>
              </w:rPr>
              <w:fldChar w:fldCharType="end"/>
            </w:r>
          </w:p>
        </w:tc>
        <w:tc>
          <w:tcPr>
            <w:tcW w:w="567" w:type="dxa"/>
            <w:noWrap/>
            <w:hideMark/>
          </w:tcPr>
          <w:p w14:paraId="679E5CEC" w14:textId="3D3A47FF"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p>
        </w:tc>
        <w:tc>
          <w:tcPr>
            <w:tcW w:w="850" w:type="dxa"/>
            <w:noWrap/>
            <w:hideMark/>
          </w:tcPr>
          <w:p w14:paraId="415FAF0A" w14:textId="77777777" w:rsidR="009311AB" w:rsidRPr="00907FC6" w:rsidRDefault="009311AB" w:rsidP="006A037C">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851" w:type="dxa"/>
            <w:noWrap/>
            <w:hideMark/>
          </w:tcPr>
          <w:p w14:paraId="0ECADC4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Segoe UI Symbol" w:eastAsia="Times New Roman" w:hAnsi="Segoe UI Symbol" w:cs="Segoe UI Symbol"/>
                <w:kern w:val="0"/>
                <w:sz w:val="18"/>
                <w:szCs w:val="18"/>
                <w:lang w:eastAsia="en-AU"/>
                <w14:ligatures w14:val="none"/>
              </w:rPr>
              <w:t>✓</w:t>
            </w:r>
          </w:p>
        </w:tc>
        <w:tc>
          <w:tcPr>
            <w:tcW w:w="1134" w:type="dxa"/>
          </w:tcPr>
          <w:p w14:paraId="5C821FD7" w14:textId="3930CB41" w:rsidR="009311AB" w:rsidRPr="00907FC6" w:rsidRDefault="009311AB" w:rsidP="00093793">
            <w:pPr>
              <w:jc w:val="center"/>
              <w:rPr>
                <w:rFonts w:ascii="Times New Roman" w:eastAsia="Times New Roman" w:hAnsi="Times New Roman" w:cs="Times New Roman"/>
                <w:color w:val="000000"/>
                <w:kern w:val="0"/>
                <w:sz w:val="18"/>
                <w:szCs w:val="18"/>
                <w:lang w:eastAsia="en-AU"/>
                <w14:ligatures w14:val="none"/>
              </w:rPr>
            </w:pPr>
            <w:r w:rsidRPr="00907FC6">
              <w:rPr>
                <w:rFonts w:ascii="Segoe UI Symbol" w:eastAsia="Times New Roman" w:hAnsi="Segoe UI Symbol" w:cs="Segoe UI Symbol"/>
                <w:color w:val="000000"/>
                <w:kern w:val="0"/>
                <w:sz w:val="18"/>
                <w:szCs w:val="18"/>
                <w:lang w:eastAsia="en-AU"/>
                <w14:ligatures w14:val="none"/>
              </w:rPr>
              <w:t>✓</w:t>
            </w:r>
          </w:p>
        </w:tc>
        <w:tc>
          <w:tcPr>
            <w:tcW w:w="567" w:type="dxa"/>
            <w:noWrap/>
            <w:hideMark/>
          </w:tcPr>
          <w:p w14:paraId="1771CB91" w14:textId="512B351F"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8</w:t>
            </w:r>
          </w:p>
        </w:tc>
        <w:tc>
          <w:tcPr>
            <w:tcW w:w="850" w:type="dxa"/>
            <w:noWrap/>
            <w:hideMark/>
          </w:tcPr>
          <w:p w14:paraId="039B3480"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17</w:t>
            </w:r>
          </w:p>
        </w:tc>
        <w:tc>
          <w:tcPr>
            <w:tcW w:w="709" w:type="dxa"/>
            <w:noWrap/>
            <w:hideMark/>
          </w:tcPr>
          <w:p w14:paraId="7439B62A" w14:textId="77777777" w:rsidR="009311AB" w:rsidRPr="00907FC6" w:rsidRDefault="009311AB" w:rsidP="006A037C">
            <w:pPr>
              <w:jc w:val="center"/>
              <w:rPr>
                <w:rFonts w:ascii="Times New Roman" w:eastAsia="Times New Roman" w:hAnsi="Times New Roman" w:cs="Times New Roman"/>
                <w:kern w:val="0"/>
                <w:sz w:val="18"/>
                <w:szCs w:val="18"/>
                <w:lang w:eastAsia="en-AU"/>
                <w14:ligatures w14:val="none"/>
              </w:rPr>
            </w:pPr>
            <w:r w:rsidRPr="00907FC6">
              <w:rPr>
                <w:rFonts w:ascii="Times New Roman" w:eastAsia="Times New Roman" w:hAnsi="Times New Roman" w:cs="Times New Roman"/>
                <w:kern w:val="0"/>
                <w:sz w:val="18"/>
                <w:szCs w:val="18"/>
                <w:lang w:eastAsia="en-AU"/>
                <w14:ligatures w14:val="none"/>
              </w:rPr>
              <w:t>25</w:t>
            </w:r>
          </w:p>
        </w:tc>
      </w:tr>
    </w:tbl>
    <w:p w14:paraId="11E486F3" w14:textId="77777777" w:rsidR="00C35C0E" w:rsidRPr="00F72A16" w:rsidRDefault="00C35C0E">
      <w:pPr>
        <w:rPr>
          <w:rFonts w:ascii="Times New Roman" w:hAnsi="Times New Roman" w:cs="Times New Roman"/>
          <w:sz w:val="24"/>
          <w:szCs w:val="24"/>
        </w:rPr>
      </w:pPr>
    </w:p>
    <w:p w14:paraId="7AB1BF89" w14:textId="2AE9C420" w:rsidR="00C35C0E" w:rsidRPr="00F72A16" w:rsidRDefault="00C35C0E" w:rsidP="00907FC6">
      <w:pPr>
        <w:jc w:val="both"/>
        <w:rPr>
          <w:rFonts w:ascii="Times New Roman" w:hAnsi="Times New Roman" w:cs="Times New Roman"/>
          <w:sz w:val="24"/>
          <w:szCs w:val="24"/>
        </w:rPr>
      </w:pPr>
      <w:r w:rsidRPr="00F72A16">
        <w:rPr>
          <w:rFonts w:ascii="Times New Roman" w:hAnsi="Times New Roman" w:cs="Times New Roman"/>
          <w:b/>
          <w:bCs/>
          <w:sz w:val="24"/>
          <w:szCs w:val="24"/>
        </w:rPr>
        <w:t>Extended data Table 1.</w:t>
      </w:r>
      <w:r w:rsidRPr="00F72A16">
        <w:rPr>
          <w:rFonts w:ascii="Times New Roman" w:hAnsi="Times New Roman" w:cs="Times New Roman"/>
          <w:sz w:val="24"/>
          <w:szCs w:val="24"/>
        </w:rPr>
        <w:t xml:space="preserve"> Analyses of all studies on microRNA biomarker discovery and/or validation using real-time quantitative (q)PCR, Next Generation (sequencing) platforms, or microarrays were </w:t>
      </w:r>
      <w:proofErr w:type="gramStart"/>
      <w:r w:rsidRPr="00F72A16">
        <w:rPr>
          <w:rFonts w:ascii="Times New Roman" w:hAnsi="Times New Roman" w:cs="Times New Roman"/>
          <w:sz w:val="24"/>
          <w:szCs w:val="24"/>
        </w:rPr>
        <w:t>assessed</w:t>
      </w:r>
      <w:proofErr w:type="gramEnd"/>
      <w:r w:rsidRPr="00F72A16">
        <w:rPr>
          <w:rFonts w:ascii="Times New Roman" w:hAnsi="Times New Roman" w:cs="Times New Roman"/>
          <w:sz w:val="24"/>
          <w:szCs w:val="24"/>
        </w:rPr>
        <w:t xml:space="preserve"> and significant microRNAs evaluated from these studies until 2020 (start of current study analyses). Similar papers of relevance to T1D (</w:t>
      </w:r>
      <w:proofErr w:type="gramStart"/>
      <w:r w:rsidRPr="00F72A16">
        <w:rPr>
          <w:rFonts w:ascii="Times New Roman" w:hAnsi="Times New Roman" w:cs="Times New Roman"/>
          <w:sz w:val="24"/>
          <w:szCs w:val="24"/>
        </w:rPr>
        <w:t>e.g.</w:t>
      </w:r>
      <w:proofErr w:type="gramEnd"/>
      <w:r w:rsidRPr="00F72A16">
        <w:rPr>
          <w:rFonts w:ascii="Times New Roman" w:hAnsi="Times New Roman" w:cs="Times New Roman"/>
          <w:sz w:val="24"/>
          <w:szCs w:val="24"/>
        </w:rPr>
        <w:t xml:space="preserve"> Santos AS et al PMID 35903753) were also identified to validate the relevance of these microRNAs in the recent years. The data on the number of samples analysed is presented above as reported in the listed publications (PMIDs) and the relevance of these microRNAs to the PREDICT T1D </w:t>
      </w:r>
      <w:r w:rsidR="001C6C6B" w:rsidRPr="00F72A16">
        <w:rPr>
          <w:rFonts w:ascii="Times New Roman" w:hAnsi="Times New Roman" w:cs="Times New Roman"/>
          <w:sz w:val="24"/>
          <w:szCs w:val="24"/>
        </w:rPr>
        <w:t>(</w:t>
      </w:r>
      <w:r w:rsidR="001C6C6B" w:rsidRPr="00F72A16">
        <w:rPr>
          <w:rFonts w:ascii="Times New Roman" w:hAnsi="Times New Roman" w:cs="Times New Roman"/>
          <w:b/>
          <w:bCs/>
          <w:sz w:val="24"/>
          <w:szCs w:val="24"/>
          <w:u w:val="single"/>
        </w:rPr>
        <w:t>P</w:t>
      </w:r>
      <w:r w:rsidR="001C6C6B" w:rsidRPr="00F72A16">
        <w:rPr>
          <w:rFonts w:ascii="Times New Roman" w:hAnsi="Times New Roman" w:cs="Times New Roman"/>
          <w:sz w:val="24"/>
          <w:szCs w:val="24"/>
        </w:rPr>
        <w:t xml:space="preserve">lasma </w:t>
      </w:r>
      <w:r w:rsidR="001C6C6B" w:rsidRPr="00F72A16">
        <w:rPr>
          <w:rFonts w:ascii="Times New Roman" w:hAnsi="Times New Roman" w:cs="Times New Roman"/>
          <w:b/>
          <w:bCs/>
          <w:sz w:val="24"/>
          <w:szCs w:val="24"/>
          <w:u w:val="single"/>
        </w:rPr>
        <w:t>R</w:t>
      </w:r>
      <w:r w:rsidR="001C6C6B" w:rsidRPr="00F72A16">
        <w:rPr>
          <w:rFonts w:ascii="Times New Roman" w:hAnsi="Times New Roman" w:cs="Times New Roman"/>
          <w:sz w:val="24"/>
          <w:szCs w:val="24"/>
        </w:rPr>
        <w:t xml:space="preserve">NA </w:t>
      </w:r>
      <w:r w:rsidR="001C6C6B" w:rsidRPr="00F72A16">
        <w:rPr>
          <w:rFonts w:ascii="Times New Roman" w:hAnsi="Times New Roman" w:cs="Times New Roman"/>
          <w:b/>
          <w:bCs/>
          <w:sz w:val="24"/>
          <w:szCs w:val="24"/>
          <w:u w:val="single"/>
        </w:rPr>
        <w:t>E</w:t>
      </w:r>
      <w:r w:rsidR="001C6C6B" w:rsidRPr="00F72A16">
        <w:rPr>
          <w:rFonts w:ascii="Times New Roman" w:hAnsi="Times New Roman" w:cs="Times New Roman"/>
          <w:sz w:val="24"/>
          <w:szCs w:val="24"/>
        </w:rPr>
        <w:t xml:space="preserve">valuation for </w:t>
      </w:r>
      <w:r w:rsidR="001C6C6B" w:rsidRPr="00F72A16">
        <w:rPr>
          <w:rFonts w:ascii="Times New Roman" w:hAnsi="Times New Roman" w:cs="Times New Roman"/>
          <w:b/>
          <w:bCs/>
          <w:sz w:val="24"/>
          <w:szCs w:val="24"/>
          <w:u w:val="single"/>
        </w:rPr>
        <w:t>D</w:t>
      </w:r>
      <w:r w:rsidR="001C6C6B" w:rsidRPr="00F72A16">
        <w:rPr>
          <w:rFonts w:ascii="Times New Roman" w:hAnsi="Times New Roman" w:cs="Times New Roman"/>
          <w:sz w:val="24"/>
          <w:szCs w:val="24"/>
        </w:rPr>
        <w:t xml:space="preserve">iagnosing </w:t>
      </w:r>
      <w:r w:rsidR="001C6C6B" w:rsidRPr="00F72A16">
        <w:rPr>
          <w:rFonts w:ascii="Times New Roman" w:hAnsi="Times New Roman" w:cs="Times New Roman"/>
          <w:b/>
          <w:bCs/>
          <w:sz w:val="24"/>
          <w:szCs w:val="24"/>
          <w:u w:val="single"/>
        </w:rPr>
        <w:t>I</w:t>
      </w:r>
      <w:r w:rsidR="001C6C6B" w:rsidRPr="00F72A16">
        <w:rPr>
          <w:rFonts w:ascii="Times New Roman" w:hAnsi="Times New Roman" w:cs="Times New Roman"/>
          <w:sz w:val="24"/>
          <w:szCs w:val="24"/>
        </w:rPr>
        <w:t xml:space="preserve">ncident risk of </w:t>
      </w:r>
      <w:r w:rsidR="001C6C6B" w:rsidRPr="00F72A16">
        <w:rPr>
          <w:rFonts w:ascii="Times New Roman" w:hAnsi="Times New Roman" w:cs="Times New Roman"/>
          <w:b/>
          <w:bCs/>
          <w:sz w:val="24"/>
          <w:szCs w:val="24"/>
          <w:u w:val="single"/>
        </w:rPr>
        <w:t>C</w:t>
      </w:r>
      <w:r w:rsidR="001C6C6B" w:rsidRPr="00F72A16">
        <w:rPr>
          <w:rFonts w:ascii="Times New Roman" w:hAnsi="Times New Roman" w:cs="Times New Roman"/>
          <w:sz w:val="24"/>
          <w:szCs w:val="24"/>
        </w:rPr>
        <w:t xml:space="preserve">linical </w:t>
      </w:r>
      <w:r w:rsidR="001C6C6B" w:rsidRPr="00F72A16">
        <w:rPr>
          <w:rFonts w:ascii="Times New Roman" w:hAnsi="Times New Roman" w:cs="Times New Roman"/>
          <w:b/>
          <w:bCs/>
          <w:sz w:val="24"/>
          <w:szCs w:val="24"/>
          <w:u w:val="single"/>
        </w:rPr>
        <w:t>T</w:t>
      </w:r>
      <w:r w:rsidR="001C6C6B" w:rsidRPr="00F72A16">
        <w:rPr>
          <w:rFonts w:ascii="Times New Roman" w:hAnsi="Times New Roman" w:cs="Times New Roman"/>
          <w:sz w:val="24"/>
          <w:szCs w:val="24"/>
        </w:rPr>
        <w:t xml:space="preserve">ype </w:t>
      </w:r>
      <w:r w:rsidR="001C6C6B" w:rsidRPr="00F72A16">
        <w:rPr>
          <w:rFonts w:ascii="Times New Roman" w:hAnsi="Times New Roman" w:cs="Times New Roman"/>
          <w:b/>
          <w:bCs/>
          <w:sz w:val="24"/>
          <w:szCs w:val="24"/>
          <w:u w:val="single"/>
        </w:rPr>
        <w:t>1</w:t>
      </w:r>
      <w:r w:rsidR="001C6C6B" w:rsidRPr="00F72A16">
        <w:rPr>
          <w:rFonts w:ascii="Times New Roman" w:hAnsi="Times New Roman" w:cs="Times New Roman"/>
          <w:b/>
          <w:bCs/>
          <w:sz w:val="24"/>
          <w:szCs w:val="24"/>
        </w:rPr>
        <w:t xml:space="preserve"> </w:t>
      </w:r>
      <w:r w:rsidR="001C6C6B" w:rsidRPr="00F72A16">
        <w:rPr>
          <w:rFonts w:ascii="Times New Roman" w:hAnsi="Times New Roman" w:cs="Times New Roman"/>
          <w:b/>
          <w:bCs/>
          <w:sz w:val="24"/>
          <w:szCs w:val="24"/>
          <w:u w:val="single"/>
        </w:rPr>
        <w:t>D</w:t>
      </w:r>
      <w:r w:rsidR="001C6C6B" w:rsidRPr="00F72A16">
        <w:rPr>
          <w:rFonts w:ascii="Times New Roman" w:hAnsi="Times New Roman" w:cs="Times New Roman"/>
          <w:sz w:val="24"/>
          <w:szCs w:val="24"/>
        </w:rPr>
        <w:t>iabetes</w:t>
      </w:r>
      <w:r w:rsidR="00CB2E91" w:rsidRPr="00F72A16">
        <w:rPr>
          <w:rFonts w:ascii="Times New Roman" w:hAnsi="Times New Roman" w:cs="Times New Roman"/>
          <w:sz w:val="24"/>
          <w:szCs w:val="24"/>
        </w:rPr>
        <w:t>)</w:t>
      </w:r>
      <w:r w:rsidR="001C6C6B" w:rsidRPr="00F72A16" w:rsidDel="001C6C6B">
        <w:rPr>
          <w:rFonts w:ascii="Times New Roman" w:hAnsi="Times New Roman" w:cs="Times New Roman"/>
          <w:sz w:val="24"/>
          <w:szCs w:val="24"/>
        </w:rPr>
        <w:t xml:space="preserve"> </w:t>
      </w:r>
      <w:r w:rsidRPr="00F72A16">
        <w:rPr>
          <w:rFonts w:ascii="Times New Roman" w:hAnsi="Times New Roman" w:cs="Times New Roman"/>
          <w:sz w:val="24"/>
          <w:szCs w:val="24"/>
        </w:rPr>
        <w:t xml:space="preserve">microRNA signature obtained herein is presented in </w:t>
      </w:r>
      <w:r w:rsidRPr="00F72A16">
        <w:rPr>
          <w:rFonts w:ascii="Times New Roman" w:hAnsi="Times New Roman" w:cs="Times New Roman"/>
          <w:b/>
          <w:bCs/>
          <w:sz w:val="24"/>
          <w:szCs w:val="24"/>
        </w:rPr>
        <w:t>Figure 1b</w:t>
      </w:r>
      <w:r w:rsidRPr="00F72A16">
        <w:rPr>
          <w:rFonts w:ascii="Times New Roman" w:hAnsi="Times New Roman" w:cs="Times New Roman"/>
          <w:sz w:val="24"/>
          <w:szCs w:val="24"/>
        </w:rPr>
        <w:t>.</w:t>
      </w:r>
    </w:p>
    <w:p w14:paraId="76627478" w14:textId="4FC69F92" w:rsidR="00243329" w:rsidRPr="00F72A16" w:rsidRDefault="00005A12" w:rsidP="00907FC6">
      <w:pPr>
        <w:jc w:val="both"/>
        <w:rPr>
          <w:rFonts w:ascii="Times New Roman" w:hAnsi="Times New Roman" w:cs="Times New Roman"/>
          <w:sz w:val="24"/>
          <w:szCs w:val="24"/>
        </w:rPr>
      </w:pPr>
      <w:r w:rsidRPr="00F72A16">
        <w:rPr>
          <w:rFonts w:ascii="Times New Roman" w:hAnsi="Times New Roman" w:cs="Times New Roman"/>
          <w:sz w:val="24"/>
          <w:szCs w:val="24"/>
        </w:rPr>
        <w:tab/>
      </w:r>
      <w:r w:rsidR="00243329" w:rsidRPr="00F72A16">
        <w:rPr>
          <w:rFonts w:ascii="Times New Roman" w:hAnsi="Times New Roman" w:cs="Times New Roman"/>
          <w:sz w:val="24"/>
          <w:szCs w:val="24"/>
        </w:rPr>
        <w:br w:type="page"/>
      </w:r>
    </w:p>
    <w:p w14:paraId="1B3B23B1" w14:textId="73E74B2D" w:rsidR="005000E5" w:rsidRPr="00F72A16" w:rsidRDefault="005000E5" w:rsidP="005000E5">
      <w:pPr>
        <w:rPr>
          <w:rFonts w:ascii="Times New Roman" w:hAnsi="Times New Roman" w:cs="Times New Roman"/>
          <w:b/>
          <w:bCs/>
          <w:sz w:val="24"/>
          <w:szCs w:val="24"/>
        </w:rPr>
      </w:pPr>
      <w:r w:rsidRPr="00F72A16">
        <w:rPr>
          <w:rFonts w:ascii="Times New Roman" w:hAnsi="Times New Roman" w:cs="Times New Roman"/>
          <w:b/>
          <w:bCs/>
          <w:sz w:val="24"/>
          <w:szCs w:val="24"/>
        </w:rPr>
        <w:lastRenderedPageBreak/>
        <w:t xml:space="preserve">Extended </w:t>
      </w:r>
      <w:r w:rsidR="00A77381" w:rsidRPr="00F72A16">
        <w:rPr>
          <w:rFonts w:ascii="Times New Roman" w:hAnsi="Times New Roman" w:cs="Times New Roman"/>
          <w:b/>
          <w:bCs/>
          <w:sz w:val="24"/>
          <w:szCs w:val="24"/>
        </w:rPr>
        <w:t>D</w:t>
      </w:r>
      <w:r w:rsidRPr="00F72A16">
        <w:rPr>
          <w:rFonts w:ascii="Times New Roman" w:hAnsi="Times New Roman" w:cs="Times New Roman"/>
          <w:b/>
          <w:bCs/>
          <w:sz w:val="24"/>
          <w:szCs w:val="24"/>
        </w:rPr>
        <w:t>ata Table 2:</w:t>
      </w:r>
    </w:p>
    <w:tbl>
      <w:tblPr>
        <w:tblStyle w:val="TableGrid"/>
        <w:tblW w:w="10335" w:type="dxa"/>
        <w:tblInd w:w="-577"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717"/>
        <w:gridCol w:w="1205"/>
        <w:gridCol w:w="1383"/>
        <w:gridCol w:w="571"/>
        <w:gridCol w:w="688"/>
        <w:gridCol w:w="839"/>
        <w:gridCol w:w="848"/>
        <w:gridCol w:w="745"/>
        <w:gridCol w:w="879"/>
        <w:gridCol w:w="521"/>
        <w:gridCol w:w="521"/>
        <w:gridCol w:w="494"/>
        <w:gridCol w:w="992"/>
      </w:tblGrid>
      <w:tr w:rsidR="005000E5" w:rsidRPr="00D401AD" w14:paraId="2E1A21D8" w14:textId="77777777">
        <w:trPr>
          <w:trHeight w:val="756"/>
        </w:trPr>
        <w:tc>
          <w:tcPr>
            <w:tcW w:w="696" w:type="dxa"/>
            <w:vMerge w:val="restart"/>
            <w:tcBorders>
              <w:top w:val="single" w:sz="18" w:space="0" w:color="auto"/>
              <w:bottom w:val="single" w:sz="4" w:space="0" w:color="auto"/>
              <w:right w:val="single" w:sz="18" w:space="0" w:color="auto"/>
            </w:tcBorders>
            <w:shd w:val="clear" w:color="auto" w:fill="FBE4D5" w:themeFill="accent2" w:themeFillTint="33"/>
            <w:noWrap/>
            <w:hideMark/>
          </w:tcPr>
          <w:p w14:paraId="46D4FE7D" w14:textId="77777777" w:rsidR="005000E5" w:rsidRPr="00D401AD" w:rsidRDefault="005000E5">
            <w:pPr>
              <w:spacing w:before="240"/>
              <w:rPr>
                <w:rFonts w:ascii="Times New Roman" w:hAnsi="Times New Roman" w:cs="Times New Roman"/>
                <w:b/>
                <w:bCs/>
                <w:sz w:val="20"/>
                <w:szCs w:val="20"/>
              </w:rPr>
            </w:pPr>
            <w:r w:rsidRPr="00D401AD">
              <w:rPr>
                <w:rFonts w:ascii="Times New Roman" w:hAnsi="Times New Roman" w:cs="Times New Roman"/>
                <w:b/>
                <w:bCs/>
                <w:sz w:val="20"/>
                <w:szCs w:val="20"/>
              </w:rPr>
              <w:t>Study</w:t>
            </w:r>
          </w:p>
        </w:tc>
        <w:tc>
          <w:tcPr>
            <w:tcW w:w="1196" w:type="dxa"/>
            <w:vMerge w:val="restart"/>
            <w:tcBorders>
              <w:top w:val="single" w:sz="18" w:space="0" w:color="auto"/>
              <w:left w:val="single" w:sz="18" w:space="0" w:color="auto"/>
              <w:bottom w:val="single" w:sz="4" w:space="0" w:color="auto"/>
              <w:right w:val="single" w:sz="18" w:space="0" w:color="auto"/>
            </w:tcBorders>
            <w:shd w:val="clear" w:color="auto" w:fill="FBE4D5" w:themeFill="accent2" w:themeFillTint="33"/>
            <w:noWrap/>
            <w:hideMark/>
          </w:tcPr>
          <w:p w14:paraId="7433E7CC" w14:textId="77777777" w:rsidR="005000E5" w:rsidRPr="00D401AD" w:rsidRDefault="005000E5">
            <w:pPr>
              <w:spacing w:before="240"/>
              <w:rPr>
                <w:rFonts w:ascii="Times New Roman" w:hAnsi="Times New Roman" w:cs="Times New Roman"/>
                <w:b/>
                <w:bCs/>
                <w:sz w:val="20"/>
                <w:szCs w:val="20"/>
              </w:rPr>
            </w:pPr>
            <w:r w:rsidRPr="00D401AD">
              <w:rPr>
                <w:rFonts w:ascii="Times New Roman" w:hAnsi="Times New Roman" w:cs="Times New Roman"/>
                <w:b/>
                <w:bCs/>
                <w:sz w:val="20"/>
                <w:szCs w:val="20"/>
              </w:rPr>
              <w:t>Context</w:t>
            </w:r>
          </w:p>
        </w:tc>
        <w:tc>
          <w:tcPr>
            <w:tcW w:w="1383" w:type="dxa"/>
            <w:vMerge w:val="restart"/>
            <w:tcBorders>
              <w:top w:val="single" w:sz="18" w:space="0" w:color="auto"/>
              <w:left w:val="single" w:sz="18" w:space="0" w:color="auto"/>
              <w:bottom w:val="single" w:sz="4" w:space="0" w:color="auto"/>
              <w:right w:val="single" w:sz="18" w:space="0" w:color="auto"/>
            </w:tcBorders>
            <w:shd w:val="clear" w:color="auto" w:fill="FBE4D5" w:themeFill="accent2" w:themeFillTint="33"/>
            <w:noWrap/>
            <w:hideMark/>
          </w:tcPr>
          <w:p w14:paraId="0650724D" w14:textId="77777777" w:rsidR="005000E5" w:rsidRPr="00D401AD" w:rsidRDefault="005000E5">
            <w:pPr>
              <w:spacing w:before="240"/>
              <w:rPr>
                <w:rFonts w:ascii="Times New Roman" w:hAnsi="Times New Roman" w:cs="Times New Roman"/>
                <w:b/>
                <w:bCs/>
                <w:sz w:val="20"/>
                <w:szCs w:val="20"/>
              </w:rPr>
            </w:pPr>
            <w:r w:rsidRPr="00D401AD">
              <w:rPr>
                <w:rFonts w:ascii="Times New Roman" w:hAnsi="Times New Roman" w:cs="Times New Roman"/>
                <w:b/>
                <w:bCs/>
                <w:sz w:val="20"/>
                <w:szCs w:val="20"/>
              </w:rPr>
              <w:t>Group</w:t>
            </w:r>
          </w:p>
        </w:tc>
        <w:tc>
          <w:tcPr>
            <w:tcW w:w="4564" w:type="dxa"/>
            <w:gridSpan w:val="6"/>
            <w:tcBorders>
              <w:top w:val="single" w:sz="18" w:space="0" w:color="auto"/>
              <w:left w:val="single" w:sz="18" w:space="0" w:color="auto"/>
              <w:bottom w:val="single" w:sz="18" w:space="0" w:color="auto"/>
              <w:right w:val="single" w:sz="18" w:space="0" w:color="auto"/>
            </w:tcBorders>
            <w:shd w:val="clear" w:color="auto" w:fill="FBE4D5" w:themeFill="accent2" w:themeFillTint="33"/>
            <w:noWrap/>
            <w:hideMark/>
          </w:tcPr>
          <w:p w14:paraId="573DAABF" w14:textId="77777777" w:rsidR="005000E5" w:rsidRPr="00D401AD" w:rsidRDefault="005000E5">
            <w:pPr>
              <w:spacing w:before="240"/>
              <w:jc w:val="center"/>
              <w:rPr>
                <w:rFonts w:ascii="Times New Roman" w:hAnsi="Times New Roman" w:cs="Times New Roman"/>
                <w:b/>
                <w:bCs/>
                <w:sz w:val="20"/>
                <w:szCs w:val="20"/>
              </w:rPr>
            </w:pPr>
            <w:r w:rsidRPr="00D401AD">
              <w:rPr>
                <w:rFonts w:ascii="Times New Roman" w:hAnsi="Times New Roman" w:cs="Times New Roman"/>
                <w:b/>
                <w:bCs/>
                <w:sz w:val="20"/>
                <w:szCs w:val="20"/>
              </w:rPr>
              <w:t>Age</w:t>
            </w:r>
          </w:p>
        </w:tc>
        <w:tc>
          <w:tcPr>
            <w:tcW w:w="1504" w:type="dxa"/>
            <w:gridSpan w:val="3"/>
            <w:tcBorders>
              <w:top w:val="single" w:sz="18" w:space="0" w:color="auto"/>
              <w:left w:val="single" w:sz="18" w:space="0" w:color="auto"/>
              <w:bottom w:val="single" w:sz="18" w:space="0" w:color="auto"/>
              <w:right w:val="single" w:sz="18" w:space="0" w:color="auto"/>
            </w:tcBorders>
            <w:shd w:val="clear" w:color="auto" w:fill="FBE4D5" w:themeFill="accent2" w:themeFillTint="33"/>
            <w:noWrap/>
            <w:hideMark/>
          </w:tcPr>
          <w:p w14:paraId="73CC32C2" w14:textId="77777777" w:rsidR="005000E5" w:rsidRPr="00D401AD" w:rsidRDefault="005000E5">
            <w:pPr>
              <w:spacing w:before="240"/>
              <w:jc w:val="center"/>
              <w:rPr>
                <w:rFonts w:ascii="Times New Roman" w:hAnsi="Times New Roman" w:cs="Times New Roman"/>
                <w:b/>
                <w:bCs/>
                <w:sz w:val="20"/>
                <w:szCs w:val="20"/>
              </w:rPr>
            </w:pPr>
            <w:r w:rsidRPr="00D401AD">
              <w:rPr>
                <w:rFonts w:ascii="Times New Roman" w:hAnsi="Times New Roman" w:cs="Times New Roman"/>
                <w:b/>
                <w:bCs/>
                <w:sz w:val="20"/>
                <w:szCs w:val="20"/>
              </w:rPr>
              <w:t>Sex</w:t>
            </w:r>
          </w:p>
        </w:tc>
        <w:tc>
          <w:tcPr>
            <w:tcW w:w="992" w:type="dxa"/>
            <w:tcBorders>
              <w:top w:val="single" w:sz="18" w:space="0" w:color="auto"/>
              <w:left w:val="single" w:sz="18" w:space="0" w:color="auto"/>
              <w:bottom w:val="single" w:sz="18" w:space="0" w:color="auto"/>
            </w:tcBorders>
            <w:shd w:val="clear" w:color="auto" w:fill="FBE4D5" w:themeFill="accent2" w:themeFillTint="33"/>
            <w:noWrap/>
            <w:hideMark/>
          </w:tcPr>
          <w:p w14:paraId="7BC4205A" w14:textId="77777777" w:rsidR="005000E5" w:rsidRPr="00D401AD" w:rsidRDefault="005000E5">
            <w:pPr>
              <w:spacing w:before="240"/>
              <w:rPr>
                <w:rFonts w:ascii="Times New Roman" w:hAnsi="Times New Roman" w:cs="Times New Roman"/>
                <w:b/>
                <w:bCs/>
                <w:sz w:val="20"/>
                <w:szCs w:val="20"/>
              </w:rPr>
            </w:pPr>
            <w:r w:rsidRPr="00D401AD">
              <w:rPr>
                <w:rFonts w:ascii="Times New Roman" w:hAnsi="Times New Roman" w:cs="Times New Roman"/>
                <w:b/>
                <w:bCs/>
                <w:sz w:val="20"/>
                <w:szCs w:val="20"/>
              </w:rPr>
              <w:t>Total (n)</w:t>
            </w:r>
          </w:p>
        </w:tc>
      </w:tr>
      <w:tr w:rsidR="005000E5" w:rsidRPr="00D401AD" w14:paraId="0F52E8D2" w14:textId="77777777">
        <w:trPr>
          <w:trHeight w:val="318"/>
        </w:trPr>
        <w:tc>
          <w:tcPr>
            <w:tcW w:w="696" w:type="dxa"/>
            <w:vMerge/>
            <w:tcBorders>
              <w:top w:val="single" w:sz="4" w:space="0" w:color="auto"/>
              <w:bottom w:val="single" w:sz="18" w:space="0" w:color="auto"/>
              <w:right w:val="single" w:sz="18" w:space="0" w:color="auto"/>
            </w:tcBorders>
            <w:shd w:val="clear" w:color="auto" w:fill="FBE4D5" w:themeFill="accent2" w:themeFillTint="33"/>
            <w:hideMark/>
          </w:tcPr>
          <w:p w14:paraId="3B912CC4" w14:textId="77777777" w:rsidR="005000E5" w:rsidRPr="00D401AD" w:rsidRDefault="005000E5">
            <w:pPr>
              <w:rPr>
                <w:rFonts w:ascii="Times New Roman" w:hAnsi="Times New Roman" w:cs="Times New Roman"/>
                <w:b/>
                <w:bCs/>
                <w:sz w:val="20"/>
                <w:szCs w:val="20"/>
              </w:rPr>
            </w:pPr>
          </w:p>
        </w:tc>
        <w:tc>
          <w:tcPr>
            <w:tcW w:w="1196" w:type="dxa"/>
            <w:vMerge/>
            <w:tcBorders>
              <w:top w:val="single" w:sz="4" w:space="0" w:color="auto"/>
              <w:left w:val="single" w:sz="18" w:space="0" w:color="auto"/>
              <w:bottom w:val="single" w:sz="18" w:space="0" w:color="auto"/>
              <w:right w:val="single" w:sz="18" w:space="0" w:color="auto"/>
            </w:tcBorders>
            <w:shd w:val="clear" w:color="auto" w:fill="FBE4D5" w:themeFill="accent2" w:themeFillTint="33"/>
            <w:hideMark/>
          </w:tcPr>
          <w:p w14:paraId="4B6F381D" w14:textId="77777777" w:rsidR="005000E5" w:rsidRPr="00D401AD" w:rsidRDefault="005000E5">
            <w:pPr>
              <w:rPr>
                <w:rFonts w:ascii="Times New Roman" w:hAnsi="Times New Roman" w:cs="Times New Roman"/>
                <w:b/>
                <w:bCs/>
                <w:sz w:val="20"/>
                <w:szCs w:val="20"/>
              </w:rPr>
            </w:pPr>
          </w:p>
        </w:tc>
        <w:tc>
          <w:tcPr>
            <w:tcW w:w="1383" w:type="dxa"/>
            <w:vMerge/>
            <w:tcBorders>
              <w:top w:val="single" w:sz="4" w:space="0" w:color="auto"/>
              <w:left w:val="single" w:sz="18" w:space="0" w:color="auto"/>
              <w:bottom w:val="single" w:sz="18" w:space="0" w:color="auto"/>
              <w:right w:val="single" w:sz="18" w:space="0" w:color="auto"/>
            </w:tcBorders>
            <w:shd w:val="clear" w:color="auto" w:fill="FBE4D5" w:themeFill="accent2" w:themeFillTint="33"/>
            <w:hideMark/>
          </w:tcPr>
          <w:p w14:paraId="04C8935F" w14:textId="77777777" w:rsidR="005000E5" w:rsidRPr="00D401AD" w:rsidRDefault="005000E5">
            <w:pPr>
              <w:rPr>
                <w:rFonts w:ascii="Times New Roman" w:hAnsi="Times New Roman" w:cs="Times New Roman"/>
                <w:b/>
                <w:bCs/>
                <w:sz w:val="20"/>
                <w:szCs w:val="20"/>
              </w:rPr>
            </w:pPr>
          </w:p>
        </w:tc>
        <w:tc>
          <w:tcPr>
            <w:tcW w:w="571" w:type="dxa"/>
            <w:tcBorders>
              <w:top w:val="single" w:sz="18" w:space="0" w:color="auto"/>
              <w:left w:val="single" w:sz="18" w:space="0" w:color="auto"/>
              <w:bottom w:val="single" w:sz="18" w:space="0" w:color="auto"/>
            </w:tcBorders>
            <w:shd w:val="clear" w:color="auto" w:fill="FBE4D5" w:themeFill="accent2" w:themeFillTint="33"/>
            <w:noWrap/>
            <w:hideMark/>
          </w:tcPr>
          <w:p w14:paraId="1DCA470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Min</w:t>
            </w:r>
          </w:p>
        </w:tc>
        <w:tc>
          <w:tcPr>
            <w:tcW w:w="688" w:type="dxa"/>
            <w:tcBorders>
              <w:top w:val="single" w:sz="18" w:space="0" w:color="auto"/>
              <w:bottom w:val="single" w:sz="18" w:space="0" w:color="auto"/>
            </w:tcBorders>
            <w:shd w:val="clear" w:color="auto" w:fill="FBE4D5" w:themeFill="accent2" w:themeFillTint="33"/>
            <w:noWrap/>
            <w:hideMark/>
          </w:tcPr>
          <w:p w14:paraId="7413B52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Mean</w:t>
            </w:r>
          </w:p>
        </w:tc>
        <w:tc>
          <w:tcPr>
            <w:tcW w:w="839" w:type="dxa"/>
            <w:tcBorders>
              <w:top w:val="single" w:sz="18" w:space="0" w:color="auto"/>
              <w:bottom w:val="single" w:sz="18" w:space="0" w:color="auto"/>
            </w:tcBorders>
            <w:shd w:val="clear" w:color="auto" w:fill="FBE4D5" w:themeFill="accent2" w:themeFillTint="33"/>
            <w:noWrap/>
            <w:hideMark/>
          </w:tcPr>
          <w:p w14:paraId="331887C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Median</w:t>
            </w:r>
          </w:p>
        </w:tc>
        <w:tc>
          <w:tcPr>
            <w:tcW w:w="848" w:type="dxa"/>
            <w:tcBorders>
              <w:top w:val="single" w:sz="18" w:space="0" w:color="auto"/>
              <w:bottom w:val="single" w:sz="18" w:space="0" w:color="auto"/>
            </w:tcBorders>
            <w:shd w:val="clear" w:color="auto" w:fill="FBE4D5" w:themeFill="accent2" w:themeFillTint="33"/>
            <w:noWrap/>
            <w:hideMark/>
          </w:tcPr>
          <w:p w14:paraId="4F1EDB5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max</w:t>
            </w:r>
          </w:p>
        </w:tc>
        <w:tc>
          <w:tcPr>
            <w:tcW w:w="745" w:type="dxa"/>
            <w:tcBorders>
              <w:top w:val="single" w:sz="18" w:space="0" w:color="auto"/>
              <w:bottom w:val="single" w:sz="18" w:space="0" w:color="auto"/>
            </w:tcBorders>
            <w:shd w:val="clear" w:color="auto" w:fill="FBE4D5" w:themeFill="accent2" w:themeFillTint="33"/>
            <w:noWrap/>
            <w:hideMark/>
          </w:tcPr>
          <w:p w14:paraId="6DD1ECA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SD</w:t>
            </w:r>
          </w:p>
        </w:tc>
        <w:tc>
          <w:tcPr>
            <w:tcW w:w="873" w:type="dxa"/>
            <w:tcBorders>
              <w:top w:val="single" w:sz="18" w:space="0" w:color="auto"/>
              <w:bottom w:val="single" w:sz="18" w:space="0" w:color="auto"/>
              <w:right w:val="single" w:sz="18" w:space="0" w:color="auto"/>
            </w:tcBorders>
            <w:shd w:val="clear" w:color="auto" w:fill="FBE4D5" w:themeFill="accent2" w:themeFillTint="33"/>
            <w:noWrap/>
            <w:hideMark/>
          </w:tcPr>
          <w:p w14:paraId="29709E2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xml:space="preserve">P-value </w:t>
            </w:r>
          </w:p>
        </w:tc>
        <w:tc>
          <w:tcPr>
            <w:tcW w:w="521" w:type="dxa"/>
            <w:tcBorders>
              <w:top w:val="single" w:sz="18" w:space="0" w:color="auto"/>
              <w:left w:val="single" w:sz="18" w:space="0" w:color="auto"/>
              <w:bottom w:val="single" w:sz="18" w:space="0" w:color="auto"/>
            </w:tcBorders>
            <w:shd w:val="clear" w:color="auto" w:fill="FBE4D5" w:themeFill="accent2" w:themeFillTint="33"/>
            <w:noWrap/>
            <w:hideMark/>
          </w:tcPr>
          <w:p w14:paraId="6070362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n)</w:t>
            </w:r>
          </w:p>
        </w:tc>
        <w:tc>
          <w:tcPr>
            <w:tcW w:w="521" w:type="dxa"/>
            <w:tcBorders>
              <w:top w:val="single" w:sz="18" w:space="0" w:color="auto"/>
              <w:bottom w:val="single" w:sz="18" w:space="0" w:color="auto"/>
            </w:tcBorders>
            <w:shd w:val="clear" w:color="auto" w:fill="FBE4D5" w:themeFill="accent2" w:themeFillTint="33"/>
            <w:noWrap/>
            <w:hideMark/>
          </w:tcPr>
          <w:p w14:paraId="4BD9626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n)</w:t>
            </w:r>
          </w:p>
        </w:tc>
        <w:tc>
          <w:tcPr>
            <w:tcW w:w="462" w:type="dxa"/>
            <w:tcBorders>
              <w:top w:val="single" w:sz="18" w:space="0" w:color="auto"/>
              <w:bottom w:val="single" w:sz="18" w:space="0" w:color="auto"/>
              <w:right w:val="single" w:sz="18" w:space="0" w:color="auto"/>
            </w:tcBorders>
            <w:shd w:val="clear" w:color="auto" w:fill="FBE4D5" w:themeFill="accent2" w:themeFillTint="33"/>
            <w:noWrap/>
            <w:hideMark/>
          </w:tcPr>
          <w:p w14:paraId="6DA1287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 (n)</w:t>
            </w:r>
          </w:p>
        </w:tc>
        <w:tc>
          <w:tcPr>
            <w:tcW w:w="992" w:type="dxa"/>
            <w:tcBorders>
              <w:top w:val="single" w:sz="18" w:space="0" w:color="auto"/>
              <w:left w:val="single" w:sz="18" w:space="0" w:color="auto"/>
              <w:bottom w:val="single" w:sz="18" w:space="0" w:color="auto"/>
            </w:tcBorders>
            <w:shd w:val="clear" w:color="auto" w:fill="FBE4D5" w:themeFill="accent2" w:themeFillTint="33"/>
            <w:hideMark/>
          </w:tcPr>
          <w:p w14:paraId="5A9B3526" w14:textId="77777777" w:rsidR="005000E5" w:rsidRPr="00D401AD" w:rsidRDefault="005000E5">
            <w:pPr>
              <w:rPr>
                <w:rFonts w:ascii="Times New Roman" w:hAnsi="Times New Roman" w:cs="Times New Roman"/>
                <w:b/>
                <w:bCs/>
                <w:sz w:val="20"/>
                <w:szCs w:val="20"/>
              </w:rPr>
            </w:pPr>
          </w:p>
        </w:tc>
      </w:tr>
      <w:tr w:rsidR="005000E5" w:rsidRPr="00D401AD" w14:paraId="70331127" w14:textId="77777777">
        <w:trPr>
          <w:trHeight w:val="1104"/>
        </w:trPr>
        <w:tc>
          <w:tcPr>
            <w:tcW w:w="696" w:type="dxa"/>
            <w:vMerge w:val="restart"/>
            <w:tcBorders>
              <w:top w:val="single" w:sz="18" w:space="0" w:color="auto"/>
              <w:right w:val="single" w:sz="18" w:space="0" w:color="auto"/>
            </w:tcBorders>
            <w:noWrap/>
            <w:textDirection w:val="btLr"/>
            <w:hideMark/>
          </w:tcPr>
          <w:p w14:paraId="7ABA76FC" w14:textId="77777777" w:rsidR="005000E5" w:rsidRPr="00D401AD" w:rsidRDefault="005000E5">
            <w:pPr>
              <w:spacing w:line="360" w:lineRule="auto"/>
              <w:ind w:left="113" w:right="113"/>
              <w:jc w:val="center"/>
              <w:rPr>
                <w:rFonts w:ascii="Times New Roman" w:hAnsi="Times New Roman" w:cs="Times New Roman"/>
                <w:b/>
                <w:bCs/>
                <w:sz w:val="20"/>
                <w:szCs w:val="20"/>
              </w:rPr>
            </w:pPr>
            <w:r w:rsidRPr="00D401AD">
              <w:rPr>
                <w:rFonts w:ascii="Times New Roman" w:hAnsi="Times New Roman" w:cs="Times New Roman"/>
                <w:b/>
                <w:bCs/>
                <w:sz w:val="20"/>
                <w:szCs w:val="20"/>
              </w:rPr>
              <w:t>Discovery Set</w:t>
            </w:r>
          </w:p>
        </w:tc>
        <w:tc>
          <w:tcPr>
            <w:tcW w:w="1196" w:type="dxa"/>
            <w:tcBorders>
              <w:top w:val="single" w:sz="18" w:space="0" w:color="auto"/>
              <w:left w:val="single" w:sz="18" w:space="0" w:color="auto"/>
              <w:right w:val="single" w:sz="18" w:space="0" w:color="auto"/>
            </w:tcBorders>
            <w:noWrap/>
            <w:hideMark/>
          </w:tcPr>
          <w:p w14:paraId="5E73925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IND</w:t>
            </w:r>
          </w:p>
        </w:tc>
        <w:tc>
          <w:tcPr>
            <w:tcW w:w="1383" w:type="dxa"/>
            <w:tcBorders>
              <w:top w:val="single" w:sz="18" w:space="0" w:color="auto"/>
              <w:left w:val="single" w:sz="18" w:space="0" w:color="auto"/>
              <w:bottom w:val="single" w:sz="4" w:space="0" w:color="auto"/>
              <w:right w:val="single" w:sz="18" w:space="0" w:color="auto"/>
            </w:tcBorders>
            <w:noWrap/>
            <w:hideMark/>
          </w:tcPr>
          <w:p w14:paraId="12C0EF2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Developing pancreas</w:t>
            </w:r>
          </w:p>
          <w:p w14:paraId="0EA2F70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Gestational age in weeks)</w:t>
            </w:r>
          </w:p>
        </w:tc>
        <w:tc>
          <w:tcPr>
            <w:tcW w:w="571" w:type="dxa"/>
            <w:tcBorders>
              <w:top w:val="single" w:sz="18" w:space="0" w:color="auto"/>
              <w:left w:val="single" w:sz="18" w:space="0" w:color="auto"/>
            </w:tcBorders>
            <w:noWrap/>
          </w:tcPr>
          <w:p w14:paraId="1CEB447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12</w:t>
            </w:r>
          </w:p>
        </w:tc>
        <w:tc>
          <w:tcPr>
            <w:tcW w:w="688" w:type="dxa"/>
            <w:tcBorders>
              <w:top w:val="single" w:sz="18" w:space="0" w:color="auto"/>
            </w:tcBorders>
            <w:noWrap/>
          </w:tcPr>
          <w:p w14:paraId="08AE9EA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839" w:type="dxa"/>
            <w:tcBorders>
              <w:top w:val="single" w:sz="18" w:space="0" w:color="auto"/>
            </w:tcBorders>
            <w:noWrap/>
          </w:tcPr>
          <w:p w14:paraId="2E08B46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848" w:type="dxa"/>
            <w:tcBorders>
              <w:top w:val="single" w:sz="18" w:space="0" w:color="auto"/>
            </w:tcBorders>
            <w:noWrap/>
          </w:tcPr>
          <w:p w14:paraId="1EFD771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6-37</w:t>
            </w:r>
          </w:p>
        </w:tc>
        <w:tc>
          <w:tcPr>
            <w:tcW w:w="745" w:type="dxa"/>
            <w:tcBorders>
              <w:top w:val="single" w:sz="18" w:space="0" w:color="auto"/>
            </w:tcBorders>
            <w:noWrap/>
          </w:tcPr>
          <w:p w14:paraId="7CCE4C2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w:t>
            </w:r>
          </w:p>
        </w:tc>
        <w:tc>
          <w:tcPr>
            <w:tcW w:w="873" w:type="dxa"/>
            <w:tcBorders>
              <w:top w:val="single" w:sz="18" w:space="0" w:color="auto"/>
              <w:right w:val="single" w:sz="18" w:space="0" w:color="auto"/>
            </w:tcBorders>
            <w:noWrap/>
            <w:hideMark/>
          </w:tcPr>
          <w:p w14:paraId="114C40B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521" w:type="dxa"/>
            <w:tcBorders>
              <w:top w:val="single" w:sz="18" w:space="0" w:color="auto"/>
              <w:left w:val="single" w:sz="18" w:space="0" w:color="auto"/>
              <w:bottom w:val="single" w:sz="4" w:space="0" w:color="auto"/>
            </w:tcBorders>
            <w:noWrap/>
            <w:hideMark/>
          </w:tcPr>
          <w:p w14:paraId="355CAB7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521" w:type="dxa"/>
            <w:tcBorders>
              <w:top w:val="single" w:sz="18" w:space="0" w:color="auto"/>
              <w:bottom w:val="single" w:sz="4" w:space="0" w:color="auto"/>
            </w:tcBorders>
            <w:noWrap/>
            <w:hideMark/>
          </w:tcPr>
          <w:p w14:paraId="3F29CF8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462" w:type="dxa"/>
            <w:tcBorders>
              <w:top w:val="single" w:sz="18" w:space="0" w:color="auto"/>
              <w:bottom w:val="single" w:sz="4" w:space="0" w:color="auto"/>
              <w:right w:val="single" w:sz="18" w:space="0" w:color="auto"/>
            </w:tcBorders>
            <w:noWrap/>
            <w:hideMark/>
          </w:tcPr>
          <w:p w14:paraId="420BB18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5</w:t>
            </w:r>
          </w:p>
        </w:tc>
        <w:tc>
          <w:tcPr>
            <w:tcW w:w="992" w:type="dxa"/>
            <w:tcBorders>
              <w:top w:val="single" w:sz="18" w:space="0" w:color="auto"/>
              <w:left w:val="single" w:sz="18" w:space="0" w:color="auto"/>
            </w:tcBorders>
            <w:noWrap/>
            <w:hideMark/>
          </w:tcPr>
          <w:p w14:paraId="55A6846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5</w:t>
            </w:r>
          </w:p>
        </w:tc>
      </w:tr>
      <w:tr w:rsidR="005000E5" w:rsidRPr="00D401AD" w14:paraId="3AEA6352" w14:textId="77777777">
        <w:trPr>
          <w:trHeight w:val="303"/>
        </w:trPr>
        <w:tc>
          <w:tcPr>
            <w:tcW w:w="696" w:type="dxa"/>
            <w:vMerge/>
            <w:tcBorders>
              <w:right w:val="single" w:sz="18" w:space="0" w:color="auto"/>
            </w:tcBorders>
            <w:noWrap/>
          </w:tcPr>
          <w:p w14:paraId="7225F0EA"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noWrap/>
          </w:tcPr>
          <w:p w14:paraId="349822A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AUS</w:t>
            </w:r>
          </w:p>
        </w:tc>
        <w:tc>
          <w:tcPr>
            <w:tcW w:w="1383" w:type="dxa"/>
            <w:tcBorders>
              <w:top w:val="single" w:sz="4" w:space="0" w:color="auto"/>
              <w:left w:val="single" w:sz="18" w:space="0" w:color="auto"/>
              <w:bottom w:val="single" w:sz="4" w:space="0" w:color="auto"/>
              <w:right w:val="single" w:sz="18" w:space="0" w:color="auto"/>
            </w:tcBorders>
            <w:noWrap/>
          </w:tcPr>
          <w:p w14:paraId="4B75BB2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Human tissues*</w:t>
            </w:r>
          </w:p>
        </w:tc>
        <w:tc>
          <w:tcPr>
            <w:tcW w:w="571" w:type="dxa"/>
            <w:tcBorders>
              <w:left w:val="single" w:sz="18" w:space="0" w:color="auto"/>
            </w:tcBorders>
            <w:noWrap/>
          </w:tcPr>
          <w:p w14:paraId="7E98BAC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6</w:t>
            </w:r>
          </w:p>
        </w:tc>
        <w:tc>
          <w:tcPr>
            <w:tcW w:w="688" w:type="dxa"/>
            <w:noWrap/>
          </w:tcPr>
          <w:p w14:paraId="444148D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7.8</w:t>
            </w:r>
          </w:p>
        </w:tc>
        <w:tc>
          <w:tcPr>
            <w:tcW w:w="839" w:type="dxa"/>
            <w:noWrap/>
          </w:tcPr>
          <w:p w14:paraId="1793578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9</w:t>
            </w:r>
          </w:p>
        </w:tc>
        <w:tc>
          <w:tcPr>
            <w:tcW w:w="848" w:type="dxa"/>
            <w:noWrap/>
          </w:tcPr>
          <w:p w14:paraId="0A91116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1</w:t>
            </w:r>
          </w:p>
        </w:tc>
        <w:tc>
          <w:tcPr>
            <w:tcW w:w="745" w:type="dxa"/>
            <w:noWrap/>
          </w:tcPr>
          <w:p w14:paraId="7A55B44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4</w:t>
            </w:r>
          </w:p>
        </w:tc>
        <w:tc>
          <w:tcPr>
            <w:tcW w:w="873" w:type="dxa"/>
            <w:tcBorders>
              <w:right w:val="single" w:sz="18" w:space="0" w:color="auto"/>
            </w:tcBorders>
            <w:noWrap/>
          </w:tcPr>
          <w:p w14:paraId="44F2A89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521" w:type="dxa"/>
            <w:tcBorders>
              <w:top w:val="single" w:sz="4" w:space="0" w:color="auto"/>
              <w:left w:val="single" w:sz="18" w:space="0" w:color="auto"/>
              <w:bottom w:val="single" w:sz="4" w:space="0" w:color="auto"/>
            </w:tcBorders>
            <w:noWrap/>
          </w:tcPr>
          <w:p w14:paraId="2C399E5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9</w:t>
            </w:r>
          </w:p>
        </w:tc>
        <w:tc>
          <w:tcPr>
            <w:tcW w:w="521" w:type="dxa"/>
            <w:tcBorders>
              <w:top w:val="single" w:sz="4" w:space="0" w:color="auto"/>
              <w:bottom w:val="single" w:sz="4" w:space="0" w:color="auto"/>
            </w:tcBorders>
            <w:noWrap/>
          </w:tcPr>
          <w:p w14:paraId="397B428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5</w:t>
            </w:r>
          </w:p>
        </w:tc>
        <w:tc>
          <w:tcPr>
            <w:tcW w:w="462" w:type="dxa"/>
            <w:tcBorders>
              <w:top w:val="single" w:sz="4" w:space="0" w:color="auto"/>
              <w:bottom w:val="single" w:sz="4" w:space="0" w:color="auto"/>
              <w:right w:val="single" w:sz="18" w:space="0" w:color="auto"/>
            </w:tcBorders>
            <w:noWrap/>
          </w:tcPr>
          <w:p w14:paraId="48B3D1E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5</w:t>
            </w:r>
          </w:p>
        </w:tc>
        <w:tc>
          <w:tcPr>
            <w:tcW w:w="992" w:type="dxa"/>
            <w:tcBorders>
              <w:left w:val="single" w:sz="18" w:space="0" w:color="auto"/>
            </w:tcBorders>
            <w:noWrap/>
          </w:tcPr>
          <w:p w14:paraId="3587EF0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89</w:t>
            </w:r>
          </w:p>
        </w:tc>
      </w:tr>
      <w:tr w:rsidR="005000E5" w:rsidRPr="00D401AD" w14:paraId="320B3F94" w14:textId="77777777">
        <w:trPr>
          <w:trHeight w:val="303"/>
        </w:trPr>
        <w:tc>
          <w:tcPr>
            <w:tcW w:w="696" w:type="dxa"/>
            <w:vMerge/>
            <w:tcBorders>
              <w:right w:val="single" w:sz="18" w:space="0" w:color="auto"/>
            </w:tcBorders>
            <w:noWrap/>
          </w:tcPr>
          <w:p w14:paraId="4CF110F6"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noWrap/>
          </w:tcPr>
          <w:p w14:paraId="572494D8"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noWrap/>
          </w:tcPr>
          <w:p w14:paraId="316EF66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 plasma</w:t>
            </w:r>
          </w:p>
        </w:tc>
        <w:tc>
          <w:tcPr>
            <w:tcW w:w="571" w:type="dxa"/>
            <w:tcBorders>
              <w:left w:val="single" w:sz="18" w:space="0" w:color="auto"/>
            </w:tcBorders>
            <w:noWrap/>
          </w:tcPr>
          <w:p w14:paraId="08EF1E9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8</w:t>
            </w:r>
          </w:p>
        </w:tc>
        <w:tc>
          <w:tcPr>
            <w:tcW w:w="688" w:type="dxa"/>
            <w:noWrap/>
          </w:tcPr>
          <w:p w14:paraId="58754C8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9.0</w:t>
            </w:r>
          </w:p>
        </w:tc>
        <w:tc>
          <w:tcPr>
            <w:tcW w:w="839" w:type="dxa"/>
            <w:noWrap/>
          </w:tcPr>
          <w:p w14:paraId="2706212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0.4</w:t>
            </w:r>
          </w:p>
        </w:tc>
        <w:tc>
          <w:tcPr>
            <w:tcW w:w="848" w:type="dxa"/>
            <w:noWrap/>
          </w:tcPr>
          <w:p w14:paraId="31319E0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4.8</w:t>
            </w:r>
          </w:p>
        </w:tc>
        <w:tc>
          <w:tcPr>
            <w:tcW w:w="745" w:type="dxa"/>
            <w:noWrap/>
          </w:tcPr>
          <w:p w14:paraId="5788E88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4</w:t>
            </w:r>
          </w:p>
        </w:tc>
        <w:tc>
          <w:tcPr>
            <w:tcW w:w="873" w:type="dxa"/>
            <w:vMerge w:val="restart"/>
            <w:tcBorders>
              <w:right w:val="single" w:sz="18" w:space="0" w:color="auto"/>
            </w:tcBorders>
            <w:noWrap/>
          </w:tcPr>
          <w:p w14:paraId="3A4D8FC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0.97</w:t>
            </w:r>
          </w:p>
        </w:tc>
        <w:tc>
          <w:tcPr>
            <w:tcW w:w="521" w:type="dxa"/>
            <w:tcBorders>
              <w:top w:val="single" w:sz="4" w:space="0" w:color="auto"/>
              <w:left w:val="single" w:sz="18" w:space="0" w:color="auto"/>
              <w:bottom w:val="single" w:sz="4" w:space="0" w:color="auto"/>
            </w:tcBorders>
            <w:noWrap/>
          </w:tcPr>
          <w:p w14:paraId="4C90E3F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w:t>
            </w:r>
          </w:p>
        </w:tc>
        <w:tc>
          <w:tcPr>
            <w:tcW w:w="521" w:type="dxa"/>
            <w:tcBorders>
              <w:top w:val="single" w:sz="4" w:space="0" w:color="auto"/>
              <w:bottom w:val="single" w:sz="4" w:space="0" w:color="auto"/>
            </w:tcBorders>
            <w:noWrap/>
          </w:tcPr>
          <w:p w14:paraId="6D86301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w:t>
            </w:r>
          </w:p>
        </w:tc>
        <w:tc>
          <w:tcPr>
            <w:tcW w:w="462" w:type="dxa"/>
            <w:tcBorders>
              <w:top w:val="single" w:sz="4" w:space="0" w:color="auto"/>
              <w:bottom w:val="single" w:sz="4" w:space="0" w:color="auto"/>
              <w:right w:val="single" w:sz="18" w:space="0" w:color="auto"/>
            </w:tcBorders>
            <w:noWrap/>
          </w:tcPr>
          <w:p w14:paraId="4FEF55B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noWrap/>
          </w:tcPr>
          <w:p w14:paraId="2BB74CD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w:t>
            </w:r>
          </w:p>
        </w:tc>
      </w:tr>
      <w:tr w:rsidR="005000E5" w:rsidRPr="00D401AD" w14:paraId="7879B47B" w14:textId="77777777">
        <w:trPr>
          <w:trHeight w:val="576"/>
        </w:trPr>
        <w:tc>
          <w:tcPr>
            <w:tcW w:w="696" w:type="dxa"/>
            <w:vMerge/>
            <w:tcBorders>
              <w:right w:val="single" w:sz="18" w:space="0" w:color="auto"/>
            </w:tcBorders>
            <w:hideMark/>
          </w:tcPr>
          <w:p w14:paraId="7492CD14"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hideMark/>
          </w:tcPr>
          <w:p w14:paraId="3ED280EF"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noWrap/>
            <w:hideMark/>
          </w:tcPr>
          <w:p w14:paraId="2CA936A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 xml:space="preserve">T1D </w:t>
            </w:r>
            <w:r w:rsidRPr="00D401AD">
              <w:rPr>
                <w:rFonts w:ascii="Times New Roman" w:hAnsi="Times New Roman" w:cs="Times New Roman"/>
                <w:bCs/>
                <w:sz w:val="20"/>
                <w:szCs w:val="20"/>
              </w:rPr>
              <w:t>plasma</w:t>
            </w:r>
          </w:p>
        </w:tc>
        <w:tc>
          <w:tcPr>
            <w:tcW w:w="571" w:type="dxa"/>
            <w:tcBorders>
              <w:left w:val="single" w:sz="18" w:space="0" w:color="auto"/>
            </w:tcBorders>
            <w:noWrap/>
            <w:hideMark/>
          </w:tcPr>
          <w:p w14:paraId="72A278B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2</w:t>
            </w:r>
          </w:p>
        </w:tc>
        <w:tc>
          <w:tcPr>
            <w:tcW w:w="688" w:type="dxa"/>
            <w:noWrap/>
            <w:hideMark/>
          </w:tcPr>
          <w:p w14:paraId="5DFEBCD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9</w:t>
            </w:r>
          </w:p>
        </w:tc>
        <w:tc>
          <w:tcPr>
            <w:tcW w:w="839" w:type="dxa"/>
            <w:noWrap/>
            <w:hideMark/>
          </w:tcPr>
          <w:p w14:paraId="10A0017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0.4</w:t>
            </w:r>
          </w:p>
        </w:tc>
        <w:tc>
          <w:tcPr>
            <w:tcW w:w="848" w:type="dxa"/>
            <w:noWrap/>
            <w:hideMark/>
          </w:tcPr>
          <w:p w14:paraId="6564046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4.0</w:t>
            </w:r>
          </w:p>
        </w:tc>
        <w:tc>
          <w:tcPr>
            <w:tcW w:w="745" w:type="dxa"/>
            <w:noWrap/>
            <w:hideMark/>
          </w:tcPr>
          <w:p w14:paraId="4909874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1</w:t>
            </w:r>
          </w:p>
        </w:tc>
        <w:tc>
          <w:tcPr>
            <w:tcW w:w="873" w:type="dxa"/>
            <w:vMerge/>
            <w:tcBorders>
              <w:right w:val="single" w:sz="18" w:space="0" w:color="auto"/>
            </w:tcBorders>
            <w:hideMark/>
          </w:tcPr>
          <w:p w14:paraId="0D98BBC4"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noWrap/>
            <w:hideMark/>
          </w:tcPr>
          <w:p w14:paraId="37680E6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w:t>
            </w:r>
          </w:p>
        </w:tc>
        <w:tc>
          <w:tcPr>
            <w:tcW w:w="521" w:type="dxa"/>
            <w:tcBorders>
              <w:top w:val="single" w:sz="4" w:space="0" w:color="auto"/>
              <w:bottom w:val="single" w:sz="4" w:space="0" w:color="auto"/>
            </w:tcBorders>
            <w:noWrap/>
            <w:hideMark/>
          </w:tcPr>
          <w:p w14:paraId="2DFDEBE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w:t>
            </w:r>
          </w:p>
        </w:tc>
        <w:tc>
          <w:tcPr>
            <w:tcW w:w="462" w:type="dxa"/>
            <w:tcBorders>
              <w:top w:val="single" w:sz="4" w:space="0" w:color="auto"/>
              <w:bottom w:val="single" w:sz="4" w:space="0" w:color="auto"/>
              <w:right w:val="single" w:sz="18" w:space="0" w:color="auto"/>
            </w:tcBorders>
            <w:noWrap/>
            <w:hideMark/>
          </w:tcPr>
          <w:p w14:paraId="014FA5E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noWrap/>
            <w:hideMark/>
          </w:tcPr>
          <w:p w14:paraId="679C767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w:t>
            </w:r>
          </w:p>
        </w:tc>
      </w:tr>
      <w:tr w:rsidR="005000E5" w:rsidRPr="00D401AD" w14:paraId="42148D58" w14:textId="77777777">
        <w:trPr>
          <w:trHeight w:val="576"/>
        </w:trPr>
        <w:tc>
          <w:tcPr>
            <w:tcW w:w="696" w:type="dxa"/>
            <w:vMerge/>
            <w:tcBorders>
              <w:bottom w:val="single" w:sz="4" w:space="0" w:color="auto"/>
              <w:right w:val="single" w:sz="18" w:space="0" w:color="auto"/>
            </w:tcBorders>
          </w:tcPr>
          <w:p w14:paraId="700DC4A6"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tcBorders>
              <w:left w:val="single" w:sz="18" w:space="0" w:color="auto"/>
              <w:right w:val="single" w:sz="18" w:space="0" w:color="auto"/>
            </w:tcBorders>
          </w:tcPr>
          <w:p w14:paraId="5B3DF8C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World-wide (reports until 2020)</w:t>
            </w:r>
          </w:p>
        </w:tc>
        <w:tc>
          <w:tcPr>
            <w:tcW w:w="1383" w:type="dxa"/>
            <w:tcBorders>
              <w:top w:val="single" w:sz="4" w:space="0" w:color="auto"/>
              <w:left w:val="single" w:sz="18" w:space="0" w:color="auto"/>
              <w:bottom w:val="single" w:sz="4" w:space="0" w:color="auto"/>
              <w:right w:val="single" w:sz="18" w:space="0" w:color="auto"/>
            </w:tcBorders>
            <w:noWrap/>
          </w:tcPr>
          <w:p w14:paraId="737E00D2" w14:textId="77777777" w:rsidR="005000E5" w:rsidRPr="00D401AD" w:rsidRDefault="005000E5">
            <w:pPr>
              <w:rPr>
                <w:rFonts w:ascii="Times New Roman" w:hAnsi="Times New Roman" w:cs="Times New Roman"/>
                <w:b/>
                <w:color w:val="FF0000"/>
                <w:sz w:val="20"/>
                <w:szCs w:val="20"/>
              </w:rPr>
            </w:pPr>
            <w:r w:rsidRPr="00D401AD">
              <w:rPr>
                <w:rFonts w:ascii="Times New Roman" w:hAnsi="Times New Roman" w:cs="Times New Roman"/>
                <w:b/>
                <w:color w:val="FF0000"/>
                <w:sz w:val="20"/>
                <w:szCs w:val="20"/>
              </w:rPr>
              <w:t xml:space="preserve">T1D </w:t>
            </w:r>
            <w:r w:rsidRPr="00D401AD">
              <w:rPr>
                <w:rFonts w:ascii="Times New Roman" w:hAnsi="Times New Roman" w:cs="Times New Roman"/>
                <w:bCs/>
                <w:sz w:val="20"/>
                <w:szCs w:val="20"/>
              </w:rPr>
              <w:t>and Control</w:t>
            </w:r>
            <w:r w:rsidRPr="00D401AD">
              <w:rPr>
                <w:rFonts w:ascii="Times New Roman" w:hAnsi="Times New Roman" w:cs="Times New Roman"/>
                <w:b/>
                <w:color w:val="FF0000"/>
                <w:sz w:val="20"/>
                <w:szCs w:val="20"/>
              </w:rPr>
              <w:t xml:space="preserve"> </w:t>
            </w:r>
            <w:r w:rsidRPr="00D401AD">
              <w:rPr>
                <w:rFonts w:ascii="Times New Roman" w:hAnsi="Times New Roman" w:cs="Times New Roman"/>
                <w:bCs/>
                <w:sz w:val="20"/>
                <w:szCs w:val="20"/>
              </w:rPr>
              <w:t>plasma/serum</w:t>
            </w:r>
          </w:p>
        </w:tc>
        <w:tc>
          <w:tcPr>
            <w:tcW w:w="4564" w:type="dxa"/>
            <w:gridSpan w:val="6"/>
            <w:tcBorders>
              <w:left w:val="single" w:sz="18" w:space="0" w:color="auto"/>
              <w:right w:val="single" w:sz="18" w:space="0" w:color="auto"/>
            </w:tcBorders>
            <w:noWrap/>
          </w:tcPr>
          <w:p w14:paraId="43F27545" w14:textId="76393983" w:rsidR="005000E5" w:rsidRPr="00D401AD" w:rsidRDefault="00A77381">
            <w:pPr>
              <w:rPr>
                <w:rFonts w:ascii="Times New Roman" w:hAnsi="Times New Roman" w:cs="Times New Roman"/>
                <w:sz w:val="20"/>
                <w:szCs w:val="20"/>
              </w:rPr>
            </w:pPr>
            <w:r w:rsidRPr="00D401AD">
              <w:rPr>
                <w:rFonts w:ascii="Times New Roman" w:hAnsi="Times New Roman" w:cs="Times New Roman"/>
                <w:sz w:val="20"/>
                <w:szCs w:val="20"/>
              </w:rPr>
              <w:t>n=</w:t>
            </w:r>
            <w:r w:rsidR="006854E7" w:rsidRPr="00D401AD">
              <w:rPr>
                <w:rFonts w:ascii="Times New Roman" w:hAnsi="Times New Roman" w:cs="Times New Roman"/>
                <w:sz w:val="20"/>
                <w:szCs w:val="20"/>
              </w:rPr>
              <w:t xml:space="preserve">2869 </w:t>
            </w:r>
            <w:r w:rsidRPr="00D401AD">
              <w:rPr>
                <w:rFonts w:ascii="Times New Roman" w:hAnsi="Times New Roman" w:cs="Times New Roman"/>
                <w:sz w:val="20"/>
                <w:szCs w:val="20"/>
              </w:rPr>
              <w:t>participants across 2</w:t>
            </w:r>
            <w:r w:rsidR="00904809" w:rsidRPr="00D401AD">
              <w:rPr>
                <w:rFonts w:ascii="Times New Roman" w:hAnsi="Times New Roman" w:cs="Times New Roman"/>
                <w:sz w:val="20"/>
                <w:szCs w:val="20"/>
              </w:rPr>
              <w:t>5</w:t>
            </w:r>
            <w:r w:rsidRPr="00D401AD">
              <w:rPr>
                <w:rFonts w:ascii="Times New Roman" w:hAnsi="Times New Roman" w:cs="Times New Roman"/>
                <w:sz w:val="20"/>
                <w:szCs w:val="20"/>
              </w:rPr>
              <w:t xml:space="preserve"> studies listed in Extended Data Table 1 (T1D: 1</w:t>
            </w:r>
            <w:r w:rsidR="001276F2" w:rsidRPr="00D401AD">
              <w:rPr>
                <w:rFonts w:ascii="Times New Roman" w:hAnsi="Times New Roman" w:cs="Times New Roman"/>
                <w:sz w:val="20"/>
                <w:szCs w:val="20"/>
              </w:rPr>
              <w:t>,</w:t>
            </w:r>
            <w:r w:rsidRPr="00D401AD">
              <w:rPr>
                <w:rFonts w:ascii="Times New Roman" w:hAnsi="Times New Roman" w:cs="Times New Roman"/>
                <w:sz w:val="20"/>
                <w:szCs w:val="20"/>
              </w:rPr>
              <w:t>7</w:t>
            </w:r>
            <w:r w:rsidR="006854E7" w:rsidRPr="00D401AD">
              <w:rPr>
                <w:rFonts w:ascii="Times New Roman" w:hAnsi="Times New Roman" w:cs="Times New Roman"/>
                <w:sz w:val="20"/>
                <w:szCs w:val="20"/>
              </w:rPr>
              <w:t>5</w:t>
            </w:r>
            <w:r w:rsidRPr="00D401AD">
              <w:rPr>
                <w:rFonts w:ascii="Times New Roman" w:hAnsi="Times New Roman" w:cs="Times New Roman"/>
                <w:sz w:val="20"/>
                <w:szCs w:val="20"/>
              </w:rPr>
              <w:t>7 and Controls: 1</w:t>
            </w:r>
            <w:r w:rsidR="001276F2" w:rsidRPr="00D401AD">
              <w:rPr>
                <w:rFonts w:ascii="Times New Roman" w:hAnsi="Times New Roman" w:cs="Times New Roman"/>
                <w:sz w:val="20"/>
                <w:szCs w:val="20"/>
              </w:rPr>
              <w:t>,</w:t>
            </w:r>
            <w:r w:rsidRPr="00D401AD">
              <w:rPr>
                <w:rFonts w:ascii="Times New Roman" w:hAnsi="Times New Roman" w:cs="Times New Roman"/>
                <w:sz w:val="20"/>
                <w:szCs w:val="20"/>
              </w:rPr>
              <w:t>1</w:t>
            </w:r>
            <w:r w:rsidR="006854E7" w:rsidRPr="00D401AD">
              <w:rPr>
                <w:rFonts w:ascii="Times New Roman" w:hAnsi="Times New Roman" w:cs="Times New Roman"/>
                <w:sz w:val="20"/>
                <w:szCs w:val="20"/>
              </w:rPr>
              <w:t>1</w:t>
            </w:r>
            <w:r w:rsidRPr="00D401AD">
              <w:rPr>
                <w:rFonts w:ascii="Times New Roman" w:hAnsi="Times New Roman" w:cs="Times New Roman"/>
                <w:sz w:val="20"/>
                <w:szCs w:val="20"/>
              </w:rPr>
              <w:t>2)</w:t>
            </w:r>
          </w:p>
        </w:tc>
        <w:tc>
          <w:tcPr>
            <w:tcW w:w="1504" w:type="dxa"/>
            <w:gridSpan w:val="3"/>
            <w:tcBorders>
              <w:top w:val="single" w:sz="4" w:space="0" w:color="auto"/>
              <w:left w:val="single" w:sz="18" w:space="0" w:color="auto"/>
              <w:bottom w:val="single" w:sz="4" w:space="0" w:color="auto"/>
              <w:right w:val="single" w:sz="18" w:space="0" w:color="auto"/>
            </w:tcBorders>
            <w:noWrap/>
          </w:tcPr>
          <w:p w14:paraId="4789B102" w14:textId="429BBA73" w:rsidR="005000E5" w:rsidRPr="00D401AD" w:rsidRDefault="00A77381">
            <w:pPr>
              <w:rPr>
                <w:rFonts w:ascii="Times New Roman" w:hAnsi="Times New Roman" w:cs="Times New Roman"/>
                <w:sz w:val="20"/>
                <w:szCs w:val="20"/>
              </w:rPr>
            </w:pPr>
            <w:r w:rsidRPr="00D401AD">
              <w:rPr>
                <w:rFonts w:ascii="Times New Roman" w:hAnsi="Times New Roman" w:cs="Times New Roman"/>
                <w:sz w:val="20"/>
                <w:szCs w:val="20"/>
              </w:rPr>
              <w:t>As presented in reports listed under Extended Data Table 1</w:t>
            </w:r>
          </w:p>
        </w:tc>
        <w:tc>
          <w:tcPr>
            <w:tcW w:w="992" w:type="dxa"/>
            <w:tcBorders>
              <w:left w:val="single" w:sz="18" w:space="0" w:color="auto"/>
            </w:tcBorders>
            <w:noWrap/>
          </w:tcPr>
          <w:p w14:paraId="08586482" w14:textId="5DB98E07" w:rsidR="005000E5" w:rsidRPr="00D401AD" w:rsidRDefault="00A77381">
            <w:pPr>
              <w:rPr>
                <w:rFonts w:ascii="Times New Roman" w:hAnsi="Times New Roman" w:cs="Times New Roman"/>
                <w:sz w:val="20"/>
                <w:szCs w:val="20"/>
              </w:rPr>
            </w:pPr>
            <w:r w:rsidRPr="00D401AD">
              <w:rPr>
                <w:rFonts w:ascii="Times New Roman" w:hAnsi="Times New Roman" w:cs="Times New Roman"/>
                <w:sz w:val="20"/>
                <w:szCs w:val="20"/>
              </w:rPr>
              <w:t>28</w:t>
            </w:r>
            <w:r w:rsidR="00C23712" w:rsidRPr="00D401AD">
              <w:rPr>
                <w:rFonts w:ascii="Times New Roman" w:hAnsi="Times New Roman" w:cs="Times New Roman"/>
                <w:sz w:val="20"/>
                <w:szCs w:val="20"/>
              </w:rPr>
              <w:t>6</w:t>
            </w:r>
            <w:r w:rsidRPr="00D401AD">
              <w:rPr>
                <w:rFonts w:ascii="Times New Roman" w:hAnsi="Times New Roman" w:cs="Times New Roman"/>
                <w:sz w:val="20"/>
                <w:szCs w:val="20"/>
              </w:rPr>
              <w:t>9</w:t>
            </w:r>
          </w:p>
        </w:tc>
      </w:tr>
      <w:tr w:rsidR="005000E5" w:rsidRPr="00D401AD" w14:paraId="3D47E35D" w14:textId="77777777">
        <w:trPr>
          <w:trHeight w:val="303"/>
        </w:trPr>
        <w:tc>
          <w:tcPr>
            <w:tcW w:w="696" w:type="dxa"/>
            <w:vMerge w:val="restart"/>
            <w:tcBorders>
              <w:top w:val="single" w:sz="4" w:space="0" w:color="auto"/>
              <w:right w:val="single" w:sz="18" w:space="0" w:color="auto"/>
            </w:tcBorders>
            <w:shd w:val="clear" w:color="auto" w:fill="D9E2F3" w:themeFill="accent1" w:themeFillTint="33"/>
            <w:textDirection w:val="btLr"/>
            <w:tcFitText/>
            <w:hideMark/>
          </w:tcPr>
          <w:p w14:paraId="297F32B3" w14:textId="77777777" w:rsidR="005000E5" w:rsidRPr="00D401AD" w:rsidRDefault="005000E5">
            <w:pPr>
              <w:spacing w:line="360" w:lineRule="auto"/>
              <w:ind w:left="113" w:right="113"/>
              <w:jc w:val="center"/>
              <w:rPr>
                <w:rFonts w:ascii="Times New Roman" w:hAnsi="Times New Roman" w:cs="Times New Roman"/>
                <w:b/>
                <w:bCs/>
                <w:sz w:val="20"/>
                <w:szCs w:val="20"/>
              </w:rPr>
            </w:pPr>
            <w:r w:rsidRPr="00D401AD">
              <w:rPr>
                <w:rFonts w:ascii="Times New Roman" w:hAnsi="Times New Roman" w:cs="Times New Roman"/>
                <w:b/>
                <w:bCs/>
                <w:kern w:val="0"/>
                <w:sz w:val="20"/>
                <w:szCs w:val="20"/>
              </w:rPr>
              <w:t>Train / Test Set</w:t>
            </w:r>
          </w:p>
        </w:tc>
        <w:tc>
          <w:tcPr>
            <w:tcW w:w="1196" w:type="dxa"/>
            <w:vMerge w:val="restart"/>
            <w:tcBorders>
              <w:left w:val="single" w:sz="18" w:space="0" w:color="auto"/>
              <w:right w:val="single" w:sz="18" w:space="0" w:color="auto"/>
            </w:tcBorders>
            <w:shd w:val="clear" w:color="auto" w:fill="D9E2F3" w:themeFill="accent1" w:themeFillTint="33"/>
            <w:noWrap/>
            <w:hideMark/>
          </w:tcPr>
          <w:p w14:paraId="0FC8CCA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AUS</w:t>
            </w: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2560E5E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w:t>
            </w:r>
          </w:p>
        </w:tc>
        <w:tc>
          <w:tcPr>
            <w:tcW w:w="571" w:type="dxa"/>
            <w:tcBorders>
              <w:left w:val="single" w:sz="18" w:space="0" w:color="auto"/>
            </w:tcBorders>
            <w:shd w:val="clear" w:color="auto" w:fill="D9E2F3" w:themeFill="accent1" w:themeFillTint="33"/>
            <w:noWrap/>
            <w:hideMark/>
          </w:tcPr>
          <w:p w14:paraId="1160E60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5</w:t>
            </w:r>
          </w:p>
        </w:tc>
        <w:tc>
          <w:tcPr>
            <w:tcW w:w="688" w:type="dxa"/>
            <w:shd w:val="clear" w:color="auto" w:fill="D9E2F3" w:themeFill="accent1" w:themeFillTint="33"/>
            <w:noWrap/>
            <w:hideMark/>
          </w:tcPr>
          <w:p w14:paraId="4D66425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5.1</w:t>
            </w:r>
          </w:p>
        </w:tc>
        <w:tc>
          <w:tcPr>
            <w:tcW w:w="839" w:type="dxa"/>
            <w:shd w:val="clear" w:color="auto" w:fill="D9E2F3" w:themeFill="accent1" w:themeFillTint="33"/>
            <w:noWrap/>
            <w:hideMark/>
          </w:tcPr>
          <w:p w14:paraId="670CA1C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1.8</w:t>
            </w:r>
          </w:p>
        </w:tc>
        <w:tc>
          <w:tcPr>
            <w:tcW w:w="848" w:type="dxa"/>
            <w:shd w:val="clear" w:color="auto" w:fill="D9E2F3" w:themeFill="accent1" w:themeFillTint="33"/>
            <w:noWrap/>
            <w:hideMark/>
          </w:tcPr>
          <w:p w14:paraId="6AA65D4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1.5</w:t>
            </w:r>
          </w:p>
        </w:tc>
        <w:tc>
          <w:tcPr>
            <w:tcW w:w="745" w:type="dxa"/>
            <w:shd w:val="clear" w:color="auto" w:fill="D9E2F3" w:themeFill="accent1" w:themeFillTint="33"/>
            <w:noWrap/>
            <w:hideMark/>
          </w:tcPr>
          <w:p w14:paraId="0B544EE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5</w:t>
            </w:r>
          </w:p>
        </w:tc>
        <w:tc>
          <w:tcPr>
            <w:tcW w:w="873" w:type="dxa"/>
            <w:vMerge w:val="restart"/>
            <w:tcBorders>
              <w:right w:val="single" w:sz="18" w:space="0" w:color="auto"/>
            </w:tcBorders>
            <w:shd w:val="clear" w:color="auto" w:fill="D9E2F3" w:themeFill="accent1" w:themeFillTint="33"/>
            <w:noWrap/>
            <w:hideMark/>
          </w:tcPr>
          <w:p w14:paraId="3C64721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lt;0.0001</w:t>
            </w: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7479218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93</w:t>
            </w:r>
          </w:p>
        </w:tc>
        <w:tc>
          <w:tcPr>
            <w:tcW w:w="521" w:type="dxa"/>
            <w:tcBorders>
              <w:top w:val="single" w:sz="4" w:space="0" w:color="auto"/>
              <w:bottom w:val="single" w:sz="4" w:space="0" w:color="auto"/>
            </w:tcBorders>
            <w:shd w:val="clear" w:color="auto" w:fill="D9E2F3" w:themeFill="accent1" w:themeFillTint="33"/>
            <w:noWrap/>
            <w:hideMark/>
          </w:tcPr>
          <w:p w14:paraId="66086E6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4</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6C80DD3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w:t>
            </w:r>
          </w:p>
        </w:tc>
        <w:tc>
          <w:tcPr>
            <w:tcW w:w="992" w:type="dxa"/>
            <w:tcBorders>
              <w:left w:val="single" w:sz="18" w:space="0" w:color="auto"/>
            </w:tcBorders>
            <w:shd w:val="clear" w:color="auto" w:fill="D9E2F3" w:themeFill="accent1" w:themeFillTint="33"/>
            <w:noWrap/>
            <w:hideMark/>
          </w:tcPr>
          <w:p w14:paraId="26B3080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09</w:t>
            </w:r>
          </w:p>
        </w:tc>
      </w:tr>
      <w:tr w:rsidR="005000E5" w:rsidRPr="00D401AD" w14:paraId="13B36F64" w14:textId="77777777">
        <w:trPr>
          <w:trHeight w:val="318"/>
        </w:trPr>
        <w:tc>
          <w:tcPr>
            <w:tcW w:w="696" w:type="dxa"/>
            <w:vMerge/>
            <w:tcBorders>
              <w:right w:val="single" w:sz="18" w:space="0" w:color="auto"/>
            </w:tcBorders>
            <w:shd w:val="clear" w:color="auto" w:fill="D9E2F3" w:themeFill="accent1" w:themeFillTint="33"/>
            <w:hideMark/>
          </w:tcPr>
          <w:p w14:paraId="09EA3311"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D9E2F3" w:themeFill="accent1" w:themeFillTint="33"/>
            <w:hideMark/>
          </w:tcPr>
          <w:p w14:paraId="78B5C334"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700E8C4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p>
        </w:tc>
        <w:tc>
          <w:tcPr>
            <w:tcW w:w="571" w:type="dxa"/>
            <w:tcBorders>
              <w:left w:val="single" w:sz="18" w:space="0" w:color="auto"/>
            </w:tcBorders>
            <w:shd w:val="clear" w:color="auto" w:fill="D9E2F3" w:themeFill="accent1" w:themeFillTint="33"/>
            <w:noWrap/>
            <w:hideMark/>
          </w:tcPr>
          <w:p w14:paraId="7928CA0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0.6</w:t>
            </w:r>
          </w:p>
        </w:tc>
        <w:tc>
          <w:tcPr>
            <w:tcW w:w="688" w:type="dxa"/>
            <w:shd w:val="clear" w:color="auto" w:fill="D9E2F3" w:themeFill="accent1" w:themeFillTint="33"/>
            <w:noWrap/>
            <w:hideMark/>
          </w:tcPr>
          <w:p w14:paraId="2CDB2B9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1.6</w:t>
            </w:r>
          </w:p>
        </w:tc>
        <w:tc>
          <w:tcPr>
            <w:tcW w:w="839" w:type="dxa"/>
            <w:shd w:val="clear" w:color="auto" w:fill="D9E2F3" w:themeFill="accent1" w:themeFillTint="33"/>
            <w:noWrap/>
            <w:hideMark/>
          </w:tcPr>
          <w:p w14:paraId="6F24DB0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7</w:t>
            </w:r>
          </w:p>
        </w:tc>
        <w:tc>
          <w:tcPr>
            <w:tcW w:w="848" w:type="dxa"/>
            <w:shd w:val="clear" w:color="auto" w:fill="D9E2F3" w:themeFill="accent1" w:themeFillTint="33"/>
            <w:noWrap/>
            <w:hideMark/>
          </w:tcPr>
          <w:p w14:paraId="73F2C5A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3.7</w:t>
            </w:r>
          </w:p>
        </w:tc>
        <w:tc>
          <w:tcPr>
            <w:tcW w:w="745" w:type="dxa"/>
            <w:shd w:val="clear" w:color="auto" w:fill="D9E2F3" w:themeFill="accent1" w:themeFillTint="33"/>
            <w:noWrap/>
            <w:hideMark/>
          </w:tcPr>
          <w:p w14:paraId="439651B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6.2</w:t>
            </w:r>
          </w:p>
        </w:tc>
        <w:tc>
          <w:tcPr>
            <w:tcW w:w="873" w:type="dxa"/>
            <w:vMerge/>
            <w:tcBorders>
              <w:right w:val="single" w:sz="18" w:space="0" w:color="auto"/>
            </w:tcBorders>
            <w:shd w:val="clear" w:color="auto" w:fill="D9E2F3" w:themeFill="accent1" w:themeFillTint="33"/>
            <w:hideMark/>
          </w:tcPr>
          <w:p w14:paraId="78C8D707"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4BEE1EA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47</w:t>
            </w:r>
          </w:p>
        </w:tc>
        <w:tc>
          <w:tcPr>
            <w:tcW w:w="521" w:type="dxa"/>
            <w:tcBorders>
              <w:top w:val="single" w:sz="4" w:space="0" w:color="auto"/>
              <w:bottom w:val="single" w:sz="4" w:space="0" w:color="auto"/>
            </w:tcBorders>
            <w:shd w:val="clear" w:color="auto" w:fill="D9E2F3" w:themeFill="accent1" w:themeFillTint="33"/>
            <w:noWrap/>
            <w:hideMark/>
          </w:tcPr>
          <w:p w14:paraId="091BCBD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72</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0A6877D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64C9259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19</w:t>
            </w:r>
          </w:p>
        </w:tc>
      </w:tr>
      <w:tr w:rsidR="005000E5" w:rsidRPr="00D401AD" w14:paraId="5045DD39" w14:textId="77777777">
        <w:trPr>
          <w:trHeight w:val="303"/>
        </w:trPr>
        <w:tc>
          <w:tcPr>
            <w:tcW w:w="696" w:type="dxa"/>
            <w:vMerge/>
            <w:tcBorders>
              <w:right w:val="single" w:sz="18" w:space="0" w:color="auto"/>
            </w:tcBorders>
            <w:shd w:val="clear" w:color="auto" w:fill="D9E2F3" w:themeFill="accent1" w:themeFillTint="33"/>
            <w:hideMark/>
          </w:tcPr>
          <w:p w14:paraId="65C513E3"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shd w:val="clear" w:color="auto" w:fill="D9E2F3" w:themeFill="accent1" w:themeFillTint="33"/>
            <w:noWrap/>
            <w:hideMark/>
          </w:tcPr>
          <w:p w14:paraId="5498CD0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DNK</w:t>
            </w: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04FE25B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Siblings</w:t>
            </w:r>
          </w:p>
        </w:tc>
        <w:tc>
          <w:tcPr>
            <w:tcW w:w="571" w:type="dxa"/>
            <w:tcBorders>
              <w:left w:val="single" w:sz="18" w:space="0" w:color="auto"/>
            </w:tcBorders>
            <w:shd w:val="clear" w:color="auto" w:fill="D9E2F3" w:themeFill="accent1" w:themeFillTint="33"/>
            <w:noWrap/>
            <w:hideMark/>
          </w:tcPr>
          <w:p w14:paraId="24F8A7D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w:t>
            </w:r>
          </w:p>
        </w:tc>
        <w:tc>
          <w:tcPr>
            <w:tcW w:w="688" w:type="dxa"/>
            <w:shd w:val="clear" w:color="auto" w:fill="D9E2F3" w:themeFill="accent1" w:themeFillTint="33"/>
            <w:noWrap/>
            <w:hideMark/>
          </w:tcPr>
          <w:p w14:paraId="724C4B0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9</w:t>
            </w:r>
          </w:p>
        </w:tc>
        <w:tc>
          <w:tcPr>
            <w:tcW w:w="839" w:type="dxa"/>
            <w:shd w:val="clear" w:color="auto" w:fill="D9E2F3" w:themeFill="accent1" w:themeFillTint="33"/>
            <w:noWrap/>
            <w:hideMark/>
          </w:tcPr>
          <w:p w14:paraId="73E66C6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w:t>
            </w:r>
          </w:p>
        </w:tc>
        <w:tc>
          <w:tcPr>
            <w:tcW w:w="848" w:type="dxa"/>
            <w:shd w:val="clear" w:color="auto" w:fill="D9E2F3" w:themeFill="accent1" w:themeFillTint="33"/>
            <w:noWrap/>
            <w:hideMark/>
          </w:tcPr>
          <w:p w14:paraId="69D8D1B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3</w:t>
            </w:r>
          </w:p>
        </w:tc>
        <w:tc>
          <w:tcPr>
            <w:tcW w:w="745" w:type="dxa"/>
            <w:shd w:val="clear" w:color="auto" w:fill="D9E2F3" w:themeFill="accent1" w:themeFillTint="33"/>
            <w:noWrap/>
            <w:hideMark/>
          </w:tcPr>
          <w:p w14:paraId="3DF2BC9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9</w:t>
            </w:r>
          </w:p>
        </w:tc>
        <w:tc>
          <w:tcPr>
            <w:tcW w:w="873" w:type="dxa"/>
            <w:vMerge w:val="restart"/>
            <w:tcBorders>
              <w:right w:val="single" w:sz="18" w:space="0" w:color="auto"/>
            </w:tcBorders>
            <w:shd w:val="clear" w:color="auto" w:fill="D9E2F3" w:themeFill="accent1" w:themeFillTint="33"/>
            <w:noWrap/>
            <w:hideMark/>
          </w:tcPr>
          <w:p w14:paraId="2439B58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lt;0.0001</w:t>
            </w: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54F629F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1</w:t>
            </w:r>
          </w:p>
        </w:tc>
        <w:tc>
          <w:tcPr>
            <w:tcW w:w="521" w:type="dxa"/>
            <w:tcBorders>
              <w:top w:val="single" w:sz="4" w:space="0" w:color="auto"/>
              <w:bottom w:val="single" w:sz="4" w:space="0" w:color="auto"/>
            </w:tcBorders>
            <w:shd w:val="clear" w:color="auto" w:fill="D9E2F3" w:themeFill="accent1" w:themeFillTint="33"/>
            <w:noWrap/>
            <w:hideMark/>
          </w:tcPr>
          <w:p w14:paraId="02B43FA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41</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57FB6EA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63D07C8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92</w:t>
            </w:r>
          </w:p>
        </w:tc>
      </w:tr>
      <w:tr w:rsidR="005000E5" w:rsidRPr="00D401AD" w14:paraId="459AEF10" w14:textId="77777777">
        <w:trPr>
          <w:trHeight w:val="318"/>
        </w:trPr>
        <w:tc>
          <w:tcPr>
            <w:tcW w:w="696" w:type="dxa"/>
            <w:vMerge/>
            <w:tcBorders>
              <w:right w:val="single" w:sz="18" w:space="0" w:color="auto"/>
            </w:tcBorders>
            <w:shd w:val="clear" w:color="auto" w:fill="D9E2F3" w:themeFill="accent1" w:themeFillTint="33"/>
            <w:hideMark/>
          </w:tcPr>
          <w:p w14:paraId="2344A48F"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D9E2F3" w:themeFill="accent1" w:themeFillTint="33"/>
            <w:hideMark/>
          </w:tcPr>
          <w:p w14:paraId="1B69B50E"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415388E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r w:rsidRPr="00D401AD">
              <w:rPr>
                <w:rFonts w:ascii="Times New Roman" w:hAnsi="Times New Roman" w:cs="Times New Roman"/>
                <w:sz w:val="20"/>
                <w:szCs w:val="20"/>
              </w:rPr>
              <w:t xml:space="preserve"> </w:t>
            </w:r>
          </w:p>
        </w:tc>
        <w:tc>
          <w:tcPr>
            <w:tcW w:w="571" w:type="dxa"/>
            <w:tcBorders>
              <w:left w:val="single" w:sz="18" w:space="0" w:color="auto"/>
            </w:tcBorders>
            <w:shd w:val="clear" w:color="auto" w:fill="D9E2F3" w:themeFill="accent1" w:themeFillTint="33"/>
            <w:noWrap/>
            <w:hideMark/>
          </w:tcPr>
          <w:p w14:paraId="3CB86701" w14:textId="1ED77232" w:rsidR="005000E5" w:rsidRPr="00D401AD" w:rsidRDefault="005000E5">
            <w:pPr>
              <w:rPr>
                <w:rFonts w:ascii="Times New Roman" w:hAnsi="Times New Roman" w:cs="Times New Roman"/>
                <w:sz w:val="20"/>
                <w:szCs w:val="20"/>
                <w:highlight w:val="yellow"/>
              </w:rPr>
            </w:pPr>
            <w:r w:rsidRPr="00D401AD">
              <w:rPr>
                <w:rFonts w:ascii="Times New Roman" w:hAnsi="Times New Roman" w:cs="Times New Roman"/>
                <w:sz w:val="20"/>
                <w:szCs w:val="20"/>
              </w:rPr>
              <w:t>0</w:t>
            </w:r>
            <w:r w:rsidR="00317ECA" w:rsidRPr="00D401AD">
              <w:rPr>
                <w:rFonts w:ascii="Times New Roman" w:hAnsi="Times New Roman" w:cs="Times New Roman"/>
                <w:sz w:val="20"/>
                <w:szCs w:val="20"/>
              </w:rPr>
              <w:t>.6</w:t>
            </w:r>
          </w:p>
        </w:tc>
        <w:tc>
          <w:tcPr>
            <w:tcW w:w="688" w:type="dxa"/>
            <w:shd w:val="clear" w:color="auto" w:fill="D9E2F3" w:themeFill="accent1" w:themeFillTint="33"/>
            <w:noWrap/>
            <w:hideMark/>
          </w:tcPr>
          <w:p w14:paraId="09545DB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9.9</w:t>
            </w:r>
          </w:p>
        </w:tc>
        <w:tc>
          <w:tcPr>
            <w:tcW w:w="839" w:type="dxa"/>
            <w:shd w:val="clear" w:color="auto" w:fill="D9E2F3" w:themeFill="accent1" w:themeFillTint="33"/>
            <w:noWrap/>
            <w:hideMark/>
          </w:tcPr>
          <w:p w14:paraId="049C12D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0</w:t>
            </w:r>
          </w:p>
        </w:tc>
        <w:tc>
          <w:tcPr>
            <w:tcW w:w="848" w:type="dxa"/>
            <w:shd w:val="clear" w:color="auto" w:fill="D9E2F3" w:themeFill="accent1" w:themeFillTint="33"/>
            <w:noWrap/>
            <w:hideMark/>
          </w:tcPr>
          <w:p w14:paraId="728BA86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7</w:t>
            </w:r>
          </w:p>
        </w:tc>
        <w:tc>
          <w:tcPr>
            <w:tcW w:w="745" w:type="dxa"/>
            <w:shd w:val="clear" w:color="auto" w:fill="D9E2F3" w:themeFill="accent1" w:themeFillTint="33"/>
            <w:noWrap/>
            <w:hideMark/>
          </w:tcPr>
          <w:p w14:paraId="72C78F1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8</w:t>
            </w:r>
          </w:p>
        </w:tc>
        <w:tc>
          <w:tcPr>
            <w:tcW w:w="873" w:type="dxa"/>
            <w:vMerge/>
            <w:tcBorders>
              <w:right w:val="single" w:sz="18" w:space="0" w:color="auto"/>
            </w:tcBorders>
            <w:shd w:val="clear" w:color="auto" w:fill="D9E2F3" w:themeFill="accent1" w:themeFillTint="33"/>
            <w:hideMark/>
          </w:tcPr>
          <w:p w14:paraId="6CCA51BB"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28AE591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74</w:t>
            </w:r>
          </w:p>
        </w:tc>
        <w:tc>
          <w:tcPr>
            <w:tcW w:w="521" w:type="dxa"/>
            <w:tcBorders>
              <w:top w:val="single" w:sz="4" w:space="0" w:color="auto"/>
              <w:bottom w:val="single" w:sz="4" w:space="0" w:color="auto"/>
            </w:tcBorders>
            <w:shd w:val="clear" w:color="auto" w:fill="D9E2F3" w:themeFill="accent1" w:themeFillTint="33"/>
            <w:noWrap/>
            <w:hideMark/>
          </w:tcPr>
          <w:p w14:paraId="439B847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42</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4035B84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67EB369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16</w:t>
            </w:r>
          </w:p>
        </w:tc>
      </w:tr>
      <w:tr w:rsidR="005000E5" w:rsidRPr="00D401AD" w14:paraId="22D3931D" w14:textId="77777777">
        <w:trPr>
          <w:trHeight w:val="303"/>
        </w:trPr>
        <w:tc>
          <w:tcPr>
            <w:tcW w:w="696" w:type="dxa"/>
            <w:vMerge/>
            <w:tcBorders>
              <w:right w:val="single" w:sz="18" w:space="0" w:color="auto"/>
            </w:tcBorders>
            <w:shd w:val="clear" w:color="auto" w:fill="D9E2F3" w:themeFill="accent1" w:themeFillTint="33"/>
            <w:hideMark/>
          </w:tcPr>
          <w:p w14:paraId="63D22455"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shd w:val="clear" w:color="auto" w:fill="D9E2F3" w:themeFill="accent1" w:themeFillTint="33"/>
            <w:noWrap/>
            <w:hideMark/>
          </w:tcPr>
          <w:p w14:paraId="0FC8C3D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HKG</w:t>
            </w: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240D1B3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w:t>
            </w:r>
          </w:p>
        </w:tc>
        <w:tc>
          <w:tcPr>
            <w:tcW w:w="571" w:type="dxa"/>
            <w:tcBorders>
              <w:left w:val="single" w:sz="18" w:space="0" w:color="auto"/>
            </w:tcBorders>
            <w:shd w:val="clear" w:color="auto" w:fill="D9E2F3" w:themeFill="accent1" w:themeFillTint="33"/>
            <w:noWrap/>
            <w:hideMark/>
          </w:tcPr>
          <w:p w14:paraId="25D900B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2</w:t>
            </w:r>
          </w:p>
        </w:tc>
        <w:tc>
          <w:tcPr>
            <w:tcW w:w="688" w:type="dxa"/>
            <w:shd w:val="clear" w:color="auto" w:fill="D9E2F3" w:themeFill="accent1" w:themeFillTint="33"/>
            <w:noWrap/>
            <w:hideMark/>
          </w:tcPr>
          <w:p w14:paraId="10FD452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3.5</w:t>
            </w:r>
          </w:p>
        </w:tc>
        <w:tc>
          <w:tcPr>
            <w:tcW w:w="839" w:type="dxa"/>
            <w:shd w:val="clear" w:color="auto" w:fill="D9E2F3" w:themeFill="accent1" w:themeFillTint="33"/>
            <w:noWrap/>
            <w:hideMark/>
          </w:tcPr>
          <w:p w14:paraId="5F518B8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5</w:t>
            </w:r>
          </w:p>
        </w:tc>
        <w:tc>
          <w:tcPr>
            <w:tcW w:w="848" w:type="dxa"/>
            <w:shd w:val="clear" w:color="auto" w:fill="D9E2F3" w:themeFill="accent1" w:themeFillTint="33"/>
            <w:noWrap/>
            <w:hideMark/>
          </w:tcPr>
          <w:p w14:paraId="5662AF0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3</w:t>
            </w:r>
          </w:p>
        </w:tc>
        <w:tc>
          <w:tcPr>
            <w:tcW w:w="745" w:type="dxa"/>
            <w:shd w:val="clear" w:color="auto" w:fill="D9E2F3" w:themeFill="accent1" w:themeFillTint="33"/>
            <w:noWrap/>
            <w:hideMark/>
          </w:tcPr>
          <w:p w14:paraId="22E0A7F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5</w:t>
            </w:r>
          </w:p>
        </w:tc>
        <w:tc>
          <w:tcPr>
            <w:tcW w:w="873" w:type="dxa"/>
            <w:vMerge w:val="restart"/>
            <w:tcBorders>
              <w:right w:val="single" w:sz="18" w:space="0" w:color="auto"/>
            </w:tcBorders>
            <w:shd w:val="clear" w:color="auto" w:fill="D9E2F3" w:themeFill="accent1" w:themeFillTint="33"/>
            <w:noWrap/>
            <w:hideMark/>
          </w:tcPr>
          <w:p w14:paraId="1F983FB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lt;0.0001</w:t>
            </w: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2ED2186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4</w:t>
            </w:r>
          </w:p>
        </w:tc>
        <w:tc>
          <w:tcPr>
            <w:tcW w:w="521" w:type="dxa"/>
            <w:tcBorders>
              <w:top w:val="single" w:sz="4" w:space="0" w:color="auto"/>
              <w:bottom w:val="single" w:sz="4" w:space="0" w:color="auto"/>
            </w:tcBorders>
            <w:shd w:val="clear" w:color="auto" w:fill="D9E2F3" w:themeFill="accent1" w:themeFillTint="33"/>
            <w:noWrap/>
            <w:hideMark/>
          </w:tcPr>
          <w:p w14:paraId="4CFF83C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4</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016F715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2B5CD13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8</w:t>
            </w:r>
          </w:p>
        </w:tc>
      </w:tr>
      <w:tr w:rsidR="005000E5" w:rsidRPr="00D401AD" w14:paraId="0CFDD5D3" w14:textId="77777777">
        <w:trPr>
          <w:trHeight w:val="318"/>
        </w:trPr>
        <w:tc>
          <w:tcPr>
            <w:tcW w:w="696" w:type="dxa"/>
            <w:vMerge/>
            <w:tcBorders>
              <w:right w:val="single" w:sz="18" w:space="0" w:color="auto"/>
            </w:tcBorders>
            <w:shd w:val="clear" w:color="auto" w:fill="D9E2F3" w:themeFill="accent1" w:themeFillTint="33"/>
            <w:hideMark/>
          </w:tcPr>
          <w:p w14:paraId="29BF73E0"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D9E2F3" w:themeFill="accent1" w:themeFillTint="33"/>
            <w:hideMark/>
          </w:tcPr>
          <w:p w14:paraId="30CD1A47"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4775D2F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p>
        </w:tc>
        <w:tc>
          <w:tcPr>
            <w:tcW w:w="571" w:type="dxa"/>
            <w:tcBorders>
              <w:left w:val="single" w:sz="18" w:space="0" w:color="auto"/>
            </w:tcBorders>
            <w:shd w:val="clear" w:color="auto" w:fill="D9E2F3" w:themeFill="accent1" w:themeFillTint="33"/>
            <w:noWrap/>
            <w:hideMark/>
          </w:tcPr>
          <w:p w14:paraId="0E2B6CF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w:t>
            </w:r>
          </w:p>
        </w:tc>
        <w:tc>
          <w:tcPr>
            <w:tcW w:w="688" w:type="dxa"/>
            <w:shd w:val="clear" w:color="auto" w:fill="D9E2F3" w:themeFill="accent1" w:themeFillTint="33"/>
            <w:noWrap/>
            <w:hideMark/>
          </w:tcPr>
          <w:p w14:paraId="330115D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7.4</w:t>
            </w:r>
          </w:p>
        </w:tc>
        <w:tc>
          <w:tcPr>
            <w:tcW w:w="839" w:type="dxa"/>
            <w:shd w:val="clear" w:color="auto" w:fill="D9E2F3" w:themeFill="accent1" w:themeFillTint="33"/>
            <w:noWrap/>
            <w:hideMark/>
          </w:tcPr>
          <w:p w14:paraId="4BB0344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4</w:t>
            </w:r>
          </w:p>
        </w:tc>
        <w:tc>
          <w:tcPr>
            <w:tcW w:w="848" w:type="dxa"/>
            <w:shd w:val="clear" w:color="auto" w:fill="D9E2F3" w:themeFill="accent1" w:themeFillTint="33"/>
            <w:noWrap/>
            <w:hideMark/>
          </w:tcPr>
          <w:p w14:paraId="41D2205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0</w:t>
            </w:r>
          </w:p>
        </w:tc>
        <w:tc>
          <w:tcPr>
            <w:tcW w:w="745" w:type="dxa"/>
            <w:shd w:val="clear" w:color="auto" w:fill="D9E2F3" w:themeFill="accent1" w:themeFillTint="33"/>
            <w:noWrap/>
            <w:hideMark/>
          </w:tcPr>
          <w:p w14:paraId="3530A62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3.0</w:t>
            </w:r>
          </w:p>
        </w:tc>
        <w:tc>
          <w:tcPr>
            <w:tcW w:w="873" w:type="dxa"/>
            <w:vMerge/>
            <w:tcBorders>
              <w:right w:val="single" w:sz="18" w:space="0" w:color="auto"/>
            </w:tcBorders>
            <w:shd w:val="clear" w:color="auto" w:fill="D9E2F3" w:themeFill="accent1" w:themeFillTint="33"/>
            <w:hideMark/>
          </w:tcPr>
          <w:p w14:paraId="2663884E"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5370D32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3</w:t>
            </w:r>
          </w:p>
        </w:tc>
        <w:tc>
          <w:tcPr>
            <w:tcW w:w="521" w:type="dxa"/>
            <w:tcBorders>
              <w:top w:val="single" w:sz="4" w:space="0" w:color="auto"/>
              <w:bottom w:val="single" w:sz="4" w:space="0" w:color="auto"/>
            </w:tcBorders>
            <w:shd w:val="clear" w:color="auto" w:fill="D9E2F3" w:themeFill="accent1" w:themeFillTint="33"/>
            <w:noWrap/>
            <w:hideMark/>
          </w:tcPr>
          <w:p w14:paraId="2A616F9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7</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7701AC7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16426A8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20</w:t>
            </w:r>
          </w:p>
        </w:tc>
      </w:tr>
      <w:tr w:rsidR="005000E5" w:rsidRPr="00D401AD" w14:paraId="0E990165" w14:textId="77777777">
        <w:trPr>
          <w:trHeight w:val="303"/>
        </w:trPr>
        <w:tc>
          <w:tcPr>
            <w:tcW w:w="696" w:type="dxa"/>
            <w:vMerge/>
            <w:tcBorders>
              <w:right w:val="single" w:sz="18" w:space="0" w:color="auto"/>
            </w:tcBorders>
            <w:shd w:val="clear" w:color="auto" w:fill="D9E2F3" w:themeFill="accent1" w:themeFillTint="33"/>
            <w:hideMark/>
          </w:tcPr>
          <w:p w14:paraId="0100C125"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shd w:val="clear" w:color="auto" w:fill="D9E2F3" w:themeFill="accent1" w:themeFillTint="33"/>
            <w:noWrap/>
            <w:hideMark/>
          </w:tcPr>
          <w:p w14:paraId="14FE527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IND</w:t>
            </w: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7BAEE85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w:t>
            </w:r>
          </w:p>
        </w:tc>
        <w:tc>
          <w:tcPr>
            <w:tcW w:w="571" w:type="dxa"/>
            <w:tcBorders>
              <w:left w:val="single" w:sz="18" w:space="0" w:color="auto"/>
            </w:tcBorders>
            <w:shd w:val="clear" w:color="auto" w:fill="D9E2F3" w:themeFill="accent1" w:themeFillTint="33"/>
            <w:noWrap/>
            <w:hideMark/>
          </w:tcPr>
          <w:p w14:paraId="001424A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98</w:t>
            </w:r>
          </w:p>
        </w:tc>
        <w:tc>
          <w:tcPr>
            <w:tcW w:w="688" w:type="dxa"/>
            <w:shd w:val="clear" w:color="auto" w:fill="D9E2F3" w:themeFill="accent1" w:themeFillTint="33"/>
            <w:noWrap/>
            <w:hideMark/>
          </w:tcPr>
          <w:p w14:paraId="1FCF61E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3</w:t>
            </w:r>
          </w:p>
        </w:tc>
        <w:tc>
          <w:tcPr>
            <w:tcW w:w="839" w:type="dxa"/>
            <w:shd w:val="clear" w:color="auto" w:fill="D9E2F3" w:themeFill="accent1" w:themeFillTint="33"/>
            <w:noWrap/>
            <w:hideMark/>
          </w:tcPr>
          <w:p w14:paraId="71EBB41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7.67</w:t>
            </w:r>
          </w:p>
        </w:tc>
        <w:tc>
          <w:tcPr>
            <w:tcW w:w="848" w:type="dxa"/>
            <w:shd w:val="clear" w:color="auto" w:fill="D9E2F3" w:themeFill="accent1" w:themeFillTint="33"/>
            <w:noWrap/>
            <w:hideMark/>
          </w:tcPr>
          <w:p w14:paraId="7A6876F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5</w:t>
            </w:r>
          </w:p>
        </w:tc>
        <w:tc>
          <w:tcPr>
            <w:tcW w:w="745" w:type="dxa"/>
            <w:shd w:val="clear" w:color="auto" w:fill="D9E2F3" w:themeFill="accent1" w:themeFillTint="33"/>
            <w:noWrap/>
            <w:hideMark/>
          </w:tcPr>
          <w:p w14:paraId="14A822B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5</w:t>
            </w:r>
          </w:p>
        </w:tc>
        <w:tc>
          <w:tcPr>
            <w:tcW w:w="873" w:type="dxa"/>
            <w:vMerge w:val="restart"/>
            <w:tcBorders>
              <w:right w:val="single" w:sz="18" w:space="0" w:color="auto"/>
            </w:tcBorders>
            <w:shd w:val="clear" w:color="auto" w:fill="D9E2F3" w:themeFill="accent1" w:themeFillTint="33"/>
            <w:noWrap/>
            <w:hideMark/>
          </w:tcPr>
          <w:p w14:paraId="1148A99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lt;0.0001</w:t>
            </w: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2B9FAB6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2</w:t>
            </w:r>
          </w:p>
        </w:tc>
        <w:tc>
          <w:tcPr>
            <w:tcW w:w="521" w:type="dxa"/>
            <w:tcBorders>
              <w:top w:val="single" w:sz="4" w:space="0" w:color="auto"/>
              <w:bottom w:val="single" w:sz="4" w:space="0" w:color="auto"/>
            </w:tcBorders>
            <w:shd w:val="clear" w:color="auto" w:fill="D9E2F3" w:themeFill="accent1" w:themeFillTint="33"/>
            <w:noWrap/>
            <w:hideMark/>
          </w:tcPr>
          <w:p w14:paraId="278041B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1</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7E65465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0E48816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33</w:t>
            </w:r>
          </w:p>
        </w:tc>
      </w:tr>
      <w:tr w:rsidR="005000E5" w:rsidRPr="00D401AD" w14:paraId="6708483A" w14:textId="77777777">
        <w:trPr>
          <w:trHeight w:val="50"/>
        </w:trPr>
        <w:tc>
          <w:tcPr>
            <w:tcW w:w="696" w:type="dxa"/>
            <w:vMerge/>
            <w:tcBorders>
              <w:bottom w:val="single" w:sz="4" w:space="0" w:color="auto"/>
              <w:right w:val="single" w:sz="18" w:space="0" w:color="auto"/>
            </w:tcBorders>
            <w:shd w:val="clear" w:color="auto" w:fill="D9E2F3" w:themeFill="accent1" w:themeFillTint="33"/>
            <w:hideMark/>
          </w:tcPr>
          <w:p w14:paraId="1ED74347" w14:textId="77777777" w:rsidR="005000E5" w:rsidRPr="00D401AD" w:rsidRDefault="005000E5">
            <w:pPr>
              <w:spacing w:line="360" w:lineRule="auto"/>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D9E2F3" w:themeFill="accent1" w:themeFillTint="33"/>
            <w:hideMark/>
          </w:tcPr>
          <w:p w14:paraId="433CCE7D"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0ECA672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p>
        </w:tc>
        <w:tc>
          <w:tcPr>
            <w:tcW w:w="571" w:type="dxa"/>
            <w:tcBorders>
              <w:left w:val="single" w:sz="18" w:space="0" w:color="auto"/>
            </w:tcBorders>
            <w:shd w:val="clear" w:color="auto" w:fill="D9E2F3" w:themeFill="accent1" w:themeFillTint="33"/>
            <w:noWrap/>
            <w:hideMark/>
          </w:tcPr>
          <w:p w14:paraId="05E32F0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0.25</w:t>
            </w:r>
          </w:p>
        </w:tc>
        <w:tc>
          <w:tcPr>
            <w:tcW w:w="688" w:type="dxa"/>
            <w:shd w:val="clear" w:color="auto" w:fill="D9E2F3" w:themeFill="accent1" w:themeFillTint="33"/>
            <w:noWrap/>
            <w:hideMark/>
          </w:tcPr>
          <w:p w14:paraId="7790422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0.8</w:t>
            </w:r>
          </w:p>
        </w:tc>
        <w:tc>
          <w:tcPr>
            <w:tcW w:w="839" w:type="dxa"/>
            <w:shd w:val="clear" w:color="auto" w:fill="D9E2F3" w:themeFill="accent1" w:themeFillTint="33"/>
            <w:noWrap/>
            <w:hideMark/>
          </w:tcPr>
          <w:p w14:paraId="744618B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7.9</w:t>
            </w:r>
          </w:p>
        </w:tc>
        <w:tc>
          <w:tcPr>
            <w:tcW w:w="848" w:type="dxa"/>
            <w:shd w:val="clear" w:color="auto" w:fill="D9E2F3" w:themeFill="accent1" w:themeFillTint="33"/>
            <w:noWrap/>
            <w:hideMark/>
          </w:tcPr>
          <w:p w14:paraId="402E58B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5.1</w:t>
            </w:r>
          </w:p>
        </w:tc>
        <w:tc>
          <w:tcPr>
            <w:tcW w:w="745" w:type="dxa"/>
            <w:shd w:val="clear" w:color="auto" w:fill="D9E2F3" w:themeFill="accent1" w:themeFillTint="33"/>
            <w:noWrap/>
            <w:hideMark/>
          </w:tcPr>
          <w:p w14:paraId="4D0EBF5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2.5</w:t>
            </w:r>
          </w:p>
        </w:tc>
        <w:tc>
          <w:tcPr>
            <w:tcW w:w="873" w:type="dxa"/>
            <w:vMerge/>
            <w:tcBorders>
              <w:right w:val="single" w:sz="18" w:space="0" w:color="auto"/>
            </w:tcBorders>
            <w:shd w:val="clear" w:color="auto" w:fill="D9E2F3" w:themeFill="accent1" w:themeFillTint="33"/>
            <w:hideMark/>
          </w:tcPr>
          <w:p w14:paraId="49CF82C3"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38D84CF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15</w:t>
            </w:r>
          </w:p>
        </w:tc>
        <w:tc>
          <w:tcPr>
            <w:tcW w:w="521" w:type="dxa"/>
            <w:tcBorders>
              <w:top w:val="single" w:sz="4" w:space="0" w:color="auto"/>
              <w:bottom w:val="single" w:sz="4" w:space="0" w:color="auto"/>
            </w:tcBorders>
            <w:shd w:val="clear" w:color="auto" w:fill="D9E2F3" w:themeFill="accent1" w:themeFillTint="33"/>
            <w:noWrap/>
            <w:hideMark/>
          </w:tcPr>
          <w:p w14:paraId="5D0E005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82</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7D30DF0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56E9EBC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97</w:t>
            </w:r>
          </w:p>
        </w:tc>
      </w:tr>
      <w:tr w:rsidR="005000E5" w:rsidRPr="00D401AD" w14:paraId="7319EE23" w14:textId="77777777">
        <w:trPr>
          <w:trHeight w:val="303"/>
        </w:trPr>
        <w:tc>
          <w:tcPr>
            <w:tcW w:w="696" w:type="dxa"/>
            <w:vMerge w:val="restart"/>
            <w:tcBorders>
              <w:top w:val="single" w:sz="4" w:space="0" w:color="auto"/>
              <w:bottom w:val="single" w:sz="4" w:space="0" w:color="auto"/>
              <w:right w:val="single" w:sz="18" w:space="0" w:color="auto"/>
            </w:tcBorders>
            <w:shd w:val="clear" w:color="auto" w:fill="auto"/>
            <w:noWrap/>
            <w:textDirection w:val="btLr"/>
            <w:hideMark/>
          </w:tcPr>
          <w:p w14:paraId="43C7C5B7" w14:textId="77777777" w:rsidR="005000E5" w:rsidRPr="00D401AD" w:rsidRDefault="005000E5">
            <w:pPr>
              <w:spacing w:line="360" w:lineRule="auto"/>
              <w:ind w:left="113" w:right="113"/>
              <w:jc w:val="center"/>
              <w:rPr>
                <w:rFonts w:ascii="Times New Roman" w:hAnsi="Times New Roman" w:cs="Times New Roman"/>
                <w:b/>
                <w:bCs/>
                <w:sz w:val="20"/>
                <w:szCs w:val="20"/>
              </w:rPr>
            </w:pPr>
            <w:r w:rsidRPr="00D401AD">
              <w:rPr>
                <w:rFonts w:ascii="Times New Roman" w:hAnsi="Times New Roman" w:cs="Times New Roman"/>
                <w:b/>
                <w:bCs/>
                <w:sz w:val="20"/>
                <w:szCs w:val="20"/>
              </w:rPr>
              <w:t>Validation Set</w:t>
            </w:r>
          </w:p>
        </w:tc>
        <w:tc>
          <w:tcPr>
            <w:tcW w:w="1196" w:type="dxa"/>
            <w:vMerge w:val="restart"/>
            <w:tcBorders>
              <w:left w:val="single" w:sz="18" w:space="0" w:color="auto"/>
              <w:right w:val="single" w:sz="18" w:space="0" w:color="auto"/>
            </w:tcBorders>
            <w:shd w:val="clear" w:color="auto" w:fill="auto"/>
            <w:noWrap/>
            <w:hideMark/>
          </w:tcPr>
          <w:p w14:paraId="61F8E5D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AUS/NZL</w:t>
            </w:r>
          </w:p>
        </w:tc>
        <w:tc>
          <w:tcPr>
            <w:tcW w:w="1383" w:type="dxa"/>
            <w:tcBorders>
              <w:top w:val="single" w:sz="4" w:space="0" w:color="auto"/>
              <w:left w:val="single" w:sz="18" w:space="0" w:color="auto"/>
              <w:bottom w:val="single" w:sz="4" w:space="0" w:color="auto"/>
              <w:right w:val="single" w:sz="18" w:space="0" w:color="auto"/>
            </w:tcBorders>
            <w:shd w:val="clear" w:color="auto" w:fill="auto"/>
            <w:noWrap/>
            <w:hideMark/>
          </w:tcPr>
          <w:p w14:paraId="2496DD6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w:t>
            </w:r>
          </w:p>
        </w:tc>
        <w:tc>
          <w:tcPr>
            <w:tcW w:w="571" w:type="dxa"/>
            <w:tcBorders>
              <w:left w:val="single" w:sz="18" w:space="0" w:color="auto"/>
            </w:tcBorders>
            <w:shd w:val="clear" w:color="auto" w:fill="auto"/>
            <w:noWrap/>
            <w:hideMark/>
          </w:tcPr>
          <w:p w14:paraId="4AB7650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4</w:t>
            </w:r>
          </w:p>
        </w:tc>
        <w:tc>
          <w:tcPr>
            <w:tcW w:w="688" w:type="dxa"/>
            <w:shd w:val="clear" w:color="auto" w:fill="auto"/>
            <w:noWrap/>
            <w:hideMark/>
          </w:tcPr>
          <w:p w14:paraId="78AC478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7.4</w:t>
            </w:r>
          </w:p>
        </w:tc>
        <w:tc>
          <w:tcPr>
            <w:tcW w:w="839" w:type="dxa"/>
            <w:shd w:val="clear" w:color="auto" w:fill="auto"/>
            <w:noWrap/>
            <w:hideMark/>
          </w:tcPr>
          <w:p w14:paraId="04414C3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2.6</w:t>
            </w:r>
          </w:p>
        </w:tc>
        <w:tc>
          <w:tcPr>
            <w:tcW w:w="848" w:type="dxa"/>
            <w:shd w:val="clear" w:color="auto" w:fill="auto"/>
            <w:noWrap/>
            <w:hideMark/>
          </w:tcPr>
          <w:p w14:paraId="581637D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5.0</w:t>
            </w:r>
          </w:p>
        </w:tc>
        <w:tc>
          <w:tcPr>
            <w:tcW w:w="745" w:type="dxa"/>
            <w:shd w:val="clear" w:color="auto" w:fill="auto"/>
            <w:noWrap/>
            <w:hideMark/>
          </w:tcPr>
          <w:p w14:paraId="67692D1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3</w:t>
            </w:r>
          </w:p>
        </w:tc>
        <w:tc>
          <w:tcPr>
            <w:tcW w:w="873" w:type="dxa"/>
            <w:vMerge w:val="restart"/>
            <w:tcBorders>
              <w:right w:val="single" w:sz="18" w:space="0" w:color="auto"/>
            </w:tcBorders>
            <w:shd w:val="clear" w:color="auto" w:fill="auto"/>
            <w:noWrap/>
            <w:hideMark/>
          </w:tcPr>
          <w:p w14:paraId="48F39A1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lt;0.0001</w:t>
            </w:r>
          </w:p>
        </w:tc>
        <w:tc>
          <w:tcPr>
            <w:tcW w:w="521" w:type="dxa"/>
            <w:tcBorders>
              <w:top w:val="single" w:sz="4" w:space="0" w:color="auto"/>
              <w:left w:val="single" w:sz="18" w:space="0" w:color="auto"/>
              <w:bottom w:val="single" w:sz="4" w:space="0" w:color="auto"/>
            </w:tcBorders>
            <w:shd w:val="clear" w:color="auto" w:fill="auto"/>
            <w:noWrap/>
            <w:hideMark/>
          </w:tcPr>
          <w:p w14:paraId="446BD3F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0</w:t>
            </w:r>
          </w:p>
        </w:tc>
        <w:tc>
          <w:tcPr>
            <w:tcW w:w="521" w:type="dxa"/>
            <w:tcBorders>
              <w:top w:val="single" w:sz="4" w:space="0" w:color="auto"/>
              <w:bottom w:val="single" w:sz="4" w:space="0" w:color="auto"/>
            </w:tcBorders>
            <w:shd w:val="clear" w:color="auto" w:fill="auto"/>
            <w:noWrap/>
            <w:hideMark/>
          </w:tcPr>
          <w:p w14:paraId="77AFF34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3</w:t>
            </w:r>
          </w:p>
        </w:tc>
        <w:tc>
          <w:tcPr>
            <w:tcW w:w="462" w:type="dxa"/>
            <w:tcBorders>
              <w:top w:val="single" w:sz="4" w:space="0" w:color="auto"/>
              <w:bottom w:val="single" w:sz="4" w:space="0" w:color="auto"/>
              <w:right w:val="single" w:sz="18" w:space="0" w:color="auto"/>
            </w:tcBorders>
            <w:shd w:val="clear" w:color="auto" w:fill="auto"/>
            <w:noWrap/>
            <w:hideMark/>
          </w:tcPr>
          <w:p w14:paraId="3416279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auto"/>
            <w:noWrap/>
            <w:hideMark/>
          </w:tcPr>
          <w:p w14:paraId="50F8C7E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3</w:t>
            </w:r>
          </w:p>
        </w:tc>
      </w:tr>
      <w:tr w:rsidR="005000E5" w:rsidRPr="00D401AD" w14:paraId="5FABA3A0" w14:textId="77777777">
        <w:trPr>
          <w:trHeight w:val="318"/>
        </w:trPr>
        <w:tc>
          <w:tcPr>
            <w:tcW w:w="696" w:type="dxa"/>
            <w:vMerge/>
            <w:tcBorders>
              <w:top w:val="single" w:sz="4" w:space="0" w:color="auto"/>
              <w:bottom w:val="single" w:sz="4" w:space="0" w:color="auto"/>
              <w:right w:val="single" w:sz="18" w:space="0" w:color="auto"/>
            </w:tcBorders>
            <w:shd w:val="clear" w:color="auto" w:fill="auto"/>
            <w:textDirection w:val="btLr"/>
            <w:hideMark/>
          </w:tcPr>
          <w:p w14:paraId="44D1B345" w14:textId="77777777" w:rsidR="005000E5" w:rsidRPr="00D401AD" w:rsidRDefault="005000E5">
            <w:pPr>
              <w:spacing w:line="360" w:lineRule="auto"/>
              <w:ind w:left="113" w:right="113"/>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auto"/>
            <w:hideMark/>
          </w:tcPr>
          <w:p w14:paraId="3BD72FF7"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auto"/>
            <w:noWrap/>
            <w:hideMark/>
          </w:tcPr>
          <w:p w14:paraId="4957DEA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p>
        </w:tc>
        <w:tc>
          <w:tcPr>
            <w:tcW w:w="571" w:type="dxa"/>
            <w:tcBorders>
              <w:left w:val="single" w:sz="18" w:space="0" w:color="auto"/>
            </w:tcBorders>
            <w:shd w:val="clear" w:color="auto" w:fill="auto"/>
            <w:noWrap/>
            <w:hideMark/>
          </w:tcPr>
          <w:p w14:paraId="4B05E19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0.9</w:t>
            </w:r>
          </w:p>
        </w:tc>
        <w:tc>
          <w:tcPr>
            <w:tcW w:w="688" w:type="dxa"/>
            <w:shd w:val="clear" w:color="auto" w:fill="auto"/>
            <w:noWrap/>
            <w:hideMark/>
          </w:tcPr>
          <w:p w14:paraId="3BAD5DA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9.4</w:t>
            </w:r>
          </w:p>
        </w:tc>
        <w:tc>
          <w:tcPr>
            <w:tcW w:w="839" w:type="dxa"/>
            <w:shd w:val="clear" w:color="auto" w:fill="auto"/>
            <w:noWrap/>
            <w:hideMark/>
          </w:tcPr>
          <w:p w14:paraId="04EE1DF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6.1</w:t>
            </w:r>
          </w:p>
        </w:tc>
        <w:tc>
          <w:tcPr>
            <w:tcW w:w="848" w:type="dxa"/>
            <w:shd w:val="clear" w:color="auto" w:fill="auto"/>
            <w:noWrap/>
            <w:hideMark/>
          </w:tcPr>
          <w:p w14:paraId="3E0162B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6.1</w:t>
            </w:r>
          </w:p>
        </w:tc>
        <w:tc>
          <w:tcPr>
            <w:tcW w:w="745" w:type="dxa"/>
            <w:shd w:val="clear" w:color="auto" w:fill="auto"/>
            <w:noWrap/>
            <w:hideMark/>
          </w:tcPr>
          <w:p w14:paraId="56346D8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2</w:t>
            </w:r>
          </w:p>
        </w:tc>
        <w:tc>
          <w:tcPr>
            <w:tcW w:w="873" w:type="dxa"/>
            <w:vMerge/>
            <w:tcBorders>
              <w:right w:val="single" w:sz="18" w:space="0" w:color="auto"/>
            </w:tcBorders>
            <w:shd w:val="clear" w:color="auto" w:fill="auto"/>
            <w:hideMark/>
          </w:tcPr>
          <w:p w14:paraId="345AC197"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4" w:space="0" w:color="auto"/>
            </w:tcBorders>
            <w:shd w:val="clear" w:color="auto" w:fill="auto"/>
            <w:noWrap/>
            <w:hideMark/>
          </w:tcPr>
          <w:p w14:paraId="18C186C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0</w:t>
            </w:r>
          </w:p>
        </w:tc>
        <w:tc>
          <w:tcPr>
            <w:tcW w:w="521" w:type="dxa"/>
            <w:tcBorders>
              <w:top w:val="single" w:sz="4" w:space="0" w:color="auto"/>
              <w:bottom w:val="single" w:sz="4" w:space="0" w:color="auto"/>
            </w:tcBorders>
            <w:shd w:val="clear" w:color="auto" w:fill="auto"/>
            <w:noWrap/>
            <w:hideMark/>
          </w:tcPr>
          <w:p w14:paraId="535BB69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0</w:t>
            </w:r>
          </w:p>
        </w:tc>
        <w:tc>
          <w:tcPr>
            <w:tcW w:w="462" w:type="dxa"/>
            <w:tcBorders>
              <w:top w:val="single" w:sz="4" w:space="0" w:color="auto"/>
              <w:bottom w:val="single" w:sz="4" w:space="0" w:color="auto"/>
              <w:right w:val="single" w:sz="18" w:space="0" w:color="auto"/>
            </w:tcBorders>
            <w:shd w:val="clear" w:color="auto" w:fill="auto"/>
            <w:noWrap/>
            <w:hideMark/>
          </w:tcPr>
          <w:p w14:paraId="0077965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auto"/>
            <w:noWrap/>
            <w:hideMark/>
          </w:tcPr>
          <w:p w14:paraId="06CF744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0</w:t>
            </w:r>
          </w:p>
        </w:tc>
      </w:tr>
      <w:tr w:rsidR="005000E5" w:rsidRPr="00D401AD" w14:paraId="172B27BA" w14:textId="77777777">
        <w:trPr>
          <w:trHeight w:val="458"/>
        </w:trPr>
        <w:tc>
          <w:tcPr>
            <w:tcW w:w="696" w:type="dxa"/>
            <w:vMerge/>
            <w:tcBorders>
              <w:top w:val="single" w:sz="4" w:space="0" w:color="auto"/>
              <w:bottom w:val="single" w:sz="4" w:space="0" w:color="auto"/>
              <w:right w:val="single" w:sz="18" w:space="0" w:color="auto"/>
            </w:tcBorders>
            <w:shd w:val="clear" w:color="auto" w:fill="auto"/>
            <w:textDirection w:val="btLr"/>
            <w:hideMark/>
          </w:tcPr>
          <w:p w14:paraId="56B11770" w14:textId="77777777" w:rsidR="005000E5" w:rsidRPr="00D401AD" w:rsidRDefault="005000E5">
            <w:pPr>
              <w:spacing w:line="360" w:lineRule="auto"/>
              <w:ind w:left="113" w:right="113"/>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shd w:val="clear" w:color="auto" w:fill="auto"/>
            <w:noWrap/>
            <w:hideMark/>
          </w:tcPr>
          <w:p w14:paraId="62DD11D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IND</w:t>
            </w:r>
          </w:p>
        </w:tc>
        <w:tc>
          <w:tcPr>
            <w:tcW w:w="1383" w:type="dxa"/>
            <w:vMerge w:val="restart"/>
            <w:tcBorders>
              <w:top w:val="single" w:sz="4" w:space="0" w:color="auto"/>
              <w:left w:val="single" w:sz="18" w:space="0" w:color="auto"/>
              <w:bottom w:val="single" w:sz="4" w:space="0" w:color="auto"/>
              <w:right w:val="single" w:sz="18" w:space="0" w:color="auto"/>
            </w:tcBorders>
            <w:shd w:val="clear" w:color="auto" w:fill="auto"/>
            <w:noWrap/>
            <w:hideMark/>
          </w:tcPr>
          <w:p w14:paraId="5601F2A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ontrol</w:t>
            </w:r>
          </w:p>
        </w:tc>
        <w:tc>
          <w:tcPr>
            <w:tcW w:w="571" w:type="dxa"/>
            <w:vMerge w:val="restart"/>
            <w:tcBorders>
              <w:left w:val="single" w:sz="18" w:space="0" w:color="auto"/>
            </w:tcBorders>
            <w:shd w:val="clear" w:color="auto" w:fill="auto"/>
            <w:noWrap/>
            <w:hideMark/>
          </w:tcPr>
          <w:p w14:paraId="23C75F3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0</w:t>
            </w:r>
          </w:p>
        </w:tc>
        <w:tc>
          <w:tcPr>
            <w:tcW w:w="688" w:type="dxa"/>
            <w:vMerge w:val="restart"/>
            <w:shd w:val="clear" w:color="auto" w:fill="auto"/>
            <w:noWrap/>
            <w:hideMark/>
          </w:tcPr>
          <w:p w14:paraId="329D8E3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3.0</w:t>
            </w:r>
          </w:p>
        </w:tc>
        <w:tc>
          <w:tcPr>
            <w:tcW w:w="839" w:type="dxa"/>
            <w:vMerge w:val="restart"/>
            <w:shd w:val="clear" w:color="auto" w:fill="auto"/>
            <w:noWrap/>
            <w:hideMark/>
          </w:tcPr>
          <w:p w14:paraId="616497E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4.3</w:t>
            </w:r>
          </w:p>
        </w:tc>
        <w:tc>
          <w:tcPr>
            <w:tcW w:w="848" w:type="dxa"/>
            <w:vMerge w:val="restart"/>
            <w:shd w:val="clear" w:color="auto" w:fill="auto"/>
            <w:noWrap/>
            <w:hideMark/>
          </w:tcPr>
          <w:p w14:paraId="6B24A2A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8.6</w:t>
            </w:r>
          </w:p>
        </w:tc>
        <w:tc>
          <w:tcPr>
            <w:tcW w:w="745" w:type="dxa"/>
            <w:vMerge w:val="restart"/>
            <w:shd w:val="clear" w:color="auto" w:fill="auto"/>
            <w:noWrap/>
            <w:hideMark/>
          </w:tcPr>
          <w:p w14:paraId="777FE44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6</w:t>
            </w:r>
          </w:p>
        </w:tc>
        <w:tc>
          <w:tcPr>
            <w:tcW w:w="873" w:type="dxa"/>
            <w:vMerge w:val="restart"/>
            <w:tcBorders>
              <w:right w:val="single" w:sz="18" w:space="0" w:color="auto"/>
            </w:tcBorders>
            <w:shd w:val="clear" w:color="auto" w:fill="auto"/>
            <w:noWrap/>
            <w:hideMark/>
          </w:tcPr>
          <w:p w14:paraId="0065B0A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521" w:type="dxa"/>
            <w:vMerge w:val="restart"/>
            <w:tcBorders>
              <w:top w:val="single" w:sz="4" w:space="0" w:color="auto"/>
              <w:left w:val="single" w:sz="18" w:space="0" w:color="auto"/>
              <w:bottom w:val="single" w:sz="4" w:space="0" w:color="auto"/>
            </w:tcBorders>
            <w:shd w:val="clear" w:color="auto" w:fill="auto"/>
            <w:noWrap/>
            <w:hideMark/>
          </w:tcPr>
          <w:p w14:paraId="5836619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w:t>
            </w:r>
          </w:p>
        </w:tc>
        <w:tc>
          <w:tcPr>
            <w:tcW w:w="521" w:type="dxa"/>
            <w:vMerge w:val="restart"/>
            <w:tcBorders>
              <w:top w:val="single" w:sz="4" w:space="0" w:color="auto"/>
              <w:bottom w:val="single" w:sz="4" w:space="0" w:color="auto"/>
            </w:tcBorders>
            <w:shd w:val="clear" w:color="auto" w:fill="auto"/>
            <w:noWrap/>
            <w:hideMark/>
          </w:tcPr>
          <w:p w14:paraId="394B9C4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2</w:t>
            </w:r>
          </w:p>
        </w:tc>
        <w:tc>
          <w:tcPr>
            <w:tcW w:w="462" w:type="dxa"/>
            <w:vMerge w:val="restart"/>
            <w:tcBorders>
              <w:top w:val="single" w:sz="4" w:space="0" w:color="auto"/>
              <w:bottom w:val="single" w:sz="4" w:space="0" w:color="auto"/>
              <w:right w:val="single" w:sz="18" w:space="0" w:color="auto"/>
            </w:tcBorders>
            <w:shd w:val="clear" w:color="auto" w:fill="auto"/>
            <w:noWrap/>
            <w:hideMark/>
          </w:tcPr>
          <w:p w14:paraId="24B81D2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vMerge w:val="restart"/>
            <w:tcBorders>
              <w:left w:val="single" w:sz="18" w:space="0" w:color="auto"/>
            </w:tcBorders>
            <w:shd w:val="clear" w:color="auto" w:fill="auto"/>
            <w:noWrap/>
            <w:hideMark/>
          </w:tcPr>
          <w:p w14:paraId="4643193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80</w:t>
            </w:r>
          </w:p>
        </w:tc>
      </w:tr>
      <w:tr w:rsidR="005000E5" w:rsidRPr="00D401AD" w14:paraId="3CBA32B5" w14:textId="77777777">
        <w:trPr>
          <w:trHeight w:val="869"/>
        </w:trPr>
        <w:tc>
          <w:tcPr>
            <w:tcW w:w="696" w:type="dxa"/>
            <w:vMerge/>
            <w:tcBorders>
              <w:top w:val="single" w:sz="4" w:space="0" w:color="auto"/>
              <w:bottom w:val="single" w:sz="4" w:space="0" w:color="auto"/>
              <w:right w:val="single" w:sz="18" w:space="0" w:color="auto"/>
            </w:tcBorders>
            <w:shd w:val="clear" w:color="auto" w:fill="auto"/>
            <w:textDirection w:val="btLr"/>
            <w:hideMark/>
          </w:tcPr>
          <w:p w14:paraId="6D9FCEC1" w14:textId="77777777" w:rsidR="005000E5" w:rsidRPr="00D401AD" w:rsidRDefault="005000E5">
            <w:pPr>
              <w:spacing w:line="360" w:lineRule="auto"/>
              <w:ind w:left="113" w:right="113"/>
              <w:jc w:val="center"/>
              <w:rPr>
                <w:rFonts w:ascii="Times New Roman" w:hAnsi="Times New Roman" w:cs="Times New Roman"/>
                <w:b/>
                <w:bCs/>
                <w:sz w:val="20"/>
                <w:szCs w:val="20"/>
              </w:rPr>
            </w:pPr>
          </w:p>
        </w:tc>
        <w:tc>
          <w:tcPr>
            <w:tcW w:w="1196" w:type="dxa"/>
            <w:vMerge/>
            <w:tcBorders>
              <w:left w:val="single" w:sz="18" w:space="0" w:color="auto"/>
              <w:right w:val="single" w:sz="18" w:space="0" w:color="auto"/>
            </w:tcBorders>
            <w:shd w:val="clear" w:color="auto" w:fill="auto"/>
            <w:hideMark/>
          </w:tcPr>
          <w:p w14:paraId="26CBA732" w14:textId="77777777" w:rsidR="005000E5" w:rsidRPr="00D401AD" w:rsidRDefault="005000E5">
            <w:pPr>
              <w:rPr>
                <w:rFonts w:ascii="Times New Roman" w:hAnsi="Times New Roman" w:cs="Times New Roman"/>
                <w:sz w:val="20"/>
                <w:szCs w:val="20"/>
              </w:rPr>
            </w:pPr>
          </w:p>
        </w:tc>
        <w:tc>
          <w:tcPr>
            <w:tcW w:w="1383" w:type="dxa"/>
            <w:vMerge/>
            <w:tcBorders>
              <w:top w:val="single" w:sz="4" w:space="0" w:color="auto"/>
              <w:left w:val="single" w:sz="18" w:space="0" w:color="auto"/>
              <w:bottom w:val="single" w:sz="4" w:space="0" w:color="auto"/>
              <w:right w:val="single" w:sz="18" w:space="0" w:color="auto"/>
            </w:tcBorders>
            <w:shd w:val="clear" w:color="auto" w:fill="auto"/>
            <w:hideMark/>
          </w:tcPr>
          <w:p w14:paraId="6DD9DDFC" w14:textId="77777777" w:rsidR="005000E5" w:rsidRPr="00D401AD" w:rsidRDefault="005000E5">
            <w:pPr>
              <w:rPr>
                <w:rFonts w:ascii="Times New Roman" w:hAnsi="Times New Roman" w:cs="Times New Roman"/>
                <w:sz w:val="20"/>
                <w:szCs w:val="20"/>
              </w:rPr>
            </w:pPr>
          </w:p>
        </w:tc>
        <w:tc>
          <w:tcPr>
            <w:tcW w:w="571" w:type="dxa"/>
            <w:vMerge/>
            <w:tcBorders>
              <w:left w:val="single" w:sz="18" w:space="0" w:color="auto"/>
            </w:tcBorders>
            <w:shd w:val="clear" w:color="auto" w:fill="auto"/>
            <w:hideMark/>
          </w:tcPr>
          <w:p w14:paraId="5A260EEC" w14:textId="77777777" w:rsidR="005000E5" w:rsidRPr="00D401AD" w:rsidRDefault="005000E5">
            <w:pPr>
              <w:rPr>
                <w:rFonts w:ascii="Times New Roman" w:hAnsi="Times New Roman" w:cs="Times New Roman"/>
                <w:sz w:val="20"/>
                <w:szCs w:val="20"/>
              </w:rPr>
            </w:pPr>
          </w:p>
        </w:tc>
        <w:tc>
          <w:tcPr>
            <w:tcW w:w="688" w:type="dxa"/>
            <w:vMerge/>
            <w:shd w:val="clear" w:color="auto" w:fill="auto"/>
            <w:hideMark/>
          </w:tcPr>
          <w:p w14:paraId="01174FAD" w14:textId="77777777" w:rsidR="005000E5" w:rsidRPr="00D401AD" w:rsidRDefault="005000E5">
            <w:pPr>
              <w:rPr>
                <w:rFonts w:ascii="Times New Roman" w:hAnsi="Times New Roman" w:cs="Times New Roman"/>
                <w:sz w:val="20"/>
                <w:szCs w:val="20"/>
              </w:rPr>
            </w:pPr>
          </w:p>
        </w:tc>
        <w:tc>
          <w:tcPr>
            <w:tcW w:w="839" w:type="dxa"/>
            <w:vMerge/>
            <w:shd w:val="clear" w:color="auto" w:fill="auto"/>
            <w:hideMark/>
          </w:tcPr>
          <w:p w14:paraId="76584E73" w14:textId="77777777" w:rsidR="005000E5" w:rsidRPr="00D401AD" w:rsidRDefault="005000E5">
            <w:pPr>
              <w:rPr>
                <w:rFonts w:ascii="Times New Roman" w:hAnsi="Times New Roman" w:cs="Times New Roman"/>
                <w:sz w:val="20"/>
                <w:szCs w:val="20"/>
              </w:rPr>
            </w:pPr>
          </w:p>
        </w:tc>
        <w:tc>
          <w:tcPr>
            <w:tcW w:w="848" w:type="dxa"/>
            <w:vMerge/>
            <w:shd w:val="clear" w:color="auto" w:fill="auto"/>
            <w:hideMark/>
          </w:tcPr>
          <w:p w14:paraId="34C6913C" w14:textId="77777777" w:rsidR="005000E5" w:rsidRPr="00D401AD" w:rsidRDefault="005000E5">
            <w:pPr>
              <w:rPr>
                <w:rFonts w:ascii="Times New Roman" w:hAnsi="Times New Roman" w:cs="Times New Roman"/>
                <w:sz w:val="20"/>
                <w:szCs w:val="20"/>
              </w:rPr>
            </w:pPr>
          </w:p>
        </w:tc>
        <w:tc>
          <w:tcPr>
            <w:tcW w:w="745" w:type="dxa"/>
            <w:vMerge/>
            <w:shd w:val="clear" w:color="auto" w:fill="auto"/>
            <w:hideMark/>
          </w:tcPr>
          <w:p w14:paraId="40BE68C3" w14:textId="77777777" w:rsidR="005000E5" w:rsidRPr="00D401AD" w:rsidRDefault="005000E5">
            <w:pPr>
              <w:rPr>
                <w:rFonts w:ascii="Times New Roman" w:hAnsi="Times New Roman" w:cs="Times New Roman"/>
                <w:sz w:val="20"/>
                <w:szCs w:val="20"/>
              </w:rPr>
            </w:pPr>
          </w:p>
        </w:tc>
        <w:tc>
          <w:tcPr>
            <w:tcW w:w="873" w:type="dxa"/>
            <w:vMerge/>
            <w:tcBorders>
              <w:right w:val="single" w:sz="18" w:space="0" w:color="auto"/>
            </w:tcBorders>
            <w:shd w:val="clear" w:color="auto" w:fill="auto"/>
            <w:hideMark/>
          </w:tcPr>
          <w:p w14:paraId="63C5E2FE" w14:textId="77777777" w:rsidR="005000E5" w:rsidRPr="00D401AD" w:rsidRDefault="005000E5">
            <w:pPr>
              <w:rPr>
                <w:rFonts w:ascii="Times New Roman" w:hAnsi="Times New Roman" w:cs="Times New Roman"/>
                <w:sz w:val="20"/>
                <w:szCs w:val="20"/>
              </w:rPr>
            </w:pPr>
          </w:p>
        </w:tc>
        <w:tc>
          <w:tcPr>
            <w:tcW w:w="521" w:type="dxa"/>
            <w:vMerge/>
            <w:tcBorders>
              <w:top w:val="single" w:sz="4" w:space="0" w:color="auto"/>
              <w:left w:val="single" w:sz="18" w:space="0" w:color="auto"/>
              <w:bottom w:val="single" w:sz="4" w:space="0" w:color="auto"/>
            </w:tcBorders>
            <w:shd w:val="clear" w:color="auto" w:fill="auto"/>
            <w:hideMark/>
          </w:tcPr>
          <w:p w14:paraId="39A22887" w14:textId="77777777" w:rsidR="005000E5" w:rsidRPr="00D401AD" w:rsidRDefault="005000E5">
            <w:pPr>
              <w:rPr>
                <w:rFonts w:ascii="Times New Roman" w:hAnsi="Times New Roman" w:cs="Times New Roman"/>
                <w:sz w:val="20"/>
                <w:szCs w:val="20"/>
              </w:rPr>
            </w:pPr>
          </w:p>
        </w:tc>
        <w:tc>
          <w:tcPr>
            <w:tcW w:w="521" w:type="dxa"/>
            <w:vMerge/>
            <w:tcBorders>
              <w:top w:val="single" w:sz="4" w:space="0" w:color="auto"/>
              <w:bottom w:val="single" w:sz="4" w:space="0" w:color="auto"/>
            </w:tcBorders>
            <w:shd w:val="clear" w:color="auto" w:fill="auto"/>
            <w:hideMark/>
          </w:tcPr>
          <w:p w14:paraId="1CF99F5B" w14:textId="77777777" w:rsidR="005000E5" w:rsidRPr="00D401AD" w:rsidRDefault="005000E5">
            <w:pPr>
              <w:rPr>
                <w:rFonts w:ascii="Times New Roman" w:hAnsi="Times New Roman" w:cs="Times New Roman"/>
                <w:sz w:val="20"/>
                <w:szCs w:val="20"/>
              </w:rPr>
            </w:pPr>
          </w:p>
        </w:tc>
        <w:tc>
          <w:tcPr>
            <w:tcW w:w="462" w:type="dxa"/>
            <w:vMerge/>
            <w:tcBorders>
              <w:top w:val="single" w:sz="4" w:space="0" w:color="auto"/>
              <w:bottom w:val="single" w:sz="4" w:space="0" w:color="auto"/>
              <w:right w:val="single" w:sz="18" w:space="0" w:color="auto"/>
            </w:tcBorders>
            <w:shd w:val="clear" w:color="auto" w:fill="auto"/>
            <w:hideMark/>
          </w:tcPr>
          <w:p w14:paraId="2F633782" w14:textId="77777777" w:rsidR="005000E5" w:rsidRPr="00D401AD" w:rsidRDefault="005000E5">
            <w:pPr>
              <w:rPr>
                <w:rFonts w:ascii="Times New Roman" w:hAnsi="Times New Roman" w:cs="Times New Roman"/>
                <w:sz w:val="20"/>
                <w:szCs w:val="20"/>
              </w:rPr>
            </w:pPr>
          </w:p>
        </w:tc>
        <w:tc>
          <w:tcPr>
            <w:tcW w:w="992" w:type="dxa"/>
            <w:vMerge/>
            <w:tcBorders>
              <w:left w:val="single" w:sz="18" w:space="0" w:color="auto"/>
            </w:tcBorders>
            <w:shd w:val="clear" w:color="auto" w:fill="auto"/>
            <w:hideMark/>
          </w:tcPr>
          <w:p w14:paraId="0C553AB7" w14:textId="77777777" w:rsidR="005000E5" w:rsidRPr="00D401AD" w:rsidRDefault="005000E5">
            <w:pPr>
              <w:rPr>
                <w:rFonts w:ascii="Times New Roman" w:hAnsi="Times New Roman" w:cs="Times New Roman"/>
                <w:sz w:val="20"/>
                <w:szCs w:val="20"/>
              </w:rPr>
            </w:pPr>
          </w:p>
        </w:tc>
      </w:tr>
      <w:tr w:rsidR="005000E5" w:rsidRPr="00D401AD" w14:paraId="65D4460C" w14:textId="77777777">
        <w:trPr>
          <w:trHeight w:val="303"/>
        </w:trPr>
        <w:tc>
          <w:tcPr>
            <w:tcW w:w="696" w:type="dxa"/>
            <w:vMerge w:val="restart"/>
            <w:tcBorders>
              <w:top w:val="single" w:sz="4" w:space="0" w:color="auto"/>
              <w:right w:val="single" w:sz="18" w:space="0" w:color="auto"/>
            </w:tcBorders>
            <w:shd w:val="clear" w:color="auto" w:fill="D9E2F3" w:themeFill="accent1" w:themeFillTint="33"/>
            <w:noWrap/>
            <w:textDirection w:val="btLr"/>
          </w:tcPr>
          <w:p w14:paraId="4E381462" w14:textId="77777777" w:rsidR="005000E5" w:rsidRPr="00D401AD" w:rsidRDefault="005000E5">
            <w:pPr>
              <w:spacing w:line="360" w:lineRule="auto"/>
              <w:ind w:left="113" w:right="113"/>
              <w:jc w:val="center"/>
              <w:rPr>
                <w:rFonts w:ascii="Times New Roman" w:hAnsi="Times New Roman" w:cs="Times New Roman"/>
                <w:b/>
                <w:bCs/>
                <w:sz w:val="20"/>
                <w:szCs w:val="20"/>
              </w:rPr>
            </w:pPr>
            <w:r w:rsidRPr="00D401AD">
              <w:rPr>
                <w:rFonts w:ascii="Times New Roman" w:hAnsi="Times New Roman" w:cs="Times New Roman"/>
                <w:b/>
                <w:bCs/>
                <w:sz w:val="20"/>
                <w:szCs w:val="20"/>
              </w:rPr>
              <w:t>T1D therapy</w:t>
            </w:r>
          </w:p>
        </w:tc>
        <w:tc>
          <w:tcPr>
            <w:tcW w:w="1196" w:type="dxa"/>
            <w:tcBorders>
              <w:left w:val="single" w:sz="18" w:space="0" w:color="auto"/>
              <w:right w:val="single" w:sz="18" w:space="0" w:color="auto"/>
            </w:tcBorders>
            <w:shd w:val="clear" w:color="auto" w:fill="D9E2F3" w:themeFill="accent1" w:themeFillTint="33"/>
            <w:noWrap/>
          </w:tcPr>
          <w:p w14:paraId="5872CA2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CAN</w:t>
            </w:r>
          </w:p>
          <w:p w14:paraId="46C1BF6A"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Established T1D therapy)</w:t>
            </w: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tcPr>
          <w:p w14:paraId="11D91469" w14:textId="77777777" w:rsidR="005000E5" w:rsidRPr="00D401AD" w:rsidRDefault="005000E5">
            <w:pPr>
              <w:rPr>
                <w:rFonts w:ascii="Times New Roman" w:hAnsi="Times New Roman" w:cs="Times New Roman"/>
                <w:b/>
                <w:color w:val="FF0000"/>
                <w:sz w:val="20"/>
                <w:szCs w:val="20"/>
              </w:rPr>
            </w:pPr>
            <w:r w:rsidRPr="00D401AD">
              <w:rPr>
                <w:rFonts w:ascii="Times New Roman" w:hAnsi="Times New Roman" w:cs="Times New Roman"/>
                <w:b/>
                <w:color w:val="FF0000"/>
                <w:sz w:val="20"/>
                <w:szCs w:val="20"/>
              </w:rPr>
              <w:t>T1D</w:t>
            </w:r>
            <w:r w:rsidRPr="00D401AD">
              <w:rPr>
                <w:rFonts w:ascii="Times New Roman" w:hAnsi="Times New Roman" w:cs="Times New Roman"/>
                <w:sz w:val="20"/>
                <w:szCs w:val="20"/>
              </w:rPr>
              <w:t xml:space="preserve"> islet transplant recipients</w:t>
            </w:r>
          </w:p>
        </w:tc>
        <w:tc>
          <w:tcPr>
            <w:tcW w:w="571" w:type="dxa"/>
            <w:tcBorders>
              <w:left w:val="single" w:sz="18" w:space="0" w:color="auto"/>
            </w:tcBorders>
            <w:shd w:val="clear" w:color="auto" w:fill="D9E2F3" w:themeFill="accent1" w:themeFillTint="33"/>
            <w:noWrap/>
          </w:tcPr>
          <w:p w14:paraId="4FF0BDE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39</w:t>
            </w:r>
          </w:p>
        </w:tc>
        <w:tc>
          <w:tcPr>
            <w:tcW w:w="688" w:type="dxa"/>
            <w:shd w:val="clear" w:color="auto" w:fill="D9E2F3" w:themeFill="accent1" w:themeFillTint="33"/>
            <w:noWrap/>
          </w:tcPr>
          <w:p w14:paraId="61B17AB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3</w:t>
            </w:r>
          </w:p>
        </w:tc>
        <w:tc>
          <w:tcPr>
            <w:tcW w:w="839" w:type="dxa"/>
            <w:shd w:val="clear" w:color="auto" w:fill="D9E2F3" w:themeFill="accent1" w:themeFillTint="33"/>
            <w:noWrap/>
          </w:tcPr>
          <w:p w14:paraId="70BDA2B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3</w:t>
            </w:r>
          </w:p>
        </w:tc>
        <w:tc>
          <w:tcPr>
            <w:tcW w:w="848" w:type="dxa"/>
            <w:shd w:val="clear" w:color="auto" w:fill="D9E2F3" w:themeFill="accent1" w:themeFillTint="33"/>
            <w:noWrap/>
          </w:tcPr>
          <w:p w14:paraId="3618E17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6</w:t>
            </w:r>
          </w:p>
        </w:tc>
        <w:tc>
          <w:tcPr>
            <w:tcW w:w="745" w:type="dxa"/>
            <w:shd w:val="clear" w:color="auto" w:fill="D9E2F3" w:themeFill="accent1" w:themeFillTint="33"/>
            <w:noWrap/>
          </w:tcPr>
          <w:p w14:paraId="738F2E2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7.8</w:t>
            </w:r>
          </w:p>
        </w:tc>
        <w:tc>
          <w:tcPr>
            <w:tcW w:w="873" w:type="dxa"/>
            <w:tcBorders>
              <w:right w:val="single" w:sz="18" w:space="0" w:color="auto"/>
            </w:tcBorders>
            <w:shd w:val="clear" w:color="auto" w:fill="D9E2F3" w:themeFill="accent1" w:themeFillTint="33"/>
            <w:noWrap/>
          </w:tcPr>
          <w:p w14:paraId="56E9B141"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NA</w:t>
            </w:r>
          </w:p>
        </w:tc>
        <w:tc>
          <w:tcPr>
            <w:tcW w:w="521" w:type="dxa"/>
            <w:tcBorders>
              <w:top w:val="single" w:sz="4" w:space="0" w:color="auto"/>
              <w:left w:val="single" w:sz="18" w:space="0" w:color="auto"/>
              <w:bottom w:val="single" w:sz="4" w:space="0" w:color="auto"/>
            </w:tcBorders>
            <w:shd w:val="clear" w:color="auto" w:fill="D9E2F3" w:themeFill="accent1" w:themeFillTint="33"/>
            <w:noWrap/>
          </w:tcPr>
          <w:p w14:paraId="5E4201D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5</w:t>
            </w:r>
          </w:p>
        </w:tc>
        <w:tc>
          <w:tcPr>
            <w:tcW w:w="521" w:type="dxa"/>
            <w:tcBorders>
              <w:top w:val="single" w:sz="4" w:space="0" w:color="auto"/>
              <w:bottom w:val="single" w:sz="4" w:space="0" w:color="auto"/>
            </w:tcBorders>
            <w:shd w:val="clear" w:color="auto" w:fill="D9E2F3" w:themeFill="accent1" w:themeFillTint="33"/>
            <w:noWrap/>
          </w:tcPr>
          <w:p w14:paraId="254CD51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0</w:t>
            </w:r>
          </w:p>
        </w:tc>
        <w:tc>
          <w:tcPr>
            <w:tcW w:w="462" w:type="dxa"/>
            <w:tcBorders>
              <w:top w:val="single" w:sz="4" w:space="0" w:color="auto"/>
              <w:bottom w:val="single" w:sz="4" w:space="0" w:color="auto"/>
              <w:right w:val="single" w:sz="18" w:space="0" w:color="auto"/>
            </w:tcBorders>
            <w:shd w:val="clear" w:color="auto" w:fill="D9E2F3" w:themeFill="accent1" w:themeFillTint="33"/>
            <w:noWrap/>
          </w:tcPr>
          <w:p w14:paraId="0F98B51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tcPr>
          <w:p w14:paraId="7068215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5</w:t>
            </w:r>
          </w:p>
        </w:tc>
      </w:tr>
      <w:tr w:rsidR="005000E5" w:rsidRPr="00D401AD" w14:paraId="7BB1747C" w14:textId="77777777">
        <w:trPr>
          <w:trHeight w:val="303"/>
        </w:trPr>
        <w:tc>
          <w:tcPr>
            <w:tcW w:w="696" w:type="dxa"/>
            <w:vMerge/>
            <w:tcBorders>
              <w:right w:val="single" w:sz="18" w:space="0" w:color="auto"/>
            </w:tcBorders>
            <w:shd w:val="clear" w:color="auto" w:fill="D9E2F3" w:themeFill="accent1" w:themeFillTint="33"/>
            <w:noWrap/>
            <w:textDirection w:val="btLr"/>
            <w:hideMark/>
          </w:tcPr>
          <w:p w14:paraId="1B9017CC" w14:textId="77777777" w:rsidR="005000E5" w:rsidRPr="00D401AD" w:rsidRDefault="005000E5">
            <w:pPr>
              <w:spacing w:line="360" w:lineRule="auto"/>
              <w:ind w:left="113" w:right="113"/>
              <w:jc w:val="center"/>
              <w:rPr>
                <w:rFonts w:ascii="Times New Roman" w:hAnsi="Times New Roman" w:cs="Times New Roman"/>
                <w:b/>
                <w:bCs/>
                <w:sz w:val="20"/>
                <w:szCs w:val="20"/>
              </w:rPr>
            </w:pPr>
          </w:p>
        </w:tc>
        <w:tc>
          <w:tcPr>
            <w:tcW w:w="1196" w:type="dxa"/>
            <w:vMerge w:val="restart"/>
            <w:tcBorders>
              <w:left w:val="single" w:sz="18" w:space="0" w:color="auto"/>
              <w:right w:val="single" w:sz="18" w:space="0" w:color="auto"/>
            </w:tcBorders>
            <w:shd w:val="clear" w:color="auto" w:fill="D9E2F3" w:themeFill="accent1" w:themeFillTint="33"/>
            <w:noWrap/>
            <w:hideMark/>
          </w:tcPr>
          <w:p w14:paraId="01EDB3FF"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USA</w:t>
            </w:r>
          </w:p>
          <w:p w14:paraId="171EEAA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An emerging T1D therapy)</w:t>
            </w:r>
          </w:p>
          <w:p w14:paraId="181D8256"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4" w:space="0" w:color="auto"/>
              <w:right w:val="single" w:sz="18" w:space="0" w:color="auto"/>
            </w:tcBorders>
            <w:shd w:val="clear" w:color="auto" w:fill="D9E2F3" w:themeFill="accent1" w:themeFillTint="33"/>
            <w:noWrap/>
            <w:hideMark/>
          </w:tcPr>
          <w:p w14:paraId="3F1DCA0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r w:rsidRPr="00D401AD">
              <w:rPr>
                <w:rFonts w:ascii="Times New Roman" w:hAnsi="Times New Roman" w:cs="Times New Roman"/>
                <w:sz w:val="20"/>
                <w:szCs w:val="20"/>
              </w:rPr>
              <w:t xml:space="preserve"> (Placebo)</w:t>
            </w:r>
          </w:p>
        </w:tc>
        <w:tc>
          <w:tcPr>
            <w:tcW w:w="571" w:type="dxa"/>
            <w:tcBorders>
              <w:left w:val="single" w:sz="18" w:space="0" w:color="auto"/>
            </w:tcBorders>
            <w:shd w:val="clear" w:color="auto" w:fill="D9E2F3" w:themeFill="accent1" w:themeFillTint="33"/>
            <w:noWrap/>
            <w:hideMark/>
          </w:tcPr>
          <w:p w14:paraId="74DD200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8.7</w:t>
            </w:r>
          </w:p>
        </w:tc>
        <w:tc>
          <w:tcPr>
            <w:tcW w:w="688" w:type="dxa"/>
            <w:shd w:val="clear" w:color="auto" w:fill="D9E2F3" w:themeFill="accent1" w:themeFillTint="33"/>
            <w:noWrap/>
            <w:hideMark/>
          </w:tcPr>
          <w:p w14:paraId="62227512"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6.3</w:t>
            </w:r>
          </w:p>
        </w:tc>
        <w:tc>
          <w:tcPr>
            <w:tcW w:w="839" w:type="dxa"/>
            <w:shd w:val="clear" w:color="auto" w:fill="D9E2F3" w:themeFill="accent1" w:themeFillTint="33"/>
            <w:noWrap/>
            <w:hideMark/>
          </w:tcPr>
          <w:p w14:paraId="5EF22D25"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3.8</w:t>
            </w:r>
          </w:p>
        </w:tc>
        <w:tc>
          <w:tcPr>
            <w:tcW w:w="848" w:type="dxa"/>
            <w:shd w:val="clear" w:color="auto" w:fill="D9E2F3" w:themeFill="accent1" w:themeFillTint="33"/>
            <w:noWrap/>
            <w:hideMark/>
          </w:tcPr>
          <w:p w14:paraId="0BBADD1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0.5</w:t>
            </w:r>
          </w:p>
        </w:tc>
        <w:tc>
          <w:tcPr>
            <w:tcW w:w="745" w:type="dxa"/>
            <w:shd w:val="clear" w:color="auto" w:fill="D9E2F3" w:themeFill="accent1" w:themeFillTint="33"/>
            <w:noWrap/>
            <w:hideMark/>
          </w:tcPr>
          <w:p w14:paraId="1AC00CAE"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7</w:t>
            </w:r>
          </w:p>
        </w:tc>
        <w:tc>
          <w:tcPr>
            <w:tcW w:w="873" w:type="dxa"/>
            <w:vMerge w:val="restart"/>
            <w:tcBorders>
              <w:right w:val="single" w:sz="18" w:space="0" w:color="auto"/>
            </w:tcBorders>
            <w:shd w:val="clear" w:color="auto" w:fill="D9E2F3" w:themeFill="accent1" w:themeFillTint="33"/>
            <w:noWrap/>
            <w:hideMark/>
          </w:tcPr>
          <w:p w14:paraId="54B31C7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0.430</w:t>
            </w:r>
          </w:p>
        </w:tc>
        <w:tc>
          <w:tcPr>
            <w:tcW w:w="521" w:type="dxa"/>
            <w:tcBorders>
              <w:top w:val="single" w:sz="4" w:space="0" w:color="auto"/>
              <w:left w:val="single" w:sz="18" w:space="0" w:color="auto"/>
              <w:bottom w:val="single" w:sz="4" w:space="0" w:color="auto"/>
            </w:tcBorders>
            <w:shd w:val="clear" w:color="auto" w:fill="D9E2F3" w:themeFill="accent1" w:themeFillTint="33"/>
            <w:noWrap/>
            <w:hideMark/>
          </w:tcPr>
          <w:p w14:paraId="7657F657"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0</w:t>
            </w:r>
          </w:p>
        </w:tc>
        <w:tc>
          <w:tcPr>
            <w:tcW w:w="521" w:type="dxa"/>
            <w:tcBorders>
              <w:top w:val="single" w:sz="4" w:space="0" w:color="auto"/>
              <w:bottom w:val="single" w:sz="4" w:space="0" w:color="auto"/>
            </w:tcBorders>
            <w:shd w:val="clear" w:color="auto" w:fill="D9E2F3" w:themeFill="accent1" w:themeFillTint="33"/>
            <w:noWrap/>
            <w:hideMark/>
          </w:tcPr>
          <w:p w14:paraId="27926423"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1</w:t>
            </w:r>
          </w:p>
        </w:tc>
        <w:tc>
          <w:tcPr>
            <w:tcW w:w="462" w:type="dxa"/>
            <w:tcBorders>
              <w:top w:val="single" w:sz="4" w:space="0" w:color="auto"/>
              <w:bottom w:val="single" w:sz="4" w:space="0" w:color="auto"/>
              <w:right w:val="single" w:sz="18" w:space="0" w:color="auto"/>
            </w:tcBorders>
            <w:shd w:val="clear" w:color="auto" w:fill="D9E2F3" w:themeFill="accent1" w:themeFillTint="33"/>
            <w:noWrap/>
            <w:hideMark/>
          </w:tcPr>
          <w:p w14:paraId="3618685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tcBorders>
            <w:shd w:val="clear" w:color="auto" w:fill="D9E2F3" w:themeFill="accent1" w:themeFillTint="33"/>
            <w:noWrap/>
            <w:hideMark/>
          </w:tcPr>
          <w:p w14:paraId="61685C80"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1</w:t>
            </w:r>
          </w:p>
        </w:tc>
      </w:tr>
      <w:tr w:rsidR="005000E5" w:rsidRPr="00D401AD" w14:paraId="01BCB630" w14:textId="77777777">
        <w:trPr>
          <w:trHeight w:val="1113"/>
        </w:trPr>
        <w:tc>
          <w:tcPr>
            <w:tcW w:w="696" w:type="dxa"/>
            <w:vMerge/>
            <w:tcBorders>
              <w:bottom w:val="single" w:sz="18" w:space="0" w:color="auto"/>
              <w:right w:val="single" w:sz="18" w:space="0" w:color="auto"/>
            </w:tcBorders>
            <w:shd w:val="clear" w:color="auto" w:fill="D9E2F3" w:themeFill="accent1" w:themeFillTint="33"/>
            <w:hideMark/>
          </w:tcPr>
          <w:p w14:paraId="61CEBF04" w14:textId="77777777" w:rsidR="005000E5" w:rsidRPr="00D401AD" w:rsidRDefault="005000E5">
            <w:pPr>
              <w:rPr>
                <w:rFonts w:ascii="Times New Roman" w:hAnsi="Times New Roman" w:cs="Times New Roman"/>
                <w:b/>
                <w:bCs/>
                <w:sz w:val="20"/>
                <w:szCs w:val="20"/>
              </w:rPr>
            </w:pPr>
          </w:p>
        </w:tc>
        <w:tc>
          <w:tcPr>
            <w:tcW w:w="1196" w:type="dxa"/>
            <w:vMerge/>
            <w:tcBorders>
              <w:left w:val="single" w:sz="18" w:space="0" w:color="auto"/>
              <w:bottom w:val="single" w:sz="18" w:space="0" w:color="auto"/>
              <w:right w:val="single" w:sz="18" w:space="0" w:color="auto"/>
            </w:tcBorders>
            <w:shd w:val="clear" w:color="auto" w:fill="D9E2F3" w:themeFill="accent1" w:themeFillTint="33"/>
            <w:hideMark/>
          </w:tcPr>
          <w:p w14:paraId="5382F3F6" w14:textId="77777777" w:rsidR="005000E5" w:rsidRPr="00D401AD" w:rsidRDefault="005000E5">
            <w:pPr>
              <w:rPr>
                <w:rFonts w:ascii="Times New Roman" w:hAnsi="Times New Roman" w:cs="Times New Roman"/>
                <w:sz w:val="20"/>
                <w:szCs w:val="20"/>
              </w:rPr>
            </w:pPr>
          </w:p>
        </w:tc>
        <w:tc>
          <w:tcPr>
            <w:tcW w:w="1383" w:type="dxa"/>
            <w:tcBorders>
              <w:top w:val="single" w:sz="4" w:space="0" w:color="auto"/>
              <w:left w:val="single" w:sz="18" w:space="0" w:color="auto"/>
              <w:bottom w:val="single" w:sz="18" w:space="0" w:color="auto"/>
              <w:right w:val="single" w:sz="18" w:space="0" w:color="auto"/>
            </w:tcBorders>
            <w:shd w:val="clear" w:color="auto" w:fill="D9E2F3" w:themeFill="accent1" w:themeFillTint="33"/>
            <w:noWrap/>
            <w:hideMark/>
          </w:tcPr>
          <w:p w14:paraId="61D619B4"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b/>
                <w:color w:val="FF0000"/>
                <w:sz w:val="20"/>
                <w:szCs w:val="20"/>
              </w:rPr>
              <w:t>T1D</w:t>
            </w:r>
            <w:r w:rsidRPr="00D401AD">
              <w:rPr>
                <w:rFonts w:ascii="Times New Roman" w:hAnsi="Times New Roman" w:cs="Times New Roman"/>
                <w:sz w:val="20"/>
                <w:szCs w:val="20"/>
              </w:rPr>
              <w:t xml:space="preserve"> (Imatinib)</w:t>
            </w:r>
          </w:p>
        </w:tc>
        <w:tc>
          <w:tcPr>
            <w:tcW w:w="571" w:type="dxa"/>
            <w:tcBorders>
              <w:left w:val="single" w:sz="18" w:space="0" w:color="auto"/>
              <w:bottom w:val="single" w:sz="18" w:space="0" w:color="auto"/>
            </w:tcBorders>
            <w:shd w:val="clear" w:color="auto" w:fill="D9E2F3" w:themeFill="accent1" w:themeFillTint="33"/>
            <w:noWrap/>
            <w:hideMark/>
          </w:tcPr>
          <w:p w14:paraId="6DA4F97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9.0</w:t>
            </w:r>
          </w:p>
        </w:tc>
        <w:tc>
          <w:tcPr>
            <w:tcW w:w="688" w:type="dxa"/>
            <w:tcBorders>
              <w:bottom w:val="single" w:sz="18" w:space="0" w:color="auto"/>
            </w:tcBorders>
            <w:shd w:val="clear" w:color="auto" w:fill="D9E2F3" w:themeFill="accent1" w:themeFillTint="33"/>
            <w:noWrap/>
            <w:hideMark/>
          </w:tcPr>
          <w:p w14:paraId="6D03135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7.8</w:t>
            </w:r>
          </w:p>
        </w:tc>
        <w:tc>
          <w:tcPr>
            <w:tcW w:w="839" w:type="dxa"/>
            <w:tcBorders>
              <w:bottom w:val="single" w:sz="18" w:space="0" w:color="auto"/>
            </w:tcBorders>
            <w:shd w:val="clear" w:color="auto" w:fill="D9E2F3" w:themeFill="accent1" w:themeFillTint="33"/>
            <w:noWrap/>
            <w:hideMark/>
          </w:tcPr>
          <w:p w14:paraId="2A0A950D"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6.2</w:t>
            </w:r>
          </w:p>
        </w:tc>
        <w:tc>
          <w:tcPr>
            <w:tcW w:w="848" w:type="dxa"/>
            <w:tcBorders>
              <w:bottom w:val="single" w:sz="18" w:space="0" w:color="auto"/>
            </w:tcBorders>
            <w:shd w:val="clear" w:color="auto" w:fill="D9E2F3" w:themeFill="accent1" w:themeFillTint="33"/>
            <w:noWrap/>
            <w:hideMark/>
          </w:tcPr>
          <w:p w14:paraId="7304EB7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5.2</w:t>
            </w:r>
          </w:p>
        </w:tc>
        <w:tc>
          <w:tcPr>
            <w:tcW w:w="745" w:type="dxa"/>
            <w:tcBorders>
              <w:bottom w:val="single" w:sz="18" w:space="0" w:color="auto"/>
            </w:tcBorders>
            <w:shd w:val="clear" w:color="auto" w:fill="D9E2F3" w:themeFill="accent1" w:themeFillTint="33"/>
            <w:noWrap/>
            <w:hideMark/>
          </w:tcPr>
          <w:p w14:paraId="1ECA029C"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6.8</w:t>
            </w:r>
          </w:p>
        </w:tc>
        <w:tc>
          <w:tcPr>
            <w:tcW w:w="873" w:type="dxa"/>
            <w:vMerge/>
            <w:tcBorders>
              <w:bottom w:val="single" w:sz="18" w:space="0" w:color="auto"/>
              <w:right w:val="single" w:sz="18" w:space="0" w:color="auto"/>
            </w:tcBorders>
            <w:shd w:val="clear" w:color="auto" w:fill="D9E2F3" w:themeFill="accent1" w:themeFillTint="33"/>
            <w:hideMark/>
          </w:tcPr>
          <w:p w14:paraId="46D2CE26" w14:textId="77777777" w:rsidR="005000E5" w:rsidRPr="00D401AD" w:rsidRDefault="005000E5">
            <w:pPr>
              <w:rPr>
                <w:rFonts w:ascii="Times New Roman" w:hAnsi="Times New Roman" w:cs="Times New Roman"/>
                <w:sz w:val="20"/>
                <w:szCs w:val="20"/>
              </w:rPr>
            </w:pPr>
          </w:p>
        </w:tc>
        <w:tc>
          <w:tcPr>
            <w:tcW w:w="521" w:type="dxa"/>
            <w:tcBorders>
              <w:top w:val="single" w:sz="4" w:space="0" w:color="auto"/>
              <w:left w:val="single" w:sz="18" w:space="0" w:color="auto"/>
              <w:bottom w:val="single" w:sz="18" w:space="0" w:color="auto"/>
            </w:tcBorders>
            <w:shd w:val="clear" w:color="auto" w:fill="D9E2F3" w:themeFill="accent1" w:themeFillTint="33"/>
            <w:noWrap/>
            <w:hideMark/>
          </w:tcPr>
          <w:p w14:paraId="203B597B"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27</w:t>
            </w:r>
          </w:p>
        </w:tc>
        <w:tc>
          <w:tcPr>
            <w:tcW w:w="521" w:type="dxa"/>
            <w:tcBorders>
              <w:top w:val="single" w:sz="4" w:space="0" w:color="auto"/>
              <w:bottom w:val="single" w:sz="18" w:space="0" w:color="auto"/>
            </w:tcBorders>
            <w:shd w:val="clear" w:color="auto" w:fill="D9E2F3" w:themeFill="accent1" w:themeFillTint="33"/>
            <w:noWrap/>
            <w:hideMark/>
          </w:tcPr>
          <w:p w14:paraId="1FE476B6"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17</w:t>
            </w:r>
          </w:p>
        </w:tc>
        <w:tc>
          <w:tcPr>
            <w:tcW w:w="462" w:type="dxa"/>
            <w:tcBorders>
              <w:top w:val="single" w:sz="4" w:space="0" w:color="auto"/>
              <w:bottom w:val="single" w:sz="18" w:space="0" w:color="auto"/>
              <w:right w:val="single" w:sz="18" w:space="0" w:color="auto"/>
            </w:tcBorders>
            <w:shd w:val="clear" w:color="auto" w:fill="D9E2F3" w:themeFill="accent1" w:themeFillTint="33"/>
            <w:noWrap/>
            <w:hideMark/>
          </w:tcPr>
          <w:p w14:paraId="1AAAF258"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 </w:t>
            </w:r>
          </w:p>
        </w:tc>
        <w:tc>
          <w:tcPr>
            <w:tcW w:w="992" w:type="dxa"/>
            <w:tcBorders>
              <w:left w:val="single" w:sz="18" w:space="0" w:color="auto"/>
              <w:bottom w:val="single" w:sz="18" w:space="0" w:color="auto"/>
            </w:tcBorders>
            <w:shd w:val="clear" w:color="auto" w:fill="D9E2F3" w:themeFill="accent1" w:themeFillTint="33"/>
            <w:noWrap/>
            <w:hideMark/>
          </w:tcPr>
          <w:p w14:paraId="2B1FE5B9" w14:textId="77777777" w:rsidR="005000E5" w:rsidRPr="00D401AD" w:rsidRDefault="005000E5">
            <w:pPr>
              <w:rPr>
                <w:rFonts w:ascii="Times New Roman" w:hAnsi="Times New Roman" w:cs="Times New Roman"/>
                <w:sz w:val="20"/>
                <w:szCs w:val="20"/>
              </w:rPr>
            </w:pPr>
            <w:r w:rsidRPr="00D401AD">
              <w:rPr>
                <w:rFonts w:ascii="Times New Roman" w:hAnsi="Times New Roman" w:cs="Times New Roman"/>
                <w:sz w:val="20"/>
                <w:szCs w:val="20"/>
              </w:rPr>
              <w:t>43</w:t>
            </w:r>
          </w:p>
        </w:tc>
      </w:tr>
      <w:tr w:rsidR="005000E5" w:rsidRPr="00D401AD" w14:paraId="5F080587" w14:textId="77777777">
        <w:trPr>
          <w:trHeight w:val="451"/>
        </w:trPr>
        <w:tc>
          <w:tcPr>
            <w:tcW w:w="696" w:type="dxa"/>
            <w:tcBorders>
              <w:top w:val="single" w:sz="18" w:space="0" w:color="auto"/>
              <w:bottom w:val="single" w:sz="18" w:space="0" w:color="auto"/>
              <w:right w:val="single" w:sz="18" w:space="0" w:color="auto"/>
            </w:tcBorders>
          </w:tcPr>
          <w:p w14:paraId="3FA609F5" w14:textId="77777777" w:rsidR="005000E5" w:rsidRPr="00D401AD" w:rsidRDefault="005000E5">
            <w:pPr>
              <w:rPr>
                <w:rFonts w:ascii="Times New Roman" w:hAnsi="Times New Roman" w:cs="Times New Roman"/>
                <w:b/>
                <w:bCs/>
                <w:sz w:val="20"/>
                <w:szCs w:val="20"/>
              </w:rPr>
            </w:pPr>
            <w:r w:rsidRPr="00D401AD">
              <w:rPr>
                <w:rFonts w:ascii="Times New Roman" w:hAnsi="Times New Roman" w:cs="Times New Roman"/>
                <w:b/>
                <w:bCs/>
                <w:sz w:val="20"/>
                <w:szCs w:val="20"/>
              </w:rPr>
              <w:t>Total</w:t>
            </w:r>
          </w:p>
        </w:tc>
        <w:tc>
          <w:tcPr>
            <w:tcW w:w="8647" w:type="dxa"/>
            <w:gridSpan w:val="11"/>
            <w:tcBorders>
              <w:top w:val="single" w:sz="18" w:space="0" w:color="auto"/>
              <w:left w:val="single" w:sz="18" w:space="0" w:color="auto"/>
              <w:bottom w:val="single" w:sz="18" w:space="0" w:color="auto"/>
              <w:right w:val="single" w:sz="18" w:space="0" w:color="auto"/>
            </w:tcBorders>
          </w:tcPr>
          <w:p w14:paraId="5FD8D086" w14:textId="48965AFA" w:rsidR="005000E5" w:rsidRPr="00D401AD" w:rsidRDefault="005000E5">
            <w:pPr>
              <w:rPr>
                <w:rFonts w:ascii="Times New Roman" w:hAnsi="Times New Roman" w:cs="Times New Roman"/>
                <w:sz w:val="20"/>
                <w:szCs w:val="20"/>
              </w:rPr>
            </w:pPr>
          </w:p>
        </w:tc>
        <w:tc>
          <w:tcPr>
            <w:tcW w:w="992" w:type="dxa"/>
            <w:tcBorders>
              <w:top w:val="single" w:sz="18" w:space="0" w:color="auto"/>
              <w:left w:val="single" w:sz="18" w:space="0" w:color="auto"/>
              <w:bottom w:val="single" w:sz="18" w:space="0" w:color="auto"/>
            </w:tcBorders>
            <w:noWrap/>
          </w:tcPr>
          <w:p w14:paraId="1BC49154" w14:textId="328A970F" w:rsidR="005000E5" w:rsidRPr="00D401AD" w:rsidRDefault="00A77381">
            <w:pPr>
              <w:rPr>
                <w:rFonts w:ascii="Times New Roman" w:hAnsi="Times New Roman" w:cs="Times New Roman"/>
                <w:sz w:val="20"/>
                <w:szCs w:val="20"/>
              </w:rPr>
            </w:pPr>
            <w:r w:rsidRPr="00D401AD">
              <w:rPr>
                <w:rFonts w:ascii="Times New Roman" w:hAnsi="Times New Roman" w:cs="Times New Roman"/>
                <w:sz w:val="20"/>
                <w:szCs w:val="20"/>
              </w:rPr>
              <w:t>5</w:t>
            </w:r>
            <w:r w:rsidR="005000E5" w:rsidRPr="00D401AD">
              <w:rPr>
                <w:rFonts w:ascii="Times New Roman" w:hAnsi="Times New Roman" w:cs="Times New Roman"/>
                <w:sz w:val="20"/>
                <w:szCs w:val="20"/>
              </w:rPr>
              <w:t>,</w:t>
            </w:r>
            <w:r w:rsidRPr="00D401AD">
              <w:rPr>
                <w:rFonts w:ascii="Times New Roman" w:hAnsi="Times New Roman" w:cs="Times New Roman"/>
                <w:sz w:val="20"/>
                <w:szCs w:val="20"/>
              </w:rPr>
              <w:t>7</w:t>
            </w:r>
            <w:r w:rsidR="00C23712" w:rsidRPr="00D401AD">
              <w:rPr>
                <w:rFonts w:ascii="Times New Roman" w:hAnsi="Times New Roman" w:cs="Times New Roman"/>
                <w:sz w:val="20"/>
                <w:szCs w:val="20"/>
              </w:rPr>
              <w:t>1</w:t>
            </w:r>
            <w:r w:rsidRPr="00D401AD">
              <w:rPr>
                <w:rFonts w:ascii="Times New Roman" w:hAnsi="Times New Roman" w:cs="Times New Roman"/>
                <w:sz w:val="20"/>
                <w:szCs w:val="20"/>
              </w:rPr>
              <w:t>9</w:t>
            </w:r>
          </w:p>
        </w:tc>
      </w:tr>
    </w:tbl>
    <w:p w14:paraId="234D3F18" w14:textId="76670B6A" w:rsidR="005000E5" w:rsidRPr="00F72A16" w:rsidRDefault="005000E5" w:rsidP="00907FC6">
      <w:pPr>
        <w:jc w:val="both"/>
        <w:rPr>
          <w:rFonts w:ascii="Times New Roman" w:eastAsia="Times New Roman" w:hAnsi="Times New Roman" w:cs="Times New Roman"/>
          <w:color w:val="000000"/>
          <w:sz w:val="24"/>
          <w:szCs w:val="24"/>
          <w:lang w:eastAsia="en-AU"/>
        </w:rPr>
      </w:pPr>
      <w:r w:rsidRPr="00F72A16">
        <w:rPr>
          <w:rFonts w:ascii="Times New Roman" w:hAnsi="Times New Roman" w:cs="Times New Roman"/>
          <w:b/>
          <w:bCs/>
          <w:sz w:val="24"/>
          <w:szCs w:val="24"/>
        </w:rPr>
        <w:t>Extended data Table 2</w:t>
      </w:r>
      <w:r w:rsidRPr="00F72A16">
        <w:rPr>
          <w:rFonts w:ascii="Times New Roman" w:hAnsi="Times New Roman" w:cs="Times New Roman"/>
          <w:sz w:val="24"/>
          <w:szCs w:val="24"/>
        </w:rPr>
        <w:t xml:space="preserve">.  Donor/participant details. Plasma samples were obtained from different contexts (AUS, CAN, DNK, HKG, IND, NZL and USA). Number of samples in each group along with their age and sex data are presented here. Significance for age difference </w:t>
      </w:r>
      <w:r w:rsidRPr="00F72A16">
        <w:rPr>
          <w:rFonts w:ascii="Times New Roman" w:hAnsi="Times New Roman" w:cs="Times New Roman"/>
          <w:sz w:val="24"/>
          <w:szCs w:val="24"/>
        </w:rPr>
        <w:lastRenderedPageBreak/>
        <w:t xml:space="preserve">between two groups (where available) was calculated using Welch’s t-test. Samples are stratified according to the study in which these were used (see Figure 1 and </w:t>
      </w:r>
      <w:r w:rsidR="00B40383" w:rsidRPr="00F72A16">
        <w:rPr>
          <w:rFonts w:ascii="Times New Roman" w:hAnsi="Times New Roman" w:cs="Times New Roman"/>
          <w:sz w:val="24"/>
          <w:szCs w:val="24"/>
        </w:rPr>
        <w:t xml:space="preserve">associated </w:t>
      </w:r>
      <w:r w:rsidRPr="00F72A16">
        <w:rPr>
          <w:rFonts w:ascii="Times New Roman" w:hAnsi="Times New Roman" w:cs="Times New Roman"/>
          <w:sz w:val="24"/>
          <w:szCs w:val="24"/>
        </w:rPr>
        <w:t xml:space="preserve">text).  Human islets (n=134) and non-islet (n=55) human tissue donors (including n=15 endothelial cells donors, n=4 smooth muscle donors, 1 liver, 1 skin and 34 spleen tissue donors as indicated in </w:t>
      </w:r>
      <w:r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8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</w:fldData>
        </w:fldChar>
      </w:r>
      <w:r w:rsidR="0041246E" w:rsidRPr="00F72A16">
        <w:rPr>
          <w:rFonts w:ascii="Times New Roman" w:hAnsi="Times New Roman" w:cs="Times New Roman"/>
          <w:sz w:val="24"/>
          <w:szCs w:val="24"/>
        </w:rPr>
        <w:instrText xml:space="preserve"> ADDIN EN.CITE </w:instrText>
      </w:r>
      <w:r w:rsidR="0041246E"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8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</w:fldData>
        </w:fldChar>
      </w:r>
      <w:r w:rsidR="0041246E" w:rsidRPr="00F72A16">
        <w:rPr>
          <w:rFonts w:ascii="Times New Roman" w:hAnsi="Times New Roman" w:cs="Times New Roman"/>
          <w:sz w:val="24"/>
          <w:szCs w:val="24"/>
        </w:rPr>
        <w:instrText xml:space="preserve"> ADDIN EN.CITE.DATA </w:instrText>
      </w:r>
      <w:r w:rsidR="0041246E" w:rsidRPr="00F72A16">
        <w:rPr>
          <w:rFonts w:ascii="Times New Roman" w:hAnsi="Times New Roman" w:cs="Times New Roman"/>
          <w:sz w:val="24"/>
          <w:szCs w:val="24"/>
        </w:rPr>
      </w:r>
      <w:r w:rsidR="0041246E" w:rsidRPr="00F72A16">
        <w:rPr>
          <w:rFonts w:ascii="Times New Roman" w:hAnsi="Times New Roman" w:cs="Times New Roman"/>
          <w:sz w:val="24"/>
          <w:szCs w:val="24"/>
        </w:rPr>
        <w:fldChar w:fldCharType="end"/>
      </w:r>
      <w:r w:rsidRPr="00F72A16">
        <w:rPr>
          <w:rFonts w:ascii="Times New Roman" w:hAnsi="Times New Roman" w:cs="Times New Roman"/>
          <w:sz w:val="24"/>
          <w:szCs w:val="24"/>
        </w:rPr>
      </w:r>
      <w:r w:rsidRPr="00F72A16">
        <w:rPr>
          <w:rFonts w:ascii="Times New Roman" w:hAnsi="Times New Roman" w:cs="Times New Roman"/>
          <w:sz w:val="24"/>
          <w:szCs w:val="24"/>
        </w:rPr>
        <w:fldChar w:fldCharType="separate"/>
      </w:r>
      <w:r w:rsidR="0041246E" w:rsidRPr="00F72A16">
        <w:rPr>
          <w:rFonts w:ascii="Times New Roman" w:hAnsi="Times New Roman" w:cs="Times New Roman"/>
          <w:noProof/>
          <w:sz w:val="24"/>
          <w:szCs w:val="24"/>
          <w:vertAlign w:val="superscript"/>
        </w:rPr>
        <w:t>26</w:t>
      </w:r>
      <w:r w:rsidRPr="00F72A16">
        <w:rPr>
          <w:rFonts w:ascii="Times New Roman" w:hAnsi="Times New Roman" w:cs="Times New Roman"/>
          <w:sz w:val="24"/>
          <w:szCs w:val="24"/>
        </w:rPr>
        <w:fldChar w:fldCharType="end"/>
      </w:r>
      <w:r w:rsidRPr="00F72A16">
        <w:rPr>
          <w:rFonts w:ascii="Times New Roman" w:hAnsi="Times New Roman" w:cs="Times New Roman"/>
          <w:sz w:val="24"/>
          <w:szCs w:val="24"/>
        </w:rPr>
        <w:t xml:space="preserve"> were used</w:t>
      </w:r>
      <w:r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8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</w:fldData>
        </w:fldChar>
      </w:r>
      <w:r w:rsidR="0041246E" w:rsidRPr="00F72A16">
        <w:rPr>
          <w:rFonts w:ascii="Times New Roman" w:hAnsi="Times New Roman" w:cs="Times New Roman"/>
          <w:sz w:val="24"/>
          <w:szCs w:val="24"/>
        </w:rPr>
        <w:instrText xml:space="preserve"> ADDIN EN.CITE </w:instrText>
      </w:r>
      <w:r w:rsidR="0041246E"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8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</w:fldData>
        </w:fldChar>
      </w:r>
      <w:r w:rsidR="0041246E" w:rsidRPr="00F72A16">
        <w:rPr>
          <w:rFonts w:ascii="Times New Roman" w:hAnsi="Times New Roman" w:cs="Times New Roman"/>
          <w:sz w:val="24"/>
          <w:szCs w:val="24"/>
        </w:rPr>
        <w:instrText xml:space="preserve"> ADDIN EN.CITE.DATA </w:instrText>
      </w:r>
      <w:r w:rsidR="0041246E" w:rsidRPr="00F72A16">
        <w:rPr>
          <w:rFonts w:ascii="Times New Roman" w:hAnsi="Times New Roman" w:cs="Times New Roman"/>
          <w:sz w:val="24"/>
          <w:szCs w:val="24"/>
        </w:rPr>
      </w:r>
      <w:r w:rsidR="0041246E" w:rsidRPr="00F72A16">
        <w:rPr>
          <w:rFonts w:ascii="Times New Roman" w:hAnsi="Times New Roman" w:cs="Times New Roman"/>
          <w:sz w:val="24"/>
          <w:szCs w:val="24"/>
        </w:rPr>
        <w:fldChar w:fldCharType="end"/>
      </w:r>
      <w:r w:rsidRPr="00F72A16">
        <w:rPr>
          <w:rFonts w:ascii="Times New Roman" w:hAnsi="Times New Roman" w:cs="Times New Roman"/>
          <w:sz w:val="24"/>
          <w:szCs w:val="24"/>
        </w:rPr>
      </w:r>
      <w:r w:rsidRPr="00F72A16">
        <w:rPr>
          <w:rFonts w:ascii="Times New Roman" w:hAnsi="Times New Roman" w:cs="Times New Roman"/>
          <w:sz w:val="24"/>
          <w:szCs w:val="24"/>
        </w:rPr>
        <w:fldChar w:fldCharType="separate"/>
      </w:r>
      <w:r w:rsidR="0041246E" w:rsidRPr="00F72A16">
        <w:rPr>
          <w:rFonts w:ascii="Times New Roman" w:hAnsi="Times New Roman" w:cs="Times New Roman"/>
          <w:noProof/>
          <w:sz w:val="24"/>
          <w:szCs w:val="24"/>
          <w:vertAlign w:val="superscript"/>
        </w:rPr>
        <w:t>26</w:t>
      </w:r>
      <w:r w:rsidRPr="00F72A16">
        <w:rPr>
          <w:rFonts w:ascii="Times New Roman" w:hAnsi="Times New Roman" w:cs="Times New Roman"/>
          <w:sz w:val="24"/>
          <w:szCs w:val="24"/>
        </w:rPr>
        <w:fldChar w:fldCharType="end"/>
      </w:r>
      <w:r w:rsidR="00AB2DBB" w:rsidRPr="00F72A16">
        <w:rPr>
          <w:rFonts w:ascii="Times New Roman" w:hAnsi="Times New Roman" w:cs="Times New Roman"/>
          <w:sz w:val="24"/>
          <w:szCs w:val="24"/>
        </w:rPr>
        <w:t>.</w:t>
      </w:r>
      <w:r w:rsidRPr="00F72A16">
        <w:rPr>
          <w:rFonts w:ascii="Times New Roman" w:hAnsi="Times New Roman" w:cs="Times New Roman"/>
          <w:sz w:val="24"/>
          <w:szCs w:val="24"/>
        </w:rPr>
        <w:t xml:space="preserve"> Mean and median for human </w:t>
      </w:r>
      <w:proofErr w:type="spellStart"/>
      <w:r w:rsidRPr="00F72A16">
        <w:rPr>
          <w:rFonts w:ascii="Times New Roman" w:hAnsi="Times New Roman" w:cs="Times New Roman"/>
          <w:sz w:val="24"/>
          <w:szCs w:val="24"/>
        </w:rPr>
        <w:t>fetal</w:t>
      </w:r>
      <w:proofErr w:type="spellEnd"/>
      <w:r w:rsidRPr="00F72A16">
        <w:rPr>
          <w:rFonts w:ascii="Times New Roman" w:hAnsi="Times New Roman" w:cs="Times New Roman"/>
          <w:sz w:val="24"/>
          <w:szCs w:val="24"/>
        </w:rPr>
        <w:t xml:space="preserve"> samples are not reported as the gestational age is an estimate of around 1 to 2 weeks, for several donors. *Mean, median age and sex for human islet donors (n=134) is provided here, whilst the non-islet (insulin non-producing) tissues were either from de-identified </w:t>
      </w:r>
      <w:proofErr w:type="spellStart"/>
      <w:r w:rsidRPr="00F72A16">
        <w:rPr>
          <w:rFonts w:ascii="Times New Roman" w:hAnsi="Times New Roman" w:cs="Times New Roman"/>
          <w:sz w:val="24"/>
          <w:szCs w:val="24"/>
        </w:rPr>
        <w:t>fetal</w:t>
      </w:r>
      <w:proofErr w:type="spellEnd"/>
      <w:r w:rsidRPr="00F72A16">
        <w:rPr>
          <w:rFonts w:ascii="Times New Roman" w:hAnsi="Times New Roman" w:cs="Times New Roman"/>
          <w:sz w:val="24"/>
          <w:szCs w:val="24"/>
        </w:rPr>
        <w:t xml:space="preserve"> (skin, liver) or adult (endothelial, smooth muscle, spleen) tissues. NA=not available.</w:t>
      </w:r>
      <w:r w:rsidRPr="00F72A16">
        <w:rPr>
          <w:rFonts w:ascii="Times New Roman" w:eastAsia="Times New Roman" w:hAnsi="Times New Roman" w:cs="Times New Roman"/>
          <w:color w:val="000000"/>
          <w:sz w:val="24"/>
          <w:szCs w:val="24"/>
          <w:lang w:eastAsia="en-AU"/>
        </w:rPr>
        <w:t xml:space="preserve"> </w:t>
      </w:r>
    </w:p>
    <w:p w14:paraId="657A45E5" w14:textId="77777777" w:rsidR="005000E5" w:rsidRPr="00F72A16" w:rsidRDefault="005000E5" w:rsidP="005000E5">
      <w:pPr>
        <w:rPr>
          <w:rFonts w:ascii="Times New Roman" w:eastAsia="Times New Roman" w:hAnsi="Times New Roman" w:cs="Times New Roman"/>
          <w:color w:val="000000"/>
          <w:sz w:val="24"/>
          <w:szCs w:val="24"/>
          <w:lang w:eastAsia="en-AU"/>
        </w:rPr>
      </w:pPr>
      <w:r w:rsidRPr="00F72A16">
        <w:rPr>
          <w:rFonts w:ascii="Times New Roman" w:eastAsia="Times New Roman" w:hAnsi="Times New Roman" w:cs="Times New Roman"/>
          <w:color w:val="000000"/>
          <w:sz w:val="24"/>
          <w:szCs w:val="24"/>
          <w:lang w:eastAsia="en-AU"/>
        </w:rPr>
        <w:br w:type="page"/>
      </w:r>
    </w:p>
    <w:p w14:paraId="5E7E389A" w14:textId="6246EFD3" w:rsidR="002B7728" w:rsidRPr="00F72A16" w:rsidRDefault="002B7728" w:rsidP="005000E5">
      <w:pPr>
        <w:rPr>
          <w:rFonts w:ascii="Times New Roman" w:eastAsia="Times New Roman" w:hAnsi="Times New Roman" w:cs="Times New Roman"/>
          <w:color w:val="000000"/>
          <w:sz w:val="24"/>
          <w:szCs w:val="24"/>
          <w:lang w:eastAsia="en-AU"/>
        </w:rPr>
      </w:pPr>
      <w:r w:rsidRPr="00F72A16">
        <w:rPr>
          <w:rFonts w:ascii="Times New Roman" w:hAnsi="Times New Roman" w:cs="Times New Roman"/>
          <w:b/>
          <w:bCs/>
          <w:sz w:val="24"/>
          <w:szCs w:val="24"/>
        </w:rPr>
        <w:lastRenderedPageBreak/>
        <w:t xml:space="preserve">Extended </w:t>
      </w:r>
      <w:r w:rsidR="00742C66" w:rsidRPr="00F72A16">
        <w:rPr>
          <w:rFonts w:ascii="Times New Roman" w:hAnsi="Times New Roman" w:cs="Times New Roman"/>
          <w:b/>
          <w:bCs/>
          <w:sz w:val="24"/>
          <w:szCs w:val="24"/>
        </w:rPr>
        <w:t>D</w:t>
      </w:r>
      <w:r w:rsidRPr="00F72A16">
        <w:rPr>
          <w:rFonts w:ascii="Times New Roman" w:hAnsi="Times New Roman" w:cs="Times New Roman"/>
          <w:b/>
          <w:bCs/>
          <w:sz w:val="24"/>
          <w:szCs w:val="24"/>
        </w:rPr>
        <w:t>ata Table 3</w:t>
      </w:r>
      <w:r w:rsidRPr="00F72A16">
        <w:rPr>
          <w:rFonts w:ascii="Times New Roman" w:hAnsi="Times New Roman" w:cs="Times New Roman"/>
          <w:sz w:val="24"/>
          <w:szCs w:val="24"/>
        </w:rPr>
        <w:t xml:space="preserve">.  </w:t>
      </w:r>
    </w:p>
    <w:tbl>
      <w:tblPr>
        <w:tblW w:w="9966" w:type="dxa"/>
        <w:tblInd w:w="-34" w:type="dxa"/>
        <w:tblLook w:val="04A0" w:firstRow="1" w:lastRow="0" w:firstColumn="1" w:lastColumn="0" w:noHBand="0" w:noVBand="1"/>
      </w:tblPr>
      <w:tblGrid>
        <w:gridCol w:w="636"/>
        <w:gridCol w:w="781"/>
        <w:gridCol w:w="3261"/>
        <w:gridCol w:w="1843"/>
        <w:gridCol w:w="1134"/>
        <w:gridCol w:w="1319"/>
        <w:gridCol w:w="992"/>
      </w:tblGrid>
      <w:tr w:rsidR="005000E5" w:rsidRPr="00D306E9" w14:paraId="45A6E04D" w14:textId="77777777">
        <w:trPr>
          <w:trHeight w:val="300"/>
        </w:trPr>
        <w:tc>
          <w:tcPr>
            <w:tcW w:w="636" w:type="dxa"/>
            <w:vMerge w:val="restart"/>
            <w:tcBorders>
              <w:top w:val="single" w:sz="4" w:space="0" w:color="auto"/>
              <w:left w:val="single" w:sz="4" w:space="0" w:color="auto"/>
              <w:bottom w:val="nil"/>
              <w:right w:val="single" w:sz="8" w:space="0" w:color="auto"/>
            </w:tcBorders>
            <w:shd w:val="clear" w:color="auto" w:fill="auto"/>
            <w:vAlign w:val="center"/>
            <w:hideMark/>
          </w:tcPr>
          <w:p w14:paraId="32395FEF" w14:textId="77777777" w:rsidR="002B7728" w:rsidRPr="00D306E9" w:rsidRDefault="002B7728">
            <w:pPr>
              <w:spacing w:after="0" w:line="240" w:lineRule="auto"/>
              <w:jc w:val="center"/>
              <w:rPr>
                <w:rFonts w:ascii="Times New Roman" w:eastAsia="Times New Roman" w:hAnsi="Times New Roman" w:cs="Times New Roman"/>
                <w:color w:val="000000"/>
                <w:lang w:eastAsia="en-AU"/>
              </w:rPr>
            </w:pPr>
          </w:p>
          <w:p w14:paraId="1ED85BA7" w14:textId="4BC3D118"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 </w:t>
            </w:r>
          </w:p>
        </w:tc>
        <w:tc>
          <w:tcPr>
            <w:tcW w:w="781" w:type="dxa"/>
            <w:vMerge w:val="restart"/>
            <w:tcBorders>
              <w:top w:val="single" w:sz="4" w:space="0" w:color="auto"/>
              <w:left w:val="single" w:sz="8" w:space="0" w:color="auto"/>
              <w:bottom w:val="single" w:sz="8" w:space="0" w:color="000000"/>
              <w:right w:val="single" w:sz="8" w:space="0" w:color="auto"/>
            </w:tcBorders>
            <w:shd w:val="clear" w:color="auto" w:fill="auto"/>
            <w:textDirection w:val="btLr"/>
            <w:vAlign w:val="center"/>
            <w:hideMark/>
          </w:tcPr>
          <w:p w14:paraId="6D40DA0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Criterion</w:t>
            </w:r>
          </w:p>
        </w:tc>
        <w:tc>
          <w:tcPr>
            <w:tcW w:w="3261" w:type="dxa"/>
            <w:vMerge w:val="restart"/>
            <w:tcBorders>
              <w:top w:val="single" w:sz="4" w:space="0" w:color="auto"/>
              <w:left w:val="single" w:sz="8" w:space="0" w:color="auto"/>
              <w:bottom w:val="nil"/>
              <w:right w:val="single" w:sz="8" w:space="0" w:color="auto"/>
            </w:tcBorders>
            <w:shd w:val="clear" w:color="auto" w:fill="auto"/>
            <w:noWrap/>
            <w:vAlign w:val="center"/>
            <w:hideMark/>
          </w:tcPr>
          <w:p w14:paraId="6BF8250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miRNA assay</w:t>
            </w:r>
          </w:p>
        </w:tc>
        <w:tc>
          <w:tcPr>
            <w:tcW w:w="2977" w:type="dxa"/>
            <w:gridSpan w:val="2"/>
            <w:tcBorders>
              <w:top w:val="single" w:sz="4" w:space="0" w:color="auto"/>
              <w:left w:val="nil"/>
              <w:bottom w:val="nil"/>
              <w:right w:val="single" w:sz="8" w:space="0" w:color="000000"/>
            </w:tcBorders>
            <w:shd w:val="clear" w:color="auto" w:fill="auto"/>
            <w:vAlign w:val="center"/>
            <w:hideMark/>
          </w:tcPr>
          <w:p w14:paraId="29B0DD6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Tissue levels</w:t>
            </w:r>
          </w:p>
        </w:tc>
        <w:tc>
          <w:tcPr>
            <w:tcW w:w="2311" w:type="dxa"/>
            <w:gridSpan w:val="2"/>
            <w:vMerge w:val="restart"/>
            <w:tcBorders>
              <w:top w:val="single" w:sz="4" w:space="0" w:color="auto"/>
              <w:left w:val="single" w:sz="8" w:space="0" w:color="auto"/>
              <w:bottom w:val="single" w:sz="8" w:space="0" w:color="000000"/>
              <w:right w:val="single" w:sz="4" w:space="0" w:color="auto"/>
            </w:tcBorders>
            <w:shd w:val="clear" w:color="auto" w:fill="auto"/>
            <w:vAlign w:val="center"/>
            <w:hideMark/>
          </w:tcPr>
          <w:p w14:paraId="012A6EE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 xml:space="preserve">Plasma levels </w:t>
            </w:r>
          </w:p>
          <w:p w14:paraId="53ECFCB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Relative to Controls)</w:t>
            </w:r>
          </w:p>
        </w:tc>
      </w:tr>
      <w:tr w:rsidR="005000E5" w:rsidRPr="00D306E9" w14:paraId="4600BC1E" w14:textId="77777777">
        <w:trPr>
          <w:trHeight w:val="218"/>
        </w:trPr>
        <w:tc>
          <w:tcPr>
            <w:tcW w:w="636" w:type="dxa"/>
            <w:vMerge/>
            <w:tcBorders>
              <w:top w:val="single" w:sz="8" w:space="0" w:color="auto"/>
              <w:left w:val="single" w:sz="4" w:space="0" w:color="auto"/>
              <w:bottom w:val="nil"/>
              <w:right w:val="single" w:sz="8" w:space="0" w:color="auto"/>
            </w:tcBorders>
            <w:vAlign w:val="center"/>
            <w:hideMark/>
          </w:tcPr>
          <w:p w14:paraId="2DF7D2A6"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781" w:type="dxa"/>
            <w:vMerge/>
            <w:tcBorders>
              <w:top w:val="single" w:sz="8" w:space="0" w:color="auto"/>
              <w:left w:val="single" w:sz="8" w:space="0" w:color="auto"/>
              <w:bottom w:val="single" w:sz="8" w:space="0" w:color="000000"/>
              <w:right w:val="single" w:sz="8" w:space="0" w:color="auto"/>
            </w:tcBorders>
            <w:vAlign w:val="center"/>
            <w:hideMark/>
          </w:tcPr>
          <w:p w14:paraId="1758FAA1"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vMerge/>
            <w:tcBorders>
              <w:top w:val="single" w:sz="8" w:space="0" w:color="auto"/>
              <w:left w:val="single" w:sz="8" w:space="0" w:color="auto"/>
              <w:bottom w:val="nil"/>
              <w:right w:val="single" w:sz="8" w:space="0" w:color="auto"/>
            </w:tcBorders>
            <w:vAlign w:val="center"/>
            <w:hideMark/>
          </w:tcPr>
          <w:p w14:paraId="4B93C18A"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2977" w:type="dxa"/>
            <w:gridSpan w:val="2"/>
            <w:tcBorders>
              <w:top w:val="nil"/>
              <w:left w:val="nil"/>
              <w:bottom w:val="single" w:sz="8" w:space="0" w:color="auto"/>
              <w:right w:val="single" w:sz="8" w:space="0" w:color="000000"/>
            </w:tcBorders>
            <w:shd w:val="clear" w:color="auto" w:fill="auto"/>
            <w:vAlign w:val="center"/>
            <w:hideMark/>
          </w:tcPr>
          <w:p w14:paraId="7E7496C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Relative to insulin -</w:t>
            </w:r>
            <w:proofErr w:type="spellStart"/>
            <w:r w:rsidRPr="00D306E9">
              <w:rPr>
                <w:rFonts w:ascii="Times New Roman" w:eastAsia="Times New Roman" w:hAnsi="Times New Roman" w:cs="Times New Roman"/>
                <w:color w:val="000000"/>
                <w:lang w:eastAsia="en-AU"/>
              </w:rPr>
              <w:t>ve</w:t>
            </w:r>
            <w:proofErr w:type="spellEnd"/>
            <w:r w:rsidRPr="00D306E9">
              <w:rPr>
                <w:rFonts w:ascii="Times New Roman" w:eastAsia="Times New Roman" w:hAnsi="Times New Roman" w:cs="Times New Roman"/>
                <w:color w:val="000000"/>
                <w:lang w:eastAsia="en-AU"/>
              </w:rPr>
              <w:t xml:space="preserve"> tissues)</w:t>
            </w:r>
          </w:p>
        </w:tc>
        <w:tc>
          <w:tcPr>
            <w:tcW w:w="2311" w:type="dxa"/>
            <w:gridSpan w:val="2"/>
            <w:vMerge/>
            <w:tcBorders>
              <w:top w:val="single" w:sz="8" w:space="0" w:color="auto"/>
              <w:left w:val="single" w:sz="8" w:space="0" w:color="auto"/>
              <w:bottom w:val="single" w:sz="8" w:space="0" w:color="000000"/>
              <w:right w:val="single" w:sz="4" w:space="0" w:color="auto"/>
            </w:tcBorders>
            <w:vAlign w:val="center"/>
            <w:hideMark/>
          </w:tcPr>
          <w:p w14:paraId="59CA6E92" w14:textId="77777777" w:rsidR="005000E5" w:rsidRPr="00D306E9" w:rsidRDefault="005000E5">
            <w:pPr>
              <w:spacing w:after="0" w:line="240" w:lineRule="auto"/>
              <w:rPr>
                <w:rFonts w:ascii="Times New Roman" w:eastAsia="Times New Roman" w:hAnsi="Times New Roman" w:cs="Times New Roman"/>
                <w:color w:val="000000"/>
                <w:lang w:eastAsia="en-AU"/>
              </w:rPr>
            </w:pPr>
          </w:p>
        </w:tc>
      </w:tr>
      <w:tr w:rsidR="005000E5" w:rsidRPr="00D306E9" w14:paraId="4BD63BC7" w14:textId="77777777">
        <w:trPr>
          <w:trHeight w:val="377"/>
        </w:trPr>
        <w:tc>
          <w:tcPr>
            <w:tcW w:w="636" w:type="dxa"/>
            <w:vMerge/>
            <w:tcBorders>
              <w:top w:val="single" w:sz="8" w:space="0" w:color="auto"/>
              <w:left w:val="single" w:sz="4" w:space="0" w:color="auto"/>
              <w:bottom w:val="nil"/>
              <w:right w:val="single" w:sz="8" w:space="0" w:color="auto"/>
            </w:tcBorders>
            <w:vAlign w:val="center"/>
            <w:hideMark/>
          </w:tcPr>
          <w:p w14:paraId="253DA603"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781" w:type="dxa"/>
            <w:vMerge/>
            <w:tcBorders>
              <w:top w:val="single" w:sz="8" w:space="0" w:color="auto"/>
              <w:left w:val="single" w:sz="8" w:space="0" w:color="auto"/>
              <w:bottom w:val="single" w:sz="8" w:space="0" w:color="000000"/>
              <w:right w:val="single" w:sz="8" w:space="0" w:color="auto"/>
            </w:tcBorders>
            <w:vAlign w:val="center"/>
            <w:hideMark/>
          </w:tcPr>
          <w:p w14:paraId="49169622"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vMerge/>
            <w:tcBorders>
              <w:top w:val="single" w:sz="8" w:space="0" w:color="auto"/>
              <w:left w:val="single" w:sz="8" w:space="0" w:color="auto"/>
              <w:bottom w:val="nil"/>
              <w:right w:val="single" w:sz="8" w:space="0" w:color="auto"/>
            </w:tcBorders>
            <w:vAlign w:val="center"/>
            <w:hideMark/>
          </w:tcPr>
          <w:p w14:paraId="028A766A"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1843" w:type="dxa"/>
            <w:tcBorders>
              <w:top w:val="nil"/>
              <w:left w:val="nil"/>
              <w:bottom w:val="nil"/>
              <w:right w:val="single" w:sz="8" w:space="0" w:color="auto"/>
            </w:tcBorders>
            <w:shd w:val="clear" w:color="auto" w:fill="auto"/>
            <w:vAlign w:val="center"/>
            <w:hideMark/>
          </w:tcPr>
          <w:p w14:paraId="14ED6EB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Fold-change  </w:t>
            </w:r>
          </w:p>
        </w:tc>
        <w:tc>
          <w:tcPr>
            <w:tcW w:w="1134" w:type="dxa"/>
            <w:tcBorders>
              <w:top w:val="nil"/>
              <w:left w:val="nil"/>
              <w:bottom w:val="nil"/>
              <w:right w:val="single" w:sz="8" w:space="0" w:color="auto"/>
            </w:tcBorders>
            <w:shd w:val="clear" w:color="auto" w:fill="auto"/>
            <w:noWrap/>
            <w:vAlign w:val="center"/>
            <w:hideMark/>
          </w:tcPr>
          <w:p w14:paraId="73BE254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p-value</w:t>
            </w:r>
          </w:p>
        </w:tc>
        <w:tc>
          <w:tcPr>
            <w:tcW w:w="1319" w:type="dxa"/>
            <w:tcBorders>
              <w:top w:val="nil"/>
              <w:left w:val="nil"/>
              <w:bottom w:val="nil"/>
              <w:right w:val="single" w:sz="8" w:space="0" w:color="auto"/>
            </w:tcBorders>
            <w:shd w:val="clear" w:color="auto" w:fill="auto"/>
            <w:vAlign w:val="center"/>
            <w:hideMark/>
          </w:tcPr>
          <w:p w14:paraId="60A8CC6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Fold-change</w:t>
            </w:r>
          </w:p>
        </w:tc>
        <w:tc>
          <w:tcPr>
            <w:tcW w:w="992" w:type="dxa"/>
            <w:tcBorders>
              <w:top w:val="nil"/>
              <w:left w:val="nil"/>
              <w:bottom w:val="nil"/>
              <w:right w:val="single" w:sz="4" w:space="0" w:color="auto"/>
            </w:tcBorders>
            <w:shd w:val="clear" w:color="auto" w:fill="auto"/>
            <w:noWrap/>
            <w:vAlign w:val="center"/>
            <w:hideMark/>
          </w:tcPr>
          <w:p w14:paraId="46B5E9C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p-value</w:t>
            </w:r>
          </w:p>
        </w:tc>
      </w:tr>
      <w:tr w:rsidR="005000E5" w:rsidRPr="00D306E9" w14:paraId="27AEA681" w14:textId="77777777">
        <w:trPr>
          <w:trHeight w:val="215"/>
        </w:trPr>
        <w:tc>
          <w:tcPr>
            <w:tcW w:w="636" w:type="dxa"/>
            <w:tcBorders>
              <w:top w:val="single" w:sz="8" w:space="0" w:color="auto"/>
              <w:left w:val="single" w:sz="4" w:space="0" w:color="auto"/>
              <w:bottom w:val="nil"/>
              <w:right w:val="single" w:sz="8" w:space="0" w:color="auto"/>
            </w:tcBorders>
            <w:shd w:val="clear" w:color="000000" w:fill="D9D9D9"/>
            <w:vAlign w:val="center"/>
            <w:hideMark/>
          </w:tcPr>
          <w:p w14:paraId="74C01BE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w:t>
            </w:r>
          </w:p>
        </w:tc>
        <w:tc>
          <w:tcPr>
            <w:tcW w:w="781" w:type="dxa"/>
            <w:vMerge w:val="restart"/>
            <w:tcBorders>
              <w:top w:val="nil"/>
              <w:left w:val="nil"/>
              <w:bottom w:val="single" w:sz="8" w:space="0" w:color="000000"/>
              <w:right w:val="nil"/>
            </w:tcBorders>
            <w:shd w:val="clear" w:color="auto" w:fill="auto"/>
            <w:textDirection w:val="btLr"/>
            <w:vAlign w:val="center"/>
            <w:hideMark/>
          </w:tcPr>
          <w:p w14:paraId="08FA77B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Identified through discovery analyses</w:t>
            </w:r>
          </w:p>
        </w:tc>
        <w:tc>
          <w:tcPr>
            <w:tcW w:w="3261" w:type="dxa"/>
            <w:tcBorders>
              <w:top w:val="single" w:sz="8" w:space="0" w:color="auto"/>
              <w:left w:val="single" w:sz="8" w:space="0" w:color="auto"/>
              <w:bottom w:val="nil"/>
              <w:right w:val="single" w:sz="8" w:space="0" w:color="auto"/>
            </w:tcBorders>
            <w:shd w:val="clear" w:color="000000" w:fill="D9D9D9"/>
            <w:noWrap/>
            <w:vAlign w:val="center"/>
            <w:hideMark/>
          </w:tcPr>
          <w:p w14:paraId="0BD0177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45-5p</w:t>
            </w:r>
          </w:p>
        </w:tc>
        <w:tc>
          <w:tcPr>
            <w:tcW w:w="1843" w:type="dxa"/>
            <w:tcBorders>
              <w:top w:val="single" w:sz="8" w:space="0" w:color="auto"/>
              <w:left w:val="nil"/>
              <w:bottom w:val="nil"/>
              <w:right w:val="single" w:sz="8" w:space="0" w:color="auto"/>
            </w:tcBorders>
            <w:shd w:val="clear" w:color="000000" w:fill="D9D9D9"/>
            <w:noWrap/>
            <w:vAlign w:val="center"/>
            <w:hideMark/>
          </w:tcPr>
          <w:p w14:paraId="4921754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53.75</w:t>
            </w:r>
          </w:p>
        </w:tc>
        <w:tc>
          <w:tcPr>
            <w:tcW w:w="1134" w:type="dxa"/>
            <w:tcBorders>
              <w:top w:val="single" w:sz="8" w:space="0" w:color="auto"/>
              <w:left w:val="nil"/>
              <w:bottom w:val="nil"/>
              <w:right w:val="single" w:sz="8" w:space="0" w:color="auto"/>
            </w:tcBorders>
            <w:shd w:val="clear" w:color="000000" w:fill="D9D9D9"/>
            <w:noWrap/>
            <w:vAlign w:val="center"/>
            <w:hideMark/>
          </w:tcPr>
          <w:p w14:paraId="239D8D2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single" w:sz="8" w:space="0" w:color="auto"/>
              <w:left w:val="nil"/>
              <w:bottom w:val="nil"/>
              <w:right w:val="single" w:sz="8" w:space="0" w:color="auto"/>
            </w:tcBorders>
            <w:shd w:val="clear" w:color="000000" w:fill="D9D9D9"/>
            <w:noWrap/>
            <w:vAlign w:val="center"/>
            <w:hideMark/>
          </w:tcPr>
          <w:p w14:paraId="6E3CA88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w:t>
            </w:r>
          </w:p>
        </w:tc>
        <w:tc>
          <w:tcPr>
            <w:tcW w:w="992" w:type="dxa"/>
            <w:tcBorders>
              <w:top w:val="single" w:sz="8" w:space="0" w:color="auto"/>
              <w:left w:val="nil"/>
              <w:bottom w:val="nil"/>
              <w:right w:val="single" w:sz="4" w:space="0" w:color="auto"/>
            </w:tcBorders>
            <w:shd w:val="clear" w:color="000000" w:fill="D9D9D9"/>
            <w:noWrap/>
            <w:vAlign w:val="center"/>
            <w:hideMark/>
          </w:tcPr>
          <w:p w14:paraId="281AD01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98</w:t>
            </w:r>
          </w:p>
        </w:tc>
      </w:tr>
      <w:tr w:rsidR="005000E5" w:rsidRPr="00D306E9" w14:paraId="6BBC58E9" w14:textId="77777777">
        <w:trPr>
          <w:trHeight w:val="175"/>
        </w:trPr>
        <w:tc>
          <w:tcPr>
            <w:tcW w:w="636" w:type="dxa"/>
            <w:tcBorders>
              <w:top w:val="nil"/>
              <w:left w:val="single" w:sz="4" w:space="0" w:color="auto"/>
              <w:bottom w:val="nil"/>
              <w:right w:val="single" w:sz="8" w:space="0" w:color="auto"/>
            </w:tcBorders>
            <w:shd w:val="clear" w:color="auto" w:fill="auto"/>
            <w:vAlign w:val="center"/>
            <w:hideMark/>
          </w:tcPr>
          <w:p w14:paraId="72365EA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w:t>
            </w:r>
          </w:p>
        </w:tc>
        <w:tc>
          <w:tcPr>
            <w:tcW w:w="781" w:type="dxa"/>
            <w:vMerge/>
            <w:tcBorders>
              <w:top w:val="nil"/>
              <w:left w:val="nil"/>
              <w:bottom w:val="single" w:sz="8" w:space="0" w:color="000000"/>
              <w:right w:val="nil"/>
            </w:tcBorders>
            <w:vAlign w:val="center"/>
            <w:hideMark/>
          </w:tcPr>
          <w:p w14:paraId="2ADA2AEC"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EAD7C2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81a-5p</w:t>
            </w:r>
          </w:p>
        </w:tc>
        <w:tc>
          <w:tcPr>
            <w:tcW w:w="1843" w:type="dxa"/>
            <w:tcBorders>
              <w:top w:val="nil"/>
              <w:left w:val="nil"/>
              <w:bottom w:val="nil"/>
              <w:right w:val="single" w:sz="8" w:space="0" w:color="auto"/>
            </w:tcBorders>
            <w:shd w:val="clear" w:color="auto" w:fill="auto"/>
            <w:noWrap/>
            <w:vAlign w:val="center"/>
            <w:hideMark/>
          </w:tcPr>
          <w:p w14:paraId="307F89A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44</w:t>
            </w:r>
          </w:p>
        </w:tc>
        <w:tc>
          <w:tcPr>
            <w:tcW w:w="1134" w:type="dxa"/>
            <w:tcBorders>
              <w:top w:val="nil"/>
              <w:left w:val="nil"/>
              <w:bottom w:val="nil"/>
              <w:right w:val="single" w:sz="8" w:space="0" w:color="auto"/>
            </w:tcBorders>
            <w:shd w:val="clear" w:color="auto" w:fill="auto"/>
            <w:noWrap/>
            <w:vAlign w:val="center"/>
            <w:hideMark/>
          </w:tcPr>
          <w:p w14:paraId="27D19893"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2ED71A5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62</w:t>
            </w:r>
          </w:p>
        </w:tc>
        <w:tc>
          <w:tcPr>
            <w:tcW w:w="992" w:type="dxa"/>
            <w:tcBorders>
              <w:top w:val="nil"/>
              <w:left w:val="nil"/>
              <w:bottom w:val="nil"/>
              <w:right w:val="single" w:sz="4" w:space="0" w:color="auto"/>
            </w:tcBorders>
            <w:shd w:val="clear" w:color="auto" w:fill="auto"/>
            <w:noWrap/>
            <w:vAlign w:val="center"/>
            <w:hideMark/>
          </w:tcPr>
          <w:p w14:paraId="0D1B4F4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361</w:t>
            </w:r>
          </w:p>
        </w:tc>
      </w:tr>
      <w:tr w:rsidR="005000E5" w:rsidRPr="00D306E9" w14:paraId="55B97683" w14:textId="77777777">
        <w:trPr>
          <w:trHeight w:val="68"/>
        </w:trPr>
        <w:tc>
          <w:tcPr>
            <w:tcW w:w="636" w:type="dxa"/>
            <w:tcBorders>
              <w:top w:val="nil"/>
              <w:left w:val="single" w:sz="4" w:space="0" w:color="auto"/>
              <w:bottom w:val="nil"/>
              <w:right w:val="single" w:sz="8" w:space="0" w:color="auto"/>
            </w:tcBorders>
            <w:shd w:val="clear" w:color="000000" w:fill="D9D9D9"/>
            <w:vAlign w:val="center"/>
            <w:hideMark/>
          </w:tcPr>
          <w:p w14:paraId="33ABDCD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w:t>
            </w:r>
          </w:p>
        </w:tc>
        <w:tc>
          <w:tcPr>
            <w:tcW w:w="781" w:type="dxa"/>
            <w:vMerge/>
            <w:tcBorders>
              <w:top w:val="nil"/>
              <w:left w:val="nil"/>
              <w:bottom w:val="single" w:sz="8" w:space="0" w:color="000000"/>
              <w:right w:val="nil"/>
            </w:tcBorders>
            <w:vAlign w:val="center"/>
            <w:hideMark/>
          </w:tcPr>
          <w:p w14:paraId="63447AEC"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552CA6D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27-3p</w:t>
            </w:r>
          </w:p>
        </w:tc>
        <w:tc>
          <w:tcPr>
            <w:tcW w:w="1843" w:type="dxa"/>
            <w:tcBorders>
              <w:top w:val="nil"/>
              <w:left w:val="nil"/>
              <w:bottom w:val="nil"/>
              <w:right w:val="single" w:sz="8" w:space="0" w:color="auto"/>
            </w:tcBorders>
            <w:shd w:val="clear" w:color="000000" w:fill="D9D9D9"/>
            <w:noWrap/>
            <w:vAlign w:val="center"/>
            <w:hideMark/>
          </w:tcPr>
          <w:p w14:paraId="2D0A8B8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60.75</w:t>
            </w:r>
          </w:p>
        </w:tc>
        <w:tc>
          <w:tcPr>
            <w:tcW w:w="1134" w:type="dxa"/>
            <w:tcBorders>
              <w:top w:val="nil"/>
              <w:left w:val="nil"/>
              <w:bottom w:val="nil"/>
              <w:right w:val="single" w:sz="8" w:space="0" w:color="auto"/>
            </w:tcBorders>
            <w:shd w:val="clear" w:color="000000" w:fill="D9D9D9"/>
            <w:noWrap/>
            <w:vAlign w:val="center"/>
            <w:hideMark/>
          </w:tcPr>
          <w:p w14:paraId="0896D38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1D3E42C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62</w:t>
            </w:r>
          </w:p>
        </w:tc>
        <w:tc>
          <w:tcPr>
            <w:tcW w:w="992" w:type="dxa"/>
            <w:tcBorders>
              <w:top w:val="nil"/>
              <w:left w:val="nil"/>
              <w:bottom w:val="nil"/>
              <w:right w:val="single" w:sz="4" w:space="0" w:color="auto"/>
            </w:tcBorders>
            <w:shd w:val="clear" w:color="000000" w:fill="D9D9D9"/>
            <w:noWrap/>
            <w:vAlign w:val="center"/>
            <w:hideMark/>
          </w:tcPr>
          <w:p w14:paraId="7893B5F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22</w:t>
            </w:r>
          </w:p>
        </w:tc>
      </w:tr>
      <w:tr w:rsidR="005000E5" w:rsidRPr="00D306E9" w14:paraId="7C966082" w14:textId="77777777">
        <w:trPr>
          <w:trHeight w:val="181"/>
        </w:trPr>
        <w:tc>
          <w:tcPr>
            <w:tcW w:w="636" w:type="dxa"/>
            <w:tcBorders>
              <w:top w:val="nil"/>
              <w:left w:val="single" w:sz="4" w:space="0" w:color="auto"/>
              <w:bottom w:val="nil"/>
              <w:right w:val="single" w:sz="8" w:space="0" w:color="auto"/>
            </w:tcBorders>
            <w:shd w:val="clear" w:color="auto" w:fill="auto"/>
            <w:vAlign w:val="center"/>
            <w:hideMark/>
          </w:tcPr>
          <w:p w14:paraId="4704641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w:t>
            </w:r>
          </w:p>
        </w:tc>
        <w:tc>
          <w:tcPr>
            <w:tcW w:w="781" w:type="dxa"/>
            <w:vMerge/>
            <w:tcBorders>
              <w:top w:val="nil"/>
              <w:left w:val="nil"/>
              <w:bottom w:val="single" w:sz="8" w:space="0" w:color="000000"/>
              <w:right w:val="nil"/>
            </w:tcBorders>
            <w:vAlign w:val="center"/>
            <w:hideMark/>
          </w:tcPr>
          <w:p w14:paraId="0E7FD046"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5865B6B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25b-5p</w:t>
            </w:r>
          </w:p>
        </w:tc>
        <w:tc>
          <w:tcPr>
            <w:tcW w:w="1843" w:type="dxa"/>
            <w:tcBorders>
              <w:top w:val="nil"/>
              <w:left w:val="nil"/>
              <w:bottom w:val="nil"/>
              <w:right w:val="single" w:sz="8" w:space="0" w:color="auto"/>
            </w:tcBorders>
            <w:shd w:val="clear" w:color="auto" w:fill="auto"/>
            <w:noWrap/>
            <w:vAlign w:val="center"/>
            <w:hideMark/>
          </w:tcPr>
          <w:p w14:paraId="511F678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66</w:t>
            </w:r>
          </w:p>
        </w:tc>
        <w:tc>
          <w:tcPr>
            <w:tcW w:w="1134" w:type="dxa"/>
            <w:tcBorders>
              <w:top w:val="nil"/>
              <w:left w:val="nil"/>
              <w:bottom w:val="nil"/>
              <w:right w:val="single" w:sz="8" w:space="0" w:color="auto"/>
            </w:tcBorders>
            <w:shd w:val="clear" w:color="auto" w:fill="auto"/>
            <w:noWrap/>
            <w:vAlign w:val="center"/>
            <w:hideMark/>
          </w:tcPr>
          <w:p w14:paraId="3CD409E7"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2D8CA48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25</w:t>
            </w:r>
          </w:p>
        </w:tc>
        <w:tc>
          <w:tcPr>
            <w:tcW w:w="992" w:type="dxa"/>
            <w:tcBorders>
              <w:top w:val="nil"/>
              <w:left w:val="nil"/>
              <w:bottom w:val="nil"/>
              <w:right w:val="single" w:sz="4" w:space="0" w:color="auto"/>
            </w:tcBorders>
            <w:shd w:val="clear" w:color="auto" w:fill="auto"/>
            <w:noWrap/>
            <w:vAlign w:val="center"/>
            <w:hideMark/>
          </w:tcPr>
          <w:p w14:paraId="0791B9E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395</w:t>
            </w:r>
          </w:p>
        </w:tc>
      </w:tr>
      <w:tr w:rsidR="005000E5" w:rsidRPr="00D306E9" w14:paraId="69044F93" w14:textId="77777777">
        <w:trPr>
          <w:trHeight w:val="87"/>
        </w:trPr>
        <w:tc>
          <w:tcPr>
            <w:tcW w:w="636" w:type="dxa"/>
            <w:tcBorders>
              <w:top w:val="nil"/>
              <w:left w:val="single" w:sz="4" w:space="0" w:color="auto"/>
              <w:bottom w:val="nil"/>
              <w:right w:val="single" w:sz="8" w:space="0" w:color="auto"/>
            </w:tcBorders>
            <w:shd w:val="clear" w:color="000000" w:fill="D9D9D9"/>
            <w:vAlign w:val="center"/>
            <w:hideMark/>
          </w:tcPr>
          <w:p w14:paraId="300149E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5</w:t>
            </w:r>
          </w:p>
        </w:tc>
        <w:tc>
          <w:tcPr>
            <w:tcW w:w="781" w:type="dxa"/>
            <w:vMerge/>
            <w:tcBorders>
              <w:top w:val="nil"/>
              <w:left w:val="nil"/>
              <w:bottom w:val="single" w:sz="8" w:space="0" w:color="000000"/>
              <w:right w:val="nil"/>
            </w:tcBorders>
            <w:vAlign w:val="center"/>
            <w:hideMark/>
          </w:tcPr>
          <w:p w14:paraId="3C7CBAF8"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181DA1B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99a-3p</w:t>
            </w:r>
          </w:p>
        </w:tc>
        <w:tc>
          <w:tcPr>
            <w:tcW w:w="1843" w:type="dxa"/>
            <w:tcBorders>
              <w:top w:val="nil"/>
              <w:left w:val="nil"/>
              <w:bottom w:val="nil"/>
              <w:right w:val="single" w:sz="8" w:space="0" w:color="auto"/>
            </w:tcBorders>
            <w:shd w:val="clear" w:color="000000" w:fill="D9D9D9"/>
            <w:noWrap/>
            <w:vAlign w:val="center"/>
            <w:hideMark/>
          </w:tcPr>
          <w:p w14:paraId="43D10F3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8.31</w:t>
            </w:r>
          </w:p>
        </w:tc>
        <w:tc>
          <w:tcPr>
            <w:tcW w:w="1134" w:type="dxa"/>
            <w:tcBorders>
              <w:top w:val="nil"/>
              <w:left w:val="nil"/>
              <w:bottom w:val="nil"/>
              <w:right w:val="single" w:sz="8" w:space="0" w:color="auto"/>
            </w:tcBorders>
            <w:shd w:val="clear" w:color="000000" w:fill="D9D9D9"/>
            <w:noWrap/>
            <w:vAlign w:val="center"/>
            <w:hideMark/>
          </w:tcPr>
          <w:p w14:paraId="4640A95C"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39AE111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16</w:t>
            </w:r>
          </w:p>
        </w:tc>
        <w:tc>
          <w:tcPr>
            <w:tcW w:w="992" w:type="dxa"/>
            <w:tcBorders>
              <w:top w:val="nil"/>
              <w:left w:val="nil"/>
              <w:bottom w:val="nil"/>
              <w:right w:val="single" w:sz="4" w:space="0" w:color="auto"/>
            </w:tcBorders>
            <w:shd w:val="clear" w:color="000000" w:fill="D9D9D9"/>
            <w:noWrap/>
            <w:vAlign w:val="center"/>
            <w:hideMark/>
          </w:tcPr>
          <w:p w14:paraId="65D2F4C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62</w:t>
            </w:r>
          </w:p>
        </w:tc>
      </w:tr>
      <w:tr w:rsidR="005000E5" w:rsidRPr="00D306E9" w14:paraId="154F4E0B" w14:textId="77777777">
        <w:trPr>
          <w:trHeight w:val="217"/>
        </w:trPr>
        <w:tc>
          <w:tcPr>
            <w:tcW w:w="636" w:type="dxa"/>
            <w:tcBorders>
              <w:top w:val="nil"/>
              <w:left w:val="single" w:sz="4" w:space="0" w:color="auto"/>
              <w:bottom w:val="nil"/>
              <w:right w:val="single" w:sz="8" w:space="0" w:color="auto"/>
            </w:tcBorders>
            <w:shd w:val="clear" w:color="auto" w:fill="auto"/>
            <w:vAlign w:val="center"/>
            <w:hideMark/>
          </w:tcPr>
          <w:p w14:paraId="656DB4D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6</w:t>
            </w:r>
          </w:p>
        </w:tc>
        <w:tc>
          <w:tcPr>
            <w:tcW w:w="781" w:type="dxa"/>
            <w:vMerge/>
            <w:tcBorders>
              <w:top w:val="nil"/>
              <w:left w:val="nil"/>
              <w:bottom w:val="single" w:sz="8" w:space="0" w:color="000000"/>
              <w:right w:val="nil"/>
            </w:tcBorders>
            <w:vAlign w:val="center"/>
            <w:hideMark/>
          </w:tcPr>
          <w:p w14:paraId="3CBF47F0"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1137A5F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48a-3p</w:t>
            </w:r>
          </w:p>
        </w:tc>
        <w:tc>
          <w:tcPr>
            <w:tcW w:w="1843" w:type="dxa"/>
            <w:tcBorders>
              <w:top w:val="nil"/>
              <w:left w:val="nil"/>
              <w:bottom w:val="nil"/>
              <w:right w:val="single" w:sz="8" w:space="0" w:color="auto"/>
            </w:tcBorders>
            <w:shd w:val="clear" w:color="auto" w:fill="auto"/>
            <w:noWrap/>
            <w:vAlign w:val="center"/>
            <w:hideMark/>
          </w:tcPr>
          <w:p w14:paraId="1EE7D90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74.45</w:t>
            </w:r>
          </w:p>
        </w:tc>
        <w:tc>
          <w:tcPr>
            <w:tcW w:w="1134" w:type="dxa"/>
            <w:tcBorders>
              <w:top w:val="nil"/>
              <w:left w:val="nil"/>
              <w:bottom w:val="nil"/>
              <w:right w:val="single" w:sz="8" w:space="0" w:color="auto"/>
            </w:tcBorders>
            <w:shd w:val="clear" w:color="auto" w:fill="auto"/>
            <w:noWrap/>
            <w:vAlign w:val="center"/>
            <w:hideMark/>
          </w:tcPr>
          <w:p w14:paraId="3F7D3CD4"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42936AB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3</w:t>
            </w:r>
          </w:p>
        </w:tc>
        <w:tc>
          <w:tcPr>
            <w:tcW w:w="992" w:type="dxa"/>
            <w:tcBorders>
              <w:top w:val="nil"/>
              <w:left w:val="nil"/>
              <w:bottom w:val="nil"/>
              <w:right w:val="single" w:sz="4" w:space="0" w:color="auto"/>
            </w:tcBorders>
            <w:shd w:val="clear" w:color="auto" w:fill="auto"/>
            <w:noWrap/>
            <w:vAlign w:val="center"/>
            <w:hideMark/>
          </w:tcPr>
          <w:p w14:paraId="2C71657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483</w:t>
            </w:r>
          </w:p>
        </w:tc>
      </w:tr>
      <w:tr w:rsidR="005000E5" w:rsidRPr="00D306E9" w14:paraId="4D759DDA" w14:textId="77777777">
        <w:trPr>
          <w:trHeight w:val="197"/>
        </w:trPr>
        <w:tc>
          <w:tcPr>
            <w:tcW w:w="636" w:type="dxa"/>
            <w:tcBorders>
              <w:top w:val="nil"/>
              <w:left w:val="single" w:sz="4" w:space="0" w:color="auto"/>
              <w:bottom w:val="nil"/>
              <w:right w:val="single" w:sz="8" w:space="0" w:color="auto"/>
            </w:tcBorders>
            <w:shd w:val="clear" w:color="000000" w:fill="D9D9D9"/>
            <w:vAlign w:val="center"/>
            <w:hideMark/>
          </w:tcPr>
          <w:p w14:paraId="1E71C97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7</w:t>
            </w:r>
          </w:p>
        </w:tc>
        <w:tc>
          <w:tcPr>
            <w:tcW w:w="781" w:type="dxa"/>
            <w:vMerge/>
            <w:tcBorders>
              <w:top w:val="nil"/>
              <w:left w:val="nil"/>
              <w:bottom w:val="single" w:sz="8" w:space="0" w:color="000000"/>
              <w:right w:val="nil"/>
            </w:tcBorders>
            <w:vAlign w:val="center"/>
            <w:hideMark/>
          </w:tcPr>
          <w:p w14:paraId="0E4AF9C2"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6D5C2FE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10-3p</w:t>
            </w:r>
          </w:p>
        </w:tc>
        <w:tc>
          <w:tcPr>
            <w:tcW w:w="1843" w:type="dxa"/>
            <w:tcBorders>
              <w:top w:val="nil"/>
              <w:left w:val="nil"/>
              <w:bottom w:val="nil"/>
              <w:right w:val="single" w:sz="8" w:space="0" w:color="auto"/>
            </w:tcBorders>
            <w:shd w:val="clear" w:color="000000" w:fill="D9D9D9"/>
            <w:noWrap/>
            <w:vAlign w:val="center"/>
            <w:hideMark/>
          </w:tcPr>
          <w:p w14:paraId="04A7E75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47</w:t>
            </w:r>
          </w:p>
        </w:tc>
        <w:tc>
          <w:tcPr>
            <w:tcW w:w="1134" w:type="dxa"/>
            <w:tcBorders>
              <w:top w:val="nil"/>
              <w:left w:val="nil"/>
              <w:bottom w:val="nil"/>
              <w:right w:val="single" w:sz="8" w:space="0" w:color="auto"/>
            </w:tcBorders>
            <w:shd w:val="clear" w:color="000000" w:fill="D9D9D9"/>
            <w:noWrap/>
            <w:vAlign w:val="center"/>
            <w:hideMark/>
          </w:tcPr>
          <w:p w14:paraId="38622C9A"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2955D46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34</w:t>
            </w:r>
          </w:p>
        </w:tc>
        <w:tc>
          <w:tcPr>
            <w:tcW w:w="992" w:type="dxa"/>
            <w:tcBorders>
              <w:top w:val="nil"/>
              <w:left w:val="nil"/>
              <w:bottom w:val="nil"/>
              <w:right w:val="single" w:sz="4" w:space="0" w:color="auto"/>
            </w:tcBorders>
            <w:shd w:val="clear" w:color="000000" w:fill="D9D9D9"/>
            <w:noWrap/>
            <w:vAlign w:val="center"/>
            <w:hideMark/>
          </w:tcPr>
          <w:p w14:paraId="5CC35A8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377</w:t>
            </w:r>
          </w:p>
        </w:tc>
      </w:tr>
      <w:tr w:rsidR="005000E5" w:rsidRPr="00D306E9" w14:paraId="37F7E287" w14:textId="77777777">
        <w:trPr>
          <w:trHeight w:val="110"/>
        </w:trPr>
        <w:tc>
          <w:tcPr>
            <w:tcW w:w="636" w:type="dxa"/>
            <w:tcBorders>
              <w:top w:val="nil"/>
              <w:left w:val="single" w:sz="4" w:space="0" w:color="auto"/>
              <w:bottom w:val="nil"/>
              <w:right w:val="single" w:sz="8" w:space="0" w:color="auto"/>
            </w:tcBorders>
            <w:shd w:val="clear" w:color="auto" w:fill="auto"/>
            <w:vAlign w:val="center"/>
            <w:hideMark/>
          </w:tcPr>
          <w:p w14:paraId="34358AB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8</w:t>
            </w:r>
          </w:p>
        </w:tc>
        <w:tc>
          <w:tcPr>
            <w:tcW w:w="781" w:type="dxa"/>
            <w:vMerge/>
            <w:tcBorders>
              <w:top w:val="nil"/>
              <w:left w:val="nil"/>
              <w:bottom w:val="single" w:sz="8" w:space="0" w:color="000000"/>
              <w:right w:val="nil"/>
            </w:tcBorders>
            <w:vAlign w:val="center"/>
            <w:hideMark/>
          </w:tcPr>
          <w:p w14:paraId="051846A3"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F5A83C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93-5p</w:t>
            </w:r>
          </w:p>
        </w:tc>
        <w:tc>
          <w:tcPr>
            <w:tcW w:w="1843" w:type="dxa"/>
            <w:tcBorders>
              <w:top w:val="nil"/>
              <w:left w:val="nil"/>
              <w:bottom w:val="nil"/>
              <w:right w:val="single" w:sz="8" w:space="0" w:color="auto"/>
            </w:tcBorders>
            <w:shd w:val="clear" w:color="auto" w:fill="auto"/>
            <w:noWrap/>
            <w:vAlign w:val="center"/>
            <w:hideMark/>
          </w:tcPr>
          <w:p w14:paraId="1E7D40D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1</w:t>
            </w:r>
          </w:p>
        </w:tc>
        <w:tc>
          <w:tcPr>
            <w:tcW w:w="1134" w:type="dxa"/>
            <w:tcBorders>
              <w:top w:val="nil"/>
              <w:left w:val="nil"/>
              <w:bottom w:val="nil"/>
              <w:right w:val="single" w:sz="8" w:space="0" w:color="auto"/>
            </w:tcBorders>
            <w:shd w:val="clear" w:color="auto" w:fill="auto"/>
            <w:noWrap/>
            <w:vAlign w:val="center"/>
            <w:hideMark/>
          </w:tcPr>
          <w:p w14:paraId="462DDECF"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68C98F7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71</w:t>
            </w:r>
          </w:p>
        </w:tc>
        <w:tc>
          <w:tcPr>
            <w:tcW w:w="992" w:type="dxa"/>
            <w:tcBorders>
              <w:top w:val="nil"/>
              <w:left w:val="nil"/>
              <w:bottom w:val="nil"/>
              <w:right w:val="single" w:sz="4" w:space="0" w:color="auto"/>
            </w:tcBorders>
            <w:shd w:val="clear" w:color="auto" w:fill="auto"/>
            <w:noWrap/>
            <w:vAlign w:val="center"/>
            <w:hideMark/>
          </w:tcPr>
          <w:p w14:paraId="1791305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282</w:t>
            </w:r>
          </w:p>
        </w:tc>
      </w:tr>
      <w:tr w:rsidR="005000E5" w:rsidRPr="00D306E9" w14:paraId="14059C3E" w14:textId="77777777">
        <w:trPr>
          <w:trHeight w:val="173"/>
        </w:trPr>
        <w:tc>
          <w:tcPr>
            <w:tcW w:w="636" w:type="dxa"/>
            <w:tcBorders>
              <w:top w:val="nil"/>
              <w:left w:val="single" w:sz="4" w:space="0" w:color="auto"/>
              <w:bottom w:val="nil"/>
              <w:right w:val="single" w:sz="8" w:space="0" w:color="auto"/>
            </w:tcBorders>
            <w:shd w:val="clear" w:color="000000" w:fill="D9D9D9"/>
            <w:vAlign w:val="center"/>
            <w:hideMark/>
          </w:tcPr>
          <w:p w14:paraId="3BBA30F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9</w:t>
            </w:r>
          </w:p>
        </w:tc>
        <w:tc>
          <w:tcPr>
            <w:tcW w:w="781" w:type="dxa"/>
            <w:vMerge/>
            <w:tcBorders>
              <w:top w:val="nil"/>
              <w:left w:val="nil"/>
              <w:bottom w:val="single" w:sz="8" w:space="0" w:color="000000"/>
              <w:right w:val="nil"/>
            </w:tcBorders>
            <w:vAlign w:val="center"/>
            <w:hideMark/>
          </w:tcPr>
          <w:p w14:paraId="70F5E226"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23F1CB4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7a-3p</w:t>
            </w:r>
          </w:p>
        </w:tc>
        <w:tc>
          <w:tcPr>
            <w:tcW w:w="1843" w:type="dxa"/>
            <w:tcBorders>
              <w:top w:val="nil"/>
              <w:left w:val="nil"/>
              <w:bottom w:val="nil"/>
              <w:right w:val="single" w:sz="8" w:space="0" w:color="auto"/>
            </w:tcBorders>
            <w:shd w:val="clear" w:color="000000" w:fill="D9D9D9"/>
            <w:noWrap/>
            <w:vAlign w:val="center"/>
            <w:hideMark/>
          </w:tcPr>
          <w:p w14:paraId="0E0F7BC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82</w:t>
            </w:r>
          </w:p>
        </w:tc>
        <w:tc>
          <w:tcPr>
            <w:tcW w:w="1134" w:type="dxa"/>
            <w:tcBorders>
              <w:top w:val="nil"/>
              <w:left w:val="nil"/>
              <w:bottom w:val="nil"/>
              <w:right w:val="single" w:sz="8" w:space="0" w:color="auto"/>
            </w:tcBorders>
            <w:shd w:val="clear" w:color="000000" w:fill="D9D9D9"/>
            <w:noWrap/>
            <w:vAlign w:val="center"/>
            <w:hideMark/>
          </w:tcPr>
          <w:p w14:paraId="030BF16A"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7C390F8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45</w:t>
            </w:r>
          </w:p>
        </w:tc>
        <w:tc>
          <w:tcPr>
            <w:tcW w:w="992" w:type="dxa"/>
            <w:tcBorders>
              <w:top w:val="nil"/>
              <w:left w:val="nil"/>
              <w:bottom w:val="nil"/>
              <w:right w:val="single" w:sz="4" w:space="0" w:color="auto"/>
            </w:tcBorders>
            <w:shd w:val="clear" w:color="000000" w:fill="D9D9D9"/>
            <w:noWrap/>
            <w:vAlign w:val="center"/>
            <w:hideMark/>
          </w:tcPr>
          <w:p w14:paraId="341490D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12</w:t>
            </w:r>
          </w:p>
        </w:tc>
      </w:tr>
      <w:tr w:rsidR="005000E5" w:rsidRPr="00D306E9" w14:paraId="02C79B13" w14:textId="77777777">
        <w:trPr>
          <w:trHeight w:val="57"/>
        </w:trPr>
        <w:tc>
          <w:tcPr>
            <w:tcW w:w="636" w:type="dxa"/>
            <w:tcBorders>
              <w:top w:val="nil"/>
              <w:left w:val="single" w:sz="4" w:space="0" w:color="auto"/>
              <w:bottom w:val="nil"/>
              <w:right w:val="single" w:sz="8" w:space="0" w:color="auto"/>
            </w:tcBorders>
            <w:shd w:val="clear" w:color="auto" w:fill="auto"/>
            <w:vAlign w:val="center"/>
            <w:hideMark/>
          </w:tcPr>
          <w:p w14:paraId="3647ADF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0</w:t>
            </w:r>
          </w:p>
        </w:tc>
        <w:tc>
          <w:tcPr>
            <w:tcW w:w="781" w:type="dxa"/>
            <w:vMerge/>
            <w:tcBorders>
              <w:top w:val="nil"/>
              <w:left w:val="nil"/>
              <w:bottom w:val="single" w:sz="8" w:space="0" w:color="000000"/>
              <w:right w:val="nil"/>
            </w:tcBorders>
            <w:vAlign w:val="center"/>
            <w:hideMark/>
          </w:tcPr>
          <w:p w14:paraId="76E9ECD1"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72EF31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5b-5p</w:t>
            </w:r>
          </w:p>
        </w:tc>
        <w:tc>
          <w:tcPr>
            <w:tcW w:w="1843" w:type="dxa"/>
            <w:tcBorders>
              <w:top w:val="nil"/>
              <w:left w:val="nil"/>
              <w:bottom w:val="nil"/>
              <w:right w:val="single" w:sz="8" w:space="0" w:color="auto"/>
            </w:tcBorders>
            <w:shd w:val="clear" w:color="auto" w:fill="auto"/>
            <w:noWrap/>
            <w:vAlign w:val="center"/>
            <w:hideMark/>
          </w:tcPr>
          <w:p w14:paraId="2F30287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62</w:t>
            </w:r>
          </w:p>
        </w:tc>
        <w:tc>
          <w:tcPr>
            <w:tcW w:w="1134" w:type="dxa"/>
            <w:tcBorders>
              <w:top w:val="nil"/>
              <w:left w:val="nil"/>
              <w:bottom w:val="nil"/>
              <w:right w:val="single" w:sz="8" w:space="0" w:color="auto"/>
            </w:tcBorders>
            <w:shd w:val="clear" w:color="auto" w:fill="auto"/>
            <w:noWrap/>
            <w:vAlign w:val="center"/>
            <w:hideMark/>
          </w:tcPr>
          <w:p w14:paraId="658E6EFE"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01</w:t>
            </w:r>
          </w:p>
        </w:tc>
        <w:tc>
          <w:tcPr>
            <w:tcW w:w="1319" w:type="dxa"/>
            <w:tcBorders>
              <w:top w:val="nil"/>
              <w:left w:val="nil"/>
              <w:bottom w:val="nil"/>
              <w:right w:val="single" w:sz="8" w:space="0" w:color="auto"/>
            </w:tcBorders>
            <w:shd w:val="clear" w:color="auto" w:fill="auto"/>
            <w:noWrap/>
            <w:vAlign w:val="center"/>
            <w:hideMark/>
          </w:tcPr>
          <w:p w14:paraId="244504D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1</w:t>
            </w:r>
          </w:p>
        </w:tc>
        <w:tc>
          <w:tcPr>
            <w:tcW w:w="992" w:type="dxa"/>
            <w:tcBorders>
              <w:top w:val="nil"/>
              <w:left w:val="nil"/>
              <w:bottom w:val="nil"/>
              <w:right w:val="single" w:sz="4" w:space="0" w:color="auto"/>
            </w:tcBorders>
            <w:shd w:val="clear" w:color="auto" w:fill="auto"/>
            <w:noWrap/>
            <w:vAlign w:val="center"/>
            <w:hideMark/>
          </w:tcPr>
          <w:p w14:paraId="06D70AD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72</w:t>
            </w:r>
          </w:p>
        </w:tc>
      </w:tr>
      <w:tr w:rsidR="005000E5" w:rsidRPr="00D306E9" w14:paraId="4B622E63" w14:textId="77777777">
        <w:trPr>
          <w:trHeight w:val="179"/>
        </w:trPr>
        <w:tc>
          <w:tcPr>
            <w:tcW w:w="636" w:type="dxa"/>
            <w:tcBorders>
              <w:top w:val="nil"/>
              <w:left w:val="single" w:sz="4" w:space="0" w:color="auto"/>
              <w:bottom w:val="nil"/>
              <w:right w:val="single" w:sz="8" w:space="0" w:color="auto"/>
            </w:tcBorders>
            <w:shd w:val="clear" w:color="000000" w:fill="D9D9D9"/>
            <w:vAlign w:val="center"/>
            <w:hideMark/>
          </w:tcPr>
          <w:p w14:paraId="3E94C78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1</w:t>
            </w:r>
          </w:p>
        </w:tc>
        <w:tc>
          <w:tcPr>
            <w:tcW w:w="781" w:type="dxa"/>
            <w:vMerge/>
            <w:tcBorders>
              <w:top w:val="nil"/>
              <w:left w:val="nil"/>
              <w:bottom w:val="single" w:sz="8" w:space="0" w:color="000000"/>
              <w:right w:val="nil"/>
            </w:tcBorders>
            <w:vAlign w:val="center"/>
            <w:hideMark/>
          </w:tcPr>
          <w:p w14:paraId="6CB72C2E"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4A26E30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0a-5p</w:t>
            </w:r>
          </w:p>
        </w:tc>
        <w:tc>
          <w:tcPr>
            <w:tcW w:w="1843" w:type="dxa"/>
            <w:tcBorders>
              <w:top w:val="nil"/>
              <w:left w:val="nil"/>
              <w:bottom w:val="nil"/>
              <w:right w:val="single" w:sz="8" w:space="0" w:color="auto"/>
            </w:tcBorders>
            <w:shd w:val="clear" w:color="000000" w:fill="D9D9D9"/>
            <w:noWrap/>
            <w:vAlign w:val="center"/>
            <w:hideMark/>
          </w:tcPr>
          <w:p w14:paraId="50DFBF2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18</w:t>
            </w:r>
          </w:p>
        </w:tc>
        <w:tc>
          <w:tcPr>
            <w:tcW w:w="1134" w:type="dxa"/>
            <w:tcBorders>
              <w:top w:val="nil"/>
              <w:left w:val="nil"/>
              <w:bottom w:val="nil"/>
              <w:right w:val="single" w:sz="8" w:space="0" w:color="auto"/>
            </w:tcBorders>
            <w:shd w:val="clear" w:color="000000" w:fill="D9D9D9"/>
            <w:noWrap/>
            <w:vAlign w:val="center"/>
            <w:hideMark/>
          </w:tcPr>
          <w:p w14:paraId="32B45B69"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4C239FB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79</w:t>
            </w:r>
          </w:p>
        </w:tc>
        <w:tc>
          <w:tcPr>
            <w:tcW w:w="992" w:type="dxa"/>
            <w:tcBorders>
              <w:top w:val="nil"/>
              <w:left w:val="nil"/>
              <w:bottom w:val="nil"/>
              <w:right w:val="single" w:sz="4" w:space="0" w:color="auto"/>
            </w:tcBorders>
            <w:shd w:val="clear" w:color="000000" w:fill="D9D9D9"/>
            <w:noWrap/>
            <w:vAlign w:val="center"/>
            <w:hideMark/>
          </w:tcPr>
          <w:p w14:paraId="0DB3F24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5</w:t>
            </w:r>
          </w:p>
        </w:tc>
      </w:tr>
      <w:tr w:rsidR="005000E5" w:rsidRPr="00D306E9" w14:paraId="2B02876B" w14:textId="77777777">
        <w:trPr>
          <w:trHeight w:val="41"/>
        </w:trPr>
        <w:tc>
          <w:tcPr>
            <w:tcW w:w="636" w:type="dxa"/>
            <w:tcBorders>
              <w:top w:val="nil"/>
              <w:left w:val="single" w:sz="4" w:space="0" w:color="auto"/>
              <w:bottom w:val="nil"/>
              <w:right w:val="single" w:sz="8" w:space="0" w:color="auto"/>
            </w:tcBorders>
            <w:shd w:val="clear" w:color="auto" w:fill="auto"/>
            <w:vAlign w:val="center"/>
            <w:hideMark/>
          </w:tcPr>
          <w:p w14:paraId="109A665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2</w:t>
            </w:r>
          </w:p>
        </w:tc>
        <w:tc>
          <w:tcPr>
            <w:tcW w:w="781" w:type="dxa"/>
            <w:vMerge/>
            <w:tcBorders>
              <w:top w:val="nil"/>
              <w:left w:val="nil"/>
              <w:bottom w:val="single" w:sz="8" w:space="0" w:color="000000"/>
              <w:right w:val="nil"/>
            </w:tcBorders>
            <w:vAlign w:val="center"/>
            <w:hideMark/>
          </w:tcPr>
          <w:p w14:paraId="0E54809B"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5AD676D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6-5p</w:t>
            </w:r>
          </w:p>
        </w:tc>
        <w:tc>
          <w:tcPr>
            <w:tcW w:w="1843" w:type="dxa"/>
            <w:tcBorders>
              <w:top w:val="nil"/>
              <w:left w:val="nil"/>
              <w:bottom w:val="nil"/>
              <w:right w:val="single" w:sz="8" w:space="0" w:color="auto"/>
            </w:tcBorders>
            <w:shd w:val="clear" w:color="auto" w:fill="auto"/>
            <w:noWrap/>
            <w:vAlign w:val="center"/>
            <w:hideMark/>
          </w:tcPr>
          <w:p w14:paraId="709A5A0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80</w:t>
            </w:r>
          </w:p>
        </w:tc>
        <w:tc>
          <w:tcPr>
            <w:tcW w:w="1134" w:type="dxa"/>
            <w:tcBorders>
              <w:top w:val="nil"/>
              <w:left w:val="nil"/>
              <w:bottom w:val="nil"/>
              <w:right w:val="single" w:sz="8" w:space="0" w:color="auto"/>
            </w:tcBorders>
            <w:shd w:val="clear" w:color="auto" w:fill="auto"/>
            <w:noWrap/>
            <w:vAlign w:val="center"/>
            <w:hideMark/>
          </w:tcPr>
          <w:p w14:paraId="6C7D3175"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03</w:t>
            </w:r>
          </w:p>
        </w:tc>
        <w:tc>
          <w:tcPr>
            <w:tcW w:w="1319" w:type="dxa"/>
            <w:tcBorders>
              <w:top w:val="nil"/>
              <w:left w:val="nil"/>
              <w:bottom w:val="nil"/>
              <w:right w:val="single" w:sz="8" w:space="0" w:color="auto"/>
            </w:tcBorders>
            <w:shd w:val="clear" w:color="auto" w:fill="auto"/>
            <w:noWrap/>
            <w:vAlign w:val="center"/>
            <w:hideMark/>
          </w:tcPr>
          <w:p w14:paraId="19DF513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w:t>
            </w:r>
          </w:p>
        </w:tc>
        <w:tc>
          <w:tcPr>
            <w:tcW w:w="992" w:type="dxa"/>
            <w:tcBorders>
              <w:top w:val="nil"/>
              <w:left w:val="nil"/>
              <w:bottom w:val="nil"/>
              <w:right w:val="single" w:sz="4" w:space="0" w:color="auto"/>
            </w:tcBorders>
            <w:shd w:val="clear" w:color="auto" w:fill="auto"/>
            <w:noWrap/>
            <w:vAlign w:val="center"/>
            <w:hideMark/>
          </w:tcPr>
          <w:p w14:paraId="273B5A4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455</w:t>
            </w:r>
          </w:p>
        </w:tc>
      </w:tr>
      <w:tr w:rsidR="005000E5" w:rsidRPr="00D306E9" w14:paraId="31E33142" w14:textId="77777777">
        <w:trPr>
          <w:trHeight w:val="57"/>
        </w:trPr>
        <w:tc>
          <w:tcPr>
            <w:tcW w:w="636" w:type="dxa"/>
            <w:tcBorders>
              <w:top w:val="nil"/>
              <w:left w:val="single" w:sz="4" w:space="0" w:color="auto"/>
              <w:bottom w:val="nil"/>
              <w:right w:val="single" w:sz="8" w:space="0" w:color="auto"/>
            </w:tcBorders>
            <w:shd w:val="clear" w:color="000000" w:fill="D9D9D9"/>
            <w:vAlign w:val="center"/>
            <w:hideMark/>
          </w:tcPr>
          <w:p w14:paraId="1B11EDD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3</w:t>
            </w:r>
          </w:p>
        </w:tc>
        <w:tc>
          <w:tcPr>
            <w:tcW w:w="781" w:type="dxa"/>
            <w:vMerge/>
            <w:tcBorders>
              <w:top w:val="nil"/>
              <w:left w:val="nil"/>
              <w:bottom w:val="single" w:sz="8" w:space="0" w:color="000000"/>
              <w:right w:val="nil"/>
            </w:tcBorders>
            <w:vAlign w:val="center"/>
            <w:hideMark/>
          </w:tcPr>
          <w:p w14:paraId="19DEF088"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18BE628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5-3p</w:t>
            </w:r>
          </w:p>
        </w:tc>
        <w:tc>
          <w:tcPr>
            <w:tcW w:w="1843" w:type="dxa"/>
            <w:tcBorders>
              <w:top w:val="nil"/>
              <w:left w:val="nil"/>
              <w:bottom w:val="nil"/>
              <w:right w:val="single" w:sz="8" w:space="0" w:color="auto"/>
            </w:tcBorders>
            <w:shd w:val="clear" w:color="000000" w:fill="D9D9D9"/>
            <w:noWrap/>
            <w:vAlign w:val="center"/>
            <w:hideMark/>
          </w:tcPr>
          <w:p w14:paraId="5AD7B08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0</w:t>
            </w:r>
          </w:p>
        </w:tc>
        <w:tc>
          <w:tcPr>
            <w:tcW w:w="1134" w:type="dxa"/>
            <w:tcBorders>
              <w:top w:val="nil"/>
              <w:left w:val="nil"/>
              <w:bottom w:val="nil"/>
              <w:right w:val="single" w:sz="8" w:space="0" w:color="auto"/>
            </w:tcBorders>
            <w:shd w:val="clear" w:color="000000" w:fill="D9D9D9"/>
            <w:noWrap/>
            <w:vAlign w:val="center"/>
            <w:hideMark/>
          </w:tcPr>
          <w:p w14:paraId="1F9D490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7007344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23</w:t>
            </w:r>
          </w:p>
        </w:tc>
        <w:tc>
          <w:tcPr>
            <w:tcW w:w="992" w:type="dxa"/>
            <w:tcBorders>
              <w:top w:val="nil"/>
              <w:left w:val="nil"/>
              <w:bottom w:val="nil"/>
              <w:right w:val="single" w:sz="4" w:space="0" w:color="auto"/>
            </w:tcBorders>
            <w:shd w:val="clear" w:color="000000" w:fill="D9D9D9"/>
            <w:noWrap/>
            <w:vAlign w:val="center"/>
            <w:hideMark/>
          </w:tcPr>
          <w:p w14:paraId="5F6E9F5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639</w:t>
            </w:r>
          </w:p>
        </w:tc>
      </w:tr>
      <w:tr w:rsidR="005000E5" w:rsidRPr="00D306E9" w14:paraId="7F28B8F6" w14:textId="77777777">
        <w:trPr>
          <w:trHeight w:val="91"/>
        </w:trPr>
        <w:tc>
          <w:tcPr>
            <w:tcW w:w="636" w:type="dxa"/>
            <w:tcBorders>
              <w:top w:val="nil"/>
              <w:left w:val="single" w:sz="4" w:space="0" w:color="auto"/>
              <w:bottom w:val="nil"/>
              <w:right w:val="single" w:sz="8" w:space="0" w:color="auto"/>
            </w:tcBorders>
            <w:shd w:val="clear" w:color="auto" w:fill="auto"/>
            <w:vAlign w:val="center"/>
            <w:hideMark/>
          </w:tcPr>
          <w:p w14:paraId="73E57F5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w:t>
            </w:r>
          </w:p>
        </w:tc>
        <w:tc>
          <w:tcPr>
            <w:tcW w:w="781" w:type="dxa"/>
            <w:vMerge/>
            <w:tcBorders>
              <w:top w:val="nil"/>
              <w:left w:val="nil"/>
              <w:bottom w:val="single" w:sz="8" w:space="0" w:color="000000"/>
              <w:right w:val="nil"/>
            </w:tcBorders>
            <w:vAlign w:val="center"/>
            <w:hideMark/>
          </w:tcPr>
          <w:p w14:paraId="46537962"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B648EC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0a-5p</w:t>
            </w:r>
          </w:p>
        </w:tc>
        <w:tc>
          <w:tcPr>
            <w:tcW w:w="1843" w:type="dxa"/>
            <w:tcBorders>
              <w:top w:val="nil"/>
              <w:left w:val="nil"/>
              <w:bottom w:val="nil"/>
              <w:right w:val="single" w:sz="8" w:space="0" w:color="auto"/>
            </w:tcBorders>
            <w:shd w:val="clear" w:color="auto" w:fill="auto"/>
            <w:noWrap/>
            <w:vAlign w:val="center"/>
            <w:hideMark/>
          </w:tcPr>
          <w:p w14:paraId="2BC62A88"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77</w:t>
            </w:r>
          </w:p>
        </w:tc>
        <w:tc>
          <w:tcPr>
            <w:tcW w:w="1134" w:type="dxa"/>
            <w:tcBorders>
              <w:top w:val="nil"/>
              <w:left w:val="nil"/>
              <w:bottom w:val="nil"/>
              <w:right w:val="single" w:sz="8" w:space="0" w:color="auto"/>
            </w:tcBorders>
            <w:shd w:val="clear" w:color="auto" w:fill="auto"/>
            <w:noWrap/>
            <w:vAlign w:val="center"/>
            <w:hideMark/>
          </w:tcPr>
          <w:p w14:paraId="6C5A6CC2"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640B480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61</w:t>
            </w:r>
          </w:p>
        </w:tc>
        <w:tc>
          <w:tcPr>
            <w:tcW w:w="992" w:type="dxa"/>
            <w:tcBorders>
              <w:top w:val="nil"/>
              <w:left w:val="nil"/>
              <w:bottom w:val="nil"/>
              <w:right w:val="single" w:sz="4" w:space="0" w:color="auto"/>
            </w:tcBorders>
            <w:shd w:val="clear" w:color="auto" w:fill="auto"/>
            <w:noWrap/>
            <w:vAlign w:val="center"/>
            <w:hideMark/>
          </w:tcPr>
          <w:p w14:paraId="1FD6668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298</w:t>
            </w:r>
          </w:p>
        </w:tc>
      </w:tr>
      <w:tr w:rsidR="005000E5" w:rsidRPr="00D306E9" w14:paraId="5C3821C3" w14:textId="77777777">
        <w:trPr>
          <w:trHeight w:val="133"/>
        </w:trPr>
        <w:tc>
          <w:tcPr>
            <w:tcW w:w="636" w:type="dxa"/>
            <w:tcBorders>
              <w:top w:val="nil"/>
              <w:left w:val="single" w:sz="4" w:space="0" w:color="auto"/>
              <w:bottom w:val="nil"/>
              <w:right w:val="single" w:sz="8" w:space="0" w:color="auto"/>
            </w:tcBorders>
            <w:shd w:val="clear" w:color="000000" w:fill="D9D9D9"/>
            <w:vAlign w:val="center"/>
            <w:hideMark/>
          </w:tcPr>
          <w:p w14:paraId="584CA6B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5</w:t>
            </w:r>
          </w:p>
        </w:tc>
        <w:tc>
          <w:tcPr>
            <w:tcW w:w="781" w:type="dxa"/>
            <w:vMerge/>
            <w:tcBorders>
              <w:top w:val="nil"/>
              <w:left w:val="nil"/>
              <w:bottom w:val="single" w:sz="8" w:space="0" w:color="000000"/>
              <w:right w:val="nil"/>
            </w:tcBorders>
            <w:vAlign w:val="center"/>
            <w:hideMark/>
          </w:tcPr>
          <w:p w14:paraId="0FA54D65"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5396E00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00a-3p</w:t>
            </w:r>
          </w:p>
        </w:tc>
        <w:tc>
          <w:tcPr>
            <w:tcW w:w="1843" w:type="dxa"/>
            <w:tcBorders>
              <w:top w:val="nil"/>
              <w:left w:val="nil"/>
              <w:bottom w:val="nil"/>
              <w:right w:val="single" w:sz="8" w:space="0" w:color="auto"/>
            </w:tcBorders>
            <w:shd w:val="clear" w:color="000000" w:fill="D9D9D9"/>
            <w:noWrap/>
            <w:vAlign w:val="center"/>
            <w:hideMark/>
          </w:tcPr>
          <w:p w14:paraId="5E1D393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09920.79</w:t>
            </w:r>
          </w:p>
        </w:tc>
        <w:tc>
          <w:tcPr>
            <w:tcW w:w="1134" w:type="dxa"/>
            <w:tcBorders>
              <w:top w:val="nil"/>
              <w:left w:val="nil"/>
              <w:bottom w:val="nil"/>
              <w:right w:val="single" w:sz="8" w:space="0" w:color="auto"/>
            </w:tcBorders>
            <w:shd w:val="clear" w:color="000000" w:fill="D9D9D9"/>
            <w:noWrap/>
            <w:vAlign w:val="center"/>
            <w:hideMark/>
          </w:tcPr>
          <w:p w14:paraId="22280609"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747C5D0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05</w:t>
            </w:r>
          </w:p>
        </w:tc>
        <w:tc>
          <w:tcPr>
            <w:tcW w:w="992" w:type="dxa"/>
            <w:tcBorders>
              <w:top w:val="nil"/>
              <w:left w:val="nil"/>
              <w:bottom w:val="nil"/>
              <w:right w:val="single" w:sz="4" w:space="0" w:color="auto"/>
            </w:tcBorders>
            <w:shd w:val="clear" w:color="000000" w:fill="D9D9D9"/>
            <w:noWrap/>
            <w:vAlign w:val="center"/>
            <w:hideMark/>
          </w:tcPr>
          <w:p w14:paraId="620B07D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983</w:t>
            </w:r>
          </w:p>
        </w:tc>
      </w:tr>
      <w:tr w:rsidR="005000E5" w:rsidRPr="00D306E9" w14:paraId="640BEFA3" w14:textId="77777777">
        <w:trPr>
          <w:trHeight w:val="127"/>
        </w:trPr>
        <w:tc>
          <w:tcPr>
            <w:tcW w:w="636" w:type="dxa"/>
            <w:tcBorders>
              <w:top w:val="nil"/>
              <w:left w:val="single" w:sz="4" w:space="0" w:color="auto"/>
              <w:bottom w:val="nil"/>
              <w:right w:val="single" w:sz="8" w:space="0" w:color="auto"/>
            </w:tcBorders>
            <w:shd w:val="clear" w:color="auto" w:fill="auto"/>
            <w:vAlign w:val="center"/>
            <w:hideMark/>
          </w:tcPr>
          <w:p w14:paraId="7074163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6</w:t>
            </w:r>
          </w:p>
        </w:tc>
        <w:tc>
          <w:tcPr>
            <w:tcW w:w="781" w:type="dxa"/>
            <w:vMerge/>
            <w:tcBorders>
              <w:top w:val="nil"/>
              <w:left w:val="nil"/>
              <w:bottom w:val="single" w:sz="8" w:space="0" w:color="000000"/>
              <w:right w:val="nil"/>
            </w:tcBorders>
            <w:vAlign w:val="center"/>
            <w:hideMark/>
          </w:tcPr>
          <w:p w14:paraId="30846CA2"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63484F0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6b-5p</w:t>
            </w:r>
          </w:p>
        </w:tc>
        <w:tc>
          <w:tcPr>
            <w:tcW w:w="1843" w:type="dxa"/>
            <w:tcBorders>
              <w:top w:val="nil"/>
              <w:left w:val="nil"/>
              <w:bottom w:val="nil"/>
              <w:right w:val="single" w:sz="8" w:space="0" w:color="auto"/>
            </w:tcBorders>
            <w:shd w:val="clear" w:color="auto" w:fill="auto"/>
            <w:noWrap/>
            <w:vAlign w:val="center"/>
            <w:hideMark/>
          </w:tcPr>
          <w:p w14:paraId="680D9B8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79</w:t>
            </w:r>
          </w:p>
        </w:tc>
        <w:tc>
          <w:tcPr>
            <w:tcW w:w="1134" w:type="dxa"/>
            <w:tcBorders>
              <w:top w:val="nil"/>
              <w:left w:val="nil"/>
              <w:bottom w:val="nil"/>
              <w:right w:val="single" w:sz="8" w:space="0" w:color="auto"/>
            </w:tcBorders>
            <w:shd w:val="clear" w:color="auto" w:fill="auto"/>
            <w:noWrap/>
            <w:vAlign w:val="center"/>
            <w:hideMark/>
          </w:tcPr>
          <w:p w14:paraId="6D13B8BE"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28A34E28"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5.67</w:t>
            </w:r>
          </w:p>
        </w:tc>
        <w:tc>
          <w:tcPr>
            <w:tcW w:w="992" w:type="dxa"/>
            <w:tcBorders>
              <w:top w:val="nil"/>
              <w:left w:val="nil"/>
              <w:bottom w:val="nil"/>
              <w:right w:val="single" w:sz="4" w:space="0" w:color="auto"/>
            </w:tcBorders>
            <w:shd w:val="clear" w:color="auto" w:fill="auto"/>
            <w:noWrap/>
            <w:vAlign w:val="center"/>
            <w:hideMark/>
          </w:tcPr>
          <w:p w14:paraId="1BFA153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44</w:t>
            </w:r>
          </w:p>
        </w:tc>
      </w:tr>
      <w:tr w:rsidR="005000E5" w:rsidRPr="00D306E9" w14:paraId="3EA80153" w14:textId="77777777">
        <w:trPr>
          <w:trHeight w:val="300"/>
        </w:trPr>
        <w:tc>
          <w:tcPr>
            <w:tcW w:w="636" w:type="dxa"/>
            <w:tcBorders>
              <w:top w:val="nil"/>
              <w:left w:val="single" w:sz="4" w:space="0" w:color="auto"/>
              <w:bottom w:val="nil"/>
              <w:right w:val="single" w:sz="8" w:space="0" w:color="auto"/>
            </w:tcBorders>
            <w:shd w:val="clear" w:color="000000" w:fill="D9D9D9"/>
            <w:vAlign w:val="center"/>
            <w:hideMark/>
          </w:tcPr>
          <w:p w14:paraId="38F51D3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7</w:t>
            </w:r>
          </w:p>
        </w:tc>
        <w:tc>
          <w:tcPr>
            <w:tcW w:w="781" w:type="dxa"/>
            <w:vMerge/>
            <w:tcBorders>
              <w:top w:val="nil"/>
              <w:left w:val="nil"/>
              <w:bottom w:val="single" w:sz="8" w:space="0" w:color="000000"/>
              <w:right w:val="nil"/>
            </w:tcBorders>
            <w:vAlign w:val="center"/>
            <w:hideMark/>
          </w:tcPr>
          <w:p w14:paraId="2E6E1754"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5081B74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46a-5p</w:t>
            </w:r>
          </w:p>
        </w:tc>
        <w:tc>
          <w:tcPr>
            <w:tcW w:w="1843" w:type="dxa"/>
            <w:tcBorders>
              <w:top w:val="nil"/>
              <w:left w:val="nil"/>
              <w:bottom w:val="nil"/>
              <w:right w:val="single" w:sz="8" w:space="0" w:color="auto"/>
            </w:tcBorders>
            <w:shd w:val="clear" w:color="000000" w:fill="D9D9D9"/>
            <w:noWrap/>
            <w:vAlign w:val="center"/>
            <w:hideMark/>
          </w:tcPr>
          <w:p w14:paraId="1B60D66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9.36</w:t>
            </w:r>
          </w:p>
        </w:tc>
        <w:tc>
          <w:tcPr>
            <w:tcW w:w="1134" w:type="dxa"/>
            <w:tcBorders>
              <w:top w:val="nil"/>
              <w:left w:val="nil"/>
              <w:bottom w:val="nil"/>
              <w:right w:val="single" w:sz="8" w:space="0" w:color="auto"/>
            </w:tcBorders>
            <w:shd w:val="clear" w:color="000000" w:fill="D9D9D9"/>
            <w:noWrap/>
            <w:vAlign w:val="center"/>
            <w:hideMark/>
          </w:tcPr>
          <w:p w14:paraId="6D0D8B9F"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3BB2560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25</w:t>
            </w:r>
          </w:p>
        </w:tc>
        <w:tc>
          <w:tcPr>
            <w:tcW w:w="992" w:type="dxa"/>
            <w:tcBorders>
              <w:top w:val="nil"/>
              <w:left w:val="nil"/>
              <w:bottom w:val="nil"/>
              <w:right w:val="single" w:sz="4" w:space="0" w:color="auto"/>
            </w:tcBorders>
            <w:shd w:val="clear" w:color="000000" w:fill="D9D9D9"/>
            <w:noWrap/>
            <w:vAlign w:val="center"/>
            <w:hideMark/>
          </w:tcPr>
          <w:p w14:paraId="439B7A1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53</w:t>
            </w:r>
          </w:p>
        </w:tc>
      </w:tr>
      <w:tr w:rsidR="005000E5" w:rsidRPr="00D306E9" w14:paraId="38690866" w14:textId="77777777">
        <w:trPr>
          <w:trHeight w:val="40"/>
        </w:trPr>
        <w:tc>
          <w:tcPr>
            <w:tcW w:w="636" w:type="dxa"/>
            <w:tcBorders>
              <w:top w:val="nil"/>
              <w:left w:val="single" w:sz="4" w:space="0" w:color="auto"/>
              <w:bottom w:val="nil"/>
              <w:right w:val="single" w:sz="8" w:space="0" w:color="auto"/>
            </w:tcBorders>
            <w:shd w:val="clear" w:color="auto" w:fill="auto"/>
            <w:vAlign w:val="center"/>
            <w:hideMark/>
          </w:tcPr>
          <w:p w14:paraId="4E47AAB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8</w:t>
            </w:r>
          </w:p>
        </w:tc>
        <w:tc>
          <w:tcPr>
            <w:tcW w:w="781" w:type="dxa"/>
            <w:vMerge/>
            <w:tcBorders>
              <w:top w:val="nil"/>
              <w:left w:val="nil"/>
              <w:bottom w:val="single" w:sz="8" w:space="0" w:color="000000"/>
              <w:right w:val="nil"/>
            </w:tcBorders>
            <w:vAlign w:val="center"/>
            <w:hideMark/>
          </w:tcPr>
          <w:p w14:paraId="2E6DE97B"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49A2DED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4-3p</w:t>
            </w:r>
          </w:p>
        </w:tc>
        <w:tc>
          <w:tcPr>
            <w:tcW w:w="1843" w:type="dxa"/>
            <w:tcBorders>
              <w:top w:val="nil"/>
              <w:left w:val="nil"/>
              <w:bottom w:val="nil"/>
              <w:right w:val="single" w:sz="8" w:space="0" w:color="auto"/>
            </w:tcBorders>
            <w:shd w:val="clear" w:color="auto" w:fill="auto"/>
            <w:noWrap/>
            <w:vAlign w:val="center"/>
            <w:hideMark/>
          </w:tcPr>
          <w:p w14:paraId="084B98B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50</w:t>
            </w:r>
          </w:p>
        </w:tc>
        <w:tc>
          <w:tcPr>
            <w:tcW w:w="1134" w:type="dxa"/>
            <w:tcBorders>
              <w:top w:val="nil"/>
              <w:left w:val="nil"/>
              <w:bottom w:val="nil"/>
              <w:right w:val="single" w:sz="8" w:space="0" w:color="auto"/>
            </w:tcBorders>
            <w:shd w:val="clear" w:color="auto" w:fill="auto"/>
            <w:noWrap/>
            <w:vAlign w:val="center"/>
            <w:hideMark/>
          </w:tcPr>
          <w:p w14:paraId="572DE684"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16F1277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19</w:t>
            </w:r>
          </w:p>
        </w:tc>
        <w:tc>
          <w:tcPr>
            <w:tcW w:w="992" w:type="dxa"/>
            <w:tcBorders>
              <w:top w:val="nil"/>
              <w:left w:val="nil"/>
              <w:bottom w:val="nil"/>
              <w:right w:val="single" w:sz="4" w:space="0" w:color="auto"/>
            </w:tcBorders>
            <w:shd w:val="clear" w:color="auto" w:fill="auto"/>
            <w:noWrap/>
            <w:vAlign w:val="center"/>
            <w:hideMark/>
          </w:tcPr>
          <w:p w14:paraId="3C843EC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09</w:t>
            </w:r>
          </w:p>
        </w:tc>
      </w:tr>
      <w:tr w:rsidR="005000E5" w:rsidRPr="00D306E9" w14:paraId="3AD2D5C9" w14:textId="77777777">
        <w:trPr>
          <w:trHeight w:val="221"/>
        </w:trPr>
        <w:tc>
          <w:tcPr>
            <w:tcW w:w="636" w:type="dxa"/>
            <w:tcBorders>
              <w:top w:val="nil"/>
              <w:left w:val="single" w:sz="4" w:space="0" w:color="auto"/>
              <w:bottom w:val="nil"/>
              <w:right w:val="single" w:sz="8" w:space="0" w:color="auto"/>
            </w:tcBorders>
            <w:shd w:val="clear" w:color="000000" w:fill="D9D9D9"/>
            <w:vAlign w:val="center"/>
            <w:hideMark/>
          </w:tcPr>
          <w:p w14:paraId="3073FC0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9</w:t>
            </w:r>
          </w:p>
        </w:tc>
        <w:tc>
          <w:tcPr>
            <w:tcW w:w="781" w:type="dxa"/>
            <w:vMerge/>
            <w:tcBorders>
              <w:top w:val="nil"/>
              <w:left w:val="nil"/>
              <w:bottom w:val="single" w:sz="8" w:space="0" w:color="000000"/>
              <w:right w:val="nil"/>
            </w:tcBorders>
            <w:vAlign w:val="center"/>
            <w:hideMark/>
          </w:tcPr>
          <w:p w14:paraId="6C999E78"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5C61455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40-3p</w:t>
            </w:r>
          </w:p>
        </w:tc>
        <w:tc>
          <w:tcPr>
            <w:tcW w:w="1843" w:type="dxa"/>
            <w:tcBorders>
              <w:top w:val="nil"/>
              <w:left w:val="nil"/>
              <w:bottom w:val="nil"/>
              <w:right w:val="single" w:sz="8" w:space="0" w:color="auto"/>
            </w:tcBorders>
            <w:shd w:val="clear" w:color="000000" w:fill="D9D9D9"/>
            <w:noWrap/>
            <w:vAlign w:val="center"/>
            <w:hideMark/>
          </w:tcPr>
          <w:p w14:paraId="1AAD520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0</w:t>
            </w:r>
          </w:p>
        </w:tc>
        <w:tc>
          <w:tcPr>
            <w:tcW w:w="1134" w:type="dxa"/>
            <w:tcBorders>
              <w:top w:val="nil"/>
              <w:left w:val="nil"/>
              <w:bottom w:val="nil"/>
              <w:right w:val="single" w:sz="8" w:space="0" w:color="auto"/>
            </w:tcBorders>
            <w:shd w:val="clear" w:color="000000" w:fill="D9D9D9"/>
            <w:noWrap/>
            <w:vAlign w:val="center"/>
            <w:hideMark/>
          </w:tcPr>
          <w:p w14:paraId="062FA378"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6C9EE16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8.79</w:t>
            </w:r>
          </w:p>
        </w:tc>
        <w:tc>
          <w:tcPr>
            <w:tcW w:w="992" w:type="dxa"/>
            <w:tcBorders>
              <w:top w:val="nil"/>
              <w:left w:val="nil"/>
              <w:bottom w:val="nil"/>
              <w:right w:val="single" w:sz="4" w:space="0" w:color="auto"/>
            </w:tcBorders>
            <w:shd w:val="clear" w:color="000000" w:fill="D9D9D9"/>
            <w:noWrap/>
            <w:vAlign w:val="center"/>
            <w:hideMark/>
          </w:tcPr>
          <w:p w14:paraId="263ADA3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43</w:t>
            </w:r>
          </w:p>
        </w:tc>
      </w:tr>
      <w:tr w:rsidR="005000E5" w:rsidRPr="00D306E9" w14:paraId="1500039F" w14:textId="77777777">
        <w:trPr>
          <w:trHeight w:val="40"/>
        </w:trPr>
        <w:tc>
          <w:tcPr>
            <w:tcW w:w="636" w:type="dxa"/>
            <w:tcBorders>
              <w:top w:val="nil"/>
              <w:left w:val="single" w:sz="4" w:space="0" w:color="auto"/>
              <w:bottom w:val="nil"/>
              <w:right w:val="single" w:sz="8" w:space="0" w:color="auto"/>
            </w:tcBorders>
            <w:shd w:val="clear" w:color="auto" w:fill="auto"/>
            <w:vAlign w:val="center"/>
            <w:hideMark/>
          </w:tcPr>
          <w:p w14:paraId="45605D6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0</w:t>
            </w:r>
          </w:p>
        </w:tc>
        <w:tc>
          <w:tcPr>
            <w:tcW w:w="781" w:type="dxa"/>
            <w:vMerge/>
            <w:tcBorders>
              <w:top w:val="nil"/>
              <w:left w:val="nil"/>
              <w:bottom w:val="single" w:sz="8" w:space="0" w:color="000000"/>
              <w:right w:val="nil"/>
            </w:tcBorders>
            <w:vAlign w:val="center"/>
            <w:hideMark/>
          </w:tcPr>
          <w:p w14:paraId="1CEB3885"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6E3F77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0b-5p</w:t>
            </w:r>
          </w:p>
        </w:tc>
        <w:tc>
          <w:tcPr>
            <w:tcW w:w="1843" w:type="dxa"/>
            <w:tcBorders>
              <w:top w:val="nil"/>
              <w:left w:val="nil"/>
              <w:bottom w:val="nil"/>
              <w:right w:val="single" w:sz="8" w:space="0" w:color="auto"/>
            </w:tcBorders>
            <w:shd w:val="clear" w:color="auto" w:fill="auto"/>
            <w:noWrap/>
            <w:vAlign w:val="center"/>
            <w:hideMark/>
          </w:tcPr>
          <w:p w14:paraId="7299966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59</w:t>
            </w:r>
          </w:p>
        </w:tc>
        <w:tc>
          <w:tcPr>
            <w:tcW w:w="1134" w:type="dxa"/>
            <w:tcBorders>
              <w:top w:val="nil"/>
              <w:left w:val="nil"/>
              <w:bottom w:val="nil"/>
              <w:right w:val="single" w:sz="8" w:space="0" w:color="auto"/>
            </w:tcBorders>
            <w:shd w:val="clear" w:color="auto" w:fill="auto"/>
            <w:noWrap/>
            <w:vAlign w:val="center"/>
            <w:hideMark/>
          </w:tcPr>
          <w:p w14:paraId="092CB9A7"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13DAFE6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75</w:t>
            </w:r>
          </w:p>
        </w:tc>
        <w:tc>
          <w:tcPr>
            <w:tcW w:w="992" w:type="dxa"/>
            <w:tcBorders>
              <w:top w:val="nil"/>
              <w:left w:val="nil"/>
              <w:bottom w:val="nil"/>
              <w:right w:val="single" w:sz="4" w:space="0" w:color="auto"/>
            </w:tcBorders>
            <w:shd w:val="clear" w:color="auto" w:fill="auto"/>
            <w:noWrap/>
            <w:vAlign w:val="center"/>
            <w:hideMark/>
          </w:tcPr>
          <w:p w14:paraId="535F95B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36</w:t>
            </w:r>
          </w:p>
        </w:tc>
      </w:tr>
      <w:tr w:rsidR="005000E5" w:rsidRPr="00D306E9" w14:paraId="00526D45" w14:textId="77777777">
        <w:trPr>
          <w:trHeight w:val="215"/>
        </w:trPr>
        <w:tc>
          <w:tcPr>
            <w:tcW w:w="636" w:type="dxa"/>
            <w:tcBorders>
              <w:top w:val="nil"/>
              <w:left w:val="single" w:sz="4" w:space="0" w:color="auto"/>
              <w:bottom w:val="nil"/>
              <w:right w:val="single" w:sz="8" w:space="0" w:color="auto"/>
            </w:tcBorders>
            <w:shd w:val="clear" w:color="000000" w:fill="D9D9D9"/>
            <w:vAlign w:val="center"/>
            <w:hideMark/>
          </w:tcPr>
          <w:p w14:paraId="3C97B8B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1</w:t>
            </w:r>
          </w:p>
        </w:tc>
        <w:tc>
          <w:tcPr>
            <w:tcW w:w="781" w:type="dxa"/>
            <w:vMerge/>
            <w:tcBorders>
              <w:top w:val="nil"/>
              <w:left w:val="nil"/>
              <w:bottom w:val="single" w:sz="8" w:space="0" w:color="000000"/>
              <w:right w:val="nil"/>
            </w:tcBorders>
            <w:vAlign w:val="center"/>
            <w:hideMark/>
          </w:tcPr>
          <w:p w14:paraId="23950E2F"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284DD72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2-5p</w:t>
            </w:r>
          </w:p>
        </w:tc>
        <w:tc>
          <w:tcPr>
            <w:tcW w:w="1843" w:type="dxa"/>
            <w:tcBorders>
              <w:top w:val="nil"/>
              <w:left w:val="nil"/>
              <w:bottom w:val="nil"/>
              <w:right w:val="single" w:sz="8" w:space="0" w:color="auto"/>
            </w:tcBorders>
            <w:shd w:val="clear" w:color="000000" w:fill="D9D9D9"/>
            <w:noWrap/>
            <w:vAlign w:val="center"/>
            <w:hideMark/>
          </w:tcPr>
          <w:p w14:paraId="4D44925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45</w:t>
            </w:r>
          </w:p>
        </w:tc>
        <w:tc>
          <w:tcPr>
            <w:tcW w:w="1134" w:type="dxa"/>
            <w:tcBorders>
              <w:top w:val="nil"/>
              <w:left w:val="nil"/>
              <w:bottom w:val="nil"/>
              <w:right w:val="single" w:sz="8" w:space="0" w:color="auto"/>
            </w:tcBorders>
            <w:shd w:val="clear" w:color="000000" w:fill="D9D9D9"/>
            <w:noWrap/>
            <w:vAlign w:val="center"/>
            <w:hideMark/>
          </w:tcPr>
          <w:p w14:paraId="5AB002C1"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2D66817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24</w:t>
            </w:r>
          </w:p>
        </w:tc>
        <w:tc>
          <w:tcPr>
            <w:tcW w:w="992" w:type="dxa"/>
            <w:tcBorders>
              <w:top w:val="nil"/>
              <w:left w:val="nil"/>
              <w:bottom w:val="nil"/>
              <w:right w:val="single" w:sz="4" w:space="0" w:color="auto"/>
            </w:tcBorders>
            <w:shd w:val="clear" w:color="000000" w:fill="D9D9D9"/>
            <w:noWrap/>
            <w:vAlign w:val="center"/>
            <w:hideMark/>
          </w:tcPr>
          <w:p w14:paraId="508102BA"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1</w:t>
            </w:r>
          </w:p>
        </w:tc>
      </w:tr>
      <w:tr w:rsidR="005000E5" w:rsidRPr="00D306E9" w14:paraId="3F6430DF" w14:textId="77777777">
        <w:trPr>
          <w:trHeight w:val="193"/>
        </w:trPr>
        <w:tc>
          <w:tcPr>
            <w:tcW w:w="636" w:type="dxa"/>
            <w:tcBorders>
              <w:top w:val="nil"/>
              <w:left w:val="single" w:sz="4" w:space="0" w:color="auto"/>
              <w:bottom w:val="nil"/>
              <w:right w:val="single" w:sz="8" w:space="0" w:color="auto"/>
            </w:tcBorders>
            <w:shd w:val="clear" w:color="auto" w:fill="auto"/>
            <w:vAlign w:val="center"/>
            <w:hideMark/>
          </w:tcPr>
          <w:p w14:paraId="75369F6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w:t>
            </w:r>
          </w:p>
        </w:tc>
        <w:tc>
          <w:tcPr>
            <w:tcW w:w="781" w:type="dxa"/>
            <w:vMerge/>
            <w:tcBorders>
              <w:top w:val="nil"/>
              <w:left w:val="nil"/>
              <w:bottom w:val="single" w:sz="8" w:space="0" w:color="000000"/>
              <w:right w:val="nil"/>
            </w:tcBorders>
            <w:vAlign w:val="center"/>
            <w:hideMark/>
          </w:tcPr>
          <w:p w14:paraId="4B8EC448"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3F0CE27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7b-3p</w:t>
            </w:r>
          </w:p>
        </w:tc>
        <w:tc>
          <w:tcPr>
            <w:tcW w:w="1843" w:type="dxa"/>
            <w:tcBorders>
              <w:top w:val="nil"/>
              <w:left w:val="nil"/>
              <w:bottom w:val="nil"/>
              <w:right w:val="single" w:sz="8" w:space="0" w:color="auto"/>
            </w:tcBorders>
            <w:shd w:val="clear" w:color="auto" w:fill="auto"/>
            <w:noWrap/>
            <w:vAlign w:val="center"/>
            <w:hideMark/>
          </w:tcPr>
          <w:p w14:paraId="6C59913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6.80</w:t>
            </w:r>
          </w:p>
        </w:tc>
        <w:tc>
          <w:tcPr>
            <w:tcW w:w="1134" w:type="dxa"/>
            <w:tcBorders>
              <w:top w:val="nil"/>
              <w:left w:val="nil"/>
              <w:bottom w:val="nil"/>
              <w:right w:val="single" w:sz="8" w:space="0" w:color="auto"/>
            </w:tcBorders>
            <w:shd w:val="clear" w:color="auto" w:fill="auto"/>
            <w:noWrap/>
            <w:vAlign w:val="center"/>
            <w:hideMark/>
          </w:tcPr>
          <w:p w14:paraId="43244FC8"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6315880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4</w:t>
            </w:r>
          </w:p>
        </w:tc>
        <w:tc>
          <w:tcPr>
            <w:tcW w:w="992" w:type="dxa"/>
            <w:tcBorders>
              <w:top w:val="nil"/>
              <w:left w:val="nil"/>
              <w:bottom w:val="nil"/>
              <w:right w:val="single" w:sz="4" w:space="0" w:color="auto"/>
            </w:tcBorders>
            <w:shd w:val="clear" w:color="auto" w:fill="auto"/>
            <w:noWrap/>
            <w:vAlign w:val="center"/>
            <w:hideMark/>
          </w:tcPr>
          <w:p w14:paraId="4C10E669"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42</w:t>
            </w:r>
          </w:p>
        </w:tc>
      </w:tr>
      <w:tr w:rsidR="005000E5" w:rsidRPr="00D306E9" w14:paraId="28E351D3" w14:textId="77777777">
        <w:trPr>
          <w:trHeight w:val="141"/>
        </w:trPr>
        <w:tc>
          <w:tcPr>
            <w:tcW w:w="636" w:type="dxa"/>
            <w:tcBorders>
              <w:top w:val="nil"/>
              <w:left w:val="single" w:sz="4" w:space="0" w:color="auto"/>
              <w:bottom w:val="nil"/>
              <w:right w:val="single" w:sz="8" w:space="0" w:color="auto"/>
            </w:tcBorders>
            <w:shd w:val="clear" w:color="000000" w:fill="D9D9D9"/>
            <w:vAlign w:val="center"/>
            <w:hideMark/>
          </w:tcPr>
          <w:p w14:paraId="01B3B5F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3</w:t>
            </w:r>
          </w:p>
        </w:tc>
        <w:tc>
          <w:tcPr>
            <w:tcW w:w="781" w:type="dxa"/>
            <w:vMerge/>
            <w:tcBorders>
              <w:top w:val="nil"/>
              <w:left w:val="nil"/>
              <w:bottom w:val="single" w:sz="8" w:space="0" w:color="000000"/>
              <w:right w:val="nil"/>
            </w:tcBorders>
            <w:vAlign w:val="center"/>
            <w:hideMark/>
          </w:tcPr>
          <w:p w14:paraId="6658FEED"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7F38B26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0c-5p</w:t>
            </w:r>
          </w:p>
        </w:tc>
        <w:tc>
          <w:tcPr>
            <w:tcW w:w="1843" w:type="dxa"/>
            <w:tcBorders>
              <w:top w:val="nil"/>
              <w:left w:val="nil"/>
              <w:bottom w:val="nil"/>
              <w:right w:val="single" w:sz="8" w:space="0" w:color="auto"/>
            </w:tcBorders>
            <w:shd w:val="clear" w:color="000000" w:fill="D9D9D9"/>
            <w:noWrap/>
            <w:vAlign w:val="center"/>
            <w:hideMark/>
          </w:tcPr>
          <w:p w14:paraId="3D20DDE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84</w:t>
            </w:r>
          </w:p>
        </w:tc>
        <w:tc>
          <w:tcPr>
            <w:tcW w:w="1134" w:type="dxa"/>
            <w:tcBorders>
              <w:top w:val="nil"/>
              <w:left w:val="nil"/>
              <w:bottom w:val="nil"/>
              <w:right w:val="single" w:sz="8" w:space="0" w:color="auto"/>
            </w:tcBorders>
            <w:shd w:val="clear" w:color="000000" w:fill="D9D9D9"/>
            <w:noWrap/>
            <w:vAlign w:val="center"/>
            <w:hideMark/>
          </w:tcPr>
          <w:p w14:paraId="30EDC1A8"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2C2B229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71</w:t>
            </w:r>
          </w:p>
        </w:tc>
        <w:tc>
          <w:tcPr>
            <w:tcW w:w="992" w:type="dxa"/>
            <w:tcBorders>
              <w:top w:val="nil"/>
              <w:left w:val="nil"/>
              <w:bottom w:val="nil"/>
              <w:right w:val="single" w:sz="4" w:space="0" w:color="auto"/>
            </w:tcBorders>
            <w:shd w:val="clear" w:color="000000" w:fill="D9D9D9"/>
            <w:noWrap/>
            <w:vAlign w:val="center"/>
            <w:hideMark/>
          </w:tcPr>
          <w:p w14:paraId="0DDB15E3"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3</w:t>
            </w:r>
          </w:p>
        </w:tc>
      </w:tr>
      <w:tr w:rsidR="005000E5" w:rsidRPr="00D306E9" w14:paraId="0F047C71" w14:textId="77777777">
        <w:trPr>
          <w:trHeight w:val="229"/>
        </w:trPr>
        <w:tc>
          <w:tcPr>
            <w:tcW w:w="636" w:type="dxa"/>
            <w:tcBorders>
              <w:top w:val="nil"/>
              <w:left w:val="single" w:sz="4" w:space="0" w:color="auto"/>
              <w:bottom w:val="nil"/>
              <w:right w:val="single" w:sz="8" w:space="0" w:color="auto"/>
            </w:tcBorders>
            <w:shd w:val="clear" w:color="auto" w:fill="auto"/>
            <w:vAlign w:val="center"/>
            <w:hideMark/>
          </w:tcPr>
          <w:p w14:paraId="33C6D38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4</w:t>
            </w:r>
          </w:p>
        </w:tc>
        <w:tc>
          <w:tcPr>
            <w:tcW w:w="781" w:type="dxa"/>
            <w:vMerge/>
            <w:tcBorders>
              <w:top w:val="nil"/>
              <w:left w:val="nil"/>
              <w:bottom w:val="single" w:sz="8" w:space="0" w:color="000000"/>
              <w:right w:val="nil"/>
            </w:tcBorders>
            <w:vAlign w:val="center"/>
            <w:hideMark/>
          </w:tcPr>
          <w:p w14:paraId="6DAD037B"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216B7D0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6a-5p</w:t>
            </w:r>
          </w:p>
        </w:tc>
        <w:tc>
          <w:tcPr>
            <w:tcW w:w="1843" w:type="dxa"/>
            <w:tcBorders>
              <w:top w:val="nil"/>
              <w:left w:val="nil"/>
              <w:bottom w:val="nil"/>
              <w:right w:val="single" w:sz="8" w:space="0" w:color="auto"/>
            </w:tcBorders>
            <w:shd w:val="clear" w:color="auto" w:fill="auto"/>
            <w:noWrap/>
            <w:vAlign w:val="center"/>
            <w:hideMark/>
          </w:tcPr>
          <w:p w14:paraId="33A8F67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32</w:t>
            </w:r>
          </w:p>
        </w:tc>
        <w:tc>
          <w:tcPr>
            <w:tcW w:w="1134" w:type="dxa"/>
            <w:tcBorders>
              <w:top w:val="nil"/>
              <w:left w:val="nil"/>
              <w:bottom w:val="nil"/>
              <w:right w:val="single" w:sz="8" w:space="0" w:color="auto"/>
            </w:tcBorders>
            <w:shd w:val="clear" w:color="auto" w:fill="auto"/>
            <w:noWrap/>
            <w:vAlign w:val="center"/>
            <w:hideMark/>
          </w:tcPr>
          <w:p w14:paraId="740453E0"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6512A2F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6.62</w:t>
            </w:r>
          </w:p>
        </w:tc>
        <w:tc>
          <w:tcPr>
            <w:tcW w:w="992" w:type="dxa"/>
            <w:tcBorders>
              <w:top w:val="nil"/>
              <w:left w:val="nil"/>
              <w:bottom w:val="nil"/>
              <w:right w:val="single" w:sz="4" w:space="0" w:color="auto"/>
            </w:tcBorders>
            <w:shd w:val="clear" w:color="auto" w:fill="auto"/>
            <w:noWrap/>
            <w:vAlign w:val="center"/>
            <w:hideMark/>
          </w:tcPr>
          <w:p w14:paraId="1703FCC3"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3</w:t>
            </w:r>
          </w:p>
        </w:tc>
      </w:tr>
      <w:tr w:rsidR="005000E5" w:rsidRPr="00D306E9" w14:paraId="0B20DD7D" w14:textId="77777777">
        <w:trPr>
          <w:trHeight w:val="246"/>
        </w:trPr>
        <w:tc>
          <w:tcPr>
            <w:tcW w:w="636" w:type="dxa"/>
            <w:tcBorders>
              <w:top w:val="nil"/>
              <w:left w:val="single" w:sz="4" w:space="0" w:color="auto"/>
              <w:bottom w:val="nil"/>
              <w:right w:val="single" w:sz="8" w:space="0" w:color="auto"/>
            </w:tcBorders>
            <w:shd w:val="clear" w:color="000000" w:fill="D9D9D9"/>
            <w:vAlign w:val="center"/>
            <w:hideMark/>
          </w:tcPr>
          <w:p w14:paraId="3A26A5F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5</w:t>
            </w:r>
          </w:p>
        </w:tc>
        <w:tc>
          <w:tcPr>
            <w:tcW w:w="781" w:type="dxa"/>
            <w:vMerge/>
            <w:tcBorders>
              <w:top w:val="nil"/>
              <w:left w:val="nil"/>
              <w:bottom w:val="single" w:sz="8" w:space="0" w:color="000000"/>
              <w:right w:val="nil"/>
            </w:tcBorders>
            <w:vAlign w:val="center"/>
            <w:hideMark/>
          </w:tcPr>
          <w:p w14:paraId="77BA9174"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4B6B185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25a-5p</w:t>
            </w:r>
          </w:p>
        </w:tc>
        <w:tc>
          <w:tcPr>
            <w:tcW w:w="1843" w:type="dxa"/>
            <w:tcBorders>
              <w:top w:val="nil"/>
              <w:left w:val="nil"/>
              <w:bottom w:val="nil"/>
              <w:right w:val="single" w:sz="8" w:space="0" w:color="auto"/>
            </w:tcBorders>
            <w:shd w:val="clear" w:color="000000" w:fill="D9D9D9"/>
            <w:noWrap/>
            <w:vAlign w:val="center"/>
            <w:hideMark/>
          </w:tcPr>
          <w:p w14:paraId="6691653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0.34</w:t>
            </w:r>
          </w:p>
        </w:tc>
        <w:tc>
          <w:tcPr>
            <w:tcW w:w="1134" w:type="dxa"/>
            <w:tcBorders>
              <w:top w:val="nil"/>
              <w:left w:val="nil"/>
              <w:bottom w:val="nil"/>
              <w:right w:val="single" w:sz="8" w:space="0" w:color="auto"/>
            </w:tcBorders>
            <w:shd w:val="clear" w:color="000000" w:fill="D9D9D9"/>
            <w:noWrap/>
            <w:vAlign w:val="center"/>
            <w:hideMark/>
          </w:tcPr>
          <w:p w14:paraId="72E413B7"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32D54A8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7</w:t>
            </w:r>
          </w:p>
        </w:tc>
        <w:tc>
          <w:tcPr>
            <w:tcW w:w="992" w:type="dxa"/>
            <w:tcBorders>
              <w:top w:val="nil"/>
              <w:left w:val="nil"/>
              <w:bottom w:val="nil"/>
              <w:right w:val="single" w:sz="4" w:space="0" w:color="auto"/>
            </w:tcBorders>
            <w:shd w:val="clear" w:color="000000" w:fill="D9D9D9"/>
            <w:noWrap/>
            <w:vAlign w:val="center"/>
            <w:hideMark/>
          </w:tcPr>
          <w:p w14:paraId="3B998219"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46</w:t>
            </w:r>
          </w:p>
        </w:tc>
      </w:tr>
      <w:tr w:rsidR="005000E5" w:rsidRPr="00D306E9" w14:paraId="72E2DC14" w14:textId="77777777">
        <w:trPr>
          <w:trHeight w:val="209"/>
        </w:trPr>
        <w:tc>
          <w:tcPr>
            <w:tcW w:w="636" w:type="dxa"/>
            <w:tcBorders>
              <w:top w:val="nil"/>
              <w:left w:val="single" w:sz="4" w:space="0" w:color="auto"/>
              <w:bottom w:val="nil"/>
              <w:right w:val="single" w:sz="8" w:space="0" w:color="auto"/>
            </w:tcBorders>
            <w:shd w:val="clear" w:color="auto" w:fill="auto"/>
            <w:vAlign w:val="center"/>
            <w:hideMark/>
          </w:tcPr>
          <w:p w14:paraId="06DDC72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6</w:t>
            </w:r>
          </w:p>
        </w:tc>
        <w:tc>
          <w:tcPr>
            <w:tcW w:w="781" w:type="dxa"/>
            <w:vMerge/>
            <w:tcBorders>
              <w:top w:val="nil"/>
              <w:left w:val="nil"/>
              <w:bottom w:val="single" w:sz="8" w:space="0" w:color="000000"/>
              <w:right w:val="nil"/>
            </w:tcBorders>
            <w:vAlign w:val="center"/>
            <w:hideMark/>
          </w:tcPr>
          <w:p w14:paraId="052EB6C2"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6C25E6C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01b-3p</w:t>
            </w:r>
          </w:p>
        </w:tc>
        <w:tc>
          <w:tcPr>
            <w:tcW w:w="1843" w:type="dxa"/>
            <w:tcBorders>
              <w:top w:val="nil"/>
              <w:left w:val="nil"/>
              <w:bottom w:val="nil"/>
              <w:right w:val="single" w:sz="8" w:space="0" w:color="auto"/>
            </w:tcBorders>
            <w:shd w:val="clear" w:color="auto" w:fill="auto"/>
            <w:noWrap/>
            <w:vAlign w:val="center"/>
            <w:hideMark/>
          </w:tcPr>
          <w:p w14:paraId="0514146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48</w:t>
            </w:r>
          </w:p>
        </w:tc>
        <w:tc>
          <w:tcPr>
            <w:tcW w:w="1134" w:type="dxa"/>
            <w:tcBorders>
              <w:top w:val="nil"/>
              <w:left w:val="nil"/>
              <w:bottom w:val="nil"/>
              <w:right w:val="single" w:sz="8" w:space="0" w:color="auto"/>
            </w:tcBorders>
            <w:shd w:val="clear" w:color="auto" w:fill="auto"/>
            <w:noWrap/>
            <w:vAlign w:val="center"/>
            <w:hideMark/>
          </w:tcPr>
          <w:p w14:paraId="6E5F634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1</w:t>
            </w:r>
          </w:p>
        </w:tc>
        <w:tc>
          <w:tcPr>
            <w:tcW w:w="1319" w:type="dxa"/>
            <w:tcBorders>
              <w:top w:val="nil"/>
              <w:left w:val="nil"/>
              <w:bottom w:val="nil"/>
              <w:right w:val="single" w:sz="8" w:space="0" w:color="auto"/>
            </w:tcBorders>
            <w:shd w:val="clear" w:color="auto" w:fill="auto"/>
            <w:noWrap/>
            <w:vAlign w:val="center"/>
            <w:hideMark/>
          </w:tcPr>
          <w:p w14:paraId="5C71371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6.81</w:t>
            </w:r>
          </w:p>
        </w:tc>
        <w:tc>
          <w:tcPr>
            <w:tcW w:w="992" w:type="dxa"/>
            <w:tcBorders>
              <w:top w:val="nil"/>
              <w:left w:val="nil"/>
              <w:bottom w:val="nil"/>
              <w:right w:val="single" w:sz="4" w:space="0" w:color="auto"/>
            </w:tcBorders>
            <w:shd w:val="clear" w:color="auto" w:fill="auto"/>
            <w:noWrap/>
            <w:vAlign w:val="center"/>
            <w:hideMark/>
          </w:tcPr>
          <w:p w14:paraId="7E5A8D12"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3</w:t>
            </w:r>
          </w:p>
        </w:tc>
      </w:tr>
      <w:tr w:rsidR="005000E5" w:rsidRPr="00D306E9" w14:paraId="4A13D52C" w14:textId="77777777">
        <w:trPr>
          <w:trHeight w:val="145"/>
        </w:trPr>
        <w:tc>
          <w:tcPr>
            <w:tcW w:w="636" w:type="dxa"/>
            <w:tcBorders>
              <w:top w:val="nil"/>
              <w:left w:val="single" w:sz="4" w:space="0" w:color="auto"/>
              <w:bottom w:val="nil"/>
              <w:right w:val="single" w:sz="8" w:space="0" w:color="auto"/>
            </w:tcBorders>
            <w:shd w:val="clear" w:color="000000" w:fill="D9D9D9"/>
            <w:vAlign w:val="center"/>
            <w:hideMark/>
          </w:tcPr>
          <w:p w14:paraId="0421E4E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7</w:t>
            </w:r>
          </w:p>
        </w:tc>
        <w:tc>
          <w:tcPr>
            <w:tcW w:w="781" w:type="dxa"/>
            <w:vMerge/>
            <w:tcBorders>
              <w:top w:val="nil"/>
              <w:left w:val="nil"/>
              <w:bottom w:val="single" w:sz="8" w:space="0" w:color="000000"/>
              <w:right w:val="nil"/>
            </w:tcBorders>
            <w:vAlign w:val="center"/>
            <w:hideMark/>
          </w:tcPr>
          <w:p w14:paraId="235637B9"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3DA47F9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99b-5p</w:t>
            </w:r>
          </w:p>
        </w:tc>
        <w:tc>
          <w:tcPr>
            <w:tcW w:w="1843" w:type="dxa"/>
            <w:tcBorders>
              <w:top w:val="nil"/>
              <w:left w:val="nil"/>
              <w:bottom w:val="nil"/>
              <w:right w:val="single" w:sz="8" w:space="0" w:color="auto"/>
            </w:tcBorders>
            <w:shd w:val="clear" w:color="000000" w:fill="D9D9D9"/>
            <w:noWrap/>
            <w:vAlign w:val="center"/>
            <w:hideMark/>
          </w:tcPr>
          <w:p w14:paraId="6ABF6CF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3.34</w:t>
            </w:r>
          </w:p>
        </w:tc>
        <w:tc>
          <w:tcPr>
            <w:tcW w:w="1134" w:type="dxa"/>
            <w:tcBorders>
              <w:top w:val="nil"/>
              <w:left w:val="nil"/>
              <w:bottom w:val="nil"/>
              <w:right w:val="single" w:sz="8" w:space="0" w:color="auto"/>
            </w:tcBorders>
            <w:shd w:val="clear" w:color="000000" w:fill="D9D9D9"/>
            <w:noWrap/>
            <w:vAlign w:val="center"/>
            <w:hideMark/>
          </w:tcPr>
          <w:p w14:paraId="4CC51B6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40B8EAB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72</w:t>
            </w:r>
          </w:p>
        </w:tc>
        <w:tc>
          <w:tcPr>
            <w:tcW w:w="992" w:type="dxa"/>
            <w:tcBorders>
              <w:top w:val="nil"/>
              <w:left w:val="nil"/>
              <w:bottom w:val="nil"/>
              <w:right w:val="single" w:sz="4" w:space="0" w:color="auto"/>
            </w:tcBorders>
            <w:shd w:val="clear" w:color="000000" w:fill="D9D9D9"/>
            <w:noWrap/>
            <w:vAlign w:val="center"/>
            <w:hideMark/>
          </w:tcPr>
          <w:p w14:paraId="1110BC48"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4</w:t>
            </w:r>
          </w:p>
        </w:tc>
      </w:tr>
      <w:tr w:rsidR="005000E5" w:rsidRPr="00D306E9" w14:paraId="1CA8BF84" w14:textId="77777777">
        <w:trPr>
          <w:trHeight w:val="103"/>
        </w:trPr>
        <w:tc>
          <w:tcPr>
            <w:tcW w:w="636" w:type="dxa"/>
            <w:tcBorders>
              <w:top w:val="nil"/>
              <w:left w:val="single" w:sz="4" w:space="0" w:color="auto"/>
              <w:bottom w:val="nil"/>
              <w:right w:val="single" w:sz="8" w:space="0" w:color="auto"/>
            </w:tcBorders>
            <w:shd w:val="clear" w:color="auto" w:fill="auto"/>
            <w:vAlign w:val="center"/>
            <w:hideMark/>
          </w:tcPr>
          <w:p w14:paraId="75E5C99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8</w:t>
            </w:r>
          </w:p>
        </w:tc>
        <w:tc>
          <w:tcPr>
            <w:tcW w:w="781" w:type="dxa"/>
            <w:vMerge/>
            <w:tcBorders>
              <w:top w:val="nil"/>
              <w:left w:val="nil"/>
              <w:bottom w:val="single" w:sz="8" w:space="0" w:color="000000"/>
              <w:right w:val="nil"/>
            </w:tcBorders>
            <w:vAlign w:val="center"/>
            <w:hideMark/>
          </w:tcPr>
          <w:p w14:paraId="0B742A3C"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0284FB1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409-5p</w:t>
            </w:r>
          </w:p>
        </w:tc>
        <w:tc>
          <w:tcPr>
            <w:tcW w:w="1843" w:type="dxa"/>
            <w:tcBorders>
              <w:top w:val="nil"/>
              <w:left w:val="nil"/>
              <w:bottom w:val="nil"/>
              <w:right w:val="single" w:sz="8" w:space="0" w:color="auto"/>
            </w:tcBorders>
            <w:shd w:val="clear" w:color="auto" w:fill="auto"/>
            <w:noWrap/>
            <w:vAlign w:val="center"/>
            <w:hideMark/>
          </w:tcPr>
          <w:p w14:paraId="42A088A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52.33</w:t>
            </w:r>
          </w:p>
        </w:tc>
        <w:tc>
          <w:tcPr>
            <w:tcW w:w="1134" w:type="dxa"/>
            <w:tcBorders>
              <w:top w:val="nil"/>
              <w:left w:val="nil"/>
              <w:bottom w:val="nil"/>
              <w:right w:val="single" w:sz="8" w:space="0" w:color="auto"/>
            </w:tcBorders>
            <w:shd w:val="clear" w:color="auto" w:fill="auto"/>
            <w:noWrap/>
            <w:vAlign w:val="center"/>
            <w:hideMark/>
          </w:tcPr>
          <w:p w14:paraId="23A74178"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6287580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45</w:t>
            </w:r>
          </w:p>
        </w:tc>
        <w:tc>
          <w:tcPr>
            <w:tcW w:w="992" w:type="dxa"/>
            <w:tcBorders>
              <w:top w:val="nil"/>
              <w:left w:val="nil"/>
              <w:bottom w:val="nil"/>
              <w:right w:val="single" w:sz="4" w:space="0" w:color="auto"/>
            </w:tcBorders>
            <w:shd w:val="clear" w:color="auto" w:fill="auto"/>
            <w:noWrap/>
            <w:vAlign w:val="center"/>
            <w:hideMark/>
          </w:tcPr>
          <w:p w14:paraId="7D4A0B84"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32</w:t>
            </w:r>
          </w:p>
        </w:tc>
      </w:tr>
      <w:tr w:rsidR="005000E5" w:rsidRPr="00D306E9" w14:paraId="072DE221" w14:textId="77777777">
        <w:trPr>
          <w:trHeight w:val="195"/>
        </w:trPr>
        <w:tc>
          <w:tcPr>
            <w:tcW w:w="636" w:type="dxa"/>
            <w:tcBorders>
              <w:top w:val="nil"/>
              <w:left w:val="single" w:sz="4" w:space="0" w:color="auto"/>
              <w:bottom w:val="nil"/>
              <w:right w:val="single" w:sz="8" w:space="0" w:color="auto"/>
            </w:tcBorders>
            <w:shd w:val="clear" w:color="000000" w:fill="D9D9D9"/>
            <w:vAlign w:val="center"/>
            <w:hideMark/>
          </w:tcPr>
          <w:p w14:paraId="10C7E87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9</w:t>
            </w:r>
          </w:p>
        </w:tc>
        <w:tc>
          <w:tcPr>
            <w:tcW w:w="781" w:type="dxa"/>
            <w:vMerge/>
            <w:tcBorders>
              <w:top w:val="nil"/>
              <w:left w:val="nil"/>
              <w:bottom w:val="single" w:sz="8" w:space="0" w:color="000000"/>
              <w:right w:val="nil"/>
            </w:tcBorders>
            <w:vAlign w:val="center"/>
            <w:hideMark/>
          </w:tcPr>
          <w:p w14:paraId="602E224D"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64E6D49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let-7e-5p</w:t>
            </w:r>
          </w:p>
        </w:tc>
        <w:tc>
          <w:tcPr>
            <w:tcW w:w="1843" w:type="dxa"/>
            <w:tcBorders>
              <w:top w:val="nil"/>
              <w:left w:val="nil"/>
              <w:bottom w:val="nil"/>
              <w:right w:val="single" w:sz="8" w:space="0" w:color="auto"/>
            </w:tcBorders>
            <w:shd w:val="clear" w:color="000000" w:fill="D9D9D9"/>
            <w:noWrap/>
            <w:vAlign w:val="center"/>
            <w:hideMark/>
          </w:tcPr>
          <w:p w14:paraId="06767EE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86</w:t>
            </w:r>
          </w:p>
        </w:tc>
        <w:tc>
          <w:tcPr>
            <w:tcW w:w="1134" w:type="dxa"/>
            <w:tcBorders>
              <w:top w:val="nil"/>
              <w:left w:val="nil"/>
              <w:bottom w:val="nil"/>
              <w:right w:val="single" w:sz="8" w:space="0" w:color="auto"/>
            </w:tcBorders>
            <w:shd w:val="clear" w:color="000000" w:fill="D9D9D9"/>
            <w:noWrap/>
            <w:vAlign w:val="center"/>
            <w:hideMark/>
          </w:tcPr>
          <w:p w14:paraId="0AEFE3F4"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3008AE4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66</w:t>
            </w:r>
          </w:p>
        </w:tc>
        <w:tc>
          <w:tcPr>
            <w:tcW w:w="992" w:type="dxa"/>
            <w:tcBorders>
              <w:top w:val="nil"/>
              <w:left w:val="nil"/>
              <w:bottom w:val="nil"/>
              <w:right w:val="single" w:sz="4" w:space="0" w:color="auto"/>
            </w:tcBorders>
            <w:shd w:val="clear" w:color="000000" w:fill="D9D9D9"/>
            <w:noWrap/>
            <w:vAlign w:val="center"/>
            <w:hideMark/>
          </w:tcPr>
          <w:p w14:paraId="5813B5AF"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23</w:t>
            </w:r>
          </w:p>
        </w:tc>
      </w:tr>
      <w:tr w:rsidR="005000E5" w:rsidRPr="00D306E9" w14:paraId="3659102B" w14:textId="77777777">
        <w:trPr>
          <w:trHeight w:val="153"/>
        </w:trPr>
        <w:tc>
          <w:tcPr>
            <w:tcW w:w="636" w:type="dxa"/>
            <w:tcBorders>
              <w:top w:val="nil"/>
              <w:left w:val="single" w:sz="4" w:space="0" w:color="auto"/>
              <w:bottom w:val="nil"/>
              <w:right w:val="single" w:sz="8" w:space="0" w:color="auto"/>
            </w:tcBorders>
            <w:shd w:val="clear" w:color="auto" w:fill="auto"/>
            <w:vAlign w:val="center"/>
            <w:hideMark/>
          </w:tcPr>
          <w:p w14:paraId="0648C08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0</w:t>
            </w:r>
          </w:p>
        </w:tc>
        <w:tc>
          <w:tcPr>
            <w:tcW w:w="781" w:type="dxa"/>
            <w:vMerge/>
            <w:tcBorders>
              <w:top w:val="nil"/>
              <w:left w:val="nil"/>
              <w:bottom w:val="single" w:sz="8" w:space="0" w:color="000000"/>
              <w:right w:val="nil"/>
            </w:tcBorders>
            <w:vAlign w:val="center"/>
            <w:hideMark/>
          </w:tcPr>
          <w:p w14:paraId="300E4818"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2EF086C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22-3p</w:t>
            </w:r>
          </w:p>
        </w:tc>
        <w:tc>
          <w:tcPr>
            <w:tcW w:w="1843" w:type="dxa"/>
            <w:tcBorders>
              <w:top w:val="nil"/>
              <w:left w:val="nil"/>
              <w:bottom w:val="nil"/>
              <w:right w:val="single" w:sz="8" w:space="0" w:color="auto"/>
            </w:tcBorders>
            <w:shd w:val="clear" w:color="auto" w:fill="auto"/>
            <w:noWrap/>
            <w:vAlign w:val="center"/>
            <w:hideMark/>
          </w:tcPr>
          <w:p w14:paraId="5C6F53C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14</w:t>
            </w:r>
          </w:p>
        </w:tc>
        <w:tc>
          <w:tcPr>
            <w:tcW w:w="1134" w:type="dxa"/>
            <w:tcBorders>
              <w:top w:val="nil"/>
              <w:left w:val="nil"/>
              <w:bottom w:val="nil"/>
              <w:right w:val="single" w:sz="8" w:space="0" w:color="auto"/>
            </w:tcBorders>
            <w:shd w:val="clear" w:color="auto" w:fill="auto"/>
            <w:noWrap/>
            <w:vAlign w:val="center"/>
            <w:hideMark/>
          </w:tcPr>
          <w:p w14:paraId="35ED470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731</w:t>
            </w:r>
          </w:p>
        </w:tc>
        <w:tc>
          <w:tcPr>
            <w:tcW w:w="1319" w:type="dxa"/>
            <w:tcBorders>
              <w:top w:val="nil"/>
              <w:left w:val="nil"/>
              <w:bottom w:val="nil"/>
              <w:right w:val="single" w:sz="8" w:space="0" w:color="auto"/>
            </w:tcBorders>
            <w:shd w:val="clear" w:color="auto" w:fill="auto"/>
            <w:noWrap/>
            <w:vAlign w:val="center"/>
            <w:hideMark/>
          </w:tcPr>
          <w:p w14:paraId="6ACA42D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15</w:t>
            </w:r>
          </w:p>
        </w:tc>
        <w:tc>
          <w:tcPr>
            <w:tcW w:w="992" w:type="dxa"/>
            <w:tcBorders>
              <w:top w:val="nil"/>
              <w:left w:val="nil"/>
              <w:bottom w:val="nil"/>
              <w:right w:val="single" w:sz="4" w:space="0" w:color="auto"/>
            </w:tcBorders>
            <w:shd w:val="clear" w:color="auto" w:fill="auto"/>
            <w:noWrap/>
            <w:vAlign w:val="center"/>
            <w:hideMark/>
          </w:tcPr>
          <w:p w14:paraId="6C73ED07"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01</w:t>
            </w:r>
          </w:p>
        </w:tc>
      </w:tr>
      <w:tr w:rsidR="005000E5" w:rsidRPr="00D306E9" w14:paraId="652F3A95" w14:textId="77777777">
        <w:trPr>
          <w:trHeight w:val="187"/>
        </w:trPr>
        <w:tc>
          <w:tcPr>
            <w:tcW w:w="636" w:type="dxa"/>
            <w:tcBorders>
              <w:top w:val="nil"/>
              <w:left w:val="single" w:sz="4" w:space="0" w:color="auto"/>
              <w:bottom w:val="nil"/>
              <w:right w:val="single" w:sz="8" w:space="0" w:color="auto"/>
            </w:tcBorders>
            <w:shd w:val="clear" w:color="000000" w:fill="D9D9D9"/>
            <w:vAlign w:val="center"/>
            <w:hideMark/>
          </w:tcPr>
          <w:p w14:paraId="11CE076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1</w:t>
            </w:r>
          </w:p>
        </w:tc>
        <w:tc>
          <w:tcPr>
            <w:tcW w:w="781" w:type="dxa"/>
            <w:vMerge/>
            <w:tcBorders>
              <w:top w:val="nil"/>
              <w:left w:val="nil"/>
              <w:bottom w:val="single" w:sz="8" w:space="0" w:color="000000"/>
              <w:right w:val="nil"/>
            </w:tcBorders>
            <w:vAlign w:val="center"/>
            <w:hideMark/>
          </w:tcPr>
          <w:p w14:paraId="27FDF233"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000000" w:fill="D9D9D9"/>
            <w:noWrap/>
            <w:vAlign w:val="center"/>
            <w:hideMark/>
          </w:tcPr>
          <w:p w14:paraId="54415FD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86-5p</w:t>
            </w:r>
          </w:p>
        </w:tc>
        <w:tc>
          <w:tcPr>
            <w:tcW w:w="1843" w:type="dxa"/>
            <w:tcBorders>
              <w:top w:val="nil"/>
              <w:left w:val="nil"/>
              <w:bottom w:val="nil"/>
              <w:right w:val="single" w:sz="8" w:space="0" w:color="auto"/>
            </w:tcBorders>
            <w:shd w:val="clear" w:color="000000" w:fill="D9D9D9"/>
            <w:noWrap/>
            <w:vAlign w:val="center"/>
            <w:hideMark/>
          </w:tcPr>
          <w:p w14:paraId="6B05FE9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0</w:t>
            </w:r>
          </w:p>
        </w:tc>
        <w:tc>
          <w:tcPr>
            <w:tcW w:w="1134" w:type="dxa"/>
            <w:tcBorders>
              <w:top w:val="nil"/>
              <w:left w:val="nil"/>
              <w:bottom w:val="nil"/>
              <w:right w:val="single" w:sz="8" w:space="0" w:color="auto"/>
            </w:tcBorders>
            <w:shd w:val="clear" w:color="000000" w:fill="D9D9D9"/>
            <w:noWrap/>
            <w:vAlign w:val="center"/>
            <w:hideMark/>
          </w:tcPr>
          <w:p w14:paraId="6003BD24"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12</w:t>
            </w:r>
          </w:p>
        </w:tc>
        <w:tc>
          <w:tcPr>
            <w:tcW w:w="1319" w:type="dxa"/>
            <w:tcBorders>
              <w:top w:val="nil"/>
              <w:left w:val="nil"/>
              <w:bottom w:val="nil"/>
              <w:right w:val="single" w:sz="8" w:space="0" w:color="auto"/>
            </w:tcBorders>
            <w:shd w:val="clear" w:color="000000" w:fill="D9D9D9"/>
            <w:noWrap/>
            <w:vAlign w:val="center"/>
            <w:hideMark/>
          </w:tcPr>
          <w:p w14:paraId="0A7BFE6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21</w:t>
            </w:r>
          </w:p>
        </w:tc>
        <w:tc>
          <w:tcPr>
            <w:tcW w:w="992" w:type="dxa"/>
            <w:tcBorders>
              <w:top w:val="nil"/>
              <w:left w:val="nil"/>
              <w:bottom w:val="nil"/>
              <w:right w:val="single" w:sz="4" w:space="0" w:color="auto"/>
            </w:tcBorders>
            <w:shd w:val="clear" w:color="000000" w:fill="D9D9D9"/>
            <w:noWrap/>
            <w:vAlign w:val="center"/>
            <w:hideMark/>
          </w:tcPr>
          <w:p w14:paraId="51DB4D3F"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37</w:t>
            </w:r>
          </w:p>
        </w:tc>
      </w:tr>
      <w:tr w:rsidR="005000E5" w:rsidRPr="00D306E9" w14:paraId="674DD491" w14:textId="77777777">
        <w:trPr>
          <w:trHeight w:val="189"/>
        </w:trPr>
        <w:tc>
          <w:tcPr>
            <w:tcW w:w="636" w:type="dxa"/>
            <w:tcBorders>
              <w:top w:val="nil"/>
              <w:left w:val="single" w:sz="4" w:space="0" w:color="auto"/>
              <w:bottom w:val="nil"/>
              <w:right w:val="single" w:sz="8" w:space="0" w:color="auto"/>
            </w:tcBorders>
            <w:shd w:val="clear" w:color="auto" w:fill="auto"/>
            <w:vAlign w:val="center"/>
            <w:hideMark/>
          </w:tcPr>
          <w:p w14:paraId="5FE7580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2</w:t>
            </w:r>
          </w:p>
        </w:tc>
        <w:tc>
          <w:tcPr>
            <w:tcW w:w="781" w:type="dxa"/>
            <w:vMerge/>
            <w:tcBorders>
              <w:top w:val="nil"/>
              <w:left w:val="nil"/>
              <w:bottom w:val="single" w:sz="8" w:space="0" w:color="000000"/>
              <w:right w:val="nil"/>
            </w:tcBorders>
            <w:vAlign w:val="center"/>
            <w:hideMark/>
          </w:tcPr>
          <w:p w14:paraId="49289540"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nil"/>
              <w:right w:val="single" w:sz="8" w:space="0" w:color="auto"/>
            </w:tcBorders>
            <w:shd w:val="clear" w:color="auto" w:fill="auto"/>
            <w:noWrap/>
            <w:vAlign w:val="center"/>
            <w:hideMark/>
          </w:tcPr>
          <w:p w14:paraId="34F2A57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9-5p</w:t>
            </w:r>
          </w:p>
        </w:tc>
        <w:tc>
          <w:tcPr>
            <w:tcW w:w="1843" w:type="dxa"/>
            <w:tcBorders>
              <w:top w:val="nil"/>
              <w:left w:val="nil"/>
              <w:bottom w:val="nil"/>
              <w:right w:val="single" w:sz="8" w:space="0" w:color="auto"/>
            </w:tcBorders>
            <w:shd w:val="clear" w:color="auto" w:fill="auto"/>
            <w:noWrap/>
            <w:vAlign w:val="center"/>
            <w:hideMark/>
          </w:tcPr>
          <w:p w14:paraId="5BC3CC88"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77</w:t>
            </w:r>
          </w:p>
        </w:tc>
        <w:tc>
          <w:tcPr>
            <w:tcW w:w="1134" w:type="dxa"/>
            <w:tcBorders>
              <w:top w:val="nil"/>
              <w:left w:val="nil"/>
              <w:bottom w:val="nil"/>
              <w:right w:val="single" w:sz="8" w:space="0" w:color="auto"/>
            </w:tcBorders>
            <w:shd w:val="clear" w:color="auto" w:fill="auto"/>
            <w:noWrap/>
            <w:vAlign w:val="center"/>
            <w:hideMark/>
          </w:tcPr>
          <w:p w14:paraId="018A5D9E"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37</w:t>
            </w:r>
          </w:p>
        </w:tc>
        <w:tc>
          <w:tcPr>
            <w:tcW w:w="1319" w:type="dxa"/>
            <w:tcBorders>
              <w:top w:val="nil"/>
              <w:left w:val="nil"/>
              <w:bottom w:val="nil"/>
              <w:right w:val="single" w:sz="8" w:space="0" w:color="auto"/>
            </w:tcBorders>
            <w:shd w:val="clear" w:color="auto" w:fill="auto"/>
            <w:noWrap/>
            <w:vAlign w:val="center"/>
            <w:hideMark/>
          </w:tcPr>
          <w:p w14:paraId="3436329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33</w:t>
            </w:r>
          </w:p>
        </w:tc>
        <w:tc>
          <w:tcPr>
            <w:tcW w:w="992" w:type="dxa"/>
            <w:tcBorders>
              <w:top w:val="nil"/>
              <w:left w:val="nil"/>
              <w:bottom w:val="nil"/>
              <w:right w:val="single" w:sz="4" w:space="0" w:color="auto"/>
            </w:tcBorders>
            <w:shd w:val="clear" w:color="auto" w:fill="auto"/>
            <w:noWrap/>
            <w:vAlign w:val="center"/>
            <w:hideMark/>
          </w:tcPr>
          <w:p w14:paraId="1E3EB90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87</w:t>
            </w:r>
          </w:p>
        </w:tc>
      </w:tr>
      <w:tr w:rsidR="005000E5" w:rsidRPr="00D306E9" w14:paraId="4F07D663" w14:textId="77777777">
        <w:trPr>
          <w:trHeight w:val="163"/>
        </w:trPr>
        <w:tc>
          <w:tcPr>
            <w:tcW w:w="636" w:type="dxa"/>
            <w:tcBorders>
              <w:top w:val="nil"/>
              <w:left w:val="single" w:sz="4" w:space="0" w:color="auto"/>
              <w:bottom w:val="nil"/>
              <w:right w:val="single" w:sz="8" w:space="0" w:color="auto"/>
            </w:tcBorders>
            <w:shd w:val="clear" w:color="000000" w:fill="D9D9D9"/>
            <w:vAlign w:val="center"/>
            <w:hideMark/>
          </w:tcPr>
          <w:p w14:paraId="2FE0A0A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w:t>
            </w:r>
          </w:p>
        </w:tc>
        <w:tc>
          <w:tcPr>
            <w:tcW w:w="781" w:type="dxa"/>
            <w:vMerge/>
            <w:tcBorders>
              <w:top w:val="nil"/>
              <w:left w:val="nil"/>
              <w:bottom w:val="single" w:sz="8" w:space="0" w:color="000000"/>
              <w:right w:val="nil"/>
            </w:tcBorders>
            <w:vAlign w:val="center"/>
            <w:hideMark/>
          </w:tcPr>
          <w:p w14:paraId="577FB38E"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single" w:sz="8" w:space="0" w:color="auto"/>
              <w:bottom w:val="single" w:sz="8" w:space="0" w:color="auto"/>
              <w:right w:val="single" w:sz="8" w:space="0" w:color="auto"/>
            </w:tcBorders>
            <w:shd w:val="clear" w:color="000000" w:fill="D9D9D9"/>
            <w:noWrap/>
            <w:vAlign w:val="center"/>
            <w:hideMark/>
          </w:tcPr>
          <w:p w14:paraId="591831B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92a-3p</w:t>
            </w:r>
          </w:p>
        </w:tc>
        <w:tc>
          <w:tcPr>
            <w:tcW w:w="1843" w:type="dxa"/>
            <w:tcBorders>
              <w:top w:val="nil"/>
              <w:left w:val="nil"/>
              <w:bottom w:val="single" w:sz="8" w:space="0" w:color="auto"/>
              <w:right w:val="single" w:sz="8" w:space="0" w:color="auto"/>
            </w:tcBorders>
            <w:shd w:val="clear" w:color="000000" w:fill="D9D9D9"/>
            <w:noWrap/>
            <w:vAlign w:val="center"/>
            <w:hideMark/>
          </w:tcPr>
          <w:p w14:paraId="10381F3D"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31</w:t>
            </w:r>
          </w:p>
        </w:tc>
        <w:tc>
          <w:tcPr>
            <w:tcW w:w="1134" w:type="dxa"/>
            <w:tcBorders>
              <w:top w:val="nil"/>
              <w:left w:val="nil"/>
              <w:bottom w:val="single" w:sz="8" w:space="0" w:color="auto"/>
              <w:right w:val="single" w:sz="8" w:space="0" w:color="auto"/>
            </w:tcBorders>
            <w:shd w:val="clear" w:color="000000" w:fill="D9D9D9"/>
            <w:noWrap/>
            <w:vAlign w:val="center"/>
            <w:hideMark/>
          </w:tcPr>
          <w:p w14:paraId="54130DE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08</w:t>
            </w:r>
          </w:p>
        </w:tc>
        <w:tc>
          <w:tcPr>
            <w:tcW w:w="1319" w:type="dxa"/>
            <w:tcBorders>
              <w:top w:val="nil"/>
              <w:left w:val="nil"/>
              <w:bottom w:val="single" w:sz="8" w:space="0" w:color="auto"/>
              <w:right w:val="single" w:sz="8" w:space="0" w:color="auto"/>
            </w:tcBorders>
            <w:shd w:val="clear" w:color="000000" w:fill="D9D9D9"/>
            <w:noWrap/>
            <w:vAlign w:val="center"/>
            <w:hideMark/>
          </w:tcPr>
          <w:p w14:paraId="7A0906D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44</w:t>
            </w:r>
          </w:p>
        </w:tc>
        <w:tc>
          <w:tcPr>
            <w:tcW w:w="992" w:type="dxa"/>
            <w:tcBorders>
              <w:top w:val="nil"/>
              <w:left w:val="nil"/>
              <w:bottom w:val="single" w:sz="8" w:space="0" w:color="auto"/>
              <w:right w:val="single" w:sz="4" w:space="0" w:color="auto"/>
            </w:tcBorders>
            <w:shd w:val="clear" w:color="000000" w:fill="D9D9D9"/>
            <w:noWrap/>
            <w:vAlign w:val="center"/>
            <w:hideMark/>
          </w:tcPr>
          <w:p w14:paraId="47597C7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377</w:t>
            </w:r>
          </w:p>
        </w:tc>
      </w:tr>
      <w:tr w:rsidR="005000E5" w:rsidRPr="00D306E9" w14:paraId="0C89FE6C" w14:textId="77777777">
        <w:trPr>
          <w:trHeight w:val="157"/>
        </w:trPr>
        <w:tc>
          <w:tcPr>
            <w:tcW w:w="636" w:type="dxa"/>
            <w:tcBorders>
              <w:top w:val="single" w:sz="8" w:space="0" w:color="auto"/>
              <w:left w:val="single" w:sz="4" w:space="0" w:color="auto"/>
              <w:bottom w:val="nil"/>
              <w:right w:val="single" w:sz="8" w:space="0" w:color="auto"/>
            </w:tcBorders>
            <w:shd w:val="clear" w:color="auto" w:fill="auto"/>
            <w:vAlign w:val="center"/>
            <w:hideMark/>
          </w:tcPr>
          <w:p w14:paraId="7AB87DE9"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4</w:t>
            </w:r>
          </w:p>
        </w:tc>
        <w:tc>
          <w:tcPr>
            <w:tcW w:w="781" w:type="dxa"/>
            <w:vMerge w:val="restart"/>
            <w:tcBorders>
              <w:top w:val="nil"/>
              <w:left w:val="nil"/>
              <w:bottom w:val="single" w:sz="8" w:space="0" w:color="000000"/>
              <w:right w:val="single" w:sz="8" w:space="0" w:color="auto"/>
            </w:tcBorders>
            <w:shd w:val="clear" w:color="auto" w:fill="auto"/>
            <w:textDirection w:val="btLr"/>
            <w:vAlign w:val="center"/>
            <w:hideMark/>
          </w:tcPr>
          <w:p w14:paraId="12C34DB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β-cell development</w:t>
            </w:r>
          </w:p>
        </w:tc>
        <w:tc>
          <w:tcPr>
            <w:tcW w:w="3261" w:type="dxa"/>
            <w:tcBorders>
              <w:top w:val="nil"/>
              <w:left w:val="nil"/>
              <w:bottom w:val="nil"/>
              <w:right w:val="single" w:sz="8" w:space="0" w:color="auto"/>
            </w:tcBorders>
            <w:shd w:val="clear" w:color="auto" w:fill="auto"/>
            <w:noWrap/>
            <w:vAlign w:val="center"/>
            <w:hideMark/>
          </w:tcPr>
          <w:p w14:paraId="6988C82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52-3p</w:t>
            </w:r>
          </w:p>
        </w:tc>
        <w:tc>
          <w:tcPr>
            <w:tcW w:w="1843" w:type="dxa"/>
            <w:tcBorders>
              <w:top w:val="nil"/>
              <w:left w:val="nil"/>
              <w:bottom w:val="nil"/>
              <w:right w:val="single" w:sz="8" w:space="0" w:color="auto"/>
            </w:tcBorders>
            <w:shd w:val="clear" w:color="auto" w:fill="auto"/>
            <w:noWrap/>
            <w:vAlign w:val="center"/>
            <w:hideMark/>
          </w:tcPr>
          <w:p w14:paraId="3F748C1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06</w:t>
            </w:r>
          </w:p>
        </w:tc>
        <w:tc>
          <w:tcPr>
            <w:tcW w:w="1134" w:type="dxa"/>
            <w:tcBorders>
              <w:top w:val="nil"/>
              <w:left w:val="nil"/>
              <w:bottom w:val="nil"/>
              <w:right w:val="single" w:sz="8" w:space="0" w:color="auto"/>
            </w:tcBorders>
            <w:shd w:val="clear" w:color="auto" w:fill="auto"/>
            <w:noWrap/>
            <w:vAlign w:val="center"/>
            <w:hideMark/>
          </w:tcPr>
          <w:p w14:paraId="752F2019"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2BEF65C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8</w:t>
            </w:r>
          </w:p>
        </w:tc>
        <w:tc>
          <w:tcPr>
            <w:tcW w:w="992" w:type="dxa"/>
            <w:tcBorders>
              <w:top w:val="nil"/>
              <w:left w:val="nil"/>
              <w:bottom w:val="nil"/>
              <w:right w:val="single" w:sz="4" w:space="0" w:color="auto"/>
            </w:tcBorders>
            <w:shd w:val="clear" w:color="auto" w:fill="auto"/>
            <w:noWrap/>
            <w:vAlign w:val="center"/>
            <w:hideMark/>
          </w:tcPr>
          <w:p w14:paraId="1A215A18"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75</w:t>
            </w:r>
          </w:p>
        </w:tc>
      </w:tr>
      <w:tr w:rsidR="005000E5" w:rsidRPr="00D306E9" w14:paraId="7C675AA1" w14:textId="77777777">
        <w:trPr>
          <w:trHeight w:val="130"/>
        </w:trPr>
        <w:tc>
          <w:tcPr>
            <w:tcW w:w="636" w:type="dxa"/>
            <w:tcBorders>
              <w:top w:val="nil"/>
              <w:left w:val="single" w:sz="4" w:space="0" w:color="auto"/>
              <w:bottom w:val="nil"/>
              <w:right w:val="single" w:sz="8" w:space="0" w:color="auto"/>
            </w:tcBorders>
            <w:shd w:val="clear" w:color="000000" w:fill="D9D9D9"/>
            <w:vAlign w:val="center"/>
            <w:hideMark/>
          </w:tcPr>
          <w:p w14:paraId="24F2357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5</w:t>
            </w:r>
          </w:p>
        </w:tc>
        <w:tc>
          <w:tcPr>
            <w:tcW w:w="781" w:type="dxa"/>
            <w:vMerge/>
            <w:tcBorders>
              <w:top w:val="nil"/>
              <w:left w:val="nil"/>
              <w:bottom w:val="single" w:sz="8" w:space="0" w:color="000000"/>
              <w:right w:val="single" w:sz="8" w:space="0" w:color="auto"/>
            </w:tcBorders>
            <w:vAlign w:val="center"/>
            <w:hideMark/>
          </w:tcPr>
          <w:p w14:paraId="7AF949CD"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000000" w:fill="D9D9D9"/>
            <w:noWrap/>
            <w:vAlign w:val="center"/>
            <w:hideMark/>
          </w:tcPr>
          <w:p w14:paraId="4891332F"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4a-5p</w:t>
            </w:r>
          </w:p>
        </w:tc>
        <w:tc>
          <w:tcPr>
            <w:tcW w:w="1843" w:type="dxa"/>
            <w:tcBorders>
              <w:top w:val="nil"/>
              <w:left w:val="nil"/>
              <w:bottom w:val="nil"/>
              <w:right w:val="single" w:sz="8" w:space="0" w:color="auto"/>
            </w:tcBorders>
            <w:shd w:val="clear" w:color="000000" w:fill="D9D9D9"/>
            <w:noWrap/>
            <w:vAlign w:val="center"/>
            <w:hideMark/>
          </w:tcPr>
          <w:p w14:paraId="056579B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80</w:t>
            </w:r>
          </w:p>
        </w:tc>
        <w:tc>
          <w:tcPr>
            <w:tcW w:w="1134" w:type="dxa"/>
            <w:tcBorders>
              <w:top w:val="nil"/>
              <w:left w:val="nil"/>
              <w:bottom w:val="nil"/>
              <w:right w:val="single" w:sz="8" w:space="0" w:color="auto"/>
            </w:tcBorders>
            <w:shd w:val="clear" w:color="000000" w:fill="D9D9D9"/>
            <w:noWrap/>
            <w:vAlign w:val="center"/>
            <w:hideMark/>
          </w:tcPr>
          <w:p w14:paraId="20FAA9E3"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4B54257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12</w:t>
            </w:r>
          </w:p>
        </w:tc>
        <w:tc>
          <w:tcPr>
            <w:tcW w:w="992" w:type="dxa"/>
            <w:tcBorders>
              <w:top w:val="nil"/>
              <w:left w:val="nil"/>
              <w:bottom w:val="nil"/>
              <w:right w:val="single" w:sz="4" w:space="0" w:color="auto"/>
            </w:tcBorders>
            <w:shd w:val="clear" w:color="000000" w:fill="D9D9D9"/>
            <w:noWrap/>
            <w:vAlign w:val="center"/>
            <w:hideMark/>
          </w:tcPr>
          <w:p w14:paraId="762ECC7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644</w:t>
            </w:r>
          </w:p>
        </w:tc>
      </w:tr>
      <w:tr w:rsidR="005000E5" w:rsidRPr="00D306E9" w14:paraId="4AB5FC76" w14:textId="77777777">
        <w:trPr>
          <w:trHeight w:val="119"/>
        </w:trPr>
        <w:tc>
          <w:tcPr>
            <w:tcW w:w="636" w:type="dxa"/>
            <w:tcBorders>
              <w:top w:val="nil"/>
              <w:left w:val="single" w:sz="4" w:space="0" w:color="auto"/>
              <w:bottom w:val="nil"/>
              <w:right w:val="single" w:sz="8" w:space="0" w:color="auto"/>
            </w:tcBorders>
            <w:shd w:val="clear" w:color="auto" w:fill="auto"/>
            <w:vAlign w:val="center"/>
            <w:hideMark/>
          </w:tcPr>
          <w:p w14:paraId="240CCB8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6</w:t>
            </w:r>
          </w:p>
        </w:tc>
        <w:tc>
          <w:tcPr>
            <w:tcW w:w="781" w:type="dxa"/>
            <w:vMerge/>
            <w:tcBorders>
              <w:top w:val="nil"/>
              <w:left w:val="nil"/>
              <w:bottom w:val="single" w:sz="8" w:space="0" w:color="000000"/>
              <w:right w:val="single" w:sz="8" w:space="0" w:color="auto"/>
            </w:tcBorders>
            <w:vAlign w:val="center"/>
            <w:hideMark/>
          </w:tcPr>
          <w:p w14:paraId="19E7AE77"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auto" w:fill="auto"/>
            <w:noWrap/>
            <w:vAlign w:val="center"/>
            <w:hideMark/>
          </w:tcPr>
          <w:p w14:paraId="681CD13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0e-3p</w:t>
            </w:r>
          </w:p>
        </w:tc>
        <w:tc>
          <w:tcPr>
            <w:tcW w:w="1843" w:type="dxa"/>
            <w:tcBorders>
              <w:top w:val="nil"/>
              <w:left w:val="nil"/>
              <w:bottom w:val="nil"/>
              <w:right w:val="single" w:sz="8" w:space="0" w:color="auto"/>
            </w:tcBorders>
            <w:shd w:val="clear" w:color="auto" w:fill="auto"/>
            <w:noWrap/>
            <w:vAlign w:val="center"/>
            <w:hideMark/>
          </w:tcPr>
          <w:p w14:paraId="3492F77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41</w:t>
            </w:r>
          </w:p>
        </w:tc>
        <w:tc>
          <w:tcPr>
            <w:tcW w:w="1134" w:type="dxa"/>
            <w:tcBorders>
              <w:top w:val="nil"/>
              <w:left w:val="nil"/>
              <w:bottom w:val="nil"/>
              <w:right w:val="single" w:sz="8" w:space="0" w:color="auto"/>
            </w:tcBorders>
            <w:shd w:val="clear" w:color="auto" w:fill="auto"/>
            <w:noWrap/>
            <w:vAlign w:val="center"/>
            <w:hideMark/>
          </w:tcPr>
          <w:p w14:paraId="052D14FC"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2D8ABF38"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3</w:t>
            </w:r>
          </w:p>
        </w:tc>
        <w:tc>
          <w:tcPr>
            <w:tcW w:w="992" w:type="dxa"/>
            <w:tcBorders>
              <w:top w:val="nil"/>
              <w:left w:val="nil"/>
              <w:bottom w:val="nil"/>
              <w:right w:val="single" w:sz="4" w:space="0" w:color="auto"/>
            </w:tcBorders>
            <w:shd w:val="clear" w:color="auto" w:fill="auto"/>
            <w:noWrap/>
            <w:vAlign w:val="center"/>
            <w:hideMark/>
          </w:tcPr>
          <w:p w14:paraId="3ED69F9C"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114</w:t>
            </w:r>
          </w:p>
        </w:tc>
      </w:tr>
      <w:tr w:rsidR="005000E5" w:rsidRPr="00D306E9" w14:paraId="22DC2AA5" w14:textId="77777777">
        <w:trPr>
          <w:trHeight w:val="254"/>
        </w:trPr>
        <w:tc>
          <w:tcPr>
            <w:tcW w:w="636" w:type="dxa"/>
            <w:tcBorders>
              <w:top w:val="nil"/>
              <w:left w:val="single" w:sz="4" w:space="0" w:color="auto"/>
              <w:bottom w:val="nil"/>
              <w:right w:val="single" w:sz="8" w:space="0" w:color="auto"/>
            </w:tcBorders>
            <w:shd w:val="clear" w:color="000000" w:fill="D9D9D9"/>
            <w:vAlign w:val="center"/>
            <w:hideMark/>
          </w:tcPr>
          <w:p w14:paraId="42A31E1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7</w:t>
            </w:r>
          </w:p>
        </w:tc>
        <w:tc>
          <w:tcPr>
            <w:tcW w:w="781" w:type="dxa"/>
            <w:vMerge/>
            <w:tcBorders>
              <w:top w:val="nil"/>
              <w:left w:val="nil"/>
              <w:bottom w:val="single" w:sz="8" w:space="0" w:color="000000"/>
              <w:right w:val="single" w:sz="8" w:space="0" w:color="auto"/>
            </w:tcBorders>
            <w:vAlign w:val="center"/>
            <w:hideMark/>
          </w:tcPr>
          <w:p w14:paraId="06C58544"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000000" w:fill="D9D9D9"/>
            <w:noWrap/>
            <w:vAlign w:val="center"/>
            <w:hideMark/>
          </w:tcPr>
          <w:p w14:paraId="6296245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155</w:t>
            </w:r>
          </w:p>
        </w:tc>
        <w:tc>
          <w:tcPr>
            <w:tcW w:w="1843" w:type="dxa"/>
            <w:tcBorders>
              <w:top w:val="nil"/>
              <w:left w:val="nil"/>
              <w:bottom w:val="nil"/>
              <w:right w:val="single" w:sz="8" w:space="0" w:color="auto"/>
            </w:tcBorders>
            <w:shd w:val="clear" w:color="000000" w:fill="D9D9D9"/>
            <w:noWrap/>
            <w:vAlign w:val="center"/>
            <w:hideMark/>
          </w:tcPr>
          <w:p w14:paraId="34FC347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8.05</w:t>
            </w:r>
          </w:p>
        </w:tc>
        <w:tc>
          <w:tcPr>
            <w:tcW w:w="1134" w:type="dxa"/>
            <w:tcBorders>
              <w:top w:val="nil"/>
              <w:left w:val="nil"/>
              <w:bottom w:val="nil"/>
              <w:right w:val="single" w:sz="8" w:space="0" w:color="auto"/>
            </w:tcBorders>
            <w:shd w:val="clear" w:color="000000" w:fill="D9D9D9"/>
            <w:noWrap/>
            <w:vAlign w:val="center"/>
            <w:hideMark/>
          </w:tcPr>
          <w:p w14:paraId="4A763297"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337FB7E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31</w:t>
            </w:r>
          </w:p>
        </w:tc>
        <w:tc>
          <w:tcPr>
            <w:tcW w:w="992" w:type="dxa"/>
            <w:tcBorders>
              <w:top w:val="nil"/>
              <w:left w:val="nil"/>
              <w:bottom w:val="nil"/>
              <w:right w:val="single" w:sz="4" w:space="0" w:color="auto"/>
            </w:tcBorders>
            <w:shd w:val="clear" w:color="000000" w:fill="D9D9D9"/>
            <w:noWrap/>
            <w:vAlign w:val="center"/>
            <w:hideMark/>
          </w:tcPr>
          <w:p w14:paraId="45BDF13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59</w:t>
            </w:r>
          </w:p>
        </w:tc>
      </w:tr>
      <w:tr w:rsidR="005000E5" w:rsidRPr="00D306E9" w14:paraId="28C21253" w14:textId="77777777">
        <w:trPr>
          <w:trHeight w:val="40"/>
        </w:trPr>
        <w:tc>
          <w:tcPr>
            <w:tcW w:w="636" w:type="dxa"/>
            <w:tcBorders>
              <w:top w:val="nil"/>
              <w:left w:val="single" w:sz="4" w:space="0" w:color="auto"/>
              <w:bottom w:val="nil"/>
              <w:right w:val="single" w:sz="8" w:space="0" w:color="auto"/>
            </w:tcBorders>
            <w:shd w:val="clear" w:color="auto" w:fill="auto"/>
            <w:vAlign w:val="center"/>
            <w:hideMark/>
          </w:tcPr>
          <w:p w14:paraId="735CB6F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8</w:t>
            </w:r>
          </w:p>
        </w:tc>
        <w:tc>
          <w:tcPr>
            <w:tcW w:w="781" w:type="dxa"/>
            <w:vMerge/>
            <w:tcBorders>
              <w:top w:val="nil"/>
              <w:left w:val="nil"/>
              <w:bottom w:val="single" w:sz="8" w:space="0" w:color="000000"/>
              <w:right w:val="single" w:sz="8" w:space="0" w:color="auto"/>
            </w:tcBorders>
            <w:vAlign w:val="center"/>
            <w:hideMark/>
          </w:tcPr>
          <w:p w14:paraId="46E4C07B"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auto" w:fill="auto"/>
            <w:noWrap/>
            <w:vAlign w:val="center"/>
            <w:hideMark/>
          </w:tcPr>
          <w:p w14:paraId="50B90DEB"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26</w:t>
            </w:r>
          </w:p>
        </w:tc>
        <w:tc>
          <w:tcPr>
            <w:tcW w:w="1843" w:type="dxa"/>
            <w:tcBorders>
              <w:top w:val="nil"/>
              <w:left w:val="nil"/>
              <w:bottom w:val="nil"/>
              <w:right w:val="single" w:sz="8" w:space="0" w:color="auto"/>
            </w:tcBorders>
            <w:shd w:val="clear" w:color="auto" w:fill="auto"/>
            <w:noWrap/>
            <w:vAlign w:val="center"/>
            <w:hideMark/>
          </w:tcPr>
          <w:p w14:paraId="6657C50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3.51</w:t>
            </w:r>
          </w:p>
        </w:tc>
        <w:tc>
          <w:tcPr>
            <w:tcW w:w="1134" w:type="dxa"/>
            <w:tcBorders>
              <w:top w:val="nil"/>
              <w:left w:val="nil"/>
              <w:bottom w:val="nil"/>
              <w:right w:val="single" w:sz="8" w:space="0" w:color="auto"/>
            </w:tcBorders>
            <w:shd w:val="clear" w:color="auto" w:fill="auto"/>
            <w:noWrap/>
            <w:vAlign w:val="center"/>
            <w:hideMark/>
          </w:tcPr>
          <w:p w14:paraId="502EF436"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345BA4D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12</w:t>
            </w:r>
          </w:p>
        </w:tc>
        <w:tc>
          <w:tcPr>
            <w:tcW w:w="992" w:type="dxa"/>
            <w:tcBorders>
              <w:top w:val="nil"/>
              <w:left w:val="nil"/>
              <w:bottom w:val="nil"/>
              <w:right w:val="single" w:sz="4" w:space="0" w:color="auto"/>
            </w:tcBorders>
            <w:shd w:val="clear" w:color="auto" w:fill="auto"/>
            <w:noWrap/>
            <w:vAlign w:val="center"/>
            <w:hideMark/>
          </w:tcPr>
          <w:p w14:paraId="3ACEC0A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076</w:t>
            </w:r>
          </w:p>
        </w:tc>
      </w:tr>
      <w:tr w:rsidR="005000E5" w:rsidRPr="00D306E9" w14:paraId="09A7ED16" w14:textId="77777777">
        <w:trPr>
          <w:trHeight w:val="237"/>
        </w:trPr>
        <w:tc>
          <w:tcPr>
            <w:tcW w:w="636" w:type="dxa"/>
            <w:tcBorders>
              <w:top w:val="nil"/>
              <w:left w:val="single" w:sz="4" w:space="0" w:color="auto"/>
              <w:bottom w:val="nil"/>
              <w:right w:val="single" w:sz="8" w:space="0" w:color="auto"/>
            </w:tcBorders>
            <w:shd w:val="clear" w:color="000000" w:fill="D9D9D9"/>
            <w:vAlign w:val="center"/>
            <w:hideMark/>
          </w:tcPr>
          <w:p w14:paraId="3845C87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9</w:t>
            </w:r>
          </w:p>
        </w:tc>
        <w:tc>
          <w:tcPr>
            <w:tcW w:w="781" w:type="dxa"/>
            <w:vMerge/>
            <w:tcBorders>
              <w:top w:val="nil"/>
              <w:left w:val="nil"/>
              <w:bottom w:val="single" w:sz="8" w:space="0" w:color="000000"/>
              <w:right w:val="single" w:sz="8" w:space="0" w:color="auto"/>
            </w:tcBorders>
            <w:vAlign w:val="center"/>
            <w:hideMark/>
          </w:tcPr>
          <w:p w14:paraId="6827DCDC"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000000" w:fill="D9D9D9"/>
            <w:noWrap/>
            <w:vAlign w:val="center"/>
            <w:hideMark/>
          </w:tcPr>
          <w:p w14:paraId="5C50D22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dme-miR-7 (hsa-miR-7-1)</w:t>
            </w:r>
          </w:p>
        </w:tc>
        <w:tc>
          <w:tcPr>
            <w:tcW w:w="1843" w:type="dxa"/>
            <w:tcBorders>
              <w:top w:val="nil"/>
              <w:left w:val="nil"/>
              <w:bottom w:val="nil"/>
              <w:right w:val="single" w:sz="8" w:space="0" w:color="auto"/>
            </w:tcBorders>
            <w:shd w:val="clear" w:color="000000" w:fill="D9D9D9"/>
            <w:noWrap/>
            <w:vAlign w:val="center"/>
            <w:hideMark/>
          </w:tcPr>
          <w:p w14:paraId="239A905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2271.7</w:t>
            </w:r>
          </w:p>
        </w:tc>
        <w:tc>
          <w:tcPr>
            <w:tcW w:w="1134" w:type="dxa"/>
            <w:tcBorders>
              <w:top w:val="nil"/>
              <w:left w:val="nil"/>
              <w:bottom w:val="nil"/>
              <w:right w:val="single" w:sz="8" w:space="0" w:color="auto"/>
            </w:tcBorders>
            <w:shd w:val="clear" w:color="000000" w:fill="D9D9D9"/>
            <w:noWrap/>
            <w:vAlign w:val="center"/>
            <w:hideMark/>
          </w:tcPr>
          <w:p w14:paraId="7BA0043D"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44CF7F90"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79</w:t>
            </w:r>
          </w:p>
        </w:tc>
        <w:tc>
          <w:tcPr>
            <w:tcW w:w="992" w:type="dxa"/>
            <w:tcBorders>
              <w:top w:val="nil"/>
              <w:left w:val="nil"/>
              <w:bottom w:val="nil"/>
              <w:right w:val="single" w:sz="4" w:space="0" w:color="auto"/>
            </w:tcBorders>
            <w:shd w:val="clear" w:color="000000" w:fill="D9D9D9"/>
            <w:noWrap/>
            <w:vAlign w:val="center"/>
            <w:hideMark/>
          </w:tcPr>
          <w:p w14:paraId="675D844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2</w:t>
            </w:r>
          </w:p>
        </w:tc>
      </w:tr>
      <w:tr w:rsidR="005000E5" w:rsidRPr="00D306E9" w14:paraId="663CFAF2" w14:textId="77777777">
        <w:trPr>
          <w:trHeight w:val="191"/>
        </w:trPr>
        <w:tc>
          <w:tcPr>
            <w:tcW w:w="636" w:type="dxa"/>
            <w:tcBorders>
              <w:top w:val="nil"/>
              <w:left w:val="single" w:sz="4" w:space="0" w:color="auto"/>
              <w:bottom w:val="nil"/>
              <w:right w:val="single" w:sz="8" w:space="0" w:color="auto"/>
            </w:tcBorders>
            <w:shd w:val="clear" w:color="auto" w:fill="auto"/>
            <w:vAlign w:val="center"/>
            <w:hideMark/>
          </w:tcPr>
          <w:p w14:paraId="0A3F2A4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0</w:t>
            </w:r>
          </w:p>
        </w:tc>
        <w:tc>
          <w:tcPr>
            <w:tcW w:w="781" w:type="dxa"/>
            <w:vMerge/>
            <w:tcBorders>
              <w:top w:val="nil"/>
              <w:left w:val="nil"/>
              <w:bottom w:val="single" w:sz="8" w:space="0" w:color="000000"/>
              <w:right w:val="single" w:sz="8" w:space="0" w:color="auto"/>
            </w:tcBorders>
            <w:vAlign w:val="center"/>
            <w:hideMark/>
          </w:tcPr>
          <w:p w14:paraId="3446A67D"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auto" w:fill="auto"/>
            <w:noWrap/>
            <w:vAlign w:val="center"/>
            <w:hideMark/>
          </w:tcPr>
          <w:p w14:paraId="156DCD13"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375-3p</w:t>
            </w:r>
          </w:p>
        </w:tc>
        <w:tc>
          <w:tcPr>
            <w:tcW w:w="1843" w:type="dxa"/>
            <w:tcBorders>
              <w:top w:val="nil"/>
              <w:left w:val="nil"/>
              <w:bottom w:val="nil"/>
              <w:right w:val="single" w:sz="8" w:space="0" w:color="auto"/>
            </w:tcBorders>
            <w:shd w:val="clear" w:color="auto" w:fill="auto"/>
            <w:noWrap/>
            <w:vAlign w:val="center"/>
            <w:hideMark/>
          </w:tcPr>
          <w:p w14:paraId="3061063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617420.06</w:t>
            </w:r>
          </w:p>
        </w:tc>
        <w:tc>
          <w:tcPr>
            <w:tcW w:w="1134" w:type="dxa"/>
            <w:tcBorders>
              <w:top w:val="nil"/>
              <w:left w:val="nil"/>
              <w:bottom w:val="nil"/>
              <w:right w:val="single" w:sz="8" w:space="0" w:color="auto"/>
            </w:tcBorders>
            <w:shd w:val="clear" w:color="auto" w:fill="auto"/>
            <w:noWrap/>
            <w:vAlign w:val="center"/>
            <w:hideMark/>
          </w:tcPr>
          <w:p w14:paraId="1537CA7E"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auto" w:fill="auto"/>
            <w:noWrap/>
            <w:vAlign w:val="center"/>
            <w:hideMark/>
          </w:tcPr>
          <w:p w14:paraId="185FEFD6"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72</w:t>
            </w:r>
          </w:p>
        </w:tc>
        <w:tc>
          <w:tcPr>
            <w:tcW w:w="992" w:type="dxa"/>
            <w:tcBorders>
              <w:top w:val="nil"/>
              <w:left w:val="nil"/>
              <w:bottom w:val="nil"/>
              <w:right w:val="single" w:sz="4" w:space="0" w:color="auto"/>
            </w:tcBorders>
            <w:shd w:val="clear" w:color="auto" w:fill="auto"/>
            <w:noWrap/>
            <w:vAlign w:val="center"/>
            <w:hideMark/>
          </w:tcPr>
          <w:p w14:paraId="338090BA"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0.437</w:t>
            </w:r>
          </w:p>
        </w:tc>
      </w:tr>
      <w:tr w:rsidR="005000E5" w:rsidRPr="00D306E9" w14:paraId="58D6087A" w14:textId="77777777">
        <w:trPr>
          <w:trHeight w:val="217"/>
        </w:trPr>
        <w:tc>
          <w:tcPr>
            <w:tcW w:w="636" w:type="dxa"/>
            <w:tcBorders>
              <w:top w:val="nil"/>
              <w:left w:val="single" w:sz="4" w:space="0" w:color="auto"/>
              <w:bottom w:val="nil"/>
              <w:right w:val="single" w:sz="8" w:space="0" w:color="auto"/>
            </w:tcBorders>
            <w:shd w:val="clear" w:color="000000" w:fill="D9D9D9"/>
            <w:vAlign w:val="center"/>
            <w:hideMark/>
          </w:tcPr>
          <w:p w14:paraId="4C740BC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1</w:t>
            </w:r>
          </w:p>
        </w:tc>
        <w:tc>
          <w:tcPr>
            <w:tcW w:w="781" w:type="dxa"/>
            <w:vMerge/>
            <w:tcBorders>
              <w:top w:val="nil"/>
              <w:left w:val="nil"/>
              <w:bottom w:val="single" w:sz="8" w:space="0" w:color="000000"/>
              <w:right w:val="single" w:sz="8" w:space="0" w:color="auto"/>
            </w:tcBorders>
            <w:vAlign w:val="center"/>
            <w:hideMark/>
          </w:tcPr>
          <w:p w14:paraId="1AF4A06B"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nil"/>
              <w:right w:val="single" w:sz="8" w:space="0" w:color="auto"/>
            </w:tcBorders>
            <w:shd w:val="clear" w:color="000000" w:fill="D9D9D9"/>
            <w:noWrap/>
            <w:vAlign w:val="center"/>
            <w:hideMark/>
          </w:tcPr>
          <w:p w14:paraId="35BAFB85"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23-3p</w:t>
            </w:r>
          </w:p>
        </w:tc>
        <w:tc>
          <w:tcPr>
            <w:tcW w:w="1843" w:type="dxa"/>
            <w:tcBorders>
              <w:top w:val="nil"/>
              <w:left w:val="nil"/>
              <w:bottom w:val="nil"/>
              <w:right w:val="single" w:sz="8" w:space="0" w:color="auto"/>
            </w:tcBorders>
            <w:shd w:val="clear" w:color="000000" w:fill="D9D9D9"/>
            <w:noWrap/>
            <w:vAlign w:val="center"/>
            <w:hideMark/>
          </w:tcPr>
          <w:p w14:paraId="614FDE34"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36.61</w:t>
            </w:r>
          </w:p>
        </w:tc>
        <w:tc>
          <w:tcPr>
            <w:tcW w:w="1134" w:type="dxa"/>
            <w:tcBorders>
              <w:top w:val="nil"/>
              <w:left w:val="nil"/>
              <w:bottom w:val="nil"/>
              <w:right w:val="single" w:sz="8" w:space="0" w:color="auto"/>
            </w:tcBorders>
            <w:shd w:val="clear" w:color="000000" w:fill="D9D9D9"/>
            <w:noWrap/>
            <w:vAlign w:val="center"/>
            <w:hideMark/>
          </w:tcPr>
          <w:p w14:paraId="500C5645"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lt;0.001</w:t>
            </w:r>
          </w:p>
        </w:tc>
        <w:tc>
          <w:tcPr>
            <w:tcW w:w="1319" w:type="dxa"/>
            <w:tcBorders>
              <w:top w:val="nil"/>
              <w:left w:val="nil"/>
              <w:bottom w:val="nil"/>
              <w:right w:val="single" w:sz="8" w:space="0" w:color="auto"/>
            </w:tcBorders>
            <w:shd w:val="clear" w:color="000000" w:fill="D9D9D9"/>
            <w:noWrap/>
            <w:vAlign w:val="center"/>
            <w:hideMark/>
          </w:tcPr>
          <w:p w14:paraId="045665B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7.79</w:t>
            </w:r>
          </w:p>
        </w:tc>
        <w:tc>
          <w:tcPr>
            <w:tcW w:w="992" w:type="dxa"/>
            <w:tcBorders>
              <w:top w:val="nil"/>
              <w:left w:val="nil"/>
              <w:bottom w:val="nil"/>
              <w:right w:val="single" w:sz="4" w:space="0" w:color="auto"/>
            </w:tcBorders>
            <w:shd w:val="clear" w:color="000000" w:fill="D9D9D9"/>
            <w:noWrap/>
            <w:vAlign w:val="center"/>
            <w:hideMark/>
          </w:tcPr>
          <w:p w14:paraId="0187FBDD"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17</w:t>
            </w:r>
          </w:p>
        </w:tc>
      </w:tr>
      <w:tr w:rsidR="005000E5" w:rsidRPr="00D306E9" w14:paraId="1AD813DF" w14:textId="77777777">
        <w:trPr>
          <w:trHeight w:val="85"/>
        </w:trPr>
        <w:tc>
          <w:tcPr>
            <w:tcW w:w="636" w:type="dxa"/>
            <w:tcBorders>
              <w:top w:val="nil"/>
              <w:left w:val="single" w:sz="4" w:space="0" w:color="auto"/>
              <w:bottom w:val="single" w:sz="8" w:space="0" w:color="auto"/>
              <w:right w:val="single" w:sz="8" w:space="0" w:color="auto"/>
            </w:tcBorders>
            <w:shd w:val="clear" w:color="auto" w:fill="auto"/>
            <w:vAlign w:val="center"/>
            <w:hideMark/>
          </w:tcPr>
          <w:p w14:paraId="26101D32"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42</w:t>
            </w:r>
          </w:p>
        </w:tc>
        <w:tc>
          <w:tcPr>
            <w:tcW w:w="781" w:type="dxa"/>
            <w:vMerge/>
            <w:tcBorders>
              <w:top w:val="nil"/>
              <w:left w:val="nil"/>
              <w:bottom w:val="single" w:sz="8" w:space="0" w:color="000000"/>
              <w:right w:val="single" w:sz="8" w:space="0" w:color="auto"/>
            </w:tcBorders>
            <w:vAlign w:val="center"/>
            <w:hideMark/>
          </w:tcPr>
          <w:p w14:paraId="533CC32E" w14:textId="77777777" w:rsidR="005000E5" w:rsidRPr="00D306E9" w:rsidRDefault="005000E5">
            <w:pPr>
              <w:spacing w:after="0" w:line="240" w:lineRule="auto"/>
              <w:rPr>
                <w:rFonts w:ascii="Times New Roman" w:eastAsia="Times New Roman" w:hAnsi="Times New Roman" w:cs="Times New Roman"/>
                <w:color w:val="000000"/>
                <w:lang w:eastAsia="en-AU"/>
              </w:rPr>
            </w:pPr>
          </w:p>
        </w:tc>
        <w:tc>
          <w:tcPr>
            <w:tcW w:w="3261" w:type="dxa"/>
            <w:tcBorders>
              <w:top w:val="nil"/>
              <w:left w:val="nil"/>
              <w:bottom w:val="single" w:sz="8" w:space="0" w:color="auto"/>
              <w:right w:val="single" w:sz="8" w:space="0" w:color="auto"/>
            </w:tcBorders>
            <w:shd w:val="clear" w:color="auto" w:fill="auto"/>
            <w:noWrap/>
            <w:vAlign w:val="center"/>
            <w:hideMark/>
          </w:tcPr>
          <w:p w14:paraId="5D18A881"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hsa-miR-29a-3p</w:t>
            </w:r>
          </w:p>
        </w:tc>
        <w:tc>
          <w:tcPr>
            <w:tcW w:w="1843" w:type="dxa"/>
            <w:tcBorders>
              <w:top w:val="nil"/>
              <w:left w:val="nil"/>
              <w:bottom w:val="single" w:sz="8" w:space="0" w:color="auto"/>
              <w:right w:val="single" w:sz="8" w:space="0" w:color="auto"/>
            </w:tcBorders>
            <w:shd w:val="clear" w:color="auto" w:fill="auto"/>
            <w:noWrap/>
            <w:vAlign w:val="center"/>
            <w:hideMark/>
          </w:tcPr>
          <w:p w14:paraId="1605532E"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34</w:t>
            </w:r>
          </w:p>
        </w:tc>
        <w:tc>
          <w:tcPr>
            <w:tcW w:w="1134" w:type="dxa"/>
            <w:tcBorders>
              <w:top w:val="nil"/>
              <w:left w:val="nil"/>
              <w:bottom w:val="single" w:sz="8" w:space="0" w:color="auto"/>
              <w:right w:val="single" w:sz="8" w:space="0" w:color="auto"/>
            </w:tcBorders>
            <w:shd w:val="clear" w:color="auto" w:fill="auto"/>
            <w:noWrap/>
            <w:vAlign w:val="center"/>
            <w:hideMark/>
          </w:tcPr>
          <w:p w14:paraId="6554B7E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49</w:t>
            </w:r>
          </w:p>
        </w:tc>
        <w:tc>
          <w:tcPr>
            <w:tcW w:w="1319" w:type="dxa"/>
            <w:tcBorders>
              <w:top w:val="nil"/>
              <w:left w:val="nil"/>
              <w:bottom w:val="single" w:sz="8" w:space="0" w:color="auto"/>
              <w:right w:val="single" w:sz="8" w:space="0" w:color="auto"/>
            </w:tcBorders>
            <w:shd w:val="clear" w:color="auto" w:fill="auto"/>
            <w:noWrap/>
            <w:vAlign w:val="center"/>
            <w:hideMark/>
          </w:tcPr>
          <w:p w14:paraId="7E2092A7" w14:textId="77777777" w:rsidR="005000E5" w:rsidRPr="00D306E9" w:rsidRDefault="005000E5">
            <w:pPr>
              <w:spacing w:after="0" w:line="240" w:lineRule="auto"/>
              <w:jc w:val="center"/>
              <w:rPr>
                <w:rFonts w:ascii="Times New Roman" w:eastAsia="Times New Roman" w:hAnsi="Times New Roman" w:cs="Times New Roman"/>
                <w:color w:val="000000"/>
                <w:lang w:eastAsia="en-AU"/>
              </w:rPr>
            </w:pPr>
            <w:r w:rsidRPr="00D306E9">
              <w:rPr>
                <w:rFonts w:ascii="Times New Roman" w:eastAsia="Times New Roman" w:hAnsi="Times New Roman" w:cs="Times New Roman"/>
                <w:color w:val="000000"/>
                <w:lang w:eastAsia="en-AU"/>
              </w:rPr>
              <w:t>1.99</w:t>
            </w:r>
          </w:p>
        </w:tc>
        <w:tc>
          <w:tcPr>
            <w:tcW w:w="992" w:type="dxa"/>
            <w:tcBorders>
              <w:top w:val="nil"/>
              <w:left w:val="nil"/>
              <w:bottom w:val="single" w:sz="8" w:space="0" w:color="auto"/>
              <w:right w:val="single" w:sz="4" w:space="0" w:color="auto"/>
            </w:tcBorders>
            <w:shd w:val="clear" w:color="auto" w:fill="auto"/>
            <w:noWrap/>
            <w:vAlign w:val="center"/>
            <w:hideMark/>
          </w:tcPr>
          <w:p w14:paraId="42A6FA2B" w14:textId="77777777" w:rsidR="005000E5" w:rsidRPr="00D306E9" w:rsidRDefault="005000E5">
            <w:pPr>
              <w:spacing w:after="0" w:line="240" w:lineRule="auto"/>
              <w:jc w:val="center"/>
              <w:rPr>
                <w:rFonts w:ascii="Times New Roman" w:eastAsia="Times New Roman" w:hAnsi="Times New Roman" w:cs="Times New Roman"/>
                <w:color w:val="FF0000"/>
                <w:lang w:eastAsia="en-AU"/>
              </w:rPr>
            </w:pPr>
            <w:r w:rsidRPr="00D306E9">
              <w:rPr>
                <w:rFonts w:ascii="Times New Roman" w:eastAsia="Times New Roman" w:hAnsi="Times New Roman" w:cs="Times New Roman"/>
                <w:color w:val="FF0000"/>
                <w:lang w:eastAsia="en-AU"/>
              </w:rPr>
              <w:t>0.037</w:t>
            </w:r>
          </w:p>
        </w:tc>
      </w:tr>
    </w:tbl>
    <w:p w14:paraId="0197859F" w14:textId="7CD80812" w:rsidR="00742C66" w:rsidRPr="00F72A16" w:rsidRDefault="00193D17" w:rsidP="00907FC6">
      <w:pPr>
        <w:jc w:val="both"/>
        <w:rPr>
          <w:rFonts w:ascii="Times New Roman" w:hAnsi="Times New Roman" w:cs="Times New Roman"/>
          <w:sz w:val="24"/>
          <w:szCs w:val="24"/>
        </w:rPr>
      </w:pPr>
      <w:r w:rsidRPr="00F72A16">
        <w:rPr>
          <w:rFonts w:ascii="Times New Roman" w:hAnsi="Times New Roman" w:cs="Times New Roman"/>
          <w:b/>
          <w:bCs/>
          <w:sz w:val="24"/>
          <w:szCs w:val="24"/>
        </w:rPr>
        <w:t>Extended data Table 3</w:t>
      </w:r>
      <w:r w:rsidR="005000E5" w:rsidRPr="00F72A16">
        <w:rPr>
          <w:rFonts w:ascii="Times New Roman" w:hAnsi="Times New Roman" w:cs="Times New Roman"/>
          <w:sz w:val="24"/>
          <w:szCs w:val="24"/>
        </w:rPr>
        <w:t>. PREDICT microRNA signature</w:t>
      </w:r>
      <w:r w:rsidR="007E09E9" w:rsidRPr="00F72A16">
        <w:rPr>
          <w:rFonts w:ascii="Times New Roman" w:hAnsi="Times New Roman" w:cs="Times New Roman"/>
          <w:sz w:val="24"/>
          <w:szCs w:val="24"/>
        </w:rPr>
        <w:t xml:space="preserve"> c</w:t>
      </w:r>
      <w:r w:rsidR="005000E5" w:rsidRPr="00F72A16">
        <w:rPr>
          <w:rFonts w:ascii="Times New Roman" w:hAnsi="Times New Roman" w:cs="Times New Roman"/>
          <w:sz w:val="24"/>
          <w:szCs w:val="24"/>
        </w:rPr>
        <w:t xml:space="preserve">omposition derived through </w:t>
      </w:r>
      <w:r w:rsidR="006E692C" w:rsidRPr="00F72A16">
        <w:rPr>
          <w:rFonts w:ascii="Times New Roman" w:hAnsi="Times New Roman" w:cs="Times New Roman"/>
          <w:sz w:val="24"/>
          <w:szCs w:val="24"/>
        </w:rPr>
        <w:t>discovery wet-lab analyses</w:t>
      </w:r>
      <w:r w:rsidR="005000E5" w:rsidRPr="00F72A16">
        <w:rPr>
          <w:rFonts w:ascii="Times New Roman" w:hAnsi="Times New Roman" w:cs="Times New Roman"/>
          <w:sz w:val="24"/>
          <w:szCs w:val="24"/>
        </w:rPr>
        <w:t xml:space="preserve">.  All selected microRNAs and their relative levels (fold expression differences) are calculated as described in the methods section.  Statistical significance was </w:t>
      </w:r>
      <w:r w:rsidR="005000E5" w:rsidRPr="00F72A16">
        <w:rPr>
          <w:rFonts w:ascii="Times New Roman" w:hAnsi="Times New Roman" w:cs="Times New Roman"/>
          <w:sz w:val="24"/>
          <w:szCs w:val="24"/>
        </w:rPr>
        <w:lastRenderedPageBreak/>
        <w:t xml:space="preserve">calculated using Welch’s t-test wherein comparisons were made between the levels of plasma microRNA in cases (individuals newly diagnosed with T1D) to those that are age and sex-matched controls.  Tissue samples were compared across human islet microRNAs and human non-pancreatic insulin-negative tissues.  Details of human islet donors are available in </w:t>
      </w:r>
      <w:r w:rsidR="006B751B" w:rsidRPr="00F72A16">
        <w:rPr>
          <w:rFonts w:ascii="Times New Roman" w:hAnsi="Times New Roman" w:cs="Times New Roman"/>
          <w:b/>
          <w:bCs/>
          <w:sz w:val="24"/>
          <w:szCs w:val="24"/>
        </w:rPr>
        <w:t>Extended Data Table 2</w:t>
      </w:r>
      <w:r w:rsidR="006B751B" w:rsidRPr="00F72A16">
        <w:rPr>
          <w:rFonts w:ascii="Times New Roman" w:hAnsi="Times New Roman" w:cs="Times New Roman"/>
          <w:sz w:val="24"/>
          <w:szCs w:val="24"/>
        </w:rPr>
        <w:t xml:space="preserve"> </w:t>
      </w:r>
      <w:r w:rsidR="005000E5" w:rsidRPr="00F72A16">
        <w:rPr>
          <w:rFonts w:ascii="Times New Roman" w:hAnsi="Times New Roman" w:cs="Times New Roman"/>
          <w:sz w:val="24"/>
          <w:szCs w:val="24"/>
        </w:rPr>
        <w:t xml:space="preserve">and presented earlier </w:t>
      </w:r>
      <w:r w:rsidR="005000E5"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s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</w:fldData>
        </w:fldChar>
      </w:r>
      <w:r w:rsidR="0041246E" w:rsidRPr="00F72A16">
        <w:rPr>
          <w:rFonts w:ascii="Times New Roman" w:hAnsi="Times New Roman" w:cs="Times New Roman"/>
          <w:sz w:val="24"/>
          <w:szCs w:val="24"/>
        </w:rPr>
        <w:instrText xml:space="preserve"> ADDIN EN.CITE </w:instrText>
      </w:r>
      <w:r w:rsidR="0041246E" w:rsidRPr="00F72A16">
        <w:rPr>
          <w:rFonts w:ascii="Times New Roman" w:hAnsi="Times New Roman" w:cs="Times New Roman"/>
          <w:sz w:val="24"/>
          <w:szCs w:val="24"/>
        </w:rPr>
        <w:fldChar w:fldCharType="begin">
          <w:fldData xml:space="preserve">PEVuZE5vdGU+PENpdGU+PEF1dGhvcj5Xb25nPC9BdXRob3I+PFllYXI+MjAyMTwvWWVhcj48UmVj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</w:fldData>
        </w:fldChar>
      </w:r>
      <w:r w:rsidR="0041246E" w:rsidRPr="00F72A16">
        <w:rPr>
          <w:rFonts w:ascii="Times New Roman" w:hAnsi="Times New Roman" w:cs="Times New Roman"/>
          <w:sz w:val="24"/>
          <w:szCs w:val="24"/>
        </w:rPr>
        <w:instrText xml:space="preserve"> ADDIN EN.CITE.DATA </w:instrText>
      </w:r>
      <w:r w:rsidR="0041246E" w:rsidRPr="00F72A16">
        <w:rPr>
          <w:rFonts w:ascii="Times New Roman" w:hAnsi="Times New Roman" w:cs="Times New Roman"/>
          <w:sz w:val="24"/>
          <w:szCs w:val="24"/>
        </w:rPr>
      </w:r>
      <w:r w:rsidR="0041246E" w:rsidRPr="00F72A16">
        <w:rPr>
          <w:rFonts w:ascii="Times New Roman" w:hAnsi="Times New Roman" w:cs="Times New Roman"/>
          <w:sz w:val="24"/>
          <w:szCs w:val="24"/>
        </w:rPr>
        <w:fldChar w:fldCharType="end"/>
      </w:r>
      <w:r w:rsidR="005000E5" w:rsidRPr="00F72A16">
        <w:rPr>
          <w:rFonts w:ascii="Times New Roman" w:hAnsi="Times New Roman" w:cs="Times New Roman"/>
          <w:sz w:val="24"/>
          <w:szCs w:val="24"/>
        </w:rPr>
      </w:r>
      <w:r w:rsidR="005000E5" w:rsidRPr="00F72A16">
        <w:rPr>
          <w:rFonts w:ascii="Times New Roman" w:hAnsi="Times New Roman" w:cs="Times New Roman"/>
          <w:sz w:val="24"/>
          <w:szCs w:val="24"/>
        </w:rPr>
        <w:fldChar w:fldCharType="separate"/>
      </w:r>
      <w:r w:rsidR="0041246E" w:rsidRPr="00F72A16">
        <w:rPr>
          <w:rFonts w:ascii="Times New Roman" w:hAnsi="Times New Roman" w:cs="Times New Roman"/>
          <w:noProof/>
          <w:sz w:val="24"/>
          <w:szCs w:val="24"/>
          <w:vertAlign w:val="superscript"/>
        </w:rPr>
        <w:t>26,27</w:t>
      </w:r>
      <w:r w:rsidR="005000E5" w:rsidRPr="00F72A16">
        <w:rPr>
          <w:rFonts w:ascii="Times New Roman" w:hAnsi="Times New Roman" w:cs="Times New Roman"/>
          <w:sz w:val="24"/>
          <w:szCs w:val="24"/>
        </w:rPr>
        <w:fldChar w:fldCharType="end"/>
      </w:r>
      <w:r w:rsidR="005000E5" w:rsidRPr="00F72A16">
        <w:rPr>
          <w:rFonts w:ascii="Times New Roman" w:hAnsi="Times New Roman" w:cs="Times New Roman"/>
          <w:sz w:val="24"/>
          <w:szCs w:val="24"/>
        </w:rPr>
        <w:t xml:space="preserve">. </w:t>
      </w:r>
    </w:p>
    <w:p w14:paraId="67CD05FE" w14:textId="77777777" w:rsidR="00742C66" w:rsidRPr="00F72A16" w:rsidRDefault="00742C66">
      <w:pPr>
        <w:rPr>
          <w:rFonts w:ascii="Times New Roman" w:hAnsi="Times New Roman" w:cs="Times New Roman"/>
          <w:sz w:val="24"/>
          <w:szCs w:val="24"/>
        </w:rPr>
      </w:pPr>
      <w:r w:rsidRPr="00F72A16">
        <w:rPr>
          <w:rFonts w:ascii="Times New Roman" w:hAnsi="Times New Roman" w:cs="Times New Roman"/>
          <w:sz w:val="24"/>
          <w:szCs w:val="24"/>
        </w:rPr>
        <w:br w:type="page"/>
      </w:r>
    </w:p>
    <w:p w14:paraId="3F6BCA2C" w14:textId="77777777" w:rsidR="00742C66" w:rsidRPr="00F72A16" w:rsidRDefault="00742C66" w:rsidP="005000E5">
      <w:pPr>
        <w:jc w:val="both"/>
        <w:rPr>
          <w:rFonts w:ascii="Times New Roman" w:hAnsi="Times New Roman" w:cs="Times New Roman"/>
          <w:sz w:val="24"/>
          <w:szCs w:val="24"/>
        </w:rPr>
        <w:sectPr w:rsidR="00742C66" w:rsidRPr="00F72A16">
          <w:headerReference w:type="default" r:id="rId11"/>
          <w:footerReference w:type="default" r:id="rId12"/>
          <w:pgSz w:w="11906" w:h="16838"/>
          <w:pgMar w:top="1440" w:right="1440" w:bottom="1440" w:left="1440" w:header="708" w:footer="708" w:gutter="0"/>
          <w:cols w:space="708"/>
          <w:docGrid w:linePitch="360"/>
        </w:sectPr>
      </w:pPr>
    </w:p>
    <w:p w14:paraId="694883EC" w14:textId="64FD03B5" w:rsidR="00742C66" w:rsidRPr="00F72A16" w:rsidRDefault="00742C66" w:rsidP="00742C66">
      <w:pPr>
        <w:rPr>
          <w:rFonts w:ascii="Times New Roman" w:hAnsi="Times New Roman" w:cs="Times New Roman"/>
          <w:b/>
          <w:sz w:val="24"/>
          <w:szCs w:val="24"/>
        </w:rPr>
      </w:pPr>
      <w:r w:rsidRPr="00F72A16">
        <w:rPr>
          <w:rFonts w:ascii="Times New Roman" w:hAnsi="Times New Roman" w:cs="Times New Roman"/>
          <w:b/>
          <w:bCs/>
          <w:sz w:val="24"/>
          <w:szCs w:val="24"/>
        </w:rPr>
        <w:lastRenderedPageBreak/>
        <w:t xml:space="preserve">Extended Data Table 4: </w:t>
      </w:r>
    </w:p>
    <w:tbl>
      <w:tblPr>
        <w:tblW w:w="11677" w:type="dxa"/>
        <w:tblInd w:w="118" w:type="dxa"/>
        <w:tblLook w:val="04A0" w:firstRow="1" w:lastRow="0" w:firstColumn="1" w:lastColumn="0" w:noHBand="0" w:noVBand="1"/>
      </w:tblPr>
      <w:tblGrid>
        <w:gridCol w:w="456"/>
        <w:gridCol w:w="506"/>
        <w:gridCol w:w="1630"/>
        <w:gridCol w:w="1021"/>
        <w:gridCol w:w="1510"/>
        <w:gridCol w:w="2496"/>
        <w:gridCol w:w="5664"/>
      </w:tblGrid>
      <w:tr w:rsidR="00137061" w:rsidRPr="00F72A16" w14:paraId="103BD1F7" w14:textId="77777777" w:rsidTr="00137061">
        <w:trPr>
          <w:trHeight w:val="300"/>
        </w:trPr>
        <w:tc>
          <w:tcPr>
            <w:tcW w:w="41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DF9D59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c>
          <w:tcPr>
            <w:tcW w:w="465" w:type="dxa"/>
            <w:vMerge w:val="restart"/>
            <w:tcBorders>
              <w:top w:val="single" w:sz="8" w:space="0" w:color="auto"/>
              <w:left w:val="single" w:sz="8" w:space="0" w:color="auto"/>
              <w:bottom w:val="single" w:sz="8" w:space="0" w:color="000000"/>
              <w:right w:val="single" w:sz="8" w:space="0" w:color="auto"/>
            </w:tcBorders>
            <w:shd w:val="clear" w:color="auto" w:fill="auto"/>
            <w:textDirection w:val="btLr"/>
            <w:vAlign w:val="center"/>
            <w:hideMark/>
          </w:tcPr>
          <w:p w14:paraId="1484E2E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riterion</w:t>
            </w:r>
          </w:p>
        </w:tc>
        <w:tc>
          <w:tcPr>
            <w:tcW w:w="13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902270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Assay ID</w:t>
            </w:r>
          </w:p>
        </w:tc>
        <w:tc>
          <w:tcPr>
            <w:tcW w:w="102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29F8F8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miRNA assay</w:t>
            </w:r>
          </w:p>
        </w:tc>
        <w:tc>
          <w:tcPr>
            <w:tcW w:w="1279" w:type="dxa"/>
            <w:tcBorders>
              <w:top w:val="single" w:sz="8" w:space="0" w:color="auto"/>
              <w:left w:val="nil"/>
              <w:bottom w:val="nil"/>
              <w:right w:val="single" w:sz="8" w:space="0" w:color="auto"/>
            </w:tcBorders>
            <w:shd w:val="clear" w:color="auto" w:fill="auto"/>
            <w:noWrap/>
            <w:vAlign w:val="center"/>
            <w:hideMark/>
          </w:tcPr>
          <w:p w14:paraId="61CAB86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c>
          <w:tcPr>
            <w:tcW w:w="2400" w:type="dxa"/>
            <w:tcBorders>
              <w:top w:val="single" w:sz="8" w:space="0" w:color="auto"/>
              <w:left w:val="nil"/>
              <w:bottom w:val="nil"/>
              <w:right w:val="single" w:sz="8" w:space="0" w:color="auto"/>
            </w:tcBorders>
            <w:shd w:val="clear" w:color="auto" w:fill="auto"/>
            <w:noWrap/>
            <w:vAlign w:val="center"/>
            <w:hideMark/>
          </w:tcPr>
          <w:p w14:paraId="3910131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c>
          <w:tcPr>
            <w:tcW w:w="4726" w:type="dxa"/>
            <w:tcBorders>
              <w:top w:val="single" w:sz="8" w:space="0" w:color="auto"/>
              <w:left w:val="nil"/>
              <w:bottom w:val="nil"/>
              <w:right w:val="single" w:sz="8" w:space="0" w:color="auto"/>
            </w:tcBorders>
            <w:shd w:val="clear" w:color="auto" w:fill="auto"/>
            <w:noWrap/>
            <w:vAlign w:val="center"/>
            <w:hideMark/>
          </w:tcPr>
          <w:p w14:paraId="38B8450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r>
      <w:tr w:rsidR="00137061" w:rsidRPr="00F72A16" w14:paraId="453F79D2" w14:textId="77777777" w:rsidTr="00137061">
        <w:trPr>
          <w:trHeight w:val="522"/>
        </w:trPr>
        <w:tc>
          <w:tcPr>
            <w:tcW w:w="412" w:type="dxa"/>
            <w:vMerge/>
            <w:tcBorders>
              <w:top w:val="single" w:sz="8" w:space="0" w:color="auto"/>
              <w:left w:val="single" w:sz="8" w:space="0" w:color="auto"/>
              <w:bottom w:val="single" w:sz="8" w:space="0" w:color="000000"/>
              <w:right w:val="single" w:sz="8" w:space="0" w:color="auto"/>
            </w:tcBorders>
            <w:vAlign w:val="center"/>
            <w:hideMark/>
          </w:tcPr>
          <w:p w14:paraId="61F2B6B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465" w:type="dxa"/>
            <w:vMerge/>
            <w:tcBorders>
              <w:top w:val="single" w:sz="8" w:space="0" w:color="auto"/>
              <w:left w:val="single" w:sz="8" w:space="0" w:color="auto"/>
              <w:bottom w:val="single" w:sz="8" w:space="0" w:color="000000"/>
              <w:right w:val="single" w:sz="8" w:space="0" w:color="auto"/>
            </w:tcBorders>
            <w:vAlign w:val="center"/>
            <w:hideMark/>
          </w:tcPr>
          <w:p w14:paraId="375856F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vMerge/>
            <w:tcBorders>
              <w:top w:val="single" w:sz="8" w:space="0" w:color="auto"/>
              <w:left w:val="single" w:sz="8" w:space="0" w:color="auto"/>
              <w:bottom w:val="single" w:sz="8" w:space="0" w:color="000000"/>
              <w:right w:val="single" w:sz="8" w:space="0" w:color="auto"/>
            </w:tcBorders>
            <w:vAlign w:val="center"/>
            <w:hideMark/>
          </w:tcPr>
          <w:p w14:paraId="530DC67B"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021" w:type="dxa"/>
            <w:vMerge/>
            <w:tcBorders>
              <w:top w:val="single" w:sz="8" w:space="0" w:color="auto"/>
              <w:left w:val="single" w:sz="8" w:space="0" w:color="auto"/>
              <w:bottom w:val="single" w:sz="8" w:space="0" w:color="000000"/>
              <w:right w:val="single" w:sz="8" w:space="0" w:color="auto"/>
            </w:tcBorders>
            <w:vAlign w:val="center"/>
            <w:hideMark/>
          </w:tcPr>
          <w:p w14:paraId="52843AB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279" w:type="dxa"/>
            <w:tcBorders>
              <w:top w:val="nil"/>
              <w:left w:val="nil"/>
              <w:bottom w:val="nil"/>
              <w:right w:val="single" w:sz="8" w:space="0" w:color="auto"/>
            </w:tcBorders>
            <w:shd w:val="clear" w:color="auto" w:fill="auto"/>
            <w:noWrap/>
            <w:vAlign w:val="center"/>
            <w:hideMark/>
          </w:tcPr>
          <w:p w14:paraId="274573F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omosome</w:t>
            </w:r>
          </w:p>
        </w:tc>
        <w:tc>
          <w:tcPr>
            <w:tcW w:w="2400" w:type="dxa"/>
            <w:tcBorders>
              <w:top w:val="nil"/>
              <w:left w:val="nil"/>
              <w:bottom w:val="nil"/>
              <w:right w:val="single" w:sz="8" w:space="0" w:color="auto"/>
            </w:tcBorders>
            <w:shd w:val="clear" w:color="auto" w:fill="auto"/>
            <w:noWrap/>
            <w:vAlign w:val="center"/>
            <w:hideMark/>
          </w:tcPr>
          <w:p w14:paraId="2E7E879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Genomic location based on GRCh38.p14 NCBI Gene</w:t>
            </w:r>
          </w:p>
        </w:tc>
        <w:tc>
          <w:tcPr>
            <w:tcW w:w="4726" w:type="dxa"/>
            <w:tcBorders>
              <w:top w:val="nil"/>
              <w:left w:val="nil"/>
              <w:bottom w:val="nil"/>
              <w:right w:val="single" w:sz="8" w:space="0" w:color="auto"/>
            </w:tcBorders>
            <w:shd w:val="clear" w:color="auto" w:fill="auto"/>
            <w:noWrap/>
            <w:vAlign w:val="center"/>
            <w:hideMark/>
          </w:tcPr>
          <w:p w14:paraId="4723D8C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miRbase link</w:t>
            </w:r>
          </w:p>
        </w:tc>
      </w:tr>
      <w:tr w:rsidR="00137061" w:rsidRPr="00F72A16" w14:paraId="6A47A4AB" w14:textId="77777777" w:rsidTr="00137061">
        <w:trPr>
          <w:trHeight w:val="54"/>
        </w:trPr>
        <w:tc>
          <w:tcPr>
            <w:tcW w:w="412" w:type="dxa"/>
            <w:vMerge/>
            <w:tcBorders>
              <w:top w:val="single" w:sz="8" w:space="0" w:color="auto"/>
              <w:left w:val="single" w:sz="8" w:space="0" w:color="auto"/>
              <w:bottom w:val="single" w:sz="8" w:space="0" w:color="000000"/>
              <w:right w:val="single" w:sz="8" w:space="0" w:color="auto"/>
            </w:tcBorders>
            <w:vAlign w:val="center"/>
            <w:hideMark/>
          </w:tcPr>
          <w:p w14:paraId="2F3143F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465" w:type="dxa"/>
            <w:vMerge/>
            <w:tcBorders>
              <w:top w:val="single" w:sz="8" w:space="0" w:color="auto"/>
              <w:left w:val="single" w:sz="8" w:space="0" w:color="auto"/>
              <w:bottom w:val="single" w:sz="8" w:space="0" w:color="000000"/>
              <w:right w:val="single" w:sz="8" w:space="0" w:color="auto"/>
            </w:tcBorders>
            <w:vAlign w:val="center"/>
            <w:hideMark/>
          </w:tcPr>
          <w:p w14:paraId="1009D41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vMerge/>
            <w:tcBorders>
              <w:top w:val="single" w:sz="8" w:space="0" w:color="auto"/>
              <w:left w:val="single" w:sz="8" w:space="0" w:color="auto"/>
              <w:bottom w:val="single" w:sz="8" w:space="0" w:color="000000"/>
              <w:right w:val="single" w:sz="8" w:space="0" w:color="auto"/>
            </w:tcBorders>
            <w:vAlign w:val="center"/>
            <w:hideMark/>
          </w:tcPr>
          <w:p w14:paraId="641A6360"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021" w:type="dxa"/>
            <w:vMerge/>
            <w:tcBorders>
              <w:top w:val="single" w:sz="8" w:space="0" w:color="auto"/>
              <w:left w:val="single" w:sz="8" w:space="0" w:color="auto"/>
              <w:bottom w:val="single" w:sz="8" w:space="0" w:color="000000"/>
              <w:right w:val="single" w:sz="8" w:space="0" w:color="auto"/>
            </w:tcBorders>
            <w:vAlign w:val="center"/>
            <w:hideMark/>
          </w:tcPr>
          <w:p w14:paraId="63633EBA"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279" w:type="dxa"/>
            <w:tcBorders>
              <w:top w:val="nil"/>
              <w:left w:val="nil"/>
              <w:bottom w:val="single" w:sz="8" w:space="0" w:color="auto"/>
              <w:right w:val="single" w:sz="8" w:space="0" w:color="auto"/>
            </w:tcBorders>
            <w:shd w:val="clear" w:color="auto" w:fill="auto"/>
            <w:noWrap/>
            <w:vAlign w:val="center"/>
            <w:hideMark/>
          </w:tcPr>
          <w:p w14:paraId="16DE107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c>
          <w:tcPr>
            <w:tcW w:w="2400" w:type="dxa"/>
            <w:tcBorders>
              <w:top w:val="nil"/>
              <w:left w:val="nil"/>
              <w:bottom w:val="single" w:sz="8" w:space="0" w:color="auto"/>
              <w:right w:val="single" w:sz="8" w:space="0" w:color="auto"/>
            </w:tcBorders>
            <w:shd w:val="clear" w:color="auto" w:fill="auto"/>
            <w:noWrap/>
            <w:vAlign w:val="center"/>
            <w:hideMark/>
          </w:tcPr>
          <w:p w14:paraId="602B43F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c>
          <w:tcPr>
            <w:tcW w:w="4726" w:type="dxa"/>
            <w:tcBorders>
              <w:top w:val="nil"/>
              <w:left w:val="nil"/>
              <w:bottom w:val="single" w:sz="8" w:space="0" w:color="auto"/>
              <w:right w:val="single" w:sz="8" w:space="0" w:color="auto"/>
            </w:tcBorders>
            <w:shd w:val="clear" w:color="auto" w:fill="auto"/>
            <w:noWrap/>
            <w:vAlign w:val="center"/>
            <w:hideMark/>
          </w:tcPr>
          <w:p w14:paraId="76DBD35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w:t>
            </w:r>
          </w:p>
        </w:tc>
      </w:tr>
      <w:tr w:rsidR="00137061" w:rsidRPr="00F72A16" w14:paraId="59D16E32" w14:textId="77777777" w:rsidTr="00137061">
        <w:trPr>
          <w:trHeight w:val="363"/>
        </w:trPr>
        <w:tc>
          <w:tcPr>
            <w:tcW w:w="412" w:type="dxa"/>
            <w:tcBorders>
              <w:top w:val="nil"/>
              <w:left w:val="single" w:sz="8" w:space="0" w:color="auto"/>
              <w:bottom w:val="nil"/>
              <w:right w:val="single" w:sz="8" w:space="0" w:color="auto"/>
            </w:tcBorders>
            <w:shd w:val="clear" w:color="000000" w:fill="D9D9D9"/>
            <w:vAlign w:val="center"/>
            <w:hideMark/>
          </w:tcPr>
          <w:p w14:paraId="59851BE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w:t>
            </w:r>
          </w:p>
        </w:tc>
        <w:tc>
          <w:tcPr>
            <w:tcW w:w="46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628C0FF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Identified through discovery analyses</w:t>
            </w:r>
          </w:p>
        </w:tc>
        <w:tc>
          <w:tcPr>
            <w:tcW w:w="1374" w:type="dxa"/>
            <w:tcBorders>
              <w:top w:val="nil"/>
              <w:left w:val="nil"/>
              <w:bottom w:val="nil"/>
              <w:right w:val="single" w:sz="8" w:space="0" w:color="auto"/>
            </w:tcBorders>
            <w:shd w:val="clear" w:color="000000" w:fill="D9D9D9"/>
            <w:noWrap/>
            <w:vAlign w:val="center"/>
            <w:hideMark/>
          </w:tcPr>
          <w:p w14:paraId="324E10B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78_hsa-miR-145_A</w:t>
            </w:r>
          </w:p>
        </w:tc>
        <w:tc>
          <w:tcPr>
            <w:tcW w:w="1021" w:type="dxa"/>
            <w:tcBorders>
              <w:top w:val="nil"/>
              <w:left w:val="nil"/>
              <w:bottom w:val="nil"/>
              <w:right w:val="single" w:sz="8" w:space="0" w:color="auto"/>
            </w:tcBorders>
            <w:shd w:val="clear" w:color="000000" w:fill="D9D9D9"/>
            <w:noWrap/>
            <w:vAlign w:val="center"/>
            <w:hideMark/>
          </w:tcPr>
          <w:p w14:paraId="77E2F71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45-5p</w:t>
            </w:r>
          </w:p>
        </w:tc>
        <w:tc>
          <w:tcPr>
            <w:tcW w:w="1279" w:type="dxa"/>
            <w:tcBorders>
              <w:top w:val="nil"/>
              <w:left w:val="nil"/>
              <w:bottom w:val="nil"/>
              <w:right w:val="single" w:sz="8" w:space="0" w:color="auto"/>
            </w:tcBorders>
            <w:shd w:val="clear" w:color="000000" w:fill="D9D9D9"/>
            <w:noWrap/>
            <w:vAlign w:val="center"/>
            <w:hideMark/>
          </w:tcPr>
          <w:p w14:paraId="014B266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5</w:t>
            </w:r>
          </w:p>
        </w:tc>
        <w:tc>
          <w:tcPr>
            <w:tcW w:w="2400" w:type="dxa"/>
            <w:tcBorders>
              <w:top w:val="nil"/>
              <w:left w:val="nil"/>
              <w:bottom w:val="nil"/>
              <w:right w:val="single" w:sz="8" w:space="0" w:color="auto"/>
            </w:tcBorders>
            <w:shd w:val="clear" w:color="000000" w:fill="D9D9D9"/>
            <w:noWrap/>
            <w:vAlign w:val="center"/>
            <w:hideMark/>
          </w:tcPr>
          <w:p w14:paraId="3B0DC1D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49430646..149430733</w:t>
            </w:r>
          </w:p>
        </w:tc>
        <w:tc>
          <w:tcPr>
            <w:tcW w:w="4726" w:type="dxa"/>
            <w:tcBorders>
              <w:top w:val="nil"/>
              <w:left w:val="nil"/>
              <w:bottom w:val="nil"/>
              <w:right w:val="single" w:sz="8" w:space="0" w:color="auto"/>
            </w:tcBorders>
            <w:shd w:val="clear" w:color="000000" w:fill="D9D9D9"/>
            <w:noWrap/>
            <w:vAlign w:val="center"/>
            <w:hideMark/>
          </w:tcPr>
          <w:p w14:paraId="19D34A2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37</w:t>
            </w:r>
          </w:p>
        </w:tc>
      </w:tr>
      <w:tr w:rsidR="00137061" w:rsidRPr="00F72A16" w14:paraId="1B421232"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527D69C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w:t>
            </w:r>
          </w:p>
        </w:tc>
        <w:tc>
          <w:tcPr>
            <w:tcW w:w="465" w:type="dxa"/>
            <w:vMerge/>
            <w:tcBorders>
              <w:top w:val="nil"/>
              <w:left w:val="single" w:sz="8" w:space="0" w:color="auto"/>
              <w:bottom w:val="single" w:sz="8" w:space="0" w:color="000000"/>
              <w:right w:val="single" w:sz="8" w:space="0" w:color="auto"/>
            </w:tcBorders>
            <w:vAlign w:val="center"/>
            <w:hideMark/>
          </w:tcPr>
          <w:p w14:paraId="3050BE0E"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2497FE1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80_hsa-miR-181a_A</w:t>
            </w:r>
          </w:p>
        </w:tc>
        <w:tc>
          <w:tcPr>
            <w:tcW w:w="1021" w:type="dxa"/>
            <w:tcBorders>
              <w:top w:val="nil"/>
              <w:left w:val="nil"/>
              <w:bottom w:val="nil"/>
              <w:right w:val="single" w:sz="8" w:space="0" w:color="auto"/>
            </w:tcBorders>
            <w:shd w:val="clear" w:color="auto" w:fill="auto"/>
            <w:noWrap/>
            <w:vAlign w:val="center"/>
            <w:hideMark/>
          </w:tcPr>
          <w:p w14:paraId="75FBC4D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81a-5p</w:t>
            </w:r>
          </w:p>
        </w:tc>
        <w:tc>
          <w:tcPr>
            <w:tcW w:w="1279" w:type="dxa"/>
            <w:tcBorders>
              <w:top w:val="single" w:sz="8" w:space="0" w:color="auto"/>
              <w:left w:val="nil"/>
              <w:bottom w:val="nil"/>
              <w:right w:val="single" w:sz="8" w:space="0" w:color="auto"/>
            </w:tcBorders>
            <w:shd w:val="clear" w:color="000000" w:fill="D9D9D9"/>
            <w:noWrap/>
            <w:vAlign w:val="center"/>
            <w:hideMark/>
          </w:tcPr>
          <w:p w14:paraId="7286DE5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3B0DAF6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98859044..198859153</w:t>
            </w:r>
          </w:p>
        </w:tc>
        <w:tc>
          <w:tcPr>
            <w:tcW w:w="4726" w:type="dxa"/>
            <w:tcBorders>
              <w:top w:val="single" w:sz="8" w:space="0" w:color="auto"/>
              <w:left w:val="nil"/>
              <w:bottom w:val="nil"/>
              <w:right w:val="single" w:sz="8" w:space="0" w:color="auto"/>
            </w:tcBorders>
            <w:shd w:val="clear" w:color="000000" w:fill="D9D9D9"/>
            <w:noWrap/>
            <w:vAlign w:val="center"/>
            <w:hideMark/>
          </w:tcPr>
          <w:p w14:paraId="170E50E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56</w:t>
            </w:r>
          </w:p>
        </w:tc>
      </w:tr>
      <w:tr w:rsidR="00137061" w:rsidRPr="00F72A16" w14:paraId="10EB987D"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50C0DA0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w:t>
            </w:r>
          </w:p>
        </w:tc>
        <w:tc>
          <w:tcPr>
            <w:tcW w:w="465" w:type="dxa"/>
            <w:vMerge/>
            <w:tcBorders>
              <w:top w:val="nil"/>
              <w:left w:val="single" w:sz="8" w:space="0" w:color="auto"/>
              <w:bottom w:val="single" w:sz="8" w:space="0" w:color="000000"/>
              <w:right w:val="single" w:sz="8" w:space="0" w:color="auto"/>
            </w:tcBorders>
            <w:vAlign w:val="center"/>
            <w:hideMark/>
          </w:tcPr>
          <w:p w14:paraId="117A5FBF"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1EB7E44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52_hsa-miR-127_A</w:t>
            </w:r>
          </w:p>
        </w:tc>
        <w:tc>
          <w:tcPr>
            <w:tcW w:w="1021" w:type="dxa"/>
            <w:tcBorders>
              <w:top w:val="nil"/>
              <w:left w:val="nil"/>
              <w:bottom w:val="nil"/>
              <w:right w:val="single" w:sz="8" w:space="0" w:color="auto"/>
            </w:tcBorders>
            <w:shd w:val="clear" w:color="000000" w:fill="D9D9D9"/>
            <w:noWrap/>
            <w:vAlign w:val="center"/>
            <w:hideMark/>
          </w:tcPr>
          <w:p w14:paraId="0FBC382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27-3p</w:t>
            </w:r>
          </w:p>
        </w:tc>
        <w:tc>
          <w:tcPr>
            <w:tcW w:w="1279" w:type="dxa"/>
            <w:tcBorders>
              <w:top w:val="single" w:sz="8" w:space="0" w:color="auto"/>
              <w:left w:val="nil"/>
              <w:bottom w:val="nil"/>
              <w:right w:val="single" w:sz="8" w:space="0" w:color="auto"/>
            </w:tcBorders>
            <w:shd w:val="clear" w:color="000000" w:fill="D9D9D9"/>
            <w:noWrap/>
            <w:vAlign w:val="center"/>
            <w:hideMark/>
          </w:tcPr>
          <w:p w14:paraId="293C37D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4</w:t>
            </w:r>
          </w:p>
        </w:tc>
        <w:tc>
          <w:tcPr>
            <w:tcW w:w="2400" w:type="dxa"/>
            <w:tcBorders>
              <w:top w:val="single" w:sz="8" w:space="0" w:color="auto"/>
              <w:left w:val="nil"/>
              <w:bottom w:val="nil"/>
              <w:right w:val="single" w:sz="8" w:space="0" w:color="auto"/>
            </w:tcBorders>
            <w:shd w:val="clear" w:color="000000" w:fill="D9D9D9"/>
            <w:noWrap/>
            <w:vAlign w:val="center"/>
            <w:hideMark/>
          </w:tcPr>
          <w:p w14:paraId="063759F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0882979..100883075</w:t>
            </w:r>
          </w:p>
        </w:tc>
        <w:tc>
          <w:tcPr>
            <w:tcW w:w="4726" w:type="dxa"/>
            <w:tcBorders>
              <w:top w:val="single" w:sz="8" w:space="0" w:color="auto"/>
              <w:left w:val="nil"/>
              <w:bottom w:val="nil"/>
              <w:right w:val="single" w:sz="8" w:space="0" w:color="auto"/>
            </w:tcBorders>
            <w:shd w:val="clear" w:color="000000" w:fill="D9D9D9"/>
            <w:noWrap/>
            <w:vAlign w:val="center"/>
            <w:hideMark/>
          </w:tcPr>
          <w:p w14:paraId="14836CA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46</w:t>
            </w:r>
          </w:p>
        </w:tc>
      </w:tr>
      <w:tr w:rsidR="00137061" w:rsidRPr="00F72A16" w14:paraId="4EDF5C3D"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39459CC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w:t>
            </w:r>
          </w:p>
        </w:tc>
        <w:tc>
          <w:tcPr>
            <w:tcW w:w="465" w:type="dxa"/>
            <w:vMerge/>
            <w:tcBorders>
              <w:top w:val="nil"/>
              <w:left w:val="single" w:sz="8" w:space="0" w:color="auto"/>
              <w:bottom w:val="single" w:sz="8" w:space="0" w:color="000000"/>
              <w:right w:val="single" w:sz="8" w:space="0" w:color="auto"/>
            </w:tcBorders>
            <w:vAlign w:val="center"/>
            <w:hideMark/>
          </w:tcPr>
          <w:p w14:paraId="3E9C1599"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4F554D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49_hsa-miR-125b_A</w:t>
            </w:r>
          </w:p>
        </w:tc>
        <w:tc>
          <w:tcPr>
            <w:tcW w:w="1021" w:type="dxa"/>
            <w:tcBorders>
              <w:top w:val="nil"/>
              <w:left w:val="nil"/>
              <w:bottom w:val="nil"/>
              <w:right w:val="single" w:sz="8" w:space="0" w:color="auto"/>
            </w:tcBorders>
            <w:shd w:val="clear" w:color="auto" w:fill="auto"/>
            <w:noWrap/>
            <w:vAlign w:val="center"/>
            <w:hideMark/>
          </w:tcPr>
          <w:p w14:paraId="52C58AA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25b-5p</w:t>
            </w:r>
          </w:p>
        </w:tc>
        <w:tc>
          <w:tcPr>
            <w:tcW w:w="1279" w:type="dxa"/>
            <w:tcBorders>
              <w:top w:val="single" w:sz="8" w:space="0" w:color="auto"/>
              <w:left w:val="nil"/>
              <w:bottom w:val="nil"/>
              <w:right w:val="single" w:sz="8" w:space="0" w:color="auto"/>
            </w:tcBorders>
            <w:shd w:val="clear" w:color="000000" w:fill="D9D9D9"/>
            <w:noWrap/>
            <w:vAlign w:val="center"/>
            <w:hideMark/>
          </w:tcPr>
          <w:p w14:paraId="6CC2E0C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1</w:t>
            </w:r>
          </w:p>
        </w:tc>
        <w:tc>
          <w:tcPr>
            <w:tcW w:w="2400" w:type="dxa"/>
            <w:tcBorders>
              <w:top w:val="single" w:sz="8" w:space="0" w:color="auto"/>
              <w:left w:val="nil"/>
              <w:bottom w:val="nil"/>
              <w:right w:val="single" w:sz="8" w:space="0" w:color="auto"/>
            </w:tcBorders>
            <w:shd w:val="clear" w:color="000000" w:fill="D9D9D9"/>
            <w:noWrap/>
            <w:vAlign w:val="center"/>
            <w:hideMark/>
          </w:tcPr>
          <w:p w14:paraId="0B366FA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22099757..122099844</w:t>
            </w:r>
          </w:p>
        </w:tc>
        <w:tc>
          <w:tcPr>
            <w:tcW w:w="4726" w:type="dxa"/>
            <w:tcBorders>
              <w:top w:val="single" w:sz="8" w:space="0" w:color="auto"/>
              <w:left w:val="nil"/>
              <w:bottom w:val="nil"/>
              <w:right w:val="single" w:sz="8" w:space="0" w:color="auto"/>
            </w:tcBorders>
            <w:shd w:val="clear" w:color="000000" w:fill="D9D9D9"/>
            <w:noWrap/>
            <w:vAlign w:val="center"/>
            <w:hideMark/>
          </w:tcPr>
          <w:p w14:paraId="42659A5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23</w:t>
            </w:r>
          </w:p>
        </w:tc>
      </w:tr>
      <w:tr w:rsidR="00137061" w:rsidRPr="00F72A16" w14:paraId="20A8289B"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69E27F6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w:t>
            </w:r>
          </w:p>
        </w:tc>
        <w:tc>
          <w:tcPr>
            <w:tcW w:w="465" w:type="dxa"/>
            <w:vMerge/>
            <w:tcBorders>
              <w:top w:val="nil"/>
              <w:left w:val="single" w:sz="8" w:space="0" w:color="auto"/>
              <w:bottom w:val="single" w:sz="8" w:space="0" w:color="000000"/>
              <w:right w:val="single" w:sz="8" w:space="0" w:color="auto"/>
            </w:tcBorders>
            <w:vAlign w:val="center"/>
            <w:hideMark/>
          </w:tcPr>
          <w:p w14:paraId="313F6EB0"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986139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304_hsa-miR-199a-3p_A</w:t>
            </w:r>
          </w:p>
        </w:tc>
        <w:tc>
          <w:tcPr>
            <w:tcW w:w="1021" w:type="dxa"/>
            <w:tcBorders>
              <w:top w:val="nil"/>
              <w:left w:val="nil"/>
              <w:bottom w:val="nil"/>
              <w:right w:val="single" w:sz="8" w:space="0" w:color="auto"/>
            </w:tcBorders>
            <w:shd w:val="clear" w:color="000000" w:fill="D9D9D9"/>
            <w:noWrap/>
            <w:vAlign w:val="center"/>
            <w:hideMark/>
          </w:tcPr>
          <w:p w14:paraId="57AAE79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99a-3p</w:t>
            </w:r>
          </w:p>
        </w:tc>
        <w:tc>
          <w:tcPr>
            <w:tcW w:w="1279" w:type="dxa"/>
            <w:tcBorders>
              <w:top w:val="single" w:sz="8" w:space="0" w:color="auto"/>
              <w:left w:val="nil"/>
              <w:bottom w:val="nil"/>
              <w:right w:val="single" w:sz="8" w:space="0" w:color="auto"/>
            </w:tcBorders>
            <w:shd w:val="clear" w:color="000000" w:fill="D9D9D9"/>
            <w:noWrap/>
            <w:vAlign w:val="center"/>
            <w:hideMark/>
          </w:tcPr>
          <w:p w14:paraId="180ED64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0C3E0E6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817426..10817496</w:t>
            </w:r>
          </w:p>
        </w:tc>
        <w:tc>
          <w:tcPr>
            <w:tcW w:w="4726" w:type="dxa"/>
            <w:tcBorders>
              <w:top w:val="single" w:sz="8" w:space="0" w:color="auto"/>
              <w:left w:val="nil"/>
              <w:bottom w:val="nil"/>
              <w:right w:val="single" w:sz="8" w:space="0" w:color="auto"/>
            </w:tcBorders>
            <w:shd w:val="clear" w:color="000000" w:fill="D9D9D9"/>
            <w:noWrap/>
            <w:vAlign w:val="center"/>
            <w:hideMark/>
          </w:tcPr>
          <w:p w14:paraId="43BC0F6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32</w:t>
            </w:r>
          </w:p>
        </w:tc>
      </w:tr>
      <w:tr w:rsidR="00137061" w:rsidRPr="00F72A16" w14:paraId="01226B6A"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6E2A86A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6</w:t>
            </w:r>
          </w:p>
        </w:tc>
        <w:tc>
          <w:tcPr>
            <w:tcW w:w="465" w:type="dxa"/>
            <w:vMerge/>
            <w:tcBorders>
              <w:top w:val="nil"/>
              <w:left w:val="single" w:sz="8" w:space="0" w:color="auto"/>
              <w:bottom w:val="single" w:sz="8" w:space="0" w:color="000000"/>
              <w:right w:val="single" w:sz="8" w:space="0" w:color="auto"/>
            </w:tcBorders>
            <w:vAlign w:val="center"/>
            <w:hideMark/>
          </w:tcPr>
          <w:p w14:paraId="707C3497"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7FA7E2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70_hsa-miR-148a_A</w:t>
            </w:r>
          </w:p>
        </w:tc>
        <w:tc>
          <w:tcPr>
            <w:tcW w:w="1021" w:type="dxa"/>
            <w:tcBorders>
              <w:top w:val="nil"/>
              <w:left w:val="nil"/>
              <w:bottom w:val="nil"/>
              <w:right w:val="single" w:sz="8" w:space="0" w:color="auto"/>
            </w:tcBorders>
            <w:shd w:val="clear" w:color="auto" w:fill="auto"/>
            <w:noWrap/>
            <w:vAlign w:val="center"/>
            <w:hideMark/>
          </w:tcPr>
          <w:p w14:paraId="0FC6EE1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48a-3p</w:t>
            </w:r>
          </w:p>
        </w:tc>
        <w:tc>
          <w:tcPr>
            <w:tcW w:w="1279" w:type="dxa"/>
            <w:tcBorders>
              <w:top w:val="single" w:sz="8" w:space="0" w:color="auto"/>
              <w:left w:val="nil"/>
              <w:bottom w:val="nil"/>
              <w:right w:val="single" w:sz="8" w:space="0" w:color="auto"/>
            </w:tcBorders>
            <w:shd w:val="clear" w:color="000000" w:fill="D9D9D9"/>
            <w:noWrap/>
            <w:vAlign w:val="center"/>
            <w:hideMark/>
          </w:tcPr>
          <w:p w14:paraId="343C242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7</w:t>
            </w:r>
          </w:p>
        </w:tc>
        <w:tc>
          <w:tcPr>
            <w:tcW w:w="2400" w:type="dxa"/>
            <w:tcBorders>
              <w:top w:val="single" w:sz="8" w:space="0" w:color="auto"/>
              <w:left w:val="nil"/>
              <w:bottom w:val="nil"/>
              <w:right w:val="single" w:sz="8" w:space="0" w:color="auto"/>
            </w:tcBorders>
            <w:shd w:val="clear" w:color="000000" w:fill="D9D9D9"/>
            <w:noWrap/>
            <w:vAlign w:val="center"/>
            <w:hideMark/>
          </w:tcPr>
          <w:p w14:paraId="0242E33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5949919..25949986</w:t>
            </w:r>
          </w:p>
        </w:tc>
        <w:tc>
          <w:tcPr>
            <w:tcW w:w="4726" w:type="dxa"/>
            <w:tcBorders>
              <w:top w:val="single" w:sz="8" w:space="0" w:color="auto"/>
              <w:left w:val="nil"/>
              <w:bottom w:val="nil"/>
              <w:right w:val="single" w:sz="8" w:space="0" w:color="auto"/>
            </w:tcBorders>
            <w:shd w:val="clear" w:color="000000" w:fill="D9D9D9"/>
            <w:noWrap/>
            <w:vAlign w:val="center"/>
            <w:hideMark/>
          </w:tcPr>
          <w:p w14:paraId="5B12F3D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43</w:t>
            </w:r>
          </w:p>
        </w:tc>
      </w:tr>
      <w:tr w:rsidR="00137061" w:rsidRPr="00F72A16" w14:paraId="67BD13A7"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207F6AD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7</w:t>
            </w:r>
          </w:p>
        </w:tc>
        <w:tc>
          <w:tcPr>
            <w:tcW w:w="465" w:type="dxa"/>
            <w:vMerge/>
            <w:tcBorders>
              <w:top w:val="nil"/>
              <w:left w:val="single" w:sz="8" w:space="0" w:color="auto"/>
              <w:bottom w:val="single" w:sz="8" w:space="0" w:color="000000"/>
              <w:right w:val="single" w:sz="8" w:space="0" w:color="auto"/>
            </w:tcBorders>
            <w:vAlign w:val="center"/>
            <w:hideMark/>
          </w:tcPr>
          <w:p w14:paraId="5333AAAE"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027A70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12_hsa-miR-210_A</w:t>
            </w:r>
          </w:p>
        </w:tc>
        <w:tc>
          <w:tcPr>
            <w:tcW w:w="1021" w:type="dxa"/>
            <w:tcBorders>
              <w:top w:val="nil"/>
              <w:left w:val="nil"/>
              <w:bottom w:val="nil"/>
              <w:right w:val="single" w:sz="8" w:space="0" w:color="auto"/>
            </w:tcBorders>
            <w:shd w:val="clear" w:color="000000" w:fill="D9D9D9"/>
            <w:noWrap/>
            <w:vAlign w:val="center"/>
            <w:hideMark/>
          </w:tcPr>
          <w:p w14:paraId="0C3E554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10-3p</w:t>
            </w:r>
          </w:p>
        </w:tc>
        <w:tc>
          <w:tcPr>
            <w:tcW w:w="1279" w:type="dxa"/>
            <w:tcBorders>
              <w:top w:val="single" w:sz="8" w:space="0" w:color="auto"/>
              <w:left w:val="nil"/>
              <w:bottom w:val="nil"/>
              <w:right w:val="single" w:sz="8" w:space="0" w:color="auto"/>
            </w:tcBorders>
            <w:shd w:val="clear" w:color="000000" w:fill="D9D9D9"/>
            <w:noWrap/>
            <w:vAlign w:val="center"/>
            <w:hideMark/>
          </w:tcPr>
          <w:p w14:paraId="61BDFA7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1</w:t>
            </w:r>
          </w:p>
        </w:tc>
        <w:tc>
          <w:tcPr>
            <w:tcW w:w="2400" w:type="dxa"/>
            <w:tcBorders>
              <w:top w:val="single" w:sz="8" w:space="0" w:color="auto"/>
              <w:left w:val="nil"/>
              <w:bottom w:val="nil"/>
              <w:right w:val="single" w:sz="8" w:space="0" w:color="auto"/>
            </w:tcBorders>
            <w:shd w:val="clear" w:color="000000" w:fill="D9D9D9"/>
            <w:noWrap/>
            <w:vAlign w:val="center"/>
            <w:hideMark/>
          </w:tcPr>
          <w:p w14:paraId="503F663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68089..568198</w:t>
            </w:r>
          </w:p>
        </w:tc>
        <w:tc>
          <w:tcPr>
            <w:tcW w:w="4726" w:type="dxa"/>
            <w:tcBorders>
              <w:top w:val="single" w:sz="8" w:space="0" w:color="auto"/>
              <w:left w:val="nil"/>
              <w:bottom w:val="nil"/>
              <w:right w:val="single" w:sz="8" w:space="0" w:color="auto"/>
            </w:tcBorders>
            <w:shd w:val="clear" w:color="000000" w:fill="D9D9D9"/>
            <w:noWrap/>
            <w:vAlign w:val="center"/>
            <w:hideMark/>
          </w:tcPr>
          <w:p w14:paraId="2B4095B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67</w:t>
            </w:r>
          </w:p>
        </w:tc>
      </w:tr>
      <w:tr w:rsidR="00137061" w:rsidRPr="00F72A16" w14:paraId="13D52D91"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5BA7DD0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8</w:t>
            </w:r>
          </w:p>
        </w:tc>
        <w:tc>
          <w:tcPr>
            <w:tcW w:w="465" w:type="dxa"/>
            <w:vMerge/>
            <w:tcBorders>
              <w:top w:val="nil"/>
              <w:left w:val="single" w:sz="8" w:space="0" w:color="auto"/>
              <w:bottom w:val="single" w:sz="8" w:space="0" w:color="000000"/>
              <w:right w:val="single" w:sz="8" w:space="0" w:color="auto"/>
            </w:tcBorders>
            <w:vAlign w:val="center"/>
            <w:hideMark/>
          </w:tcPr>
          <w:p w14:paraId="51D692C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2FC9E29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1090_mmu-miR-93_A</w:t>
            </w:r>
          </w:p>
        </w:tc>
        <w:tc>
          <w:tcPr>
            <w:tcW w:w="1021" w:type="dxa"/>
            <w:tcBorders>
              <w:top w:val="nil"/>
              <w:left w:val="nil"/>
              <w:bottom w:val="nil"/>
              <w:right w:val="single" w:sz="8" w:space="0" w:color="auto"/>
            </w:tcBorders>
            <w:shd w:val="clear" w:color="auto" w:fill="auto"/>
            <w:noWrap/>
            <w:vAlign w:val="center"/>
            <w:hideMark/>
          </w:tcPr>
          <w:p w14:paraId="6F059B5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93-5p</w:t>
            </w:r>
          </w:p>
        </w:tc>
        <w:tc>
          <w:tcPr>
            <w:tcW w:w="1279" w:type="dxa"/>
            <w:tcBorders>
              <w:top w:val="single" w:sz="8" w:space="0" w:color="auto"/>
              <w:left w:val="nil"/>
              <w:bottom w:val="nil"/>
              <w:right w:val="single" w:sz="8" w:space="0" w:color="auto"/>
            </w:tcBorders>
            <w:shd w:val="clear" w:color="000000" w:fill="D9D9D9"/>
            <w:noWrap/>
            <w:vAlign w:val="center"/>
            <w:hideMark/>
          </w:tcPr>
          <w:p w14:paraId="353422A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7</w:t>
            </w:r>
          </w:p>
        </w:tc>
        <w:tc>
          <w:tcPr>
            <w:tcW w:w="2400" w:type="dxa"/>
            <w:tcBorders>
              <w:top w:val="single" w:sz="8" w:space="0" w:color="auto"/>
              <w:left w:val="nil"/>
              <w:bottom w:val="nil"/>
              <w:right w:val="single" w:sz="8" w:space="0" w:color="auto"/>
            </w:tcBorders>
            <w:shd w:val="clear" w:color="000000" w:fill="D9D9D9"/>
            <w:noWrap/>
            <w:vAlign w:val="center"/>
            <w:hideMark/>
          </w:tcPr>
          <w:p w14:paraId="2C22500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0093768 - 100093847</w:t>
            </w:r>
          </w:p>
        </w:tc>
        <w:tc>
          <w:tcPr>
            <w:tcW w:w="4726" w:type="dxa"/>
            <w:tcBorders>
              <w:top w:val="single" w:sz="8" w:space="0" w:color="auto"/>
              <w:left w:val="nil"/>
              <w:bottom w:val="nil"/>
              <w:right w:val="single" w:sz="8" w:space="0" w:color="auto"/>
            </w:tcBorders>
            <w:shd w:val="clear" w:color="000000" w:fill="D9D9D9"/>
            <w:noWrap/>
            <w:vAlign w:val="center"/>
            <w:hideMark/>
          </w:tcPr>
          <w:p w14:paraId="3B6459C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93</w:t>
            </w:r>
          </w:p>
        </w:tc>
      </w:tr>
      <w:tr w:rsidR="00137061" w:rsidRPr="00F72A16" w14:paraId="54131860"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7441DA5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9</w:t>
            </w:r>
          </w:p>
        </w:tc>
        <w:tc>
          <w:tcPr>
            <w:tcW w:w="465" w:type="dxa"/>
            <w:vMerge/>
            <w:tcBorders>
              <w:top w:val="nil"/>
              <w:left w:val="single" w:sz="8" w:space="0" w:color="auto"/>
              <w:bottom w:val="single" w:sz="8" w:space="0" w:color="000000"/>
              <w:right w:val="single" w:sz="8" w:space="0" w:color="auto"/>
            </w:tcBorders>
            <w:vAlign w:val="center"/>
            <w:hideMark/>
          </w:tcPr>
          <w:p w14:paraId="1D61D3B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4D0499A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8_hsa-miR-27a_A</w:t>
            </w:r>
          </w:p>
        </w:tc>
        <w:tc>
          <w:tcPr>
            <w:tcW w:w="1021" w:type="dxa"/>
            <w:tcBorders>
              <w:top w:val="nil"/>
              <w:left w:val="nil"/>
              <w:bottom w:val="nil"/>
              <w:right w:val="single" w:sz="8" w:space="0" w:color="auto"/>
            </w:tcBorders>
            <w:shd w:val="clear" w:color="000000" w:fill="D9D9D9"/>
            <w:noWrap/>
            <w:vAlign w:val="center"/>
            <w:hideMark/>
          </w:tcPr>
          <w:p w14:paraId="44878B0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7a-3p</w:t>
            </w:r>
          </w:p>
        </w:tc>
        <w:tc>
          <w:tcPr>
            <w:tcW w:w="1279" w:type="dxa"/>
            <w:tcBorders>
              <w:top w:val="single" w:sz="8" w:space="0" w:color="auto"/>
              <w:left w:val="nil"/>
              <w:bottom w:val="nil"/>
              <w:right w:val="single" w:sz="8" w:space="0" w:color="auto"/>
            </w:tcBorders>
            <w:shd w:val="clear" w:color="000000" w:fill="D9D9D9"/>
            <w:noWrap/>
            <w:vAlign w:val="center"/>
            <w:hideMark/>
          </w:tcPr>
          <w:p w14:paraId="7CDF809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2554015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3836440..13836517</w:t>
            </w:r>
          </w:p>
        </w:tc>
        <w:tc>
          <w:tcPr>
            <w:tcW w:w="4726" w:type="dxa"/>
            <w:tcBorders>
              <w:top w:val="single" w:sz="8" w:space="0" w:color="auto"/>
              <w:left w:val="nil"/>
              <w:bottom w:val="nil"/>
              <w:right w:val="single" w:sz="8" w:space="0" w:color="auto"/>
            </w:tcBorders>
            <w:shd w:val="clear" w:color="000000" w:fill="D9D9D9"/>
            <w:noWrap/>
            <w:vAlign w:val="center"/>
            <w:hideMark/>
          </w:tcPr>
          <w:p w14:paraId="22C3FEC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4</w:t>
            </w:r>
          </w:p>
        </w:tc>
      </w:tr>
      <w:tr w:rsidR="00137061" w:rsidRPr="00F72A16" w14:paraId="792BA491"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7B9AF82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w:t>
            </w:r>
          </w:p>
        </w:tc>
        <w:tc>
          <w:tcPr>
            <w:tcW w:w="465" w:type="dxa"/>
            <w:vMerge/>
            <w:tcBorders>
              <w:top w:val="nil"/>
              <w:left w:val="single" w:sz="8" w:space="0" w:color="auto"/>
              <w:bottom w:val="single" w:sz="8" w:space="0" w:color="000000"/>
              <w:right w:val="single" w:sz="8" w:space="0" w:color="auto"/>
            </w:tcBorders>
            <w:vAlign w:val="center"/>
            <w:hideMark/>
          </w:tcPr>
          <w:p w14:paraId="032F1C35"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4159D28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390_hsa-miR-15b_A</w:t>
            </w:r>
          </w:p>
        </w:tc>
        <w:tc>
          <w:tcPr>
            <w:tcW w:w="1021" w:type="dxa"/>
            <w:tcBorders>
              <w:top w:val="nil"/>
              <w:left w:val="nil"/>
              <w:bottom w:val="nil"/>
              <w:right w:val="single" w:sz="8" w:space="0" w:color="auto"/>
            </w:tcBorders>
            <w:shd w:val="clear" w:color="auto" w:fill="auto"/>
            <w:noWrap/>
            <w:vAlign w:val="center"/>
            <w:hideMark/>
          </w:tcPr>
          <w:p w14:paraId="2DEE648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5b-5p</w:t>
            </w:r>
          </w:p>
        </w:tc>
        <w:tc>
          <w:tcPr>
            <w:tcW w:w="1279" w:type="dxa"/>
            <w:tcBorders>
              <w:top w:val="single" w:sz="8" w:space="0" w:color="auto"/>
              <w:left w:val="nil"/>
              <w:bottom w:val="nil"/>
              <w:right w:val="single" w:sz="8" w:space="0" w:color="auto"/>
            </w:tcBorders>
            <w:shd w:val="clear" w:color="000000" w:fill="D9D9D9"/>
            <w:noWrap/>
            <w:vAlign w:val="center"/>
            <w:hideMark/>
          </w:tcPr>
          <w:p w14:paraId="68BB646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3</w:t>
            </w:r>
          </w:p>
        </w:tc>
        <w:tc>
          <w:tcPr>
            <w:tcW w:w="2400" w:type="dxa"/>
            <w:tcBorders>
              <w:top w:val="single" w:sz="8" w:space="0" w:color="auto"/>
              <w:left w:val="nil"/>
              <w:bottom w:val="nil"/>
              <w:right w:val="single" w:sz="8" w:space="0" w:color="auto"/>
            </w:tcBorders>
            <w:shd w:val="clear" w:color="000000" w:fill="D9D9D9"/>
            <w:noWrap/>
            <w:vAlign w:val="center"/>
            <w:hideMark/>
          </w:tcPr>
          <w:p w14:paraId="780821A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60404588..160404685</w:t>
            </w:r>
          </w:p>
        </w:tc>
        <w:tc>
          <w:tcPr>
            <w:tcW w:w="4726" w:type="dxa"/>
            <w:tcBorders>
              <w:top w:val="single" w:sz="8" w:space="0" w:color="auto"/>
              <w:left w:val="nil"/>
              <w:bottom w:val="nil"/>
              <w:right w:val="single" w:sz="8" w:space="0" w:color="auto"/>
            </w:tcBorders>
            <w:shd w:val="clear" w:color="000000" w:fill="D9D9D9"/>
            <w:noWrap/>
            <w:vAlign w:val="center"/>
            <w:hideMark/>
          </w:tcPr>
          <w:p w14:paraId="6AFFFA2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17</w:t>
            </w:r>
          </w:p>
        </w:tc>
      </w:tr>
      <w:tr w:rsidR="00137061" w:rsidRPr="00F72A16" w14:paraId="17EEBAB4"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1A55542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1</w:t>
            </w:r>
          </w:p>
        </w:tc>
        <w:tc>
          <w:tcPr>
            <w:tcW w:w="465" w:type="dxa"/>
            <w:vMerge/>
            <w:tcBorders>
              <w:top w:val="nil"/>
              <w:left w:val="single" w:sz="8" w:space="0" w:color="auto"/>
              <w:bottom w:val="single" w:sz="8" w:space="0" w:color="000000"/>
              <w:right w:val="single" w:sz="8" w:space="0" w:color="auto"/>
            </w:tcBorders>
            <w:vAlign w:val="center"/>
            <w:hideMark/>
          </w:tcPr>
          <w:p w14:paraId="5689166E"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42E6CC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80_hsa-miR-20a_A</w:t>
            </w:r>
          </w:p>
        </w:tc>
        <w:tc>
          <w:tcPr>
            <w:tcW w:w="1021" w:type="dxa"/>
            <w:tcBorders>
              <w:top w:val="nil"/>
              <w:left w:val="nil"/>
              <w:bottom w:val="nil"/>
              <w:right w:val="single" w:sz="8" w:space="0" w:color="auto"/>
            </w:tcBorders>
            <w:shd w:val="clear" w:color="000000" w:fill="D9D9D9"/>
            <w:noWrap/>
            <w:vAlign w:val="center"/>
            <w:hideMark/>
          </w:tcPr>
          <w:p w14:paraId="640EE61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0a-5p</w:t>
            </w:r>
          </w:p>
        </w:tc>
        <w:tc>
          <w:tcPr>
            <w:tcW w:w="1279" w:type="dxa"/>
            <w:tcBorders>
              <w:top w:val="single" w:sz="8" w:space="0" w:color="auto"/>
              <w:left w:val="nil"/>
              <w:bottom w:val="nil"/>
              <w:right w:val="single" w:sz="8" w:space="0" w:color="auto"/>
            </w:tcBorders>
            <w:shd w:val="clear" w:color="000000" w:fill="D9D9D9"/>
            <w:noWrap/>
            <w:vAlign w:val="center"/>
            <w:hideMark/>
          </w:tcPr>
          <w:p w14:paraId="74C85A1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3</w:t>
            </w:r>
          </w:p>
        </w:tc>
        <w:tc>
          <w:tcPr>
            <w:tcW w:w="2400" w:type="dxa"/>
            <w:tcBorders>
              <w:top w:val="single" w:sz="8" w:space="0" w:color="auto"/>
              <w:left w:val="nil"/>
              <w:bottom w:val="nil"/>
              <w:right w:val="single" w:sz="8" w:space="0" w:color="auto"/>
            </w:tcBorders>
            <w:shd w:val="clear" w:color="000000" w:fill="D9D9D9"/>
            <w:noWrap/>
            <w:vAlign w:val="center"/>
            <w:hideMark/>
          </w:tcPr>
          <w:p w14:paraId="453659F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1351065..91351135</w:t>
            </w:r>
          </w:p>
        </w:tc>
        <w:tc>
          <w:tcPr>
            <w:tcW w:w="4726" w:type="dxa"/>
            <w:tcBorders>
              <w:top w:val="single" w:sz="8" w:space="0" w:color="auto"/>
              <w:left w:val="nil"/>
              <w:bottom w:val="nil"/>
              <w:right w:val="single" w:sz="8" w:space="0" w:color="auto"/>
            </w:tcBorders>
            <w:shd w:val="clear" w:color="000000" w:fill="D9D9D9"/>
            <w:noWrap/>
            <w:vAlign w:val="center"/>
            <w:hideMark/>
          </w:tcPr>
          <w:p w14:paraId="51251DA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75</w:t>
            </w:r>
          </w:p>
        </w:tc>
      </w:tr>
      <w:tr w:rsidR="00137061" w:rsidRPr="00F72A16" w14:paraId="56A99805"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3C7D3F9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2</w:t>
            </w:r>
          </w:p>
        </w:tc>
        <w:tc>
          <w:tcPr>
            <w:tcW w:w="465" w:type="dxa"/>
            <w:vMerge/>
            <w:tcBorders>
              <w:top w:val="nil"/>
              <w:left w:val="single" w:sz="8" w:space="0" w:color="auto"/>
              <w:bottom w:val="single" w:sz="8" w:space="0" w:color="000000"/>
              <w:right w:val="single" w:sz="8" w:space="0" w:color="auto"/>
            </w:tcBorders>
            <w:vAlign w:val="center"/>
            <w:hideMark/>
          </w:tcPr>
          <w:p w14:paraId="2BFE5B07"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57F6F21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391_hsa-miR-16_A</w:t>
            </w:r>
          </w:p>
        </w:tc>
        <w:tc>
          <w:tcPr>
            <w:tcW w:w="1021" w:type="dxa"/>
            <w:tcBorders>
              <w:top w:val="nil"/>
              <w:left w:val="nil"/>
              <w:bottom w:val="nil"/>
              <w:right w:val="single" w:sz="8" w:space="0" w:color="auto"/>
            </w:tcBorders>
            <w:shd w:val="clear" w:color="auto" w:fill="auto"/>
            <w:noWrap/>
            <w:vAlign w:val="center"/>
            <w:hideMark/>
          </w:tcPr>
          <w:p w14:paraId="37B207F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6-5p</w:t>
            </w:r>
          </w:p>
        </w:tc>
        <w:tc>
          <w:tcPr>
            <w:tcW w:w="1279" w:type="dxa"/>
            <w:tcBorders>
              <w:top w:val="single" w:sz="8" w:space="0" w:color="auto"/>
              <w:left w:val="nil"/>
              <w:bottom w:val="nil"/>
              <w:right w:val="single" w:sz="8" w:space="0" w:color="auto"/>
            </w:tcBorders>
            <w:shd w:val="clear" w:color="000000" w:fill="D9D9D9"/>
            <w:noWrap/>
            <w:vAlign w:val="center"/>
            <w:hideMark/>
          </w:tcPr>
          <w:p w14:paraId="445CCD9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3</w:t>
            </w:r>
          </w:p>
        </w:tc>
        <w:tc>
          <w:tcPr>
            <w:tcW w:w="2400" w:type="dxa"/>
            <w:tcBorders>
              <w:top w:val="single" w:sz="8" w:space="0" w:color="auto"/>
              <w:left w:val="nil"/>
              <w:bottom w:val="nil"/>
              <w:right w:val="single" w:sz="8" w:space="0" w:color="auto"/>
            </w:tcBorders>
            <w:shd w:val="clear" w:color="000000" w:fill="D9D9D9"/>
            <w:noWrap/>
            <w:vAlign w:val="center"/>
            <w:hideMark/>
          </w:tcPr>
          <w:p w14:paraId="37480D7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0048973..50049061</w:t>
            </w:r>
          </w:p>
        </w:tc>
        <w:tc>
          <w:tcPr>
            <w:tcW w:w="4726" w:type="dxa"/>
            <w:tcBorders>
              <w:top w:val="single" w:sz="8" w:space="0" w:color="auto"/>
              <w:left w:val="nil"/>
              <w:bottom w:val="nil"/>
              <w:right w:val="single" w:sz="8" w:space="0" w:color="auto"/>
            </w:tcBorders>
            <w:shd w:val="clear" w:color="000000" w:fill="D9D9D9"/>
            <w:noWrap/>
            <w:vAlign w:val="center"/>
            <w:hideMark/>
          </w:tcPr>
          <w:p w14:paraId="623998D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69</w:t>
            </w:r>
          </w:p>
        </w:tc>
      </w:tr>
      <w:tr w:rsidR="00137061" w:rsidRPr="00F72A16" w14:paraId="757D4DF6"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4339D3D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3</w:t>
            </w:r>
          </w:p>
        </w:tc>
        <w:tc>
          <w:tcPr>
            <w:tcW w:w="465" w:type="dxa"/>
            <w:vMerge/>
            <w:tcBorders>
              <w:top w:val="nil"/>
              <w:left w:val="single" w:sz="8" w:space="0" w:color="auto"/>
              <w:bottom w:val="single" w:sz="8" w:space="0" w:color="000000"/>
              <w:right w:val="single" w:sz="8" w:space="0" w:color="auto"/>
            </w:tcBorders>
            <w:vAlign w:val="center"/>
            <w:hideMark/>
          </w:tcPr>
          <w:p w14:paraId="1C8047F5"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055309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3_hsa-miR-25_A</w:t>
            </w:r>
          </w:p>
        </w:tc>
        <w:tc>
          <w:tcPr>
            <w:tcW w:w="1021" w:type="dxa"/>
            <w:tcBorders>
              <w:top w:val="nil"/>
              <w:left w:val="nil"/>
              <w:bottom w:val="nil"/>
              <w:right w:val="single" w:sz="8" w:space="0" w:color="auto"/>
            </w:tcBorders>
            <w:shd w:val="clear" w:color="000000" w:fill="D9D9D9"/>
            <w:noWrap/>
            <w:vAlign w:val="center"/>
            <w:hideMark/>
          </w:tcPr>
          <w:p w14:paraId="5F36A9C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5-3p</w:t>
            </w:r>
          </w:p>
        </w:tc>
        <w:tc>
          <w:tcPr>
            <w:tcW w:w="1279" w:type="dxa"/>
            <w:tcBorders>
              <w:top w:val="single" w:sz="8" w:space="0" w:color="auto"/>
              <w:left w:val="nil"/>
              <w:bottom w:val="nil"/>
              <w:right w:val="single" w:sz="8" w:space="0" w:color="auto"/>
            </w:tcBorders>
            <w:shd w:val="clear" w:color="000000" w:fill="D9D9D9"/>
            <w:noWrap/>
            <w:vAlign w:val="center"/>
            <w:hideMark/>
          </w:tcPr>
          <w:p w14:paraId="6BA0103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7</w:t>
            </w:r>
          </w:p>
        </w:tc>
        <w:tc>
          <w:tcPr>
            <w:tcW w:w="2400" w:type="dxa"/>
            <w:tcBorders>
              <w:top w:val="single" w:sz="8" w:space="0" w:color="auto"/>
              <w:left w:val="nil"/>
              <w:bottom w:val="nil"/>
              <w:right w:val="single" w:sz="8" w:space="0" w:color="auto"/>
            </w:tcBorders>
            <w:shd w:val="clear" w:color="000000" w:fill="D9D9D9"/>
            <w:noWrap/>
            <w:vAlign w:val="center"/>
            <w:hideMark/>
          </w:tcPr>
          <w:p w14:paraId="769AAD4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0093560..100093643</w:t>
            </w:r>
          </w:p>
        </w:tc>
        <w:tc>
          <w:tcPr>
            <w:tcW w:w="4726" w:type="dxa"/>
            <w:tcBorders>
              <w:top w:val="single" w:sz="8" w:space="0" w:color="auto"/>
              <w:left w:val="nil"/>
              <w:bottom w:val="nil"/>
              <w:right w:val="single" w:sz="8" w:space="0" w:color="auto"/>
            </w:tcBorders>
            <w:shd w:val="clear" w:color="000000" w:fill="D9D9D9"/>
            <w:noWrap/>
            <w:vAlign w:val="center"/>
            <w:hideMark/>
          </w:tcPr>
          <w:p w14:paraId="26F73A1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1</w:t>
            </w:r>
          </w:p>
        </w:tc>
      </w:tr>
      <w:tr w:rsidR="00137061" w:rsidRPr="00F72A16" w14:paraId="0243752F"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6324D7F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4</w:t>
            </w:r>
          </w:p>
        </w:tc>
        <w:tc>
          <w:tcPr>
            <w:tcW w:w="465" w:type="dxa"/>
            <w:vMerge/>
            <w:tcBorders>
              <w:top w:val="nil"/>
              <w:left w:val="single" w:sz="8" w:space="0" w:color="auto"/>
              <w:bottom w:val="single" w:sz="8" w:space="0" w:color="000000"/>
              <w:right w:val="single" w:sz="8" w:space="0" w:color="auto"/>
            </w:tcBorders>
            <w:vAlign w:val="center"/>
            <w:hideMark/>
          </w:tcPr>
          <w:p w14:paraId="177F0E6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0586B2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17_hsa-miR-30a-5p_B</w:t>
            </w:r>
          </w:p>
        </w:tc>
        <w:tc>
          <w:tcPr>
            <w:tcW w:w="1021" w:type="dxa"/>
            <w:tcBorders>
              <w:top w:val="nil"/>
              <w:left w:val="nil"/>
              <w:bottom w:val="nil"/>
              <w:right w:val="single" w:sz="8" w:space="0" w:color="auto"/>
            </w:tcBorders>
            <w:shd w:val="clear" w:color="auto" w:fill="auto"/>
            <w:noWrap/>
            <w:vAlign w:val="center"/>
            <w:hideMark/>
          </w:tcPr>
          <w:p w14:paraId="5B14441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0a-5p</w:t>
            </w:r>
          </w:p>
        </w:tc>
        <w:tc>
          <w:tcPr>
            <w:tcW w:w="1279" w:type="dxa"/>
            <w:tcBorders>
              <w:top w:val="single" w:sz="8" w:space="0" w:color="auto"/>
              <w:left w:val="nil"/>
              <w:bottom w:val="nil"/>
              <w:right w:val="single" w:sz="8" w:space="0" w:color="auto"/>
            </w:tcBorders>
            <w:shd w:val="clear" w:color="000000" w:fill="D9D9D9"/>
            <w:noWrap/>
            <w:vAlign w:val="center"/>
            <w:hideMark/>
          </w:tcPr>
          <w:p w14:paraId="0A1E868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6</w:t>
            </w:r>
          </w:p>
        </w:tc>
        <w:tc>
          <w:tcPr>
            <w:tcW w:w="2400" w:type="dxa"/>
            <w:tcBorders>
              <w:top w:val="single" w:sz="8" w:space="0" w:color="auto"/>
              <w:left w:val="nil"/>
              <w:bottom w:val="nil"/>
              <w:right w:val="single" w:sz="8" w:space="0" w:color="auto"/>
            </w:tcBorders>
            <w:shd w:val="clear" w:color="000000" w:fill="D9D9D9"/>
            <w:noWrap/>
            <w:vAlign w:val="center"/>
            <w:hideMark/>
          </w:tcPr>
          <w:p w14:paraId="501B4C6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71403551..71403621</w:t>
            </w:r>
          </w:p>
        </w:tc>
        <w:tc>
          <w:tcPr>
            <w:tcW w:w="4726" w:type="dxa"/>
            <w:tcBorders>
              <w:top w:val="single" w:sz="8" w:space="0" w:color="auto"/>
              <w:left w:val="nil"/>
              <w:bottom w:val="nil"/>
              <w:right w:val="single" w:sz="8" w:space="0" w:color="auto"/>
            </w:tcBorders>
            <w:shd w:val="clear" w:color="000000" w:fill="D9D9D9"/>
            <w:noWrap/>
            <w:vAlign w:val="center"/>
            <w:hideMark/>
          </w:tcPr>
          <w:p w14:paraId="424F963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7</w:t>
            </w:r>
          </w:p>
        </w:tc>
      </w:tr>
      <w:tr w:rsidR="00137061" w:rsidRPr="00F72A16" w14:paraId="048760FD"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70F3497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5</w:t>
            </w:r>
          </w:p>
        </w:tc>
        <w:tc>
          <w:tcPr>
            <w:tcW w:w="465" w:type="dxa"/>
            <w:vMerge/>
            <w:tcBorders>
              <w:top w:val="nil"/>
              <w:left w:val="single" w:sz="8" w:space="0" w:color="auto"/>
              <w:bottom w:val="single" w:sz="8" w:space="0" w:color="000000"/>
              <w:right w:val="single" w:sz="8" w:space="0" w:color="auto"/>
            </w:tcBorders>
            <w:vAlign w:val="center"/>
            <w:hideMark/>
          </w:tcPr>
          <w:p w14:paraId="405544D3"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223E3C3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02_hsa-miR-200a_A</w:t>
            </w:r>
          </w:p>
        </w:tc>
        <w:tc>
          <w:tcPr>
            <w:tcW w:w="1021" w:type="dxa"/>
            <w:tcBorders>
              <w:top w:val="nil"/>
              <w:left w:val="nil"/>
              <w:bottom w:val="nil"/>
              <w:right w:val="single" w:sz="8" w:space="0" w:color="auto"/>
            </w:tcBorders>
            <w:shd w:val="clear" w:color="000000" w:fill="D9D9D9"/>
            <w:noWrap/>
            <w:vAlign w:val="center"/>
            <w:hideMark/>
          </w:tcPr>
          <w:p w14:paraId="4899544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00a-3p</w:t>
            </w:r>
          </w:p>
        </w:tc>
        <w:tc>
          <w:tcPr>
            <w:tcW w:w="1279" w:type="dxa"/>
            <w:tcBorders>
              <w:top w:val="single" w:sz="8" w:space="0" w:color="auto"/>
              <w:left w:val="nil"/>
              <w:bottom w:val="nil"/>
              <w:right w:val="single" w:sz="8" w:space="0" w:color="auto"/>
            </w:tcBorders>
            <w:shd w:val="clear" w:color="000000" w:fill="D9D9D9"/>
            <w:noWrap/>
            <w:vAlign w:val="center"/>
            <w:hideMark/>
          </w:tcPr>
          <w:p w14:paraId="5C9A54A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27ADFF0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167863..1167952</w:t>
            </w:r>
          </w:p>
        </w:tc>
        <w:tc>
          <w:tcPr>
            <w:tcW w:w="4726" w:type="dxa"/>
            <w:tcBorders>
              <w:top w:val="single" w:sz="8" w:space="0" w:color="auto"/>
              <w:left w:val="nil"/>
              <w:bottom w:val="nil"/>
              <w:right w:val="single" w:sz="8" w:space="0" w:color="auto"/>
            </w:tcBorders>
            <w:shd w:val="clear" w:color="000000" w:fill="D9D9D9"/>
            <w:noWrap/>
            <w:vAlign w:val="center"/>
            <w:hideMark/>
          </w:tcPr>
          <w:p w14:paraId="591E900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682</w:t>
            </w:r>
          </w:p>
        </w:tc>
      </w:tr>
      <w:tr w:rsidR="00137061" w:rsidRPr="00F72A16" w14:paraId="37A4B273"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58A08F9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6</w:t>
            </w:r>
          </w:p>
        </w:tc>
        <w:tc>
          <w:tcPr>
            <w:tcW w:w="465" w:type="dxa"/>
            <w:vMerge/>
            <w:tcBorders>
              <w:top w:val="nil"/>
              <w:left w:val="single" w:sz="8" w:space="0" w:color="auto"/>
              <w:bottom w:val="single" w:sz="8" w:space="0" w:color="000000"/>
              <w:right w:val="single" w:sz="8" w:space="0" w:color="auto"/>
            </w:tcBorders>
            <w:vAlign w:val="center"/>
            <w:hideMark/>
          </w:tcPr>
          <w:p w14:paraId="22B1913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111C9A0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7_hsa-miR-26b_A</w:t>
            </w:r>
          </w:p>
        </w:tc>
        <w:tc>
          <w:tcPr>
            <w:tcW w:w="1021" w:type="dxa"/>
            <w:tcBorders>
              <w:top w:val="nil"/>
              <w:left w:val="nil"/>
              <w:bottom w:val="nil"/>
              <w:right w:val="single" w:sz="8" w:space="0" w:color="auto"/>
            </w:tcBorders>
            <w:shd w:val="clear" w:color="auto" w:fill="auto"/>
            <w:noWrap/>
            <w:vAlign w:val="center"/>
            <w:hideMark/>
          </w:tcPr>
          <w:p w14:paraId="114E27C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6b-5p</w:t>
            </w:r>
          </w:p>
        </w:tc>
        <w:tc>
          <w:tcPr>
            <w:tcW w:w="1279" w:type="dxa"/>
            <w:tcBorders>
              <w:top w:val="single" w:sz="8" w:space="0" w:color="auto"/>
              <w:left w:val="nil"/>
              <w:bottom w:val="nil"/>
              <w:right w:val="single" w:sz="8" w:space="0" w:color="auto"/>
            </w:tcBorders>
            <w:shd w:val="clear" w:color="000000" w:fill="D9D9D9"/>
            <w:noWrap/>
            <w:vAlign w:val="center"/>
            <w:hideMark/>
          </w:tcPr>
          <w:p w14:paraId="5B603FE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2</w:t>
            </w:r>
          </w:p>
        </w:tc>
        <w:tc>
          <w:tcPr>
            <w:tcW w:w="2400" w:type="dxa"/>
            <w:tcBorders>
              <w:top w:val="single" w:sz="8" w:space="0" w:color="auto"/>
              <w:left w:val="nil"/>
              <w:bottom w:val="nil"/>
              <w:right w:val="single" w:sz="8" w:space="0" w:color="auto"/>
            </w:tcBorders>
            <w:shd w:val="clear" w:color="000000" w:fill="D9D9D9"/>
            <w:noWrap/>
            <w:vAlign w:val="center"/>
            <w:hideMark/>
          </w:tcPr>
          <w:p w14:paraId="16811C8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18402646..218402722</w:t>
            </w:r>
          </w:p>
        </w:tc>
        <w:tc>
          <w:tcPr>
            <w:tcW w:w="4726" w:type="dxa"/>
            <w:tcBorders>
              <w:top w:val="single" w:sz="8" w:space="0" w:color="auto"/>
              <w:left w:val="nil"/>
              <w:bottom w:val="nil"/>
              <w:right w:val="single" w:sz="8" w:space="0" w:color="auto"/>
            </w:tcBorders>
            <w:shd w:val="clear" w:color="000000" w:fill="D9D9D9"/>
            <w:noWrap/>
            <w:vAlign w:val="center"/>
            <w:hideMark/>
          </w:tcPr>
          <w:p w14:paraId="723007B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3</w:t>
            </w:r>
          </w:p>
        </w:tc>
      </w:tr>
      <w:tr w:rsidR="00137061" w:rsidRPr="00F72A16" w14:paraId="119E56E4"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445EBDD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7</w:t>
            </w:r>
          </w:p>
        </w:tc>
        <w:tc>
          <w:tcPr>
            <w:tcW w:w="465" w:type="dxa"/>
            <w:vMerge/>
            <w:tcBorders>
              <w:top w:val="nil"/>
              <w:left w:val="single" w:sz="8" w:space="0" w:color="auto"/>
              <w:bottom w:val="single" w:sz="8" w:space="0" w:color="000000"/>
              <w:right w:val="single" w:sz="8" w:space="0" w:color="auto"/>
            </w:tcBorders>
            <w:vAlign w:val="center"/>
            <w:hideMark/>
          </w:tcPr>
          <w:p w14:paraId="01A4E52E"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2DF8B88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68_hsa-miR-146a_A</w:t>
            </w:r>
          </w:p>
        </w:tc>
        <w:tc>
          <w:tcPr>
            <w:tcW w:w="1021" w:type="dxa"/>
            <w:tcBorders>
              <w:top w:val="nil"/>
              <w:left w:val="nil"/>
              <w:bottom w:val="nil"/>
              <w:right w:val="single" w:sz="8" w:space="0" w:color="auto"/>
            </w:tcBorders>
            <w:shd w:val="clear" w:color="000000" w:fill="D9D9D9"/>
            <w:noWrap/>
            <w:vAlign w:val="center"/>
            <w:hideMark/>
          </w:tcPr>
          <w:p w14:paraId="39CCE4D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46a-5p</w:t>
            </w:r>
          </w:p>
        </w:tc>
        <w:tc>
          <w:tcPr>
            <w:tcW w:w="1279" w:type="dxa"/>
            <w:tcBorders>
              <w:top w:val="single" w:sz="8" w:space="0" w:color="auto"/>
              <w:left w:val="nil"/>
              <w:bottom w:val="nil"/>
              <w:right w:val="single" w:sz="8" w:space="0" w:color="auto"/>
            </w:tcBorders>
            <w:shd w:val="clear" w:color="000000" w:fill="D9D9D9"/>
            <w:noWrap/>
            <w:vAlign w:val="center"/>
            <w:hideMark/>
          </w:tcPr>
          <w:p w14:paraId="515258B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5</w:t>
            </w:r>
          </w:p>
        </w:tc>
        <w:tc>
          <w:tcPr>
            <w:tcW w:w="2400" w:type="dxa"/>
            <w:tcBorders>
              <w:top w:val="single" w:sz="8" w:space="0" w:color="auto"/>
              <w:left w:val="nil"/>
              <w:bottom w:val="nil"/>
              <w:right w:val="single" w:sz="8" w:space="0" w:color="auto"/>
            </w:tcBorders>
            <w:shd w:val="clear" w:color="000000" w:fill="D9D9D9"/>
            <w:noWrap/>
            <w:vAlign w:val="center"/>
            <w:hideMark/>
          </w:tcPr>
          <w:p w14:paraId="5F22091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60485352..160485450</w:t>
            </w:r>
          </w:p>
        </w:tc>
        <w:tc>
          <w:tcPr>
            <w:tcW w:w="4726" w:type="dxa"/>
            <w:tcBorders>
              <w:top w:val="single" w:sz="8" w:space="0" w:color="auto"/>
              <w:left w:val="nil"/>
              <w:bottom w:val="nil"/>
              <w:right w:val="single" w:sz="8" w:space="0" w:color="auto"/>
            </w:tcBorders>
            <w:shd w:val="clear" w:color="000000" w:fill="D9D9D9"/>
            <w:noWrap/>
            <w:vAlign w:val="center"/>
            <w:hideMark/>
          </w:tcPr>
          <w:p w14:paraId="37C4BD4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49</w:t>
            </w:r>
          </w:p>
        </w:tc>
      </w:tr>
      <w:tr w:rsidR="00137061" w:rsidRPr="00F72A16" w14:paraId="78928ED3"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0278133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8</w:t>
            </w:r>
          </w:p>
        </w:tc>
        <w:tc>
          <w:tcPr>
            <w:tcW w:w="465" w:type="dxa"/>
            <w:vMerge/>
            <w:tcBorders>
              <w:top w:val="nil"/>
              <w:left w:val="single" w:sz="8" w:space="0" w:color="auto"/>
              <w:bottom w:val="single" w:sz="8" w:space="0" w:color="000000"/>
              <w:right w:val="single" w:sz="8" w:space="0" w:color="auto"/>
            </w:tcBorders>
            <w:vAlign w:val="center"/>
            <w:hideMark/>
          </w:tcPr>
          <w:p w14:paraId="5386DDA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7F24F5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2_hsa-miR-24_A</w:t>
            </w:r>
          </w:p>
        </w:tc>
        <w:tc>
          <w:tcPr>
            <w:tcW w:w="1021" w:type="dxa"/>
            <w:tcBorders>
              <w:top w:val="nil"/>
              <w:left w:val="nil"/>
              <w:bottom w:val="nil"/>
              <w:right w:val="single" w:sz="8" w:space="0" w:color="auto"/>
            </w:tcBorders>
            <w:shd w:val="clear" w:color="auto" w:fill="auto"/>
            <w:noWrap/>
            <w:vAlign w:val="center"/>
            <w:hideMark/>
          </w:tcPr>
          <w:p w14:paraId="25DAE79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4-3p</w:t>
            </w:r>
          </w:p>
        </w:tc>
        <w:tc>
          <w:tcPr>
            <w:tcW w:w="1279" w:type="dxa"/>
            <w:tcBorders>
              <w:top w:val="single" w:sz="8" w:space="0" w:color="auto"/>
              <w:left w:val="nil"/>
              <w:bottom w:val="nil"/>
              <w:right w:val="single" w:sz="8" w:space="0" w:color="auto"/>
            </w:tcBorders>
            <w:shd w:val="clear" w:color="000000" w:fill="D9D9D9"/>
            <w:noWrap/>
            <w:vAlign w:val="center"/>
            <w:hideMark/>
          </w:tcPr>
          <w:p w14:paraId="6C7C8DB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9</w:t>
            </w:r>
          </w:p>
        </w:tc>
        <w:tc>
          <w:tcPr>
            <w:tcW w:w="2400" w:type="dxa"/>
            <w:tcBorders>
              <w:top w:val="single" w:sz="8" w:space="0" w:color="auto"/>
              <w:left w:val="nil"/>
              <w:bottom w:val="nil"/>
              <w:right w:val="single" w:sz="8" w:space="0" w:color="auto"/>
            </w:tcBorders>
            <w:shd w:val="clear" w:color="000000" w:fill="D9D9D9"/>
            <w:noWrap/>
            <w:vAlign w:val="center"/>
            <w:hideMark/>
          </w:tcPr>
          <w:p w14:paraId="01555B3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5086021..95086088</w:t>
            </w:r>
          </w:p>
        </w:tc>
        <w:tc>
          <w:tcPr>
            <w:tcW w:w="4726" w:type="dxa"/>
            <w:tcBorders>
              <w:top w:val="single" w:sz="8" w:space="0" w:color="auto"/>
              <w:left w:val="nil"/>
              <w:bottom w:val="nil"/>
              <w:right w:val="single" w:sz="8" w:space="0" w:color="auto"/>
            </w:tcBorders>
            <w:shd w:val="clear" w:color="000000" w:fill="D9D9D9"/>
            <w:noWrap/>
            <w:vAlign w:val="center"/>
            <w:hideMark/>
          </w:tcPr>
          <w:p w14:paraId="4298BCD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0</w:t>
            </w:r>
          </w:p>
        </w:tc>
      </w:tr>
      <w:tr w:rsidR="00137061" w:rsidRPr="00F72A16" w14:paraId="52B1CB3D"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297E3BD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19</w:t>
            </w:r>
          </w:p>
        </w:tc>
        <w:tc>
          <w:tcPr>
            <w:tcW w:w="465" w:type="dxa"/>
            <w:vMerge/>
            <w:tcBorders>
              <w:top w:val="nil"/>
              <w:left w:val="single" w:sz="8" w:space="0" w:color="auto"/>
              <w:bottom w:val="single" w:sz="8" w:space="0" w:color="000000"/>
              <w:right w:val="single" w:sz="8" w:space="0" w:color="auto"/>
            </w:tcBorders>
            <w:vAlign w:val="center"/>
            <w:hideMark/>
          </w:tcPr>
          <w:p w14:paraId="6AC9DB33"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5CEB33A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59_hsa-miR-340#_B</w:t>
            </w:r>
          </w:p>
        </w:tc>
        <w:tc>
          <w:tcPr>
            <w:tcW w:w="1021" w:type="dxa"/>
            <w:tcBorders>
              <w:top w:val="nil"/>
              <w:left w:val="nil"/>
              <w:bottom w:val="nil"/>
              <w:right w:val="single" w:sz="8" w:space="0" w:color="auto"/>
            </w:tcBorders>
            <w:shd w:val="clear" w:color="000000" w:fill="D9D9D9"/>
            <w:noWrap/>
            <w:vAlign w:val="center"/>
            <w:hideMark/>
          </w:tcPr>
          <w:p w14:paraId="46297EE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40-3p</w:t>
            </w:r>
          </w:p>
        </w:tc>
        <w:tc>
          <w:tcPr>
            <w:tcW w:w="1279" w:type="dxa"/>
            <w:tcBorders>
              <w:top w:val="single" w:sz="8" w:space="0" w:color="auto"/>
              <w:left w:val="nil"/>
              <w:bottom w:val="nil"/>
              <w:right w:val="single" w:sz="8" w:space="0" w:color="auto"/>
            </w:tcBorders>
            <w:shd w:val="clear" w:color="000000" w:fill="D9D9D9"/>
            <w:noWrap/>
            <w:vAlign w:val="center"/>
            <w:hideMark/>
          </w:tcPr>
          <w:p w14:paraId="2790D9D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5</w:t>
            </w:r>
          </w:p>
        </w:tc>
        <w:tc>
          <w:tcPr>
            <w:tcW w:w="2400" w:type="dxa"/>
            <w:tcBorders>
              <w:top w:val="single" w:sz="8" w:space="0" w:color="auto"/>
              <w:left w:val="nil"/>
              <w:bottom w:val="nil"/>
              <w:right w:val="single" w:sz="8" w:space="0" w:color="auto"/>
            </w:tcBorders>
            <w:shd w:val="clear" w:color="000000" w:fill="D9D9D9"/>
            <w:noWrap/>
            <w:vAlign w:val="center"/>
            <w:hideMark/>
          </w:tcPr>
          <w:p w14:paraId="7B01906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80015303..180015397</w:t>
            </w:r>
          </w:p>
        </w:tc>
        <w:tc>
          <w:tcPr>
            <w:tcW w:w="4726" w:type="dxa"/>
            <w:tcBorders>
              <w:top w:val="single" w:sz="8" w:space="0" w:color="auto"/>
              <w:left w:val="nil"/>
              <w:bottom w:val="nil"/>
              <w:right w:val="single" w:sz="8" w:space="0" w:color="auto"/>
            </w:tcBorders>
            <w:shd w:val="clear" w:color="000000" w:fill="D9D9D9"/>
            <w:noWrap/>
            <w:vAlign w:val="center"/>
            <w:hideMark/>
          </w:tcPr>
          <w:p w14:paraId="060D98F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750</w:t>
            </w:r>
          </w:p>
        </w:tc>
      </w:tr>
      <w:tr w:rsidR="00137061" w:rsidRPr="00F72A16" w14:paraId="7B900CB9"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09CED40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0</w:t>
            </w:r>
          </w:p>
        </w:tc>
        <w:tc>
          <w:tcPr>
            <w:tcW w:w="465" w:type="dxa"/>
            <w:vMerge/>
            <w:tcBorders>
              <w:top w:val="nil"/>
              <w:left w:val="single" w:sz="8" w:space="0" w:color="auto"/>
              <w:bottom w:val="single" w:sz="8" w:space="0" w:color="000000"/>
              <w:right w:val="single" w:sz="8" w:space="0" w:color="auto"/>
            </w:tcBorders>
            <w:vAlign w:val="center"/>
            <w:hideMark/>
          </w:tcPr>
          <w:p w14:paraId="5EA7F2F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C20EE4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602_hsa-miR-30b_A</w:t>
            </w:r>
          </w:p>
        </w:tc>
        <w:tc>
          <w:tcPr>
            <w:tcW w:w="1021" w:type="dxa"/>
            <w:tcBorders>
              <w:top w:val="nil"/>
              <w:left w:val="nil"/>
              <w:bottom w:val="nil"/>
              <w:right w:val="single" w:sz="8" w:space="0" w:color="auto"/>
            </w:tcBorders>
            <w:shd w:val="clear" w:color="auto" w:fill="auto"/>
            <w:noWrap/>
            <w:vAlign w:val="center"/>
            <w:hideMark/>
          </w:tcPr>
          <w:p w14:paraId="46631AD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0b-5p</w:t>
            </w:r>
          </w:p>
        </w:tc>
        <w:tc>
          <w:tcPr>
            <w:tcW w:w="1279" w:type="dxa"/>
            <w:tcBorders>
              <w:top w:val="single" w:sz="8" w:space="0" w:color="auto"/>
              <w:left w:val="nil"/>
              <w:bottom w:val="nil"/>
              <w:right w:val="single" w:sz="8" w:space="0" w:color="auto"/>
            </w:tcBorders>
            <w:shd w:val="clear" w:color="000000" w:fill="D9D9D9"/>
            <w:noWrap/>
            <w:vAlign w:val="center"/>
            <w:hideMark/>
          </w:tcPr>
          <w:p w14:paraId="0D320A2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8</w:t>
            </w:r>
          </w:p>
        </w:tc>
        <w:tc>
          <w:tcPr>
            <w:tcW w:w="2400" w:type="dxa"/>
            <w:tcBorders>
              <w:top w:val="single" w:sz="8" w:space="0" w:color="auto"/>
              <w:left w:val="nil"/>
              <w:bottom w:val="nil"/>
              <w:right w:val="single" w:sz="8" w:space="0" w:color="auto"/>
            </w:tcBorders>
            <w:shd w:val="clear" w:color="000000" w:fill="D9D9D9"/>
            <w:noWrap/>
            <w:vAlign w:val="center"/>
            <w:hideMark/>
          </w:tcPr>
          <w:p w14:paraId="53BC568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34800520..134800607</w:t>
            </w:r>
          </w:p>
        </w:tc>
        <w:tc>
          <w:tcPr>
            <w:tcW w:w="4726" w:type="dxa"/>
            <w:tcBorders>
              <w:top w:val="single" w:sz="8" w:space="0" w:color="auto"/>
              <w:left w:val="nil"/>
              <w:bottom w:val="nil"/>
              <w:right w:val="single" w:sz="8" w:space="0" w:color="auto"/>
            </w:tcBorders>
            <w:shd w:val="clear" w:color="000000" w:fill="D9D9D9"/>
            <w:noWrap/>
            <w:vAlign w:val="center"/>
            <w:hideMark/>
          </w:tcPr>
          <w:p w14:paraId="7B515DF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0441?acc=MI0000441</w:t>
            </w:r>
          </w:p>
        </w:tc>
      </w:tr>
      <w:tr w:rsidR="00137061" w:rsidRPr="00F72A16" w14:paraId="3CF29CF7"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6045169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1</w:t>
            </w:r>
          </w:p>
        </w:tc>
        <w:tc>
          <w:tcPr>
            <w:tcW w:w="465" w:type="dxa"/>
            <w:vMerge/>
            <w:tcBorders>
              <w:top w:val="nil"/>
              <w:left w:val="single" w:sz="8" w:space="0" w:color="auto"/>
              <w:bottom w:val="single" w:sz="8" w:space="0" w:color="000000"/>
              <w:right w:val="single" w:sz="8" w:space="0" w:color="auto"/>
            </w:tcBorders>
            <w:vAlign w:val="center"/>
            <w:hideMark/>
          </w:tcPr>
          <w:p w14:paraId="55812CD2"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57A15F6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301_hsa-miR-22#_B</w:t>
            </w:r>
          </w:p>
        </w:tc>
        <w:tc>
          <w:tcPr>
            <w:tcW w:w="1021" w:type="dxa"/>
            <w:tcBorders>
              <w:top w:val="nil"/>
              <w:left w:val="nil"/>
              <w:bottom w:val="nil"/>
              <w:right w:val="single" w:sz="8" w:space="0" w:color="auto"/>
            </w:tcBorders>
            <w:shd w:val="clear" w:color="000000" w:fill="D9D9D9"/>
            <w:noWrap/>
            <w:vAlign w:val="center"/>
            <w:hideMark/>
          </w:tcPr>
          <w:p w14:paraId="64D71BC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2-5p</w:t>
            </w:r>
          </w:p>
        </w:tc>
        <w:tc>
          <w:tcPr>
            <w:tcW w:w="1279" w:type="dxa"/>
            <w:tcBorders>
              <w:top w:val="single" w:sz="8" w:space="0" w:color="auto"/>
              <w:left w:val="nil"/>
              <w:bottom w:val="nil"/>
              <w:right w:val="single" w:sz="8" w:space="0" w:color="auto"/>
            </w:tcBorders>
            <w:shd w:val="clear" w:color="000000" w:fill="D9D9D9"/>
            <w:noWrap/>
            <w:vAlign w:val="center"/>
            <w:hideMark/>
          </w:tcPr>
          <w:p w14:paraId="7C6CE91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7</w:t>
            </w:r>
          </w:p>
        </w:tc>
        <w:tc>
          <w:tcPr>
            <w:tcW w:w="2400" w:type="dxa"/>
            <w:tcBorders>
              <w:top w:val="single" w:sz="8" w:space="0" w:color="auto"/>
              <w:left w:val="nil"/>
              <w:bottom w:val="nil"/>
              <w:right w:val="single" w:sz="8" w:space="0" w:color="auto"/>
            </w:tcBorders>
            <w:shd w:val="clear" w:color="000000" w:fill="D9D9D9"/>
            <w:noWrap/>
            <w:vAlign w:val="center"/>
            <w:hideMark/>
          </w:tcPr>
          <w:p w14:paraId="7936B4E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713903 - 1713987</w:t>
            </w:r>
          </w:p>
        </w:tc>
        <w:tc>
          <w:tcPr>
            <w:tcW w:w="4726" w:type="dxa"/>
            <w:tcBorders>
              <w:top w:val="single" w:sz="8" w:space="0" w:color="auto"/>
              <w:left w:val="nil"/>
              <w:bottom w:val="nil"/>
              <w:right w:val="single" w:sz="8" w:space="0" w:color="auto"/>
            </w:tcBorders>
            <w:shd w:val="clear" w:color="000000" w:fill="D9D9D9"/>
            <w:noWrap/>
            <w:vAlign w:val="center"/>
            <w:hideMark/>
          </w:tcPr>
          <w:p w14:paraId="42C5E51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4495</w:t>
            </w:r>
          </w:p>
        </w:tc>
      </w:tr>
      <w:tr w:rsidR="00137061" w:rsidRPr="00F72A16" w14:paraId="3E2CA709"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427C820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2</w:t>
            </w:r>
          </w:p>
        </w:tc>
        <w:tc>
          <w:tcPr>
            <w:tcW w:w="465" w:type="dxa"/>
            <w:vMerge/>
            <w:tcBorders>
              <w:top w:val="nil"/>
              <w:left w:val="single" w:sz="8" w:space="0" w:color="auto"/>
              <w:bottom w:val="single" w:sz="8" w:space="0" w:color="000000"/>
              <w:right w:val="single" w:sz="8" w:space="0" w:color="auto"/>
            </w:tcBorders>
            <w:vAlign w:val="center"/>
            <w:hideMark/>
          </w:tcPr>
          <w:p w14:paraId="3D9424C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753938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9_hsa-miR-27b_A</w:t>
            </w:r>
          </w:p>
        </w:tc>
        <w:tc>
          <w:tcPr>
            <w:tcW w:w="1021" w:type="dxa"/>
            <w:tcBorders>
              <w:top w:val="nil"/>
              <w:left w:val="nil"/>
              <w:bottom w:val="nil"/>
              <w:right w:val="single" w:sz="8" w:space="0" w:color="auto"/>
            </w:tcBorders>
            <w:shd w:val="clear" w:color="auto" w:fill="auto"/>
            <w:noWrap/>
            <w:vAlign w:val="center"/>
            <w:hideMark/>
          </w:tcPr>
          <w:p w14:paraId="5C5056F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7b-3p</w:t>
            </w:r>
          </w:p>
        </w:tc>
        <w:tc>
          <w:tcPr>
            <w:tcW w:w="1279" w:type="dxa"/>
            <w:tcBorders>
              <w:top w:val="single" w:sz="8" w:space="0" w:color="auto"/>
              <w:left w:val="nil"/>
              <w:bottom w:val="nil"/>
              <w:right w:val="single" w:sz="8" w:space="0" w:color="auto"/>
            </w:tcBorders>
            <w:shd w:val="clear" w:color="000000" w:fill="D9D9D9"/>
            <w:noWrap/>
            <w:vAlign w:val="center"/>
            <w:hideMark/>
          </w:tcPr>
          <w:p w14:paraId="6295037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9</w:t>
            </w:r>
          </w:p>
        </w:tc>
        <w:tc>
          <w:tcPr>
            <w:tcW w:w="2400" w:type="dxa"/>
            <w:tcBorders>
              <w:top w:val="single" w:sz="8" w:space="0" w:color="auto"/>
              <w:left w:val="nil"/>
              <w:bottom w:val="nil"/>
              <w:right w:val="single" w:sz="8" w:space="0" w:color="auto"/>
            </w:tcBorders>
            <w:shd w:val="clear" w:color="000000" w:fill="D9D9D9"/>
            <w:noWrap/>
            <w:vAlign w:val="center"/>
            <w:hideMark/>
          </w:tcPr>
          <w:p w14:paraId="09B3B1C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5085445..95085541</w:t>
            </w:r>
          </w:p>
        </w:tc>
        <w:tc>
          <w:tcPr>
            <w:tcW w:w="4726" w:type="dxa"/>
            <w:tcBorders>
              <w:top w:val="single" w:sz="8" w:space="0" w:color="auto"/>
              <w:left w:val="nil"/>
              <w:bottom w:val="nil"/>
              <w:right w:val="single" w:sz="8" w:space="0" w:color="auto"/>
            </w:tcBorders>
            <w:shd w:val="clear" w:color="000000" w:fill="D9D9D9"/>
            <w:noWrap/>
            <w:vAlign w:val="center"/>
            <w:hideMark/>
          </w:tcPr>
          <w:p w14:paraId="4DB89B5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19</w:t>
            </w:r>
          </w:p>
        </w:tc>
      </w:tr>
      <w:tr w:rsidR="00137061" w:rsidRPr="00F72A16" w14:paraId="1E037A15"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5210C7D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3</w:t>
            </w:r>
          </w:p>
        </w:tc>
        <w:tc>
          <w:tcPr>
            <w:tcW w:w="465" w:type="dxa"/>
            <w:vMerge/>
            <w:tcBorders>
              <w:top w:val="nil"/>
              <w:left w:val="single" w:sz="8" w:space="0" w:color="auto"/>
              <w:bottom w:val="single" w:sz="8" w:space="0" w:color="000000"/>
              <w:right w:val="single" w:sz="8" w:space="0" w:color="auto"/>
            </w:tcBorders>
            <w:vAlign w:val="center"/>
            <w:hideMark/>
          </w:tcPr>
          <w:p w14:paraId="68CFF040"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C40C35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19_hsa-miR-30c_A</w:t>
            </w:r>
          </w:p>
        </w:tc>
        <w:tc>
          <w:tcPr>
            <w:tcW w:w="1021" w:type="dxa"/>
            <w:tcBorders>
              <w:top w:val="nil"/>
              <w:left w:val="nil"/>
              <w:bottom w:val="nil"/>
              <w:right w:val="single" w:sz="8" w:space="0" w:color="auto"/>
            </w:tcBorders>
            <w:shd w:val="clear" w:color="000000" w:fill="D9D9D9"/>
            <w:noWrap/>
            <w:vAlign w:val="center"/>
            <w:hideMark/>
          </w:tcPr>
          <w:p w14:paraId="2B9265E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0c-5p</w:t>
            </w:r>
          </w:p>
        </w:tc>
        <w:tc>
          <w:tcPr>
            <w:tcW w:w="1279" w:type="dxa"/>
            <w:tcBorders>
              <w:top w:val="single" w:sz="8" w:space="0" w:color="auto"/>
              <w:left w:val="nil"/>
              <w:bottom w:val="nil"/>
              <w:right w:val="single" w:sz="8" w:space="0" w:color="auto"/>
            </w:tcBorders>
            <w:shd w:val="clear" w:color="000000" w:fill="D9D9D9"/>
            <w:noWrap/>
            <w:vAlign w:val="center"/>
            <w:hideMark/>
          </w:tcPr>
          <w:p w14:paraId="4E7A85B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4D688B1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0757284..40757372</w:t>
            </w:r>
          </w:p>
        </w:tc>
        <w:tc>
          <w:tcPr>
            <w:tcW w:w="4726" w:type="dxa"/>
            <w:tcBorders>
              <w:top w:val="single" w:sz="8" w:space="0" w:color="auto"/>
              <w:left w:val="nil"/>
              <w:bottom w:val="nil"/>
              <w:right w:val="single" w:sz="8" w:space="0" w:color="auto"/>
            </w:tcBorders>
            <w:shd w:val="clear" w:color="000000" w:fill="D9D9D9"/>
            <w:noWrap/>
            <w:vAlign w:val="center"/>
            <w:hideMark/>
          </w:tcPr>
          <w:p w14:paraId="3EAD6B8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44</w:t>
            </w:r>
          </w:p>
        </w:tc>
      </w:tr>
      <w:tr w:rsidR="00137061" w:rsidRPr="00F72A16" w14:paraId="61FBCE49"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066F2F2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4</w:t>
            </w:r>
          </w:p>
        </w:tc>
        <w:tc>
          <w:tcPr>
            <w:tcW w:w="465" w:type="dxa"/>
            <w:vMerge/>
            <w:tcBorders>
              <w:top w:val="nil"/>
              <w:left w:val="single" w:sz="8" w:space="0" w:color="auto"/>
              <w:bottom w:val="single" w:sz="8" w:space="0" w:color="000000"/>
              <w:right w:val="single" w:sz="8" w:space="0" w:color="auto"/>
            </w:tcBorders>
            <w:vAlign w:val="center"/>
            <w:hideMark/>
          </w:tcPr>
          <w:p w14:paraId="7270B57E"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8EFAA2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05_hsa-miR-26a_A</w:t>
            </w:r>
          </w:p>
        </w:tc>
        <w:tc>
          <w:tcPr>
            <w:tcW w:w="1021" w:type="dxa"/>
            <w:tcBorders>
              <w:top w:val="nil"/>
              <w:left w:val="nil"/>
              <w:bottom w:val="nil"/>
              <w:right w:val="single" w:sz="8" w:space="0" w:color="auto"/>
            </w:tcBorders>
            <w:shd w:val="clear" w:color="auto" w:fill="auto"/>
            <w:noWrap/>
            <w:vAlign w:val="center"/>
            <w:hideMark/>
          </w:tcPr>
          <w:p w14:paraId="4D60162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6a-5p</w:t>
            </w:r>
          </w:p>
        </w:tc>
        <w:tc>
          <w:tcPr>
            <w:tcW w:w="1279" w:type="dxa"/>
            <w:tcBorders>
              <w:top w:val="single" w:sz="8" w:space="0" w:color="auto"/>
              <w:left w:val="nil"/>
              <w:bottom w:val="nil"/>
              <w:right w:val="single" w:sz="8" w:space="0" w:color="auto"/>
            </w:tcBorders>
            <w:shd w:val="clear" w:color="000000" w:fill="D9D9D9"/>
            <w:noWrap/>
            <w:vAlign w:val="center"/>
            <w:hideMark/>
          </w:tcPr>
          <w:p w14:paraId="512137D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3</w:t>
            </w:r>
          </w:p>
        </w:tc>
        <w:tc>
          <w:tcPr>
            <w:tcW w:w="2400" w:type="dxa"/>
            <w:tcBorders>
              <w:top w:val="single" w:sz="8" w:space="0" w:color="auto"/>
              <w:left w:val="nil"/>
              <w:bottom w:val="nil"/>
              <w:right w:val="single" w:sz="8" w:space="0" w:color="auto"/>
            </w:tcBorders>
            <w:shd w:val="clear" w:color="000000" w:fill="D9D9D9"/>
            <w:noWrap/>
            <w:vAlign w:val="center"/>
            <w:hideMark/>
          </w:tcPr>
          <w:p w14:paraId="0268068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7969404..37969480</w:t>
            </w:r>
          </w:p>
        </w:tc>
        <w:tc>
          <w:tcPr>
            <w:tcW w:w="4726" w:type="dxa"/>
            <w:tcBorders>
              <w:top w:val="single" w:sz="8" w:space="0" w:color="auto"/>
              <w:left w:val="nil"/>
              <w:bottom w:val="nil"/>
              <w:right w:val="single" w:sz="8" w:space="0" w:color="auto"/>
            </w:tcBorders>
            <w:shd w:val="clear" w:color="000000" w:fill="D9D9D9"/>
            <w:noWrap/>
            <w:vAlign w:val="center"/>
            <w:hideMark/>
          </w:tcPr>
          <w:p w14:paraId="6BCE3CB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2</w:t>
            </w:r>
          </w:p>
        </w:tc>
      </w:tr>
      <w:tr w:rsidR="00137061" w:rsidRPr="00F72A16" w14:paraId="01E84AFB"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1425B1E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5</w:t>
            </w:r>
          </w:p>
        </w:tc>
        <w:tc>
          <w:tcPr>
            <w:tcW w:w="465" w:type="dxa"/>
            <w:vMerge/>
            <w:tcBorders>
              <w:top w:val="nil"/>
              <w:left w:val="single" w:sz="8" w:space="0" w:color="auto"/>
              <w:bottom w:val="single" w:sz="8" w:space="0" w:color="000000"/>
              <w:right w:val="single" w:sz="8" w:space="0" w:color="auto"/>
            </w:tcBorders>
            <w:vAlign w:val="center"/>
            <w:hideMark/>
          </w:tcPr>
          <w:p w14:paraId="05265CD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2BC42B8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198_hsa-miR-125a-5p_A</w:t>
            </w:r>
          </w:p>
        </w:tc>
        <w:tc>
          <w:tcPr>
            <w:tcW w:w="1021" w:type="dxa"/>
            <w:tcBorders>
              <w:top w:val="nil"/>
              <w:left w:val="nil"/>
              <w:bottom w:val="nil"/>
              <w:right w:val="single" w:sz="8" w:space="0" w:color="auto"/>
            </w:tcBorders>
            <w:shd w:val="clear" w:color="000000" w:fill="D9D9D9"/>
            <w:noWrap/>
            <w:vAlign w:val="center"/>
            <w:hideMark/>
          </w:tcPr>
          <w:p w14:paraId="1FC68CD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25a-5p</w:t>
            </w:r>
          </w:p>
        </w:tc>
        <w:tc>
          <w:tcPr>
            <w:tcW w:w="1279" w:type="dxa"/>
            <w:tcBorders>
              <w:top w:val="single" w:sz="8" w:space="0" w:color="auto"/>
              <w:left w:val="nil"/>
              <w:bottom w:val="nil"/>
              <w:right w:val="single" w:sz="8" w:space="0" w:color="auto"/>
            </w:tcBorders>
            <w:shd w:val="clear" w:color="000000" w:fill="D9D9D9"/>
            <w:noWrap/>
            <w:vAlign w:val="center"/>
            <w:hideMark/>
          </w:tcPr>
          <w:p w14:paraId="2DF6224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568E155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1693254..51693339</w:t>
            </w:r>
          </w:p>
        </w:tc>
        <w:tc>
          <w:tcPr>
            <w:tcW w:w="4726" w:type="dxa"/>
            <w:tcBorders>
              <w:top w:val="single" w:sz="8" w:space="0" w:color="auto"/>
              <w:left w:val="nil"/>
              <w:bottom w:val="nil"/>
              <w:right w:val="single" w:sz="8" w:space="0" w:color="auto"/>
            </w:tcBorders>
            <w:shd w:val="clear" w:color="000000" w:fill="D9D9D9"/>
            <w:noWrap/>
            <w:vAlign w:val="center"/>
            <w:hideMark/>
          </w:tcPr>
          <w:p w14:paraId="23D6C8F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43</w:t>
            </w:r>
          </w:p>
        </w:tc>
      </w:tr>
      <w:tr w:rsidR="00137061" w:rsidRPr="00F72A16" w14:paraId="29341E45"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479128D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6</w:t>
            </w:r>
          </w:p>
        </w:tc>
        <w:tc>
          <w:tcPr>
            <w:tcW w:w="465" w:type="dxa"/>
            <w:vMerge/>
            <w:tcBorders>
              <w:top w:val="nil"/>
              <w:left w:val="single" w:sz="8" w:space="0" w:color="auto"/>
              <w:bottom w:val="single" w:sz="8" w:space="0" w:color="000000"/>
              <w:right w:val="single" w:sz="8" w:space="0" w:color="auto"/>
            </w:tcBorders>
            <w:vAlign w:val="center"/>
            <w:hideMark/>
          </w:tcPr>
          <w:p w14:paraId="26D8C003"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44AFFE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392_hsa-miR-301b_A</w:t>
            </w:r>
          </w:p>
        </w:tc>
        <w:tc>
          <w:tcPr>
            <w:tcW w:w="1021" w:type="dxa"/>
            <w:tcBorders>
              <w:top w:val="nil"/>
              <w:left w:val="nil"/>
              <w:bottom w:val="nil"/>
              <w:right w:val="single" w:sz="8" w:space="0" w:color="auto"/>
            </w:tcBorders>
            <w:shd w:val="clear" w:color="auto" w:fill="auto"/>
            <w:noWrap/>
            <w:vAlign w:val="center"/>
            <w:hideMark/>
          </w:tcPr>
          <w:p w14:paraId="2C47AEA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01b-3p</w:t>
            </w:r>
          </w:p>
        </w:tc>
        <w:tc>
          <w:tcPr>
            <w:tcW w:w="1279" w:type="dxa"/>
            <w:tcBorders>
              <w:top w:val="single" w:sz="8" w:space="0" w:color="auto"/>
              <w:left w:val="nil"/>
              <w:bottom w:val="nil"/>
              <w:right w:val="single" w:sz="8" w:space="0" w:color="auto"/>
            </w:tcBorders>
            <w:shd w:val="clear" w:color="000000" w:fill="D9D9D9"/>
            <w:noWrap/>
            <w:vAlign w:val="center"/>
            <w:hideMark/>
          </w:tcPr>
          <w:p w14:paraId="0009E8F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22</w:t>
            </w:r>
          </w:p>
        </w:tc>
        <w:tc>
          <w:tcPr>
            <w:tcW w:w="2400" w:type="dxa"/>
            <w:tcBorders>
              <w:top w:val="single" w:sz="8" w:space="0" w:color="auto"/>
              <w:left w:val="nil"/>
              <w:bottom w:val="nil"/>
              <w:right w:val="single" w:sz="8" w:space="0" w:color="auto"/>
            </w:tcBorders>
            <w:shd w:val="clear" w:color="000000" w:fill="D9D9D9"/>
            <w:noWrap/>
            <w:vAlign w:val="center"/>
            <w:hideMark/>
          </w:tcPr>
          <w:p w14:paraId="173B3CC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1652981..21653058</w:t>
            </w:r>
          </w:p>
        </w:tc>
        <w:tc>
          <w:tcPr>
            <w:tcW w:w="4726" w:type="dxa"/>
            <w:tcBorders>
              <w:top w:val="single" w:sz="8" w:space="0" w:color="auto"/>
              <w:left w:val="nil"/>
              <w:bottom w:val="nil"/>
              <w:right w:val="single" w:sz="8" w:space="0" w:color="auto"/>
            </w:tcBorders>
            <w:shd w:val="clear" w:color="000000" w:fill="D9D9D9"/>
            <w:noWrap/>
            <w:vAlign w:val="center"/>
            <w:hideMark/>
          </w:tcPr>
          <w:p w14:paraId="56983B9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4958</w:t>
            </w:r>
          </w:p>
        </w:tc>
      </w:tr>
      <w:tr w:rsidR="00137061" w:rsidRPr="00F72A16" w14:paraId="6D6FE7DE"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4F7A06B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7</w:t>
            </w:r>
          </w:p>
        </w:tc>
        <w:tc>
          <w:tcPr>
            <w:tcW w:w="465" w:type="dxa"/>
            <w:vMerge/>
            <w:tcBorders>
              <w:top w:val="nil"/>
              <w:left w:val="single" w:sz="8" w:space="0" w:color="auto"/>
              <w:bottom w:val="single" w:sz="8" w:space="0" w:color="000000"/>
              <w:right w:val="single" w:sz="8" w:space="0" w:color="auto"/>
            </w:tcBorders>
            <w:vAlign w:val="center"/>
            <w:hideMark/>
          </w:tcPr>
          <w:p w14:paraId="1760AFE4"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34878A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36_hsa-miR-99b_A</w:t>
            </w:r>
          </w:p>
        </w:tc>
        <w:tc>
          <w:tcPr>
            <w:tcW w:w="1021" w:type="dxa"/>
            <w:tcBorders>
              <w:top w:val="nil"/>
              <w:left w:val="nil"/>
              <w:bottom w:val="nil"/>
              <w:right w:val="single" w:sz="8" w:space="0" w:color="auto"/>
            </w:tcBorders>
            <w:shd w:val="clear" w:color="000000" w:fill="D9D9D9"/>
            <w:noWrap/>
            <w:vAlign w:val="center"/>
            <w:hideMark/>
          </w:tcPr>
          <w:p w14:paraId="3E49425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99b-5p</w:t>
            </w:r>
          </w:p>
        </w:tc>
        <w:tc>
          <w:tcPr>
            <w:tcW w:w="1279" w:type="dxa"/>
            <w:tcBorders>
              <w:top w:val="single" w:sz="8" w:space="0" w:color="auto"/>
              <w:left w:val="nil"/>
              <w:bottom w:val="nil"/>
              <w:right w:val="single" w:sz="8" w:space="0" w:color="auto"/>
            </w:tcBorders>
            <w:shd w:val="clear" w:color="000000" w:fill="D9D9D9"/>
            <w:noWrap/>
            <w:vAlign w:val="center"/>
            <w:hideMark/>
          </w:tcPr>
          <w:p w14:paraId="7D9D15F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0E61A38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1692612..51692681</w:t>
            </w:r>
          </w:p>
        </w:tc>
        <w:tc>
          <w:tcPr>
            <w:tcW w:w="4726" w:type="dxa"/>
            <w:tcBorders>
              <w:top w:val="single" w:sz="8" w:space="0" w:color="auto"/>
              <w:left w:val="nil"/>
              <w:bottom w:val="nil"/>
              <w:right w:val="single" w:sz="8" w:space="0" w:color="auto"/>
            </w:tcBorders>
            <w:shd w:val="clear" w:color="000000" w:fill="D9D9D9"/>
            <w:noWrap/>
            <w:vAlign w:val="center"/>
            <w:hideMark/>
          </w:tcPr>
          <w:p w14:paraId="52CBBF1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689</w:t>
            </w:r>
          </w:p>
        </w:tc>
      </w:tr>
      <w:tr w:rsidR="00137061" w:rsidRPr="00F72A16" w14:paraId="3D1FDECC"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791F272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8</w:t>
            </w:r>
          </w:p>
        </w:tc>
        <w:tc>
          <w:tcPr>
            <w:tcW w:w="465" w:type="dxa"/>
            <w:vMerge/>
            <w:tcBorders>
              <w:top w:val="nil"/>
              <w:left w:val="single" w:sz="8" w:space="0" w:color="auto"/>
              <w:bottom w:val="single" w:sz="8" w:space="0" w:color="000000"/>
              <w:right w:val="single" w:sz="8" w:space="0" w:color="auto"/>
            </w:tcBorders>
            <w:vAlign w:val="center"/>
            <w:hideMark/>
          </w:tcPr>
          <w:p w14:paraId="3B2E1EF2"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365F5A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331_hsa-miR-409-5p_A</w:t>
            </w:r>
          </w:p>
        </w:tc>
        <w:tc>
          <w:tcPr>
            <w:tcW w:w="1021" w:type="dxa"/>
            <w:tcBorders>
              <w:top w:val="nil"/>
              <w:left w:val="nil"/>
              <w:bottom w:val="nil"/>
              <w:right w:val="single" w:sz="8" w:space="0" w:color="auto"/>
            </w:tcBorders>
            <w:shd w:val="clear" w:color="auto" w:fill="auto"/>
            <w:noWrap/>
            <w:vAlign w:val="center"/>
            <w:hideMark/>
          </w:tcPr>
          <w:p w14:paraId="298E6D1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409-5p</w:t>
            </w:r>
          </w:p>
        </w:tc>
        <w:tc>
          <w:tcPr>
            <w:tcW w:w="1279" w:type="dxa"/>
            <w:tcBorders>
              <w:top w:val="single" w:sz="8" w:space="0" w:color="auto"/>
              <w:left w:val="nil"/>
              <w:bottom w:val="nil"/>
              <w:right w:val="single" w:sz="8" w:space="0" w:color="auto"/>
            </w:tcBorders>
            <w:shd w:val="clear" w:color="000000" w:fill="D9D9D9"/>
            <w:noWrap/>
            <w:vAlign w:val="center"/>
            <w:hideMark/>
          </w:tcPr>
          <w:p w14:paraId="0227EFF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4</w:t>
            </w:r>
          </w:p>
        </w:tc>
        <w:tc>
          <w:tcPr>
            <w:tcW w:w="2400" w:type="dxa"/>
            <w:tcBorders>
              <w:top w:val="single" w:sz="8" w:space="0" w:color="auto"/>
              <w:left w:val="nil"/>
              <w:bottom w:val="nil"/>
              <w:right w:val="single" w:sz="8" w:space="0" w:color="auto"/>
            </w:tcBorders>
            <w:shd w:val="clear" w:color="000000" w:fill="D9D9D9"/>
            <w:noWrap/>
            <w:vAlign w:val="center"/>
            <w:hideMark/>
          </w:tcPr>
          <w:p w14:paraId="512EB0A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01065300..101065378</w:t>
            </w:r>
          </w:p>
        </w:tc>
        <w:tc>
          <w:tcPr>
            <w:tcW w:w="4726" w:type="dxa"/>
            <w:tcBorders>
              <w:top w:val="single" w:sz="8" w:space="0" w:color="auto"/>
              <w:left w:val="nil"/>
              <w:bottom w:val="nil"/>
              <w:right w:val="single" w:sz="8" w:space="0" w:color="auto"/>
            </w:tcBorders>
            <w:shd w:val="clear" w:color="000000" w:fill="D9D9D9"/>
            <w:noWrap/>
            <w:vAlign w:val="center"/>
            <w:hideMark/>
          </w:tcPr>
          <w:p w14:paraId="073CA8A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1638</w:t>
            </w:r>
          </w:p>
        </w:tc>
      </w:tr>
      <w:tr w:rsidR="00137061" w:rsidRPr="00F72A16" w14:paraId="1C8A5AB3"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0AB30BC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29</w:t>
            </w:r>
          </w:p>
        </w:tc>
        <w:tc>
          <w:tcPr>
            <w:tcW w:w="465" w:type="dxa"/>
            <w:vMerge/>
            <w:tcBorders>
              <w:top w:val="nil"/>
              <w:left w:val="single" w:sz="8" w:space="0" w:color="auto"/>
              <w:bottom w:val="single" w:sz="8" w:space="0" w:color="000000"/>
              <w:right w:val="single" w:sz="8" w:space="0" w:color="auto"/>
            </w:tcBorders>
            <w:vAlign w:val="center"/>
            <w:hideMark/>
          </w:tcPr>
          <w:p w14:paraId="11D8B38F"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416D20A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406_hsa-let-7e_A</w:t>
            </w:r>
          </w:p>
        </w:tc>
        <w:tc>
          <w:tcPr>
            <w:tcW w:w="1021" w:type="dxa"/>
            <w:tcBorders>
              <w:top w:val="nil"/>
              <w:left w:val="nil"/>
              <w:bottom w:val="nil"/>
              <w:right w:val="single" w:sz="8" w:space="0" w:color="auto"/>
            </w:tcBorders>
            <w:shd w:val="clear" w:color="000000" w:fill="D9D9D9"/>
            <w:noWrap/>
            <w:vAlign w:val="center"/>
            <w:hideMark/>
          </w:tcPr>
          <w:p w14:paraId="1289BCB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let-7e-5p</w:t>
            </w:r>
          </w:p>
        </w:tc>
        <w:tc>
          <w:tcPr>
            <w:tcW w:w="1279" w:type="dxa"/>
            <w:tcBorders>
              <w:top w:val="single" w:sz="8" w:space="0" w:color="auto"/>
              <w:left w:val="nil"/>
              <w:bottom w:val="nil"/>
              <w:right w:val="single" w:sz="8" w:space="0" w:color="auto"/>
            </w:tcBorders>
            <w:shd w:val="clear" w:color="000000" w:fill="D9D9D9"/>
            <w:noWrap/>
            <w:vAlign w:val="center"/>
            <w:hideMark/>
          </w:tcPr>
          <w:p w14:paraId="7BBA98A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407EAC5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1692786..51692864</w:t>
            </w:r>
          </w:p>
        </w:tc>
        <w:tc>
          <w:tcPr>
            <w:tcW w:w="4726" w:type="dxa"/>
            <w:tcBorders>
              <w:top w:val="single" w:sz="8" w:space="0" w:color="auto"/>
              <w:left w:val="nil"/>
              <w:bottom w:val="nil"/>
              <w:right w:val="single" w:sz="8" w:space="0" w:color="auto"/>
            </w:tcBorders>
            <w:shd w:val="clear" w:color="000000" w:fill="D9D9D9"/>
            <w:noWrap/>
            <w:vAlign w:val="center"/>
            <w:hideMark/>
          </w:tcPr>
          <w:p w14:paraId="56A53FB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66</w:t>
            </w:r>
          </w:p>
        </w:tc>
      </w:tr>
      <w:tr w:rsidR="00137061" w:rsidRPr="00F72A16" w14:paraId="020BB22A"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02C64B3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0</w:t>
            </w:r>
          </w:p>
        </w:tc>
        <w:tc>
          <w:tcPr>
            <w:tcW w:w="465" w:type="dxa"/>
            <w:vMerge/>
            <w:tcBorders>
              <w:top w:val="nil"/>
              <w:left w:val="single" w:sz="8" w:space="0" w:color="auto"/>
              <w:bottom w:val="single" w:sz="8" w:space="0" w:color="000000"/>
              <w:right w:val="single" w:sz="8" w:space="0" w:color="auto"/>
            </w:tcBorders>
            <w:vAlign w:val="center"/>
            <w:hideMark/>
          </w:tcPr>
          <w:p w14:paraId="0C411E35"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39308FD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76_hsa-miR-222_A</w:t>
            </w:r>
          </w:p>
        </w:tc>
        <w:tc>
          <w:tcPr>
            <w:tcW w:w="1021" w:type="dxa"/>
            <w:tcBorders>
              <w:top w:val="nil"/>
              <w:left w:val="nil"/>
              <w:bottom w:val="nil"/>
              <w:right w:val="single" w:sz="8" w:space="0" w:color="auto"/>
            </w:tcBorders>
            <w:shd w:val="clear" w:color="auto" w:fill="auto"/>
            <w:noWrap/>
            <w:vAlign w:val="center"/>
            <w:hideMark/>
          </w:tcPr>
          <w:p w14:paraId="170A87C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22-3p</w:t>
            </w:r>
          </w:p>
        </w:tc>
        <w:tc>
          <w:tcPr>
            <w:tcW w:w="1279" w:type="dxa"/>
            <w:tcBorders>
              <w:top w:val="single" w:sz="8" w:space="0" w:color="auto"/>
              <w:left w:val="nil"/>
              <w:bottom w:val="nil"/>
              <w:right w:val="single" w:sz="8" w:space="0" w:color="auto"/>
            </w:tcBorders>
            <w:shd w:val="clear" w:color="000000" w:fill="D9D9D9"/>
            <w:noWrap/>
            <w:vAlign w:val="center"/>
            <w:hideMark/>
          </w:tcPr>
          <w:p w14:paraId="0D8F724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proofErr w:type="spellStart"/>
            <w:r w:rsidRPr="00F72A16">
              <w:rPr>
                <w:rFonts w:ascii="Times New Roman" w:eastAsia="Times New Roman" w:hAnsi="Times New Roman" w:cs="Times New Roman"/>
                <w:color w:val="000000"/>
                <w:kern w:val="0"/>
                <w:sz w:val="24"/>
                <w:szCs w:val="24"/>
                <w:lang w:eastAsia="en-AU"/>
                <w14:ligatures w14:val="none"/>
              </w:rPr>
              <w:t>ChrX</w:t>
            </w:r>
            <w:proofErr w:type="spellEnd"/>
          </w:p>
        </w:tc>
        <w:tc>
          <w:tcPr>
            <w:tcW w:w="2400" w:type="dxa"/>
            <w:tcBorders>
              <w:top w:val="single" w:sz="8" w:space="0" w:color="auto"/>
              <w:left w:val="nil"/>
              <w:bottom w:val="nil"/>
              <w:right w:val="single" w:sz="8" w:space="0" w:color="auto"/>
            </w:tcBorders>
            <w:shd w:val="clear" w:color="000000" w:fill="D9D9D9"/>
            <w:noWrap/>
            <w:vAlign w:val="center"/>
            <w:hideMark/>
          </w:tcPr>
          <w:p w14:paraId="53203FF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5747015..45747124</w:t>
            </w:r>
          </w:p>
        </w:tc>
        <w:tc>
          <w:tcPr>
            <w:tcW w:w="4726" w:type="dxa"/>
            <w:tcBorders>
              <w:top w:val="single" w:sz="8" w:space="0" w:color="auto"/>
              <w:left w:val="nil"/>
              <w:bottom w:val="nil"/>
              <w:right w:val="single" w:sz="8" w:space="0" w:color="auto"/>
            </w:tcBorders>
            <w:shd w:val="clear" w:color="000000" w:fill="D9D9D9"/>
            <w:noWrap/>
            <w:vAlign w:val="center"/>
            <w:hideMark/>
          </w:tcPr>
          <w:p w14:paraId="17430B0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79</w:t>
            </w:r>
          </w:p>
        </w:tc>
      </w:tr>
      <w:tr w:rsidR="00137061" w:rsidRPr="00F72A16" w14:paraId="2FD90D63"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15BEB0D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1</w:t>
            </w:r>
          </w:p>
        </w:tc>
        <w:tc>
          <w:tcPr>
            <w:tcW w:w="465" w:type="dxa"/>
            <w:vMerge/>
            <w:tcBorders>
              <w:top w:val="nil"/>
              <w:left w:val="single" w:sz="8" w:space="0" w:color="auto"/>
              <w:bottom w:val="single" w:sz="8" w:space="0" w:color="000000"/>
              <w:right w:val="single" w:sz="8" w:space="0" w:color="auto"/>
            </w:tcBorders>
            <w:vAlign w:val="center"/>
            <w:hideMark/>
          </w:tcPr>
          <w:p w14:paraId="4F927801"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411297A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85_hsa-miR-186_A</w:t>
            </w:r>
          </w:p>
        </w:tc>
        <w:tc>
          <w:tcPr>
            <w:tcW w:w="1021" w:type="dxa"/>
            <w:tcBorders>
              <w:top w:val="nil"/>
              <w:left w:val="nil"/>
              <w:bottom w:val="nil"/>
              <w:right w:val="single" w:sz="8" w:space="0" w:color="auto"/>
            </w:tcBorders>
            <w:shd w:val="clear" w:color="000000" w:fill="D9D9D9"/>
            <w:noWrap/>
            <w:vAlign w:val="center"/>
            <w:hideMark/>
          </w:tcPr>
          <w:p w14:paraId="0151B57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86-5p</w:t>
            </w:r>
          </w:p>
        </w:tc>
        <w:tc>
          <w:tcPr>
            <w:tcW w:w="1279" w:type="dxa"/>
            <w:tcBorders>
              <w:top w:val="single" w:sz="8" w:space="0" w:color="auto"/>
              <w:left w:val="nil"/>
              <w:bottom w:val="nil"/>
              <w:right w:val="single" w:sz="8" w:space="0" w:color="auto"/>
            </w:tcBorders>
            <w:shd w:val="clear" w:color="000000" w:fill="D9D9D9"/>
            <w:noWrap/>
            <w:vAlign w:val="center"/>
            <w:hideMark/>
          </w:tcPr>
          <w:p w14:paraId="6E38A33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0DD9A50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71067631..71067716</w:t>
            </w:r>
          </w:p>
        </w:tc>
        <w:tc>
          <w:tcPr>
            <w:tcW w:w="4726" w:type="dxa"/>
            <w:tcBorders>
              <w:top w:val="single" w:sz="8" w:space="0" w:color="auto"/>
              <w:left w:val="nil"/>
              <w:bottom w:val="nil"/>
              <w:right w:val="single" w:sz="8" w:space="0" w:color="auto"/>
            </w:tcBorders>
            <w:shd w:val="clear" w:color="000000" w:fill="D9D9D9"/>
            <w:noWrap/>
            <w:vAlign w:val="center"/>
            <w:hideMark/>
          </w:tcPr>
          <w:p w14:paraId="719D051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56</w:t>
            </w:r>
          </w:p>
        </w:tc>
      </w:tr>
      <w:tr w:rsidR="00137061" w:rsidRPr="00F72A16" w14:paraId="0B809190"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34E3542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2</w:t>
            </w:r>
          </w:p>
        </w:tc>
        <w:tc>
          <w:tcPr>
            <w:tcW w:w="465" w:type="dxa"/>
            <w:vMerge/>
            <w:tcBorders>
              <w:top w:val="nil"/>
              <w:left w:val="single" w:sz="8" w:space="0" w:color="auto"/>
              <w:bottom w:val="single" w:sz="8" w:space="0" w:color="000000"/>
              <w:right w:val="single" w:sz="8" w:space="0" w:color="auto"/>
            </w:tcBorders>
            <w:vAlign w:val="center"/>
            <w:hideMark/>
          </w:tcPr>
          <w:p w14:paraId="101F1C34"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1489C2C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83_hsa-miR-9_A</w:t>
            </w:r>
          </w:p>
        </w:tc>
        <w:tc>
          <w:tcPr>
            <w:tcW w:w="1021" w:type="dxa"/>
            <w:tcBorders>
              <w:top w:val="nil"/>
              <w:left w:val="nil"/>
              <w:bottom w:val="nil"/>
              <w:right w:val="single" w:sz="8" w:space="0" w:color="auto"/>
            </w:tcBorders>
            <w:shd w:val="clear" w:color="auto" w:fill="auto"/>
            <w:noWrap/>
            <w:vAlign w:val="center"/>
            <w:hideMark/>
          </w:tcPr>
          <w:p w14:paraId="0402BFA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9-5p</w:t>
            </w:r>
          </w:p>
        </w:tc>
        <w:tc>
          <w:tcPr>
            <w:tcW w:w="1279" w:type="dxa"/>
            <w:tcBorders>
              <w:top w:val="single" w:sz="8" w:space="0" w:color="auto"/>
              <w:left w:val="nil"/>
              <w:bottom w:val="nil"/>
              <w:right w:val="single" w:sz="8" w:space="0" w:color="auto"/>
            </w:tcBorders>
            <w:shd w:val="clear" w:color="000000" w:fill="D9D9D9"/>
            <w:noWrap/>
            <w:vAlign w:val="center"/>
            <w:hideMark/>
          </w:tcPr>
          <w:p w14:paraId="509F218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03D679E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xml:space="preserve">156420341 - 156420429 </w:t>
            </w:r>
          </w:p>
        </w:tc>
        <w:tc>
          <w:tcPr>
            <w:tcW w:w="4726" w:type="dxa"/>
            <w:tcBorders>
              <w:top w:val="single" w:sz="8" w:space="0" w:color="auto"/>
              <w:left w:val="nil"/>
              <w:bottom w:val="nil"/>
              <w:right w:val="single" w:sz="8" w:space="0" w:color="auto"/>
            </w:tcBorders>
            <w:shd w:val="clear" w:color="000000" w:fill="D9D9D9"/>
            <w:noWrap/>
            <w:vAlign w:val="center"/>
            <w:hideMark/>
          </w:tcPr>
          <w:p w14:paraId="560EA94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41</w:t>
            </w:r>
          </w:p>
        </w:tc>
      </w:tr>
      <w:tr w:rsidR="00137061" w:rsidRPr="00F72A16" w14:paraId="0C14F363"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5E5CFE7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3</w:t>
            </w:r>
          </w:p>
        </w:tc>
        <w:tc>
          <w:tcPr>
            <w:tcW w:w="465" w:type="dxa"/>
            <w:vMerge/>
            <w:tcBorders>
              <w:top w:val="nil"/>
              <w:left w:val="single" w:sz="8" w:space="0" w:color="auto"/>
              <w:bottom w:val="single" w:sz="8" w:space="0" w:color="000000"/>
              <w:right w:val="single" w:sz="8" w:space="0" w:color="auto"/>
            </w:tcBorders>
            <w:vAlign w:val="center"/>
            <w:hideMark/>
          </w:tcPr>
          <w:p w14:paraId="309A8A5F"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33BB3D5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31_hsa-miR-92a_A</w:t>
            </w:r>
          </w:p>
        </w:tc>
        <w:tc>
          <w:tcPr>
            <w:tcW w:w="1021" w:type="dxa"/>
            <w:tcBorders>
              <w:top w:val="nil"/>
              <w:left w:val="nil"/>
              <w:bottom w:val="single" w:sz="8" w:space="0" w:color="auto"/>
              <w:right w:val="single" w:sz="8" w:space="0" w:color="auto"/>
            </w:tcBorders>
            <w:shd w:val="clear" w:color="000000" w:fill="D9D9D9"/>
            <w:noWrap/>
            <w:vAlign w:val="center"/>
            <w:hideMark/>
          </w:tcPr>
          <w:p w14:paraId="312E3DB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92a-3p</w:t>
            </w:r>
          </w:p>
        </w:tc>
        <w:tc>
          <w:tcPr>
            <w:tcW w:w="1279" w:type="dxa"/>
            <w:tcBorders>
              <w:top w:val="single" w:sz="8" w:space="0" w:color="auto"/>
              <w:left w:val="nil"/>
              <w:bottom w:val="nil"/>
              <w:right w:val="single" w:sz="8" w:space="0" w:color="auto"/>
            </w:tcBorders>
            <w:shd w:val="clear" w:color="000000" w:fill="D9D9D9"/>
            <w:noWrap/>
            <w:vAlign w:val="center"/>
            <w:hideMark/>
          </w:tcPr>
          <w:p w14:paraId="2402A2F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3</w:t>
            </w:r>
          </w:p>
        </w:tc>
        <w:tc>
          <w:tcPr>
            <w:tcW w:w="2400" w:type="dxa"/>
            <w:tcBorders>
              <w:top w:val="single" w:sz="8" w:space="0" w:color="auto"/>
              <w:left w:val="nil"/>
              <w:bottom w:val="nil"/>
              <w:right w:val="single" w:sz="8" w:space="0" w:color="auto"/>
            </w:tcBorders>
            <w:shd w:val="clear" w:color="000000" w:fill="D9D9D9"/>
            <w:noWrap/>
            <w:vAlign w:val="center"/>
            <w:hideMark/>
          </w:tcPr>
          <w:p w14:paraId="1431E3E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1351314..91351391</w:t>
            </w:r>
          </w:p>
        </w:tc>
        <w:tc>
          <w:tcPr>
            <w:tcW w:w="4726" w:type="dxa"/>
            <w:tcBorders>
              <w:top w:val="single" w:sz="8" w:space="0" w:color="auto"/>
              <w:left w:val="nil"/>
              <w:bottom w:val="nil"/>
              <w:right w:val="single" w:sz="8" w:space="0" w:color="auto"/>
            </w:tcBorders>
            <w:shd w:val="clear" w:color="000000" w:fill="D9D9D9"/>
            <w:noWrap/>
            <w:vAlign w:val="center"/>
            <w:hideMark/>
          </w:tcPr>
          <w:p w14:paraId="5900BB0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92</w:t>
            </w:r>
          </w:p>
        </w:tc>
      </w:tr>
      <w:tr w:rsidR="00137061" w:rsidRPr="00F72A16" w14:paraId="0971782C" w14:textId="77777777" w:rsidTr="00137061">
        <w:trPr>
          <w:trHeight w:val="315"/>
        </w:trPr>
        <w:tc>
          <w:tcPr>
            <w:tcW w:w="412" w:type="dxa"/>
            <w:tcBorders>
              <w:top w:val="single" w:sz="8" w:space="0" w:color="auto"/>
              <w:left w:val="single" w:sz="8" w:space="0" w:color="auto"/>
              <w:bottom w:val="nil"/>
              <w:right w:val="single" w:sz="8" w:space="0" w:color="auto"/>
            </w:tcBorders>
            <w:shd w:val="clear" w:color="auto" w:fill="auto"/>
            <w:vAlign w:val="center"/>
            <w:hideMark/>
          </w:tcPr>
          <w:p w14:paraId="1AC9D4A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4</w:t>
            </w:r>
          </w:p>
        </w:tc>
        <w:tc>
          <w:tcPr>
            <w:tcW w:w="46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4BEF497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β-cell development</w:t>
            </w:r>
          </w:p>
        </w:tc>
        <w:tc>
          <w:tcPr>
            <w:tcW w:w="1374" w:type="dxa"/>
            <w:tcBorders>
              <w:top w:val="single" w:sz="8" w:space="0" w:color="auto"/>
              <w:left w:val="nil"/>
              <w:bottom w:val="nil"/>
              <w:right w:val="single" w:sz="8" w:space="0" w:color="auto"/>
            </w:tcBorders>
            <w:shd w:val="clear" w:color="000000" w:fill="D9D9D9"/>
            <w:noWrap/>
            <w:vAlign w:val="center"/>
            <w:hideMark/>
          </w:tcPr>
          <w:p w14:paraId="35E2CC7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75_hsa-miR-152_A</w:t>
            </w:r>
          </w:p>
        </w:tc>
        <w:tc>
          <w:tcPr>
            <w:tcW w:w="1021" w:type="dxa"/>
            <w:tcBorders>
              <w:top w:val="nil"/>
              <w:left w:val="nil"/>
              <w:bottom w:val="nil"/>
              <w:right w:val="single" w:sz="8" w:space="0" w:color="auto"/>
            </w:tcBorders>
            <w:shd w:val="clear" w:color="auto" w:fill="auto"/>
            <w:noWrap/>
            <w:vAlign w:val="center"/>
            <w:hideMark/>
          </w:tcPr>
          <w:p w14:paraId="58CB212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52-3p</w:t>
            </w:r>
          </w:p>
        </w:tc>
        <w:tc>
          <w:tcPr>
            <w:tcW w:w="1279" w:type="dxa"/>
            <w:tcBorders>
              <w:top w:val="single" w:sz="8" w:space="0" w:color="auto"/>
              <w:left w:val="nil"/>
              <w:bottom w:val="nil"/>
              <w:right w:val="single" w:sz="8" w:space="0" w:color="auto"/>
            </w:tcBorders>
            <w:shd w:val="clear" w:color="000000" w:fill="D9D9D9"/>
            <w:noWrap/>
            <w:vAlign w:val="center"/>
            <w:hideMark/>
          </w:tcPr>
          <w:p w14:paraId="13718C6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7</w:t>
            </w:r>
          </w:p>
        </w:tc>
        <w:tc>
          <w:tcPr>
            <w:tcW w:w="2400" w:type="dxa"/>
            <w:tcBorders>
              <w:top w:val="single" w:sz="8" w:space="0" w:color="auto"/>
              <w:left w:val="nil"/>
              <w:bottom w:val="nil"/>
              <w:right w:val="single" w:sz="8" w:space="0" w:color="auto"/>
            </w:tcBorders>
            <w:shd w:val="clear" w:color="000000" w:fill="D9D9D9"/>
            <w:noWrap/>
            <w:vAlign w:val="center"/>
            <w:hideMark/>
          </w:tcPr>
          <w:p w14:paraId="06233BE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8037161..48037247</w:t>
            </w:r>
          </w:p>
        </w:tc>
        <w:tc>
          <w:tcPr>
            <w:tcW w:w="4726" w:type="dxa"/>
            <w:tcBorders>
              <w:top w:val="single" w:sz="8" w:space="0" w:color="auto"/>
              <w:left w:val="nil"/>
              <w:bottom w:val="nil"/>
              <w:right w:val="single" w:sz="8" w:space="0" w:color="auto"/>
            </w:tcBorders>
            <w:shd w:val="clear" w:color="000000" w:fill="D9D9D9"/>
            <w:noWrap/>
            <w:vAlign w:val="center"/>
            <w:hideMark/>
          </w:tcPr>
          <w:p w14:paraId="10BEF95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38</w:t>
            </w:r>
          </w:p>
        </w:tc>
      </w:tr>
      <w:tr w:rsidR="00137061" w:rsidRPr="00F72A16" w14:paraId="5FC69524"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611BEE7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5</w:t>
            </w:r>
          </w:p>
        </w:tc>
        <w:tc>
          <w:tcPr>
            <w:tcW w:w="465" w:type="dxa"/>
            <w:vMerge/>
            <w:tcBorders>
              <w:top w:val="nil"/>
              <w:left w:val="single" w:sz="8" w:space="0" w:color="auto"/>
              <w:bottom w:val="single" w:sz="8" w:space="0" w:color="000000"/>
              <w:right w:val="single" w:sz="8" w:space="0" w:color="auto"/>
            </w:tcBorders>
            <w:vAlign w:val="center"/>
            <w:hideMark/>
          </w:tcPr>
          <w:p w14:paraId="07988488"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0121107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26_hsa-miR-34a_A</w:t>
            </w:r>
          </w:p>
        </w:tc>
        <w:tc>
          <w:tcPr>
            <w:tcW w:w="1021" w:type="dxa"/>
            <w:tcBorders>
              <w:top w:val="nil"/>
              <w:left w:val="nil"/>
              <w:bottom w:val="nil"/>
              <w:right w:val="single" w:sz="8" w:space="0" w:color="auto"/>
            </w:tcBorders>
            <w:shd w:val="clear" w:color="000000" w:fill="D9D9D9"/>
            <w:noWrap/>
            <w:vAlign w:val="center"/>
            <w:hideMark/>
          </w:tcPr>
          <w:p w14:paraId="6C80EAB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4a-5p</w:t>
            </w:r>
          </w:p>
        </w:tc>
        <w:tc>
          <w:tcPr>
            <w:tcW w:w="1279" w:type="dxa"/>
            <w:tcBorders>
              <w:top w:val="single" w:sz="8" w:space="0" w:color="auto"/>
              <w:left w:val="nil"/>
              <w:bottom w:val="nil"/>
              <w:right w:val="single" w:sz="8" w:space="0" w:color="auto"/>
            </w:tcBorders>
            <w:shd w:val="clear" w:color="000000" w:fill="D9D9D9"/>
            <w:noWrap/>
            <w:vAlign w:val="center"/>
            <w:hideMark/>
          </w:tcPr>
          <w:p w14:paraId="6224A80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334F218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151668..9151777</w:t>
            </w:r>
          </w:p>
        </w:tc>
        <w:tc>
          <w:tcPr>
            <w:tcW w:w="4726" w:type="dxa"/>
            <w:tcBorders>
              <w:top w:val="single" w:sz="8" w:space="0" w:color="auto"/>
              <w:left w:val="nil"/>
              <w:bottom w:val="nil"/>
              <w:right w:val="single" w:sz="8" w:space="0" w:color="auto"/>
            </w:tcBorders>
            <w:shd w:val="clear" w:color="000000" w:fill="D9D9D9"/>
            <w:noWrap/>
            <w:vAlign w:val="center"/>
            <w:hideMark/>
          </w:tcPr>
          <w:p w14:paraId="7DC73EF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55</w:t>
            </w:r>
          </w:p>
        </w:tc>
      </w:tr>
      <w:tr w:rsidR="00137061" w:rsidRPr="00F72A16" w14:paraId="65F52135"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60546E0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6</w:t>
            </w:r>
          </w:p>
        </w:tc>
        <w:tc>
          <w:tcPr>
            <w:tcW w:w="465" w:type="dxa"/>
            <w:vMerge/>
            <w:tcBorders>
              <w:top w:val="nil"/>
              <w:left w:val="single" w:sz="8" w:space="0" w:color="auto"/>
              <w:bottom w:val="single" w:sz="8" w:space="0" w:color="000000"/>
              <w:right w:val="single" w:sz="8" w:space="0" w:color="auto"/>
            </w:tcBorders>
            <w:vAlign w:val="center"/>
            <w:hideMark/>
          </w:tcPr>
          <w:p w14:paraId="220CF3BB"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5EF1ED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22_hsa-miR-30e-3p_B</w:t>
            </w:r>
          </w:p>
        </w:tc>
        <w:tc>
          <w:tcPr>
            <w:tcW w:w="1021" w:type="dxa"/>
            <w:tcBorders>
              <w:top w:val="nil"/>
              <w:left w:val="nil"/>
              <w:bottom w:val="nil"/>
              <w:right w:val="single" w:sz="8" w:space="0" w:color="auto"/>
            </w:tcBorders>
            <w:shd w:val="clear" w:color="auto" w:fill="auto"/>
            <w:noWrap/>
            <w:vAlign w:val="center"/>
            <w:hideMark/>
          </w:tcPr>
          <w:p w14:paraId="217E995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0e-3p</w:t>
            </w:r>
          </w:p>
        </w:tc>
        <w:tc>
          <w:tcPr>
            <w:tcW w:w="1279" w:type="dxa"/>
            <w:tcBorders>
              <w:top w:val="single" w:sz="8" w:space="0" w:color="auto"/>
              <w:left w:val="nil"/>
              <w:bottom w:val="nil"/>
              <w:right w:val="single" w:sz="8" w:space="0" w:color="auto"/>
            </w:tcBorders>
            <w:shd w:val="clear" w:color="000000" w:fill="D9D9D9"/>
            <w:noWrap/>
            <w:vAlign w:val="center"/>
            <w:hideMark/>
          </w:tcPr>
          <w:p w14:paraId="09BC77F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w:t>
            </w:r>
          </w:p>
        </w:tc>
        <w:tc>
          <w:tcPr>
            <w:tcW w:w="2400" w:type="dxa"/>
            <w:tcBorders>
              <w:top w:val="single" w:sz="8" w:space="0" w:color="auto"/>
              <w:left w:val="nil"/>
              <w:bottom w:val="nil"/>
              <w:right w:val="single" w:sz="8" w:space="0" w:color="auto"/>
            </w:tcBorders>
            <w:shd w:val="clear" w:color="000000" w:fill="D9D9D9"/>
            <w:noWrap/>
            <w:vAlign w:val="center"/>
            <w:hideMark/>
          </w:tcPr>
          <w:p w14:paraId="1E53733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0754355..40754446</w:t>
            </w:r>
          </w:p>
        </w:tc>
        <w:tc>
          <w:tcPr>
            <w:tcW w:w="4726" w:type="dxa"/>
            <w:tcBorders>
              <w:top w:val="single" w:sz="8" w:space="0" w:color="auto"/>
              <w:left w:val="nil"/>
              <w:bottom w:val="nil"/>
              <w:right w:val="single" w:sz="8" w:space="0" w:color="auto"/>
            </w:tcBorders>
            <w:shd w:val="clear" w:color="000000" w:fill="D9D9D9"/>
            <w:noWrap/>
            <w:vAlign w:val="center"/>
            <w:hideMark/>
          </w:tcPr>
          <w:p w14:paraId="02788E3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693</w:t>
            </w:r>
          </w:p>
        </w:tc>
      </w:tr>
      <w:tr w:rsidR="00137061" w:rsidRPr="00F72A16" w14:paraId="1C9CDE6D"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0807DBC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7</w:t>
            </w:r>
          </w:p>
        </w:tc>
        <w:tc>
          <w:tcPr>
            <w:tcW w:w="465" w:type="dxa"/>
            <w:vMerge/>
            <w:tcBorders>
              <w:top w:val="nil"/>
              <w:left w:val="single" w:sz="8" w:space="0" w:color="auto"/>
              <w:bottom w:val="single" w:sz="8" w:space="0" w:color="000000"/>
              <w:right w:val="single" w:sz="8" w:space="0" w:color="auto"/>
            </w:tcBorders>
            <w:vAlign w:val="center"/>
            <w:hideMark/>
          </w:tcPr>
          <w:p w14:paraId="30882762"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25BA14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623_hsa-miR-155_A</w:t>
            </w:r>
          </w:p>
        </w:tc>
        <w:tc>
          <w:tcPr>
            <w:tcW w:w="1021" w:type="dxa"/>
            <w:tcBorders>
              <w:top w:val="nil"/>
              <w:left w:val="nil"/>
              <w:bottom w:val="nil"/>
              <w:right w:val="single" w:sz="8" w:space="0" w:color="auto"/>
            </w:tcBorders>
            <w:shd w:val="clear" w:color="000000" w:fill="D9D9D9"/>
            <w:noWrap/>
            <w:vAlign w:val="center"/>
            <w:hideMark/>
          </w:tcPr>
          <w:p w14:paraId="404645D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55</w:t>
            </w:r>
          </w:p>
        </w:tc>
        <w:tc>
          <w:tcPr>
            <w:tcW w:w="1279" w:type="dxa"/>
            <w:tcBorders>
              <w:top w:val="single" w:sz="8" w:space="0" w:color="auto"/>
              <w:left w:val="nil"/>
              <w:bottom w:val="nil"/>
              <w:right w:val="single" w:sz="8" w:space="0" w:color="auto"/>
            </w:tcBorders>
            <w:shd w:val="clear" w:color="000000" w:fill="D9D9D9"/>
            <w:noWrap/>
            <w:vAlign w:val="center"/>
            <w:hideMark/>
          </w:tcPr>
          <w:p w14:paraId="6FC895A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21</w:t>
            </w:r>
          </w:p>
        </w:tc>
        <w:tc>
          <w:tcPr>
            <w:tcW w:w="2400" w:type="dxa"/>
            <w:tcBorders>
              <w:top w:val="single" w:sz="8" w:space="0" w:color="auto"/>
              <w:left w:val="nil"/>
              <w:bottom w:val="nil"/>
              <w:right w:val="single" w:sz="8" w:space="0" w:color="auto"/>
            </w:tcBorders>
            <w:shd w:val="clear" w:color="000000" w:fill="D9D9D9"/>
            <w:noWrap/>
            <w:vAlign w:val="center"/>
            <w:hideMark/>
          </w:tcPr>
          <w:p w14:paraId="7D218B4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5573980..25574044</w:t>
            </w:r>
          </w:p>
        </w:tc>
        <w:tc>
          <w:tcPr>
            <w:tcW w:w="4726" w:type="dxa"/>
            <w:tcBorders>
              <w:top w:val="single" w:sz="8" w:space="0" w:color="auto"/>
              <w:left w:val="nil"/>
              <w:bottom w:val="nil"/>
              <w:right w:val="single" w:sz="8" w:space="0" w:color="auto"/>
            </w:tcBorders>
            <w:shd w:val="clear" w:color="000000" w:fill="D9D9D9"/>
            <w:noWrap/>
            <w:vAlign w:val="center"/>
            <w:hideMark/>
          </w:tcPr>
          <w:p w14:paraId="0AE8B60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0681</w:t>
            </w:r>
          </w:p>
        </w:tc>
      </w:tr>
      <w:tr w:rsidR="00137061" w:rsidRPr="00F72A16" w14:paraId="37BBCF57"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490DBCE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8</w:t>
            </w:r>
          </w:p>
        </w:tc>
        <w:tc>
          <w:tcPr>
            <w:tcW w:w="465" w:type="dxa"/>
            <w:vMerge/>
            <w:tcBorders>
              <w:top w:val="nil"/>
              <w:left w:val="single" w:sz="8" w:space="0" w:color="auto"/>
              <w:bottom w:val="single" w:sz="8" w:space="0" w:color="000000"/>
              <w:right w:val="single" w:sz="8" w:space="0" w:color="auto"/>
            </w:tcBorders>
            <w:vAlign w:val="center"/>
            <w:hideMark/>
          </w:tcPr>
          <w:p w14:paraId="2F1605A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AE38F9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42_hsa-miR-326_A</w:t>
            </w:r>
          </w:p>
        </w:tc>
        <w:tc>
          <w:tcPr>
            <w:tcW w:w="1021" w:type="dxa"/>
            <w:tcBorders>
              <w:top w:val="nil"/>
              <w:left w:val="nil"/>
              <w:bottom w:val="nil"/>
              <w:right w:val="single" w:sz="8" w:space="0" w:color="auto"/>
            </w:tcBorders>
            <w:shd w:val="clear" w:color="auto" w:fill="auto"/>
            <w:noWrap/>
            <w:vAlign w:val="center"/>
            <w:hideMark/>
          </w:tcPr>
          <w:p w14:paraId="0707747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26</w:t>
            </w:r>
          </w:p>
        </w:tc>
        <w:tc>
          <w:tcPr>
            <w:tcW w:w="1279" w:type="dxa"/>
            <w:tcBorders>
              <w:top w:val="single" w:sz="8" w:space="0" w:color="auto"/>
              <w:left w:val="nil"/>
              <w:bottom w:val="nil"/>
              <w:right w:val="single" w:sz="8" w:space="0" w:color="auto"/>
            </w:tcBorders>
            <w:shd w:val="clear" w:color="000000" w:fill="D9D9D9"/>
            <w:noWrap/>
            <w:vAlign w:val="center"/>
            <w:hideMark/>
          </w:tcPr>
          <w:p w14:paraId="2F6C372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1</w:t>
            </w:r>
          </w:p>
        </w:tc>
        <w:tc>
          <w:tcPr>
            <w:tcW w:w="2400" w:type="dxa"/>
            <w:tcBorders>
              <w:top w:val="single" w:sz="8" w:space="0" w:color="auto"/>
              <w:left w:val="nil"/>
              <w:bottom w:val="nil"/>
              <w:right w:val="single" w:sz="8" w:space="0" w:color="auto"/>
            </w:tcBorders>
            <w:shd w:val="clear" w:color="000000" w:fill="D9D9D9"/>
            <w:noWrap/>
            <w:vAlign w:val="center"/>
            <w:hideMark/>
          </w:tcPr>
          <w:p w14:paraId="658CD79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75335092..75335186</w:t>
            </w:r>
          </w:p>
        </w:tc>
        <w:tc>
          <w:tcPr>
            <w:tcW w:w="4726" w:type="dxa"/>
            <w:tcBorders>
              <w:top w:val="single" w:sz="8" w:space="0" w:color="auto"/>
              <w:left w:val="nil"/>
              <w:bottom w:val="nil"/>
              <w:right w:val="single" w:sz="8" w:space="0" w:color="auto"/>
            </w:tcBorders>
            <w:shd w:val="clear" w:color="000000" w:fill="D9D9D9"/>
            <w:noWrap/>
            <w:vAlign w:val="center"/>
            <w:hideMark/>
          </w:tcPr>
          <w:p w14:paraId="6736ADF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0808</w:t>
            </w:r>
          </w:p>
        </w:tc>
      </w:tr>
      <w:tr w:rsidR="00137061" w:rsidRPr="00F72A16" w14:paraId="52A88601"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3B0E1FD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39</w:t>
            </w:r>
          </w:p>
        </w:tc>
        <w:tc>
          <w:tcPr>
            <w:tcW w:w="465" w:type="dxa"/>
            <w:vMerge/>
            <w:tcBorders>
              <w:top w:val="nil"/>
              <w:left w:val="single" w:sz="8" w:space="0" w:color="auto"/>
              <w:bottom w:val="single" w:sz="8" w:space="0" w:color="000000"/>
              <w:right w:val="single" w:sz="8" w:space="0" w:color="auto"/>
            </w:tcBorders>
            <w:vAlign w:val="center"/>
            <w:hideMark/>
          </w:tcPr>
          <w:p w14:paraId="27E734E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BE60AB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268_dme-miR-7_B</w:t>
            </w:r>
          </w:p>
        </w:tc>
        <w:tc>
          <w:tcPr>
            <w:tcW w:w="1021" w:type="dxa"/>
            <w:tcBorders>
              <w:top w:val="nil"/>
              <w:left w:val="nil"/>
              <w:bottom w:val="nil"/>
              <w:right w:val="single" w:sz="8" w:space="0" w:color="auto"/>
            </w:tcBorders>
            <w:shd w:val="clear" w:color="000000" w:fill="D9D9D9"/>
            <w:noWrap/>
            <w:vAlign w:val="center"/>
            <w:hideMark/>
          </w:tcPr>
          <w:p w14:paraId="7335E52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 xml:space="preserve">dme-miR-7 </w:t>
            </w:r>
          </w:p>
          <w:p w14:paraId="75A5A8F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w:t>
            </w:r>
            <w:proofErr w:type="gramStart"/>
            <w:r w:rsidRPr="00F72A16">
              <w:rPr>
                <w:rFonts w:ascii="Times New Roman" w:eastAsia="Times New Roman" w:hAnsi="Times New Roman" w:cs="Times New Roman"/>
                <w:color w:val="000000"/>
                <w:kern w:val="0"/>
                <w:sz w:val="24"/>
                <w:szCs w:val="24"/>
                <w:lang w:eastAsia="en-AU"/>
                <w14:ligatures w14:val="none"/>
              </w:rPr>
              <w:t>hsa</w:t>
            </w:r>
            <w:proofErr w:type="gramEnd"/>
            <w:r w:rsidRPr="00F72A16">
              <w:rPr>
                <w:rFonts w:ascii="Times New Roman" w:eastAsia="Times New Roman" w:hAnsi="Times New Roman" w:cs="Times New Roman"/>
                <w:color w:val="000000"/>
                <w:kern w:val="0"/>
                <w:sz w:val="24"/>
                <w:szCs w:val="24"/>
                <w:lang w:eastAsia="en-AU"/>
                <w14:ligatures w14:val="none"/>
              </w:rPr>
              <w:t xml:space="preserve">-miR-7-1) </w:t>
            </w:r>
          </w:p>
        </w:tc>
        <w:tc>
          <w:tcPr>
            <w:tcW w:w="1279" w:type="dxa"/>
            <w:tcBorders>
              <w:top w:val="single" w:sz="8" w:space="0" w:color="auto"/>
              <w:left w:val="nil"/>
              <w:bottom w:val="nil"/>
              <w:right w:val="single" w:sz="8" w:space="0" w:color="auto"/>
            </w:tcBorders>
            <w:shd w:val="clear" w:color="000000" w:fill="D9D9D9"/>
            <w:noWrap/>
            <w:vAlign w:val="center"/>
            <w:hideMark/>
          </w:tcPr>
          <w:p w14:paraId="6B14F68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Chr9</w:t>
            </w:r>
          </w:p>
        </w:tc>
        <w:tc>
          <w:tcPr>
            <w:tcW w:w="2400" w:type="dxa"/>
            <w:tcBorders>
              <w:top w:val="single" w:sz="8" w:space="0" w:color="auto"/>
              <w:left w:val="nil"/>
              <w:bottom w:val="nil"/>
              <w:right w:val="single" w:sz="8" w:space="0" w:color="auto"/>
            </w:tcBorders>
            <w:shd w:val="clear" w:color="000000" w:fill="D9D9D9"/>
            <w:noWrap/>
            <w:vAlign w:val="center"/>
            <w:hideMark/>
          </w:tcPr>
          <w:p w14:paraId="1E423C3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bookmarkStart w:id="0" w:name="OLE_LINK4"/>
            <w:r w:rsidRPr="00F72A16">
              <w:rPr>
                <w:rFonts w:ascii="Times New Roman" w:eastAsia="Times New Roman" w:hAnsi="Times New Roman" w:cs="Times New Roman"/>
                <w:color w:val="000000"/>
                <w:kern w:val="0"/>
                <w:sz w:val="24"/>
                <w:szCs w:val="24"/>
                <w:lang w:eastAsia="en-AU"/>
                <w14:ligatures w14:val="none"/>
              </w:rPr>
              <w:t>83969748..83969857</w:t>
            </w:r>
            <w:bookmarkEnd w:id="0"/>
          </w:p>
        </w:tc>
        <w:tc>
          <w:tcPr>
            <w:tcW w:w="4726" w:type="dxa"/>
            <w:tcBorders>
              <w:top w:val="single" w:sz="8" w:space="0" w:color="auto"/>
              <w:left w:val="nil"/>
              <w:bottom w:val="nil"/>
              <w:right w:val="single" w:sz="8" w:space="0" w:color="auto"/>
            </w:tcBorders>
            <w:shd w:val="clear" w:color="000000" w:fill="D9D9D9"/>
            <w:noWrap/>
            <w:vAlign w:val="center"/>
            <w:hideMark/>
          </w:tcPr>
          <w:p w14:paraId="6E0BB84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0263?acc=MI0000263</w:t>
            </w:r>
            <w:r w:rsidRPr="00F72A16" w:rsidDel="00BB4080">
              <w:rPr>
                <w:rFonts w:ascii="Times New Roman" w:eastAsia="Times New Roman" w:hAnsi="Times New Roman" w:cs="Times New Roman"/>
                <w:color w:val="000000"/>
                <w:kern w:val="0"/>
                <w:sz w:val="24"/>
                <w:szCs w:val="24"/>
                <w:lang w:eastAsia="en-AU"/>
                <w14:ligatures w14:val="none"/>
              </w:rPr>
              <w:t xml:space="preserve"> </w:t>
            </w:r>
          </w:p>
        </w:tc>
      </w:tr>
      <w:tr w:rsidR="00137061" w:rsidRPr="00F72A16" w14:paraId="6AF50B6A"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2629BFE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0</w:t>
            </w:r>
          </w:p>
        </w:tc>
        <w:tc>
          <w:tcPr>
            <w:tcW w:w="465" w:type="dxa"/>
            <w:vMerge/>
            <w:tcBorders>
              <w:top w:val="nil"/>
              <w:left w:val="single" w:sz="8" w:space="0" w:color="auto"/>
              <w:bottom w:val="single" w:sz="8" w:space="0" w:color="000000"/>
              <w:right w:val="single" w:sz="8" w:space="0" w:color="auto"/>
            </w:tcBorders>
            <w:vAlign w:val="center"/>
            <w:hideMark/>
          </w:tcPr>
          <w:p w14:paraId="2AB3340B"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37E055E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64_hsa-miR-375_A</w:t>
            </w:r>
          </w:p>
        </w:tc>
        <w:tc>
          <w:tcPr>
            <w:tcW w:w="1021" w:type="dxa"/>
            <w:tcBorders>
              <w:top w:val="nil"/>
              <w:left w:val="nil"/>
              <w:bottom w:val="nil"/>
              <w:right w:val="single" w:sz="8" w:space="0" w:color="auto"/>
            </w:tcBorders>
            <w:shd w:val="clear" w:color="auto" w:fill="auto"/>
            <w:noWrap/>
            <w:vAlign w:val="center"/>
            <w:hideMark/>
          </w:tcPr>
          <w:p w14:paraId="344C327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75-3p</w:t>
            </w:r>
          </w:p>
        </w:tc>
        <w:tc>
          <w:tcPr>
            <w:tcW w:w="1279" w:type="dxa"/>
            <w:tcBorders>
              <w:top w:val="single" w:sz="8" w:space="0" w:color="auto"/>
              <w:left w:val="nil"/>
              <w:bottom w:val="nil"/>
              <w:right w:val="single" w:sz="8" w:space="0" w:color="auto"/>
            </w:tcBorders>
            <w:shd w:val="clear" w:color="000000" w:fill="D9D9D9"/>
            <w:noWrap/>
            <w:vAlign w:val="center"/>
            <w:hideMark/>
          </w:tcPr>
          <w:p w14:paraId="277E191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2</w:t>
            </w:r>
          </w:p>
        </w:tc>
        <w:tc>
          <w:tcPr>
            <w:tcW w:w="2400" w:type="dxa"/>
            <w:tcBorders>
              <w:top w:val="single" w:sz="8" w:space="0" w:color="auto"/>
              <w:left w:val="nil"/>
              <w:bottom w:val="nil"/>
              <w:right w:val="single" w:sz="8" w:space="0" w:color="auto"/>
            </w:tcBorders>
            <w:shd w:val="clear" w:color="000000" w:fill="D9D9D9"/>
            <w:noWrap/>
            <w:vAlign w:val="center"/>
            <w:hideMark/>
          </w:tcPr>
          <w:p w14:paraId="2B946FC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219001645..219001708</w:t>
            </w:r>
          </w:p>
        </w:tc>
        <w:tc>
          <w:tcPr>
            <w:tcW w:w="4726" w:type="dxa"/>
            <w:tcBorders>
              <w:top w:val="single" w:sz="8" w:space="0" w:color="auto"/>
              <w:left w:val="nil"/>
              <w:bottom w:val="nil"/>
              <w:right w:val="single" w:sz="8" w:space="0" w:color="auto"/>
            </w:tcBorders>
            <w:shd w:val="clear" w:color="000000" w:fill="D9D9D9"/>
            <w:noWrap/>
            <w:vAlign w:val="center"/>
            <w:hideMark/>
          </w:tcPr>
          <w:p w14:paraId="7890ED8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728</w:t>
            </w:r>
          </w:p>
        </w:tc>
      </w:tr>
      <w:tr w:rsidR="00137061" w:rsidRPr="00F72A16" w14:paraId="12097DF4"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55C3C45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1</w:t>
            </w:r>
          </w:p>
        </w:tc>
        <w:tc>
          <w:tcPr>
            <w:tcW w:w="465" w:type="dxa"/>
            <w:vMerge/>
            <w:tcBorders>
              <w:top w:val="nil"/>
              <w:left w:val="single" w:sz="8" w:space="0" w:color="auto"/>
              <w:bottom w:val="single" w:sz="8" w:space="0" w:color="000000"/>
              <w:right w:val="single" w:sz="8" w:space="0" w:color="auto"/>
            </w:tcBorders>
            <w:vAlign w:val="center"/>
            <w:hideMark/>
          </w:tcPr>
          <w:p w14:paraId="5250078F"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33EDD8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95_hsa-miR-223_A</w:t>
            </w:r>
          </w:p>
        </w:tc>
        <w:tc>
          <w:tcPr>
            <w:tcW w:w="1021" w:type="dxa"/>
            <w:tcBorders>
              <w:top w:val="nil"/>
              <w:left w:val="nil"/>
              <w:bottom w:val="nil"/>
              <w:right w:val="single" w:sz="8" w:space="0" w:color="auto"/>
            </w:tcBorders>
            <w:shd w:val="clear" w:color="000000" w:fill="D9D9D9"/>
            <w:noWrap/>
            <w:vAlign w:val="center"/>
            <w:hideMark/>
          </w:tcPr>
          <w:p w14:paraId="7DC46E8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23-3p</w:t>
            </w:r>
          </w:p>
        </w:tc>
        <w:tc>
          <w:tcPr>
            <w:tcW w:w="1279" w:type="dxa"/>
            <w:tcBorders>
              <w:top w:val="single" w:sz="8" w:space="0" w:color="auto"/>
              <w:left w:val="nil"/>
              <w:bottom w:val="nil"/>
              <w:right w:val="single" w:sz="8" w:space="0" w:color="auto"/>
            </w:tcBorders>
            <w:shd w:val="clear" w:color="000000" w:fill="D9D9D9"/>
            <w:noWrap/>
            <w:vAlign w:val="center"/>
            <w:hideMark/>
          </w:tcPr>
          <w:p w14:paraId="6733F68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proofErr w:type="spellStart"/>
            <w:r w:rsidRPr="00F72A16">
              <w:rPr>
                <w:rFonts w:ascii="Times New Roman" w:eastAsia="Times New Roman" w:hAnsi="Times New Roman" w:cs="Times New Roman"/>
                <w:color w:val="000000"/>
                <w:kern w:val="0"/>
                <w:sz w:val="24"/>
                <w:szCs w:val="24"/>
                <w:lang w:eastAsia="en-AU"/>
                <w14:ligatures w14:val="none"/>
              </w:rPr>
              <w:t>ChrX</w:t>
            </w:r>
            <w:proofErr w:type="spellEnd"/>
          </w:p>
        </w:tc>
        <w:tc>
          <w:tcPr>
            <w:tcW w:w="2400" w:type="dxa"/>
            <w:tcBorders>
              <w:top w:val="single" w:sz="8" w:space="0" w:color="auto"/>
              <w:left w:val="nil"/>
              <w:bottom w:val="nil"/>
              <w:right w:val="single" w:sz="8" w:space="0" w:color="auto"/>
            </w:tcBorders>
            <w:shd w:val="clear" w:color="000000" w:fill="D9D9D9"/>
            <w:noWrap/>
            <w:vAlign w:val="center"/>
            <w:hideMark/>
          </w:tcPr>
          <w:p w14:paraId="4F85F97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66018870..66018979</w:t>
            </w:r>
          </w:p>
        </w:tc>
        <w:tc>
          <w:tcPr>
            <w:tcW w:w="4726" w:type="dxa"/>
            <w:tcBorders>
              <w:top w:val="single" w:sz="8" w:space="0" w:color="auto"/>
              <w:left w:val="nil"/>
              <w:bottom w:val="nil"/>
              <w:right w:val="single" w:sz="8" w:space="0" w:color="auto"/>
            </w:tcBorders>
            <w:shd w:val="clear" w:color="000000" w:fill="D9D9D9"/>
            <w:noWrap/>
            <w:vAlign w:val="center"/>
            <w:hideMark/>
          </w:tcPr>
          <w:p w14:paraId="61BFB18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280</w:t>
            </w:r>
          </w:p>
        </w:tc>
      </w:tr>
      <w:tr w:rsidR="00137061" w:rsidRPr="00F72A16" w14:paraId="7DB091D3" w14:textId="77777777" w:rsidTr="00137061">
        <w:trPr>
          <w:trHeight w:val="315"/>
        </w:trPr>
        <w:tc>
          <w:tcPr>
            <w:tcW w:w="412" w:type="dxa"/>
            <w:tcBorders>
              <w:top w:val="nil"/>
              <w:left w:val="single" w:sz="8" w:space="0" w:color="auto"/>
              <w:bottom w:val="single" w:sz="8" w:space="0" w:color="auto"/>
              <w:right w:val="single" w:sz="8" w:space="0" w:color="auto"/>
            </w:tcBorders>
            <w:shd w:val="clear" w:color="auto" w:fill="auto"/>
            <w:vAlign w:val="center"/>
            <w:hideMark/>
          </w:tcPr>
          <w:p w14:paraId="1131B63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2</w:t>
            </w:r>
          </w:p>
        </w:tc>
        <w:tc>
          <w:tcPr>
            <w:tcW w:w="465" w:type="dxa"/>
            <w:vMerge/>
            <w:tcBorders>
              <w:top w:val="nil"/>
              <w:left w:val="single" w:sz="8" w:space="0" w:color="auto"/>
              <w:bottom w:val="single" w:sz="8" w:space="0" w:color="000000"/>
              <w:right w:val="single" w:sz="8" w:space="0" w:color="auto"/>
            </w:tcBorders>
            <w:vAlign w:val="center"/>
            <w:hideMark/>
          </w:tcPr>
          <w:p w14:paraId="3B26F9E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614EAC3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112_hsa-miR-29a_A</w:t>
            </w:r>
          </w:p>
        </w:tc>
        <w:tc>
          <w:tcPr>
            <w:tcW w:w="1021" w:type="dxa"/>
            <w:tcBorders>
              <w:top w:val="nil"/>
              <w:left w:val="nil"/>
              <w:bottom w:val="single" w:sz="8" w:space="0" w:color="auto"/>
              <w:right w:val="single" w:sz="8" w:space="0" w:color="auto"/>
            </w:tcBorders>
            <w:shd w:val="clear" w:color="auto" w:fill="auto"/>
            <w:noWrap/>
            <w:vAlign w:val="center"/>
            <w:hideMark/>
          </w:tcPr>
          <w:p w14:paraId="2230F5B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9a-3p</w:t>
            </w:r>
          </w:p>
        </w:tc>
        <w:tc>
          <w:tcPr>
            <w:tcW w:w="1279" w:type="dxa"/>
            <w:tcBorders>
              <w:top w:val="single" w:sz="8" w:space="0" w:color="auto"/>
              <w:left w:val="nil"/>
              <w:bottom w:val="nil"/>
              <w:right w:val="single" w:sz="8" w:space="0" w:color="auto"/>
            </w:tcBorders>
            <w:shd w:val="clear" w:color="000000" w:fill="D9D9D9"/>
            <w:noWrap/>
            <w:vAlign w:val="center"/>
            <w:hideMark/>
          </w:tcPr>
          <w:p w14:paraId="4434E17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7</w:t>
            </w:r>
          </w:p>
        </w:tc>
        <w:tc>
          <w:tcPr>
            <w:tcW w:w="2400" w:type="dxa"/>
            <w:tcBorders>
              <w:top w:val="single" w:sz="8" w:space="0" w:color="auto"/>
              <w:left w:val="nil"/>
              <w:bottom w:val="nil"/>
              <w:right w:val="single" w:sz="8" w:space="0" w:color="auto"/>
            </w:tcBorders>
            <w:shd w:val="clear" w:color="000000" w:fill="D9D9D9"/>
            <w:noWrap/>
            <w:vAlign w:val="center"/>
            <w:hideMark/>
          </w:tcPr>
          <w:p w14:paraId="3BBA22D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30876747..130876810</w:t>
            </w:r>
          </w:p>
        </w:tc>
        <w:tc>
          <w:tcPr>
            <w:tcW w:w="4726" w:type="dxa"/>
            <w:tcBorders>
              <w:top w:val="single" w:sz="8" w:space="0" w:color="auto"/>
              <w:left w:val="nil"/>
              <w:bottom w:val="nil"/>
              <w:right w:val="single" w:sz="8" w:space="0" w:color="auto"/>
            </w:tcBorders>
            <w:shd w:val="clear" w:color="000000" w:fill="D9D9D9"/>
            <w:noWrap/>
            <w:vAlign w:val="center"/>
            <w:hideMark/>
          </w:tcPr>
          <w:p w14:paraId="6ED85E8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86</w:t>
            </w:r>
          </w:p>
        </w:tc>
      </w:tr>
      <w:tr w:rsidR="00137061" w:rsidRPr="00F72A16" w14:paraId="7DC17E0E"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79D751D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3</w:t>
            </w:r>
          </w:p>
        </w:tc>
        <w:tc>
          <w:tcPr>
            <w:tcW w:w="46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546BD7F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From literature</w:t>
            </w:r>
          </w:p>
        </w:tc>
        <w:tc>
          <w:tcPr>
            <w:tcW w:w="1374" w:type="dxa"/>
            <w:tcBorders>
              <w:top w:val="single" w:sz="8" w:space="0" w:color="auto"/>
              <w:left w:val="nil"/>
              <w:bottom w:val="nil"/>
              <w:right w:val="single" w:sz="8" w:space="0" w:color="auto"/>
            </w:tcBorders>
            <w:shd w:val="clear" w:color="000000" w:fill="D9D9D9"/>
            <w:noWrap/>
            <w:vAlign w:val="center"/>
            <w:hideMark/>
          </w:tcPr>
          <w:p w14:paraId="4848C20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397_hsa-miR-21_A</w:t>
            </w:r>
          </w:p>
        </w:tc>
        <w:tc>
          <w:tcPr>
            <w:tcW w:w="1021" w:type="dxa"/>
            <w:tcBorders>
              <w:top w:val="nil"/>
              <w:left w:val="nil"/>
              <w:bottom w:val="nil"/>
              <w:right w:val="single" w:sz="8" w:space="0" w:color="auto"/>
            </w:tcBorders>
            <w:shd w:val="clear" w:color="000000" w:fill="D9D9D9"/>
            <w:vAlign w:val="center"/>
            <w:hideMark/>
          </w:tcPr>
          <w:p w14:paraId="2A4828D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1-5p (2-5)</w:t>
            </w:r>
          </w:p>
        </w:tc>
        <w:tc>
          <w:tcPr>
            <w:tcW w:w="1279" w:type="dxa"/>
            <w:tcBorders>
              <w:top w:val="single" w:sz="8" w:space="0" w:color="auto"/>
              <w:left w:val="nil"/>
              <w:bottom w:val="nil"/>
              <w:right w:val="single" w:sz="8" w:space="0" w:color="auto"/>
            </w:tcBorders>
            <w:shd w:val="clear" w:color="000000" w:fill="D9D9D9"/>
            <w:noWrap/>
            <w:vAlign w:val="center"/>
            <w:hideMark/>
          </w:tcPr>
          <w:p w14:paraId="191E12D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7</w:t>
            </w:r>
          </w:p>
        </w:tc>
        <w:tc>
          <w:tcPr>
            <w:tcW w:w="2400" w:type="dxa"/>
            <w:tcBorders>
              <w:top w:val="single" w:sz="8" w:space="0" w:color="auto"/>
              <w:left w:val="nil"/>
              <w:bottom w:val="nil"/>
              <w:right w:val="single" w:sz="8" w:space="0" w:color="auto"/>
            </w:tcBorders>
            <w:shd w:val="clear" w:color="000000" w:fill="D9D9D9"/>
            <w:noWrap/>
            <w:vAlign w:val="center"/>
            <w:hideMark/>
          </w:tcPr>
          <w:p w14:paraId="31C5874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9841266..59841337</w:t>
            </w:r>
          </w:p>
        </w:tc>
        <w:tc>
          <w:tcPr>
            <w:tcW w:w="4726" w:type="dxa"/>
            <w:tcBorders>
              <w:top w:val="single" w:sz="8" w:space="0" w:color="auto"/>
              <w:left w:val="nil"/>
              <w:bottom w:val="nil"/>
              <w:right w:val="single" w:sz="8" w:space="0" w:color="auto"/>
            </w:tcBorders>
            <w:shd w:val="clear" w:color="000000" w:fill="D9D9D9"/>
            <w:noWrap/>
            <w:vAlign w:val="center"/>
            <w:hideMark/>
          </w:tcPr>
          <w:p w14:paraId="01E3084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076</w:t>
            </w:r>
          </w:p>
        </w:tc>
      </w:tr>
      <w:tr w:rsidR="00137061" w:rsidRPr="00F72A16" w14:paraId="6211E04C"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030DDF5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4</w:t>
            </w:r>
          </w:p>
        </w:tc>
        <w:tc>
          <w:tcPr>
            <w:tcW w:w="465" w:type="dxa"/>
            <w:vMerge/>
            <w:tcBorders>
              <w:top w:val="nil"/>
              <w:left w:val="single" w:sz="8" w:space="0" w:color="auto"/>
              <w:bottom w:val="single" w:sz="8" w:space="0" w:color="000000"/>
              <w:right w:val="single" w:sz="8" w:space="0" w:color="auto"/>
            </w:tcBorders>
            <w:vAlign w:val="center"/>
            <w:hideMark/>
          </w:tcPr>
          <w:p w14:paraId="463EE281"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7584420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439_hsa-miR-103_A</w:t>
            </w:r>
          </w:p>
        </w:tc>
        <w:tc>
          <w:tcPr>
            <w:tcW w:w="1021" w:type="dxa"/>
            <w:tcBorders>
              <w:top w:val="nil"/>
              <w:left w:val="nil"/>
              <w:bottom w:val="nil"/>
              <w:right w:val="single" w:sz="8" w:space="0" w:color="auto"/>
            </w:tcBorders>
            <w:shd w:val="clear" w:color="auto" w:fill="auto"/>
            <w:vAlign w:val="center"/>
            <w:hideMark/>
          </w:tcPr>
          <w:p w14:paraId="6DE6359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03a-3p (5, 6)</w:t>
            </w:r>
          </w:p>
        </w:tc>
        <w:tc>
          <w:tcPr>
            <w:tcW w:w="1279" w:type="dxa"/>
            <w:tcBorders>
              <w:top w:val="single" w:sz="8" w:space="0" w:color="auto"/>
              <w:left w:val="nil"/>
              <w:bottom w:val="nil"/>
              <w:right w:val="single" w:sz="8" w:space="0" w:color="auto"/>
            </w:tcBorders>
            <w:shd w:val="clear" w:color="000000" w:fill="D9D9D9"/>
            <w:noWrap/>
            <w:vAlign w:val="center"/>
            <w:hideMark/>
          </w:tcPr>
          <w:p w14:paraId="6FD4619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5</w:t>
            </w:r>
          </w:p>
        </w:tc>
        <w:tc>
          <w:tcPr>
            <w:tcW w:w="2400" w:type="dxa"/>
            <w:tcBorders>
              <w:top w:val="single" w:sz="8" w:space="0" w:color="auto"/>
              <w:left w:val="nil"/>
              <w:bottom w:val="nil"/>
              <w:right w:val="single" w:sz="8" w:space="0" w:color="auto"/>
            </w:tcBorders>
            <w:shd w:val="clear" w:color="000000" w:fill="D9D9D9"/>
            <w:noWrap/>
            <w:vAlign w:val="center"/>
            <w:hideMark/>
          </w:tcPr>
          <w:p w14:paraId="41B043E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68560896..168560973</w:t>
            </w:r>
          </w:p>
        </w:tc>
        <w:tc>
          <w:tcPr>
            <w:tcW w:w="4726" w:type="dxa"/>
            <w:tcBorders>
              <w:top w:val="single" w:sz="8" w:space="0" w:color="auto"/>
              <w:left w:val="nil"/>
              <w:bottom w:val="nil"/>
              <w:right w:val="single" w:sz="8" w:space="0" w:color="auto"/>
            </w:tcBorders>
            <w:shd w:val="clear" w:color="000000" w:fill="D9D9D9"/>
            <w:noWrap/>
            <w:vAlign w:val="center"/>
            <w:hideMark/>
          </w:tcPr>
          <w:p w14:paraId="222AE14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101</w:t>
            </w:r>
          </w:p>
        </w:tc>
      </w:tr>
      <w:tr w:rsidR="00137061" w:rsidRPr="00F72A16" w14:paraId="0F2524EA"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62D6AC9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5</w:t>
            </w:r>
          </w:p>
        </w:tc>
        <w:tc>
          <w:tcPr>
            <w:tcW w:w="465" w:type="dxa"/>
            <w:vMerge/>
            <w:tcBorders>
              <w:top w:val="nil"/>
              <w:left w:val="single" w:sz="8" w:space="0" w:color="auto"/>
              <w:bottom w:val="single" w:sz="8" w:space="0" w:color="000000"/>
              <w:right w:val="single" w:sz="8" w:space="0" w:color="auto"/>
            </w:tcBorders>
            <w:vAlign w:val="center"/>
            <w:hideMark/>
          </w:tcPr>
          <w:p w14:paraId="60A7BC53"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1DF0A11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431_hsa-miR-625_A</w:t>
            </w:r>
          </w:p>
        </w:tc>
        <w:tc>
          <w:tcPr>
            <w:tcW w:w="1021" w:type="dxa"/>
            <w:tcBorders>
              <w:top w:val="nil"/>
              <w:left w:val="nil"/>
              <w:bottom w:val="nil"/>
              <w:right w:val="single" w:sz="8" w:space="0" w:color="auto"/>
            </w:tcBorders>
            <w:shd w:val="clear" w:color="000000" w:fill="D9D9D9"/>
            <w:vAlign w:val="center"/>
            <w:hideMark/>
          </w:tcPr>
          <w:p w14:paraId="33606FC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625-5p (7)</w:t>
            </w:r>
          </w:p>
        </w:tc>
        <w:tc>
          <w:tcPr>
            <w:tcW w:w="1279" w:type="dxa"/>
            <w:tcBorders>
              <w:top w:val="single" w:sz="8" w:space="0" w:color="auto"/>
              <w:left w:val="nil"/>
              <w:bottom w:val="nil"/>
              <w:right w:val="single" w:sz="8" w:space="0" w:color="auto"/>
            </w:tcBorders>
            <w:shd w:val="clear" w:color="000000" w:fill="D9D9D9"/>
            <w:noWrap/>
            <w:vAlign w:val="center"/>
            <w:hideMark/>
          </w:tcPr>
          <w:p w14:paraId="5186F79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4</w:t>
            </w:r>
          </w:p>
        </w:tc>
        <w:tc>
          <w:tcPr>
            <w:tcW w:w="2400" w:type="dxa"/>
            <w:tcBorders>
              <w:top w:val="single" w:sz="8" w:space="0" w:color="auto"/>
              <w:left w:val="nil"/>
              <w:bottom w:val="nil"/>
              <w:right w:val="single" w:sz="8" w:space="0" w:color="auto"/>
            </w:tcBorders>
            <w:shd w:val="clear" w:color="000000" w:fill="D9D9D9"/>
            <w:noWrap/>
            <w:vAlign w:val="center"/>
            <w:hideMark/>
          </w:tcPr>
          <w:p w14:paraId="41D477A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65471102..65471186</w:t>
            </w:r>
          </w:p>
        </w:tc>
        <w:tc>
          <w:tcPr>
            <w:tcW w:w="4726" w:type="dxa"/>
            <w:tcBorders>
              <w:top w:val="single" w:sz="8" w:space="0" w:color="auto"/>
              <w:left w:val="nil"/>
              <w:bottom w:val="nil"/>
              <w:right w:val="single" w:sz="8" w:space="0" w:color="auto"/>
            </w:tcBorders>
            <w:shd w:val="clear" w:color="000000" w:fill="D9D9D9"/>
            <w:noWrap/>
            <w:vAlign w:val="center"/>
            <w:hideMark/>
          </w:tcPr>
          <w:p w14:paraId="0F00074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3294</w:t>
            </w:r>
          </w:p>
        </w:tc>
      </w:tr>
      <w:tr w:rsidR="00137061" w:rsidRPr="00F72A16" w14:paraId="51C91F7C"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1F05D5D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6</w:t>
            </w:r>
          </w:p>
        </w:tc>
        <w:tc>
          <w:tcPr>
            <w:tcW w:w="465" w:type="dxa"/>
            <w:vMerge/>
            <w:tcBorders>
              <w:top w:val="nil"/>
              <w:left w:val="single" w:sz="8" w:space="0" w:color="auto"/>
              <w:bottom w:val="single" w:sz="8" w:space="0" w:color="000000"/>
              <w:right w:val="single" w:sz="8" w:space="0" w:color="auto"/>
            </w:tcBorders>
            <w:vAlign w:val="center"/>
            <w:hideMark/>
          </w:tcPr>
          <w:p w14:paraId="3DEA433F"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5F22980F"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0563_hsa-miR-374_A</w:t>
            </w:r>
          </w:p>
        </w:tc>
        <w:tc>
          <w:tcPr>
            <w:tcW w:w="1021" w:type="dxa"/>
            <w:tcBorders>
              <w:top w:val="nil"/>
              <w:left w:val="nil"/>
              <w:bottom w:val="nil"/>
              <w:right w:val="single" w:sz="8" w:space="0" w:color="auto"/>
            </w:tcBorders>
            <w:shd w:val="clear" w:color="auto" w:fill="auto"/>
            <w:vAlign w:val="center"/>
            <w:hideMark/>
          </w:tcPr>
          <w:p w14:paraId="4D305EED"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374a-5p (8, 9)</w:t>
            </w:r>
          </w:p>
        </w:tc>
        <w:tc>
          <w:tcPr>
            <w:tcW w:w="1279" w:type="dxa"/>
            <w:tcBorders>
              <w:top w:val="single" w:sz="8" w:space="0" w:color="auto"/>
              <w:left w:val="nil"/>
              <w:bottom w:val="nil"/>
              <w:right w:val="single" w:sz="8" w:space="0" w:color="auto"/>
            </w:tcBorders>
            <w:shd w:val="clear" w:color="000000" w:fill="D9D9D9"/>
            <w:noWrap/>
            <w:vAlign w:val="center"/>
            <w:hideMark/>
          </w:tcPr>
          <w:p w14:paraId="1B0D4A1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proofErr w:type="spellStart"/>
            <w:r w:rsidRPr="00F72A16">
              <w:rPr>
                <w:rFonts w:ascii="Times New Roman" w:eastAsia="Times New Roman" w:hAnsi="Times New Roman" w:cs="Times New Roman"/>
                <w:color w:val="000000"/>
                <w:kern w:val="0"/>
                <w:sz w:val="24"/>
                <w:szCs w:val="24"/>
                <w:lang w:eastAsia="en-AU"/>
                <w14:ligatures w14:val="none"/>
              </w:rPr>
              <w:t>ChrX</w:t>
            </w:r>
            <w:proofErr w:type="spellEnd"/>
          </w:p>
        </w:tc>
        <w:tc>
          <w:tcPr>
            <w:tcW w:w="2400" w:type="dxa"/>
            <w:tcBorders>
              <w:top w:val="single" w:sz="8" w:space="0" w:color="auto"/>
              <w:left w:val="nil"/>
              <w:bottom w:val="nil"/>
              <w:right w:val="single" w:sz="8" w:space="0" w:color="auto"/>
            </w:tcBorders>
            <w:shd w:val="clear" w:color="000000" w:fill="D9D9D9"/>
            <w:noWrap/>
            <w:vAlign w:val="center"/>
            <w:hideMark/>
          </w:tcPr>
          <w:p w14:paraId="67DFA6F2"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74287286..74287357</w:t>
            </w:r>
          </w:p>
        </w:tc>
        <w:tc>
          <w:tcPr>
            <w:tcW w:w="4726" w:type="dxa"/>
            <w:tcBorders>
              <w:top w:val="single" w:sz="8" w:space="0" w:color="auto"/>
              <w:left w:val="nil"/>
              <w:bottom w:val="nil"/>
              <w:right w:val="single" w:sz="8" w:space="0" w:color="auto"/>
            </w:tcBorders>
            <w:shd w:val="clear" w:color="000000" w:fill="D9D9D9"/>
            <w:noWrap/>
            <w:vAlign w:val="center"/>
            <w:hideMark/>
          </w:tcPr>
          <w:p w14:paraId="0A148F4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727</w:t>
            </w:r>
          </w:p>
        </w:tc>
      </w:tr>
      <w:tr w:rsidR="00137061" w:rsidRPr="00F72A16" w14:paraId="1EA329DB" w14:textId="77777777" w:rsidTr="00137061">
        <w:trPr>
          <w:trHeight w:val="315"/>
        </w:trPr>
        <w:tc>
          <w:tcPr>
            <w:tcW w:w="412" w:type="dxa"/>
            <w:tcBorders>
              <w:top w:val="nil"/>
              <w:left w:val="single" w:sz="8" w:space="0" w:color="auto"/>
              <w:bottom w:val="single" w:sz="8" w:space="0" w:color="auto"/>
              <w:right w:val="single" w:sz="8" w:space="0" w:color="auto"/>
            </w:tcBorders>
            <w:shd w:val="clear" w:color="000000" w:fill="D9D9D9"/>
            <w:vAlign w:val="center"/>
            <w:hideMark/>
          </w:tcPr>
          <w:p w14:paraId="2BC9B49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7</w:t>
            </w:r>
          </w:p>
        </w:tc>
        <w:tc>
          <w:tcPr>
            <w:tcW w:w="465" w:type="dxa"/>
            <w:vMerge/>
            <w:tcBorders>
              <w:top w:val="nil"/>
              <w:left w:val="single" w:sz="8" w:space="0" w:color="auto"/>
              <w:bottom w:val="single" w:sz="8" w:space="0" w:color="000000"/>
              <w:right w:val="single" w:sz="8" w:space="0" w:color="auto"/>
            </w:tcBorders>
            <w:vAlign w:val="center"/>
            <w:hideMark/>
          </w:tcPr>
          <w:p w14:paraId="74219E7A"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48C9B32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28_hsa-miR-126_A</w:t>
            </w:r>
          </w:p>
        </w:tc>
        <w:tc>
          <w:tcPr>
            <w:tcW w:w="1021" w:type="dxa"/>
            <w:tcBorders>
              <w:top w:val="nil"/>
              <w:left w:val="nil"/>
              <w:bottom w:val="single" w:sz="8" w:space="0" w:color="auto"/>
              <w:right w:val="single" w:sz="8" w:space="0" w:color="auto"/>
            </w:tcBorders>
            <w:shd w:val="clear" w:color="000000" w:fill="D9D9D9"/>
            <w:vAlign w:val="center"/>
            <w:hideMark/>
          </w:tcPr>
          <w:p w14:paraId="7CEB5468"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w:t>
            </w:r>
            <w:r w:rsidRPr="00F72A16">
              <w:rPr>
                <w:rFonts w:ascii="Times New Roman" w:eastAsia="Times New Roman" w:hAnsi="Times New Roman" w:cs="Times New Roman"/>
                <w:color w:val="000000"/>
                <w:kern w:val="0"/>
                <w:sz w:val="24"/>
                <w:szCs w:val="24"/>
                <w:lang w:eastAsia="en-AU"/>
                <w14:ligatures w14:val="none"/>
              </w:rPr>
              <w:lastRenderedPageBreak/>
              <w:t>126-3p (3, 10)</w:t>
            </w:r>
          </w:p>
        </w:tc>
        <w:tc>
          <w:tcPr>
            <w:tcW w:w="1279" w:type="dxa"/>
            <w:tcBorders>
              <w:top w:val="single" w:sz="8" w:space="0" w:color="auto"/>
              <w:left w:val="nil"/>
              <w:bottom w:val="nil"/>
              <w:right w:val="single" w:sz="8" w:space="0" w:color="auto"/>
            </w:tcBorders>
            <w:shd w:val="clear" w:color="000000" w:fill="D9D9D9"/>
            <w:noWrap/>
            <w:vAlign w:val="center"/>
            <w:hideMark/>
          </w:tcPr>
          <w:p w14:paraId="2DAA2AA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lastRenderedPageBreak/>
              <w:t>Chr9</w:t>
            </w:r>
          </w:p>
        </w:tc>
        <w:tc>
          <w:tcPr>
            <w:tcW w:w="2400" w:type="dxa"/>
            <w:tcBorders>
              <w:top w:val="single" w:sz="8" w:space="0" w:color="auto"/>
              <w:left w:val="nil"/>
              <w:bottom w:val="nil"/>
              <w:right w:val="single" w:sz="8" w:space="0" w:color="auto"/>
            </w:tcBorders>
            <w:shd w:val="clear" w:color="000000" w:fill="D9D9D9"/>
            <w:noWrap/>
            <w:vAlign w:val="center"/>
            <w:hideMark/>
          </w:tcPr>
          <w:p w14:paraId="74342D4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136670602..136670686</w:t>
            </w:r>
          </w:p>
        </w:tc>
        <w:tc>
          <w:tcPr>
            <w:tcW w:w="4726" w:type="dxa"/>
            <w:tcBorders>
              <w:top w:val="single" w:sz="8" w:space="0" w:color="auto"/>
              <w:left w:val="nil"/>
              <w:bottom w:val="nil"/>
              <w:right w:val="single" w:sz="8" w:space="0" w:color="auto"/>
            </w:tcBorders>
            <w:shd w:val="clear" w:color="000000" w:fill="D9D9D9"/>
            <w:noWrap/>
            <w:vAlign w:val="center"/>
            <w:hideMark/>
          </w:tcPr>
          <w:p w14:paraId="10B8DA80"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0445</w:t>
            </w:r>
          </w:p>
        </w:tc>
      </w:tr>
      <w:tr w:rsidR="00137061" w:rsidRPr="00F72A16" w14:paraId="5AA380B8" w14:textId="77777777" w:rsidTr="00137061">
        <w:trPr>
          <w:trHeight w:val="315"/>
        </w:trPr>
        <w:tc>
          <w:tcPr>
            <w:tcW w:w="412" w:type="dxa"/>
            <w:tcBorders>
              <w:top w:val="nil"/>
              <w:left w:val="single" w:sz="8" w:space="0" w:color="auto"/>
              <w:bottom w:val="nil"/>
              <w:right w:val="single" w:sz="8" w:space="0" w:color="auto"/>
            </w:tcBorders>
            <w:shd w:val="clear" w:color="auto" w:fill="auto"/>
            <w:vAlign w:val="center"/>
            <w:hideMark/>
          </w:tcPr>
          <w:p w14:paraId="748989BA"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8</w:t>
            </w:r>
          </w:p>
        </w:tc>
        <w:tc>
          <w:tcPr>
            <w:tcW w:w="46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5B75963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w:t>
            </w:r>
            <w:proofErr w:type="spellStart"/>
            <w:r w:rsidRPr="00F72A16">
              <w:rPr>
                <w:rFonts w:ascii="Times New Roman" w:eastAsia="Times New Roman" w:hAnsi="Times New Roman" w:cs="Times New Roman"/>
                <w:color w:val="000000"/>
                <w:kern w:val="0"/>
                <w:sz w:val="24"/>
                <w:szCs w:val="24"/>
                <w:lang w:eastAsia="en-AU"/>
                <w14:ligatures w14:val="none"/>
              </w:rPr>
              <w:t>ve</w:t>
            </w:r>
            <w:proofErr w:type="spellEnd"/>
            <w:r w:rsidRPr="00F72A16">
              <w:rPr>
                <w:rFonts w:ascii="Times New Roman" w:eastAsia="Times New Roman" w:hAnsi="Times New Roman" w:cs="Times New Roman"/>
                <w:color w:val="000000"/>
                <w:kern w:val="0"/>
                <w:sz w:val="24"/>
                <w:szCs w:val="24"/>
                <w:lang w:eastAsia="en-AU"/>
                <w14:ligatures w14:val="none"/>
              </w:rPr>
              <w:t xml:space="preserve"> Ctr</w:t>
            </w:r>
          </w:p>
        </w:tc>
        <w:tc>
          <w:tcPr>
            <w:tcW w:w="1374" w:type="dxa"/>
            <w:tcBorders>
              <w:top w:val="single" w:sz="8" w:space="0" w:color="auto"/>
              <w:left w:val="nil"/>
              <w:bottom w:val="nil"/>
              <w:right w:val="single" w:sz="8" w:space="0" w:color="auto"/>
            </w:tcBorders>
            <w:shd w:val="clear" w:color="000000" w:fill="D9D9D9"/>
            <w:noWrap/>
            <w:vAlign w:val="center"/>
            <w:hideMark/>
          </w:tcPr>
          <w:p w14:paraId="49116AC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1526_hsa-miR-558_B</w:t>
            </w:r>
          </w:p>
        </w:tc>
        <w:tc>
          <w:tcPr>
            <w:tcW w:w="1021" w:type="dxa"/>
            <w:tcBorders>
              <w:top w:val="nil"/>
              <w:left w:val="nil"/>
              <w:bottom w:val="nil"/>
              <w:right w:val="single" w:sz="8" w:space="0" w:color="auto"/>
            </w:tcBorders>
            <w:shd w:val="clear" w:color="auto" w:fill="auto"/>
            <w:noWrap/>
            <w:vAlign w:val="center"/>
            <w:hideMark/>
          </w:tcPr>
          <w:p w14:paraId="3C39BB6B"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558</w:t>
            </w:r>
          </w:p>
        </w:tc>
        <w:tc>
          <w:tcPr>
            <w:tcW w:w="1279" w:type="dxa"/>
            <w:tcBorders>
              <w:top w:val="single" w:sz="8" w:space="0" w:color="auto"/>
              <w:left w:val="nil"/>
              <w:bottom w:val="nil"/>
              <w:right w:val="single" w:sz="8" w:space="0" w:color="auto"/>
            </w:tcBorders>
            <w:shd w:val="clear" w:color="000000" w:fill="D9D9D9"/>
            <w:noWrap/>
            <w:vAlign w:val="center"/>
            <w:hideMark/>
          </w:tcPr>
          <w:p w14:paraId="29D498F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2</w:t>
            </w:r>
          </w:p>
        </w:tc>
        <w:tc>
          <w:tcPr>
            <w:tcW w:w="2400" w:type="dxa"/>
            <w:tcBorders>
              <w:top w:val="single" w:sz="8" w:space="0" w:color="auto"/>
              <w:left w:val="nil"/>
              <w:bottom w:val="nil"/>
              <w:right w:val="single" w:sz="8" w:space="0" w:color="auto"/>
            </w:tcBorders>
            <w:shd w:val="clear" w:color="000000" w:fill="D9D9D9"/>
            <w:noWrap/>
            <w:vAlign w:val="center"/>
            <w:hideMark/>
          </w:tcPr>
          <w:p w14:paraId="5BFD0BD4"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90299466..90299558</w:t>
            </w:r>
          </w:p>
        </w:tc>
        <w:tc>
          <w:tcPr>
            <w:tcW w:w="4726" w:type="dxa"/>
            <w:tcBorders>
              <w:top w:val="single" w:sz="8" w:space="0" w:color="auto"/>
              <w:left w:val="nil"/>
              <w:bottom w:val="nil"/>
              <w:right w:val="single" w:sz="8" w:space="0" w:color="auto"/>
            </w:tcBorders>
            <w:shd w:val="clear" w:color="000000" w:fill="D9D9D9"/>
            <w:noWrap/>
            <w:vAlign w:val="center"/>
            <w:hideMark/>
          </w:tcPr>
          <w:p w14:paraId="15BBA48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3564</w:t>
            </w:r>
          </w:p>
        </w:tc>
      </w:tr>
      <w:tr w:rsidR="00137061" w:rsidRPr="00F72A16" w14:paraId="454FDC35" w14:textId="77777777" w:rsidTr="00137061">
        <w:trPr>
          <w:trHeight w:val="315"/>
        </w:trPr>
        <w:tc>
          <w:tcPr>
            <w:tcW w:w="412" w:type="dxa"/>
            <w:tcBorders>
              <w:top w:val="nil"/>
              <w:left w:val="single" w:sz="8" w:space="0" w:color="auto"/>
              <w:bottom w:val="nil"/>
              <w:right w:val="single" w:sz="8" w:space="0" w:color="auto"/>
            </w:tcBorders>
            <w:shd w:val="clear" w:color="000000" w:fill="D9D9D9"/>
            <w:vAlign w:val="center"/>
            <w:hideMark/>
          </w:tcPr>
          <w:p w14:paraId="4D8DFD1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9</w:t>
            </w:r>
          </w:p>
        </w:tc>
        <w:tc>
          <w:tcPr>
            <w:tcW w:w="465" w:type="dxa"/>
            <w:vMerge/>
            <w:tcBorders>
              <w:top w:val="nil"/>
              <w:left w:val="single" w:sz="8" w:space="0" w:color="auto"/>
              <w:bottom w:val="single" w:sz="8" w:space="0" w:color="000000"/>
              <w:right w:val="single" w:sz="8" w:space="0" w:color="auto"/>
            </w:tcBorders>
            <w:vAlign w:val="center"/>
            <w:hideMark/>
          </w:tcPr>
          <w:p w14:paraId="5B334AEC"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59CE2B5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106_hsa-miR-188-3p_A</w:t>
            </w:r>
          </w:p>
        </w:tc>
        <w:tc>
          <w:tcPr>
            <w:tcW w:w="1021" w:type="dxa"/>
            <w:tcBorders>
              <w:top w:val="nil"/>
              <w:left w:val="nil"/>
              <w:bottom w:val="nil"/>
              <w:right w:val="single" w:sz="8" w:space="0" w:color="auto"/>
            </w:tcBorders>
            <w:shd w:val="clear" w:color="000000" w:fill="D9D9D9"/>
            <w:noWrap/>
            <w:vAlign w:val="center"/>
            <w:hideMark/>
          </w:tcPr>
          <w:p w14:paraId="55612F6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188-3p</w:t>
            </w:r>
          </w:p>
        </w:tc>
        <w:tc>
          <w:tcPr>
            <w:tcW w:w="1279" w:type="dxa"/>
            <w:tcBorders>
              <w:top w:val="single" w:sz="8" w:space="0" w:color="auto"/>
              <w:left w:val="nil"/>
              <w:bottom w:val="nil"/>
              <w:right w:val="single" w:sz="8" w:space="0" w:color="auto"/>
            </w:tcBorders>
            <w:shd w:val="clear" w:color="000000" w:fill="D9D9D9"/>
            <w:noWrap/>
            <w:vAlign w:val="center"/>
            <w:hideMark/>
          </w:tcPr>
          <w:p w14:paraId="20FDD387"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proofErr w:type="spellStart"/>
            <w:r w:rsidRPr="00F72A16">
              <w:rPr>
                <w:rFonts w:ascii="Times New Roman" w:eastAsia="Times New Roman" w:hAnsi="Times New Roman" w:cs="Times New Roman"/>
                <w:color w:val="000000"/>
                <w:kern w:val="0"/>
                <w:sz w:val="24"/>
                <w:szCs w:val="24"/>
                <w:lang w:eastAsia="en-AU"/>
                <w14:ligatures w14:val="none"/>
              </w:rPr>
              <w:t>ChrX</w:t>
            </w:r>
            <w:proofErr w:type="spellEnd"/>
          </w:p>
        </w:tc>
        <w:tc>
          <w:tcPr>
            <w:tcW w:w="2400" w:type="dxa"/>
            <w:tcBorders>
              <w:top w:val="single" w:sz="8" w:space="0" w:color="auto"/>
              <w:left w:val="nil"/>
              <w:bottom w:val="nil"/>
              <w:right w:val="single" w:sz="8" w:space="0" w:color="auto"/>
            </w:tcBorders>
            <w:shd w:val="clear" w:color="000000" w:fill="D9D9D9"/>
            <w:noWrap/>
            <w:vAlign w:val="center"/>
            <w:hideMark/>
          </w:tcPr>
          <w:p w14:paraId="44A8B729"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0003503..50003588</w:t>
            </w:r>
          </w:p>
        </w:tc>
        <w:tc>
          <w:tcPr>
            <w:tcW w:w="4726" w:type="dxa"/>
            <w:tcBorders>
              <w:top w:val="single" w:sz="8" w:space="0" w:color="auto"/>
              <w:left w:val="nil"/>
              <w:bottom w:val="nil"/>
              <w:right w:val="single" w:sz="8" w:space="0" w:color="auto"/>
            </w:tcBorders>
            <w:shd w:val="clear" w:color="000000" w:fill="D9D9D9"/>
            <w:noWrap/>
            <w:vAlign w:val="center"/>
            <w:hideMark/>
          </w:tcPr>
          <w:p w14:paraId="178786E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mature/MIMAT0004613</w:t>
            </w:r>
          </w:p>
        </w:tc>
      </w:tr>
      <w:tr w:rsidR="00137061" w:rsidRPr="00F72A16" w14:paraId="3AAEDE07" w14:textId="77777777" w:rsidTr="00137061">
        <w:trPr>
          <w:trHeight w:val="315"/>
        </w:trPr>
        <w:tc>
          <w:tcPr>
            <w:tcW w:w="412" w:type="dxa"/>
            <w:tcBorders>
              <w:top w:val="nil"/>
              <w:left w:val="single" w:sz="8" w:space="0" w:color="auto"/>
              <w:bottom w:val="single" w:sz="8" w:space="0" w:color="auto"/>
              <w:right w:val="single" w:sz="8" w:space="0" w:color="auto"/>
            </w:tcBorders>
            <w:shd w:val="clear" w:color="auto" w:fill="auto"/>
            <w:vAlign w:val="center"/>
            <w:hideMark/>
          </w:tcPr>
          <w:p w14:paraId="23BFBA3E"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50</w:t>
            </w:r>
          </w:p>
        </w:tc>
        <w:tc>
          <w:tcPr>
            <w:tcW w:w="465" w:type="dxa"/>
            <w:vMerge/>
            <w:tcBorders>
              <w:top w:val="nil"/>
              <w:left w:val="single" w:sz="8" w:space="0" w:color="auto"/>
              <w:bottom w:val="single" w:sz="8" w:space="0" w:color="000000"/>
              <w:right w:val="single" w:sz="8" w:space="0" w:color="auto"/>
            </w:tcBorders>
            <w:vAlign w:val="center"/>
            <w:hideMark/>
          </w:tcPr>
          <w:p w14:paraId="0D589FF6" w14:textId="77777777" w:rsidR="00137061" w:rsidRPr="00F72A16" w:rsidRDefault="00137061">
            <w:pPr>
              <w:spacing w:after="0" w:line="240" w:lineRule="auto"/>
              <w:rPr>
                <w:rFonts w:ascii="Times New Roman" w:eastAsia="Times New Roman" w:hAnsi="Times New Roman" w:cs="Times New Roman"/>
                <w:color w:val="000000"/>
                <w:kern w:val="0"/>
                <w:sz w:val="24"/>
                <w:szCs w:val="24"/>
                <w:lang w:eastAsia="en-AU"/>
                <w14:ligatures w14:val="none"/>
              </w:rPr>
            </w:pPr>
          </w:p>
        </w:tc>
        <w:tc>
          <w:tcPr>
            <w:tcW w:w="1374" w:type="dxa"/>
            <w:tcBorders>
              <w:top w:val="single" w:sz="8" w:space="0" w:color="auto"/>
              <w:left w:val="nil"/>
              <w:bottom w:val="nil"/>
              <w:right w:val="single" w:sz="8" w:space="0" w:color="auto"/>
            </w:tcBorders>
            <w:shd w:val="clear" w:color="000000" w:fill="D9D9D9"/>
            <w:noWrap/>
            <w:vAlign w:val="center"/>
            <w:hideMark/>
          </w:tcPr>
          <w:p w14:paraId="1BFD6621"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002211_hsa-miR-220c_A</w:t>
            </w:r>
          </w:p>
        </w:tc>
        <w:tc>
          <w:tcPr>
            <w:tcW w:w="1021" w:type="dxa"/>
            <w:tcBorders>
              <w:top w:val="nil"/>
              <w:left w:val="nil"/>
              <w:bottom w:val="single" w:sz="8" w:space="0" w:color="auto"/>
              <w:right w:val="single" w:sz="8" w:space="0" w:color="auto"/>
            </w:tcBorders>
            <w:shd w:val="clear" w:color="auto" w:fill="auto"/>
            <w:noWrap/>
            <w:vAlign w:val="center"/>
            <w:hideMark/>
          </w:tcPr>
          <w:p w14:paraId="6343B795"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sa-miR-220c</w:t>
            </w:r>
          </w:p>
        </w:tc>
        <w:tc>
          <w:tcPr>
            <w:tcW w:w="1279" w:type="dxa"/>
            <w:tcBorders>
              <w:top w:val="single" w:sz="8" w:space="0" w:color="auto"/>
              <w:left w:val="nil"/>
              <w:bottom w:val="nil"/>
              <w:right w:val="single" w:sz="8" w:space="0" w:color="auto"/>
            </w:tcBorders>
            <w:shd w:val="clear" w:color="000000" w:fill="D9D9D9"/>
            <w:noWrap/>
            <w:vAlign w:val="center"/>
            <w:hideMark/>
          </w:tcPr>
          <w:p w14:paraId="2B65104C"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Chr19</w:t>
            </w:r>
          </w:p>
        </w:tc>
        <w:tc>
          <w:tcPr>
            <w:tcW w:w="2400" w:type="dxa"/>
            <w:tcBorders>
              <w:top w:val="single" w:sz="8" w:space="0" w:color="auto"/>
              <w:left w:val="nil"/>
              <w:bottom w:val="nil"/>
              <w:right w:val="single" w:sz="8" w:space="0" w:color="auto"/>
            </w:tcBorders>
            <w:shd w:val="clear" w:color="000000" w:fill="D9D9D9"/>
            <w:noWrap/>
            <w:vAlign w:val="center"/>
            <w:hideMark/>
          </w:tcPr>
          <w:p w14:paraId="5F2EF013"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49063529..49063611</w:t>
            </w:r>
          </w:p>
        </w:tc>
        <w:tc>
          <w:tcPr>
            <w:tcW w:w="4726" w:type="dxa"/>
            <w:tcBorders>
              <w:top w:val="single" w:sz="8" w:space="0" w:color="auto"/>
              <w:left w:val="nil"/>
              <w:bottom w:val="nil"/>
              <w:right w:val="single" w:sz="8" w:space="0" w:color="auto"/>
            </w:tcBorders>
            <w:shd w:val="clear" w:color="000000" w:fill="D9D9D9"/>
            <w:noWrap/>
            <w:vAlign w:val="center"/>
            <w:hideMark/>
          </w:tcPr>
          <w:p w14:paraId="26BCF926" w14:textId="77777777" w:rsidR="00137061" w:rsidRPr="00F72A16" w:rsidRDefault="00137061">
            <w:pPr>
              <w:spacing w:after="0" w:line="240" w:lineRule="auto"/>
              <w:jc w:val="center"/>
              <w:rPr>
                <w:rFonts w:ascii="Times New Roman" w:eastAsia="Times New Roman" w:hAnsi="Times New Roman" w:cs="Times New Roman"/>
                <w:color w:val="000000"/>
                <w:kern w:val="0"/>
                <w:sz w:val="24"/>
                <w:szCs w:val="24"/>
                <w:lang w:eastAsia="en-AU"/>
                <w14:ligatures w14:val="none"/>
              </w:rPr>
            </w:pPr>
            <w:r w:rsidRPr="00F72A16">
              <w:rPr>
                <w:rFonts w:ascii="Times New Roman" w:eastAsia="Times New Roman" w:hAnsi="Times New Roman" w:cs="Times New Roman"/>
                <w:color w:val="000000"/>
                <w:kern w:val="0"/>
                <w:sz w:val="24"/>
                <w:szCs w:val="24"/>
                <w:lang w:eastAsia="en-AU"/>
                <w14:ligatures w14:val="none"/>
              </w:rPr>
              <w:t>https://mirbase.org/hairpin/MI0005536</w:t>
            </w:r>
          </w:p>
        </w:tc>
      </w:tr>
    </w:tbl>
    <w:p w14:paraId="6188875C" w14:textId="15521871" w:rsidR="00742C66" w:rsidRPr="00F72A16" w:rsidRDefault="00742C66" w:rsidP="00742C66">
      <w:pPr>
        <w:rPr>
          <w:rFonts w:ascii="Times New Roman" w:hAnsi="Times New Roman" w:cs="Times New Roman"/>
          <w:sz w:val="24"/>
          <w:szCs w:val="24"/>
        </w:rPr>
      </w:pPr>
    </w:p>
    <w:p w14:paraId="746BAEAA" w14:textId="618A52FD" w:rsidR="005000E5" w:rsidRPr="00F72A16" w:rsidRDefault="00742C66" w:rsidP="00907FC6">
      <w:pPr>
        <w:jc w:val="both"/>
        <w:rPr>
          <w:rFonts w:ascii="Times New Roman" w:hAnsi="Times New Roman" w:cs="Times New Roman"/>
          <w:sz w:val="24"/>
          <w:szCs w:val="24"/>
        </w:rPr>
      </w:pPr>
      <w:r w:rsidRPr="00F72A16">
        <w:rPr>
          <w:rFonts w:ascii="Times New Roman" w:hAnsi="Times New Roman" w:cs="Times New Roman"/>
          <w:b/>
          <w:bCs/>
          <w:sz w:val="24"/>
          <w:szCs w:val="24"/>
        </w:rPr>
        <w:t xml:space="preserve">Extended Data Table 4: </w:t>
      </w:r>
      <w:r w:rsidR="00D306E9" w:rsidRPr="00D306E9">
        <w:rPr>
          <w:rFonts w:ascii="Times New Roman" w:hAnsi="Times New Roman" w:cs="Times New Roman"/>
          <w:b/>
          <w:bCs/>
          <w:sz w:val="24"/>
          <w:szCs w:val="24"/>
        </w:rPr>
        <w:t xml:space="preserve">Genomic location and PREDICT T1D microRNA signature assay IDs (available through </w:t>
      </w:r>
      <w:proofErr w:type="spellStart"/>
      <w:r w:rsidR="00D306E9" w:rsidRPr="00D306E9">
        <w:rPr>
          <w:rFonts w:ascii="Times New Roman" w:hAnsi="Times New Roman" w:cs="Times New Roman"/>
          <w:b/>
          <w:bCs/>
          <w:sz w:val="24"/>
          <w:szCs w:val="24"/>
        </w:rPr>
        <w:t>ThermoFisher</w:t>
      </w:r>
      <w:proofErr w:type="spellEnd"/>
      <w:r w:rsidR="00D306E9" w:rsidRPr="00D306E9">
        <w:rPr>
          <w:rFonts w:ascii="Times New Roman" w:hAnsi="Times New Roman" w:cs="Times New Roman"/>
          <w:b/>
          <w:bCs/>
          <w:sz w:val="24"/>
          <w:szCs w:val="24"/>
        </w:rPr>
        <w:t xml:space="preserve"> Scientific)</w:t>
      </w:r>
      <w:r w:rsidR="0042556F">
        <w:rPr>
          <w:rFonts w:ascii="Times New Roman" w:hAnsi="Times New Roman" w:cs="Times New Roman"/>
          <w:b/>
          <w:bCs/>
          <w:sz w:val="24"/>
          <w:szCs w:val="24"/>
        </w:rPr>
        <w:t xml:space="preserve">. </w:t>
      </w:r>
      <w:r w:rsidRPr="00F72A16">
        <w:rPr>
          <w:rFonts w:ascii="Times New Roman" w:hAnsi="Times New Roman" w:cs="Times New Roman"/>
          <w:sz w:val="24"/>
          <w:szCs w:val="24"/>
        </w:rPr>
        <w:t xml:space="preserve">PREDICT T1D microRNA name, assay ID, mature miRNA sequence along with their chromosome and genomic location is presented here. </w:t>
      </w:r>
    </w:p>
    <w:p w14:paraId="2CEDD910" w14:textId="77777777" w:rsidR="005000E5" w:rsidRPr="00F72A16" w:rsidRDefault="005000E5" w:rsidP="005000E5">
      <w:pPr>
        <w:rPr>
          <w:rFonts w:ascii="Times New Roman" w:eastAsia="Times New Roman" w:hAnsi="Times New Roman" w:cs="Times New Roman"/>
          <w:color w:val="000000"/>
          <w:sz w:val="24"/>
          <w:szCs w:val="24"/>
          <w:lang w:eastAsia="en-AU"/>
        </w:rPr>
      </w:pPr>
    </w:p>
    <w:p w14:paraId="2537DF37" w14:textId="77777777" w:rsidR="00742C66" w:rsidRPr="00F72A16" w:rsidRDefault="005000E5">
      <w:pPr>
        <w:rPr>
          <w:rFonts w:ascii="Times New Roman" w:hAnsi="Times New Roman" w:cs="Times New Roman"/>
          <w:sz w:val="24"/>
          <w:szCs w:val="24"/>
        </w:rPr>
        <w:sectPr w:rsidR="00742C66" w:rsidRPr="00F72A16" w:rsidSect="00742C66">
          <w:pgSz w:w="16838" w:h="11906" w:orient="landscape"/>
          <w:pgMar w:top="1440" w:right="1440" w:bottom="1440" w:left="1440" w:header="709" w:footer="709" w:gutter="0"/>
          <w:cols w:space="708"/>
          <w:docGrid w:linePitch="360"/>
        </w:sectPr>
      </w:pPr>
      <w:r w:rsidRPr="00F72A16">
        <w:rPr>
          <w:rFonts w:ascii="Times New Roman" w:hAnsi="Times New Roman" w:cs="Times New Roman"/>
          <w:sz w:val="24"/>
          <w:szCs w:val="24"/>
        </w:rPr>
        <w:br w:type="page"/>
      </w:r>
    </w:p>
    <w:p w14:paraId="3326B2F8" w14:textId="50B471EE" w:rsidR="00876EA7" w:rsidRPr="00F72A16" w:rsidRDefault="00876EA7">
      <w:pPr>
        <w:rPr>
          <w:rFonts w:ascii="Times New Roman" w:hAnsi="Times New Roman" w:cs="Times New Roman"/>
          <w:b/>
          <w:bCs/>
          <w:sz w:val="24"/>
          <w:szCs w:val="24"/>
        </w:rPr>
      </w:pPr>
      <w:r w:rsidRPr="00F72A16">
        <w:rPr>
          <w:rFonts w:ascii="Times New Roman" w:hAnsi="Times New Roman" w:cs="Times New Roman"/>
          <w:b/>
          <w:bCs/>
          <w:sz w:val="24"/>
          <w:szCs w:val="24"/>
        </w:rPr>
        <w:lastRenderedPageBreak/>
        <w:t xml:space="preserve">Extended </w:t>
      </w:r>
      <w:r w:rsidR="008054D7" w:rsidRPr="00F72A16">
        <w:rPr>
          <w:rFonts w:ascii="Times New Roman" w:hAnsi="Times New Roman" w:cs="Times New Roman"/>
          <w:b/>
          <w:bCs/>
          <w:sz w:val="24"/>
          <w:szCs w:val="24"/>
        </w:rPr>
        <w:t>D</w:t>
      </w:r>
      <w:r w:rsidRPr="00F72A16">
        <w:rPr>
          <w:rFonts w:ascii="Times New Roman" w:hAnsi="Times New Roman" w:cs="Times New Roman"/>
          <w:b/>
          <w:bCs/>
          <w:sz w:val="24"/>
          <w:szCs w:val="24"/>
        </w:rPr>
        <w:t xml:space="preserve">ata Figure </w:t>
      </w:r>
      <w:r w:rsidR="0096752D" w:rsidRPr="00F72A16">
        <w:rPr>
          <w:rFonts w:ascii="Times New Roman" w:hAnsi="Times New Roman" w:cs="Times New Roman"/>
          <w:b/>
          <w:bCs/>
          <w:sz w:val="24"/>
          <w:szCs w:val="24"/>
        </w:rPr>
        <w:t>1</w:t>
      </w:r>
    </w:p>
    <w:p w14:paraId="4D37E23A" w14:textId="77777777" w:rsidR="005000E5" w:rsidRPr="00F72A16" w:rsidRDefault="005000E5">
      <w:pPr>
        <w:rPr>
          <w:rFonts w:ascii="Times New Roman" w:hAnsi="Times New Roman" w:cs="Times New Roman"/>
          <w:sz w:val="24"/>
          <w:szCs w:val="24"/>
        </w:rPr>
      </w:pPr>
      <w:r w:rsidRPr="00F72A16">
        <w:rPr>
          <w:rFonts w:ascii="Times New Roman" w:hAnsi="Times New Roman" w:cs="Times New Roman"/>
          <w:noProof/>
          <w:sz w:val="24"/>
          <w:szCs w:val="24"/>
        </w:rPr>
        <w:drawing>
          <wp:inline distT="0" distB="0" distL="0" distR="0" wp14:anchorId="39C34B7C" wp14:editId="6AF9F845">
            <wp:extent cx="4484536" cy="8538376"/>
            <wp:effectExtent l="0" t="0" r="0" b="0"/>
            <wp:docPr id="1" name="Picture 1" descr="A chart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of numbers and symbols&#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t="3153" b="1531"/>
                    <a:stretch/>
                  </pic:blipFill>
                  <pic:spPr bwMode="auto">
                    <a:xfrm>
                      <a:off x="0" y="0"/>
                      <a:ext cx="4498952" cy="8565823"/>
                    </a:xfrm>
                    <a:prstGeom prst="rect">
                      <a:avLst/>
                    </a:prstGeom>
                    <a:ln>
                      <a:noFill/>
                    </a:ln>
                    <a:extLst>
                      <a:ext uri="{53640926-AAD7-44D8-BBD7-CCE9431645EC}">
                        <a14:shadowObscured xmlns:a14="http://schemas.microsoft.com/office/drawing/2010/main"/>
                      </a:ext>
                    </a:extLst>
                  </pic:spPr>
                </pic:pic>
              </a:graphicData>
            </a:graphic>
          </wp:inline>
        </w:drawing>
      </w:r>
    </w:p>
    <w:p w14:paraId="26056723" w14:textId="4CE49A6B" w:rsidR="005000E5" w:rsidRPr="00F72A16" w:rsidRDefault="005000E5">
      <w:pPr>
        <w:rPr>
          <w:rFonts w:ascii="Times New Roman" w:hAnsi="Times New Roman" w:cs="Times New Roman"/>
          <w:sz w:val="24"/>
          <w:szCs w:val="24"/>
        </w:rPr>
      </w:pPr>
      <w:r w:rsidRPr="00F72A16">
        <w:rPr>
          <w:rFonts w:ascii="Times New Roman" w:hAnsi="Times New Roman" w:cs="Times New Roman"/>
          <w:noProof/>
          <w:sz w:val="24"/>
          <w:szCs w:val="24"/>
        </w:rPr>
        <w:lastRenderedPageBreak/>
        <w:drawing>
          <wp:inline distT="0" distB="0" distL="0" distR="0" wp14:anchorId="7904D502" wp14:editId="5B431283">
            <wp:extent cx="4747260" cy="9350734"/>
            <wp:effectExtent l="0" t="0" r="0" b="3175"/>
            <wp:docPr id="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Description automatically generated"/>
                    <pic:cNvPicPr/>
                  </pic:nvPicPr>
                  <pic:blipFill rotWithShape="1">
                    <a:blip r:embed="rId14" cstate="print">
                      <a:extLst>
                        <a:ext uri="{28A0092B-C50C-407E-A947-70E740481C1C}">
                          <a14:useLocalDpi xmlns:a14="http://schemas.microsoft.com/office/drawing/2010/main" val="0"/>
                        </a:ext>
                      </a:extLst>
                    </a:blip>
                    <a:srcRect b="5353"/>
                    <a:stretch/>
                  </pic:blipFill>
                  <pic:spPr bwMode="auto">
                    <a:xfrm>
                      <a:off x="0" y="0"/>
                      <a:ext cx="4781369" cy="9417919"/>
                    </a:xfrm>
                    <a:prstGeom prst="rect">
                      <a:avLst/>
                    </a:prstGeom>
                    <a:ln>
                      <a:noFill/>
                    </a:ln>
                    <a:extLst>
                      <a:ext uri="{53640926-AAD7-44D8-BBD7-CCE9431645EC}">
                        <a14:shadowObscured xmlns:a14="http://schemas.microsoft.com/office/drawing/2010/main"/>
                      </a:ext>
                    </a:extLst>
                  </pic:spPr>
                </pic:pic>
              </a:graphicData>
            </a:graphic>
          </wp:inline>
        </w:drawing>
      </w:r>
      <w:r w:rsidRPr="00F72A16">
        <w:rPr>
          <w:rFonts w:ascii="Times New Roman" w:hAnsi="Times New Roman" w:cs="Times New Roman"/>
          <w:sz w:val="24"/>
          <w:szCs w:val="24"/>
        </w:rPr>
        <w:br w:type="page"/>
      </w:r>
    </w:p>
    <w:p w14:paraId="3BAD0C69" w14:textId="6E425D5F" w:rsidR="005000E5" w:rsidRPr="00F72A16" w:rsidRDefault="005000E5">
      <w:pPr>
        <w:rPr>
          <w:rFonts w:ascii="Times New Roman" w:hAnsi="Times New Roman" w:cs="Times New Roman"/>
          <w:sz w:val="24"/>
          <w:szCs w:val="24"/>
        </w:rPr>
      </w:pPr>
      <w:r w:rsidRPr="00F72A16">
        <w:rPr>
          <w:rFonts w:ascii="Times New Roman" w:hAnsi="Times New Roman" w:cs="Times New Roman"/>
          <w:noProof/>
          <w:sz w:val="24"/>
          <w:szCs w:val="24"/>
        </w:rPr>
        <w:lastRenderedPageBreak/>
        <w:drawing>
          <wp:anchor distT="0" distB="0" distL="114300" distR="114300" simplePos="0" relativeHeight="251656704" behindDoc="0" locked="0" layoutInCell="1" allowOverlap="1" wp14:anchorId="030503D8" wp14:editId="082E02FD">
            <wp:simplePos x="0" y="0"/>
            <wp:positionH relativeFrom="column">
              <wp:posOffset>421226</wp:posOffset>
            </wp:positionH>
            <wp:positionV relativeFrom="page">
              <wp:posOffset>413329</wp:posOffset>
            </wp:positionV>
            <wp:extent cx="4834255" cy="10069830"/>
            <wp:effectExtent l="0" t="0" r="4445" b="7620"/>
            <wp:wrapNone/>
            <wp:docPr id="3" name="Picture 3"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hart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4255" cy="10069830"/>
                    </a:xfrm>
                    <a:prstGeom prst="rect">
                      <a:avLst/>
                    </a:prstGeom>
                  </pic:spPr>
                </pic:pic>
              </a:graphicData>
            </a:graphic>
          </wp:anchor>
        </w:drawing>
      </w:r>
      <w:r w:rsidRPr="00F72A16">
        <w:rPr>
          <w:rFonts w:ascii="Times New Roman" w:hAnsi="Times New Roman" w:cs="Times New Roman"/>
          <w:sz w:val="24"/>
          <w:szCs w:val="24"/>
        </w:rPr>
        <w:br w:type="page"/>
      </w:r>
    </w:p>
    <w:p w14:paraId="5DD7C109" w14:textId="5BECBCB0" w:rsidR="00EF04BB" w:rsidRPr="00F72A16" w:rsidRDefault="00EF04BB" w:rsidP="00907FC6">
      <w:pPr>
        <w:jc w:val="both"/>
        <w:rPr>
          <w:rFonts w:ascii="Times New Roman" w:hAnsi="Times New Roman" w:cs="Times New Roman"/>
          <w:sz w:val="24"/>
          <w:szCs w:val="24"/>
        </w:rPr>
      </w:pPr>
      <w:r w:rsidRPr="00F72A16">
        <w:rPr>
          <w:rFonts w:ascii="Times New Roman" w:hAnsi="Times New Roman" w:cs="Times New Roman"/>
          <w:b/>
          <w:bCs/>
          <w:sz w:val="24"/>
          <w:szCs w:val="24"/>
        </w:rPr>
        <w:lastRenderedPageBreak/>
        <w:t xml:space="preserve">Extended </w:t>
      </w:r>
      <w:r w:rsidR="008054D7" w:rsidRPr="00F72A16">
        <w:rPr>
          <w:rFonts w:ascii="Times New Roman" w:hAnsi="Times New Roman" w:cs="Times New Roman"/>
          <w:b/>
          <w:bCs/>
          <w:sz w:val="24"/>
          <w:szCs w:val="24"/>
        </w:rPr>
        <w:t>D</w:t>
      </w:r>
      <w:r w:rsidRPr="00F72A16">
        <w:rPr>
          <w:rFonts w:ascii="Times New Roman" w:hAnsi="Times New Roman" w:cs="Times New Roman"/>
          <w:b/>
          <w:bCs/>
          <w:sz w:val="24"/>
          <w:szCs w:val="24"/>
        </w:rPr>
        <w:t xml:space="preserve">ata Figure </w:t>
      </w:r>
      <w:r w:rsidR="0096752D" w:rsidRPr="00F72A16">
        <w:rPr>
          <w:rFonts w:ascii="Times New Roman" w:hAnsi="Times New Roman" w:cs="Times New Roman"/>
          <w:b/>
          <w:bCs/>
          <w:sz w:val="24"/>
          <w:szCs w:val="24"/>
        </w:rPr>
        <w:t>1</w:t>
      </w:r>
      <w:r w:rsidRPr="00F72A16">
        <w:rPr>
          <w:rFonts w:ascii="Times New Roman" w:hAnsi="Times New Roman" w:cs="Times New Roman"/>
          <w:b/>
          <w:bCs/>
          <w:sz w:val="24"/>
          <w:szCs w:val="24"/>
        </w:rPr>
        <w:t xml:space="preserve">: Expression of </w:t>
      </w:r>
      <w:r w:rsidR="0097431A" w:rsidRPr="00F72A16">
        <w:rPr>
          <w:rFonts w:ascii="Times New Roman" w:hAnsi="Times New Roman" w:cs="Times New Roman"/>
          <w:b/>
          <w:bCs/>
          <w:sz w:val="24"/>
          <w:szCs w:val="24"/>
        </w:rPr>
        <w:t>the 50 selected microRNAs across the four contexts</w:t>
      </w:r>
      <w:r w:rsidRPr="00F72A16">
        <w:rPr>
          <w:rFonts w:ascii="Times New Roman" w:hAnsi="Times New Roman" w:cs="Times New Roman"/>
          <w:b/>
          <w:bCs/>
          <w:sz w:val="24"/>
          <w:szCs w:val="24"/>
        </w:rPr>
        <w:t xml:space="preserve">. </w:t>
      </w:r>
      <w:r w:rsidRPr="00F72A16">
        <w:rPr>
          <w:rFonts w:ascii="Times New Roman" w:hAnsi="Times New Roman" w:cs="Times New Roman"/>
          <w:sz w:val="24"/>
          <w:szCs w:val="24"/>
        </w:rPr>
        <w:t xml:space="preserve">Related to Figure </w:t>
      </w:r>
      <w:r w:rsidR="0097431A" w:rsidRPr="00F72A16">
        <w:rPr>
          <w:rFonts w:ascii="Times New Roman" w:hAnsi="Times New Roman" w:cs="Times New Roman"/>
          <w:sz w:val="24"/>
          <w:szCs w:val="24"/>
        </w:rPr>
        <w:t>2</w:t>
      </w:r>
      <w:r w:rsidRPr="00F72A16">
        <w:rPr>
          <w:rFonts w:ascii="Times New Roman" w:hAnsi="Times New Roman" w:cs="Times New Roman"/>
          <w:sz w:val="24"/>
          <w:szCs w:val="24"/>
        </w:rPr>
        <w:t xml:space="preserve">.  </w:t>
      </w:r>
      <w:r w:rsidR="00876EA7" w:rsidRPr="00F72A16">
        <w:rPr>
          <w:rFonts w:ascii="Times New Roman" w:hAnsi="Times New Roman" w:cs="Times New Roman"/>
          <w:sz w:val="24"/>
          <w:szCs w:val="24"/>
        </w:rPr>
        <w:t xml:space="preserve">Relative distribution of the 50 PREDICT T1D microRNAs in the circulation of </w:t>
      </w:r>
      <w:r w:rsidR="005C68F2" w:rsidRPr="00F72A16">
        <w:rPr>
          <w:rFonts w:ascii="Times New Roman" w:hAnsi="Times New Roman" w:cs="Times New Roman"/>
          <w:sz w:val="24"/>
          <w:szCs w:val="24"/>
        </w:rPr>
        <w:t xml:space="preserve">4C </w:t>
      </w:r>
      <w:r w:rsidR="00876EA7" w:rsidRPr="00F72A16">
        <w:rPr>
          <w:rFonts w:ascii="Times New Roman" w:hAnsi="Times New Roman" w:cs="Times New Roman"/>
          <w:sz w:val="24"/>
          <w:szCs w:val="24"/>
        </w:rPr>
        <w:t xml:space="preserve">study participants. Y-axis presents abundance (fold-over-detectable) </w:t>
      </w:r>
      <w:r w:rsidR="008901C2" w:rsidRPr="00F72A16">
        <w:rPr>
          <w:rFonts w:ascii="Times New Roman" w:hAnsi="Times New Roman" w:cs="Times New Roman"/>
          <w:sz w:val="24"/>
          <w:szCs w:val="24"/>
        </w:rPr>
        <w:t xml:space="preserve">for </w:t>
      </w:r>
      <w:r w:rsidR="00876EA7" w:rsidRPr="00F72A16">
        <w:rPr>
          <w:rFonts w:ascii="Times New Roman" w:hAnsi="Times New Roman" w:cs="Times New Roman"/>
          <w:sz w:val="24"/>
          <w:szCs w:val="24"/>
        </w:rPr>
        <w:t xml:space="preserve">each microRNA in the four contexts (AUS, HKG, IND, DNK) and all </w:t>
      </w:r>
      <w:r w:rsidR="008901C2" w:rsidRPr="00F72A16">
        <w:rPr>
          <w:rFonts w:ascii="Times New Roman" w:hAnsi="Times New Roman" w:cs="Times New Roman"/>
          <w:sz w:val="24"/>
          <w:szCs w:val="24"/>
        </w:rPr>
        <w:t xml:space="preserve">four contexts </w:t>
      </w:r>
      <w:r w:rsidR="00876EA7" w:rsidRPr="00F72A16">
        <w:rPr>
          <w:rFonts w:ascii="Times New Roman" w:hAnsi="Times New Roman" w:cs="Times New Roman"/>
          <w:sz w:val="24"/>
          <w:szCs w:val="24"/>
        </w:rPr>
        <w:t>together (</w:t>
      </w:r>
      <w:r w:rsidR="008901C2" w:rsidRPr="00F72A16">
        <w:rPr>
          <w:rFonts w:ascii="Times New Roman" w:hAnsi="Times New Roman" w:cs="Times New Roman"/>
          <w:sz w:val="24"/>
          <w:szCs w:val="24"/>
        </w:rPr>
        <w:t>“All Four”</w:t>
      </w:r>
      <w:r w:rsidR="00876EA7" w:rsidRPr="00F72A16">
        <w:rPr>
          <w:rFonts w:ascii="Times New Roman" w:hAnsi="Times New Roman" w:cs="Times New Roman"/>
          <w:sz w:val="24"/>
          <w:szCs w:val="24"/>
        </w:rPr>
        <w:t xml:space="preserve">). </w:t>
      </w:r>
      <w:r w:rsidR="005B5C65" w:rsidRPr="005B5C65">
        <w:rPr>
          <w:rFonts w:ascii="Times New Roman" w:hAnsi="Times New Roman" w:cs="Times New Roman"/>
          <w:sz w:val="24"/>
          <w:szCs w:val="24"/>
        </w:rPr>
        <w:t xml:space="preserve">Green colour denotes Control samples, while </w:t>
      </w:r>
      <w:r w:rsidR="0072190A">
        <w:rPr>
          <w:rFonts w:ascii="Times New Roman" w:hAnsi="Times New Roman" w:cs="Times New Roman"/>
          <w:sz w:val="24"/>
          <w:szCs w:val="24"/>
        </w:rPr>
        <w:t xml:space="preserve">dark </w:t>
      </w:r>
      <w:proofErr w:type="gramStart"/>
      <w:r w:rsidR="005B5C65" w:rsidRPr="005B5C65">
        <w:rPr>
          <w:rFonts w:ascii="Times New Roman" w:hAnsi="Times New Roman" w:cs="Times New Roman"/>
          <w:sz w:val="24"/>
          <w:szCs w:val="24"/>
        </w:rPr>
        <w:t>Red</w:t>
      </w:r>
      <w:proofErr w:type="gramEnd"/>
      <w:r w:rsidR="005B5C65" w:rsidRPr="005B5C65">
        <w:rPr>
          <w:rFonts w:ascii="Times New Roman" w:hAnsi="Times New Roman" w:cs="Times New Roman"/>
          <w:sz w:val="24"/>
          <w:szCs w:val="24"/>
        </w:rPr>
        <w:t xml:space="preserve"> colour indicates T1D microRNA expression. </w:t>
      </w:r>
      <w:r w:rsidR="0072190A">
        <w:rPr>
          <w:rFonts w:ascii="Times New Roman" w:hAnsi="Times New Roman" w:cs="Times New Roman"/>
          <w:sz w:val="24"/>
          <w:szCs w:val="24"/>
        </w:rPr>
        <w:t xml:space="preserve">For DNK, since the Controls are </w:t>
      </w:r>
      <w:r w:rsidR="0018537D">
        <w:rPr>
          <w:rFonts w:ascii="Times New Roman" w:hAnsi="Times New Roman" w:cs="Times New Roman"/>
          <w:sz w:val="24"/>
          <w:szCs w:val="24"/>
        </w:rPr>
        <w:t xml:space="preserve">siblings of individuals with T1D, they are presented with a lighter </w:t>
      </w:r>
      <w:proofErr w:type="gramStart"/>
      <w:r w:rsidR="0018537D">
        <w:rPr>
          <w:rFonts w:ascii="Times New Roman" w:hAnsi="Times New Roman" w:cs="Times New Roman"/>
          <w:sz w:val="24"/>
          <w:szCs w:val="24"/>
        </w:rPr>
        <w:t>Red</w:t>
      </w:r>
      <w:proofErr w:type="gramEnd"/>
      <w:r w:rsidR="0018537D">
        <w:rPr>
          <w:rFonts w:ascii="Times New Roman" w:hAnsi="Times New Roman" w:cs="Times New Roman"/>
          <w:sz w:val="24"/>
          <w:szCs w:val="24"/>
        </w:rPr>
        <w:t xml:space="preserve"> colour</w:t>
      </w:r>
      <w:r w:rsidR="00534DB0">
        <w:rPr>
          <w:rFonts w:ascii="Times New Roman" w:hAnsi="Times New Roman" w:cs="Times New Roman"/>
          <w:sz w:val="24"/>
          <w:szCs w:val="24"/>
        </w:rPr>
        <w:t xml:space="preserve">.  </w:t>
      </w:r>
      <w:r w:rsidR="00876EA7" w:rsidRPr="00F72A16">
        <w:rPr>
          <w:rFonts w:ascii="Times New Roman" w:hAnsi="Times New Roman" w:cs="Times New Roman"/>
          <w:sz w:val="24"/>
          <w:szCs w:val="24"/>
        </w:rPr>
        <w:t>Significance is calculated using Kruskal-</w:t>
      </w:r>
      <w:proofErr w:type="gramStart"/>
      <w:r w:rsidR="00876EA7" w:rsidRPr="00F72A16">
        <w:rPr>
          <w:rFonts w:ascii="Times New Roman" w:hAnsi="Times New Roman" w:cs="Times New Roman"/>
          <w:sz w:val="24"/>
          <w:szCs w:val="24"/>
        </w:rPr>
        <w:t>Wallis</w:t>
      </w:r>
      <w:proofErr w:type="gramEnd"/>
      <w:r w:rsidR="00876EA7" w:rsidRPr="00F72A16">
        <w:rPr>
          <w:rFonts w:ascii="Times New Roman" w:hAnsi="Times New Roman" w:cs="Times New Roman"/>
          <w:sz w:val="24"/>
          <w:szCs w:val="24"/>
        </w:rPr>
        <w:t xml:space="preserve"> test with uncorrected Dunn’s multiple comparison. NS= not significant; *=p&lt;0.05; **=p&lt;0.01; ***=p&lt;0.001, ****=p&lt;0.0001.</w:t>
      </w:r>
      <w:r w:rsidRPr="00F72A16">
        <w:rPr>
          <w:rFonts w:ascii="Times New Roman" w:hAnsi="Times New Roman" w:cs="Times New Roman"/>
          <w:sz w:val="24"/>
          <w:szCs w:val="24"/>
        </w:rPr>
        <w:br w:type="page"/>
      </w:r>
    </w:p>
    <w:p w14:paraId="38811874" w14:textId="77777777" w:rsidR="0096752D" w:rsidRPr="00F72A16" w:rsidRDefault="0096752D" w:rsidP="0096752D">
      <w:pPr>
        <w:rPr>
          <w:rFonts w:ascii="Times New Roman" w:hAnsi="Times New Roman" w:cs="Times New Roman"/>
          <w:b/>
          <w:bCs/>
          <w:sz w:val="24"/>
          <w:szCs w:val="24"/>
        </w:rPr>
      </w:pPr>
      <w:r w:rsidRPr="00F72A16">
        <w:rPr>
          <w:rFonts w:ascii="Times New Roman" w:hAnsi="Times New Roman" w:cs="Times New Roman"/>
          <w:b/>
          <w:bCs/>
          <w:noProof/>
          <w:sz w:val="24"/>
          <w:szCs w:val="24"/>
        </w:rPr>
        <w:lastRenderedPageBreak/>
        <mc:AlternateContent>
          <mc:Choice Requires="wpg">
            <w:drawing>
              <wp:anchor distT="0" distB="0" distL="114300" distR="114300" simplePos="0" relativeHeight="251660800" behindDoc="0" locked="0" layoutInCell="1" allowOverlap="1" wp14:anchorId="3787D4EA" wp14:editId="16152707">
                <wp:simplePos x="0" y="0"/>
                <wp:positionH relativeFrom="column">
                  <wp:posOffset>-142503</wp:posOffset>
                </wp:positionH>
                <wp:positionV relativeFrom="paragraph">
                  <wp:posOffset>249382</wp:posOffset>
                </wp:positionV>
                <wp:extent cx="5981570" cy="6911439"/>
                <wp:effectExtent l="0" t="0" r="635" b="3810"/>
                <wp:wrapNone/>
                <wp:docPr id="6" name="Group 6"/>
                <wp:cNvGraphicFramePr/>
                <a:graphic xmlns:a="http://schemas.openxmlformats.org/drawingml/2006/main">
                  <a:graphicData uri="http://schemas.microsoft.com/office/word/2010/wordprocessingGroup">
                    <wpg:wgp>
                      <wpg:cNvGrpSpPr/>
                      <wpg:grpSpPr>
                        <a:xfrm>
                          <a:off x="0" y="0"/>
                          <a:ext cx="5981570" cy="6911439"/>
                          <a:chOff x="0" y="0"/>
                          <a:chExt cx="3766562" cy="4345940"/>
                        </a:xfrm>
                      </wpg:grpSpPr>
                      <wps:wsp>
                        <wps:cNvPr id="7" name="Freeform: Shape 7"/>
                        <wps:cNvSpPr/>
                        <wps:spPr>
                          <a:xfrm>
                            <a:off x="0" y="0"/>
                            <a:ext cx="3766562" cy="4345940"/>
                          </a:xfrm>
                          <a:custGeom>
                            <a:avLst/>
                            <a:gdLst>
                              <a:gd name="connsiteX0" fmla="*/ 0 w 3766562"/>
                              <a:gd name="connsiteY0" fmla="*/ 0 h 4345940"/>
                              <a:gd name="connsiteX1" fmla="*/ 3766563 w 3766562"/>
                              <a:gd name="connsiteY1" fmla="*/ 0 h 4345940"/>
                              <a:gd name="connsiteX2" fmla="*/ 3766563 w 3766562"/>
                              <a:gd name="connsiteY2" fmla="*/ 4345940 h 4345940"/>
                              <a:gd name="connsiteX3" fmla="*/ 0 w 3766562"/>
                              <a:gd name="connsiteY3" fmla="*/ 4345940 h 4345940"/>
                            </a:gdLst>
                            <a:ahLst/>
                            <a:cxnLst>
                              <a:cxn ang="0">
                                <a:pos x="connsiteX0" y="connsiteY0"/>
                              </a:cxn>
                              <a:cxn ang="0">
                                <a:pos x="connsiteX1" y="connsiteY1"/>
                              </a:cxn>
                              <a:cxn ang="0">
                                <a:pos x="connsiteX2" y="connsiteY2"/>
                              </a:cxn>
                              <a:cxn ang="0">
                                <a:pos x="connsiteX3" y="connsiteY3"/>
                              </a:cxn>
                            </a:cxnLst>
                            <a:rect l="l" t="t" r="r" b="b"/>
                            <a:pathLst>
                              <a:path w="3766562" h="4345940">
                                <a:moveTo>
                                  <a:pt x="0" y="0"/>
                                </a:moveTo>
                                <a:lnTo>
                                  <a:pt x="3766563" y="0"/>
                                </a:lnTo>
                                <a:lnTo>
                                  <a:pt x="3766563" y="4345940"/>
                                </a:lnTo>
                                <a:lnTo>
                                  <a:pt x="0" y="4345940"/>
                                </a:lnTo>
                                <a:close/>
                              </a:path>
                            </a:pathLst>
                          </a:custGeom>
                          <a:solidFill>
                            <a:srgbClr val="FFFFFF"/>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 name="Freeform: Shape 8"/>
                        <wps:cNvSpPr/>
                        <wps:spPr>
                          <a:xfrm>
                            <a:off x="1777496" y="3609471"/>
                            <a:ext cx="46357" cy="26904"/>
                          </a:xfrm>
                          <a:custGeom>
                            <a:avLst/>
                            <a:gdLst>
                              <a:gd name="connsiteX0" fmla="*/ 1038 w 46357"/>
                              <a:gd name="connsiteY0" fmla="*/ 26895 h 26904"/>
                              <a:gd name="connsiteX1" fmla="*/ 46128 w 46357"/>
                              <a:gd name="connsiteY1" fmla="*/ 28977 h 26904"/>
                              <a:gd name="connsiteX2" fmla="*/ 46400 w 46357"/>
                              <a:gd name="connsiteY2" fmla="*/ 23817 h 26904"/>
                              <a:gd name="connsiteX3" fmla="*/ 28473 w 46357"/>
                              <a:gd name="connsiteY3" fmla="*/ 23002 h 26904"/>
                              <a:gd name="connsiteX4" fmla="*/ 17970 w 46357"/>
                              <a:gd name="connsiteY4" fmla="*/ 13676 h 26904"/>
                              <a:gd name="connsiteX5" fmla="*/ 19599 w 46357"/>
                              <a:gd name="connsiteY5" fmla="*/ 9240 h 26904"/>
                              <a:gd name="connsiteX6" fmla="*/ 24670 w 46357"/>
                              <a:gd name="connsiteY6" fmla="*/ 7248 h 26904"/>
                              <a:gd name="connsiteX7" fmla="*/ 47124 w 46357"/>
                              <a:gd name="connsiteY7" fmla="*/ 8334 h 26904"/>
                              <a:gd name="connsiteX8" fmla="*/ 47396 w 46357"/>
                              <a:gd name="connsiteY8" fmla="*/ 3264 h 26904"/>
                              <a:gd name="connsiteX9" fmla="*/ 22859 w 46357"/>
                              <a:gd name="connsiteY9" fmla="*/ 2087 h 26904"/>
                              <a:gd name="connsiteX10" fmla="*/ 13443 w 46357"/>
                              <a:gd name="connsiteY10" fmla="*/ 11865 h 26904"/>
                              <a:gd name="connsiteX11" fmla="*/ 18422 w 46357"/>
                              <a:gd name="connsiteY11" fmla="*/ 22459 h 26904"/>
                              <a:gd name="connsiteX12" fmla="*/ 1310 w 46357"/>
                              <a:gd name="connsiteY12" fmla="*/ 21734 h 269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6357" h="26904">
                                <a:moveTo>
                                  <a:pt x="1038" y="26895"/>
                                </a:moveTo>
                                <a:lnTo>
                                  <a:pt x="46128" y="28977"/>
                                </a:lnTo>
                                <a:lnTo>
                                  <a:pt x="46400" y="23817"/>
                                </a:lnTo>
                                <a:lnTo>
                                  <a:pt x="28473" y="23002"/>
                                </a:lnTo>
                                <a:cubicBezTo>
                                  <a:pt x="21863" y="22640"/>
                                  <a:pt x="17698" y="19018"/>
                                  <a:pt x="17970" y="13676"/>
                                </a:cubicBezTo>
                                <a:cubicBezTo>
                                  <a:pt x="17970" y="11956"/>
                                  <a:pt x="18604" y="10326"/>
                                  <a:pt x="19599" y="9240"/>
                                </a:cubicBezTo>
                                <a:cubicBezTo>
                                  <a:pt x="20777" y="7700"/>
                                  <a:pt x="22316" y="7157"/>
                                  <a:pt x="24670" y="7248"/>
                                </a:cubicBezTo>
                                <a:lnTo>
                                  <a:pt x="47124" y="8334"/>
                                </a:lnTo>
                                <a:lnTo>
                                  <a:pt x="47396" y="3264"/>
                                </a:lnTo>
                                <a:lnTo>
                                  <a:pt x="22859" y="2087"/>
                                </a:lnTo>
                                <a:cubicBezTo>
                                  <a:pt x="17426" y="1815"/>
                                  <a:pt x="13805" y="5618"/>
                                  <a:pt x="13443" y="11865"/>
                                </a:cubicBezTo>
                                <a:cubicBezTo>
                                  <a:pt x="13262" y="16483"/>
                                  <a:pt x="14529" y="19290"/>
                                  <a:pt x="18422" y="22459"/>
                                </a:cubicBezTo>
                                <a:lnTo>
                                  <a:pt x="1310" y="217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 name="Freeform: Shape 9"/>
                        <wps:cNvSpPr/>
                        <wps:spPr>
                          <a:xfrm>
                            <a:off x="1791317" y="3577448"/>
                            <a:ext cx="34906" cy="26357"/>
                          </a:xfrm>
                          <a:custGeom>
                            <a:avLst/>
                            <a:gdLst>
                              <a:gd name="connsiteX0" fmla="*/ 11566 w 34906"/>
                              <a:gd name="connsiteY0" fmla="*/ 2697 h 26357"/>
                              <a:gd name="connsiteX1" fmla="*/ 1064 w 34906"/>
                              <a:gd name="connsiteY1" fmla="*/ 14014 h 26357"/>
                              <a:gd name="connsiteX2" fmla="*/ 10480 w 34906"/>
                              <a:gd name="connsiteY2" fmla="*/ 26962 h 26357"/>
                              <a:gd name="connsiteX3" fmla="*/ 20258 w 34906"/>
                              <a:gd name="connsiteY3" fmla="*/ 17093 h 26357"/>
                              <a:gd name="connsiteX4" fmla="*/ 21617 w 34906"/>
                              <a:gd name="connsiteY4" fmla="*/ 12294 h 26357"/>
                              <a:gd name="connsiteX5" fmla="*/ 26325 w 34906"/>
                              <a:gd name="connsiteY5" fmla="*/ 7586 h 26357"/>
                              <a:gd name="connsiteX6" fmla="*/ 31124 w 34906"/>
                              <a:gd name="connsiteY6" fmla="*/ 15282 h 26357"/>
                              <a:gd name="connsiteX7" fmla="*/ 28679 w 34906"/>
                              <a:gd name="connsiteY7" fmla="*/ 21620 h 26357"/>
                              <a:gd name="connsiteX8" fmla="*/ 24423 w 34906"/>
                              <a:gd name="connsiteY8" fmla="*/ 22978 h 26357"/>
                              <a:gd name="connsiteX9" fmla="*/ 24152 w 34906"/>
                              <a:gd name="connsiteY9" fmla="*/ 28410 h 26357"/>
                              <a:gd name="connsiteX10" fmla="*/ 35922 w 34906"/>
                              <a:gd name="connsiteY10" fmla="*/ 16006 h 26357"/>
                              <a:gd name="connsiteX11" fmla="*/ 26234 w 34906"/>
                              <a:gd name="connsiteY11" fmla="*/ 2063 h 26357"/>
                              <a:gd name="connsiteX12" fmla="*/ 16727 w 34906"/>
                              <a:gd name="connsiteY12" fmla="*/ 10845 h 26357"/>
                              <a:gd name="connsiteX13" fmla="*/ 15279 w 34906"/>
                              <a:gd name="connsiteY13" fmla="*/ 15735 h 26357"/>
                              <a:gd name="connsiteX14" fmla="*/ 10389 w 34906"/>
                              <a:gd name="connsiteY14" fmla="*/ 21529 h 26357"/>
                              <a:gd name="connsiteX15" fmla="*/ 5862 w 34906"/>
                              <a:gd name="connsiteY15" fmla="*/ 14376 h 26357"/>
                              <a:gd name="connsiteX16" fmla="*/ 11295 w 34906"/>
                              <a:gd name="connsiteY16" fmla="*/ 8220 h 263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4906" h="26357">
                                <a:moveTo>
                                  <a:pt x="11566" y="2697"/>
                                </a:moveTo>
                                <a:cubicBezTo>
                                  <a:pt x="5228" y="2516"/>
                                  <a:pt x="1426" y="6590"/>
                                  <a:pt x="1064" y="14014"/>
                                </a:cubicBezTo>
                                <a:cubicBezTo>
                                  <a:pt x="701" y="21620"/>
                                  <a:pt x="4414" y="26690"/>
                                  <a:pt x="10480" y="26962"/>
                                </a:cubicBezTo>
                                <a:cubicBezTo>
                                  <a:pt x="15550" y="27143"/>
                                  <a:pt x="18085" y="24698"/>
                                  <a:pt x="20258" y="17093"/>
                                </a:cubicBezTo>
                                <a:lnTo>
                                  <a:pt x="21617" y="12294"/>
                                </a:lnTo>
                                <a:cubicBezTo>
                                  <a:pt x="22703" y="8763"/>
                                  <a:pt x="24061" y="7405"/>
                                  <a:pt x="26325" y="7586"/>
                                </a:cubicBezTo>
                                <a:cubicBezTo>
                                  <a:pt x="29403" y="7677"/>
                                  <a:pt x="31305" y="10755"/>
                                  <a:pt x="31124" y="15282"/>
                                </a:cubicBezTo>
                                <a:cubicBezTo>
                                  <a:pt x="31033" y="18089"/>
                                  <a:pt x="30037" y="20443"/>
                                  <a:pt x="28679" y="21620"/>
                                </a:cubicBezTo>
                                <a:cubicBezTo>
                                  <a:pt x="27683" y="22435"/>
                                  <a:pt x="26778" y="22706"/>
                                  <a:pt x="24423" y="22978"/>
                                </a:cubicBezTo>
                                <a:lnTo>
                                  <a:pt x="24152" y="28410"/>
                                </a:lnTo>
                                <a:cubicBezTo>
                                  <a:pt x="31667" y="28501"/>
                                  <a:pt x="35470" y="24426"/>
                                  <a:pt x="35922" y="16006"/>
                                </a:cubicBezTo>
                                <a:cubicBezTo>
                                  <a:pt x="36284" y="7767"/>
                                  <a:pt x="32482" y="2425"/>
                                  <a:pt x="26234" y="2063"/>
                                </a:cubicBezTo>
                                <a:cubicBezTo>
                                  <a:pt x="21435" y="1882"/>
                                  <a:pt x="18538" y="4417"/>
                                  <a:pt x="16727" y="10845"/>
                                </a:cubicBezTo>
                                <a:lnTo>
                                  <a:pt x="15279" y="15735"/>
                                </a:lnTo>
                                <a:cubicBezTo>
                                  <a:pt x="14102" y="19990"/>
                                  <a:pt x="12653" y="21620"/>
                                  <a:pt x="10389" y="21529"/>
                                </a:cubicBezTo>
                                <a:cubicBezTo>
                                  <a:pt x="7401" y="21348"/>
                                  <a:pt x="5681" y="18632"/>
                                  <a:pt x="5862" y="14376"/>
                                </a:cubicBezTo>
                                <a:cubicBezTo>
                                  <a:pt x="6043" y="10302"/>
                                  <a:pt x="7945" y="8129"/>
                                  <a:pt x="11295" y="822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 name="Freeform: Shape 10"/>
                        <wps:cNvSpPr/>
                        <wps:spPr>
                          <a:xfrm>
                            <a:off x="1792849" y="3542169"/>
                            <a:ext cx="35464" cy="30344"/>
                          </a:xfrm>
                          <a:custGeom>
                            <a:avLst/>
                            <a:gdLst>
                              <a:gd name="connsiteX0" fmla="*/ 32135 w 35464"/>
                              <a:gd name="connsiteY0" fmla="*/ 2036 h 30344"/>
                              <a:gd name="connsiteX1" fmla="*/ 32316 w 35464"/>
                              <a:gd name="connsiteY1" fmla="*/ 3123 h 30344"/>
                              <a:gd name="connsiteX2" fmla="*/ 29599 w 35464"/>
                              <a:gd name="connsiteY2" fmla="*/ 5839 h 30344"/>
                              <a:gd name="connsiteX3" fmla="*/ 10495 w 35464"/>
                              <a:gd name="connsiteY3" fmla="*/ 4934 h 30344"/>
                              <a:gd name="connsiteX4" fmla="*/ 1079 w 35464"/>
                              <a:gd name="connsiteY4" fmla="*/ 16794 h 30344"/>
                              <a:gd name="connsiteX5" fmla="*/ 4338 w 35464"/>
                              <a:gd name="connsiteY5" fmla="*/ 27750 h 30344"/>
                              <a:gd name="connsiteX6" fmla="*/ 11038 w 35464"/>
                              <a:gd name="connsiteY6" fmla="*/ 30285 h 30344"/>
                              <a:gd name="connsiteX7" fmla="*/ 11310 w 35464"/>
                              <a:gd name="connsiteY7" fmla="*/ 25034 h 30344"/>
                              <a:gd name="connsiteX8" fmla="*/ 5877 w 35464"/>
                              <a:gd name="connsiteY8" fmla="*/ 17157 h 30344"/>
                              <a:gd name="connsiteX9" fmla="*/ 11038 w 35464"/>
                              <a:gd name="connsiteY9" fmla="*/ 10185 h 30344"/>
                              <a:gd name="connsiteX10" fmla="*/ 12396 w 35464"/>
                              <a:gd name="connsiteY10" fmla="*/ 10185 h 30344"/>
                              <a:gd name="connsiteX11" fmla="*/ 15746 w 35464"/>
                              <a:gd name="connsiteY11" fmla="*/ 15708 h 30344"/>
                              <a:gd name="connsiteX12" fmla="*/ 17195 w 35464"/>
                              <a:gd name="connsiteY12" fmla="*/ 26211 h 30344"/>
                              <a:gd name="connsiteX13" fmla="*/ 25616 w 35464"/>
                              <a:gd name="connsiteY13" fmla="*/ 32367 h 30344"/>
                              <a:gd name="connsiteX14" fmla="*/ 35756 w 35464"/>
                              <a:gd name="connsiteY14" fmla="*/ 22227 h 30344"/>
                              <a:gd name="connsiteX15" fmla="*/ 31501 w 35464"/>
                              <a:gd name="connsiteY15" fmla="*/ 10909 h 30344"/>
                              <a:gd name="connsiteX16" fmla="*/ 36481 w 35464"/>
                              <a:gd name="connsiteY16" fmla="*/ 5839 h 30344"/>
                              <a:gd name="connsiteX17" fmla="*/ 36118 w 35464"/>
                              <a:gd name="connsiteY17" fmla="*/ 2217 h 30344"/>
                              <a:gd name="connsiteX18" fmla="*/ 24620 w 35464"/>
                              <a:gd name="connsiteY18" fmla="*/ 10819 h 30344"/>
                              <a:gd name="connsiteX19" fmla="*/ 28694 w 35464"/>
                              <a:gd name="connsiteY19" fmla="*/ 12992 h 30344"/>
                              <a:gd name="connsiteX20" fmla="*/ 31229 w 35464"/>
                              <a:gd name="connsiteY20" fmla="*/ 20778 h 30344"/>
                              <a:gd name="connsiteX21" fmla="*/ 25706 w 35464"/>
                              <a:gd name="connsiteY21" fmla="*/ 27025 h 30344"/>
                              <a:gd name="connsiteX22" fmla="*/ 20183 w 35464"/>
                              <a:gd name="connsiteY22" fmla="*/ 18967 h 30344"/>
                              <a:gd name="connsiteX23" fmla="*/ 18825 w 35464"/>
                              <a:gd name="connsiteY23" fmla="*/ 10547 h 303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5464" h="30344">
                                <a:moveTo>
                                  <a:pt x="32135" y="2036"/>
                                </a:moveTo>
                                <a:cubicBezTo>
                                  <a:pt x="32316" y="2580"/>
                                  <a:pt x="32316" y="2851"/>
                                  <a:pt x="32316" y="3123"/>
                                </a:cubicBezTo>
                                <a:cubicBezTo>
                                  <a:pt x="32225" y="4934"/>
                                  <a:pt x="31229" y="5929"/>
                                  <a:pt x="29599" y="5839"/>
                                </a:cubicBezTo>
                                <a:lnTo>
                                  <a:pt x="10495" y="4934"/>
                                </a:lnTo>
                                <a:cubicBezTo>
                                  <a:pt x="4791" y="4662"/>
                                  <a:pt x="1441" y="8827"/>
                                  <a:pt x="1079" y="16794"/>
                                </a:cubicBezTo>
                                <a:cubicBezTo>
                                  <a:pt x="807" y="21593"/>
                                  <a:pt x="1984" y="25305"/>
                                  <a:pt x="4338" y="27750"/>
                                </a:cubicBezTo>
                                <a:cubicBezTo>
                                  <a:pt x="5968" y="29198"/>
                                  <a:pt x="7779" y="29923"/>
                                  <a:pt x="11038" y="30285"/>
                                </a:cubicBezTo>
                                <a:lnTo>
                                  <a:pt x="11310" y="25034"/>
                                </a:lnTo>
                                <a:cubicBezTo>
                                  <a:pt x="7326" y="24400"/>
                                  <a:pt x="5606" y="21955"/>
                                  <a:pt x="5877" y="17157"/>
                                </a:cubicBezTo>
                                <a:cubicBezTo>
                                  <a:pt x="6058" y="12448"/>
                                  <a:pt x="7960" y="10004"/>
                                  <a:pt x="11038" y="10185"/>
                                </a:cubicBezTo>
                                <a:lnTo>
                                  <a:pt x="12396" y="10185"/>
                                </a:lnTo>
                                <a:cubicBezTo>
                                  <a:pt x="14569" y="10366"/>
                                  <a:pt x="15384" y="11543"/>
                                  <a:pt x="15746" y="15708"/>
                                </a:cubicBezTo>
                                <a:cubicBezTo>
                                  <a:pt x="16290" y="23132"/>
                                  <a:pt x="16471" y="24219"/>
                                  <a:pt x="17195" y="26211"/>
                                </a:cubicBezTo>
                                <a:cubicBezTo>
                                  <a:pt x="18644" y="30104"/>
                                  <a:pt x="21360" y="32186"/>
                                  <a:pt x="25616" y="32367"/>
                                </a:cubicBezTo>
                                <a:cubicBezTo>
                                  <a:pt x="31501" y="32639"/>
                                  <a:pt x="35394" y="28746"/>
                                  <a:pt x="35756" y="22227"/>
                                </a:cubicBezTo>
                                <a:cubicBezTo>
                                  <a:pt x="35937" y="18062"/>
                                  <a:pt x="34670" y="14712"/>
                                  <a:pt x="31501" y="10909"/>
                                </a:cubicBezTo>
                                <a:cubicBezTo>
                                  <a:pt x="34851" y="10728"/>
                                  <a:pt x="36390" y="9189"/>
                                  <a:pt x="36481" y="5839"/>
                                </a:cubicBezTo>
                                <a:cubicBezTo>
                                  <a:pt x="36571" y="4752"/>
                                  <a:pt x="36390" y="4028"/>
                                  <a:pt x="36118" y="2217"/>
                                </a:cubicBezTo>
                                <a:close/>
                                <a:moveTo>
                                  <a:pt x="24620" y="10819"/>
                                </a:moveTo>
                                <a:cubicBezTo>
                                  <a:pt x="26340" y="10909"/>
                                  <a:pt x="27336" y="11362"/>
                                  <a:pt x="28694" y="12992"/>
                                </a:cubicBezTo>
                                <a:cubicBezTo>
                                  <a:pt x="30505" y="15255"/>
                                  <a:pt x="31410" y="17790"/>
                                  <a:pt x="31229" y="20778"/>
                                </a:cubicBezTo>
                                <a:cubicBezTo>
                                  <a:pt x="31048" y="24852"/>
                                  <a:pt x="29056" y="27116"/>
                                  <a:pt x="25706" y="27025"/>
                                </a:cubicBezTo>
                                <a:cubicBezTo>
                                  <a:pt x="22356" y="26844"/>
                                  <a:pt x="20726" y="24490"/>
                                  <a:pt x="20183" y="18967"/>
                                </a:cubicBezTo>
                                <a:cubicBezTo>
                                  <a:pt x="19640" y="13354"/>
                                  <a:pt x="19549" y="12267"/>
                                  <a:pt x="18825" y="1054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 name="Freeform: Shape 11"/>
                        <wps:cNvSpPr/>
                        <wps:spPr>
                          <a:xfrm>
                            <a:off x="1807910" y="3522636"/>
                            <a:ext cx="5160" cy="14939"/>
                          </a:xfrm>
                          <a:custGeom>
                            <a:avLst/>
                            <a:gdLst>
                              <a:gd name="connsiteX0" fmla="*/ 1765 w 5160"/>
                              <a:gd name="connsiteY0" fmla="*/ 2017 h 14939"/>
                              <a:gd name="connsiteX1" fmla="*/ 1041 w 5160"/>
                              <a:gd name="connsiteY1" fmla="*/ 16775 h 14939"/>
                              <a:gd name="connsiteX2" fmla="*/ 5477 w 5160"/>
                              <a:gd name="connsiteY2" fmla="*/ 16956 h 14939"/>
                              <a:gd name="connsiteX3" fmla="*/ 6202 w 5160"/>
                              <a:gd name="connsiteY3" fmla="*/ 2198 h 14939"/>
                            </a:gdLst>
                            <a:ahLst/>
                            <a:cxnLst>
                              <a:cxn ang="0">
                                <a:pos x="connsiteX0" y="connsiteY0"/>
                              </a:cxn>
                              <a:cxn ang="0">
                                <a:pos x="connsiteX1" y="connsiteY1"/>
                              </a:cxn>
                              <a:cxn ang="0">
                                <a:pos x="connsiteX2" y="connsiteY2"/>
                              </a:cxn>
                              <a:cxn ang="0">
                                <a:pos x="connsiteX3" y="connsiteY3"/>
                              </a:cxn>
                            </a:cxnLst>
                            <a:rect l="l" t="t" r="r" b="b"/>
                            <a:pathLst>
                              <a:path w="5160" h="14939">
                                <a:moveTo>
                                  <a:pt x="1765" y="2017"/>
                                </a:moveTo>
                                <a:lnTo>
                                  <a:pt x="1041" y="16775"/>
                                </a:lnTo>
                                <a:lnTo>
                                  <a:pt x="5477" y="16956"/>
                                </a:lnTo>
                                <a:lnTo>
                                  <a:pt x="6202" y="219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 name="Freeform: Shape 12"/>
                        <wps:cNvSpPr/>
                        <wps:spPr>
                          <a:xfrm>
                            <a:off x="1795553" y="3472236"/>
                            <a:ext cx="34783" cy="43927"/>
                          </a:xfrm>
                          <a:custGeom>
                            <a:avLst/>
                            <a:gdLst>
                              <a:gd name="connsiteX0" fmla="*/ 1328 w 34783"/>
                              <a:gd name="connsiteY0" fmla="*/ 44394 h 43927"/>
                              <a:gd name="connsiteX1" fmla="*/ 33742 w 34783"/>
                              <a:gd name="connsiteY1" fmla="*/ 45933 h 43927"/>
                              <a:gd name="connsiteX2" fmla="*/ 34014 w 34783"/>
                              <a:gd name="connsiteY2" fmla="*/ 40772 h 43927"/>
                              <a:gd name="connsiteX3" fmla="*/ 13642 w 34783"/>
                              <a:gd name="connsiteY3" fmla="*/ 39776 h 43927"/>
                              <a:gd name="connsiteX4" fmla="*/ 5493 w 34783"/>
                              <a:gd name="connsiteY4" fmla="*/ 31808 h 43927"/>
                              <a:gd name="connsiteX5" fmla="*/ 12284 w 34783"/>
                              <a:gd name="connsiteY5" fmla="*/ 26014 h 43927"/>
                              <a:gd name="connsiteX6" fmla="*/ 34648 w 34783"/>
                              <a:gd name="connsiteY6" fmla="*/ 27100 h 43927"/>
                              <a:gd name="connsiteX7" fmla="*/ 34919 w 34783"/>
                              <a:gd name="connsiteY7" fmla="*/ 21940 h 43927"/>
                              <a:gd name="connsiteX8" fmla="*/ 14547 w 34783"/>
                              <a:gd name="connsiteY8" fmla="*/ 20944 h 43927"/>
                              <a:gd name="connsiteX9" fmla="*/ 6399 w 34783"/>
                              <a:gd name="connsiteY9" fmla="*/ 12976 h 43927"/>
                              <a:gd name="connsiteX10" fmla="*/ 13189 w 34783"/>
                              <a:gd name="connsiteY10" fmla="*/ 7272 h 43927"/>
                              <a:gd name="connsiteX11" fmla="*/ 35553 w 34783"/>
                              <a:gd name="connsiteY11" fmla="*/ 8358 h 43927"/>
                              <a:gd name="connsiteX12" fmla="*/ 35825 w 34783"/>
                              <a:gd name="connsiteY12" fmla="*/ 3198 h 43927"/>
                              <a:gd name="connsiteX13" fmla="*/ 11469 w 34783"/>
                              <a:gd name="connsiteY13" fmla="*/ 2021 h 43927"/>
                              <a:gd name="connsiteX14" fmla="*/ 1962 w 34783"/>
                              <a:gd name="connsiteY14" fmla="*/ 10984 h 43927"/>
                              <a:gd name="connsiteX15" fmla="*/ 6399 w 34783"/>
                              <a:gd name="connsiteY15" fmla="*/ 21125 h 43927"/>
                              <a:gd name="connsiteX16" fmla="*/ 1056 w 34783"/>
                              <a:gd name="connsiteY16" fmla="*/ 29636 h 43927"/>
                              <a:gd name="connsiteX17" fmla="*/ 6127 w 34783"/>
                              <a:gd name="connsiteY17" fmla="*/ 39776 h 43927"/>
                              <a:gd name="connsiteX18" fmla="*/ 1600 w 34783"/>
                              <a:gd name="connsiteY18" fmla="*/ 39595 h 439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4783" h="43927">
                                <a:moveTo>
                                  <a:pt x="1328" y="44394"/>
                                </a:moveTo>
                                <a:lnTo>
                                  <a:pt x="33742" y="45933"/>
                                </a:lnTo>
                                <a:lnTo>
                                  <a:pt x="34014" y="40772"/>
                                </a:lnTo>
                                <a:lnTo>
                                  <a:pt x="13642" y="39776"/>
                                </a:lnTo>
                                <a:cubicBezTo>
                                  <a:pt x="8934" y="39595"/>
                                  <a:pt x="5312" y="35973"/>
                                  <a:pt x="5493" y="31808"/>
                                </a:cubicBezTo>
                                <a:cubicBezTo>
                                  <a:pt x="5674" y="27915"/>
                                  <a:pt x="8119" y="25833"/>
                                  <a:pt x="12284" y="26014"/>
                                </a:cubicBezTo>
                                <a:lnTo>
                                  <a:pt x="34648" y="27100"/>
                                </a:lnTo>
                                <a:lnTo>
                                  <a:pt x="34919" y="21940"/>
                                </a:lnTo>
                                <a:lnTo>
                                  <a:pt x="14547" y="20944"/>
                                </a:lnTo>
                                <a:cubicBezTo>
                                  <a:pt x="9839" y="20762"/>
                                  <a:pt x="6217" y="17141"/>
                                  <a:pt x="6399" y="12976"/>
                                </a:cubicBezTo>
                                <a:cubicBezTo>
                                  <a:pt x="6580" y="9173"/>
                                  <a:pt x="9115" y="7091"/>
                                  <a:pt x="13189" y="7272"/>
                                </a:cubicBezTo>
                                <a:lnTo>
                                  <a:pt x="35553" y="8358"/>
                                </a:lnTo>
                                <a:lnTo>
                                  <a:pt x="35825" y="3198"/>
                                </a:lnTo>
                                <a:lnTo>
                                  <a:pt x="11469" y="2021"/>
                                </a:lnTo>
                                <a:cubicBezTo>
                                  <a:pt x="5674" y="1749"/>
                                  <a:pt x="2234" y="5009"/>
                                  <a:pt x="1962" y="10984"/>
                                </a:cubicBezTo>
                                <a:cubicBezTo>
                                  <a:pt x="1690" y="15330"/>
                                  <a:pt x="2958" y="17865"/>
                                  <a:pt x="6399" y="21125"/>
                                </a:cubicBezTo>
                                <a:cubicBezTo>
                                  <a:pt x="2867" y="22845"/>
                                  <a:pt x="1238" y="25471"/>
                                  <a:pt x="1056" y="29636"/>
                                </a:cubicBezTo>
                                <a:cubicBezTo>
                                  <a:pt x="876" y="33981"/>
                                  <a:pt x="2324" y="36879"/>
                                  <a:pt x="6127" y="39776"/>
                                </a:cubicBezTo>
                                <a:lnTo>
                                  <a:pt x="1600" y="3959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 name="Freeform: Shape 13"/>
                        <wps:cNvSpPr/>
                        <wps:spPr>
                          <a:xfrm>
                            <a:off x="1785592" y="3457600"/>
                            <a:ext cx="45361" cy="7243"/>
                          </a:xfrm>
                          <a:custGeom>
                            <a:avLst/>
                            <a:gdLst>
                              <a:gd name="connsiteX0" fmla="*/ 13991 w 45361"/>
                              <a:gd name="connsiteY0" fmla="*/ 2519 h 7243"/>
                              <a:gd name="connsiteX1" fmla="*/ 13719 w 45361"/>
                              <a:gd name="connsiteY1" fmla="*/ 7680 h 7243"/>
                              <a:gd name="connsiteX2" fmla="*/ 46133 w 45361"/>
                              <a:gd name="connsiteY2" fmla="*/ 9219 h 7243"/>
                              <a:gd name="connsiteX3" fmla="*/ 46405 w 45361"/>
                              <a:gd name="connsiteY3" fmla="*/ 4058 h 7243"/>
                              <a:gd name="connsiteX4" fmla="*/ 1315 w 45361"/>
                              <a:gd name="connsiteY4" fmla="*/ 1976 h 7243"/>
                              <a:gd name="connsiteX5" fmla="*/ 1043 w 45361"/>
                              <a:gd name="connsiteY5" fmla="*/ 7227 h 7243"/>
                              <a:gd name="connsiteX6" fmla="*/ 7472 w 45361"/>
                              <a:gd name="connsiteY6" fmla="*/ 7499 h 7243"/>
                              <a:gd name="connsiteX7" fmla="*/ 7743 w 45361"/>
                              <a:gd name="connsiteY7" fmla="*/ 2247 h 72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361" h="7243">
                                <a:moveTo>
                                  <a:pt x="13991" y="2519"/>
                                </a:moveTo>
                                <a:lnTo>
                                  <a:pt x="13719" y="7680"/>
                                </a:lnTo>
                                <a:lnTo>
                                  <a:pt x="46133" y="9219"/>
                                </a:lnTo>
                                <a:lnTo>
                                  <a:pt x="46405" y="4058"/>
                                </a:lnTo>
                                <a:close/>
                                <a:moveTo>
                                  <a:pt x="1315" y="1976"/>
                                </a:moveTo>
                                <a:lnTo>
                                  <a:pt x="1043" y="7227"/>
                                </a:lnTo>
                                <a:lnTo>
                                  <a:pt x="7472" y="7499"/>
                                </a:lnTo>
                                <a:lnTo>
                                  <a:pt x="7743" y="22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 name="Freeform: Shape 14"/>
                        <wps:cNvSpPr/>
                        <wps:spPr>
                          <a:xfrm>
                            <a:off x="1786330" y="3413266"/>
                            <a:ext cx="46810" cy="36216"/>
                          </a:xfrm>
                          <a:custGeom>
                            <a:avLst/>
                            <a:gdLst>
                              <a:gd name="connsiteX0" fmla="*/ 26939 w 46810"/>
                              <a:gd name="connsiteY0" fmla="*/ 31575 h 36216"/>
                              <a:gd name="connsiteX1" fmla="*/ 27663 w 46810"/>
                              <a:gd name="connsiteY1" fmla="*/ 16726 h 36216"/>
                              <a:gd name="connsiteX2" fmla="*/ 36083 w 46810"/>
                              <a:gd name="connsiteY2" fmla="*/ 9664 h 36216"/>
                              <a:gd name="connsiteX3" fmla="*/ 40158 w 46810"/>
                              <a:gd name="connsiteY3" fmla="*/ 9845 h 36216"/>
                              <a:gd name="connsiteX4" fmla="*/ 47492 w 46810"/>
                              <a:gd name="connsiteY4" fmla="*/ 8939 h 36216"/>
                              <a:gd name="connsiteX5" fmla="*/ 47854 w 46810"/>
                              <a:gd name="connsiteY5" fmla="*/ 2058 h 36216"/>
                              <a:gd name="connsiteX6" fmla="*/ 46405 w 46810"/>
                              <a:gd name="connsiteY6" fmla="*/ 1968 h 36216"/>
                              <a:gd name="connsiteX7" fmla="*/ 37170 w 46810"/>
                              <a:gd name="connsiteY7" fmla="*/ 4231 h 36216"/>
                              <a:gd name="connsiteX8" fmla="*/ 25128 w 46810"/>
                              <a:gd name="connsiteY8" fmla="*/ 9664 h 36216"/>
                              <a:gd name="connsiteX9" fmla="*/ 14715 w 46810"/>
                              <a:gd name="connsiteY9" fmla="*/ 2149 h 36216"/>
                              <a:gd name="connsiteX10" fmla="*/ 2039 w 46810"/>
                              <a:gd name="connsiteY10" fmla="*/ 15368 h 36216"/>
                              <a:gd name="connsiteX11" fmla="*/ 1043 w 46810"/>
                              <a:gd name="connsiteY11" fmla="*/ 36101 h 36216"/>
                              <a:gd name="connsiteX12" fmla="*/ 46134 w 46810"/>
                              <a:gd name="connsiteY12" fmla="*/ 38184 h 36216"/>
                              <a:gd name="connsiteX13" fmla="*/ 46405 w 46810"/>
                              <a:gd name="connsiteY13" fmla="*/ 32480 h 36216"/>
                              <a:gd name="connsiteX14" fmla="*/ 21868 w 46810"/>
                              <a:gd name="connsiteY14" fmla="*/ 31303 h 36216"/>
                              <a:gd name="connsiteX15" fmla="*/ 6295 w 46810"/>
                              <a:gd name="connsiteY15" fmla="*/ 30579 h 36216"/>
                              <a:gd name="connsiteX16" fmla="*/ 6929 w 46810"/>
                              <a:gd name="connsiteY16" fmla="*/ 16635 h 36216"/>
                              <a:gd name="connsiteX17" fmla="*/ 9102 w 46810"/>
                              <a:gd name="connsiteY17" fmla="*/ 10207 h 36216"/>
                              <a:gd name="connsiteX18" fmla="*/ 15168 w 46810"/>
                              <a:gd name="connsiteY18" fmla="*/ 8125 h 36216"/>
                              <a:gd name="connsiteX19" fmla="*/ 22502 w 46810"/>
                              <a:gd name="connsiteY19" fmla="*/ 17360 h 362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810" h="36216">
                                <a:moveTo>
                                  <a:pt x="26939" y="31575"/>
                                </a:moveTo>
                                <a:lnTo>
                                  <a:pt x="27663" y="16726"/>
                                </a:lnTo>
                                <a:cubicBezTo>
                                  <a:pt x="27844" y="11565"/>
                                  <a:pt x="30560" y="9392"/>
                                  <a:pt x="36083" y="9664"/>
                                </a:cubicBezTo>
                                <a:lnTo>
                                  <a:pt x="40158" y="9845"/>
                                </a:lnTo>
                                <a:cubicBezTo>
                                  <a:pt x="42874" y="10026"/>
                                  <a:pt x="45590" y="9664"/>
                                  <a:pt x="47492" y="8939"/>
                                </a:cubicBezTo>
                                <a:lnTo>
                                  <a:pt x="47854" y="2058"/>
                                </a:lnTo>
                                <a:lnTo>
                                  <a:pt x="46405" y="1968"/>
                                </a:lnTo>
                                <a:cubicBezTo>
                                  <a:pt x="44866" y="3960"/>
                                  <a:pt x="43236" y="4322"/>
                                  <a:pt x="37170" y="4231"/>
                                </a:cubicBezTo>
                                <a:cubicBezTo>
                                  <a:pt x="29745" y="3869"/>
                                  <a:pt x="27482" y="4865"/>
                                  <a:pt x="25128" y="9664"/>
                                </a:cubicBezTo>
                                <a:cubicBezTo>
                                  <a:pt x="22864" y="4503"/>
                                  <a:pt x="19876" y="2330"/>
                                  <a:pt x="14715" y="2149"/>
                                </a:cubicBezTo>
                                <a:cubicBezTo>
                                  <a:pt x="7019" y="1787"/>
                                  <a:pt x="2402" y="6404"/>
                                  <a:pt x="2039" y="15368"/>
                                </a:cubicBezTo>
                                <a:lnTo>
                                  <a:pt x="1043" y="36101"/>
                                </a:lnTo>
                                <a:lnTo>
                                  <a:pt x="46134" y="38184"/>
                                </a:lnTo>
                                <a:lnTo>
                                  <a:pt x="46405" y="32480"/>
                                </a:lnTo>
                                <a:close/>
                                <a:moveTo>
                                  <a:pt x="21868" y="31303"/>
                                </a:moveTo>
                                <a:lnTo>
                                  <a:pt x="6295" y="30579"/>
                                </a:lnTo>
                                <a:lnTo>
                                  <a:pt x="6929" y="16635"/>
                                </a:lnTo>
                                <a:cubicBezTo>
                                  <a:pt x="7110" y="13376"/>
                                  <a:pt x="7744" y="11565"/>
                                  <a:pt x="9102" y="10207"/>
                                </a:cubicBezTo>
                                <a:cubicBezTo>
                                  <a:pt x="10369" y="8758"/>
                                  <a:pt x="12542" y="8034"/>
                                  <a:pt x="15168" y="8125"/>
                                </a:cubicBezTo>
                                <a:cubicBezTo>
                                  <a:pt x="20510" y="8396"/>
                                  <a:pt x="22773" y="11203"/>
                                  <a:pt x="22502" y="173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Shape 15"/>
                        <wps:cNvSpPr/>
                        <wps:spPr>
                          <a:xfrm>
                            <a:off x="1814052" y="3392293"/>
                            <a:ext cx="5160" cy="14939"/>
                          </a:xfrm>
                          <a:custGeom>
                            <a:avLst/>
                            <a:gdLst>
                              <a:gd name="connsiteX0" fmla="*/ 1769 w 5160"/>
                              <a:gd name="connsiteY0" fmla="*/ 1942 h 14939"/>
                              <a:gd name="connsiteX1" fmla="*/ 1045 w 5160"/>
                              <a:gd name="connsiteY1" fmla="*/ 16701 h 14939"/>
                              <a:gd name="connsiteX2" fmla="*/ 5481 w 5160"/>
                              <a:gd name="connsiteY2" fmla="*/ 16882 h 14939"/>
                              <a:gd name="connsiteX3" fmla="*/ 6205 w 5160"/>
                              <a:gd name="connsiteY3" fmla="*/ 2124 h 14939"/>
                            </a:gdLst>
                            <a:ahLst/>
                            <a:cxnLst>
                              <a:cxn ang="0">
                                <a:pos x="connsiteX0" y="connsiteY0"/>
                              </a:cxn>
                              <a:cxn ang="0">
                                <a:pos x="connsiteX1" y="connsiteY1"/>
                              </a:cxn>
                              <a:cxn ang="0">
                                <a:pos x="connsiteX2" y="connsiteY2"/>
                              </a:cxn>
                              <a:cxn ang="0">
                                <a:pos x="connsiteX3" y="connsiteY3"/>
                              </a:cxn>
                            </a:cxnLst>
                            <a:rect l="l" t="t" r="r" b="b"/>
                            <a:pathLst>
                              <a:path w="5160" h="14939">
                                <a:moveTo>
                                  <a:pt x="1769" y="1942"/>
                                </a:moveTo>
                                <a:lnTo>
                                  <a:pt x="1045" y="16701"/>
                                </a:lnTo>
                                <a:lnTo>
                                  <a:pt x="5481" y="16882"/>
                                </a:lnTo>
                                <a:lnTo>
                                  <a:pt x="6205" y="21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 name="Freeform: Shape 16"/>
                        <wps:cNvSpPr/>
                        <wps:spPr>
                          <a:xfrm>
                            <a:off x="1790490" y="3355851"/>
                            <a:ext cx="44365" cy="29697"/>
                          </a:xfrm>
                          <a:custGeom>
                            <a:avLst/>
                            <a:gdLst>
                              <a:gd name="connsiteX0" fmla="*/ 2494 w 44365"/>
                              <a:gd name="connsiteY0" fmla="*/ 1931 h 29697"/>
                              <a:gd name="connsiteX1" fmla="*/ 1045 w 44365"/>
                              <a:gd name="connsiteY1" fmla="*/ 31356 h 29697"/>
                              <a:gd name="connsiteX2" fmla="*/ 6387 w 44365"/>
                              <a:gd name="connsiteY2" fmla="*/ 31628 h 29697"/>
                              <a:gd name="connsiteX3" fmla="*/ 7564 w 44365"/>
                              <a:gd name="connsiteY3" fmla="*/ 7906 h 29697"/>
                              <a:gd name="connsiteX4" fmla="*/ 45139 w 44365"/>
                              <a:gd name="connsiteY4" fmla="*/ 27735 h 29697"/>
                              <a:gd name="connsiteX5" fmla="*/ 45411 w 44365"/>
                              <a:gd name="connsiteY5" fmla="*/ 21850 h 29697"/>
                              <a:gd name="connsiteX6" fmla="*/ 7021 w 44365"/>
                              <a:gd name="connsiteY6" fmla="*/ 2202 h 29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4365" h="29697">
                                <a:moveTo>
                                  <a:pt x="2494" y="1931"/>
                                </a:moveTo>
                                <a:lnTo>
                                  <a:pt x="1045" y="31356"/>
                                </a:lnTo>
                                <a:lnTo>
                                  <a:pt x="6387" y="31628"/>
                                </a:lnTo>
                                <a:lnTo>
                                  <a:pt x="7564" y="7906"/>
                                </a:lnTo>
                                <a:cubicBezTo>
                                  <a:pt x="21870" y="19043"/>
                                  <a:pt x="30924" y="23751"/>
                                  <a:pt x="45139" y="27735"/>
                                </a:cubicBezTo>
                                <a:lnTo>
                                  <a:pt x="45411" y="21850"/>
                                </a:lnTo>
                                <a:cubicBezTo>
                                  <a:pt x="31558" y="18862"/>
                                  <a:pt x="19697" y="12705"/>
                                  <a:pt x="7021" y="220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Freeform: Shape 17"/>
                        <wps:cNvSpPr/>
                        <wps:spPr>
                          <a:xfrm>
                            <a:off x="1816642" y="3337315"/>
                            <a:ext cx="5160" cy="14939"/>
                          </a:xfrm>
                          <a:custGeom>
                            <a:avLst/>
                            <a:gdLst>
                              <a:gd name="connsiteX0" fmla="*/ 1770 w 5160"/>
                              <a:gd name="connsiteY0" fmla="*/ 1911 h 14939"/>
                              <a:gd name="connsiteX1" fmla="*/ 1046 w 5160"/>
                              <a:gd name="connsiteY1" fmla="*/ 16669 h 14939"/>
                              <a:gd name="connsiteX2" fmla="*/ 5482 w 5160"/>
                              <a:gd name="connsiteY2" fmla="*/ 16850 h 14939"/>
                              <a:gd name="connsiteX3" fmla="*/ 6207 w 5160"/>
                              <a:gd name="connsiteY3" fmla="*/ 2092 h 14939"/>
                            </a:gdLst>
                            <a:ahLst/>
                            <a:cxnLst>
                              <a:cxn ang="0">
                                <a:pos x="connsiteX0" y="connsiteY0"/>
                              </a:cxn>
                              <a:cxn ang="0">
                                <a:pos x="connsiteX1" y="connsiteY1"/>
                              </a:cxn>
                              <a:cxn ang="0">
                                <a:pos x="connsiteX2" y="connsiteY2"/>
                              </a:cxn>
                              <a:cxn ang="0">
                                <a:pos x="connsiteX3" y="connsiteY3"/>
                              </a:cxn>
                            </a:cxnLst>
                            <a:rect l="l" t="t" r="r" b="b"/>
                            <a:pathLst>
                              <a:path w="5160" h="14939">
                                <a:moveTo>
                                  <a:pt x="1770" y="1911"/>
                                </a:moveTo>
                                <a:lnTo>
                                  <a:pt x="1046" y="16669"/>
                                </a:lnTo>
                                <a:lnTo>
                                  <a:pt x="5482" y="16850"/>
                                </a:lnTo>
                                <a:lnTo>
                                  <a:pt x="6207" y="20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 name="Freeform: Shape 18"/>
                        <wps:cNvSpPr/>
                        <wps:spPr>
                          <a:xfrm>
                            <a:off x="1792898" y="3311665"/>
                            <a:ext cx="44908" cy="15663"/>
                          </a:xfrm>
                          <a:custGeom>
                            <a:avLst/>
                            <a:gdLst>
                              <a:gd name="connsiteX0" fmla="*/ 13813 w 44908"/>
                              <a:gd name="connsiteY0" fmla="*/ 7875 h 15663"/>
                              <a:gd name="connsiteX1" fmla="*/ 45684 w 44908"/>
                              <a:gd name="connsiteY1" fmla="*/ 9414 h 15663"/>
                              <a:gd name="connsiteX2" fmla="*/ 45956 w 44908"/>
                              <a:gd name="connsiteY2" fmla="*/ 3982 h 15663"/>
                              <a:gd name="connsiteX3" fmla="*/ 1228 w 44908"/>
                              <a:gd name="connsiteY3" fmla="*/ 1899 h 15663"/>
                              <a:gd name="connsiteX4" fmla="*/ 1047 w 44908"/>
                              <a:gd name="connsiteY4" fmla="*/ 5430 h 15663"/>
                              <a:gd name="connsiteX5" fmla="*/ 9377 w 44908"/>
                              <a:gd name="connsiteY5" fmla="*/ 17382 h 15663"/>
                              <a:gd name="connsiteX6" fmla="*/ 13360 w 44908"/>
                              <a:gd name="connsiteY6" fmla="*/ 17563 h 156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4908" h="15663">
                                <a:moveTo>
                                  <a:pt x="13813" y="7875"/>
                                </a:moveTo>
                                <a:lnTo>
                                  <a:pt x="45684" y="9414"/>
                                </a:lnTo>
                                <a:lnTo>
                                  <a:pt x="45956" y="3982"/>
                                </a:lnTo>
                                <a:lnTo>
                                  <a:pt x="1228" y="1899"/>
                                </a:lnTo>
                                <a:lnTo>
                                  <a:pt x="1047" y="5430"/>
                                </a:lnTo>
                                <a:cubicBezTo>
                                  <a:pt x="7747" y="7694"/>
                                  <a:pt x="8743" y="8961"/>
                                  <a:pt x="9377" y="17382"/>
                                </a:cubicBezTo>
                                <a:lnTo>
                                  <a:pt x="13360" y="1756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 name="Freeform: Shape 19"/>
                        <wps:cNvSpPr/>
                        <wps:spPr>
                          <a:xfrm>
                            <a:off x="1702940" y="3533700"/>
                            <a:ext cx="36488" cy="45062"/>
                          </a:xfrm>
                          <a:custGeom>
                            <a:avLst/>
                            <a:gdLst>
                              <a:gd name="connsiteX0" fmla="*/ 988 w 36488"/>
                              <a:gd name="connsiteY0" fmla="*/ 43844 h 45062"/>
                              <a:gd name="connsiteX1" fmla="*/ 33222 w 36488"/>
                              <a:gd name="connsiteY1" fmla="*/ 47104 h 45062"/>
                              <a:gd name="connsiteX2" fmla="*/ 33674 w 36488"/>
                              <a:gd name="connsiteY2" fmla="*/ 42033 h 45062"/>
                              <a:gd name="connsiteX3" fmla="*/ 13393 w 36488"/>
                              <a:gd name="connsiteY3" fmla="*/ 40041 h 45062"/>
                              <a:gd name="connsiteX4" fmla="*/ 5787 w 36488"/>
                              <a:gd name="connsiteY4" fmla="*/ 31531 h 45062"/>
                              <a:gd name="connsiteX5" fmla="*/ 12849 w 36488"/>
                              <a:gd name="connsiteY5" fmla="*/ 26098 h 45062"/>
                              <a:gd name="connsiteX6" fmla="*/ 35123 w 36488"/>
                              <a:gd name="connsiteY6" fmla="*/ 28362 h 45062"/>
                              <a:gd name="connsiteX7" fmla="*/ 35576 w 36488"/>
                              <a:gd name="connsiteY7" fmla="*/ 23291 h 45062"/>
                              <a:gd name="connsiteX8" fmla="*/ 15294 w 36488"/>
                              <a:gd name="connsiteY8" fmla="*/ 21300 h 45062"/>
                              <a:gd name="connsiteX9" fmla="*/ 7689 w 36488"/>
                              <a:gd name="connsiteY9" fmla="*/ 12789 h 45062"/>
                              <a:gd name="connsiteX10" fmla="*/ 14660 w 36488"/>
                              <a:gd name="connsiteY10" fmla="*/ 7356 h 45062"/>
                              <a:gd name="connsiteX11" fmla="*/ 36934 w 36488"/>
                              <a:gd name="connsiteY11" fmla="*/ 9620 h 45062"/>
                              <a:gd name="connsiteX12" fmla="*/ 37477 w 36488"/>
                              <a:gd name="connsiteY12" fmla="*/ 4550 h 45062"/>
                              <a:gd name="connsiteX13" fmla="*/ 13212 w 36488"/>
                              <a:gd name="connsiteY13" fmla="*/ 2105 h 45062"/>
                              <a:gd name="connsiteX14" fmla="*/ 3343 w 36488"/>
                              <a:gd name="connsiteY14" fmla="*/ 10525 h 45062"/>
                              <a:gd name="connsiteX15" fmla="*/ 7327 w 36488"/>
                              <a:gd name="connsiteY15" fmla="*/ 21028 h 45062"/>
                              <a:gd name="connsiteX16" fmla="*/ 1441 w 36488"/>
                              <a:gd name="connsiteY16" fmla="*/ 29086 h 45062"/>
                              <a:gd name="connsiteX17" fmla="*/ 5968 w 36488"/>
                              <a:gd name="connsiteY17" fmla="*/ 39589 h 45062"/>
                              <a:gd name="connsiteX18" fmla="*/ 1441 w 36488"/>
                              <a:gd name="connsiteY18" fmla="*/ 39136 h 450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488" h="45062">
                                <a:moveTo>
                                  <a:pt x="988" y="43844"/>
                                </a:moveTo>
                                <a:lnTo>
                                  <a:pt x="33222" y="47104"/>
                                </a:lnTo>
                                <a:lnTo>
                                  <a:pt x="33674" y="42033"/>
                                </a:lnTo>
                                <a:lnTo>
                                  <a:pt x="13393" y="40041"/>
                                </a:lnTo>
                                <a:cubicBezTo>
                                  <a:pt x="8685" y="39498"/>
                                  <a:pt x="5334" y="35695"/>
                                  <a:pt x="5787" y="31531"/>
                                </a:cubicBezTo>
                                <a:cubicBezTo>
                                  <a:pt x="6149" y="27637"/>
                                  <a:pt x="8685" y="25736"/>
                                  <a:pt x="12849" y="26098"/>
                                </a:cubicBezTo>
                                <a:lnTo>
                                  <a:pt x="35123" y="28362"/>
                                </a:lnTo>
                                <a:lnTo>
                                  <a:pt x="35576" y="23291"/>
                                </a:lnTo>
                                <a:lnTo>
                                  <a:pt x="15294" y="21300"/>
                                </a:lnTo>
                                <a:cubicBezTo>
                                  <a:pt x="10586" y="20756"/>
                                  <a:pt x="7236" y="16954"/>
                                  <a:pt x="7689" y="12789"/>
                                </a:cubicBezTo>
                                <a:cubicBezTo>
                                  <a:pt x="8051" y="8986"/>
                                  <a:pt x="10586" y="6994"/>
                                  <a:pt x="14660" y="7356"/>
                                </a:cubicBezTo>
                                <a:lnTo>
                                  <a:pt x="36934" y="9620"/>
                                </a:lnTo>
                                <a:lnTo>
                                  <a:pt x="37477" y="4550"/>
                                </a:lnTo>
                                <a:lnTo>
                                  <a:pt x="13212" y="2105"/>
                                </a:lnTo>
                                <a:cubicBezTo>
                                  <a:pt x="7507" y="1562"/>
                                  <a:pt x="3886" y="4459"/>
                                  <a:pt x="3343" y="10525"/>
                                </a:cubicBezTo>
                                <a:cubicBezTo>
                                  <a:pt x="2890" y="14871"/>
                                  <a:pt x="3976" y="17587"/>
                                  <a:pt x="7327" y="21028"/>
                                </a:cubicBezTo>
                                <a:cubicBezTo>
                                  <a:pt x="3705" y="22477"/>
                                  <a:pt x="1894" y="24921"/>
                                  <a:pt x="1441" y="29086"/>
                                </a:cubicBezTo>
                                <a:cubicBezTo>
                                  <a:pt x="988" y="33432"/>
                                  <a:pt x="2347" y="36510"/>
                                  <a:pt x="5968" y="39589"/>
                                </a:cubicBezTo>
                                <a:lnTo>
                                  <a:pt x="1441" y="3913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 name="Freeform: Shape 20"/>
                        <wps:cNvSpPr/>
                        <wps:spPr>
                          <a:xfrm>
                            <a:off x="1695235" y="3518055"/>
                            <a:ext cx="45542" cy="9597"/>
                          </a:xfrm>
                          <a:custGeom>
                            <a:avLst/>
                            <a:gdLst>
                              <a:gd name="connsiteX0" fmla="*/ 14301 w 45542"/>
                              <a:gd name="connsiteY0" fmla="*/ 3279 h 9597"/>
                              <a:gd name="connsiteX1" fmla="*/ 13848 w 45542"/>
                              <a:gd name="connsiteY1" fmla="*/ 8349 h 9597"/>
                              <a:gd name="connsiteX2" fmla="*/ 46081 w 45542"/>
                              <a:gd name="connsiteY2" fmla="*/ 11609 h 9597"/>
                              <a:gd name="connsiteX3" fmla="*/ 46534 w 45542"/>
                              <a:gd name="connsiteY3" fmla="*/ 6538 h 9597"/>
                              <a:gd name="connsiteX4" fmla="*/ 1534 w 45542"/>
                              <a:gd name="connsiteY4" fmla="*/ 2011 h 9597"/>
                              <a:gd name="connsiteX5" fmla="*/ 991 w 45542"/>
                              <a:gd name="connsiteY5" fmla="*/ 7172 h 9597"/>
                              <a:gd name="connsiteX6" fmla="*/ 7510 w 45542"/>
                              <a:gd name="connsiteY6" fmla="*/ 7806 h 9597"/>
                              <a:gd name="connsiteX7" fmla="*/ 8053 w 45542"/>
                              <a:gd name="connsiteY7" fmla="*/ 2645 h 95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542" h="9597">
                                <a:moveTo>
                                  <a:pt x="14301" y="3279"/>
                                </a:moveTo>
                                <a:lnTo>
                                  <a:pt x="13848" y="8349"/>
                                </a:lnTo>
                                <a:lnTo>
                                  <a:pt x="46081" y="11609"/>
                                </a:lnTo>
                                <a:lnTo>
                                  <a:pt x="46534" y="6538"/>
                                </a:lnTo>
                                <a:close/>
                                <a:moveTo>
                                  <a:pt x="1534" y="2011"/>
                                </a:moveTo>
                                <a:lnTo>
                                  <a:pt x="991" y="7172"/>
                                </a:lnTo>
                                <a:lnTo>
                                  <a:pt x="7510" y="7806"/>
                                </a:lnTo>
                                <a:lnTo>
                                  <a:pt x="8053" y="264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 name="Freeform: Shape 21"/>
                        <wps:cNvSpPr/>
                        <wps:spPr>
                          <a:xfrm>
                            <a:off x="1696789" y="3474673"/>
                            <a:ext cx="48621" cy="37671"/>
                          </a:xfrm>
                          <a:custGeom>
                            <a:avLst/>
                            <a:gdLst>
                              <a:gd name="connsiteX0" fmla="*/ 27250 w 48621"/>
                              <a:gd name="connsiteY0" fmla="*/ 32160 h 37671"/>
                              <a:gd name="connsiteX1" fmla="*/ 28698 w 48621"/>
                              <a:gd name="connsiteY1" fmla="*/ 17311 h 37671"/>
                              <a:gd name="connsiteX2" fmla="*/ 37481 w 48621"/>
                              <a:gd name="connsiteY2" fmla="*/ 10702 h 37671"/>
                              <a:gd name="connsiteX3" fmla="*/ 41465 w 48621"/>
                              <a:gd name="connsiteY3" fmla="*/ 11154 h 37671"/>
                              <a:gd name="connsiteX4" fmla="*/ 48980 w 48621"/>
                              <a:gd name="connsiteY4" fmla="*/ 10611 h 37671"/>
                              <a:gd name="connsiteX5" fmla="*/ 49613 w 48621"/>
                              <a:gd name="connsiteY5" fmla="*/ 3640 h 37671"/>
                              <a:gd name="connsiteX6" fmla="*/ 48165 w 48621"/>
                              <a:gd name="connsiteY6" fmla="*/ 3459 h 37671"/>
                              <a:gd name="connsiteX7" fmla="*/ 38929 w 48621"/>
                              <a:gd name="connsiteY7" fmla="*/ 5269 h 37671"/>
                              <a:gd name="connsiteX8" fmla="*/ 26616 w 48621"/>
                              <a:gd name="connsiteY8" fmla="*/ 10159 h 37671"/>
                              <a:gd name="connsiteX9" fmla="*/ 16565 w 48621"/>
                              <a:gd name="connsiteY9" fmla="*/ 2100 h 37671"/>
                              <a:gd name="connsiteX10" fmla="*/ 3075 w 48621"/>
                              <a:gd name="connsiteY10" fmla="*/ 14504 h 37671"/>
                              <a:gd name="connsiteX11" fmla="*/ 992 w 48621"/>
                              <a:gd name="connsiteY11" fmla="*/ 35148 h 37671"/>
                              <a:gd name="connsiteX12" fmla="*/ 45992 w 48621"/>
                              <a:gd name="connsiteY12" fmla="*/ 39675 h 37671"/>
                              <a:gd name="connsiteX13" fmla="*/ 46625 w 48621"/>
                              <a:gd name="connsiteY13" fmla="*/ 34061 h 37671"/>
                              <a:gd name="connsiteX14" fmla="*/ 22179 w 48621"/>
                              <a:gd name="connsiteY14" fmla="*/ 31617 h 37671"/>
                              <a:gd name="connsiteX15" fmla="*/ 6696 w 48621"/>
                              <a:gd name="connsiteY15" fmla="*/ 30077 h 37671"/>
                              <a:gd name="connsiteX16" fmla="*/ 8054 w 48621"/>
                              <a:gd name="connsiteY16" fmla="*/ 16134 h 37671"/>
                              <a:gd name="connsiteX17" fmla="*/ 10499 w 48621"/>
                              <a:gd name="connsiteY17" fmla="*/ 9887 h 37671"/>
                              <a:gd name="connsiteX18" fmla="*/ 16747 w 48621"/>
                              <a:gd name="connsiteY18" fmla="*/ 8076 h 37671"/>
                              <a:gd name="connsiteX19" fmla="*/ 23537 w 48621"/>
                              <a:gd name="connsiteY19" fmla="*/ 17673 h 376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8621" h="37671">
                                <a:moveTo>
                                  <a:pt x="27250" y="32160"/>
                                </a:moveTo>
                                <a:lnTo>
                                  <a:pt x="28698" y="17311"/>
                                </a:lnTo>
                                <a:cubicBezTo>
                                  <a:pt x="29241" y="12241"/>
                                  <a:pt x="31958" y="10159"/>
                                  <a:pt x="37481" y="10702"/>
                                </a:cubicBezTo>
                                <a:lnTo>
                                  <a:pt x="41465" y="11154"/>
                                </a:lnTo>
                                <a:cubicBezTo>
                                  <a:pt x="44181" y="11426"/>
                                  <a:pt x="46988" y="11245"/>
                                  <a:pt x="48980" y="10611"/>
                                </a:cubicBezTo>
                                <a:lnTo>
                                  <a:pt x="49613" y="3640"/>
                                </a:lnTo>
                                <a:lnTo>
                                  <a:pt x="48165" y="3459"/>
                                </a:lnTo>
                                <a:cubicBezTo>
                                  <a:pt x="46535" y="5541"/>
                                  <a:pt x="44905" y="5722"/>
                                  <a:pt x="38929" y="5269"/>
                                </a:cubicBezTo>
                                <a:cubicBezTo>
                                  <a:pt x="31505" y="4545"/>
                                  <a:pt x="29151" y="5541"/>
                                  <a:pt x="26616" y="10159"/>
                                </a:cubicBezTo>
                                <a:cubicBezTo>
                                  <a:pt x="24533" y="4907"/>
                                  <a:pt x="21726" y="2553"/>
                                  <a:pt x="16565" y="2100"/>
                                </a:cubicBezTo>
                                <a:cubicBezTo>
                                  <a:pt x="8779" y="1286"/>
                                  <a:pt x="3980" y="5632"/>
                                  <a:pt x="3075" y="14504"/>
                                </a:cubicBezTo>
                                <a:lnTo>
                                  <a:pt x="992" y="35148"/>
                                </a:lnTo>
                                <a:lnTo>
                                  <a:pt x="45992" y="39675"/>
                                </a:lnTo>
                                <a:lnTo>
                                  <a:pt x="46625" y="34061"/>
                                </a:lnTo>
                                <a:close/>
                                <a:moveTo>
                                  <a:pt x="22179" y="31617"/>
                                </a:moveTo>
                                <a:lnTo>
                                  <a:pt x="6696" y="30077"/>
                                </a:lnTo>
                                <a:lnTo>
                                  <a:pt x="8054" y="16134"/>
                                </a:lnTo>
                                <a:cubicBezTo>
                                  <a:pt x="8417" y="12965"/>
                                  <a:pt x="9141" y="11154"/>
                                  <a:pt x="10499" y="9887"/>
                                </a:cubicBezTo>
                                <a:cubicBezTo>
                                  <a:pt x="11948" y="8438"/>
                                  <a:pt x="14121" y="7805"/>
                                  <a:pt x="16747" y="8076"/>
                                </a:cubicBezTo>
                                <a:cubicBezTo>
                                  <a:pt x="21998" y="8619"/>
                                  <a:pt x="24171" y="11607"/>
                                  <a:pt x="23537" y="176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 name="Freeform: Shape 22"/>
                        <wps:cNvSpPr/>
                        <wps:spPr>
                          <a:xfrm>
                            <a:off x="1726771" y="3454426"/>
                            <a:ext cx="5885" cy="15120"/>
                          </a:xfrm>
                          <a:custGeom>
                            <a:avLst/>
                            <a:gdLst>
                              <a:gd name="connsiteX0" fmla="*/ 2443 w 5885"/>
                              <a:gd name="connsiteY0" fmla="*/ 1978 h 15120"/>
                              <a:gd name="connsiteX1" fmla="*/ 995 w 5885"/>
                              <a:gd name="connsiteY1" fmla="*/ 16646 h 15120"/>
                              <a:gd name="connsiteX2" fmla="*/ 5431 w 5885"/>
                              <a:gd name="connsiteY2" fmla="*/ 17099 h 15120"/>
                              <a:gd name="connsiteX3" fmla="*/ 6880 w 5885"/>
                              <a:gd name="connsiteY3" fmla="*/ 2431 h 15120"/>
                            </a:gdLst>
                            <a:ahLst/>
                            <a:cxnLst>
                              <a:cxn ang="0">
                                <a:pos x="connsiteX0" y="connsiteY0"/>
                              </a:cxn>
                              <a:cxn ang="0">
                                <a:pos x="connsiteX1" y="connsiteY1"/>
                              </a:cxn>
                              <a:cxn ang="0">
                                <a:pos x="connsiteX2" y="connsiteY2"/>
                              </a:cxn>
                              <a:cxn ang="0">
                                <a:pos x="connsiteX3" y="connsiteY3"/>
                              </a:cxn>
                            </a:cxnLst>
                            <a:rect l="l" t="t" r="r" b="b"/>
                            <a:pathLst>
                              <a:path w="5885" h="15120">
                                <a:moveTo>
                                  <a:pt x="2443" y="1978"/>
                                </a:moveTo>
                                <a:lnTo>
                                  <a:pt x="995" y="16646"/>
                                </a:lnTo>
                                <a:lnTo>
                                  <a:pt x="5431" y="17099"/>
                                </a:lnTo>
                                <a:lnTo>
                                  <a:pt x="6880" y="243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 name="Freeform: Shape 23"/>
                        <wps:cNvSpPr/>
                        <wps:spPr>
                          <a:xfrm>
                            <a:off x="1704733" y="3418551"/>
                            <a:ext cx="46097" cy="32659"/>
                          </a:xfrm>
                          <a:custGeom>
                            <a:avLst/>
                            <a:gdLst>
                              <a:gd name="connsiteX0" fmla="*/ 41752 w 46097"/>
                              <a:gd name="connsiteY0" fmla="*/ 5019 h 32659"/>
                              <a:gd name="connsiteX1" fmla="*/ 39397 w 46097"/>
                              <a:gd name="connsiteY1" fmla="*/ 27926 h 32659"/>
                              <a:gd name="connsiteX2" fmla="*/ 30977 w 46097"/>
                              <a:gd name="connsiteY2" fmla="*/ 19143 h 32659"/>
                              <a:gd name="connsiteX3" fmla="*/ 28170 w 46097"/>
                              <a:gd name="connsiteY3" fmla="*/ 12625 h 32659"/>
                              <a:gd name="connsiteX4" fmla="*/ 15675 w 46097"/>
                              <a:gd name="connsiteY4" fmla="*/ 2031 h 32659"/>
                              <a:gd name="connsiteX5" fmla="*/ 5625 w 46097"/>
                              <a:gd name="connsiteY5" fmla="*/ 5200 h 32659"/>
                              <a:gd name="connsiteX6" fmla="*/ 1098 w 46097"/>
                              <a:gd name="connsiteY6" fmla="*/ 14797 h 32659"/>
                              <a:gd name="connsiteX7" fmla="*/ 5806 w 46097"/>
                              <a:gd name="connsiteY7" fmla="*/ 27383 h 32659"/>
                              <a:gd name="connsiteX8" fmla="*/ 15132 w 46097"/>
                              <a:gd name="connsiteY8" fmla="*/ 30733 h 32659"/>
                              <a:gd name="connsiteX9" fmla="*/ 15675 w 46097"/>
                              <a:gd name="connsiteY9" fmla="*/ 25300 h 32659"/>
                              <a:gd name="connsiteX10" fmla="*/ 9609 w 46097"/>
                              <a:gd name="connsiteY10" fmla="*/ 23399 h 32659"/>
                              <a:gd name="connsiteX11" fmla="*/ 5897 w 46097"/>
                              <a:gd name="connsiteY11" fmla="*/ 15431 h 32659"/>
                              <a:gd name="connsiteX12" fmla="*/ 15223 w 46097"/>
                              <a:gd name="connsiteY12" fmla="*/ 7554 h 32659"/>
                              <a:gd name="connsiteX13" fmla="*/ 23462 w 46097"/>
                              <a:gd name="connsiteY13" fmla="*/ 14435 h 32659"/>
                              <a:gd name="connsiteX14" fmla="*/ 26269 w 46097"/>
                              <a:gd name="connsiteY14" fmla="*/ 20501 h 32659"/>
                              <a:gd name="connsiteX15" fmla="*/ 44106 w 46097"/>
                              <a:gd name="connsiteY15" fmla="*/ 34626 h 32659"/>
                              <a:gd name="connsiteX16" fmla="*/ 47094 w 46097"/>
                              <a:gd name="connsiteY16" fmla="*/ 5562 h 326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097" h="32659">
                                <a:moveTo>
                                  <a:pt x="41752" y="5019"/>
                                </a:moveTo>
                                <a:lnTo>
                                  <a:pt x="39397" y="27926"/>
                                </a:lnTo>
                                <a:cubicBezTo>
                                  <a:pt x="35866" y="27020"/>
                                  <a:pt x="33693" y="24847"/>
                                  <a:pt x="30977" y="19143"/>
                                </a:cubicBezTo>
                                <a:lnTo>
                                  <a:pt x="28170" y="12625"/>
                                </a:lnTo>
                                <a:cubicBezTo>
                                  <a:pt x="25273" y="6196"/>
                                  <a:pt x="21108" y="2575"/>
                                  <a:pt x="15675" y="2031"/>
                                </a:cubicBezTo>
                                <a:cubicBezTo>
                                  <a:pt x="11963" y="1669"/>
                                  <a:pt x="8251" y="2846"/>
                                  <a:pt x="5625" y="5200"/>
                                </a:cubicBezTo>
                                <a:cubicBezTo>
                                  <a:pt x="3090" y="7464"/>
                                  <a:pt x="1551" y="10633"/>
                                  <a:pt x="1098" y="14797"/>
                                </a:cubicBezTo>
                                <a:cubicBezTo>
                                  <a:pt x="555" y="20320"/>
                                  <a:pt x="2184" y="24576"/>
                                  <a:pt x="5806" y="27383"/>
                                </a:cubicBezTo>
                                <a:cubicBezTo>
                                  <a:pt x="7979" y="29193"/>
                                  <a:pt x="10786" y="30099"/>
                                  <a:pt x="15132" y="30733"/>
                                </a:cubicBezTo>
                                <a:lnTo>
                                  <a:pt x="15675" y="25300"/>
                                </a:lnTo>
                                <a:cubicBezTo>
                                  <a:pt x="12778" y="24757"/>
                                  <a:pt x="10967" y="24214"/>
                                  <a:pt x="9609" y="23399"/>
                                </a:cubicBezTo>
                                <a:cubicBezTo>
                                  <a:pt x="6983" y="21769"/>
                                  <a:pt x="5625" y="18691"/>
                                  <a:pt x="5897" y="15431"/>
                                </a:cubicBezTo>
                                <a:cubicBezTo>
                                  <a:pt x="6440" y="10452"/>
                                  <a:pt x="10424" y="7101"/>
                                  <a:pt x="15223" y="7554"/>
                                </a:cubicBezTo>
                                <a:cubicBezTo>
                                  <a:pt x="18844" y="7916"/>
                                  <a:pt x="21561" y="10361"/>
                                  <a:pt x="23462" y="14435"/>
                                </a:cubicBezTo>
                                <a:lnTo>
                                  <a:pt x="26269" y="20501"/>
                                </a:lnTo>
                                <a:cubicBezTo>
                                  <a:pt x="30615" y="30099"/>
                                  <a:pt x="34508" y="33087"/>
                                  <a:pt x="44106" y="34626"/>
                                </a:cubicBezTo>
                                <a:lnTo>
                                  <a:pt x="47094" y="55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 name="Freeform: Shape 24"/>
                        <wps:cNvSpPr/>
                        <wps:spPr>
                          <a:xfrm>
                            <a:off x="1708724" y="3385443"/>
                            <a:ext cx="44999" cy="30783"/>
                          </a:xfrm>
                          <a:custGeom>
                            <a:avLst/>
                            <a:gdLst>
                              <a:gd name="connsiteX0" fmla="*/ 34680 w 44999"/>
                              <a:gd name="connsiteY0" fmla="*/ 14261 h 30783"/>
                              <a:gd name="connsiteX1" fmla="*/ 45454 w 44999"/>
                              <a:gd name="connsiteY1" fmla="*/ 15347 h 30783"/>
                              <a:gd name="connsiteX2" fmla="*/ 45997 w 44999"/>
                              <a:gd name="connsiteY2" fmla="*/ 9915 h 30783"/>
                              <a:gd name="connsiteX3" fmla="*/ 35223 w 44999"/>
                              <a:gd name="connsiteY3" fmla="*/ 8828 h 30783"/>
                              <a:gd name="connsiteX4" fmla="*/ 35947 w 44999"/>
                              <a:gd name="connsiteY4" fmla="*/ 2400 h 30783"/>
                              <a:gd name="connsiteX5" fmla="*/ 31058 w 44999"/>
                              <a:gd name="connsiteY5" fmla="*/ 1947 h 30783"/>
                              <a:gd name="connsiteX6" fmla="*/ 30333 w 44999"/>
                              <a:gd name="connsiteY6" fmla="*/ 8375 h 30783"/>
                              <a:gd name="connsiteX7" fmla="*/ 1360 w 44999"/>
                              <a:gd name="connsiteY7" fmla="*/ 5478 h 30783"/>
                              <a:gd name="connsiteX8" fmla="*/ 998 w 44999"/>
                              <a:gd name="connsiteY8" fmla="*/ 9552 h 30783"/>
                              <a:gd name="connsiteX9" fmla="*/ 27164 w 44999"/>
                              <a:gd name="connsiteY9" fmla="*/ 32188 h 30783"/>
                              <a:gd name="connsiteX10" fmla="*/ 32869 w 44999"/>
                              <a:gd name="connsiteY10" fmla="*/ 32731 h 30783"/>
                              <a:gd name="connsiteX11" fmla="*/ 29790 w 44999"/>
                              <a:gd name="connsiteY11" fmla="*/ 13808 h 30783"/>
                              <a:gd name="connsiteX12" fmla="*/ 28432 w 44999"/>
                              <a:gd name="connsiteY12" fmla="*/ 27480 h 30783"/>
                              <a:gd name="connsiteX13" fmla="*/ 10143 w 44999"/>
                              <a:gd name="connsiteY13" fmla="*/ 11816 h 307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999" h="30783">
                                <a:moveTo>
                                  <a:pt x="34680" y="14261"/>
                                </a:moveTo>
                                <a:lnTo>
                                  <a:pt x="45454" y="15347"/>
                                </a:lnTo>
                                <a:lnTo>
                                  <a:pt x="45997" y="9915"/>
                                </a:lnTo>
                                <a:lnTo>
                                  <a:pt x="35223" y="8828"/>
                                </a:lnTo>
                                <a:lnTo>
                                  <a:pt x="35947" y="2400"/>
                                </a:lnTo>
                                <a:lnTo>
                                  <a:pt x="31058" y="1947"/>
                                </a:lnTo>
                                <a:lnTo>
                                  <a:pt x="30333" y="8375"/>
                                </a:lnTo>
                                <a:lnTo>
                                  <a:pt x="1360" y="5478"/>
                                </a:lnTo>
                                <a:lnTo>
                                  <a:pt x="998" y="9552"/>
                                </a:lnTo>
                                <a:lnTo>
                                  <a:pt x="27164" y="32188"/>
                                </a:lnTo>
                                <a:lnTo>
                                  <a:pt x="32869" y="32731"/>
                                </a:lnTo>
                                <a:close/>
                                <a:moveTo>
                                  <a:pt x="29790" y="13808"/>
                                </a:moveTo>
                                <a:lnTo>
                                  <a:pt x="28432" y="27480"/>
                                </a:lnTo>
                                <a:lnTo>
                                  <a:pt x="10143" y="1181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 name="Freeform: Shape 25"/>
                        <wps:cNvSpPr/>
                        <wps:spPr>
                          <a:xfrm>
                            <a:off x="1735706" y="3365417"/>
                            <a:ext cx="5885" cy="15120"/>
                          </a:xfrm>
                          <a:custGeom>
                            <a:avLst/>
                            <a:gdLst>
                              <a:gd name="connsiteX0" fmla="*/ 2448 w 5885"/>
                              <a:gd name="connsiteY0" fmla="*/ 1928 h 15120"/>
                              <a:gd name="connsiteX1" fmla="*/ 1000 w 5885"/>
                              <a:gd name="connsiteY1" fmla="*/ 16595 h 15120"/>
                              <a:gd name="connsiteX2" fmla="*/ 5436 w 5885"/>
                              <a:gd name="connsiteY2" fmla="*/ 17048 h 15120"/>
                              <a:gd name="connsiteX3" fmla="*/ 6885 w 5885"/>
                              <a:gd name="connsiteY3" fmla="*/ 2380 h 15120"/>
                            </a:gdLst>
                            <a:ahLst/>
                            <a:cxnLst>
                              <a:cxn ang="0">
                                <a:pos x="connsiteX0" y="connsiteY0"/>
                              </a:cxn>
                              <a:cxn ang="0">
                                <a:pos x="connsiteX1" y="connsiteY1"/>
                              </a:cxn>
                              <a:cxn ang="0">
                                <a:pos x="connsiteX2" y="connsiteY2"/>
                              </a:cxn>
                              <a:cxn ang="0">
                                <a:pos x="connsiteX3" y="connsiteY3"/>
                              </a:cxn>
                            </a:cxnLst>
                            <a:rect l="l" t="t" r="r" b="b"/>
                            <a:pathLst>
                              <a:path w="5885" h="15120">
                                <a:moveTo>
                                  <a:pt x="2448" y="1928"/>
                                </a:moveTo>
                                <a:lnTo>
                                  <a:pt x="1000" y="16595"/>
                                </a:lnTo>
                                <a:lnTo>
                                  <a:pt x="5436" y="17048"/>
                                </a:lnTo>
                                <a:lnTo>
                                  <a:pt x="6885" y="238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 name="Freeform: Shape 26"/>
                        <wps:cNvSpPr/>
                        <wps:spPr>
                          <a:xfrm>
                            <a:off x="1713585" y="3331071"/>
                            <a:ext cx="46289" cy="29967"/>
                          </a:xfrm>
                          <a:custGeom>
                            <a:avLst/>
                            <a:gdLst>
                              <a:gd name="connsiteX0" fmla="*/ 24909 w 46289"/>
                              <a:gd name="connsiteY0" fmla="*/ 19466 h 29967"/>
                              <a:gd name="connsiteX1" fmla="*/ 24999 w 46289"/>
                              <a:gd name="connsiteY1" fmla="*/ 18741 h 29967"/>
                              <a:gd name="connsiteX2" fmla="*/ 25180 w 46289"/>
                              <a:gd name="connsiteY2" fmla="*/ 16478 h 29967"/>
                              <a:gd name="connsiteX3" fmla="*/ 34325 w 46289"/>
                              <a:gd name="connsiteY3" fmla="*/ 8148 h 29967"/>
                              <a:gd name="connsiteX4" fmla="*/ 42293 w 46289"/>
                              <a:gd name="connsiteY4" fmla="*/ 18108 h 29967"/>
                              <a:gd name="connsiteX5" fmla="*/ 31880 w 46289"/>
                              <a:gd name="connsiteY5" fmla="*/ 26437 h 29967"/>
                              <a:gd name="connsiteX6" fmla="*/ 31337 w 46289"/>
                              <a:gd name="connsiteY6" fmla="*/ 31870 h 29967"/>
                              <a:gd name="connsiteX7" fmla="*/ 39395 w 46289"/>
                              <a:gd name="connsiteY7" fmla="*/ 30693 h 29967"/>
                              <a:gd name="connsiteX8" fmla="*/ 47182 w 46289"/>
                              <a:gd name="connsiteY8" fmla="*/ 18922 h 29967"/>
                              <a:gd name="connsiteX9" fmla="*/ 34868 w 46289"/>
                              <a:gd name="connsiteY9" fmla="*/ 2716 h 29967"/>
                              <a:gd name="connsiteX10" fmla="*/ 23369 w 46289"/>
                              <a:gd name="connsiteY10" fmla="*/ 8963 h 29967"/>
                              <a:gd name="connsiteX11" fmla="*/ 14858 w 46289"/>
                              <a:gd name="connsiteY11" fmla="*/ 1991 h 29967"/>
                              <a:gd name="connsiteX12" fmla="*/ 1096 w 46289"/>
                              <a:gd name="connsiteY12" fmla="*/ 14124 h 29967"/>
                              <a:gd name="connsiteX13" fmla="*/ 14225 w 46289"/>
                              <a:gd name="connsiteY13" fmla="*/ 29244 h 29967"/>
                              <a:gd name="connsiteX14" fmla="*/ 14768 w 46289"/>
                              <a:gd name="connsiteY14" fmla="*/ 23812 h 29967"/>
                              <a:gd name="connsiteX15" fmla="*/ 9245 w 46289"/>
                              <a:gd name="connsiteY15" fmla="*/ 22272 h 29967"/>
                              <a:gd name="connsiteX16" fmla="*/ 5895 w 46289"/>
                              <a:gd name="connsiteY16" fmla="*/ 14486 h 29967"/>
                              <a:gd name="connsiteX17" fmla="*/ 14496 w 46289"/>
                              <a:gd name="connsiteY17" fmla="*/ 7514 h 29967"/>
                              <a:gd name="connsiteX18" fmla="*/ 20110 w 46289"/>
                              <a:gd name="connsiteY18" fmla="*/ 11679 h 29967"/>
                              <a:gd name="connsiteX19" fmla="*/ 20381 w 46289"/>
                              <a:gd name="connsiteY19" fmla="*/ 19013 h 299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289" h="29967">
                                <a:moveTo>
                                  <a:pt x="24909" y="19466"/>
                                </a:moveTo>
                                <a:lnTo>
                                  <a:pt x="24999" y="18741"/>
                                </a:lnTo>
                                <a:lnTo>
                                  <a:pt x="25180" y="16478"/>
                                </a:lnTo>
                                <a:cubicBezTo>
                                  <a:pt x="25814" y="10502"/>
                                  <a:pt x="28892" y="7605"/>
                                  <a:pt x="34325" y="8148"/>
                                </a:cubicBezTo>
                                <a:cubicBezTo>
                                  <a:pt x="39848" y="8782"/>
                                  <a:pt x="42926" y="12494"/>
                                  <a:pt x="42293" y="18108"/>
                                </a:cubicBezTo>
                                <a:cubicBezTo>
                                  <a:pt x="41749" y="24174"/>
                                  <a:pt x="38490" y="26709"/>
                                  <a:pt x="31880" y="26437"/>
                                </a:cubicBezTo>
                                <a:lnTo>
                                  <a:pt x="31337" y="31870"/>
                                </a:lnTo>
                                <a:cubicBezTo>
                                  <a:pt x="34959" y="31960"/>
                                  <a:pt x="37313" y="31598"/>
                                  <a:pt x="39395" y="30693"/>
                                </a:cubicBezTo>
                                <a:cubicBezTo>
                                  <a:pt x="44013" y="28882"/>
                                  <a:pt x="46639" y="24898"/>
                                  <a:pt x="47182" y="18922"/>
                                </a:cubicBezTo>
                                <a:cubicBezTo>
                                  <a:pt x="48087" y="9868"/>
                                  <a:pt x="43289" y="3621"/>
                                  <a:pt x="34868" y="2716"/>
                                </a:cubicBezTo>
                                <a:cubicBezTo>
                                  <a:pt x="29164" y="2173"/>
                                  <a:pt x="25814" y="4074"/>
                                  <a:pt x="23369" y="8963"/>
                                </a:cubicBezTo>
                                <a:cubicBezTo>
                                  <a:pt x="22192" y="4889"/>
                                  <a:pt x="19385" y="2444"/>
                                  <a:pt x="14858" y="1991"/>
                                </a:cubicBezTo>
                                <a:cubicBezTo>
                                  <a:pt x="7162" y="1267"/>
                                  <a:pt x="2001" y="5794"/>
                                  <a:pt x="1096" y="14124"/>
                                </a:cubicBezTo>
                                <a:cubicBezTo>
                                  <a:pt x="281" y="22906"/>
                                  <a:pt x="4717" y="28067"/>
                                  <a:pt x="14225" y="29244"/>
                                </a:cubicBezTo>
                                <a:lnTo>
                                  <a:pt x="14768" y="23812"/>
                                </a:lnTo>
                                <a:cubicBezTo>
                                  <a:pt x="12051" y="23450"/>
                                  <a:pt x="10603" y="22997"/>
                                  <a:pt x="9245" y="22272"/>
                                </a:cubicBezTo>
                                <a:cubicBezTo>
                                  <a:pt x="6891" y="20824"/>
                                  <a:pt x="5623" y="17927"/>
                                  <a:pt x="5895" y="14486"/>
                                </a:cubicBezTo>
                                <a:cubicBezTo>
                                  <a:pt x="6438" y="9687"/>
                                  <a:pt x="9607" y="7062"/>
                                  <a:pt x="14496" y="7514"/>
                                </a:cubicBezTo>
                                <a:cubicBezTo>
                                  <a:pt x="17665" y="7877"/>
                                  <a:pt x="19476" y="9144"/>
                                  <a:pt x="20110" y="11679"/>
                                </a:cubicBezTo>
                                <a:cubicBezTo>
                                  <a:pt x="20563" y="13218"/>
                                  <a:pt x="20653" y="15210"/>
                                  <a:pt x="20381" y="1901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 name="Freeform: Shape 27"/>
                        <wps:cNvSpPr/>
                        <wps:spPr>
                          <a:xfrm>
                            <a:off x="1728253" y="3296112"/>
                            <a:ext cx="46086" cy="31938"/>
                          </a:xfrm>
                          <a:custGeom>
                            <a:avLst/>
                            <a:gdLst>
                              <a:gd name="connsiteX0" fmla="*/ 46636 w 46086"/>
                              <a:gd name="connsiteY0" fmla="*/ 33835 h 31938"/>
                              <a:gd name="connsiteX1" fmla="*/ 47089 w 46086"/>
                              <a:gd name="connsiteY1" fmla="*/ 28674 h 31938"/>
                              <a:gd name="connsiteX2" fmla="*/ 30248 w 46086"/>
                              <a:gd name="connsiteY2" fmla="*/ 26954 h 31938"/>
                              <a:gd name="connsiteX3" fmla="*/ 36133 w 46086"/>
                              <a:gd name="connsiteY3" fmla="*/ 17538 h 31938"/>
                              <a:gd name="connsiteX4" fmla="*/ 20560 w 46086"/>
                              <a:gd name="connsiteY4" fmla="*/ 2056 h 31938"/>
                              <a:gd name="connsiteX5" fmla="*/ 1456 w 46086"/>
                              <a:gd name="connsiteY5" fmla="*/ 14097 h 31938"/>
                              <a:gd name="connsiteX6" fmla="*/ 6345 w 46086"/>
                              <a:gd name="connsiteY6" fmla="*/ 24962 h 31938"/>
                              <a:gd name="connsiteX7" fmla="*/ 1456 w 46086"/>
                              <a:gd name="connsiteY7" fmla="*/ 24419 h 31938"/>
                              <a:gd name="connsiteX8" fmla="*/ 1003 w 46086"/>
                              <a:gd name="connsiteY8" fmla="*/ 29218 h 31938"/>
                              <a:gd name="connsiteX9" fmla="*/ 6254 w 46086"/>
                              <a:gd name="connsiteY9" fmla="*/ 15546 h 31938"/>
                              <a:gd name="connsiteX10" fmla="*/ 19926 w 46086"/>
                              <a:gd name="connsiteY10" fmla="*/ 7397 h 31938"/>
                              <a:gd name="connsiteX11" fmla="*/ 31153 w 46086"/>
                              <a:gd name="connsiteY11" fmla="*/ 17991 h 31938"/>
                              <a:gd name="connsiteX12" fmla="*/ 17844 w 46086"/>
                              <a:gd name="connsiteY12" fmla="*/ 25687 h 31938"/>
                              <a:gd name="connsiteX13" fmla="*/ 6254 w 46086"/>
                              <a:gd name="connsiteY13" fmla="*/ 15546 h 319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086" h="31938">
                                <a:moveTo>
                                  <a:pt x="46636" y="33835"/>
                                </a:moveTo>
                                <a:lnTo>
                                  <a:pt x="47089" y="28674"/>
                                </a:lnTo>
                                <a:lnTo>
                                  <a:pt x="30248" y="26954"/>
                                </a:lnTo>
                                <a:cubicBezTo>
                                  <a:pt x="33870" y="24691"/>
                                  <a:pt x="35771" y="21793"/>
                                  <a:pt x="36133" y="17538"/>
                                </a:cubicBezTo>
                                <a:cubicBezTo>
                                  <a:pt x="37039" y="9118"/>
                                  <a:pt x="30791" y="3052"/>
                                  <a:pt x="20560" y="2056"/>
                                </a:cubicBezTo>
                                <a:cubicBezTo>
                                  <a:pt x="9695" y="969"/>
                                  <a:pt x="2361" y="5496"/>
                                  <a:pt x="1456" y="14097"/>
                                </a:cubicBezTo>
                                <a:cubicBezTo>
                                  <a:pt x="1003" y="18534"/>
                                  <a:pt x="2723" y="22246"/>
                                  <a:pt x="6345" y="24962"/>
                                </a:cubicBezTo>
                                <a:lnTo>
                                  <a:pt x="1456" y="24419"/>
                                </a:lnTo>
                                <a:lnTo>
                                  <a:pt x="1003" y="29218"/>
                                </a:lnTo>
                                <a:close/>
                                <a:moveTo>
                                  <a:pt x="6254" y="15546"/>
                                </a:moveTo>
                                <a:cubicBezTo>
                                  <a:pt x="6888" y="9842"/>
                                  <a:pt x="12140" y="6583"/>
                                  <a:pt x="19926" y="7397"/>
                                </a:cubicBezTo>
                                <a:cubicBezTo>
                                  <a:pt x="27170" y="8122"/>
                                  <a:pt x="31787" y="12287"/>
                                  <a:pt x="31153" y="17991"/>
                                </a:cubicBezTo>
                                <a:cubicBezTo>
                                  <a:pt x="30610" y="23514"/>
                                  <a:pt x="25359" y="26501"/>
                                  <a:pt x="17844" y="25687"/>
                                </a:cubicBezTo>
                                <a:cubicBezTo>
                                  <a:pt x="10148" y="24962"/>
                                  <a:pt x="5711" y="21069"/>
                                  <a:pt x="6254" y="1554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 name="Freeform: Shape 28"/>
                        <wps:cNvSpPr/>
                        <wps:spPr>
                          <a:xfrm>
                            <a:off x="1648100" y="3562345"/>
                            <a:ext cx="37665" cy="45741"/>
                          </a:xfrm>
                          <a:custGeom>
                            <a:avLst/>
                            <a:gdLst>
                              <a:gd name="connsiteX0" fmla="*/ 957 w 37665"/>
                              <a:gd name="connsiteY0" fmla="*/ 43634 h 45741"/>
                              <a:gd name="connsiteX1" fmla="*/ 33100 w 37665"/>
                              <a:gd name="connsiteY1" fmla="*/ 47799 h 45741"/>
                              <a:gd name="connsiteX2" fmla="*/ 33824 w 37665"/>
                              <a:gd name="connsiteY2" fmla="*/ 42728 h 45741"/>
                              <a:gd name="connsiteX3" fmla="*/ 13633 w 37665"/>
                              <a:gd name="connsiteY3" fmla="*/ 40103 h 45741"/>
                              <a:gd name="connsiteX4" fmla="*/ 6118 w 37665"/>
                              <a:gd name="connsiteY4" fmla="*/ 31502 h 45741"/>
                              <a:gd name="connsiteX5" fmla="*/ 13361 w 37665"/>
                              <a:gd name="connsiteY5" fmla="*/ 26250 h 45741"/>
                              <a:gd name="connsiteX6" fmla="*/ 35544 w 37665"/>
                              <a:gd name="connsiteY6" fmla="*/ 29147 h 45741"/>
                              <a:gd name="connsiteX7" fmla="*/ 36269 w 37665"/>
                              <a:gd name="connsiteY7" fmla="*/ 24077 h 45741"/>
                              <a:gd name="connsiteX8" fmla="*/ 16078 w 37665"/>
                              <a:gd name="connsiteY8" fmla="*/ 21451 h 45741"/>
                              <a:gd name="connsiteX9" fmla="*/ 8563 w 37665"/>
                              <a:gd name="connsiteY9" fmla="*/ 12760 h 45741"/>
                              <a:gd name="connsiteX10" fmla="*/ 15806 w 37665"/>
                              <a:gd name="connsiteY10" fmla="*/ 7599 h 45741"/>
                              <a:gd name="connsiteX11" fmla="*/ 37989 w 37665"/>
                              <a:gd name="connsiteY11" fmla="*/ 10496 h 45741"/>
                              <a:gd name="connsiteX12" fmla="*/ 38623 w 37665"/>
                              <a:gd name="connsiteY12" fmla="*/ 5335 h 45741"/>
                              <a:gd name="connsiteX13" fmla="*/ 14448 w 37665"/>
                              <a:gd name="connsiteY13" fmla="*/ 2166 h 45741"/>
                              <a:gd name="connsiteX14" fmla="*/ 4307 w 37665"/>
                              <a:gd name="connsiteY14" fmla="*/ 10406 h 45741"/>
                              <a:gd name="connsiteX15" fmla="*/ 8019 w 37665"/>
                              <a:gd name="connsiteY15" fmla="*/ 20908 h 45741"/>
                              <a:gd name="connsiteX16" fmla="*/ 1862 w 37665"/>
                              <a:gd name="connsiteY16" fmla="*/ 28876 h 45741"/>
                              <a:gd name="connsiteX17" fmla="*/ 6118 w 37665"/>
                              <a:gd name="connsiteY17" fmla="*/ 39469 h 45741"/>
                              <a:gd name="connsiteX18" fmla="*/ 1591 w 37665"/>
                              <a:gd name="connsiteY18" fmla="*/ 38926 h 457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7665" h="45741">
                                <a:moveTo>
                                  <a:pt x="957" y="43634"/>
                                </a:moveTo>
                                <a:lnTo>
                                  <a:pt x="33100" y="47799"/>
                                </a:lnTo>
                                <a:lnTo>
                                  <a:pt x="33824" y="42728"/>
                                </a:lnTo>
                                <a:lnTo>
                                  <a:pt x="13633" y="40103"/>
                                </a:lnTo>
                                <a:cubicBezTo>
                                  <a:pt x="8925" y="39469"/>
                                  <a:pt x="5665" y="35576"/>
                                  <a:pt x="6118" y="31502"/>
                                </a:cubicBezTo>
                                <a:cubicBezTo>
                                  <a:pt x="6661" y="27608"/>
                                  <a:pt x="9196" y="25707"/>
                                  <a:pt x="13361" y="26250"/>
                                </a:cubicBezTo>
                                <a:lnTo>
                                  <a:pt x="35544" y="29147"/>
                                </a:lnTo>
                                <a:lnTo>
                                  <a:pt x="36269" y="24077"/>
                                </a:lnTo>
                                <a:lnTo>
                                  <a:pt x="16078" y="21451"/>
                                </a:lnTo>
                                <a:cubicBezTo>
                                  <a:pt x="11369" y="20818"/>
                                  <a:pt x="8019" y="16924"/>
                                  <a:pt x="8563" y="12760"/>
                                </a:cubicBezTo>
                                <a:cubicBezTo>
                                  <a:pt x="9106" y="9048"/>
                                  <a:pt x="11732" y="7056"/>
                                  <a:pt x="15806" y="7599"/>
                                </a:cubicBezTo>
                                <a:lnTo>
                                  <a:pt x="37989" y="10496"/>
                                </a:lnTo>
                                <a:lnTo>
                                  <a:pt x="38623" y="5335"/>
                                </a:lnTo>
                                <a:lnTo>
                                  <a:pt x="14448" y="2166"/>
                                </a:lnTo>
                                <a:cubicBezTo>
                                  <a:pt x="8744" y="1442"/>
                                  <a:pt x="5122" y="4339"/>
                                  <a:pt x="4307" y="10406"/>
                                </a:cubicBezTo>
                                <a:cubicBezTo>
                                  <a:pt x="3764" y="14661"/>
                                  <a:pt x="4760" y="17377"/>
                                  <a:pt x="8019" y="20908"/>
                                </a:cubicBezTo>
                                <a:cubicBezTo>
                                  <a:pt x="4307" y="22266"/>
                                  <a:pt x="2406" y="24711"/>
                                  <a:pt x="1862" y="28876"/>
                                </a:cubicBezTo>
                                <a:cubicBezTo>
                                  <a:pt x="1319" y="33131"/>
                                  <a:pt x="2587" y="36300"/>
                                  <a:pt x="6118" y="39469"/>
                                </a:cubicBezTo>
                                <a:lnTo>
                                  <a:pt x="1591" y="3892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 name="Freeform: Shape 29"/>
                        <wps:cNvSpPr/>
                        <wps:spPr>
                          <a:xfrm>
                            <a:off x="1642098" y="3546180"/>
                            <a:ext cx="45452" cy="10955"/>
                          </a:xfrm>
                          <a:custGeom>
                            <a:avLst/>
                            <a:gdLst>
                              <a:gd name="connsiteX0" fmla="*/ 14270 w 45452"/>
                              <a:gd name="connsiteY0" fmla="*/ 3748 h 10955"/>
                              <a:gd name="connsiteX1" fmla="*/ 13637 w 45452"/>
                              <a:gd name="connsiteY1" fmla="*/ 8819 h 10955"/>
                              <a:gd name="connsiteX2" fmla="*/ 45779 w 45452"/>
                              <a:gd name="connsiteY2" fmla="*/ 12984 h 10955"/>
                              <a:gd name="connsiteX3" fmla="*/ 46413 w 45452"/>
                              <a:gd name="connsiteY3" fmla="*/ 7913 h 10955"/>
                              <a:gd name="connsiteX4" fmla="*/ 1595 w 45452"/>
                              <a:gd name="connsiteY4" fmla="*/ 2028 h 10955"/>
                              <a:gd name="connsiteX5" fmla="*/ 961 w 45452"/>
                              <a:gd name="connsiteY5" fmla="*/ 7189 h 10955"/>
                              <a:gd name="connsiteX6" fmla="*/ 7480 w 45452"/>
                              <a:gd name="connsiteY6" fmla="*/ 8094 h 10955"/>
                              <a:gd name="connsiteX7" fmla="*/ 8114 w 45452"/>
                              <a:gd name="connsiteY7" fmla="*/ 2934 h 109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452" h="10955">
                                <a:moveTo>
                                  <a:pt x="14270" y="3748"/>
                                </a:moveTo>
                                <a:lnTo>
                                  <a:pt x="13637" y="8819"/>
                                </a:lnTo>
                                <a:lnTo>
                                  <a:pt x="45779" y="12984"/>
                                </a:lnTo>
                                <a:lnTo>
                                  <a:pt x="46413" y="7913"/>
                                </a:lnTo>
                                <a:close/>
                                <a:moveTo>
                                  <a:pt x="1595" y="2028"/>
                                </a:moveTo>
                                <a:lnTo>
                                  <a:pt x="961" y="7189"/>
                                </a:lnTo>
                                <a:lnTo>
                                  <a:pt x="7480" y="8094"/>
                                </a:lnTo>
                                <a:lnTo>
                                  <a:pt x="8114" y="29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Shape 30"/>
                        <wps:cNvSpPr/>
                        <wps:spPr>
                          <a:xfrm>
                            <a:off x="1644060" y="3503343"/>
                            <a:ext cx="49526" cy="38626"/>
                          </a:xfrm>
                          <a:custGeom>
                            <a:avLst/>
                            <a:gdLst>
                              <a:gd name="connsiteX0" fmla="*/ 27219 w 49526"/>
                              <a:gd name="connsiteY0" fmla="*/ 32408 h 38626"/>
                              <a:gd name="connsiteX1" fmla="*/ 29211 w 49526"/>
                              <a:gd name="connsiteY1" fmla="*/ 17650 h 38626"/>
                              <a:gd name="connsiteX2" fmla="*/ 38084 w 49526"/>
                              <a:gd name="connsiteY2" fmla="*/ 11403 h 38626"/>
                              <a:gd name="connsiteX3" fmla="*/ 42159 w 49526"/>
                              <a:gd name="connsiteY3" fmla="*/ 11946 h 38626"/>
                              <a:gd name="connsiteX4" fmla="*/ 49583 w 49526"/>
                              <a:gd name="connsiteY4" fmla="*/ 11584 h 38626"/>
                              <a:gd name="connsiteX5" fmla="*/ 50489 w 49526"/>
                              <a:gd name="connsiteY5" fmla="*/ 4702 h 38626"/>
                              <a:gd name="connsiteX6" fmla="*/ 49040 w 49526"/>
                              <a:gd name="connsiteY6" fmla="*/ 4521 h 38626"/>
                              <a:gd name="connsiteX7" fmla="*/ 39714 w 49526"/>
                              <a:gd name="connsiteY7" fmla="*/ 6061 h 38626"/>
                              <a:gd name="connsiteX8" fmla="*/ 27219 w 49526"/>
                              <a:gd name="connsiteY8" fmla="*/ 10497 h 38626"/>
                              <a:gd name="connsiteX9" fmla="*/ 17531 w 49526"/>
                              <a:gd name="connsiteY9" fmla="*/ 2167 h 38626"/>
                              <a:gd name="connsiteX10" fmla="*/ 3678 w 49526"/>
                              <a:gd name="connsiteY10" fmla="*/ 14119 h 38626"/>
                              <a:gd name="connsiteX11" fmla="*/ 962 w 49526"/>
                              <a:gd name="connsiteY11" fmla="*/ 34762 h 38626"/>
                              <a:gd name="connsiteX12" fmla="*/ 45780 w 49526"/>
                              <a:gd name="connsiteY12" fmla="*/ 40647 h 38626"/>
                              <a:gd name="connsiteX13" fmla="*/ 46505 w 49526"/>
                              <a:gd name="connsiteY13" fmla="*/ 34943 h 38626"/>
                              <a:gd name="connsiteX14" fmla="*/ 22149 w 49526"/>
                              <a:gd name="connsiteY14" fmla="*/ 31774 h 38626"/>
                              <a:gd name="connsiteX15" fmla="*/ 6757 w 49526"/>
                              <a:gd name="connsiteY15" fmla="*/ 29782 h 38626"/>
                              <a:gd name="connsiteX16" fmla="*/ 8568 w 49526"/>
                              <a:gd name="connsiteY16" fmla="*/ 15930 h 38626"/>
                              <a:gd name="connsiteX17" fmla="*/ 11284 w 49526"/>
                              <a:gd name="connsiteY17" fmla="*/ 9682 h 38626"/>
                              <a:gd name="connsiteX18" fmla="*/ 17441 w 49526"/>
                              <a:gd name="connsiteY18" fmla="*/ 8143 h 38626"/>
                              <a:gd name="connsiteX19" fmla="*/ 23960 w 49526"/>
                              <a:gd name="connsiteY19" fmla="*/ 17921 h 386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526" h="38626">
                                <a:moveTo>
                                  <a:pt x="27219" y="32408"/>
                                </a:moveTo>
                                <a:lnTo>
                                  <a:pt x="29211" y="17650"/>
                                </a:lnTo>
                                <a:cubicBezTo>
                                  <a:pt x="29845" y="12580"/>
                                  <a:pt x="32652" y="10678"/>
                                  <a:pt x="38084" y="11403"/>
                                </a:cubicBezTo>
                                <a:lnTo>
                                  <a:pt x="42159" y="11946"/>
                                </a:lnTo>
                                <a:cubicBezTo>
                                  <a:pt x="44784" y="12217"/>
                                  <a:pt x="47591" y="12127"/>
                                  <a:pt x="49583" y="11584"/>
                                </a:cubicBezTo>
                                <a:lnTo>
                                  <a:pt x="50489" y="4702"/>
                                </a:lnTo>
                                <a:lnTo>
                                  <a:pt x="49040" y="4521"/>
                                </a:lnTo>
                                <a:cubicBezTo>
                                  <a:pt x="47320" y="6513"/>
                                  <a:pt x="45599" y="6694"/>
                                  <a:pt x="39714" y="6061"/>
                                </a:cubicBezTo>
                                <a:cubicBezTo>
                                  <a:pt x="32380" y="5065"/>
                                  <a:pt x="29936" y="5970"/>
                                  <a:pt x="27219" y="10497"/>
                                </a:cubicBezTo>
                                <a:cubicBezTo>
                                  <a:pt x="25409" y="5246"/>
                                  <a:pt x="22692" y="2801"/>
                                  <a:pt x="17531" y="2167"/>
                                </a:cubicBezTo>
                                <a:cubicBezTo>
                                  <a:pt x="9835" y="1171"/>
                                  <a:pt x="4855" y="5246"/>
                                  <a:pt x="3678" y="14119"/>
                                </a:cubicBezTo>
                                <a:lnTo>
                                  <a:pt x="962" y="34762"/>
                                </a:lnTo>
                                <a:lnTo>
                                  <a:pt x="45780" y="40647"/>
                                </a:lnTo>
                                <a:lnTo>
                                  <a:pt x="46505" y="34943"/>
                                </a:lnTo>
                                <a:close/>
                                <a:moveTo>
                                  <a:pt x="22149" y="31774"/>
                                </a:moveTo>
                                <a:lnTo>
                                  <a:pt x="6757" y="29782"/>
                                </a:lnTo>
                                <a:lnTo>
                                  <a:pt x="8568" y="15930"/>
                                </a:lnTo>
                                <a:cubicBezTo>
                                  <a:pt x="9020" y="12761"/>
                                  <a:pt x="9835" y="10950"/>
                                  <a:pt x="11284" y="9682"/>
                                </a:cubicBezTo>
                                <a:cubicBezTo>
                                  <a:pt x="12642" y="8324"/>
                                  <a:pt x="14815" y="7781"/>
                                  <a:pt x="17441" y="8143"/>
                                </a:cubicBezTo>
                                <a:cubicBezTo>
                                  <a:pt x="22783" y="8777"/>
                                  <a:pt x="24775" y="11855"/>
                                  <a:pt x="23960" y="1792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 name="Freeform: Shape 31"/>
                        <wps:cNvSpPr/>
                        <wps:spPr>
                          <a:xfrm>
                            <a:off x="1675176" y="3483558"/>
                            <a:ext cx="6247" cy="15210"/>
                          </a:xfrm>
                          <a:custGeom>
                            <a:avLst/>
                            <a:gdLst>
                              <a:gd name="connsiteX0" fmla="*/ 2867 w 6247"/>
                              <a:gd name="connsiteY0" fmla="*/ 1995 h 15210"/>
                              <a:gd name="connsiteX1" fmla="*/ 965 w 6247"/>
                              <a:gd name="connsiteY1" fmla="*/ 16572 h 15210"/>
                              <a:gd name="connsiteX2" fmla="*/ 5311 w 6247"/>
                              <a:gd name="connsiteY2" fmla="*/ 17206 h 15210"/>
                              <a:gd name="connsiteX3" fmla="*/ 7213 w 6247"/>
                              <a:gd name="connsiteY3" fmla="*/ 2629 h 15210"/>
                            </a:gdLst>
                            <a:ahLst/>
                            <a:cxnLst>
                              <a:cxn ang="0">
                                <a:pos x="connsiteX0" y="connsiteY0"/>
                              </a:cxn>
                              <a:cxn ang="0">
                                <a:pos x="connsiteX1" y="connsiteY1"/>
                              </a:cxn>
                              <a:cxn ang="0">
                                <a:pos x="connsiteX2" y="connsiteY2"/>
                              </a:cxn>
                              <a:cxn ang="0">
                                <a:pos x="connsiteX3" y="connsiteY3"/>
                              </a:cxn>
                            </a:cxnLst>
                            <a:rect l="l" t="t" r="r" b="b"/>
                            <a:pathLst>
                              <a:path w="6247" h="15210">
                                <a:moveTo>
                                  <a:pt x="2867" y="1995"/>
                                </a:moveTo>
                                <a:lnTo>
                                  <a:pt x="965" y="16572"/>
                                </a:lnTo>
                                <a:lnTo>
                                  <a:pt x="5311" y="17206"/>
                                </a:lnTo>
                                <a:lnTo>
                                  <a:pt x="7213" y="262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 name="Freeform: Shape 32"/>
                        <wps:cNvSpPr/>
                        <wps:spPr>
                          <a:xfrm>
                            <a:off x="1654217" y="3447408"/>
                            <a:ext cx="46357" cy="33546"/>
                          </a:xfrm>
                          <a:custGeom>
                            <a:avLst/>
                            <a:gdLst>
                              <a:gd name="connsiteX0" fmla="*/ 42073 w 46357"/>
                              <a:gd name="connsiteY0" fmla="*/ 5833 h 33546"/>
                              <a:gd name="connsiteX1" fmla="*/ 39085 w 46357"/>
                              <a:gd name="connsiteY1" fmla="*/ 28740 h 33546"/>
                              <a:gd name="connsiteX2" fmla="*/ 30755 w 46357"/>
                              <a:gd name="connsiteY2" fmla="*/ 19686 h 33546"/>
                              <a:gd name="connsiteX3" fmla="*/ 28220 w 46357"/>
                              <a:gd name="connsiteY3" fmla="*/ 13076 h 33546"/>
                              <a:gd name="connsiteX4" fmla="*/ 15997 w 46357"/>
                              <a:gd name="connsiteY4" fmla="*/ 2121 h 33546"/>
                              <a:gd name="connsiteX5" fmla="*/ 5946 w 46357"/>
                              <a:gd name="connsiteY5" fmla="*/ 5018 h 33546"/>
                              <a:gd name="connsiteX6" fmla="*/ 1148 w 46357"/>
                              <a:gd name="connsiteY6" fmla="*/ 14435 h 33546"/>
                              <a:gd name="connsiteX7" fmla="*/ 5494 w 46357"/>
                              <a:gd name="connsiteY7" fmla="*/ 27201 h 33546"/>
                              <a:gd name="connsiteX8" fmla="*/ 14639 w 46357"/>
                              <a:gd name="connsiteY8" fmla="*/ 30732 h 33546"/>
                              <a:gd name="connsiteX9" fmla="*/ 15363 w 46357"/>
                              <a:gd name="connsiteY9" fmla="*/ 25390 h 33546"/>
                              <a:gd name="connsiteX10" fmla="*/ 9297 w 46357"/>
                              <a:gd name="connsiteY10" fmla="*/ 23217 h 33546"/>
                              <a:gd name="connsiteX11" fmla="*/ 5946 w 46357"/>
                              <a:gd name="connsiteY11" fmla="*/ 15249 h 33546"/>
                              <a:gd name="connsiteX12" fmla="*/ 15363 w 46357"/>
                              <a:gd name="connsiteY12" fmla="*/ 7644 h 33546"/>
                              <a:gd name="connsiteX13" fmla="*/ 23512 w 46357"/>
                              <a:gd name="connsiteY13" fmla="*/ 14797 h 33546"/>
                              <a:gd name="connsiteX14" fmla="*/ 26137 w 46357"/>
                              <a:gd name="connsiteY14" fmla="*/ 20772 h 33546"/>
                              <a:gd name="connsiteX15" fmla="*/ 43522 w 46357"/>
                              <a:gd name="connsiteY15" fmla="*/ 35531 h 33546"/>
                              <a:gd name="connsiteX16" fmla="*/ 47324 w 46357"/>
                              <a:gd name="connsiteY16" fmla="*/ 6557 h 335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357" h="33546">
                                <a:moveTo>
                                  <a:pt x="42073" y="5833"/>
                                </a:moveTo>
                                <a:lnTo>
                                  <a:pt x="39085" y="28740"/>
                                </a:lnTo>
                                <a:cubicBezTo>
                                  <a:pt x="35463" y="27744"/>
                                  <a:pt x="33290" y="25481"/>
                                  <a:pt x="30755" y="19686"/>
                                </a:cubicBezTo>
                                <a:lnTo>
                                  <a:pt x="28220" y="13076"/>
                                </a:lnTo>
                                <a:cubicBezTo>
                                  <a:pt x="25594" y="6557"/>
                                  <a:pt x="21429" y="2845"/>
                                  <a:pt x="15997" y="2121"/>
                                </a:cubicBezTo>
                                <a:cubicBezTo>
                                  <a:pt x="12284" y="1578"/>
                                  <a:pt x="8663" y="2664"/>
                                  <a:pt x="5946" y="5018"/>
                                </a:cubicBezTo>
                                <a:cubicBezTo>
                                  <a:pt x="3321" y="7191"/>
                                  <a:pt x="1691" y="10270"/>
                                  <a:pt x="1148" y="14435"/>
                                </a:cubicBezTo>
                                <a:cubicBezTo>
                                  <a:pt x="423" y="19867"/>
                                  <a:pt x="1872" y="24304"/>
                                  <a:pt x="5494" y="27201"/>
                                </a:cubicBezTo>
                                <a:cubicBezTo>
                                  <a:pt x="7576" y="29012"/>
                                  <a:pt x="10293" y="30008"/>
                                  <a:pt x="14639" y="30732"/>
                                </a:cubicBezTo>
                                <a:lnTo>
                                  <a:pt x="15363" y="25390"/>
                                </a:lnTo>
                                <a:cubicBezTo>
                                  <a:pt x="12375" y="24847"/>
                                  <a:pt x="10655" y="24122"/>
                                  <a:pt x="9297" y="23217"/>
                                </a:cubicBezTo>
                                <a:cubicBezTo>
                                  <a:pt x="6852" y="21497"/>
                                  <a:pt x="5494" y="18418"/>
                                  <a:pt x="5946" y="15249"/>
                                </a:cubicBezTo>
                                <a:cubicBezTo>
                                  <a:pt x="6580" y="10270"/>
                                  <a:pt x="10564" y="7010"/>
                                  <a:pt x="15363" y="7644"/>
                                </a:cubicBezTo>
                                <a:cubicBezTo>
                                  <a:pt x="18985" y="8097"/>
                                  <a:pt x="21701" y="10541"/>
                                  <a:pt x="23512" y="14797"/>
                                </a:cubicBezTo>
                                <a:lnTo>
                                  <a:pt x="26137" y="20772"/>
                                </a:lnTo>
                                <a:cubicBezTo>
                                  <a:pt x="30121" y="30551"/>
                                  <a:pt x="33924" y="33720"/>
                                  <a:pt x="43522" y="35531"/>
                                </a:cubicBezTo>
                                <a:lnTo>
                                  <a:pt x="47324" y="655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 name="Freeform: Shape 33"/>
                        <wps:cNvSpPr/>
                        <wps:spPr>
                          <a:xfrm>
                            <a:off x="1657858" y="3411255"/>
                            <a:ext cx="45090" cy="29878"/>
                          </a:xfrm>
                          <a:custGeom>
                            <a:avLst/>
                            <a:gdLst>
                              <a:gd name="connsiteX0" fmla="*/ 4772 w 45090"/>
                              <a:gd name="connsiteY0" fmla="*/ 1964 h 29878"/>
                              <a:gd name="connsiteX1" fmla="*/ 969 w 45090"/>
                              <a:gd name="connsiteY1" fmla="*/ 31118 h 29878"/>
                              <a:gd name="connsiteX2" fmla="*/ 6402 w 45090"/>
                              <a:gd name="connsiteY2" fmla="*/ 31842 h 29878"/>
                              <a:gd name="connsiteX3" fmla="*/ 9480 w 45090"/>
                              <a:gd name="connsiteY3" fmla="*/ 8302 h 29878"/>
                              <a:gd name="connsiteX4" fmla="*/ 45244 w 45090"/>
                              <a:gd name="connsiteY4" fmla="*/ 31209 h 29878"/>
                              <a:gd name="connsiteX5" fmla="*/ 46059 w 45090"/>
                              <a:gd name="connsiteY5" fmla="*/ 25324 h 29878"/>
                              <a:gd name="connsiteX6" fmla="*/ 9390 w 45090"/>
                              <a:gd name="connsiteY6" fmla="*/ 2598 h 298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5090" h="29878">
                                <a:moveTo>
                                  <a:pt x="4772" y="1964"/>
                                </a:moveTo>
                                <a:lnTo>
                                  <a:pt x="969" y="31118"/>
                                </a:lnTo>
                                <a:lnTo>
                                  <a:pt x="6402" y="31842"/>
                                </a:lnTo>
                                <a:lnTo>
                                  <a:pt x="9480" y="8302"/>
                                </a:lnTo>
                                <a:cubicBezTo>
                                  <a:pt x="22790" y="20525"/>
                                  <a:pt x="31391" y="25957"/>
                                  <a:pt x="45244" y="31209"/>
                                </a:cubicBezTo>
                                <a:lnTo>
                                  <a:pt x="46059" y="25324"/>
                                </a:lnTo>
                                <a:cubicBezTo>
                                  <a:pt x="32387" y="21249"/>
                                  <a:pt x="21069" y="14187"/>
                                  <a:pt x="9390" y="259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 name="Freeform: Shape 34"/>
                        <wps:cNvSpPr/>
                        <wps:spPr>
                          <a:xfrm>
                            <a:off x="1661131" y="3380315"/>
                            <a:ext cx="48290" cy="31119"/>
                          </a:xfrm>
                          <a:custGeom>
                            <a:avLst/>
                            <a:gdLst>
                              <a:gd name="connsiteX0" fmla="*/ 972 w 48290"/>
                              <a:gd name="connsiteY0" fmla="*/ 27179 h 31119"/>
                              <a:gd name="connsiteX1" fmla="*/ 45790 w 48290"/>
                              <a:gd name="connsiteY1" fmla="*/ 33064 h 31119"/>
                              <a:gd name="connsiteX2" fmla="*/ 46333 w 48290"/>
                              <a:gd name="connsiteY2" fmla="*/ 28537 h 31119"/>
                              <a:gd name="connsiteX3" fmla="*/ 42168 w 48290"/>
                              <a:gd name="connsiteY3" fmla="*/ 27994 h 31119"/>
                              <a:gd name="connsiteX4" fmla="*/ 49140 w 48290"/>
                              <a:gd name="connsiteY4" fmla="*/ 18487 h 31119"/>
                              <a:gd name="connsiteX5" fmla="*/ 33295 w 48290"/>
                              <a:gd name="connsiteY5" fmla="*/ 2190 h 31119"/>
                              <a:gd name="connsiteX6" fmla="*/ 14644 w 48290"/>
                              <a:gd name="connsiteY6" fmla="*/ 13688 h 31119"/>
                              <a:gd name="connsiteX7" fmla="*/ 18627 w 48290"/>
                              <a:gd name="connsiteY7" fmla="*/ 24372 h 31119"/>
                              <a:gd name="connsiteX8" fmla="*/ 1605 w 48290"/>
                              <a:gd name="connsiteY8" fmla="*/ 22109 h 31119"/>
                              <a:gd name="connsiteX9" fmla="*/ 19352 w 48290"/>
                              <a:gd name="connsiteY9" fmla="*/ 15318 h 31119"/>
                              <a:gd name="connsiteX10" fmla="*/ 33205 w 48290"/>
                              <a:gd name="connsiteY10" fmla="*/ 7622 h 31119"/>
                              <a:gd name="connsiteX11" fmla="*/ 44160 w 48290"/>
                              <a:gd name="connsiteY11" fmla="*/ 18578 h 31119"/>
                              <a:gd name="connsiteX12" fmla="*/ 30579 w 48290"/>
                              <a:gd name="connsiteY12" fmla="*/ 25911 h 31119"/>
                              <a:gd name="connsiteX13" fmla="*/ 19352 w 48290"/>
                              <a:gd name="connsiteY13" fmla="*/ 15318 h 311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8290" h="31119">
                                <a:moveTo>
                                  <a:pt x="972" y="27179"/>
                                </a:moveTo>
                                <a:lnTo>
                                  <a:pt x="45790" y="33064"/>
                                </a:lnTo>
                                <a:lnTo>
                                  <a:pt x="46333" y="28537"/>
                                </a:lnTo>
                                <a:lnTo>
                                  <a:pt x="42168" y="27994"/>
                                </a:lnTo>
                                <a:cubicBezTo>
                                  <a:pt x="46333" y="25911"/>
                                  <a:pt x="48597" y="22924"/>
                                  <a:pt x="49140" y="18487"/>
                                </a:cubicBezTo>
                                <a:cubicBezTo>
                                  <a:pt x="50227" y="9976"/>
                                  <a:pt x="43979" y="3548"/>
                                  <a:pt x="33295" y="2190"/>
                                </a:cubicBezTo>
                                <a:cubicBezTo>
                                  <a:pt x="22883" y="832"/>
                                  <a:pt x="15730" y="5178"/>
                                  <a:pt x="14644" y="13688"/>
                                </a:cubicBezTo>
                                <a:cubicBezTo>
                                  <a:pt x="14010" y="18125"/>
                                  <a:pt x="15368" y="21565"/>
                                  <a:pt x="18627" y="24372"/>
                                </a:cubicBezTo>
                                <a:lnTo>
                                  <a:pt x="1605" y="22109"/>
                                </a:lnTo>
                                <a:close/>
                                <a:moveTo>
                                  <a:pt x="19352" y="15318"/>
                                </a:moveTo>
                                <a:cubicBezTo>
                                  <a:pt x="20076" y="9614"/>
                                  <a:pt x="25509" y="6626"/>
                                  <a:pt x="33205" y="7622"/>
                                </a:cubicBezTo>
                                <a:cubicBezTo>
                                  <a:pt x="40539" y="8618"/>
                                  <a:pt x="44885" y="12964"/>
                                  <a:pt x="44160" y="18578"/>
                                </a:cubicBezTo>
                                <a:cubicBezTo>
                                  <a:pt x="43436" y="24010"/>
                                  <a:pt x="38185" y="26907"/>
                                  <a:pt x="30579" y="25911"/>
                                </a:cubicBezTo>
                                <a:cubicBezTo>
                                  <a:pt x="22973" y="24915"/>
                                  <a:pt x="18627" y="20751"/>
                                  <a:pt x="19352" y="1531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 name="Freeform: Shape 35"/>
                        <wps:cNvSpPr/>
                        <wps:spPr>
                          <a:xfrm>
                            <a:off x="1691210" y="3360748"/>
                            <a:ext cx="6247" cy="15210"/>
                          </a:xfrm>
                          <a:custGeom>
                            <a:avLst/>
                            <a:gdLst>
                              <a:gd name="connsiteX0" fmla="*/ 2876 w 6247"/>
                              <a:gd name="connsiteY0" fmla="*/ 1925 h 15210"/>
                              <a:gd name="connsiteX1" fmla="*/ 974 w 6247"/>
                              <a:gd name="connsiteY1" fmla="*/ 16502 h 15210"/>
                              <a:gd name="connsiteX2" fmla="*/ 5320 w 6247"/>
                              <a:gd name="connsiteY2" fmla="*/ 17136 h 15210"/>
                              <a:gd name="connsiteX3" fmla="*/ 7222 w 6247"/>
                              <a:gd name="connsiteY3" fmla="*/ 2559 h 15210"/>
                            </a:gdLst>
                            <a:ahLst/>
                            <a:cxnLst>
                              <a:cxn ang="0">
                                <a:pos x="connsiteX0" y="connsiteY0"/>
                              </a:cxn>
                              <a:cxn ang="0">
                                <a:pos x="connsiteX1" y="connsiteY1"/>
                              </a:cxn>
                              <a:cxn ang="0">
                                <a:pos x="connsiteX2" y="connsiteY2"/>
                              </a:cxn>
                              <a:cxn ang="0">
                                <a:pos x="connsiteX3" y="connsiteY3"/>
                              </a:cxn>
                            </a:cxnLst>
                            <a:rect l="l" t="t" r="r" b="b"/>
                            <a:pathLst>
                              <a:path w="6247" h="15210">
                                <a:moveTo>
                                  <a:pt x="2876" y="1925"/>
                                </a:moveTo>
                                <a:lnTo>
                                  <a:pt x="974" y="16502"/>
                                </a:lnTo>
                                <a:lnTo>
                                  <a:pt x="5320" y="17136"/>
                                </a:lnTo>
                                <a:lnTo>
                                  <a:pt x="7222" y="25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a:off x="1670153" y="3326117"/>
                            <a:ext cx="46250" cy="30482"/>
                          </a:xfrm>
                          <a:custGeom>
                            <a:avLst/>
                            <a:gdLst>
                              <a:gd name="connsiteX0" fmla="*/ 24796 w 46250"/>
                              <a:gd name="connsiteY0" fmla="*/ 19709 h 30482"/>
                              <a:gd name="connsiteX1" fmla="*/ 25158 w 46250"/>
                              <a:gd name="connsiteY1" fmla="*/ 16812 h 30482"/>
                              <a:gd name="connsiteX2" fmla="*/ 34484 w 46250"/>
                              <a:gd name="connsiteY2" fmla="*/ 8754 h 30482"/>
                              <a:gd name="connsiteX3" fmla="*/ 42180 w 46250"/>
                              <a:gd name="connsiteY3" fmla="*/ 18985 h 30482"/>
                              <a:gd name="connsiteX4" fmla="*/ 31496 w 46250"/>
                              <a:gd name="connsiteY4" fmla="*/ 26953 h 30482"/>
                              <a:gd name="connsiteX5" fmla="*/ 30772 w 46250"/>
                              <a:gd name="connsiteY5" fmla="*/ 32295 h 30482"/>
                              <a:gd name="connsiteX6" fmla="*/ 38921 w 46250"/>
                              <a:gd name="connsiteY6" fmla="*/ 31480 h 30482"/>
                              <a:gd name="connsiteX7" fmla="*/ 47069 w 46250"/>
                              <a:gd name="connsiteY7" fmla="*/ 19891 h 30482"/>
                              <a:gd name="connsiteX8" fmla="*/ 35118 w 46250"/>
                              <a:gd name="connsiteY8" fmla="*/ 3322 h 30482"/>
                              <a:gd name="connsiteX9" fmla="*/ 23528 w 46250"/>
                              <a:gd name="connsiteY9" fmla="*/ 9297 h 30482"/>
                              <a:gd name="connsiteX10" fmla="*/ 15199 w 46250"/>
                              <a:gd name="connsiteY10" fmla="*/ 2054 h 30482"/>
                              <a:gd name="connsiteX11" fmla="*/ 1164 w 46250"/>
                              <a:gd name="connsiteY11" fmla="*/ 13734 h 30482"/>
                              <a:gd name="connsiteX12" fmla="*/ 13750 w 46250"/>
                              <a:gd name="connsiteY12" fmla="*/ 29216 h 30482"/>
                              <a:gd name="connsiteX13" fmla="*/ 14474 w 46250"/>
                              <a:gd name="connsiteY13" fmla="*/ 23874 h 30482"/>
                              <a:gd name="connsiteX14" fmla="*/ 8951 w 46250"/>
                              <a:gd name="connsiteY14" fmla="*/ 22154 h 30482"/>
                              <a:gd name="connsiteX15" fmla="*/ 5963 w 46250"/>
                              <a:gd name="connsiteY15" fmla="*/ 14277 h 30482"/>
                              <a:gd name="connsiteX16" fmla="*/ 14655 w 46250"/>
                              <a:gd name="connsiteY16" fmla="*/ 7577 h 30482"/>
                              <a:gd name="connsiteX17" fmla="*/ 20179 w 46250"/>
                              <a:gd name="connsiteY17" fmla="*/ 11923 h 30482"/>
                              <a:gd name="connsiteX18" fmla="*/ 20269 w 46250"/>
                              <a:gd name="connsiteY18" fmla="*/ 19166 h 304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250" h="30482">
                                <a:moveTo>
                                  <a:pt x="24796" y="19709"/>
                                </a:moveTo>
                                <a:lnTo>
                                  <a:pt x="25158" y="16812"/>
                                </a:lnTo>
                                <a:cubicBezTo>
                                  <a:pt x="25883" y="10836"/>
                                  <a:pt x="29142" y="8120"/>
                                  <a:pt x="34484" y="8754"/>
                                </a:cubicBezTo>
                                <a:cubicBezTo>
                                  <a:pt x="40098" y="9478"/>
                                  <a:pt x="42905" y="13372"/>
                                  <a:pt x="42180" y="18985"/>
                                </a:cubicBezTo>
                                <a:cubicBezTo>
                                  <a:pt x="41365" y="24961"/>
                                  <a:pt x="38106" y="27496"/>
                                  <a:pt x="31496" y="26953"/>
                                </a:cubicBezTo>
                                <a:lnTo>
                                  <a:pt x="30772" y="32295"/>
                                </a:lnTo>
                                <a:cubicBezTo>
                                  <a:pt x="34394" y="32566"/>
                                  <a:pt x="36838" y="32295"/>
                                  <a:pt x="38921" y="31480"/>
                                </a:cubicBezTo>
                                <a:cubicBezTo>
                                  <a:pt x="43538" y="29850"/>
                                  <a:pt x="46255" y="25776"/>
                                  <a:pt x="47069" y="19891"/>
                                </a:cubicBezTo>
                                <a:cubicBezTo>
                                  <a:pt x="48156" y="10836"/>
                                  <a:pt x="43538" y="4408"/>
                                  <a:pt x="35118" y="3322"/>
                                </a:cubicBezTo>
                                <a:cubicBezTo>
                                  <a:pt x="29504" y="2597"/>
                                  <a:pt x="26154" y="4408"/>
                                  <a:pt x="23528" y="9297"/>
                                </a:cubicBezTo>
                                <a:cubicBezTo>
                                  <a:pt x="22442" y="5132"/>
                                  <a:pt x="19726" y="2597"/>
                                  <a:pt x="15199" y="2054"/>
                                </a:cubicBezTo>
                                <a:cubicBezTo>
                                  <a:pt x="7593" y="1058"/>
                                  <a:pt x="2251" y="5404"/>
                                  <a:pt x="1164" y="13734"/>
                                </a:cubicBezTo>
                                <a:cubicBezTo>
                                  <a:pt x="-13" y="22516"/>
                                  <a:pt x="4333" y="27768"/>
                                  <a:pt x="13750" y="29216"/>
                                </a:cubicBezTo>
                                <a:lnTo>
                                  <a:pt x="14474" y="23874"/>
                                </a:lnTo>
                                <a:cubicBezTo>
                                  <a:pt x="11758" y="23422"/>
                                  <a:pt x="10219" y="22969"/>
                                  <a:pt x="8951" y="22154"/>
                                </a:cubicBezTo>
                                <a:cubicBezTo>
                                  <a:pt x="6688" y="20524"/>
                                  <a:pt x="5511" y="17627"/>
                                  <a:pt x="5963" y="14277"/>
                                </a:cubicBezTo>
                                <a:cubicBezTo>
                                  <a:pt x="6597" y="9478"/>
                                  <a:pt x="9766" y="6943"/>
                                  <a:pt x="14655" y="7577"/>
                                </a:cubicBezTo>
                                <a:cubicBezTo>
                                  <a:pt x="17824" y="7939"/>
                                  <a:pt x="19545" y="9297"/>
                                  <a:pt x="20179" y="11923"/>
                                </a:cubicBezTo>
                                <a:cubicBezTo>
                                  <a:pt x="20631" y="13462"/>
                                  <a:pt x="20631" y="15454"/>
                                  <a:pt x="20269" y="191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 name="Freeform: Shape 37"/>
                        <wps:cNvSpPr/>
                        <wps:spPr>
                          <a:xfrm>
                            <a:off x="1685384" y="3291688"/>
                            <a:ext cx="46176" cy="32774"/>
                          </a:xfrm>
                          <a:custGeom>
                            <a:avLst/>
                            <a:gdLst>
                              <a:gd name="connsiteX0" fmla="*/ 46521 w 46176"/>
                              <a:gd name="connsiteY0" fmla="*/ 34669 h 32774"/>
                              <a:gd name="connsiteX1" fmla="*/ 47155 w 46176"/>
                              <a:gd name="connsiteY1" fmla="*/ 29599 h 32774"/>
                              <a:gd name="connsiteX2" fmla="*/ 30314 w 46176"/>
                              <a:gd name="connsiteY2" fmla="*/ 27426 h 32774"/>
                              <a:gd name="connsiteX3" fmla="*/ 36562 w 46176"/>
                              <a:gd name="connsiteY3" fmla="*/ 18100 h 32774"/>
                              <a:gd name="connsiteX4" fmla="*/ 21260 w 46176"/>
                              <a:gd name="connsiteY4" fmla="*/ 2165 h 32774"/>
                              <a:gd name="connsiteX5" fmla="*/ 1884 w 46176"/>
                              <a:gd name="connsiteY5" fmla="*/ 13664 h 32774"/>
                              <a:gd name="connsiteX6" fmla="*/ 6502 w 46176"/>
                              <a:gd name="connsiteY6" fmla="*/ 24710 h 32774"/>
                              <a:gd name="connsiteX7" fmla="*/ 1612 w 46176"/>
                              <a:gd name="connsiteY7" fmla="*/ 24076 h 32774"/>
                              <a:gd name="connsiteX8" fmla="*/ 978 w 46176"/>
                              <a:gd name="connsiteY8" fmla="*/ 28784 h 32774"/>
                              <a:gd name="connsiteX9" fmla="*/ 6682 w 46176"/>
                              <a:gd name="connsiteY9" fmla="*/ 15203 h 32774"/>
                              <a:gd name="connsiteX10" fmla="*/ 20536 w 46176"/>
                              <a:gd name="connsiteY10" fmla="*/ 7507 h 32774"/>
                              <a:gd name="connsiteX11" fmla="*/ 31491 w 46176"/>
                              <a:gd name="connsiteY11" fmla="*/ 18462 h 32774"/>
                              <a:gd name="connsiteX12" fmla="*/ 17910 w 46176"/>
                              <a:gd name="connsiteY12" fmla="*/ 25796 h 32774"/>
                              <a:gd name="connsiteX13" fmla="*/ 6682 w 46176"/>
                              <a:gd name="connsiteY13" fmla="*/ 15203 h 327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176" h="32774">
                                <a:moveTo>
                                  <a:pt x="46521" y="34669"/>
                                </a:moveTo>
                                <a:lnTo>
                                  <a:pt x="47155" y="29599"/>
                                </a:lnTo>
                                <a:lnTo>
                                  <a:pt x="30314" y="27426"/>
                                </a:lnTo>
                                <a:cubicBezTo>
                                  <a:pt x="34026" y="25162"/>
                                  <a:pt x="35928" y="22265"/>
                                  <a:pt x="36562" y="18100"/>
                                </a:cubicBezTo>
                                <a:cubicBezTo>
                                  <a:pt x="37648" y="9770"/>
                                  <a:pt x="31491" y="3433"/>
                                  <a:pt x="21260" y="2165"/>
                                </a:cubicBezTo>
                                <a:cubicBezTo>
                                  <a:pt x="10485" y="716"/>
                                  <a:pt x="3061" y="5153"/>
                                  <a:pt x="1884" y="13664"/>
                                </a:cubicBezTo>
                                <a:cubicBezTo>
                                  <a:pt x="1341" y="18010"/>
                                  <a:pt x="2880" y="21812"/>
                                  <a:pt x="6502" y="24710"/>
                                </a:cubicBezTo>
                                <a:lnTo>
                                  <a:pt x="1612" y="24076"/>
                                </a:lnTo>
                                <a:lnTo>
                                  <a:pt x="978" y="28784"/>
                                </a:lnTo>
                                <a:close/>
                                <a:moveTo>
                                  <a:pt x="6682" y="15203"/>
                                </a:moveTo>
                                <a:cubicBezTo>
                                  <a:pt x="7407" y="9499"/>
                                  <a:pt x="12839" y="6511"/>
                                  <a:pt x="20536" y="7507"/>
                                </a:cubicBezTo>
                                <a:cubicBezTo>
                                  <a:pt x="27869" y="8503"/>
                                  <a:pt x="32215" y="12758"/>
                                  <a:pt x="31491" y="18462"/>
                                </a:cubicBezTo>
                                <a:cubicBezTo>
                                  <a:pt x="30767" y="23895"/>
                                  <a:pt x="25515" y="26792"/>
                                  <a:pt x="17910" y="25796"/>
                                </a:cubicBezTo>
                                <a:cubicBezTo>
                                  <a:pt x="10304" y="24800"/>
                                  <a:pt x="5958" y="20635"/>
                                  <a:pt x="6682" y="1520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 name="Freeform: Shape 38"/>
                        <wps:cNvSpPr/>
                        <wps:spPr>
                          <a:xfrm>
                            <a:off x="1542011" y="3545383"/>
                            <a:ext cx="39929" cy="46867"/>
                          </a:xfrm>
                          <a:custGeom>
                            <a:avLst/>
                            <a:gdLst>
                              <a:gd name="connsiteX0" fmla="*/ 896 w 39929"/>
                              <a:gd name="connsiteY0" fmla="*/ 42759 h 46867"/>
                              <a:gd name="connsiteX1" fmla="*/ 32677 w 39929"/>
                              <a:gd name="connsiteY1" fmla="*/ 48916 h 46867"/>
                              <a:gd name="connsiteX2" fmla="*/ 33673 w 39929"/>
                              <a:gd name="connsiteY2" fmla="*/ 43846 h 46867"/>
                              <a:gd name="connsiteX3" fmla="*/ 13663 w 39929"/>
                              <a:gd name="connsiteY3" fmla="*/ 39953 h 46867"/>
                              <a:gd name="connsiteX4" fmla="*/ 6782 w 39929"/>
                              <a:gd name="connsiteY4" fmla="*/ 30808 h 46867"/>
                              <a:gd name="connsiteX5" fmla="*/ 14387 w 39929"/>
                              <a:gd name="connsiteY5" fmla="*/ 26191 h 46867"/>
                              <a:gd name="connsiteX6" fmla="*/ 36298 w 39929"/>
                              <a:gd name="connsiteY6" fmla="*/ 30446 h 46867"/>
                              <a:gd name="connsiteX7" fmla="*/ 37294 w 39929"/>
                              <a:gd name="connsiteY7" fmla="*/ 25376 h 46867"/>
                              <a:gd name="connsiteX8" fmla="*/ 17285 w 39929"/>
                              <a:gd name="connsiteY8" fmla="*/ 21482 h 46867"/>
                              <a:gd name="connsiteX9" fmla="*/ 10403 w 39929"/>
                              <a:gd name="connsiteY9" fmla="*/ 12338 h 46867"/>
                              <a:gd name="connsiteX10" fmla="*/ 17918 w 39929"/>
                              <a:gd name="connsiteY10" fmla="*/ 7720 h 46867"/>
                              <a:gd name="connsiteX11" fmla="*/ 39830 w 39929"/>
                              <a:gd name="connsiteY11" fmla="*/ 11976 h 46867"/>
                              <a:gd name="connsiteX12" fmla="*/ 40826 w 39929"/>
                              <a:gd name="connsiteY12" fmla="*/ 6905 h 46867"/>
                              <a:gd name="connsiteX13" fmla="*/ 16922 w 39929"/>
                              <a:gd name="connsiteY13" fmla="*/ 2288 h 46867"/>
                              <a:gd name="connsiteX14" fmla="*/ 6238 w 39929"/>
                              <a:gd name="connsiteY14" fmla="*/ 9803 h 46867"/>
                              <a:gd name="connsiteX15" fmla="*/ 9317 w 39929"/>
                              <a:gd name="connsiteY15" fmla="*/ 20487 h 46867"/>
                              <a:gd name="connsiteX16" fmla="*/ 2707 w 39929"/>
                              <a:gd name="connsiteY16" fmla="*/ 28092 h 46867"/>
                              <a:gd name="connsiteX17" fmla="*/ 6238 w 39929"/>
                              <a:gd name="connsiteY17" fmla="*/ 38866 h 46867"/>
                              <a:gd name="connsiteX18" fmla="*/ 1802 w 39929"/>
                              <a:gd name="connsiteY18" fmla="*/ 38051 h 468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9929" h="46867">
                                <a:moveTo>
                                  <a:pt x="896" y="42759"/>
                                </a:moveTo>
                                <a:lnTo>
                                  <a:pt x="32677" y="48916"/>
                                </a:lnTo>
                                <a:lnTo>
                                  <a:pt x="33673" y="43846"/>
                                </a:lnTo>
                                <a:lnTo>
                                  <a:pt x="13663" y="39953"/>
                                </a:lnTo>
                                <a:cubicBezTo>
                                  <a:pt x="9045" y="39047"/>
                                  <a:pt x="5967" y="34973"/>
                                  <a:pt x="6782" y="30808"/>
                                </a:cubicBezTo>
                                <a:cubicBezTo>
                                  <a:pt x="7506" y="27005"/>
                                  <a:pt x="10222" y="25376"/>
                                  <a:pt x="14387" y="26191"/>
                                </a:cubicBezTo>
                                <a:lnTo>
                                  <a:pt x="36298" y="30446"/>
                                </a:lnTo>
                                <a:lnTo>
                                  <a:pt x="37294" y="25376"/>
                                </a:lnTo>
                                <a:lnTo>
                                  <a:pt x="17285" y="21482"/>
                                </a:lnTo>
                                <a:cubicBezTo>
                                  <a:pt x="12667" y="20577"/>
                                  <a:pt x="9588" y="16412"/>
                                  <a:pt x="10403" y="12338"/>
                                </a:cubicBezTo>
                                <a:cubicBezTo>
                                  <a:pt x="11128" y="8626"/>
                                  <a:pt x="13844" y="6905"/>
                                  <a:pt x="17918" y="7720"/>
                                </a:cubicBezTo>
                                <a:lnTo>
                                  <a:pt x="39830" y="11976"/>
                                </a:lnTo>
                                <a:lnTo>
                                  <a:pt x="40826" y="6905"/>
                                </a:lnTo>
                                <a:lnTo>
                                  <a:pt x="16922" y="2288"/>
                                </a:lnTo>
                                <a:cubicBezTo>
                                  <a:pt x="11218" y="1201"/>
                                  <a:pt x="7415" y="3827"/>
                                  <a:pt x="6238" y="9803"/>
                                </a:cubicBezTo>
                                <a:cubicBezTo>
                                  <a:pt x="5424" y="14058"/>
                                  <a:pt x="6238" y="16774"/>
                                  <a:pt x="9317" y="20487"/>
                                </a:cubicBezTo>
                                <a:cubicBezTo>
                                  <a:pt x="5514" y="21663"/>
                                  <a:pt x="3522" y="24018"/>
                                  <a:pt x="2707" y="28092"/>
                                </a:cubicBezTo>
                                <a:cubicBezTo>
                                  <a:pt x="1892" y="32347"/>
                                  <a:pt x="2888" y="35426"/>
                                  <a:pt x="6238" y="38866"/>
                                </a:cubicBezTo>
                                <a:lnTo>
                                  <a:pt x="1802" y="380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 name="Freeform: Shape 39"/>
                        <wps:cNvSpPr/>
                        <wps:spPr>
                          <a:xfrm>
                            <a:off x="1539255" y="3528154"/>
                            <a:ext cx="45361" cy="13671"/>
                          </a:xfrm>
                          <a:custGeom>
                            <a:avLst/>
                            <a:gdLst>
                              <a:gd name="connsiteX0" fmla="*/ 14483 w 45361"/>
                              <a:gd name="connsiteY0" fmla="*/ 4464 h 13671"/>
                              <a:gd name="connsiteX1" fmla="*/ 13487 w 45361"/>
                              <a:gd name="connsiteY1" fmla="*/ 9534 h 13671"/>
                              <a:gd name="connsiteX2" fmla="*/ 45268 w 45361"/>
                              <a:gd name="connsiteY2" fmla="*/ 15691 h 13671"/>
                              <a:gd name="connsiteX3" fmla="*/ 46263 w 45361"/>
                              <a:gd name="connsiteY3" fmla="*/ 10621 h 13671"/>
                              <a:gd name="connsiteX4" fmla="*/ 1898 w 45361"/>
                              <a:gd name="connsiteY4" fmla="*/ 2019 h 13671"/>
                              <a:gd name="connsiteX5" fmla="*/ 902 w 45361"/>
                              <a:gd name="connsiteY5" fmla="*/ 7180 h 13671"/>
                              <a:gd name="connsiteX6" fmla="*/ 7330 w 45361"/>
                              <a:gd name="connsiteY6" fmla="*/ 8448 h 13671"/>
                              <a:gd name="connsiteX7" fmla="*/ 8326 w 45361"/>
                              <a:gd name="connsiteY7" fmla="*/ 3287 h 136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361" h="13671">
                                <a:moveTo>
                                  <a:pt x="14483" y="4464"/>
                                </a:moveTo>
                                <a:lnTo>
                                  <a:pt x="13487" y="9534"/>
                                </a:lnTo>
                                <a:lnTo>
                                  <a:pt x="45268" y="15691"/>
                                </a:lnTo>
                                <a:lnTo>
                                  <a:pt x="46263" y="10621"/>
                                </a:lnTo>
                                <a:close/>
                                <a:moveTo>
                                  <a:pt x="1898" y="2019"/>
                                </a:moveTo>
                                <a:lnTo>
                                  <a:pt x="902" y="7180"/>
                                </a:lnTo>
                                <a:lnTo>
                                  <a:pt x="7330" y="8448"/>
                                </a:lnTo>
                                <a:lnTo>
                                  <a:pt x="8326" y="328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0" name="Freeform: Shape 40"/>
                        <wps:cNvSpPr/>
                        <wps:spPr>
                          <a:xfrm>
                            <a:off x="1542144" y="3486215"/>
                            <a:ext cx="51247" cy="40495"/>
                          </a:xfrm>
                          <a:custGeom>
                            <a:avLst/>
                            <a:gdLst>
                              <a:gd name="connsiteX0" fmla="*/ 27251 w 51247"/>
                              <a:gd name="connsiteY0" fmla="*/ 33182 h 40495"/>
                              <a:gd name="connsiteX1" fmla="*/ 30058 w 51247"/>
                              <a:gd name="connsiteY1" fmla="*/ 18605 h 40495"/>
                              <a:gd name="connsiteX2" fmla="*/ 39384 w 51247"/>
                              <a:gd name="connsiteY2" fmla="*/ 12901 h 40495"/>
                              <a:gd name="connsiteX3" fmla="*/ 43368 w 51247"/>
                              <a:gd name="connsiteY3" fmla="*/ 13716 h 40495"/>
                              <a:gd name="connsiteX4" fmla="*/ 50883 w 51247"/>
                              <a:gd name="connsiteY4" fmla="*/ 13806 h 40495"/>
                              <a:gd name="connsiteX5" fmla="*/ 52150 w 51247"/>
                              <a:gd name="connsiteY5" fmla="*/ 7015 h 40495"/>
                              <a:gd name="connsiteX6" fmla="*/ 50702 w 51247"/>
                              <a:gd name="connsiteY6" fmla="*/ 6744 h 40495"/>
                              <a:gd name="connsiteX7" fmla="*/ 41376 w 51247"/>
                              <a:gd name="connsiteY7" fmla="*/ 7649 h 40495"/>
                              <a:gd name="connsiteX8" fmla="*/ 28700 w 51247"/>
                              <a:gd name="connsiteY8" fmla="*/ 11361 h 40495"/>
                              <a:gd name="connsiteX9" fmla="*/ 19465 w 51247"/>
                              <a:gd name="connsiteY9" fmla="*/ 2307 h 40495"/>
                              <a:gd name="connsiteX10" fmla="*/ 4887 w 51247"/>
                              <a:gd name="connsiteY10" fmla="*/ 13534 h 40495"/>
                              <a:gd name="connsiteX11" fmla="*/ 903 w 51247"/>
                              <a:gd name="connsiteY11" fmla="*/ 33906 h 40495"/>
                              <a:gd name="connsiteX12" fmla="*/ 45269 w 51247"/>
                              <a:gd name="connsiteY12" fmla="*/ 42507 h 40495"/>
                              <a:gd name="connsiteX13" fmla="*/ 46356 w 51247"/>
                              <a:gd name="connsiteY13" fmla="*/ 36894 h 40495"/>
                              <a:gd name="connsiteX14" fmla="*/ 22271 w 51247"/>
                              <a:gd name="connsiteY14" fmla="*/ 32186 h 40495"/>
                              <a:gd name="connsiteX15" fmla="*/ 6970 w 51247"/>
                              <a:gd name="connsiteY15" fmla="*/ 29289 h 40495"/>
                              <a:gd name="connsiteX16" fmla="*/ 9686 w 51247"/>
                              <a:gd name="connsiteY16" fmla="*/ 15617 h 40495"/>
                              <a:gd name="connsiteX17" fmla="*/ 12674 w 51247"/>
                              <a:gd name="connsiteY17" fmla="*/ 9460 h 40495"/>
                              <a:gd name="connsiteX18" fmla="*/ 19012 w 51247"/>
                              <a:gd name="connsiteY18" fmla="*/ 8374 h 40495"/>
                              <a:gd name="connsiteX19" fmla="*/ 24988 w 51247"/>
                              <a:gd name="connsiteY19" fmla="*/ 18514 h 40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247" h="40495">
                                <a:moveTo>
                                  <a:pt x="27251" y="33182"/>
                                </a:moveTo>
                                <a:lnTo>
                                  <a:pt x="30058" y="18605"/>
                                </a:lnTo>
                                <a:cubicBezTo>
                                  <a:pt x="31054" y="13534"/>
                                  <a:pt x="33951" y="11814"/>
                                  <a:pt x="39384" y="12901"/>
                                </a:cubicBezTo>
                                <a:lnTo>
                                  <a:pt x="43368" y="13716"/>
                                </a:lnTo>
                                <a:cubicBezTo>
                                  <a:pt x="46084" y="14168"/>
                                  <a:pt x="48800" y="14259"/>
                                  <a:pt x="50883" y="13806"/>
                                </a:cubicBezTo>
                                <a:lnTo>
                                  <a:pt x="52150" y="7015"/>
                                </a:lnTo>
                                <a:lnTo>
                                  <a:pt x="50702" y="6744"/>
                                </a:lnTo>
                                <a:cubicBezTo>
                                  <a:pt x="48981" y="8555"/>
                                  <a:pt x="47261" y="8555"/>
                                  <a:pt x="41376" y="7649"/>
                                </a:cubicBezTo>
                                <a:cubicBezTo>
                                  <a:pt x="34132" y="6201"/>
                                  <a:pt x="31597" y="6925"/>
                                  <a:pt x="28700" y="11361"/>
                                </a:cubicBezTo>
                                <a:cubicBezTo>
                                  <a:pt x="27161" y="5929"/>
                                  <a:pt x="24535" y="3303"/>
                                  <a:pt x="19465" y="2307"/>
                                </a:cubicBezTo>
                                <a:cubicBezTo>
                                  <a:pt x="11768" y="859"/>
                                  <a:pt x="6607" y="4752"/>
                                  <a:pt x="4887" y="13534"/>
                                </a:cubicBezTo>
                                <a:lnTo>
                                  <a:pt x="903" y="33906"/>
                                </a:lnTo>
                                <a:lnTo>
                                  <a:pt x="45269" y="42507"/>
                                </a:lnTo>
                                <a:lnTo>
                                  <a:pt x="46356" y="36894"/>
                                </a:lnTo>
                                <a:close/>
                                <a:moveTo>
                                  <a:pt x="22271" y="32186"/>
                                </a:moveTo>
                                <a:lnTo>
                                  <a:pt x="6970" y="29289"/>
                                </a:lnTo>
                                <a:lnTo>
                                  <a:pt x="9686" y="15617"/>
                                </a:lnTo>
                                <a:cubicBezTo>
                                  <a:pt x="10229" y="12448"/>
                                  <a:pt x="11135" y="10728"/>
                                  <a:pt x="12674" y="9460"/>
                                </a:cubicBezTo>
                                <a:cubicBezTo>
                                  <a:pt x="14304" y="8283"/>
                                  <a:pt x="16386" y="7830"/>
                                  <a:pt x="19012" y="8374"/>
                                </a:cubicBezTo>
                                <a:cubicBezTo>
                                  <a:pt x="24173" y="9370"/>
                                  <a:pt x="26165" y="12448"/>
                                  <a:pt x="24988" y="185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 name="Freeform: Shape 41"/>
                        <wps:cNvSpPr/>
                        <wps:spPr>
                          <a:xfrm>
                            <a:off x="1575540" y="3467742"/>
                            <a:ext cx="7152" cy="15391"/>
                          </a:xfrm>
                          <a:custGeom>
                            <a:avLst/>
                            <a:gdLst>
                              <a:gd name="connsiteX0" fmla="*/ 3715 w 7152"/>
                              <a:gd name="connsiteY0" fmla="*/ 1987 h 15391"/>
                              <a:gd name="connsiteX1" fmla="*/ 908 w 7152"/>
                              <a:gd name="connsiteY1" fmla="*/ 16473 h 15391"/>
                              <a:gd name="connsiteX2" fmla="*/ 5254 w 7152"/>
                              <a:gd name="connsiteY2" fmla="*/ 17379 h 15391"/>
                              <a:gd name="connsiteX3" fmla="*/ 8061 w 7152"/>
                              <a:gd name="connsiteY3" fmla="*/ 2892 h 15391"/>
                            </a:gdLst>
                            <a:ahLst/>
                            <a:cxnLst>
                              <a:cxn ang="0">
                                <a:pos x="connsiteX0" y="connsiteY0"/>
                              </a:cxn>
                              <a:cxn ang="0">
                                <a:pos x="connsiteX1" y="connsiteY1"/>
                              </a:cxn>
                              <a:cxn ang="0">
                                <a:pos x="connsiteX2" y="connsiteY2"/>
                              </a:cxn>
                              <a:cxn ang="0">
                                <a:pos x="connsiteX3" y="connsiteY3"/>
                              </a:cxn>
                            </a:cxnLst>
                            <a:rect l="l" t="t" r="r" b="b"/>
                            <a:pathLst>
                              <a:path w="7152" h="15391">
                                <a:moveTo>
                                  <a:pt x="3715" y="1987"/>
                                </a:moveTo>
                                <a:lnTo>
                                  <a:pt x="908" y="16473"/>
                                </a:lnTo>
                                <a:lnTo>
                                  <a:pt x="5254" y="17379"/>
                                </a:lnTo>
                                <a:lnTo>
                                  <a:pt x="8061" y="28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2" name="Freeform: Shape 42"/>
                        <wps:cNvSpPr/>
                        <wps:spPr>
                          <a:xfrm>
                            <a:off x="1557285" y="3438804"/>
                            <a:ext cx="44637" cy="17293"/>
                          </a:xfrm>
                          <a:custGeom>
                            <a:avLst/>
                            <a:gdLst>
                              <a:gd name="connsiteX0" fmla="*/ 13224 w 44637"/>
                              <a:gd name="connsiteY0" fmla="*/ 9762 h 17293"/>
                              <a:gd name="connsiteX1" fmla="*/ 44552 w 44637"/>
                              <a:gd name="connsiteY1" fmla="*/ 15828 h 17293"/>
                              <a:gd name="connsiteX2" fmla="*/ 45548 w 44637"/>
                              <a:gd name="connsiteY2" fmla="*/ 10486 h 17293"/>
                              <a:gd name="connsiteX3" fmla="*/ 1544 w 44637"/>
                              <a:gd name="connsiteY3" fmla="*/ 1975 h 17293"/>
                              <a:gd name="connsiteX4" fmla="*/ 910 w 44637"/>
                              <a:gd name="connsiteY4" fmla="*/ 5506 h 17293"/>
                              <a:gd name="connsiteX5" fmla="*/ 7429 w 44637"/>
                              <a:gd name="connsiteY5" fmla="*/ 18544 h 17293"/>
                              <a:gd name="connsiteX6" fmla="*/ 11323 w 44637"/>
                              <a:gd name="connsiteY6" fmla="*/ 19269 h 172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4637" h="17293">
                                <a:moveTo>
                                  <a:pt x="13224" y="9762"/>
                                </a:moveTo>
                                <a:lnTo>
                                  <a:pt x="44552" y="15828"/>
                                </a:lnTo>
                                <a:lnTo>
                                  <a:pt x="45548" y="10486"/>
                                </a:lnTo>
                                <a:lnTo>
                                  <a:pt x="1544" y="1975"/>
                                </a:lnTo>
                                <a:lnTo>
                                  <a:pt x="910" y="5506"/>
                                </a:lnTo>
                                <a:cubicBezTo>
                                  <a:pt x="7339" y="8675"/>
                                  <a:pt x="7973" y="10033"/>
                                  <a:pt x="7429" y="18544"/>
                                </a:cubicBezTo>
                                <a:lnTo>
                                  <a:pt x="11323" y="1926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a:off x="1563374" y="3397186"/>
                            <a:ext cx="46919" cy="35375"/>
                          </a:xfrm>
                          <a:custGeom>
                            <a:avLst/>
                            <a:gdLst>
                              <a:gd name="connsiteX0" fmla="*/ 42582 w 46919"/>
                              <a:gd name="connsiteY0" fmla="*/ 7634 h 35375"/>
                              <a:gd name="connsiteX1" fmla="*/ 38146 w 46919"/>
                              <a:gd name="connsiteY1" fmla="*/ 30360 h 35375"/>
                              <a:gd name="connsiteX2" fmla="*/ 30540 w 46919"/>
                              <a:gd name="connsiteY2" fmla="*/ 20672 h 35375"/>
                              <a:gd name="connsiteX3" fmla="*/ 28367 w 46919"/>
                              <a:gd name="connsiteY3" fmla="*/ 14062 h 35375"/>
                              <a:gd name="connsiteX4" fmla="*/ 16868 w 46919"/>
                              <a:gd name="connsiteY4" fmla="*/ 2202 h 35375"/>
                              <a:gd name="connsiteX5" fmla="*/ 6637 w 46919"/>
                              <a:gd name="connsiteY5" fmla="*/ 4556 h 35375"/>
                              <a:gd name="connsiteX6" fmla="*/ 1295 w 46919"/>
                              <a:gd name="connsiteY6" fmla="*/ 13700 h 35375"/>
                              <a:gd name="connsiteX7" fmla="*/ 4735 w 46919"/>
                              <a:gd name="connsiteY7" fmla="*/ 26648 h 35375"/>
                              <a:gd name="connsiteX8" fmla="*/ 13699 w 46919"/>
                              <a:gd name="connsiteY8" fmla="*/ 30812 h 35375"/>
                              <a:gd name="connsiteX9" fmla="*/ 14786 w 46919"/>
                              <a:gd name="connsiteY9" fmla="*/ 25470 h 35375"/>
                              <a:gd name="connsiteX10" fmla="*/ 8900 w 46919"/>
                              <a:gd name="connsiteY10" fmla="*/ 22935 h 35375"/>
                              <a:gd name="connsiteX11" fmla="*/ 6003 w 46919"/>
                              <a:gd name="connsiteY11" fmla="*/ 14787 h 35375"/>
                              <a:gd name="connsiteX12" fmla="*/ 15872 w 46919"/>
                              <a:gd name="connsiteY12" fmla="*/ 7725 h 35375"/>
                              <a:gd name="connsiteX13" fmla="*/ 23568 w 46919"/>
                              <a:gd name="connsiteY13" fmla="*/ 15330 h 35375"/>
                              <a:gd name="connsiteX14" fmla="*/ 25741 w 46919"/>
                              <a:gd name="connsiteY14" fmla="*/ 21577 h 35375"/>
                              <a:gd name="connsiteX15" fmla="*/ 42220 w 46919"/>
                              <a:gd name="connsiteY15" fmla="*/ 37331 h 35375"/>
                              <a:gd name="connsiteX16" fmla="*/ 47834 w 46919"/>
                              <a:gd name="connsiteY16" fmla="*/ 8630 h 35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919" h="35375">
                                <a:moveTo>
                                  <a:pt x="42582" y="7634"/>
                                </a:moveTo>
                                <a:lnTo>
                                  <a:pt x="38146" y="30360"/>
                                </a:lnTo>
                                <a:cubicBezTo>
                                  <a:pt x="34614" y="29092"/>
                                  <a:pt x="32713" y="26648"/>
                                  <a:pt x="30540" y="20672"/>
                                </a:cubicBezTo>
                                <a:lnTo>
                                  <a:pt x="28367" y="14062"/>
                                </a:lnTo>
                                <a:cubicBezTo>
                                  <a:pt x="26103" y="7272"/>
                                  <a:pt x="22301" y="3288"/>
                                  <a:pt x="16868" y="2202"/>
                                </a:cubicBezTo>
                                <a:cubicBezTo>
                                  <a:pt x="13246" y="1477"/>
                                  <a:pt x="9444" y="2383"/>
                                  <a:pt x="6637" y="4556"/>
                                </a:cubicBezTo>
                                <a:cubicBezTo>
                                  <a:pt x="3921" y="6548"/>
                                  <a:pt x="2110" y="9535"/>
                                  <a:pt x="1295" y="13700"/>
                                </a:cubicBezTo>
                                <a:cubicBezTo>
                                  <a:pt x="208" y="19042"/>
                                  <a:pt x="1476" y="23569"/>
                                  <a:pt x="4735" y="26648"/>
                                </a:cubicBezTo>
                                <a:cubicBezTo>
                                  <a:pt x="6727" y="28639"/>
                                  <a:pt x="9444" y="29816"/>
                                  <a:pt x="13699" y="30812"/>
                                </a:cubicBezTo>
                                <a:lnTo>
                                  <a:pt x="14786" y="25470"/>
                                </a:lnTo>
                                <a:cubicBezTo>
                                  <a:pt x="11888" y="24746"/>
                                  <a:pt x="10168" y="23931"/>
                                  <a:pt x="8900" y="22935"/>
                                </a:cubicBezTo>
                                <a:cubicBezTo>
                                  <a:pt x="6546" y="21034"/>
                                  <a:pt x="5369" y="17956"/>
                                  <a:pt x="6003" y="14787"/>
                                </a:cubicBezTo>
                                <a:cubicBezTo>
                                  <a:pt x="6908" y="9897"/>
                                  <a:pt x="11164" y="6819"/>
                                  <a:pt x="15872" y="7725"/>
                                </a:cubicBezTo>
                                <a:cubicBezTo>
                                  <a:pt x="19494" y="8449"/>
                                  <a:pt x="22120" y="11165"/>
                                  <a:pt x="23568" y="15330"/>
                                </a:cubicBezTo>
                                <a:lnTo>
                                  <a:pt x="25741" y="21577"/>
                                </a:lnTo>
                                <a:cubicBezTo>
                                  <a:pt x="29182" y="31537"/>
                                  <a:pt x="32804" y="34977"/>
                                  <a:pt x="42220" y="37331"/>
                                </a:cubicBezTo>
                                <a:lnTo>
                                  <a:pt x="47834" y="863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4" name="Freeform: Shape 44"/>
                        <wps:cNvSpPr/>
                        <wps:spPr>
                          <a:xfrm>
                            <a:off x="1570237" y="3364160"/>
                            <a:ext cx="45811" cy="31212"/>
                          </a:xfrm>
                          <a:custGeom>
                            <a:avLst/>
                            <a:gdLst>
                              <a:gd name="connsiteX0" fmla="*/ 15034 w 45811"/>
                              <a:gd name="connsiteY0" fmla="*/ 1950 h 31212"/>
                              <a:gd name="connsiteX1" fmla="*/ 1181 w 45811"/>
                              <a:gd name="connsiteY1" fmla="*/ 12091 h 31212"/>
                              <a:gd name="connsiteX2" fmla="*/ 5256 w 45811"/>
                              <a:gd name="connsiteY2" fmla="*/ 24767 h 31212"/>
                              <a:gd name="connsiteX3" fmla="*/ 22096 w 45811"/>
                              <a:gd name="connsiteY3" fmla="*/ 32191 h 31212"/>
                              <a:gd name="connsiteX4" fmla="*/ 38756 w 45811"/>
                              <a:gd name="connsiteY4" fmla="*/ 31557 h 31212"/>
                              <a:gd name="connsiteX5" fmla="*/ 46452 w 45811"/>
                              <a:gd name="connsiteY5" fmla="*/ 21869 h 31212"/>
                              <a:gd name="connsiteX6" fmla="*/ 34410 w 45811"/>
                              <a:gd name="connsiteY6" fmla="*/ 4757 h 31212"/>
                              <a:gd name="connsiteX7" fmla="*/ 18113 w 45811"/>
                              <a:gd name="connsiteY7" fmla="*/ 15441 h 31212"/>
                              <a:gd name="connsiteX8" fmla="*/ 20919 w 45811"/>
                              <a:gd name="connsiteY8" fmla="*/ 26215 h 31212"/>
                              <a:gd name="connsiteX9" fmla="*/ 5889 w 45811"/>
                              <a:gd name="connsiteY9" fmla="*/ 13358 h 31212"/>
                              <a:gd name="connsiteX10" fmla="*/ 13948 w 45811"/>
                              <a:gd name="connsiteY10" fmla="*/ 7383 h 31212"/>
                              <a:gd name="connsiteX11" fmla="*/ 22640 w 45811"/>
                              <a:gd name="connsiteY11" fmla="*/ 16980 h 31212"/>
                              <a:gd name="connsiteX12" fmla="*/ 33776 w 45811"/>
                              <a:gd name="connsiteY12" fmla="*/ 10371 h 31212"/>
                              <a:gd name="connsiteX13" fmla="*/ 41653 w 45811"/>
                              <a:gd name="connsiteY13" fmla="*/ 20873 h 31212"/>
                              <a:gd name="connsiteX14" fmla="*/ 30155 w 45811"/>
                              <a:gd name="connsiteY14" fmla="*/ 27754 h 31212"/>
                              <a:gd name="connsiteX15" fmla="*/ 22640 w 45811"/>
                              <a:gd name="connsiteY15" fmla="*/ 16980 h 312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811" h="31212">
                                <a:moveTo>
                                  <a:pt x="15034" y="1950"/>
                                </a:moveTo>
                                <a:cubicBezTo>
                                  <a:pt x="7610" y="1679"/>
                                  <a:pt x="2449" y="5481"/>
                                  <a:pt x="1181" y="12091"/>
                                </a:cubicBezTo>
                                <a:cubicBezTo>
                                  <a:pt x="276" y="16799"/>
                                  <a:pt x="1724" y="21507"/>
                                  <a:pt x="5256" y="24767"/>
                                </a:cubicBezTo>
                                <a:cubicBezTo>
                                  <a:pt x="8968" y="28388"/>
                                  <a:pt x="14219" y="30652"/>
                                  <a:pt x="22096" y="32191"/>
                                </a:cubicBezTo>
                                <a:cubicBezTo>
                                  <a:pt x="29611" y="33640"/>
                                  <a:pt x="34410" y="33458"/>
                                  <a:pt x="38756" y="31557"/>
                                </a:cubicBezTo>
                                <a:cubicBezTo>
                                  <a:pt x="42831" y="30018"/>
                                  <a:pt x="45456" y="26577"/>
                                  <a:pt x="46452" y="21869"/>
                                </a:cubicBezTo>
                                <a:cubicBezTo>
                                  <a:pt x="47991" y="13540"/>
                                  <a:pt x="43012" y="6477"/>
                                  <a:pt x="34410" y="4757"/>
                                </a:cubicBezTo>
                                <a:cubicBezTo>
                                  <a:pt x="26261" y="3218"/>
                                  <a:pt x="19561" y="7654"/>
                                  <a:pt x="18113" y="15441"/>
                                </a:cubicBezTo>
                                <a:cubicBezTo>
                                  <a:pt x="17298" y="19606"/>
                                  <a:pt x="18113" y="23227"/>
                                  <a:pt x="20919" y="26215"/>
                                </a:cubicBezTo>
                                <a:cubicBezTo>
                                  <a:pt x="10145" y="24042"/>
                                  <a:pt x="4712" y="19425"/>
                                  <a:pt x="5889" y="13358"/>
                                </a:cubicBezTo>
                                <a:cubicBezTo>
                                  <a:pt x="6614" y="9556"/>
                                  <a:pt x="9602" y="7383"/>
                                  <a:pt x="13948" y="7383"/>
                                </a:cubicBezTo>
                                <a:close/>
                                <a:moveTo>
                                  <a:pt x="22640" y="16980"/>
                                </a:moveTo>
                                <a:cubicBezTo>
                                  <a:pt x="23635" y="11819"/>
                                  <a:pt x="27891" y="9284"/>
                                  <a:pt x="33776" y="10371"/>
                                </a:cubicBezTo>
                                <a:cubicBezTo>
                                  <a:pt x="39299" y="11457"/>
                                  <a:pt x="42559" y="15984"/>
                                  <a:pt x="41653" y="20873"/>
                                </a:cubicBezTo>
                                <a:cubicBezTo>
                                  <a:pt x="40658" y="25853"/>
                                  <a:pt x="35768" y="28841"/>
                                  <a:pt x="30155" y="27754"/>
                                </a:cubicBezTo>
                                <a:cubicBezTo>
                                  <a:pt x="24722" y="26668"/>
                                  <a:pt x="21644" y="22231"/>
                                  <a:pt x="22640" y="1698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5" name="Freeform: Shape 45"/>
                        <wps:cNvSpPr/>
                        <wps:spPr>
                          <a:xfrm>
                            <a:off x="1599152" y="3346143"/>
                            <a:ext cx="7152" cy="15391"/>
                          </a:xfrm>
                          <a:custGeom>
                            <a:avLst/>
                            <a:gdLst>
                              <a:gd name="connsiteX0" fmla="*/ 3728 w 7152"/>
                              <a:gd name="connsiteY0" fmla="*/ 1918 h 15391"/>
                              <a:gd name="connsiteX1" fmla="*/ 922 w 7152"/>
                              <a:gd name="connsiteY1" fmla="*/ 16404 h 15391"/>
                              <a:gd name="connsiteX2" fmla="*/ 5268 w 7152"/>
                              <a:gd name="connsiteY2" fmla="*/ 17310 h 15391"/>
                              <a:gd name="connsiteX3" fmla="*/ 8075 w 7152"/>
                              <a:gd name="connsiteY3" fmla="*/ 2823 h 15391"/>
                            </a:gdLst>
                            <a:ahLst/>
                            <a:cxnLst>
                              <a:cxn ang="0">
                                <a:pos x="connsiteX0" y="connsiteY0"/>
                              </a:cxn>
                              <a:cxn ang="0">
                                <a:pos x="connsiteX1" y="connsiteY1"/>
                              </a:cxn>
                              <a:cxn ang="0">
                                <a:pos x="connsiteX2" y="connsiteY2"/>
                              </a:cxn>
                              <a:cxn ang="0">
                                <a:pos x="connsiteX3" y="connsiteY3"/>
                              </a:cxn>
                            </a:cxnLst>
                            <a:rect l="l" t="t" r="r" b="b"/>
                            <a:pathLst>
                              <a:path w="7152" h="15391">
                                <a:moveTo>
                                  <a:pt x="3728" y="1918"/>
                                </a:moveTo>
                                <a:lnTo>
                                  <a:pt x="922" y="16404"/>
                                </a:lnTo>
                                <a:lnTo>
                                  <a:pt x="5268" y="17310"/>
                                </a:lnTo>
                                <a:lnTo>
                                  <a:pt x="8075" y="282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6" name="Freeform: Shape 46"/>
                        <wps:cNvSpPr/>
                        <wps:spPr>
                          <a:xfrm>
                            <a:off x="1580237" y="3310869"/>
                            <a:ext cx="46219" cy="31762"/>
                          </a:xfrm>
                          <a:custGeom>
                            <a:avLst/>
                            <a:gdLst>
                              <a:gd name="connsiteX0" fmla="*/ 24493 w 46219"/>
                              <a:gd name="connsiteY0" fmla="*/ 20574 h 31762"/>
                              <a:gd name="connsiteX1" fmla="*/ 24584 w 46219"/>
                              <a:gd name="connsiteY1" fmla="*/ 19850 h 31762"/>
                              <a:gd name="connsiteX2" fmla="*/ 25036 w 46219"/>
                              <a:gd name="connsiteY2" fmla="*/ 17586 h 31762"/>
                              <a:gd name="connsiteX3" fmla="*/ 34905 w 46219"/>
                              <a:gd name="connsiteY3" fmla="*/ 10162 h 31762"/>
                              <a:gd name="connsiteX4" fmla="*/ 41968 w 46219"/>
                              <a:gd name="connsiteY4" fmla="*/ 20755 h 31762"/>
                              <a:gd name="connsiteX5" fmla="*/ 30831 w 46219"/>
                              <a:gd name="connsiteY5" fmla="*/ 28179 h 31762"/>
                              <a:gd name="connsiteX6" fmla="*/ 29745 w 46219"/>
                              <a:gd name="connsiteY6" fmla="*/ 33431 h 31762"/>
                              <a:gd name="connsiteX7" fmla="*/ 37893 w 46219"/>
                              <a:gd name="connsiteY7" fmla="*/ 33069 h 31762"/>
                              <a:gd name="connsiteX8" fmla="*/ 46767 w 46219"/>
                              <a:gd name="connsiteY8" fmla="*/ 21932 h 31762"/>
                              <a:gd name="connsiteX9" fmla="*/ 35901 w 46219"/>
                              <a:gd name="connsiteY9" fmla="*/ 4729 h 31762"/>
                              <a:gd name="connsiteX10" fmla="*/ 23950 w 46219"/>
                              <a:gd name="connsiteY10" fmla="*/ 9981 h 31762"/>
                              <a:gd name="connsiteX11" fmla="*/ 16073 w 46219"/>
                              <a:gd name="connsiteY11" fmla="*/ 2194 h 31762"/>
                              <a:gd name="connsiteX12" fmla="*/ 1314 w 46219"/>
                              <a:gd name="connsiteY12" fmla="*/ 12969 h 31762"/>
                              <a:gd name="connsiteX13" fmla="*/ 12904 w 46219"/>
                              <a:gd name="connsiteY13" fmla="*/ 29266 h 31762"/>
                              <a:gd name="connsiteX14" fmla="*/ 13990 w 46219"/>
                              <a:gd name="connsiteY14" fmla="*/ 23924 h 31762"/>
                              <a:gd name="connsiteX15" fmla="*/ 8648 w 46219"/>
                              <a:gd name="connsiteY15" fmla="*/ 21842 h 31762"/>
                              <a:gd name="connsiteX16" fmla="*/ 6022 w 46219"/>
                              <a:gd name="connsiteY16" fmla="*/ 13784 h 31762"/>
                              <a:gd name="connsiteX17" fmla="*/ 15167 w 46219"/>
                              <a:gd name="connsiteY17" fmla="*/ 7717 h 31762"/>
                              <a:gd name="connsiteX18" fmla="*/ 20419 w 46219"/>
                              <a:gd name="connsiteY18" fmla="*/ 12335 h 31762"/>
                              <a:gd name="connsiteX19" fmla="*/ 20056 w 46219"/>
                              <a:gd name="connsiteY19" fmla="*/ 19669 h 317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219" h="31762">
                                <a:moveTo>
                                  <a:pt x="24493" y="20574"/>
                                </a:moveTo>
                                <a:lnTo>
                                  <a:pt x="24584" y="19850"/>
                                </a:lnTo>
                                <a:lnTo>
                                  <a:pt x="25036" y="17586"/>
                                </a:lnTo>
                                <a:cubicBezTo>
                                  <a:pt x="26213" y="11792"/>
                                  <a:pt x="29563" y="9075"/>
                                  <a:pt x="34905" y="10162"/>
                                </a:cubicBezTo>
                                <a:cubicBezTo>
                                  <a:pt x="40338" y="11248"/>
                                  <a:pt x="43054" y="15323"/>
                                  <a:pt x="41968" y="20755"/>
                                </a:cubicBezTo>
                                <a:cubicBezTo>
                                  <a:pt x="40791" y="26731"/>
                                  <a:pt x="37260" y="28994"/>
                                  <a:pt x="30831" y="28179"/>
                                </a:cubicBezTo>
                                <a:lnTo>
                                  <a:pt x="29745" y="33431"/>
                                </a:lnTo>
                                <a:cubicBezTo>
                                  <a:pt x="33366" y="33793"/>
                                  <a:pt x="35720" y="33793"/>
                                  <a:pt x="37893" y="33069"/>
                                </a:cubicBezTo>
                                <a:cubicBezTo>
                                  <a:pt x="42602" y="31620"/>
                                  <a:pt x="45589" y="27817"/>
                                  <a:pt x="46767" y="21932"/>
                                </a:cubicBezTo>
                                <a:cubicBezTo>
                                  <a:pt x="48487" y="13059"/>
                                  <a:pt x="44231" y="6359"/>
                                  <a:pt x="35901" y="4729"/>
                                </a:cubicBezTo>
                                <a:cubicBezTo>
                                  <a:pt x="30288" y="3643"/>
                                  <a:pt x="26757" y="5182"/>
                                  <a:pt x="23950" y="9981"/>
                                </a:cubicBezTo>
                                <a:cubicBezTo>
                                  <a:pt x="23135" y="5725"/>
                                  <a:pt x="20509" y="3009"/>
                                  <a:pt x="16073" y="2194"/>
                                </a:cubicBezTo>
                                <a:cubicBezTo>
                                  <a:pt x="8467" y="746"/>
                                  <a:pt x="2944" y="4820"/>
                                  <a:pt x="1314" y="12969"/>
                                </a:cubicBezTo>
                                <a:cubicBezTo>
                                  <a:pt x="-406" y="21751"/>
                                  <a:pt x="3578" y="27274"/>
                                  <a:pt x="12904" y="29266"/>
                                </a:cubicBezTo>
                                <a:lnTo>
                                  <a:pt x="13990" y="23924"/>
                                </a:lnTo>
                                <a:cubicBezTo>
                                  <a:pt x="11365" y="23290"/>
                                  <a:pt x="9825" y="22747"/>
                                  <a:pt x="8648" y="21842"/>
                                </a:cubicBezTo>
                                <a:cubicBezTo>
                                  <a:pt x="6385" y="20121"/>
                                  <a:pt x="5389" y="17224"/>
                                  <a:pt x="6022" y="13784"/>
                                </a:cubicBezTo>
                                <a:cubicBezTo>
                                  <a:pt x="6928" y="9075"/>
                                  <a:pt x="10368" y="6812"/>
                                  <a:pt x="15167" y="7717"/>
                                </a:cubicBezTo>
                                <a:cubicBezTo>
                                  <a:pt x="18246" y="8351"/>
                                  <a:pt x="19966" y="9800"/>
                                  <a:pt x="20419" y="12335"/>
                                </a:cubicBezTo>
                                <a:cubicBezTo>
                                  <a:pt x="20781" y="13874"/>
                                  <a:pt x="20690" y="15956"/>
                                  <a:pt x="20056" y="1966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7" name="Freeform: Shape 47"/>
                        <wps:cNvSpPr/>
                        <wps:spPr>
                          <a:xfrm>
                            <a:off x="1596875" y="3277726"/>
                            <a:ext cx="45995" cy="34594"/>
                          </a:xfrm>
                          <a:custGeom>
                            <a:avLst/>
                            <a:gdLst>
                              <a:gd name="connsiteX0" fmla="*/ 45927 w 45995"/>
                              <a:gd name="connsiteY0" fmla="*/ 36482 h 34594"/>
                              <a:gd name="connsiteX1" fmla="*/ 46923 w 45995"/>
                              <a:gd name="connsiteY1" fmla="*/ 31411 h 34594"/>
                              <a:gd name="connsiteX2" fmla="*/ 30354 w 45995"/>
                              <a:gd name="connsiteY2" fmla="*/ 28242 h 34594"/>
                              <a:gd name="connsiteX3" fmla="*/ 37054 w 45995"/>
                              <a:gd name="connsiteY3" fmla="*/ 19279 h 34594"/>
                              <a:gd name="connsiteX4" fmla="*/ 22839 w 45995"/>
                              <a:gd name="connsiteY4" fmla="*/ 2438 h 34594"/>
                              <a:gd name="connsiteX5" fmla="*/ 2829 w 45995"/>
                              <a:gd name="connsiteY5" fmla="*/ 12760 h 34594"/>
                              <a:gd name="connsiteX6" fmla="*/ 6632 w 45995"/>
                              <a:gd name="connsiteY6" fmla="*/ 23987 h 34594"/>
                              <a:gd name="connsiteX7" fmla="*/ 1833 w 45995"/>
                              <a:gd name="connsiteY7" fmla="*/ 23082 h 34594"/>
                              <a:gd name="connsiteX8" fmla="*/ 928 w 45995"/>
                              <a:gd name="connsiteY8" fmla="*/ 27790 h 34594"/>
                              <a:gd name="connsiteX9" fmla="*/ 7447 w 45995"/>
                              <a:gd name="connsiteY9" fmla="*/ 14571 h 34594"/>
                              <a:gd name="connsiteX10" fmla="*/ 21752 w 45995"/>
                              <a:gd name="connsiteY10" fmla="*/ 7690 h 34594"/>
                              <a:gd name="connsiteX11" fmla="*/ 32074 w 45995"/>
                              <a:gd name="connsiteY11" fmla="*/ 19370 h 34594"/>
                              <a:gd name="connsiteX12" fmla="*/ 18040 w 45995"/>
                              <a:gd name="connsiteY12" fmla="*/ 25798 h 34594"/>
                              <a:gd name="connsiteX13" fmla="*/ 7447 w 45995"/>
                              <a:gd name="connsiteY13" fmla="*/ 14571 h 345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995" h="34594">
                                <a:moveTo>
                                  <a:pt x="45927" y="36482"/>
                                </a:moveTo>
                                <a:lnTo>
                                  <a:pt x="46923" y="31411"/>
                                </a:lnTo>
                                <a:lnTo>
                                  <a:pt x="30354" y="28242"/>
                                </a:lnTo>
                                <a:cubicBezTo>
                                  <a:pt x="34157" y="26160"/>
                                  <a:pt x="36239" y="23444"/>
                                  <a:pt x="37054" y="19279"/>
                                </a:cubicBezTo>
                                <a:cubicBezTo>
                                  <a:pt x="38684" y="10949"/>
                                  <a:pt x="32980" y="4430"/>
                                  <a:pt x="22839" y="2438"/>
                                </a:cubicBezTo>
                                <a:cubicBezTo>
                                  <a:pt x="12155" y="356"/>
                                  <a:pt x="4459" y="4249"/>
                                  <a:pt x="2829" y="12760"/>
                                </a:cubicBezTo>
                                <a:cubicBezTo>
                                  <a:pt x="2014" y="17106"/>
                                  <a:pt x="3191" y="20909"/>
                                  <a:pt x="6632" y="23987"/>
                                </a:cubicBezTo>
                                <a:lnTo>
                                  <a:pt x="1833" y="23082"/>
                                </a:lnTo>
                                <a:lnTo>
                                  <a:pt x="928" y="27790"/>
                                </a:lnTo>
                                <a:close/>
                                <a:moveTo>
                                  <a:pt x="7447" y="14571"/>
                                </a:moveTo>
                                <a:cubicBezTo>
                                  <a:pt x="8533" y="8957"/>
                                  <a:pt x="14147" y="6151"/>
                                  <a:pt x="21752" y="7690"/>
                                </a:cubicBezTo>
                                <a:cubicBezTo>
                                  <a:pt x="28996" y="9048"/>
                                  <a:pt x="33161" y="13756"/>
                                  <a:pt x="32074" y="19370"/>
                                </a:cubicBezTo>
                                <a:cubicBezTo>
                                  <a:pt x="30988" y="24711"/>
                                  <a:pt x="25555" y="27247"/>
                                  <a:pt x="18040" y="25798"/>
                                </a:cubicBezTo>
                                <a:cubicBezTo>
                                  <a:pt x="10525" y="24349"/>
                                  <a:pt x="6360" y="19913"/>
                                  <a:pt x="7447" y="1457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8" name="Freeform: Shape 48"/>
                        <wps:cNvSpPr/>
                        <wps:spPr>
                          <a:xfrm>
                            <a:off x="1061914" y="3377929"/>
                            <a:ext cx="48711" cy="50682"/>
                          </a:xfrm>
                          <a:custGeom>
                            <a:avLst/>
                            <a:gdLst>
                              <a:gd name="connsiteX0" fmla="*/ 620 w 48711"/>
                              <a:gd name="connsiteY0" fmla="*/ 37517 h 50682"/>
                              <a:gd name="connsiteX1" fmla="*/ 29232 w 48711"/>
                              <a:gd name="connsiteY1" fmla="*/ 52637 h 50682"/>
                              <a:gd name="connsiteX2" fmla="*/ 31676 w 48711"/>
                              <a:gd name="connsiteY2" fmla="*/ 48020 h 50682"/>
                              <a:gd name="connsiteX3" fmla="*/ 13659 w 48711"/>
                              <a:gd name="connsiteY3" fmla="*/ 38513 h 50682"/>
                              <a:gd name="connsiteX4" fmla="*/ 9675 w 48711"/>
                              <a:gd name="connsiteY4" fmla="*/ 27829 h 50682"/>
                              <a:gd name="connsiteX5" fmla="*/ 18367 w 48711"/>
                              <a:gd name="connsiteY5" fmla="*/ 25475 h 50682"/>
                              <a:gd name="connsiteX6" fmla="*/ 38105 w 48711"/>
                              <a:gd name="connsiteY6" fmla="*/ 35978 h 50682"/>
                              <a:gd name="connsiteX7" fmla="*/ 40459 w 48711"/>
                              <a:gd name="connsiteY7" fmla="*/ 31360 h 50682"/>
                              <a:gd name="connsiteX8" fmla="*/ 22441 w 48711"/>
                              <a:gd name="connsiteY8" fmla="*/ 21854 h 50682"/>
                              <a:gd name="connsiteX9" fmla="*/ 18548 w 48711"/>
                              <a:gd name="connsiteY9" fmla="*/ 11170 h 50682"/>
                              <a:gd name="connsiteX10" fmla="*/ 27149 w 48711"/>
                              <a:gd name="connsiteY10" fmla="*/ 8816 h 50682"/>
                              <a:gd name="connsiteX11" fmla="*/ 46887 w 48711"/>
                              <a:gd name="connsiteY11" fmla="*/ 19319 h 50682"/>
                              <a:gd name="connsiteX12" fmla="*/ 49332 w 48711"/>
                              <a:gd name="connsiteY12" fmla="*/ 14701 h 50682"/>
                              <a:gd name="connsiteX13" fmla="*/ 27783 w 48711"/>
                              <a:gd name="connsiteY13" fmla="*/ 3293 h 50682"/>
                              <a:gd name="connsiteX14" fmla="*/ 15379 w 48711"/>
                              <a:gd name="connsiteY14" fmla="*/ 7367 h 50682"/>
                              <a:gd name="connsiteX15" fmla="*/ 15107 w 48711"/>
                              <a:gd name="connsiteY15" fmla="*/ 18594 h 50682"/>
                              <a:gd name="connsiteX16" fmla="*/ 6687 w 48711"/>
                              <a:gd name="connsiteY16" fmla="*/ 23846 h 50682"/>
                              <a:gd name="connsiteX17" fmla="*/ 6868 w 48711"/>
                              <a:gd name="connsiteY17" fmla="*/ 35344 h 50682"/>
                              <a:gd name="connsiteX18" fmla="*/ 2884 w 48711"/>
                              <a:gd name="connsiteY18" fmla="*/ 33262 h 506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11" h="50682">
                                <a:moveTo>
                                  <a:pt x="620" y="37517"/>
                                </a:moveTo>
                                <a:lnTo>
                                  <a:pt x="29232" y="52637"/>
                                </a:lnTo>
                                <a:lnTo>
                                  <a:pt x="31676" y="48020"/>
                                </a:lnTo>
                                <a:lnTo>
                                  <a:pt x="13659" y="38513"/>
                                </a:lnTo>
                                <a:cubicBezTo>
                                  <a:pt x="9494" y="36249"/>
                                  <a:pt x="7773" y="31541"/>
                                  <a:pt x="9675" y="27829"/>
                                </a:cubicBezTo>
                                <a:cubicBezTo>
                                  <a:pt x="11485" y="24389"/>
                                  <a:pt x="14654" y="23574"/>
                                  <a:pt x="18367" y="25475"/>
                                </a:cubicBezTo>
                                <a:lnTo>
                                  <a:pt x="38105" y="35978"/>
                                </a:lnTo>
                                <a:lnTo>
                                  <a:pt x="40459" y="31360"/>
                                </a:lnTo>
                                <a:lnTo>
                                  <a:pt x="22441" y="21854"/>
                                </a:lnTo>
                                <a:cubicBezTo>
                                  <a:pt x="18276" y="19590"/>
                                  <a:pt x="16556" y="14882"/>
                                  <a:pt x="18548" y="11170"/>
                                </a:cubicBezTo>
                                <a:cubicBezTo>
                                  <a:pt x="20268" y="7820"/>
                                  <a:pt x="23528" y="6914"/>
                                  <a:pt x="27149" y="8816"/>
                                </a:cubicBezTo>
                                <a:lnTo>
                                  <a:pt x="46887" y="19319"/>
                                </a:lnTo>
                                <a:lnTo>
                                  <a:pt x="49332" y="14701"/>
                                </a:lnTo>
                                <a:lnTo>
                                  <a:pt x="27783" y="3293"/>
                                </a:lnTo>
                                <a:cubicBezTo>
                                  <a:pt x="22713" y="577"/>
                                  <a:pt x="18186" y="2025"/>
                                  <a:pt x="15379" y="7367"/>
                                </a:cubicBezTo>
                                <a:cubicBezTo>
                                  <a:pt x="13387" y="11260"/>
                                  <a:pt x="13296" y="14158"/>
                                  <a:pt x="15107" y="18594"/>
                                </a:cubicBezTo>
                                <a:cubicBezTo>
                                  <a:pt x="11214" y="18594"/>
                                  <a:pt x="8588" y="20224"/>
                                  <a:pt x="6687" y="23846"/>
                                </a:cubicBezTo>
                                <a:cubicBezTo>
                                  <a:pt x="4604" y="27739"/>
                                  <a:pt x="4695" y="31089"/>
                                  <a:pt x="6868" y="35344"/>
                                </a:cubicBezTo>
                                <a:lnTo>
                                  <a:pt x="2884" y="332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9" name="Freeform: Shape 49"/>
                        <wps:cNvSpPr/>
                        <wps:spPr>
                          <a:xfrm>
                            <a:off x="1074617" y="3357495"/>
                            <a:ext cx="42373" cy="25622"/>
                          </a:xfrm>
                          <a:custGeom>
                            <a:avLst/>
                            <a:gdLst>
                              <a:gd name="connsiteX0" fmla="*/ 14397 w 42373"/>
                              <a:gd name="connsiteY0" fmla="*/ 7904 h 25622"/>
                              <a:gd name="connsiteX1" fmla="*/ 12042 w 42373"/>
                              <a:gd name="connsiteY1" fmla="*/ 12431 h 25622"/>
                              <a:gd name="connsiteX2" fmla="*/ 40654 w 42373"/>
                              <a:gd name="connsiteY2" fmla="*/ 27552 h 25622"/>
                              <a:gd name="connsiteX3" fmla="*/ 43008 w 42373"/>
                              <a:gd name="connsiteY3" fmla="*/ 23025 h 25622"/>
                              <a:gd name="connsiteX4" fmla="*/ 3079 w 42373"/>
                              <a:gd name="connsiteY4" fmla="*/ 1929 h 25622"/>
                              <a:gd name="connsiteX5" fmla="*/ 634 w 42373"/>
                              <a:gd name="connsiteY5" fmla="*/ 6546 h 25622"/>
                              <a:gd name="connsiteX6" fmla="*/ 6429 w 42373"/>
                              <a:gd name="connsiteY6" fmla="*/ 9534 h 25622"/>
                              <a:gd name="connsiteX7" fmla="*/ 8873 w 42373"/>
                              <a:gd name="connsiteY7" fmla="*/ 4917 h 256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2373" h="25622">
                                <a:moveTo>
                                  <a:pt x="14397" y="7904"/>
                                </a:moveTo>
                                <a:lnTo>
                                  <a:pt x="12042" y="12431"/>
                                </a:lnTo>
                                <a:lnTo>
                                  <a:pt x="40654" y="27552"/>
                                </a:lnTo>
                                <a:lnTo>
                                  <a:pt x="43008" y="23025"/>
                                </a:lnTo>
                                <a:close/>
                                <a:moveTo>
                                  <a:pt x="3079" y="1929"/>
                                </a:moveTo>
                                <a:lnTo>
                                  <a:pt x="634" y="6546"/>
                                </a:lnTo>
                                <a:lnTo>
                                  <a:pt x="6429" y="9534"/>
                                </a:lnTo>
                                <a:lnTo>
                                  <a:pt x="8873" y="49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0" name="Freeform: Shape 50"/>
                        <wps:cNvSpPr/>
                        <wps:spPr>
                          <a:xfrm>
                            <a:off x="1081858" y="3321952"/>
                            <a:ext cx="56860" cy="47583"/>
                          </a:xfrm>
                          <a:custGeom>
                            <a:avLst/>
                            <a:gdLst>
                              <a:gd name="connsiteX0" fmla="*/ 25990 w 56860"/>
                              <a:gd name="connsiteY0" fmla="*/ 35381 h 47583"/>
                              <a:gd name="connsiteX1" fmla="*/ 32961 w 56860"/>
                              <a:gd name="connsiteY1" fmla="*/ 22253 h 47583"/>
                              <a:gd name="connsiteX2" fmla="*/ 43555 w 56860"/>
                              <a:gd name="connsiteY2" fmla="*/ 19446 h 47583"/>
                              <a:gd name="connsiteX3" fmla="*/ 47086 w 56860"/>
                              <a:gd name="connsiteY3" fmla="*/ 21347 h 47583"/>
                              <a:gd name="connsiteX4" fmla="*/ 54239 w 56860"/>
                              <a:gd name="connsiteY4" fmla="*/ 23701 h 47583"/>
                              <a:gd name="connsiteX5" fmla="*/ 57498 w 56860"/>
                              <a:gd name="connsiteY5" fmla="*/ 17545 h 47583"/>
                              <a:gd name="connsiteX6" fmla="*/ 56231 w 56860"/>
                              <a:gd name="connsiteY6" fmla="*/ 16911 h 47583"/>
                              <a:gd name="connsiteX7" fmla="*/ 46905 w 56860"/>
                              <a:gd name="connsiteY7" fmla="*/ 15009 h 47583"/>
                              <a:gd name="connsiteX8" fmla="*/ 33776 w 56860"/>
                              <a:gd name="connsiteY8" fmla="*/ 14919 h 47583"/>
                              <a:gd name="connsiteX9" fmla="*/ 27438 w 56860"/>
                              <a:gd name="connsiteY9" fmla="*/ 3601 h 47583"/>
                              <a:gd name="connsiteX10" fmla="*/ 10326 w 56860"/>
                              <a:gd name="connsiteY10" fmla="*/ 10120 h 47583"/>
                              <a:gd name="connsiteX11" fmla="*/ 638 w 56860"/>
                              <a:gd name="connsiteY11" fmla="*/ 28409 h 47583"/>
                              <a:gd name="connsiteX12" fmla="*/ 40567 w 56860"/>
                              <a:gd name="connsiteY12" fmla="*/ 49505 h 47583"/>
                              <a:gd name="connsiteX13" fmla="*/ 43193 w 56860"/>
                              <a:gd name="connsiteY13" fmla="*/ 44526 h 47583"/>
                              <a:gd name="connsiteX14" fmla="*/ 21463 w 56860"/>
                              <a:gd name="connsiteY14" fmla="*/ 33027 h 47583"/>
                              <a:gd name="connsiteX15" fmla="*/ 7700 w 56860"/>
                              <a:gd name="connsiteY15" fmla="*/ 25784 h 47583"/>
                              <a:gd name="connsiteX16" fmla="*/ 14219 w 56860"/>
                              <a:gd name="connsiteY16" fmla="*/ 13470 h 47583"/>
                              <a:gd name="connsiteX17" fmla="*/ 18927 w 56860"/>
                              <a:gd name="connsiteY17" fmla="*/ 8490 h 47583"/>
                              <a:gd name="connsiteX18" fmla="*/ 25265 w 56860"/>
                              <a:gd name="connsiteY18" fmla="*/ 9215 h 47583"/>
                              <a:gd name="connsiteX19" fmla="*/ 27982 w 56860"/>
                              <a:gd name="connsiteY19" fmla="*/ 20713 h 475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6860" h="47583">
                                <a:moveTo>
                                  <a:pt x="25990" y="35381"/>
                                </a:moveTo>
                                <a:lnTo>
                                  <a:pt x="32961" y="22253"/>
                                </a:lnTo>
                                <a:cubicBezTo>
                                  <a:pt x="35406" y="17635"/>
                                  <a:pt x="38666" y="16911"/>
                                  <a:pt x="43555" y="19446"/>
                                </a:cubicBezTo>
                                <a:lnTo>
                                  <a:pt x="47086" y="21347"/>
                                </a:lnTo>
                                <a:cubicBezTo>
                                  <a:pt x="49531" y="22615"/>
                                  <a:pt x="52156" y="23520"/>
                                  <a:pt x="54239" y="23701"/>
                                </a:cubicBezTo>
                                <a:lnTo>
                                  <a:pt x="57498" y="17545"/>
                                </a:lnTo>
                                <a:lnTo>
                                  <a:pt x="56231" y="16911"/>
                                </a:lnTo>
                                <a:cubicBezTo>
                                  <a:pt x="53967" y="18088"/>
                                  <a:pt x="52337" y="17726"/>
                                  <a:pt x="46905" y="15009"/>
                                </a:cubicBezTo>
                                <a:cubicBezTo>
                                  <a:pt x="40386" y="11478"/>
                                  <a:pt x="37851" y="11569"/>
                                  <a:pt x="33776" y="14919"/>
                                </a:cubicBezTo>
                                <a:cubicBezTo>
                                  <a:pt x="33867" y="9215"/>
                                  <a:pt x="32056" y="6046"/>
                                  <a:pt x="27438" y="3601"/>
                                </a:cubicBezTo>
                                <a:cubicBezTo>
                                  <a:pt x="20557" y="-20"/>
                                  <a:pt x="14491" y="2243"/>
                                  <a:pt x="10326" y="10120"/>
                                </a:cubicBezTo>
                                <a:lnTo>
                                  <a:pt x="638" y="28409"/>
                                </a:lnTo>
                                <a:lnTo>
                                  <a:pt x="40567" y="49505"/>
                                </a:lnTo>
                                <a:lnTo>
                                  <a:pt x="43193" y="44526"/>
                                </a:lnTo>
                                <a:close/>
                                <a:moveTo>
                                  <a:pt x="21463" y="33027"/>
                                </a:moveTo>
                                <a:lnTo>
                                  <a:pt x="7700" y="25784"/>
                                </a:lnTo>
                                <a:lnTo>
                                  <a:pt x="14219" y="13470"/>
                                </a:lnTo>
                                <a:cubicBezTo>
                                  <a:pt x="15758" y="10573"/>
                                  <a:pt x="17207" y="9215"/>
                                  <a:pt x="18927" y="8490"/>
                                </a:cubicBezTo>
                                <a:cubicBezTo>
                                  <a:pt x="20738" y="7766"/>
                                  <a:pt x="23002" y="7947"/>
                                  <a:pt x="25265" y="9215"/>
                                </a:cubicBezTo>
                                <a:cubicBezTo>
                                  <a:pt x="30064" y="11750"/>
                                  <a:pt x="30879" y="15281"/>
                                  <a:pt x="27982" y="2071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1" name="Freeform: Shape 51"/>
                        <wps:cNvSpPr/>
                        <wps:spPr>
                          <a:xfrm>
                            <a:off x="1124160" y="3310757"/>
                            <a:ext cx="10865" cy="15120"/>
                          </a:xfrm>
                          <a:custGeom>
                            <a:avLst/>
                            <a:gdLst>
                              <a:gd name="connsiteX0" fmla="*/ 7621 w 10865"/>
                              <a:gd name="connsiteY0" fmla="*/ 1899 h 15120"/>
                              <a:gd name="connsiteX1" fmla="*/ 650 w 10865"/>
                              <a:gd name="connsiteY1" fmla="*/ 14937 h 15120"/>
                              <a:gd name="connsiteX2" fmla="*/ 4543 w 10865"/>
                              <a:gd name="connsiteY2" fmla="*/ 17020 h 15120"/>
                              <a:gd name="connsiteX3" fmla="*/ 11515 w 10865"/>
                              <a:gd name="connsiteY3" fmla="*/ 3982 h 15120"/>
                            </a:gdLst>
                            <a:ahLst/>
                            <a:cxnLst>
                              <a:cxn ang="0">
                                <a:pos x="connsiteX0" y="connsiteY0"/>
                              </a:cxn>
                              <a:cxn ang="0">
                                <a:pos x="connsiteX1" y="connsiteY1"/>
                              </a:cxn>
                              <a:cxn ang="0">
                                <a:pos x="connsiteX2" y="connsiteY2"/>
                              </a:cxn>
                              <a:cxn ang="0">
                                <a:pos x="connsiteX3" y="connsiteY3"/>
                              </a:cxn>
                            </a:cxnLst>
                            <a:rect l="l" t="t" r="r" b="b"/>
                            <a:pathLst>
                              <a:path w="10865" h="15120">
                                <a:moveTo>
                                  <a:pt x="7621" y="1899"/>
                                </a:moveTo>
                                <a:lnTo>
                                  <a:pt x="650" y="14937"/>
                                </a:lnTo>
                                <a:lnTo>
                                  <a:pt x="4543" y="17020"/>
                                </a:lnTo>
                                <a:lnTo>
                                  <a:pt x="11515" y="39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2" name="Freeform: Shape 52"/>
                        <wps:cNvSpPr/>
                        <wps:spPr>
                          <a:xfrm>
                            <a:off x="1116069" y="3272727"/>
                            <a:ext cx="48060" cy="42546"/>
                          </a:xfrm>
                          <a:custGeom>
                            <a:avLst/>
                            <a:gdLst>
                              <a:gd name="connsiteX0" fmla="*/ 44008 w 48060"/>
                              <a:gd name="connsiteY0" fmla="*/ 16006 h 42546"/>
                              <a:gd name="connsiteX1" fmla="*/ 33233 w 48060"/>
                              <a:gd name="connsiteY1" fmla="*/ 36468 h 42546"/>
                              <a:gd name="connsiteX2" fmla="*/ 28706 w 48060"/>
                              <a:gd name="connsiteY2" fmla="*/ 25060 h 42546"/>
                              <a:gd name="connsiteX3" fmla="*/ 28525 w 48060"/>
                              <a:gd name="connsiteY3" fmla="*/ 17998 h 42546"/>
                              <a:gd name="connsiteX4" fmla="*/ 21010 w 48060"/>
                              <a:gd name="connsiteY4" fmla="*/ 3421 h 42546"/>
                              <a:gd name="connsiteX5" fmla="*/ 10507 w 48060"/>
                              <a:gd name="connsiteY5" fmla="*/ 2606 h 42546"/>
                              <a:gd name="connsiteX6" fmla="*/ 2721 w 48060"/>
                              <a:gd name="connsiteY6" fmla="*/ 9850 h 42546"/>
                              <a:gd name="connsiteX7" fmla="*/ 2268 w 48060"/>
                              <a:gd name="connsiteY7" fmla="*/ 23249 h 42546"/>
                              <a:gd name="connsiteX8" fmla="*/ 9692 w 48060"/>
                              <a:gd name="connsiteY8" fmla="*/ 29768 h 42546"/>
                              <a:gd name="connsiteX9" fmla="*/ 12228 w 48060"/>
                              <a:gd name="connsiteY9" fmla="*/ 24970 h 42546"/>
                              <a:gd name="connsiteX10" fmla="*/ 7338 w 48060"/>
                              <a:gd name="connsiteY10" fmla="*/ 20895 h 42546"/>
                              <a:gd name="connsiteX11" fmla="*/ 6886 w 48060"/>
                              <a:gd name="connsiteY11" fmla="*/ 12113 h 42546"/>
                              <a:gd name="connsiteX12" fmla="*/ 18475 w 48060"/>
                              <a:gd name="connsiteY12" fmla="*/ 8401 h 42546"/>
                              <a:gd name="connsiteX13" fmla="*/ 23545 w 48060"/>
                              <a:gd name="connsiteY13" fmla="*/ 17908 h 42546"/>
                              <a:gd name="connsiteX14" fmla="*/ 23817 w 48060"/>
                              <a:gd name="connsiteY14" fmla="*/ 24427 h 42546"/>
                              <a:gd name="connsiteX15" fmla="*/ 35044 w 48060"/>
                              <a:gd name="connsiteY15" fmla="*/ 44436 h 42546"/>
                              <a:gd name="connsiteX16" fmla="*/ 48716 w 48060"/>
                              <a:gd name="connsiteY16" fmla="*/ 18541 h 425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060" h="42546">
                                <a:moveTo>
                                  <a:pt x="44008" y="16006"/>
                                </a:moveTo>
                                <a:lnTo>
                                  <a:pt x="33233" y="36468"/>
                                </a:lnTo>
                                <a:cubicBezTo>
                                  <a:pt x="30155" y="34205"/>
                                  <a:pt x="29068" y="31398"/>
                                  <a:pt x="28706" y="25060"/>
                                </a:cubicBezTo>
                                <a:lnTo>
                                  <a:pt x="28525" y="17998"/>
                                </a:lnTo>
                                <a:cubicBezTo>
                                  <a:pt x="28344" y="10936"/>
                                  <a:pt x="25899" y="6047"/>
                                  <a:pt x="21010" y="3421"/>
                                </a:cubicBezTo>
                                <a:cubicBezTo>
                                  <a:pt x="17660" y="1701"/>
                                  <a:pt x="13857" y="1429"/>
                                  <a:pt x="10507" y="2606"/>
                                </a:cubicBezTo>
                                <a:cubicBezTo>
                                  <a:pt x="7248" y="3783"/>
                                  <a:pt x="4622" y="6137"/>
                                  <a:pt x="2721" y="9850"/>
                                </a:cubicBezTo>
                                <a:cubicBezTo>
                                  <a:pt x="95" y="14648"/>
                                  <a:pt x="4" y="19266"/>
                                  <a:pt x="2268" y="23249"/>
                                </a:cubicBezTo>
                                <a:cubicBezTo>
                                  <a:pt x="3626" y="25694"/>
                                  <a:pt x="5799" y="27595"/>
                                  <a:pt x="9692" y="29768"/>
                                </a:cubicBezTo>
                                <a:lnTo>
                                  <a:pt x="12228" y="24970"/>
                                </a:lnTo>
                                <a:cubicBezTo>
                                  <a:pt x="9602" y="23431"/>
                                  <a:pt x="8244" y="22254"/>
                                  <a:pt x="7338" y="20895"/>
                                </a:cubicBezTo>
                                <a:cubicBezTo>
                                  <a:pt x="5527" y="18360"/>
                                  <a:pt x="5346" y="15010"/>
                                  <a:pt x="6886" y="12113"/>
                                </a:cubicBezTo>
                                <a:cubicBezTo>
                                  <a:pt x="9240" y="7767"/>
                                  <a:pt x="14219" y="6137"/>
                                  <a:pt x="18475" y="8401"/>
                                </a:cubicBezTo>
                                <a:cubicBezTo>
                                  <a:pt x="21644" y="10121"/>
                                  <a:pt x="23364" y="13381"/>
                                  <a:pt x="23545" y="17908"/>
                                </a:cubicBezTo>
                                <a:lnTo>
                                  <a:pt x="23817" y="24427"/>
                                </a:lnTo>
                                <a:cubicBezTo>
                                  <a:pt x="24179" y="35110"/>
                                  <a:pt x="26714" y="39275"/>
                                  <a:pt x="35044" y="44436"/>
                                </a:cubicBezTo>
                                <a:lnTo>
                                  <a:pt x="48716" y="1854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3" name="Freeform: Shape 53"/>
                        <wps:cNvSpPr/>
                        <wps:spPr>
                          <a:xfrm>
                            <a:off x="1134413" y="3246816"/>
                            <a:ext cx="41287" cy="25713"/>
                          </a:xfrm>
                          <a:custGeom>
                            <a:avLst/>
                            <a:gdLst>
                              <a:gd name="connsiteX0" fmla="*/ 11258 w 41287"/>
                              <a:gd name="connsiteY0" fmla="*/ 12646 h 25713"/>
                              <a:gd name="connsiteX1" fmla="*/ 39416 w 41287"/>
                              <a:gd name="connsiteY1" fmla="*/ 27585 h 25713"/>
                              <a:gd name="connsiteX2" fmla="*/ 41952 w 41287"/>
                              <a:gd name="connsiteY2" fmla="*/ 22787 h 25713"/>
                              <a:gd name="connsiteX3" fmla="*/ 2294 w 41287"/>
                              <a:gd name="connsiteY3" fmla="*/ 1872 h 25713"/>
                              <a:gd name="connsiteX4" fmla="*/ 664 w 41287"/>
                              <a:gd name="connsiteY4" fmla="*/ 4950 h 25713"/>
                              <a:gd name="connsiteX5" fmla="*/ 3199 w 41287"/>
                              <a:gd name="connsiteY5" fmla="*/ 19346 h 25713"/>
                              <a:gd name="connsiteX6" fmla="*/ 6730 w 41287"/>
                              <a:gd name="connsiteY6" fmla="*/ 21157 h 257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1287" h="25713">
                                <a:moveTo>
                                  <a:pt x="11258" y="12646"/>
                                </a:moveTo>
                                <a:lnTo>
                                  <a:pt x="39416" y="27585"/>
                                </a:lnTo>
                                <a:lnTo>
                                  <a:pt x="41952" y="22787"/>
                                </a:lnTo>
                                <a:lnTo>
                                  <a:pt x="2294" y="1872"/>
                                </a:lnTo>
                                <a:lnTo>
                                  <a:pt x="664" y="4950"/>
                                </a:lnTo>
                                <a:cubicBezTo>
                                  <a:pt x="5825" y="9839"/>
                                  <a:pt x="6097" y="11378"/>
                                  <a:pt x="3199" y="19346"/>
                                </a:cubicBezTo>
                                <a:lnTo>
                                  <a:pt x="6730" y="2115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4" name="Freeform: Shape 54"/>
                        <wps:cNvSpPr/>
                        <wps:spPr>
                          <a:xfrm>
                            <a:off x="1148588" y="3213454"/>
                            <a:ext cx="43949" cy="35153"/>
                          </a:xfrm>
                          <a:custGeom>
                            <a:avLst/>
                            <a:gdLst>
                              <a:gd name="connsiteX0" fmla="*/ 2135 w 43949"/>
                              <a:gd name="connsiteY0" fmla="*/ 8697 h 35153"/>
                              <a:gd name="connsiteX1" fmla="*/ 1864 w 43949"/>
                              <a:gd name="connsiteY1" fmla="*/ 19834 h 35153"/>
                              <a:gd name="connsiteX2" fmla="*/ 15988 w 43949"/>
                              <a:gd name="connsiteY2" fmla="*/ 32147 h 35153"/>
                              <a:gd name="connsiteX3" fmla="*/ 43061 w 43949"/>
                              <a:gd name="connsiteY3" fmla="*/ 30246 h 35153"/>
                              <a:gd name="connsiteX4" fmla="*/ 29660 w 43949"/>
                              <a:gd name="connsiteY4" fmla="*/ 6887 h 35153"/>
                              <a:gd name="connsiteX5" fmla="*/ 11280 w 43949"/>
                              <a:gd name="connsiteY5" fmla="*/ 1997 h 35153"/>
                              <a:gd name="connsiteX6" fmla="*/ 2135 w 43949"/>
                              <a:gd name="connsiteY6" fmla="*/ 8697 h 35153"/>
                              <a:gd name="connsiteX7" fmla="*/ 6481 w 43949"/>
                              <a:gd name="connsiteY7" fmla="*/ 10961 h 35153"/>
                              <a:gd name="connsiteX8" fmla="*/ 26582 w 43949"/>
                              <a:gd name="connsiteY8" fmla="*/ 11595 h 35153"/>
                              <a:gd name="connsiteX9" fmla="*/ 38986 w 43949"/>
                              <a:gd name="connsiteY9" fmla="*/ 28254 h 35153"/>
                              <a:gd name="connsiteX10" fmla="*/ 18614 w 43949"/>
                              <a:gd name="connsiteY10" fmla="*/ 27258 h 35153"/>
                              <a:gd name="connsiteX11" fmla="*/ 6481 w 43949"/>
                              <a:gd name="connsiteY11" fmla="*/ 10961 h 35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3949" h="35153">
                                <a:moveTo>
                                  <a:pt x="2135" y="8697"/>
                                </a:moveTo>
                                <a:cubicBezTo>
                                  <a:pt x="234" y="12319"/>
                                  <a:pt x="234" y="16393"/>
                                  <a:pt x="1864" y="19834"/>
                                </a:cubicBezTo>
                                <a:cubicBezTo>
                                  <a:pt x="3946" y="24180"/>
                                  <a:pt x="8564" y="28254"/>
                                  <a:pt x="15988" y="32147"/>
                                </a:cubicBezTo>
                                <a:cubicBezTo>
                                  <a:pt x="29208" y="39209"/>
                                  <a:pt x="38624" y="38576"/>
                                  <a:pt x="43061" y="30246"/>
                                </a:cubicBezTo>
                                <a:cubicBezTo>
                                  <a:pt x="47407" y="22007"/>
                                  <a:pt x="42608" y="13768"/>
                                  <a:pt x="29660" y="6887"/>
                                </a:cubicBezTo>
                                <a:cubicBezTo>
                                  <a:pt x="21964" y="2812"/>
                                  <a:pt x="16260" y="1363"/>
                                  <a:pt x="11280" y="1997"/>
                                </a:cubicBezTo>
                                <a:cubicBezTo>
                                  <a:pt x="7387" y="2631"/>
                                  <a:pt x="4037" y="4985"/>
                                  <a:pt x="2135" y="8697"/>
                                </a:cubicBezTo>
                                <a:close/>
                                <a:moveTo>
                                  <a:pt x="6481" y="10961"/>
                                </a:moveTo>
                                <a:cubicBezTo>
                                  <a:pt x="9198" y="5709"/>
                                  <a:pt x="15898" y="5981"/>
                                  <a:pt x="26582" y="11595"/>
                                </a:cubicBezTo>
                                <a:cubicBezTo>
                                  <a:pt x="37900" y="17570"/>
                                  <a:pt x="41883" y="22822"/>
                                  <a:pt x="38986" y="28254"/>
                                </a:cubicBezTo>
                                <a:cubicBezTo>
                                  <a:pt x="36360" y="33324"/>
                                  <a:pt x="29479" y="33053"/>
                                  <a:pt x="18614" y="27258"/>
                                </a:cubicBezTo>
                                <a:cubicBezTo>
                                  <a:pt x="7749" y="21554"/>
                                  <a:pt x="3765" y="16122"/>
                                  <a:pt x="6481" y="1096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5" name="Freeform: Shape 55"/>
                        <wps:cNvSpPr/>
                        <wps:spPr>
                          <a:xfrm>
                            <a:off x="1182085" y="3201274"/>
                            <a:ext cx="10865" cy="15120"/>
                          </a:xfrm>
                          <a:custGeom>
                            <a:avLst/>
                            <a:gdLst>
                              <a:gd name="connsiteX0" fmla="*/ 7654 w 10865"/>
                              <a:gd name="connsiteY0" fmla="*/ 1837 h 15120"/>
                              <a:gd name="connsiteX1" fmla="*/ 683 w 10865"/>
                              <a:gd name="connsiteY1" fmla="*/ 14875 h 15120"/>
                              <a:gd name="connsiteX2" fmla="*/ 4576 w 10865"/>
                              <a:gd name="connsiteY2" fmla="*/ 16957 h 15120"/>
                              <a:gd name="connsiteX3" fmla="*/ 11548 w 10865"/>
                              <a:gd name="connsiteY3" fmla="*/ 3920 h 15120"/>
                            </a:gdLst>
                            <a:ahLst/>
                            <a:cxnLst>
                              <a:cxn ang="0">
                                <a:pos x="connsiteX0" y="connsiteY0"/>
                              </a:cxn>
                              <a:cxn ang="0">
                                <a:pos x="connsiteX1" y="connsiteY1"/>
                              </a:cxn>
                              <a:cxn ang="0">
                                <a:pos x="connsiteX2" y="connsiteY2"/>
                              </a:cxn>
                              <a:cxn ang="0">
                                <a:pos x="connsiteX3" y="connsiteY3"/>
                              </a:cxn>
                            </a:cxnLst>
                            <a:rect l="l" t="t" r="r" b="b"/>
                            <a:pathLst>
                              <a:path w="10865" h="15120">
                                <a:moveTo>
                                  <a:pt x="7654" y="1837"/>
                                </a:moveTo>
                                <a:lnTo>
                                  <a:pt x="683" y="14875"/>
                                </a:lnTo>
                                <a:lnTo>
                                  <a:pt x="4576" y="16957"/>
                                </a:lnTo>
                                <a:lnTo>
                                  <a:pt x="11548" y="392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6" name="Freeform: Shape 56"/>
                        <wps:cNvSpPr/>
                        <wps:spPr>
                          <a:xfrm>
                            <a:off x="1173568" y="3164240"/>
                            <a:ext cx="45049" cy="37557"/>
                          </a:xfrm>
                          <a:custGeom>
                            <a:avLst/>
                            <a:gdLst>
                              <a:gd name="connsiteX0" fmla="*/ 22734 w 45049"/>
                              <a:gd name="connsiteY0" fmla="*/ 23442 h 37557"/>
                              <a:gd name="connsiteX1" fmla="*/ 23006 w 45049"/>
                              <a:gd name="connsiteY1" fmla="*/ 22717 h 37557"/>
                              <a:gd name="connsiteX2" fmla="*/ 24092 w 45049"/>
                              <a:gd name="connsiteY2" fmla="*/ 20725 h 37557"/>
                              <a:gd name="connsiteX3" fmla="*/ 35682 w 45049"/>
                              <a:gd name="connsiteY3" fmla="*/ 16561 h 37557"/>
                              <a:gd name="connsiteX4" fmla="*/ 39394 w 45049"/>
                              <a:gd name="connsiteY4" fmla="*/ 28693 h 37557"/>
                              <a:gd name="connsiteX5" fmla="*/ 26537 w 45049"/>
                              <a:gd name="connsiteY5" fmla="*/ 32586 h 37557"/>
                              <a:gd name="connsiteX6" fmla="*/ 24002 w 45049"/>
                              <a:gd name="connsiteY6" fmla="*/ 37385 h 37557"/>
                              <a:gd name="connsiteX7" fmla="*/ 31970 w 45049"/>
                              <a:gd name="connsiteY7" fmla="*/ 39377 h 37557"/>
                              <a:gd name="connsiteX8" fmla="*/ 43559 w 45049"/>
                              <a:gd name="connsiteY8" fmla="*/ 31228 h 37557"/>
                              <a:gd name="connsiteX9" fmla="*/ 38217 w 45049"/>
                              <a:gd name="connsiteY9" fmla="*/ 11581 h 37557"/>
                              <a:gd name="connsiteX10" fmla="*/ 25269 w 45049"/>
                              <a:gd name="connsiteY10" fmla="*/ 13211 h 37557"/>
                              <a:gd name="connsiteX11" fmla="*/ 20018 w 45049"/>
                              <a:gd name="connsiteY11" fmla="*/ 3523 h 37557"/>
                              <a:gd name="connsiteX12" fmla="*/ 2724 w 45049"/>
                              <a:gd name="connsiteY12" fmla="*/ 9498 h 37557"/>
                              <a:gd name="connsiteX13" fmla="*/ 9153 w 45049"/>
                              <a:gd name="connsiteY13" fmla="*/ 28421 h 37557"/>
                              <a:gd name="connsiteX14" fmla="*/ 11688 w 45049"/>
                              <a:gd name="connsiteY14" fmla="*/ 23623 h 37557"/>
                              <a:gd name="connsiteX15" fmla="*/ 7161 w 45049"/>
                              <a:gd name="connsiteY15" fmla="*/ 20092 h 37557"/>
                              <a:gd name="connsiteX16" fmla="*/ 7070 w 45049"/>
                              <a:gd name="connsiteY16" fmla="*/ 11581 h 37557"/>
                              <a:gd name="connsiteX17" fmla="*/ 17483 w 45049"/>
                              <a:gd name="connsiteY17" fmla="*/ 8502 h 37557"/>
                              <a:gd name="connsiteX18" fmla="*/ 21286 w 45049"/>
                              <a:gd name="connsiteY18" fmla="*/ 14478 h 37557"/>
                              <a:gd name="connsiteX19" fmla="*/ 18750 w 45049"/>
                              <a:gd name="connsiteY19" fmla="*/ 21359 h 375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049" h="37557">
                                <a:moveTo>
                                  <a:pt x="22734" y="23442"/>
                                </a:moveTo>
                                <a:lnTo>
                                  <a:pt x="23006" y="22717"/>
                                </a:lnTo>
                                <a:lnTo>
                                  <a:pt x="24092" y="20725"/>
                                </a:lnTo>
                                <a:cubicBezTo>
                                  <a:pt x="26899" y="15474"/>
                                  <a:pt x="30883" y="14025"/>
                                  <a:pt x="35682" y="16561"/>
                                </a:cubicBezTo>
                                <a:cubicBezTo>
                                  <a:pt x="40662" y="19186"/>
                                  <a:pt x="42020" y="23804"/>
                                  <a:pt x="39394" y="28693"/>
                                </a:cubicBezTo>
                                <a:cubicBezTo>
                                  <a:pt x="36497" y="34125"/>
                                  <a:pt x="32513" y="35302"/>
                                  <a:pt x="26537" y="32586"/>
                                </a:cubicBezTo>
                                <a:lnTo>
                                  <a:pt x="24002" y="37385"/>
                                </a:lnTo>
                                <a:cubicBezTo>
                                  <a:pt x="27352" y="38743"/>
                                  <a:pt x="29615" y="39467"/>
                                  <a:pt x="31970" y="39377"/>
                                </a:cubicBezTo>
                                <a:cubicBezTo>
                                  <a:pt x="36859" y="39377"/>
                                  <a:pt x="40752" y="36479"/>
                                  <a:pt x="43559" y="31228"/>
                                </a:cubicBezTo>
                                <a:cubicBezTo>
                                  <a:pt x="47815" y="23261"/>
                                  <a:pt x="45732" y="15565"/>
                                  <a:pt x="38217" y="11581"/>
                                </a:cubicBezTo>
                                <a:cubicBezTo>
                                  <a:pt x="33147" y="8955"/>
                                  <a:pt x="29434" y="9408"/>
                                  <a:pt x="25269" y="13211"/>
                                </a:cubicBezTo>
                                <a:cubicBezTo>
                                  <a:pt x="25722" y="8865"/>
                                  <a:pt x="24002" y="5605"/>
                                  <a:pt x="20018" y="3523"/>
                                </a:cubicBezTo>
                                <a:cubicBezTo>
                                  <a:pt x="13137" y="-99"/>
                                  <a:pt x="6618" y="2165"/>
                                  <a:pt x="2724" y="9498"/>
                                </a:cubicBezTo>
                                <a:cubicBezTo>
                                  <a:pt x="-1441" y="17375"/>
                                  <a:pt x="823" y="23804"/>
                                  <a:pt x="9153" y="28421"/>
                                </a:cubicBezTo>
                                <a:lnTo>
                                  <a:pt x="11688" y="23623"/>
                                </a:lnTo>
                                <a:cubicBezTo>
                                  <a:pt x="9243" y="22265"/>
                                  <a:pt x="8066" y="21269"/>
                                  <a:pt x="7161" y="20092"/>
                                </a:cubicBezTo>
                                <a:cubicBezTo>
                                  <a:pt x="5531" y="17828"/>
                                  <a:pt x="5441" y="14659"/>
                                  <a:pt x="7070" y="11581"/>
                                </a:cubicBezTo>
                                <a:cubicBezTo>
                                  <a:pt x="9243" y="7416"/>
                                  <a:pt x="13227" y="6148"/>
                                  <a:pt x="17483" y="8502"/>
                                </a:cubicBezTo>
                                <a:cubicBezTo>
                                  <a:pt x="20290" y="9951"/>
                                  <a:pt x="21557" y="11852"/>
                                  <a:pt x="21286" y="14478"/>
                                </a:cubicBezTo>
                                <a:cubicBezTo>
                                  <a:pt x="21195" y="16017"/>
                                  <a:pt x="20380" y="17919"/>
                                  <a:pt x="18750" y="2135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7" name="Freeform: Shape 57"/>
                        <wps:cNvSpPr/>
                        <wps:spPr>
                          <a:xfrm>
                            <a:off x="1196501" y="3138248"/>
                            <a:ext cx="43007" cy="42273"/>
                          </a:xfrm>
                          <a:custGeom>
                            <a:avLst/>
                            <a:gdLst>
                              <a:gd name="connsiteX0" fmla="*/ 41260 w 43007"/>
                              <a:gd name="connsiteY0" fmla="*/ 44083 h 42273"/>
                              <a:gd name="connsiteX1" fmla="*/ 43705 w 43007"/>
                              <a:gd name="connsiteY1" fmla="*/ 39556 h 42273"/>
                              <a:gd name="connsiteX2" fmla="*/ 28675 w 43007"/>
                              <a:gd name="connsiteY2" fmla="*/ 31589 h 42273"/>
                              <a:gd name="connsiteX3" fmla="*/ 37729 w 43007"/>
                              <a:gd name="connsiteY3" fmla="*/ 24979 h 42273"/>
                              <a:gd name="connsiteX4" fmla="*/ 29037 w 43007"/>
                              <a:gd name="connsiteY4" fmla="*/ 4789 h 42273"/>
                              <a:gd name="connsiteX5" fmla="*/ 6854 w 43007"/>
                              <a:gd name="connsiteY5" fmla="*/ 8773 h 42273"/>
                              <a:gd name="connsiteX6" fmla="*/ 7216 w 43007"/>
                              <a:gd name="connsiteY6" fmla="*/ 20633 h 42273"/>
                              <a:gd name="connsiteX7" fmla="*/ 2961 w 43007"/>
                              <a:gd name="connsiteY7" fmla="*/ 18370 h 42273"/>
                              <a:gd name="connsiteX8" fmla="*/ 697 w 43007"/>
                              <a:gd name="connsiteY8" fmla="*/ 22625 h 42273"/>
                              <a:gd name="connsiteX9" fmla="*/ 10838 w 43007"/>
                              <a:gd name="connsiteY9" fmla="*/ 11941 h 42273"/>
                              <a:gd name="connsiteX10" fmla="*/ 26411 w 43007"/>
                              <a:gd name="connsiteY10" fmla="*/ 9587 h 42273"/>
                              <a:gd name="connsiteX11" fmla="*/ 32930 w 43007"/>
                              <a:gd name="connsiteY11" fmla="*/ 23621 h 42273"/>
                              <a:gd name="connsiteX12" fmla="*/ 17629 w 43007"/>
                              <a:gd name="connsiteY12" fmla="*/ 25794 h 42273"/>
                              <a:gd name="connsiteX13" fmla="*/ 10838 w 43007"/>
                              <a:gd name="connsiteY13" fmla="*/ 11941 h 422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3007" h="42273">
                                <a:moveTo>
                                  <a:pt x="41260" y="44083"/>
                                </a:moveTo>
                                <a:lnTo>
                                  <a:pt x="43705" y="39556"/>
                                </a:lnTo>
                                <a:lnTo>
                                  <a:pt x="28675" y="31589"/>
                                </a:lnTo>
                                <a:cubicBezTo>
                                  <a:pt x="32930" y="30774"/>
                                  <a:pt x="35737" y="28691"/>
                                  <a:pt x="37729" y="24979"/>
                                </a:cubicBezTo>
                                <a:cubicBezTo>
                                  <a:pt x="41622" y="17555"/>
                                  <a:pt x="38182" y="9587"/>
                                  <a:pt x="29037" y="4789"/>
                                </a:cubicBezTo>
                                <a:cubicBezTo>
                                  <a:pt x="19440" y="-282"/>
                                  <a:pt x="10929" y="1167"/>
                                  <a:pt x="6854" y="8773"/>
                                </a:cubicBezTo>
                                <a:cubicBezTo>
                                  <a:pt x="4772" y="12666"/>
                                  <a:pt x="4862" y="16740"/>
                                  <a:pt x="7216" y="20633"/>
                                </a:cubicBezTo>
                                <a:lnTo>
                                  <a:pt x="2961" y="18370"/>
                                </a:lnTo>
                                <a:lnTo>
                                  <a:pt x="697" y="22625"/>
                                </a:lnTo>
                                <a:close/>
                                <a:moveTo>
                                  <a:pt x="10838" y="11941"/>
                                </a:moveTo>
                                <a:cubicBezTo>
                                  <a:pt x="13464" y="6871"/>
                                  <a:pt x="19530" y="5875"/>
                                  <a:pt x="26411" y="9587"/>
                                </a:cubicBezTo>
                                <a:cubicBezTo>
                                  <a:pt x="32930" y="13028"/>
                                  <a:pt x="35556" y="18551"/>
                                  <a:pt x="32930" y="23621"/>
                                </a:cubicBezTo>
                                <a:cubicBezTo>
                                  <a:pt x="30305" y="28420"/>
                                  <a:pt x="24419" y="29325"/>
                                  <a:pt x="17629" y="25794"/>
                                </a:cubicBezTo>
                                <a:cubicBezTo>
                                  <a:pt x="10838" y="22172"/>
                                  <a:pt x="8212" y="16740"/>
                                  <a:pt x="10838" y="1194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8" name="Freeform: Shape 58"/>
                        <wps:cNvSpPr/>
                        <wps:spPr>
                          <a:xfrm>
                            <a:off x="909796" y="3183058"/>
                            <a:ext cx="51337" cy="51074"/>
                          </a:xfrm>
                          <a:custGeom>
                            <a:avLst/>
                            <a:gdLst>
                              <a:gd name="connsiteX0" fmla="*/ 532 w 51337"/>
                              <a:gd name="connsiteY0" fmla="*/ 33995 h 51074"/>
                              <a:gd name="connsiteX1" fmla="*/ 26789 w 51337"/>
                              <a:gd name="connsiteY1" fmla="*/ 52918 h 51074"/>
                              <a:gd name="connsiteX2" fmla="*/ 29777 w 51337"/>
                              <a:gd name="connsiteY2" fmla="*/ 48754 h 51074"/>
                              <a:gd name="connsiteX3" fmla="*/ 13299 w 51337"/>
                              <a:gd name="connsiteY3" fmla="*/ 36802 h 51074"/>
                              <a:gd name="connsiteX4" fmla="*/ 10854 w 51337"/>
                              <a:gd name="connsiteY4" fmla="*/ 25666 h 51074"/>
                              <a:gd name="connsiteX5" fmla="*/ 19727 w 51337"/>
                              <a:gd name="connsiteY5" fmla="*/ 24579 h 51074"/>
                              <a:gd name="connsiteX6" fmla="*/ 37836 w 51337"/>
                              <a:gd name="connsiteY6" fmla="*/ 37617 h 51074"/>
                              <a:gd name="connsiteX7" fmla="*/ 40823 w 51337"/>
                              <a:gd name="connsiteY7" fmla="*/ 33452 h 51074"/>
                              <a:gd name="connsiteX8" fmla="*/ 24345 w 51337"/>
                              <a:gd name="connsiteY8" fmla="*/ 21501 h 51074"/>
                              <a:gd name="connsiteX9" fmla="*/ 21810 w 51337"/>
                              <a:gd name="connsiteY9" fmla="*/ 10364 h 51074"/>
                              <a:gd name="connsiteX10" fmla="*/ 30683 w 51337"/>
                              <a:gd name="connsiteY10" fmla="*/ 9368 h 51074"/>
                              <a:gd name="connsiteX11" fmla="*/ 48791 w 51337"/>
                              <a:gd name="connsiteY11" fmla="*/ 22406 h 51074"/>
                              <a:gd name="connsiteX12" fmla="*/ 51870 w 51337"/>
                              <a:gd name="connsiteY12" fmla="*/ 18151 h 51074"/>
                              <a:gd name="connsiteX13" fmla="*/ 32131 w 51337"/>
                              <a:gd name="connsiteY13" fmla="*/ 3936 h 51074"/>
                              <a:gd name="connsiteX14" fmla="*/ 19274 w 51337"/>
                              <a:gd name="connsiteY14" fmla="*/ 6290 h 51074"/>
                              <a:gd name="connsiteX15" fmla="*/ 17464 w 51337"/>
                              <a:gd name="connsiteY15" fmla="*/ 17246 h 51074"/>
                              <a:gd name="connsiteX16" fmla="*/ 8319 w 51337"/>
                              <a:gd name="connsiteY16" fmla="*/ 21410 h 51074"/>
                              <a:gd name="connsiteX17" fmla="*/ 6961 w 51337"/>
                              <a:gd name="connsiteY17" fmla="*/ 32728 h 51074"/>
                              <a:gd name="connsiteX18" fmla="*/ 3339 w 51337"/>
                              <a:gd name="connsiteY18" fmla="*/ 30102 h 510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1337" h="51074">
                                <a:moveTo>
                                  <a:pt x="532" y="33995"/>
                                </a:moveTo>
                                <a:lnTo>
                                  <a:pt x="26789" y="52918"/>
                                </a:lnTo>
                                <a:lnTo>
                                  <a:pt x="29777" y="48754"/>
                                </a:lnTo>
                                <a:lnTo>
                                  <a:pt x="13299" y="36802"/>
                                </a:lnTo>
                                <a:cubicBezTo>
                                  <a:pt x="9405" y="34086"/>
                                  <a:pt x="8409" y="29016"/>
                                  <a:pt x="10854" y="25666"/>
                                </a:cubicBezTo>
                                <a:cubicBezTo>
                                  <a:pt x="13117" y="22497"/>
                                  <a:pt x="16286" y="22135"/>
                                  <a:pt x="19727" y="24579"/>
                                </a:cubicBezTo>
                                <a:lnTo>
                                  <a:pt x="37836" y="37617"/>
                                </a:lnTo>
                                <a:lnTo>
                                  <a:pt x="40823" y="33452"/>
                                </a:lnTo>
                                <a:lnTo>
                                  <a:pt x="24345" y="21501"/>
                                </a:lnTo>
                                <a:cubicBezTo>
                                  <a:pt x="20451" y="18785"/>
                                  <a:pt x="19365" y="13714"/>
                                  <a:pt x="21810" y="10364"/>
                                </a:cubicBezTo>
                                <a:cubicBezTo>
                                  <a:pt x="24073" y="7286"/>
                                  <a:pt x="27333" y="6924"/>
                                  <a:pt x="30683" y="9368"/>
                                </a:cubicBezTo>
                                <a:lnTo>
                                  <a:pt x="48791" y="22406"/>
                                </a:lnTo>
                                <a:lnTo>
                                  <a:pt x="51870" y="18151"/>
                                </a:lnTo>
                                <a:lnTo>
                                  <a:pt x="32131" y="3936"/>
                                </a:lnTo>
                                <a:cubicBezTo>
                                  <a:pt x="27423" y="496"/>
                                  <a:pt x="22806" y="1311"/>
                                  <a:pt x="19274" y="6290"/>
                                </a:cubicBezTo>
                                <a:cubicBezTo>
                                  <a:pt x="16739" y="9821"/>
                                  <a:pt x="16286" y="12628"/>
                                  <a:pt x="17464" y="17246"/>
                                </a:cubicBezTo>
                                <a:cubicBezTo>
                                  <a:pt x="13570" y="16793"/>
                                  <a:pt x="10763" y="18060"/>
                                  <a:pt x="8319" y="21410"/>
                                </a:cubicBezTo>
                                <a:cubicBezTo>
                                  <a:pt x="5783" y="24941"/>
                                  <a:pt x="5421" y="28291"/>
                                  <a:pt x="6961" y="32728"/>
                                </a:cubicBezTo>
                                <a:lnTo>
                                  <a:pt x="3339" y="3010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9" name="Freeform: Shape 59"/>
                        <wps:cNvSpPr/>
                        <wps:spPr>
                          <a:xfrm>
                            <a:off x="929364" y="3161794"/>
                            <a:ext cx="39748" cy="30693"/>
                          </a:xfrm>
                          <a:custGeom>
                            <a:avLst/>
                            <a:gdLst>
                              <a:gd name="connsiteX0" fmla="*/ 14040 w 39748"/>
                              <a:gd name="connsiteY0" fmla="*/ 9335 h 30693"/>
                              <a:gd name="connsiteX1" fmla="*/ 11052 w 39748"/>
                              <a:gd name="connsiteY1" fmla="*/ 13590 h 30693"/>
                              <a:gd name="connsiteX2" fmla="*/ 37309 w 39748"/>
                              <a:gd name="connsiteY2" fmla="*/ 32513 h 30693"/>
                              <a:gd name="connsiteX3" fmla="*/ 40297 w 39748"/>
                              <a:gd name="connsiteY3" fmla="*/ 28258 h 30693"/>
                              <a:gd name="connsiteX4" fmla="*/ 3628 w 39748"/>
                              <a:gd name="connsiteY4" fmla="*/ 1820 h 30693"/>
                              <a:gd name="connsiteX5" fmla="*/ 549 w 39748"/>
                              <a:gd name="connsiteY5" fmla="*/ 6166 h 30693"/>
                              <a:gd name="connsiteX6" fmla="*/ 5891 w 39748"/>
                              <a:gd name="connsiteY6" fmla="*/ 9969 h 30693"/>
                              <a:gd name="connsiteX7" fmla="*/ 8970 w 39748"/>
                              <a:gd name="connsiteY7" fmla="*/ 5623 h 306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9748" h="30693">
                                <a:moveTo>
                                  <a:pt x="14040" y="9335"/>
                                </a:moveTo>
                                <a:lnTo>
                                  <a:pt x="11052" y="13590"/>
                                </a:lnTo>
                                <a:lnTo>
                                  <a:pt x="37309" y="32513"/>
                                </a:lnTo>
                                <a:lnTo>
                                  <a:pt x="40297" y="28258"/>
                                </a:lnTo>
                                <a:close/>
                                <a:moveTo>
                                  <a:pt x="3628" y="1820"/>
                                </a:moveTo>
                                <a:lnTo>
                                  <a:pt x="549" y="6166"/>
                                </a:lnTo>
                                <a:lnTo>
                                  <a:pt x="5891" y="9969"/>
                                </a:lnTo>
                                <a:lnTo>
                                  <a:pt x="8970" y="562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0" name="Freeform: Shape 60"/>
                        <wps:cNvSpPr/>
                        <wps:spPr>
                          <a:xfrm>
                            <a:off x="938398" y="3130053"/>
                            <a:ext cx="57856" cy="49943"/>
                          </a:xfrm>
                          <a:custGeom>
                            <a:avLst/>
                            <a:gdLst>
                              <a:gd name="connsiteX0" fmla="*/ 24819 w 57856"/>
                              <a:gd name="connsiteY0" fmla="*/ 35731 h 49943"/>
                              <a:gd name="connsiteX1" fmla="*/ 33511 w 57856"/>
                              <a:gd name="connsiteY1" fmla="*/ 23690 h 49943"/>
                              <a:gd name="connsiteX2" fmla="*/ 44376 w 57856"/>
                              <a:gd name="connsiteY2" fmla="*/ 22332 h 49943"/>
                              <a:gd name="connsiteX3" fmla="*/ 47636 w 57856"/>
                              <a:gd name="connsiteY3" fmla="*/ 24776 h 49943"/>
                              <a:gd name="connsiteX4" fmla="*/ 54336 w 57856"/>
                              <a:gd name="connsiteY4" fmla="*/ 28036 h 49943"/>
                              <a:gd name="connsiteX5" fmla="*/ 58411 w 57856"/>
                              <a:gd name="connsiteY5" fmla="*/ 22422 h 49943"/>
                              <a:gd name="connsiteX6" fmla="*/ 57233 w 57856"/>
                              <a:gd name="connsiteY6" fmla="*/ 21607 h 49943"/>
                              <a:gd name="connsiteX7" fmla="*/ 48360 w 57856"/>
                              <a:gd name="connsiteY7" fmla="*/ 18438 h 49943"/>
                              <a:gd name="connsiteX8" fmla="*/ 35232 w 57856"/>
                              <a:gd name="connsiteY8" fmla="*/ 16446 h 49943"/>
                              <a:gd name="connsiteX9" fmla="*/ 30614 w 57856"/>
                              <a:gd name="connsiteY9" fmla="*/ 4495 h 49943"/>
                              <a:gd name="connsiteX10" fmla="*/ 12687 w 57856"/>
                              <a:gd name="connsiteY10" fmla="*/ 8479 h 49943"/>
                              <a:gd name="connsiteX11" fmla="*/ 554 w 57856"/>
                              <a:gd name="connsiteY11" fmla="*/ 25319 h 49943"/>
                              <a:gd name="connsiteX12" fmla="*/ 37223 w 57856"/>
                              <a:gd name="connsiteY12" fmla="*/ 51757 h 49943"/>
                              <a:gd name="connsiteX13" fmla="*/ 40574 w 57856"/>
                              <a:gd name="connsiteY13" fmla="*/ 47139 h 49943"/>
                              <a:gd name="connsiteX14" fmla="*/ 20654 w 57856"/>
                              <a:gd name="connsiteY14" fmla="*/ 32744 h 49943"/>
                              <a:gd name="connsiteX15" fmla="*/ 8069 w 57856"/>
                              <a:gd name="connsiteY15" fmla="*/ 23690 h 49943"/>
                              <a:gd name="connsiteX16" fmla="*/ 16218 w 57856"/>
                              <a:gd name="connsiteY16" fmla="*/ 12372 h 49943"/>
                              <a:gd name="connsiteX17" fmla="*/ 21469 w 57856"/>
                              <a:gd name="connsiteY17" fmla="*/ 8207 h 49943"/>
                              <a:gd name="connsiteX18" fmla="*/ 27717 w 57856"/>
                              <a:gd name="connsiteY18" fmla="*/ 9746 h 49943"/>
                              <a:gd name="connsiteX19" fmla="*/ 28803 w 57856"/>
                              <a:gd name="connsiteY19" fmla="*/ 21426 h 499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7856" h="49943">
                                <a:moveTo>
                                  <a:pt x="24819" y="35731"/>
                                </a:moveTo>
                                <a:lnTo>
                                  <a:pt x="33511" y="23690"/>
                                </a:lnTo>
                                <a:cubicBezTo>
                                  <a:pt x="36590" y="19525"/>
                                  <a:pt x="39849" y="19163"/>
                                  <a:pt x="44376" y="22332"/>
                                </a:cubicBezTo>
                                <a:lnTo>
                                  <a:pt x="47636" y="24776"/>
                                </a:lnTo>
                                <a:cubicBezTo>
                                  <a:pt x="49899" y="26315"/>
                                  <a:pt x="52344" y="27583"/>
                                  <a:pt x="54336" y="28036"/>
                                </a:cubicBezTo>
                                <a:lnTo>
                                  <a:pt x="58411" y="22422"/>
                                </a:lnTo>
                                <a:lnTo>
                                  <a:pt x="57233" y="21607"/>
                                </a:lnTo>
                                <a:cubicBezTo>
                                  <a:pt x="54789" y="22422"/>
                                  <a:pt x="53250" y="21788"/>
                                  <a:pt x="48360" y="18438"/>
                                </a:cubicBezTo>
                                <a:cubicBezTo>
                                  <a:pt x="42294" y="14092"/>
                                  <a:pt x="39759" y="13821"/>
                                  <a:pt x="35232" y="16446"/>
                                </a:cubicBezTo>
                                <a:cubicBezTo>
                                  <a:pt x="36137" y="10923"/>
                                  <a:pt x="34779" y="7483"/>
                                  <a:pt x="30614" y="4495"/>
                                </a:cubicBezTo>
                                <a:cubicBezTo>
                                  <a:pt x="24276" y="-122"/>
                                  <a:pt x="17938" y="1236"/>
                                  <a:pt x="12687" y="8479"/>
                                </a:cubicBezTo>
                                <a:lnTo>
                                  <a:pt x="554" y="25319"/>
                                </a:lnTo>
                                <a:lnTo>
                                  <a:pt x="37223" y="51757"/>
                                </a:lnTo>
                                <a:lnTo>
                                  <a:pt x="40574" y="47139"/>
                                </a:lnTo>
                                <a:close/>
                                <a:moveTo>
                                  <a:pt x="20654" y="32744"/>
                                </a:moveTo>
                                <a:lnTo>
                                  <a:pt x="8069" y="23690"/>
                                </a:lnTo>
                                <a:lnTo>
                                  <a:pt x="16218" y="12372"/>
                                </a:lnTo>
                                <a:cubicBezTo>
                                  <a:pt x="18119" y="9746"/>
                                  <a:pt x="19658" y="8569"/>
                                  <a:pt x="21469" y="8207"/>
                                </a:cubicBezTo>
                                <a:cubicBezTo>
                                  <a:pt x="23371" y="7664"/>
                                  <a:pt x="25634" y="8207"/>
                                  <a:pt x="27717" y="9746"/>
                                </a:cubicBezTo>
                                <a:cubicBezTo>
                                  <a:pt x="32063" y="12915"/>
                                  <a:pt x="32425" y="16446"/>
                                  <a:pt x="28803" y="2142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1" name="Freeform: Shape 61"/>
                        <wps:cNvSpPr/>
                        <wps:spPr>
                          <a:xfrm>
                            <a:off x="983753" y="3123017"/>
                            <a:ext cx="12223" cy="14576"/>
                          </a:xfrm>
                          <a:custGeom>
                            <a:avLst/>
                            <a:gdLst>
                              <a:gd name="connsiteX0" fmla="*/ 9170 w 12223"/>
                              <a:gd name="connsiteY0" fmla="*/ 1793 h 14576"/>
                              <a:gd name="connsiteX1" fmla="*/ 569 w 12223"/>
                              <a:gd name="connsiteY1" fmla="*/ 13744 h 14576"/>
                              <a:gd name="connsiteX2" fmla="*/ 4190 w 12223"/>
                              <a:gd name="connsiteY2" fmla="*/ 16370 h 14576"/>
                              <a:gd name="connsiteX3" fmla="*/ 12792 w 12223"/>
                              <a:gd name="connsiteY3" fmla="*/ 4419 h 14576"/>
                            </a:gdLst>
                            <a:ahLst/>
                            <a:cxnLst>
                              <a:cxn ang="0">
                                <a:pos x="connsiteX0" y="connsiteY0"/>
                              </a:cxn>
                              <a:cxn ang="0">
                                <a:pos x="connsiteX1" y="connsiteY1"/>
                              </a:cxn>
                              <a:cxn ang="0">
                                <a:pos x="connsiteX2" y="connsiteY2"/>
                              </a:cxn>
                              <a:cxn ang="0">
                                <a:pos x="connsiteX3" y="connsiteY3"/>
                              </a:cxn>
                            </a:cxnLst>
                            <a:rect l="l" t="t" r="r" b="b"/>
                            <a:pathLst>
                              <a:path w="12223" h="14576">
                                <a:moveTo>
                                  <a:pt x="9170" y="1793"/>
                                </a:moveTo>
                                <a:lnTo>
                                  <a:pt x="569" y="13744"/>
                                </a:lnTo>
                                <a:lnTo>
                                  <a:pt x="4190" y="16370"/>
                                </a:lnTo>
                                <a:lnTo>
                                  <a:pt x="12792" y="44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2" name="Freeform: Shape 62"/>
                        <wps:cNvSpPr/>
                        <wps:spPr>
                          <a:xfrm>
                            <a:off x="980132" y="3085886"/>
                            <a:ext cx="43864" cy="39922"/>
                          </a:xfrm>
                          <a:custGeom>
                            <a:avLst/>
                            <a:gdLst>
                              <a:gd name="connsiteX0" fmla="*/ 21507 w 43864"/>
                              <a:gd name="connsiteY0" fmla="*/ 24643 h 39922"/>
                              <a:gd name="connsiteX1" fmla="*/ 21959 w 43864"/>
                              <a:gd name="connsiteY1" fmla="*/ 24009 h 39922"/>
                              <a:gd name="connsiteX2" fmla="*/ 23317 w 43864"/>
                              <a:gd name="connsiteY2" fmla="*/ 22199 h 39922"/>
                              <a:gd name="connsiteX3" fmla="*/ 35360 w 43864"/>
                              <a:gd name="connsiteY3" fmla="*/ 19573 h 39922"/>
                              <a:gd name="connsiteX4" fmla="*/ 37261 w 43864"/>
                              <a:gd name="connsiteY4" fmla="*/ 32158 h 39922"/>
                              <a:gd name="connsiteX5" fmla="*/ 24042 w 43864"/>
                              <a:gd name="connsiteY5" fmla="*/ 34059 h 39922"/>
                              <a:gd name="connsiteX6" fmla="*/ 20873 w 43864"/>
                              <a:gd name="connsiteY6" fmla="*/ 38496 h 39922"/>
                              <a:gd name="connsiteX7" fmla="*/ 28478 w 43864"/>
                              <a:gd name="connsiteY7" fmla="*/ 41574 h 39922"/>
                              <a:gd name="connsiteX8" fmla="*/ 41064 w 43864"/>
                              <a:gd name="connsiteY8" fmla="*/ 35146 h 39922"/>
                              <a:gd name="connsiteX9" fmla="*/ 38438 w 43864"/>
                              <a:gd name="connsiteY9" fmla="*/ 14955 h 39922"/>
                              <a:gd name="connsiteX10" fmla="*/ 25400 w 43864"/>
                              <a:gd name="connsiteY10" fmla="*/ 14774 h 39922"/>
                              <a:gd name="connsiteX11" fmla="*/ 21597 w 43864"/>
                              <a:gd name="connsiteY11" fmla="*/ 4452 h 39922"/>
                              <a:gd name="connsiteX12" fmla="*/ 3760 w 43864"/>
                              <a:gd name="connsiteY12" fmla="*/ 7984 h 39922"/>
                              <a:gd name="connsiteX13" fmla="*/ 7382 w 43864"/>
                              <a:gd name="connsiteY13" fmla="*/ 27631 h 39922"/>
                              <a:gd name="connsiteX14" fmla="*/ 10551 w 43864"/>
                              <a:gd name="connsiteY14" fmla="*/ 23194 h 39922"/>
                              <a:gd name="connsiteX15" fmla="*/ 6567 w 43864"/>
                              <a:gd name="connsiteY15" fmla="*/ 19120 h 39922"/>
                              <a:gd name="connsiteX16" fmla="*/ 7654 w 43864"/>
                              <a:gd name="connsiteY16" fmla="*/ 10700 h 39922"/>
                              <a:gd name="connsiteX17" fmla="*/ 18428 w 43864"/>
                              <a:gd name="connsiteY17" fmla="*/ 9070 h 39922"/>
                              <a:gd name="connsiteX18" fmla="*/ 21325 w 43864"/>
                              <a:gd name="connsiteY18" fmla="*/ 15499 h 39922"/>
                              <a:gd name="connsiteX19" fmla="*/ 17885 w 43864"/>
                              <a:gd name="connsiteY19" fmla="*/ 21927 h 399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3864" h="39922">
                                <a:moveTo>
                                  <a:pt x="21507" y="24643"/>
                                </a:moveTo>
                                <a:lnTo>
                                  <a:pt x="21959" y="24009"/>
                                </a:lnTo>
                                <a:lnTo>
                                  <a:pt x="23317" y="22199"/>
                                </a:lnTo>
                                <a:cubicBezTo>
                                  <a:pt x="26758" y="17309"/>
                                  <a:pt x="30923" y="16404"/>
                                  <a:pt x="35360" y="19573"/>
                                </a:cubicBezTo>
                                <a:cubicBezTo>
                                  <a:pt x="39887" y="22832"/>
                                  <a:pt x="40520" y="27631"/>
                                  <a:pt x="37261" y="32158"/>
                                </a:cubicBezTo>
                                <a:cubicBezTo>
                                  <a:pt x="33730" y="37047"/>
                                  <a:pt x="29565" y="37590"/>
                                  <a:pt x="24042" y="34059"/>
                                </a:cubicBezTo>
                                <a:lnTo>
                                  <a:pt x="20873" y="38496"/>
                                </a:lnTo>
                                <a:cubicBezTo>
                                  <a:pt x="24042" y="40397"/>
                                  <a:pt x="26215" y="41302"/>
                                  <a:pt x="28478" y="41574"/>
                                </a:cubicBezTo>
                                <a:cubicBezTo>
                                  <a:pt x="33368" y="42298"/>
                                  <a:pt x="37623" y="40035"/>
                                  <a:pt x="41064" y="35146"/>
                                </a:cubicBezTo>
                                <a:cubicBezTo>
                                  <a:pt x="46406" y="27812"/>
                                  <a:pt x="45319" y="19935"/>
                                  <a:pt x="38438" y="14955"/>
                                </a:cubicBezTo>
                                <a:cubicBezTo>
                                  <a:pt x="33820" y="11605"/>
                                  <a:pt x="30018" y="11696"/>
                                  <a:pt x="25400" y="14774"/>
                                </a:cubicBezTo>
                                <a:cubicBezTo>
                                  <a:pt x="26577" y="10519"/>
                                  <a:pt x="25219" y="7078"/>
                                  <a:pt x="21597" y="4452"/>
                                </a:cubicBezTo>
                                <a:cubicBezTo>
                                  <a:pt x="15350" y="-74"/>
                                  <a:pt x="8559" y="1193"/>
                                  <a:pt x="3760" y="7984"/>
                                </a:cubicBezTo>
                                <a:cubicBezTo>
                                  <a:pt x="-1491" y="15136"/>
                                  <a:pt x="-224" y="21927"/>
                                  <a:pt x="7382" y="27631"/>
                                </a:cubicBezTo>
                                <a:lnTo>
                                  <a:pt x="10551" y="23194"/>
                                </a:lnTo>
                                <a:cubicBezTo>
                                  <a:pt x="8378" y="21655"/>
                                  <a:pt x="7291" y="20478"/>
                                  <a:pt x="6567" y="19120"/>
                                </a:cubicBezTo>
                                <a:cubicBezTo>
                                  <a:pt x="5209" y="16585"/>
                                  <a:pt x="5662" y="13507"/>
                                  <a:pt x="7654" y="10700"/>
                                </a:cubicBezTo>
                                <a:cubicBezTo>
                                  <a:pt x="10460" y="6807"/>
                                  <a:pt x="14444" y="6173"/>
                                  <a:pt x="18428" y="9070"/>
                                </a:cubicBezTo>
                                <a:cubicBezTo>
                                  <a:pt x="21054" y="10881"/>
                                  <a:pt x="21959" y="12963"/>
                                  <a:pt x="21325" y="15499"/>
                                </a:cubicBezTo>
                                <a:cubicBezTo>
                                  <a:pt x="20963" y="17038"/>
                                  <a:pt x="20058" y="18758"/>
                                  <a:pt x="17885" y="2192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3" name="Freeform: Shape 63"/>
                        <wps:cNvSpPr/>
                        <wps:spPr>
                          <a:xfrm>
                            <a:off x="1000688" y="3057118"/>
                            <a:ext cx="47487" cy="44984"/>
                          </a:xfrm>
                          <a:custGeom>
                            <a:avLst/>
                            <a:gdLst>
                              <a:gd name="connsiteX0" fmla="*/ 43729 w 47487"/>
                              <a:gd name="connsiteY0" fmla="*/ 19953 h 44984"/>
                              <a:gd name="connsiteX1" fmla="*/ 30238 w 47487"/>
                              <a:gd name="connsiteY1" fmla="*/ 38695 h 44984"/>
                              <a:gd name="connsiteX2" fmla="*/ 27431 w 47487"/>
                              <a:gd name="connsiteY2" fmla="*/ 26834 h 44984"/>
                              <a:gd name="connsiteX3" fmla="*/ 28155 w 47487"/>
                              <a:gd name="connsiteY3" fmla="*/ 19772 h 44984"/>
                              <a:gd name="connsiteX4" fmla="*/ 22723 w 47487"/>
                              <a:gd name="connsiteY4" fmla="*/ 4289 h 44984"/>
                              <a:gd name="connsiteX5" fmla="*/ 12492 w 47487"/>
                              <a:gd name="connsiteY5" fmla="*/ 2026 h 44984"/>
                              <a:gd name="connsiteX6" fmla="*/ 3800 w 47487"/>
                              <a:gd name="connsiteY6" fmla="*/ 8092 h 44984"/>
                              <a:gd name="connsiteX7" fmla="*/ 1446 w 47487"/>
                              <a:gd name="connsiteY7" fmla="*/ 21311 h 44984"/>
                              <a:gd name="connsiteX8" fmla="*/ 7874 w 47487"/>
                              <a:gd name="connsiteY8" fmla="*/ 28826 h 44984"/>
                              <a:gd name="connsiteX9" fmla="*/ 11043 w 47487"/>
                              <a:gd name="connsiteY9" fmla="*/ 24480 h 44984"/>
                              <a:gd name="connsiteX10" fmla="*/ 6787 w 47487"/>
                              <a:gd name="connsiteY10" fmla="*/ 19772 h 44984"/>
                              <a:gd name="connsiteX11" fmla="*/ 7602 w 47487"/>
                              <a:gd name="connsiteY11" fmla="*/ 10989 h 44984"/>
                              <a:gd name="connsiteX12" fmla="*/ 19463 w 47487"/>
                              <a:gd name="connsiteY12" fmla="*/ 8907 h 44984"/>
                              <a:gd name="connsiteX13" fmla="*/ 23266 w 47487"/>
                              <a:gd name="connsiteY13" fmla="*/ 19047 h 44984"/>
                              <a:gd name="connsiteX14" fmla="*/ 22632 w 47487"/>
                              <a:gd name="connsiteY14" fmla="*/ 25566 h 44984"/>
                              <a:gd name="connsiteX15" fmla="*/ 30962 w 47487"/>
                              <a:gd name="connsiteY15" fmla="*/ 46753 h 44984"/>
                              <a:gd name="connsiteX16" fmla="*/ 48075 w 47487"/>
                              <a:gd name="connsiteY16" fmla="*/ 23031 h 449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7487" h="44984">
                                <a:moveTo>
                                  <a:pt x="43729" y="19953"/>
                                </a:moveTo>
                                <a:lnTo>
                                  <a:pt x="30238" y="38695"/>
                                </a:lnTo>
                                <a:cubicBezTo>
                                  <a:pt x="27612" y="36069"/>
                                  <a:pt x="26888" y="33081"/>
                                  <a:pt x="27431" y="26834"/>
                                </a:cubicBezTo>
                                <a:lnTo>
                                  <a:pt x="28155" y="19772"/>
                                </a:lnTo>
                                <a:cubicBezTo>
                                  <a:pt x="28970" y="12800"/>
                                  <a:pt x="27250" y="7549"/>
                                  <a:pt x="22723" y="4289"/>
                                </a:cubicBezTo>
                                <a:cubicBezTo>
                                  <a:pt x="19735" y="2116"/>
                                  <a:pt x="15932" y="1301"/>
                                  <a:pt x="12492" y="2026"/>
                                </a:cubicBezTo>
                                <a:cubicBezTo>
                                  <a:pt x="9051" y="2750"/>
                                  <a:pt x="6244" y="4651"/>
                                  <a:pt x="3800" y="8092"/>
                                </a:cubicBezTo>
                                <a:cubicBezTo>
                                  <a:pt x="631" y="12528"/>
                                  <a:pt x="-275" y="17055"/>
                                  <a:pt x="1446" y="21311"/>
                                </a:cubicBezTo>
                                <a:cubicBezTo>
                                  <a:pt x="2441" y="24027"/>
                                  <a:pt x="4343" y="26200"/>
                                  <a:pt x="7874" y="28826"/>
                                </a:cubicBezTo>
                                <a:lnTo>
                                  <a:pt x="11043" y="24480"/>
                                </a:lnTo>
                                <a:cubicBezTo>
                                  <a:pt x="8689" y="22578"/>
                                  <a:pt x="7512" y="21130"/>
                                  <a:pt x="6787" y="19772"/>
                                </a:cubicBezTo>
                                <a:cubicBezTo>
                                  <a:pt x="5429" y="17055"/>
                                  <a:pt x="5701" y="13615"/>
                                  <a:pt x="7602" y="10989"/>
                                </a:cubicBezTo>
                                <a:cubicBezTo>
                                  <a:pt x="10500" y="7005"/>
                                  <a:pt x="15570" y="6100"/>
                                  <a:pt x="19463" y="8907"/>
                                </a:cubicBezTo>
                                <a:cubicBezTo>
                                  <a:pt x="22361" y="10989"/>
                                  <a:pt x="23719" y="14520"/>
                                  <a:pt x="23266" y="19047"/>
                                </a:cubicBezTo>
                                <a:lnTo>
                                  <a:pt x="22632" y="25566"/>
                                </a:lnTo>
                                <a:cubicBezTo>
                                  <a:pt x="21546" y="36069"/>
                                  <a:pt x="23447" y="40596"/>
                                  <a:pt x="30962" y="46753"/>
                                </a:cubicBezTo>
                                <a:lnTo>
                                  <a:pt x="48075" y="2303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6" name="Freeform: Shape 896"/>
                        <wps:cNvSpPr/>
                        <wps:spPr>
                          <a:xfrm>
                            <a:off x="1021904" y="3029666"/>
                            <a:ext cx="42397" cy="38746"/>
                          </a:xfrm>
                          <a:custGeom>
                            <a:avLst/>
                            <a:gdLst>
                              <a:gd name="connsiteX0" fmla="*/ 19930 w 42397"/>
                              <a:gd name="connsiteY0" fmla="*/ 3625 h 38746"/>
                              <a:gd name="connsiteX1" fmla="*/ 3271 w 42397"/>
                              <a:gd name="connsiteY1" fmla="*/ 6884 h 38746"/>
                              <a:gd name="connsiteX2" fmla="*/ 1550 w 42397"/>
                              <a:gd name="connsiteY2" fmla="*/ 20284 h 38746"/>
                              <a:gd name="connsiteX3" fmla="*/ 13774 w 42397"/>
                              <a:gd name="connsiteY3" fmla="*/ 33956 h 38746"/>
                              <a:gd name="connsiteX4" fmla="*/ 29166 w 42397"/>
                              <a:gd name="connsiteY4" fmla="*/ 40475 h 38746"/>
                              <a:gd name="connsiteX5" fmla="*/ 40121 w 42397"/>
                              <a:gd name="connsiteY5" fmla="*/ 34771 h 38746"/>
                              <a:gd name="connsiteX6" fmla="*/ 36319 w 42397"/>
                              <a:gd name="connsiteY6" fmla="*/ 14309 h 38746"/>
                              <a:gd name="connsiteX7" fmla="*/ 17124 w 42397"/>
                              <a:gd name="connsiteY7" fmla="*/ 17116 h 38746"/>
                              <a:gd name="connsiteX8" fmla="*/ 15132 w 42397"/>
                              <a:gd name="connsiteY8" fmla="*/ 28071 h 38746"/>
                              <a:gd name="connsiteX9" fmla="*/ 6892 w 42397"/>
                              <a:gd name="connsiteY9" fmla="*/ 10144 h 38746"/>
                              <a:gd name="connsiteX10" fmla="*/ 16761 w 42397"/>
                              <a:gd name="connsiteY10" fmla="*/ 8152 h 38746"/>
                              <a:gd name="connsiteX11" fmla="*/ 20655 w 42397"/>
                              <a:gd name="connsiteY11" fmla="*/ 20466 h 38746"/>
                              <a:gd name="connsiteX12" fmla="*/ 33421 w 42397"/>
                              <a:gd name="connsiteY12" fmla="*/ 19198 h 38746"/>
                              <a:gd name="connsiteX13" fmla="*/ 36228 w 42397"/>
                              <a:gd name="connsiteY13" fmla="*/ 31874 h 38746"/>
                              <a:gd name="connsiteX14" fmla="*/ 22918 w 42397"/>
                              <a:gd name="connsiteY14" fmla="*/ 33322 h 38746"/>
                              <a:gd name="connsiteX15" fmla="*/ 20655 w 42397"/>
                              <a:gd name="connsiteY15" fmla="*/ 20466 h 387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2397" h="38746">
                                <a:moveTo>
                                  <a:pt x="19930" y="3625"/>
                                </a:moveTo>
                                <a:cubicBezTo>
                                  <a:pt x="13321" y="275"/>
                                  <a:pt x="7164" y="1452"/>
                                  <a:pt x="3271" y="6884"/>
                                </a:cubicBezTo>
                                <a:cubicBezTo>
                                  <a:pt x="464" y="10778"/>
                                  <a:pt x="-170" y="15757"/>
                                  <a:pt x="1550" y="20284"/>
                                </a:cubicBezTo>
                                <a:cubicBezTo>
                                  <a:pt x="3452" y="25083"/>
                                  <a:pt x="7254" y="29248"/>
                                  <a:pt x="13774" y="33956"/>
                                </a:cubicBezTo>
                                <a:cubicBezTo>
                                  <a:pt x="19930" y="38393"/>
                                  <a:pt x="24367" y="40294"/>
                                  <a:pt x="29166" y="40475"/>
                                </a:cubicBezTo>
                                <a:cubicBezTo>
                                  <a:pt x="33512" y="40747"/>
                                  <a:pt x="37315" y="38664"/>
                                  <a:pt x="40121" y="34771"/>
                                </a:cubicBezTo>
                                <a:cubicBezTo>
                                  <a:pt x="45101" y="27980"/>
                                  <a:pt x="43471" y="19470"/>
                                  <a:pt x="36319" y="14309"/>
                                </a:cubicBezTo>
                                <a:cubicBezTo>
                                  <a:pt x="29709" y="9510"/>
                                  <a:pt x="21741" y="10778"/>
                                  <a:pt x="17124" y="17116"/>
                                </a:cubicBezTo>
                                <a:cubicBezTo>
                                  <a:pt x="14679" y="20556"/>
                                  <a:pt x="13864" y="24268"/>
                                  <a:pt x="15132" y="28071"/>
                                </a:cubicBezTo>
                                <a:cubicBezTo>
                                  <a:pt x="6259" y="21552"/>
                                  <a:pt x="3271" y="15214"/>
                                  <a:pt x="6892" y="10144"/>
                                </a:cubicBezTo>
                                <a:cubicBezTo>
                                  <a:pt x="9156" y="7066"/>
                                  <a:pt x="12778" y="6251"/>
                                  <a:pt x="16761" y="8152"/>
                                </a:cubicBezTo>
                                <a:close/>
                                <a:moveTo>
                                  <a:pt x="20655" y="20466"/>
                                </a:moveTo>
                                <a:cubicBezTo>
                                  <a:pt x="23733" y="16210"/>
                                  <a:pt x="28622" y="15757"/>
                                  <a:pt x="33421" y="19198"/>
                                </a:cubicBezTo>
                                <a:cubicBezTo>
                                  <a:pt x="38039" y="22457"/>
                                  <a:pt x="39125" y="27890"/>
                                  <a:pt x="36228" y="31874"/>
                                </a:cubicBezTo>
                                <a:cubicBezTo>
                                  <a:pt x="33240" y="36039"/>
                                  <a:pt x="27536" y="36672"/>
                                  <a:pt x="22918" y="33322"/>
                                </a:cubicBezTo>
                                <a:cubicBezTo>
                                  <a:pt x="18391" y="30153"/>
                                  <a:pt x="17486" y="24902"/>
                                  <a:pt x="20655" y="204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7" name="Freeform: Shape 897"/>
                        <wps:cNvSpPr/>
                        <wps:spPr>
                          <a:xfrm>
                            <a:off x="719010" y="3188607"/>
                            <a:ext cx="52514" cy="50958"/>
                          </a:xfrm>
                          <a:custGeom>
                            <a:avLst/>
                            <a:gdLst>
                              <a:gd name="connsiteX0" fmla="*/ 422 w 52514"/>
                              <a:gd name="connsiteY0" fmla="*/ 31619 h 50958"/>
                              <a:gd name="connsiteX1" fmla="*/ 24959 w 52514"/>
                              <a:gd name="connsiteY1" fmla="*/ 52806 h 50958"/>
                              <a:gd name="connsiteX2" fmla="*/ 28400 w 52514"/>
                              <a:gd name="connsiteY2" fmla="*/ 48822 h 50958"/>
                              <a:gd name="connsiteX3" fmla="*/ 13008 w 52514"/>
                              <a:gd name="connsiteY3" fmla="*/ 35512 h 50958"/>
                              <a:gd name="connsiteX4" fmla="*/ 11378 w 52514"/>
                              <a:gd name="connsiteY4" fmla="*/ 24285 h 50958"/>
                              <a:gd name="connsiteX5" fmla="*/ 20342 w 52514"/>
                              <a:gd name="connsiteY5" fmla="*/ 23923 h 50958"/>
                              <a:gd name="connsiteX6" fmla="*/ 37273 w 52514"/>
                              <a:gd name="connsiteY6" fmla="*/ 38500 h 50958"/>
                              <a:gd name="connsiteX7" fmla="*/ 40623 w 52514"/>
                              <a:gd name="connsiteY7" fmla="*/ 34607 h 50958"/>
                              <a:gd name="connsiteX8" fmla="*/ 25231 w 52514"/>
                              <a:gd name="connsiteY8" fmla="*/ 21298 h 50958"/>
                              <a:gd name="connsiteX9" fmla="*/ 23692 w 52514"/>
                              <a:gd name="connsiteY9" fmla="*/ 9980 h 50958"/>
                              <a:gd name="connsiteX10" fmla="*/ 32655 w 52514"/>
                              <a:gd name="connsiteY10" fmla="*/ 9618 h 50958"/>
                              <a:gd name="connsiteX11" fmla="*/ 49587 w 52514"/>
                              <a:gd name="connsiteY11" fmla="*/ 24195 h 50958"/>
                              <a:gd name="connsiteX12" fmla="*/ 52937 w 52514"/>
                              <a:gd name="connsiteY12" fmla="*/ 20302 h 50958"/>
                              <a:gd name="connsiteX13" fmla="*/ 34466 w 52514"/>
                              <a:gd name="connsiteY13" fmla="*/ 4367 h 50958"/>
                              <a:gd name="connsiteX14" fmla="*/ 21428 w 52514"/>
                              <a:gd name="connsiteY14" fmla="*/ 5634 h 50958"/>
                              <a:gd name="connsiteX15" fmla="*/ 18712 w 52514"/>
                              <a:gd name="connsiteY15" fmla="*/ 16408 h 50958"/>
                              <a:gd name="connsiteX16" fmla="*/ 9295 w 52514"/>
                              <a:gd name="connsiteY16" fmla="*/ 19759 h 50958"/>
                              <a:gd name="connsiteX17" fmla="*/ 7032 w 52514"/>
                              <a:gd name="connsiteY17" fmla="*/ 30895 h 50958"/>
                              <a:gd name="connsiteX18" fmla="*/ 3591 w 52514"/>
                              <a:gd name="connsiteY18" fmla="*/ 27907 h 509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2514" h="50958">
                                <a:moveTo>
                                  <a:pt x="422" y="31619"/>
                                </a:moveTo>
                                <a:lnTo>
                                  <a:pt x="24959" y="52806"/>
                                </a:lnTo>
                                <a:lnTo>
                                  <a:pt x="28400" y="48822"/>
                                </a:lnTo>
                                <a:lnTo>
                                  <a:pt x="13008" y="35512"/>
                                </a:lnTo>
                                <a:cubicBezTo>
                                  <a:pt x="9386" y="32434"/>
                                  <a:pt x="8662" y="27454"/>
                                  <a:pt x="11378" y="24285"/>
                                </a:cubicBezTo>
                                <a:cubicBezTo>
                                  <a:pt x="13913" y="21298"/>
                                  <a:pt x="17173" y="21207"/>
                                  <a:pt x="20342" y="23923"/>
                                </a:cubicBezTo>
                                <a:lnTo>
                                  <a:pt x="37273" y="38500"/>
                                </a:lnTo>
                                <a:lnTo>
                                  <a:pt x="40623" y="34607"/>
                                </a:lnTo>
                                <a:lnTo>
                                  <a:pt x="25231" y="21298"/>
                                </a:lnTo>
                                <a:cubicBezTo>
                                  <a:pt x="21609" y="18219"/>
                                  <a:pt x="20975" y="13149"/>
                                  <a:pt x="23692" y="9980"/>
                                </a:cubicBezTo>
                                <a:cubicBezTo>
                                  <a:pt x="26227" y="7083"/>
                                  <a:pt x="29577" y="6902"/>
                                  <a:pt x="32655" y="9618"/>
                                </a:cubicBezTo>
                                <a:lnTo>
                                  <a:pt x="49587" y="24195"/>
                                </a:lnTo>
                                <a:lnTo>
                                  <a:pt x="52937" y="20302"/>
                                </a:lnTo>
                                <a:lnTo>
                                  <a:pt x="34466" y="4367"/>
                                </a:lnTo>
                                <a:cubicBezTo>
                                  <a:pt x="30120" y="654"/>
                                  <a:pt x="25412" y="1017"/>
                                  <a:pt x="21428" y="5634"/>
                                </a:cubicBezTo>
                                <a:cubicBezTo>
                                  <a:pt x="18621" y="8894"/>
                                  <a:pt x="18078" y="11791"/>
                                  <a:pt x="18712" y="16408"/>
                                </a:cubicBezTo>
                                <a:cubicBezTo>
                                  <a:pt x="14909" y="15593"/>
                                  <a:pt x="12012" y="16590"/>
                                  <a:pt x="9295" y="19759"/>
                                </a:cubicBezTo>
                                <a:cubicBezTo>
                                  <a:pt x="6398" y="23108"/>
                                  <a:pt x="5855" y="26368"/>
                                  <a:pt x="7032" y="30895"/>
                                </a:cubicBezTo>
                                <a:lnTo>
                                  <a:pt x="3591" y="2790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8" name="Freeform: Shape 898"/>
                        <wps:cNvSpPr/>
                        <wps:spPr>
                          <a:xfrm>
                            <a:off x="742797" y="3167196"/>
                            <a:ext cx="37665" cy="33409"/>
                          </a:xfrm>
                          <a:custGeom>
                            <a:avLst/>
                            <a:gdLst>
                              <a:gd name="connsiteX0" fmla="*/ 13570 w 37665"/>
                              <a:gd name="connsiteY0" fmla="*/ 10154 h 33409"/>
                              <a:gd name="connsiteX1" fmla="*/ 10220 w 37665"/>
                              <a:gd name="connsiteY1" fmla="*/ 14047 h 33409"/>
                              <a:gd name="connsiteX2" fmla="*/ 34757 w 37665"/>
                              <a:gd name="connsiteY2" fmla="*/ 35234 h 33409"/>
                              <a:gd name="connsiteX3" fmla="*/ 38107 w 37665"/>
                              <a:gd name="connsiteY3" fmla="*/ 31341 h 33409"/>
                              <a:gd name="connsiteX4" fmla="*/ 3882 w 37665"/>
                              <a:gd name="connsiteY4" fmla="*/ 1825 h 33409"/>
                              <a:gd name="connsiteX5" fmla="*/ 441 w 37665"/>
                              <a:gd name="connsiteY5" fmla="*/ 5808 h 33409"/>
                              <a:gd name="connsiteX6" fmla="*/ 5421 w 37665"/>
                              <a:gd name="connsiteY6" fmla="*/ 10064 h 33409"/>
                              <a:gd name="connsiteX7" fmla="*/ 8862 w 37665"/>
                              <a:gd name="connsiteY7" fmla="*/ 6080 h 334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7665" h="33409">
                                <a:moveTo>
                                  <a:pt x="13570" y="10154"/>
                                </a:moveTo>
                                <a:lnTo>
                                  <a:pt x="10220" y="14047"/>
                                </a:lnTo>
                                <a:lnTo>
                                  <a:pt x="34757" y="35234"/>
                                </a:lnTo>
                                <a:lnTo>
                                  <a:pt x="38107" y="31341"/>
                                </a:lnTo>
                                <a:close/>
                                <a:moveTo>
                                  <a:pt x="3882" y="1825"/>
                                </a:moveTo>
                                <a:lnTo>
                                  <a:pt x="441" y="5808"/>
                                </a:lnTo>
                                <a:lnTo>
                                  <a:pt x="5421" y="10064"/>
                                </a:lnTo>
                                <a:lnTo>
                                  <a:pt x="8862" y="608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9" name="Freeform: Shape 899"/>
                        <wps:cNvSpPr/>
                        <wps:spPr>
                          <a:xfrm>
                            <a:off x="752944" y="3137995"/>
                            <a:ext cx="57856" cy="51019"/>
                          </a:xfrm>
                          <a:custGeom>
                            <a:avLst/>
                            <a:gdLst>
                              <a:gd name="connsiteX0" fmla="*/ 23625 w 57856"/>
                              <a:gd name="connsiteY0" fmla="*/ 35817 h 51019"/>
                              <a:gd name="connsiteX1" fmla="*/ 33313 w 57856"/>
                              <a:gd name="connsiteY1" fmla="*/ 24590 h 51019"/>
                              <a:gd name="connsiteX2" fmla="*/ 44269 w 57856"/>
                              <a:gd name="connsiteY2" fmla="*/ 24137 h 51019"/>
                              <a:gd name="connsiteX3" fmla="*/ 47347 w 57856"/>
                              <a:gd name="connsiteY3" fmla="*/ 26763 h 51019"/>
                              <a:gd name="connsiteX4" fmla="*/ 53776 w 57856"/>
                              <a:gd name="connsiteY4" fmla="*/ 30656 h 51019"/>
                              <a:gd name="connsiteX5" fmla="*/ 58303 w 57856"/>
                              <a:gd name="connsiteY5" fmla="*/ 25314 h 51019"/>
                              <a:gd name="connsiteX6" fmla="*/ 57217 w 57856"/>
                              <a:gd name="connsiteY6" fmla="*/ 24409 h 51019"/>
                              <a:gd name="connsiteX7" fmla="*/ 48525 w 57856"/>
                              <a:gd name="connsiteY7" fmla="*/ 20516 h 51019"/>
                              <a:gd name="connsiteX8" fmla="*/ 35758 w 57856"/>
                              <a:gd name="connsiteY8" fmla="*/ 17437 h 51019"/>
                              <a:gd name="connsiteX9" fmla="*/ 32046 w 57856"/>
                              <a:gd name="connsiteY9" fmla="*/ 5124 h 51019"/>
                              <a:gd name="connsiteX10" fmla="*/ 13937 w 57856"/>
                              <a:gd name="connsiteY10" fmla="*/ 7568 h 51019"/>
                              <a:gd name="connsiteX11" fmla="*/ 447 w 57856"/>
                              <a:gd name="connsiteY11" fmla="*/ 23322 h 51019"/>
                              <a:gd name="connsiteX12" fmla="*/ 34672 w 57856"/>
                              <a:gd name="connsiteY12" fmla="*/ 52838 h 51019"/>
                              <a:gd name="connsiteX13" fmla="*/ 38384 w 57856"/>
                              <a:gd name="connsiteY13" fmla="*/ 48493 h 51019"/>
                              <a:gd name="connsiteX14" fmla="*/ 19823 w 57856"/>
                              <a:gd name="connsiteY14" fmla="*/ 32467 h 51019"/>
                              <a:gd name="connsiteX15" fmla="*/ 7962 w 57856"/>
                              <a:gd name="connsiteY15" fmla="*/ 22326 h 51019"/>
                              <a:gd name="connsiteX16" fmla="*/ 17016 w 57856"/>
                              <a:gd name="connsiteY16" fmla="*/ 11733 h 51019"/>
                              <a:gd name="connsiteX17" fmla="*/ 22720 w 57856"/>
                              <a:gd name="connsiteY17" fmla="*/ 8021 h 51019"/>
                              <a:gd name="connsiteX18" fmla="*/ 28786 w 57856"/>
                              <a:gd name="connsiteY18" fmla="*/ 10103 h 51019"/>
                              <a:gd name="connsiteX19" fmla="*/ 28877 w 57856"/>
                              <a:gd name="connsiteY19" fmla="*/ 21874 h 510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7856" h="51019">
                                <a:moveTo>
                                  <a:pt x="23625" y="35817"/>
                                </a:moveTo>
                                <a:lnTo>
                                  <a:pt x="33313" y="24590"/>
                                </a:lnTo>
                                <a:cubicBezTo>
                                  <a:pt x="36664" y="20606"/>
                                  <a:pt x="40014" y="20516"/>
                                  <a:pt x="44269" y="24137"/>
                                </a:cubicBezTo>
                                <a:lnTo>
                                  <a:pt x="47347" y="26763"/>
                                </a:lnTo>
                                <a:cubicBezTo>
                                  <a:pt x="49340" y="28574"/>
                                  <a:pt x="51784" y="30022"/>
                                  <a:pt x="53776" y="30656"/>
                                </a:cubicBezTo>
                                <a:lnTo>
                                  <a:pt x="58303" y="25314"/>
                                </a:lnTo>
                                <a:lnTo>
                                  <a:pt x="57217" y="24409"/>
                                </a:lnTo>
                                <a:cubicBezTo>
                                  <a:pt x="54682" y="25133"/>
                                  <a:pt x="53233" y="24318"/>
                                  <a:pt x="48525" y="20516"/>
                                </a:cubicBezTo>
                                <a:cubicBezTo>
                                  <a:pt x="42911" y="15717"/>
                                  <a:pt x="40466" y="15083"/>
                                  <a:pt x="35758" y="17437"/>
                                </a:cubicBezTo>
                                <a:cubicBezTo>
                                  <a:pt x="37026" y="12005"/>
                                  <a:pt x="36030" y="8474"/>
                                  <a:pt x="32046" y="5124"/>
                                </a:cubicBezTo>
                                <a:cubicBezTo>
                                  <a:pt x="26161" y="53"/>
                                  <a:pt x="19823" y="778"/>
                                  <a:pt x="13937" y="7568"/>
                                </a:cubicBezTo>
                                <a:lnTo>
                                  <a:pt x="447" y="23322"/>
                                </a:lnTo>
                                <a:lnTo>
                                  <a:pt x="34672" y="52838"/>
                                </a:lnTo>
                                <a:lnTo>
                                  <a:pt x="38384" y="48493"/>
                                </a:lnTo>
                                <a:close/>
                                <a:moveTo>
                                  <a:pt x="19823" y="32467"/>
                                </a:moveTo>
                                <a:lnTo>
                                  <a:pt x="7962" y="22326"/>
                                </a:lnTo>
                                <a:lnTo>
                                  <a:pt x="17016" y="11733"/>
                                </a:lnTo>
                                <a:cubicBezTo>
                                  <a:pt x="19189" y="9289"/>
                                  <a:pt x="20819" y="8293"/>
                                  <a:pt x="22720" y="8021"/>
                                </a:cubicBezTo>
                                <a:cubicBezTo>
                                  <a:pt x="24712" y="7659"/>
                                  <a:pt x="26794" y="8383"/>
                                  <a:pt x="28786" y="10103"/>
                                </a:cubicBezTo>
                                <a:cubicBezTo>
                                  <a:pt x="32770" y="13544"/>
                                  <a:pt x="32951" y="17256"/>
                                  <a:pt x="28877" y="2187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0" name="Freeform: Shape 900"/>
                        <wps:cNvSpPr/>
                        <wps:spPr>
                          <a:xfrm>
                            <a:off x="799694" y="3133700"/>
                            <a:ext cx="13038" cy="14124"/>
                          </a:xfrm>
                          <a:custGeom>
                            <a:avLst/>
                            <a:gdLst>
                              <a:gd name="connsiteX0" fmla="*/ 10151 w 13038"/>
                              <a:gd name="connsiteY0" fmla="*/ 1799 h 14124"/>
                              <a:gd name="connsiteX1" fmla="*/ 463 w 13038"/>
                              <a:gd name="connsiteY1" fmla="*/ 13026 h 14124"/>
                              <a:gd name="connsiteX2" fmla="*/ 3813 w 13038"/>
                              <a:gd name="connsiteY2" fmla="*/ 15924 h 14124"/>
                              <a:gd name="connsiteX3" fmla="*/ 13501 w 13038"/>
                              <a:gd name="connsiteY3" fmla="*/ 4697 h 14124"/>
                            </a:gdLst>
                            <a:ahLst/>
                            <a:cxnLst>
                              <a:cxn ang="0">
                                <a:pos x="connsiteX0" y="connsiteY0"/>
                              </a:cxn>
                              <a:cxn ang="0">
                                <a:pos x="connsiteX1" y="connsiteY1"/>
                              </a:cxn>
                              <a:cxn ang="0">
                                <a:pos x="connsiteX2" y="connsiteY2"/>
                              </a:cxn>
                              <a:cxn ang="0">
                                <a:pos x="connsiteX3" y="connsiteY3"/>
                              </a:cxn>
                            </a:cxnLst>
                            <a:rect l="l" t="t" r="r" b="b"/>
                            <a:pathLst>
                              <a:path w="13038" h="14124">
                                <a:moveTo>
                                  <a:pt x="10151" y="1799"/>
                                </a:moveTo>
                                <a:lnTo>
                                  <a:pt x="463" y="13026"/>
                                </a:lnTo>
                                <a:lnTo>
                                  <a:pt x="3813" y="15924"/>
                                </a:lnTo>
                                <a:lnTo>
                                  <a:pt x="13501" y="469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1" name="Freeform: Shape 901"/>
                        <wps:cNvSpPr/>
                        <wps:spPr>
                          <a:xfrm>
                            <a:off x="802918" y="3098425"/>
                            <a:ext cx="37031" cy="33409"/>
                          </a:xfrm>
                          <a:custGeom>
                            <a:avLst/>
                            <a:gdLst>
                              <a:gd name="connsiteX0" fmla="*/ 9797 w 37031"/>
                              <a:gd name="connsiteY0" fmla="*/ 14376 h 33409"/>
                              <a:gd name="connsiteX1" fmla="*/ 33972 w 37031"/>
                              <a:gd name="connsiteY1" fmla="*/ 35200 h 33409"/>
                              <a:gd name="connsiteX2" fmla="*/ 37503 w 37031"/>
                              <a:gd name="connsiteY2" fmla="*/ 31035 h 33409"/>
                              <a:gd name="connsiteX3" fmla="*/ 3549 w 37031"/>
                              <a:gd name="connsiteY3" fmla="*/ 1790 h 33409"/>
                              <a:gd name="connsiteX4" fmla="*/ 1195 w 37031"/>
                              <a:gd name="connsiteY4" fmla="*/ 4507 h 33409"/>
                              <a:gd name="connsiteX5" fmla="*/ 471 w 37031"/>
                              <a:gd name="connsiteY5" fmla="*/ 19174 h 33409"/>
                              <a:gd name="connsiteX6" fmla="*/ 3459 w 37031"/>
                              <a:gd name="connsiteY6" fmla="*/ 21709 h 334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7031" h="33409">
                                <a:moveTo>
                                  <a:pt x="9797" y="14376"/>
                                </a:moveTo>
                                <a:lnTo>
                                  <a:pt x="33972" y="35200"/>
                                </a:lnTo>
                                <a:lnTo>
                                  <a:pt x="37503" y="31035"/>
                                </a:lnTo>
                                <a:lnTo>
                                  <a:pt x="3549" y="1790"/>
                                </a:lnTo>
                                <a:lnTo>
                                  <a:pt x="1195" y="4507"/>
                                </a:lnTo>
                                <a:cubicBezTo>
                                  <a:pt x="5179" y="10482"/>
                                  <a:pt x="5088" y="12112"/>
                                  <a:pt x="471" y="19174"/>
                                </a:cubicBezTo>
                                <a:lnTo>
                                  <a:pt x="3459" y="2170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2" name="Freeform: Shape 902"/>
                        <wps:cNvSpPr/>
                        <wps:spPr>
                          <a:xfrm>
                            <a:off x="821904" y="3070008"/>
                            <a:ext cx="46850" cy="46270"/>
                          </a:xfrm>
                          <a:custGeom>
                            <a:avLst/>
                            <a:gdLst>
                              <a:gd name="connsiteX0" fmla="*/ 43350 w 46850"/>
                              <a:gd name="connsiteY0" fmla="*/ 22424 h 46270"/>
                              <a:gd name="connsiteX1" fmla="*/ 28230 w 46850"/>
                              <a:gd name="connsiteY1" fmla="*/ 39898 h 46270"/>
                              <a:gd name="connsiteX2" fmla="*/ 26419 w 46850"/>
                              <a:gd name="connsiteY2" fmla="*/ 27766 h 46270"/>
                              <a:gd name="connsiteX3" fmla="*/ 27777 w 46850"/>
                              <a:gd name="connsiteY3" fmla="*/ 20884 h 46270"/>
                              <a:gd name="connsiteX4" fmla="*/ 23612 w 46850"/>
                              <a:gd name="connsiteY4" fmla="*/ 5040 h 46270"/>
                              <a:gd name="connsiteX5" fmla="*/ 13652 w 46850"/>
                              <a:gd name="connsiteY5" fmla="*/ 1871 h 46270"/>
                              <a:gd name="connsiteX6" fmla="*/ 4508 w 46850"/>
                              <a:gd name="connsiteY6" fmla="*/ 7122 h 46270"/>
                              <a:gd name="connsiteX7" fmla="*/ 976 w 46850"/>
                              <a:gd name="connsiteY7" fmla="*/ 20160 h 46270"/>
                              <a:gd name="connsiteX8" fmla="*/ 6771 w 46850"/>
                              <a:gd name="connsiteY8" fmla="*/ 28218 h 46270"/>
                              <a:gd name="connsiteX9" fmla="*/ 10302 w 46850"/>
                              <a:gd name="connsiteY9" fmla="*/ 24144 h 46270"/>
                              <a:gd name="connsiteX10" fmla="*/ 6409 w 46850"/>
                              <a:gd name="connsiteY10" fmla="*/ 18893 h 46270"/>
                              <a:gd name="connsiteX11" fmla="*/ 7948 w 46850"/>
                              <a:gd name="connsiteY11" fmla="*/ 10382 h 46270"/>
                              <a:gd name="connsiteX12" fmla="*/ 20081 w 46850"/>
                              <a:gd name="connsiteY12" fmla="*/ 9295 h 46270"/>
                              <a:gd name="connsiteX13" fmla="*/ 22978 w 46850"/>
                              <a:gd name="connsiteY13" fmla="*/ 19707 h 46270"/>
                              <a:gd name="connsiteX14" fmla="*/ 21801 w 46850"/>
                              <a:gd name="connsiteY14" fmla="*/ 26226 h 46270"/>
                              <a:gd name="connsiteX15" fmla="*/ 28230 w 46850"/>
                              <a:gd name="connsiteY15" fmla="*/ 48047 h 46270"/>
                              <a:gd name="connsiteX16" fmla="*/ 47334 w 46850"/>
                              <a:gd name="connsiteY16" fmla="*/ 25864 h 462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850" h="46270">
                                <a:moveTo>
                                  <a:pt x="43350" y="22424"/>
                                </a:moveTo>
                                <a:lnTo>
                                  <a:pt x="28230" y="39898"/>
                                </a:lnTo>
                                <a:cubicBezTo>
                                  <a:pt x="25695" y="37091"/>
                                  <a:pt x="25332" y="34013"/>
                                  <a:pt x="26419" y="27766"/>
                                </a:cubicBezTo>
                                <a:lnTo>
                                  <a:pt x="27777" y="20884"/>
                                </a:lnTo>
                                <a:cubicBezTo>
                                  <a:pt x="29226" y="13913"/>
                                  <a:pt x="27777" y="8571"/>
                                  <a:pt x="23612" y="5040"/>
                                </a:cubicBezTo>
                                <a:cubicBezTo>
                                  <a:pt x="20805" y="2595"/>
                                  <a:pt x="17093" y="1418"/>
                                  <a:pt x="13652" y="1871"/>
                                </a:cubicBezTo>
                                <a:cubicBezTo>
                                  <a:pt x="10212" y="2233"/>
                                  <a:pt x="7224" y="3953"/>
                                  <a:pt x="4508" y="7122"/>
                                </a:cubicBezTo>
                                <a:cubicBezTo>
                                  <a:pt x="886" y="11287"/>
                                  <a:pt x="-291" y="15724"/>
                                  <a:pt x="976" y="20160"/>
                                </a:cubicBezTo>
                                <a:cubicBezTo>
                                  <a:pt x="1791" y="22786"/>
                                  <a:pt x="3421" y="25230"/>
                                  <a:pt x="6771" y="28218"/>
                                </a:cubicBezTo>
                                <a:lnTo>
                                  <a:pt x="10302" y="24144"/>
                                </a:lnTo>
                                <a:cubicBezTo>
                                  <a:pt x="8220" y="21971"/>
                                  <a:pt x="7043" y="20432"/>
                                  <a:pt x="6409" y="18893"/>
                                </a:cubicBezTo>
                                <a:cubicBezTo>
                                  <a:pt x="5323" y="16176"/>
                                  <a:pt x="5866" y="12826"/>
                                  <a:pt x="7948" y="10382"/>
                                </a:cubicBezTo>
                                <a:cubicBezTo>
                                  <a:pt x="11208" y="6579"/>
                                  <a:pt x="16369" y="6217"/>
                                  <a:pt x="20081" y="9295"/>
                                </a:cubicBezTo>
                                <a:cubicBezTo>
                                  <a:pt x="22797" y="11649"/>
                                  <a:pt x="23793" y="15180"/>
                                  <a:pt x="22978" y="19707"/>
                                </a:cubicBezTo>
                                <a:lnTo>
                                  <a:pt x="21801" y="26226"/>
                                </a:lnTo>
                                <a:cubicBezTo>
                                  <a:pt x="19809" y="36548"/>
                                  <a:pt x="21168" y="41256"/>
                                  <a:pt x="28230" y="48047"/>
                                </a:cubicBezTo>
                                <a:lnTo>
                                  <a:pt x="47334" y="2586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3" name="Freeform: Shape 903"/>
                        <wps:cNvSpPr/>
                        <wps:spPr>
                          <a:xfrm>
                            <a:off x="842056" y="3040768"/>
                            <a:ext cx="44601" cy="45021"/>
                          </a:xfrm>
                          <a:custGeom>
                            <a:avLst/>
                            <a:gdLst>
                              <a:gd name="connsiteX0" fmla="*/ 15345 w 44601"/>
                              <a:gd name="connsiteY0" fmla="*/ 1761 h 45021"/>
                              <a:gd name="connsiteX1" fmla="*/ 496 w 44601"/>
                              <a:gd name="connsiteY1" fmla="*/ 18963 h 45021"/>
                              <a:gd name="connsiteX2" fmla="*/ 16432 w 44601"/>
                              <a:gd name="connsiteY2" fmla="*/ 37071 h 45021"/>
                              <a:gd name="connsiteX3" fmla="*/ 19691 w 44601"/>
                              <a:gd name="connsiteY3" fmla="*/ 33359 h 45021"/>
                              <a:gd name="connsiteX4" fmla="*/ 21864 w 44601"/>
                              <a:gd name="connsiteY4" fmla="*/ 24486 h 45021"/>
                              <a:gd name="connsiteX5" fmla="*/ 36080 w 44601"/>
                              <a:gd name="connsiteY5" fmla="*/ 24124 h 45021"/>
                              <a:gd name="connsiteX6" fmla="*/ 37438 w 44601"/>
                              <a:gd name="connsiteY6" fmla="*/ 37977 h 45021"/>
                              <a:gd name="connsiteX7" fmla="*/ 26120 w 44601"/>
                              <a:gd name="connsiteY7" fmla="*/ 39969 h 45021"/>
                              <a:gd name="connsiteX8" fmla="*/ 22589 w 44601"/>
                              <a:gd name="connsiteY8" fmla="*/ 44134 h 45021"/>
                              <a:gd name="connsiteX9" fmla="*/ 29561 w 44601"/>
                              <a:gd name="connsiteY9" fmla="*/ 46759 h 45021"/>
                              <a:gd name="connsiteX10" fmla="*/ 41331 w 44601"/>
                              <a:gd name="connsiteY10" fmla="*/ 41055 h 45021"/>
                              <a:gd name="connsiteX11" fmla="*/ 39158 w 44601"/>
                              <a:gd name="connsiteY11" fmla="*/ 19416 h 45021"/>
                              <a:gd name="connsiteX12" fmla="*/ 18877 w 44601"/>
                              <a:gd name="connsiteY12" fmla="*/ 20684 h 45021"/>
                              <a:gd name="connsiteX13" fmla="*/ 15617 w 44601"/>
                              <a:gd name="connsiteY13" fmla="*/ 28470 h 45021"/>
                              <a:gd name="connsiteX14" fmla="*/ 7468 w 44601"/>
                              <a:gd name="connsiteY14" fmla="*/ 19235 h 45021"/>
                              <a:gd name="connsiteX15" fmla="*/ 19420 w 44601"/>
                              <a:gd name="connsiteY15" fmla="*/ 5382 h 450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601" h="45021">
                                <a:moveTo>
                                  <a:pt x="15345" y="1761"/>
                                </a:moveTo>
                                <a:lnTo>
                                  <a:pt x="496" y="18963"/>
                                </a:lnTo>
                                <a:lnTo>
                                  <a:pt x="16432" y="37071"/>
                                </a:lnTo>
                                <a:lnTo>
                                  <a:pt x="19691" y="33359"/>
                                </a:lnTo>
                                <a:cubicBezTo>
                                  <a:pt x="19148" y="29466"/>
                                  <a:pt x="19601" y="27022"/>
                                  <a:pt x="21864" y="24486"/>
                                </a:cubicBezTo>
                                <a:cubicBezTo>
                                  <a:pt x="25758" y="19959"/>
                                  <a:pt x="31190" y="19869"/>
                                  <a:pt x="36080" y="24124"/>
                                </a:cubicBezTo>
                                <a:cubicBezTo>
                                  <a:pt x="40878" y="28289"/>
                                  <a:pt x="41422" y="33450"/>
                                  <a:pt x="37438" y="37977"/>
                                </a:cubicBezTo>
                                <a:cubicBezTo>
                                  <a:pt x="34450" y="41598"/>
                                  <a:pt x="30738" y="42323"/>
                                  <a:pt x="26120" y="39969"/>
                                </a:cubicBezTo>
                                <a:lnTo>
                                  <a:pt x="22589" y="44134"/>
                                </a:lnTo>
                                <a:cubicBezTo>
                                  <a:pt x="25758" y="45944"/>
                                  <a:pt x="27478" y="46578"/>
                                  <a:pt x="29561" y="46759"/>
                                </a:cubicBezTo>
                                <a:cubicBezTo>
                                  <a:pt x="33725" y="47031"/>
                                  <a:pt x="38071" y="44858"/>
                                  <a:pt x="41331" y="41055"/>
                                </a:cubicBezTo>
                                <a:cubicBezTo>
                                  <a:pt x="47035" y="34355"/>
                                  <a:pt x="46220" y="25482"/>
                                  <a:pt x="39158" y="19416"/>
                                </a:cubicBezTo>
                                <a:cubicBezTo>
                                  <a:pt x="32639" y="13712"/>
                                  <a:pt x="24309" y="14346"/>
                                  <a:pt x="18877" y="20684"/>
                                </a:cubicBezTo>
                                <a:cubicBezTo>
                                  <a:pt x="16794" y="23038"/>
                                  <a:pt x="15798" y="25301"/>
                                  <a:pt x="15617" y="28470"/>
                                </a:cubicBezTo>
                                <a:lnTo>
                                  <a:pt x="7468" y="19235"/>
                                </a:lnTo>
                                <a:lnTo>
                                  <a:pt x="19420" y="53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4" name="Freeform: Shape 904"/>
                        <wps:cNvSpPr/>
                        <wps:spPr>
                          <a:xfrm>
                            <a:off x="861263" y="3025189"/>
                            <a:ext cx="48325" cy="38032"/>
                          </a:xfrm>
                          <a:custGeom>
                            <a:avLst/>
                            <a:gdLst>
                              <a:gd name="connsiteX0" fmla="*/ 509 w 48325"/>
                              <a:gd name="connsiteY0" fmla="*/ 10262 h 38032"/>
                              <a:gd name="connsiteX1" fmla="*/ 34734 w 48325"/>
                              <a:gd name="connsiteY1" fmla="*/ 39779 h 38032"/>
                              <a:gd name="connsiteX2" fmla="*/ 37722 w 48325"/>
                              <a:gd name="connsiteY2" fmla="*/ 36248 h 38032"/>
                              <a:gd name="connsiteX3" fmla="*/ 34553 w 48325"/>
                              <a:gd name="connsiteY3" fmla="*/ 33531 h 38032"/>
                              <a:gd name="connsiteX4" fmla="*/ 45599 w 48325"/>
                              <a:gd name="connsiteY4" fmla="*/ 29366 h 38032"/>
                              <a:gd name="connsiteX5" fmla="*/ 41344 w 48325"/>
                              <a:gd name="connsiteY5" fmla="*/ 7094 h 38032"/>
                              <a:gd name="connsiteX6" fmla="*/ 19342 w 48325"/>
                              <a:gd name="connsiteY6" fmla="*/ 6460 h 38032"/>
                              <a:gd name="connsiteX7" fmla="*/ 16807 w 48325"/>
                              <a:gd name="connsiteY7" fmla="*/ 17596 h 38032"/>
                              <a:gd name="connsiteX8" fmla="*/ 3859 w 48325"/>
                              <a:gd name="connsiteY8" fmla="*/ 6369 h 38032"/>
                              <a:gd name="connsiteX9" fmla="*/ 22420 w 48325"/>
                              <a:gd name="connsiteY9" fmla="*/ 10353 h 38032"/>
                              <a:gd name="connsiteX10" fmla="*/ 38265 w 48325"/>
                              <a:gd name="connsiteY10" fmla="*/ 11530 h 38032"/>
                              <a:gd name="connsiteX11" fmla="*/ 41434 w 48325"/>
                              <a:gd name="connsiteY11" fmla="*/ 26741 h 38032"/>
                              <a:gd name="connsiteX12" fmla="*/ 26042 w 48325"/>
                              <a:gd name="connsiteY12" fmla="*/ 25473 h 38032"/>
                              <a:gd name="connsiteX13" fmla="*/ 22420 w 48325"/>
                              <a:gd name="connsiteY13" fmla="*/ 10353 h 380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8325" h="38032">
                                <a:moveTo>
                                  <a:pt x="509" y="10262"/>
                                </a:moveTo>
                                <a:lnTo>
                                  <a:pt x="34734" y="39779"/>
                                </a:lnTo>
                                <a:lnTo>
                                  <a:pt x="37722" y="36248"/>
                                </a:lnTo>
                                <a:lnTo>
                                  <a:pt x="34553" y="33531"/>
                                </a:lnTo>
                                <a:cubicBezTo>
                                  <a:pt x="39171" y="34075"/>
                                  <a:pt x="42611" y="32807"/>
                                  <a:pt x="45599" y="29366"/>
                                </a:cubicBezTo>
                                <a:cubicBezTo>
                                  <a:pt x="51122" y="22938"/>
                                  <a:pt x="49493" y="14156"/>
                                  <a:pt x="41344" y="7094"/>
                                </a:cubicBezTo>
                                <a:cubicBezTo>
                                  <a:pt x="33376" y="213"/>
                                  <a:pt x="24956" y="-59"/>
                                  <a:pt x="19342" y="6460"/>
                                </a:cubicBezTo>
                                <a:cubicBezTo>
                                  <a:pt x="16354" y="9900"/>
                                  <a:pt x="15630" y="13431"/>
                                  <a:pt x="16807" y="17596"/>
                                </a:cubicBezTo>
                                <a:lnTo>
                                  <a:pt x="3859" y="6369"/>
                                </a:lnTo>
                                <a:close/>
                                <a:moveTo>
                                  <a:pt x="22420" y="10353"/>
                                </a:moveTo>
                                <a:cubicBezTo>
                                  <a:pt x="26133" y="6007"/>
                                  <a:pt x="32380" y="6460"/>
                                  <a:pt x="38265" y="11530"/>
                                </a:cubicBezTo>
                                <a:cubicBezTo>
                                  <a:pt x="43879" y="16329"/>
                                  <a:pt x="45056" y="22485"/>
                                  <a:pt x="41434" y="26741"/>
                                </a:cubicBezTo>
                                <a:cubicBezTo>
                                  <a:pt x="37813" y="30906"/>
                                  <a:pt x="31746" y="30453"/>
                                  <a:pt x="26042" y="25473"/>
                                </a:cubicBezTo>
                                <a:cubicBezTo>
                                  <a:pt x="20157" y="20494"/>
                                  <a:pt x="18799" y="14518"/>
                                  <a:pt x="22420" y="1035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5" name="Freeform: Shape 905"/>
                        <wps:cNvSpPr/>
                        <wps:spPr>
                          <a:xfrm>
                            <a:off x="903014" y="3013787"/>
                            <a:ext cx="13038" cy="14124"/>
                          </a:xfrm>
                          <a:custGeom>
                            <a:avLst/>
                            <a:gdLst>
                              <a:gd name="connsiteX0" fmla="*/ 10210 w 13038"/>
                              <a:gd name="connsiteY0" fmla="*/ 1731 h 14124"/>
                              <a:gd name="connsiteX1" fmla="*/ 522 w 13038"/>
                              <a:gd name="connsiteY1" fmla="*/ 12958 h 14124"/>
                              <a:gd name="connsiteX2" fmla="*/ 3872 w 13038"/>
                              <a:gd name="connsiteY2" fmla="*/ 15855 h 14124"/>
                              <a:gd name="connsiteX3" fmla="*/ 13560 w 13038"/>
                              <a:gd name="connsiteY3" fmla="*/ 4628 h 14124"/>
                            </a:gdLst>
                            <a:ahLst/>
                            <a:cxnLst>
                              <a:cxn ang="0">
                                <a:pos x="connsiteX0" y="connsiteY0"/>
                              </a:cxn>
                              <a:cxn ang="0">
                                <a:pos x="connsiteX1" y="connsiteY1"/>
                              </a:cxn>
                              <a:cxn ang="0">
                                <a:pos x="connsiteX2" y="connsiteY2"/>
                              </a:cxn>
                              <a:cxn ang="0">
                                <a:pos x="connsiteX3" y="connsiteY3"/>
                              </a:cxn>
                            </a:cxnLst>
                            <a:rect l="l" t="t" r="r" b="b"/>
                            <a:pathLst>
                              <a:path w="13038" h="14124">
                                <a:moveTo>
                                  <a:pt x="10210" y="1731"/>
                                </a:moveTo>
                                <a:lnTo>
                                  <a:pt x="522" y="12958"/>
                                </a:lnTo>
                                <a:lnTo>
                                  <a:pt x="3872" y="15855"/>
                                </a:lnTo>
                                <a:lnTo>
                                  <a:pt x="13560" y="462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6" name="Freeform: Shape 906"/>
                        <wps:cNvSpPr/>
                        <wps:spPr>
                          <a:xfrm>
                            <a:off x="900443" y="2973007"/>
                            <a:ext cx="44601" cy="45021"/>
                          </a:xfrm>
                          <a:custGeom>
                            <a:avLst/>
                            <a:gdLst>
                              <a:gd name="connsiteX0" fmla="*/ 15379 w 44601"/>
                              <a:gd name="connsiteY0" fmla="*/ 1722 h 45021"/>
                              <a:gd name="connsiteX1" fmla="*/ 530 w 44601"/>
                              <a:gd name="connsiteY1" fmla="*/ 18925 h 45021"/>
                              <a:gd name="connsiteX2" fmla="*/ 16465 w 44601"/>
                              <a:gd name="connsiteY2" fmla="*/ 37033 h 45021"/>
                              <a:gd name="connsiteX3" fmla="*/ 19725 w 44601"/>
                              <a:gd name="connsiteY3" fmla="*/ 33321 h 45021"/>
                              <a:gd name="connsiteX4" fmla="*/ 21898 w 44601"/>
                              <a:gd name="connsiteY4" fmla="*/ 24448 h 45021"/>
                              <a:gd name="connsiteX5" fmla="*/ 36113 w 44601"/>
                              <a:gd name="connsiteY5" fmla="*/ 24086 h 45021"/>
                              <a:gd name="connsiteX6" fmla="*/ 37471 w 44601"/>
                              <a:gd name="connsiteY6" fmla="*/ 37938 h 45021"/>
                              <a:gd name="connsiteX7" fmla="*/ 26153 w 44601"/>
                              <a:gd name="connsiteY7" fmla="*/ 39930 h 45021"/>
                              <a:gd name="connsiteX8" fmla="*/ 22622 w 44601"/>
                              <a:gd name="connsiteY8" fmla="*/ 44095 h 45021"/>
                              <a:gd name="connsiteX9" fmla="*/ 29594 w 44601"/>
                              <a:gd name="connsiteY9" fmla="*/ 46721 h 45021"/>
                              <a:gd name="connsiteX10" fmla="*/ 41364 w 44601"/>
                              <a:gd name="connsiteY10" fmla="*/ 41017 h 45021"/>
                              <a:gd name="connsiteX11" fmla="*/ 39191 w 44601"/>
                              <a:gd name="connsiteY11" fmla="*/ 19378 h 45021"/>
                              <a:gd name="connsiteX12" fmla="*/ 18910 w 44601"/>
                              <a:gd name="connsiteY12" fmla="*/ 20645 h 45021"/>
                              <a:gd name="connsiteX13" fmla="*/ 15650 w 44601"/>
                              <a:gd name="connsiteY13" fmla="*/ 28432 h 45021"/>
                              <a:gd name="connsiteX14" fmla="*/ 7502 w 44601"/>
                              <a:gd name="connsiteY14" fmla="*/ 19196 h 45021"/>
                              <a:gd name="connsiteX15" fmla="*/ 19453 w 44601"/>
                              <a:gd name="connsiteY15" fmla="*/ 5344 h 450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601" h="45021">
                                <a:moveTo>
                                  <a:pt x="15379" y="1722"/>
                                </a:moveTo>
                                <a:lnTo>
                                  <a:pt x="530" y="18925"/>
                                </a:lnTo>
                                <a:lnTo>
                                  <a:pt x="16465" y="37033"/>
                                </a:lnTo>
                                <a:lnTo>
                                  <a:pt x="19725" y="33321"/>
                                </a:lnTo>
                                <a:cubicBezTo>
                                  <a:pt x="19181" y="29428"/>
                                  <a:pt x="19634" y="26983"/>
                                  <a:pt x="21898" y="24448"/>
                                </a:cubicBezTo>
                                <a:cubicBezTo>
                                  <a:pt x="25791" y="19921"/>
                                  <a:pt x="31224" y="19830"/>
                                  <a:pt x="36113" y="24086"/>
                                </a:cubicBezTo>
                                <a:cubicBezTo>
                                  <a:pt x="40912" y="28250"/>
                                  <a:pt x="41455" y="33411"/>
                                  <a:pt x="37471" y="37938"/>
                                </a:cubicBezTo>
                                <a:cubicBezTo>
                                  <a:pt x="34483" y="41560"/>
                                  <a:pt x="30771" y="42284"/>
                                  <a:pt x="26153" y="39930"/>
                                </a:cubicBezTo>
                                <a:lnTo>
                                  <a:pt x="22622" y="44095"/>
                                </a:lnTo>
                                <a:cubicBezTo>
                                  <a:pt x="25791" y="45906"/>
                                  <a:pt x="27511" y="46540"/>
                                  <a:pt x="29594" y="46721"/>
                                </a:cubicBezTo>
                                <a:cubicBezTo>
                                  <a:pt x="33759" y="46992"/>
                                  <a:pt x="38105" y="44819"/>
                                  <a:pt x="41364" y="41017"/>
                                </a:cubicBezTo>
                                <a:cubicBezTo>
                                  <a:pt x="47068" y="34317"/>
                                  <a:pt x="46254" y="25444"/>
                                  <a:pt x="39191" y="19378"/>
                                </a:cubicBezTo>
                                <a:cubicBezTo>
                                  <a:pt x="32672" y="13673"/>
                                  <a:pt x="24342" y="14307"/>
                                  <a:pt x="18910" y="20645"/>
                                </a:cubicBezTo>
                                <a:cubicBezTo>
                                  <a:pt x="16827" y="22999"/>
                                  <a:pt x="15831" y="25263"/>
                                  <a:pt x="15650" y="28432"/>
                                </a:cubicBezTo>
                                <a:lnTo>
                                  <a:pt x="7502" y="19196"/>
                                </a:lnTo>
                                <a:lnTo>
                                  <a:pt x="19453" y="534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7" name="Freeform: Shape 907"/>
                        <wps:cNvSpPr/>
                        <wps:spPr>
                          <a:xfrm>
                            <a:off x="929337" y="2957574"/>
                            <a:ext cx="38841" cy="46669"/>
                          </a:xfrm>
                          <a:custGeom>
                            <a:avLst/>
                            <a:gdLst>
                              <a:gd name="connsiteX0" fmla="*/ 35311 w 38841"/>
                              <a:gd name="connsiteY0" fmla="*/ 48377 h 46669"/>
                              <a:gd name="connsiteX1" fmla="*/ 38661 w 38841"/>
                              <a:gd name="connsiteY1" fmla="*/ 44483 h 46669"/>
                              <a:gd name="connsiteX2" fmla="*/ 25804 w 38841"/>
                              <a:gd name="connsiteY2" fmla="*/ 33437 h 46669"/>
                              <a:gd name="connsiteX3" fmla="*/ 36126 w 38841"/>
                              <a:gd name="connsiteY3" fmla="*/ 29001 h 46669"/>
                              <a:gd name="connsiteX4" fmla="*/ 32232 w 38841"/>
                              <a:gd name="connsiteY4" fmla="*/ 7362 h 46669"/>
                              <a:gd name="connsiteX5" fmla="*/ 9597 w 38841"/>
                              <a:gd name="connsiteY5" fmla="*/ 6275 h 46669"/>
                              <a:gd name="connsiteX6" fmla="*/ 7424 w 38841"/>
                              <a:gd name="connsiteY6" fmla="*/ 18046 h 46669"/>
                              <a:gd name="connsiteX7" fmla="*/ 3712 w 38841"/>
                              <a:gd name="connsiteY7" fmla="*/ 14786 h 46669"/>
                              <a:gd name="connsiteX8" fmla="*/ 542 w 38841"/>
                              <a:gd name="connsiteY8" fmla="*/ 18408 h 46669"/>
                              <a:gd name="connsiteX9" fmla="*/ 12766 w 38841"/>
                              <a:gd name="connsiteY9" fmla="*/ 10169 h 46669"/>
                              <a:gd name="connsiteX10" fmla="*/ 28611 w 38841"/>
                              <a:gd name="connsiteY10" fmla="*/ 11346 h 46669"/>
                              <a:gd name="connsiteX11" fmla="*/ 31780 w 38841"/>
                              <a:gd name="connsiteY11" fmla="*/ 26556 h 46669"/>
                              <a:gd name="connsiteX12" fmla="*/ 16387 w 38841"/>
                              <a:gd name="connsiteY12" fmla="*/ 25289 h 46669"/>
                              <a:gd name="connsiteX13" fmla="*/ 12766 w 38841"/>
                              <a:gd name="connsiteY13" fmla="*/ 10169 h 466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8841" h="46669">
                                <a:moveTo>
                                  <a:pt x="35311" y="48377"/>
                                </a:moveTo>
                                <a:lnTo>
                                  <a:pt x="38661" y="44483"/>
                                </a:lnTo>
                                <a:lnTo>
                                  <a:pt x="25804" y="33437"/>
                                </a:lnTo>
                                <a:cubicBezTo>
                                  <a:pt x="30150" y="33528"/>
                                  <a:pt x="33319" y="32170"/>
                                  <a:pt x="36126" y="29001"/>
                                </a:cubicBezTo>
                                <a:cubicBezTo>
                                  <a:pt x="41649" y="22573"/>
                                  <a:pt x="40019" y="14062"/>
                                  <a:pt x="32232" y="7362"/>
                                </a:cubicBezTo>
                                <a:cubicBezTo>
                                  <a:pt x="23993" y="300"/>
                                  <a:pt x="15210" y="-244"/>
                                  <a:pt x="9597" y="6275"/>
                                </a:cubicBezTo>
                                <a:cubicBezTo>
                                  <a:pt x="6699" y="9716"/>
                                  <a:pt x="5975" y="13609"/>
                                  <a:pt x="7424" y="18046"/>
                                </a:cubicBezTo>
                                <a:lnTo>
                                  <a:pt x="3712" y="14786"/>
                                </a:lnTo>
                                <a:lnTo>
                                  <a:pt x="542" y="18408"/>
                                </a:lnTo>
                                <a:close/>
                                <a:moveTo>
                                  <a:pt x="12766" y="10169"/>
                                </a:moveTo>
                                <a:cubicBezTo>
                                  <a:pt x="16478" y="5823"/>
                                  <a:pt x="22725" y="6275"/>
                                  <a:pt x="28611" y="11346"/>
                                </a:cubicBezTo>
                                <a:cubicBezTo>
                                  <a:pt x="34224" y="16144"/>
                                  <a:pt x="35492" y="22210"/>
                                  <a:pt x="31780" y="26556"/>
                                </a:cubicBezTo>
                                <a:cubicBezTo>
                                  <a:pt x="28158" y="30721"/>
                                  <a:pt x="22092" y="30269"/>
                                  <a:pt x="16387" y="25289"/>
                                </a:cubicBezTo>
                                <a:cubicBezTo>
                                  <a:pt x="10502" y="20309"/>
                                  <a:pt x="9144" y="14333"/>
                                  <a:pt x="12766" y="1016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8" name="Freeform: Shape 908"/>
                        <wps:cNvSpPr/>
                        <wps:spPr>
                          <a:xfrm>
                            <a:off x="354334" y="2613808"/>
                            <a:ext cx="52786" cy="46095"/>
                          </a:xfrm>
                          <a:custGeom>
                            <a:avLst/>
                            <a:gdLst>
                              <a:gd name="connsiteX0" fmla="*/ 208 w 52786"/>
                              <a:gd name="connsiteY0" fmla="*/ 18548 h 46095"/>
                              <a:gd name="connsiteX1" fmla="*/ 14604 w 52786"/>
                              <a:gd name="connsiteY1" fmla="*/ 47611 h 46095"/>
                              <a:gd name="connsiteX2" fmla="*/ 19222 w 52786"/>
                              <a:gd name="connsiteY2" fmla="*/ 45257 h 46095"/>
                              <a:gd name="connsiteX3" fmla="*/ 10168 w 52786"/>
                              <a:gd name="connsiteY3" fmla="*/ 26968 h 46095"/>
                              <a:gd name="connsiteX4" fmla="*/ 13156 w 52786"/>
                              <a:gd name="connsiteY4" fmla="*/ 16013 h 46095"/>
                              <a:gd name="connsiteX5" fmla="*/ 21486 w 52786"/>
                              <a:gd name="connsiteY5" fmla="*/ 19181 h 46095"/>
                              <a:gd name="connsiteX6" fmla="*/ 31445 w 52786"/>
                              <a:gd name="connsiteY6" fmla="*/ 39191 h 46095"/>
                              <a:gd name="connsiteX7" fmla="*/ 36063 w 52786"/>
                              <a:gd name="connsiteY7" fmla="*/ 36927 h 46095"/>
                              <a:gd name="connsiteX8" fmla="*/ 27009 w 52786"/>
                              <a:gd name="connsiteY8" fmla="*/ 18638 h 46095"/>
                              <a:gd name="connsiteX9" fmla="*/ 30087 w 52786"/>
                              <a:gd name="connsiteY9" fmla="*/ 7592 h 46095"/>
                              <a:gd name="connsiteX10" fmla="*/ 38417 w 52786"/>
                              <a:gd name="connsiteY10" fmla="*/ 10852 h 46095"/>
                              <a:gd name="connsiteX11" fmla="*/ 48377 w 52786"/>
                              <a:gd name="connsiteY11" fmla="*/ 30861 h 46095"/>
                              <a:gd name="connsiteX12" fmla="*/ 52994 w 52786"/>
                              <a:gd name="connsiteY12" fmla="*/ 28507 h 46095"/>
                              <a:gd name="connsiteX13" fmla="*/ 42129 w 52786"/>
                              <a:gd name="connsiteY13" fmla="*/ 6687 h 46095"/>
                              <a:gd name="connsiteX14" fmla="*/ 29634 w 52786"/>
                              <a:gd name="connsiteY14" fmla="*/ 2884 h 46095"/>
                              <a:gd name="connsiteX15" fmla="*/ 22934 w 52786"/>
                              <a:gd name="connsiteY15" fmla="*/ 11667 h 46095"/>
                              <a:gd name="connsiteX16" fmla="*/ 12975 w 52786"/>
                              <a:gd name="connsiteY16" fmla="*/ 11123 h 46095"/>
                              <a:gd name="connsiteX17" fmla="*/ 6456 w 52786"/>
                              <a:gd name="connsiteY17" fmla="*/ 20449 h 46095"/>
                              <a:gd name="connsiteX18" fmla="*/ 4464 w 52786"/>
                              <a:gd name="connsiteY18" fmla="*/ 16375 h 460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2786" h="46095">
                                <a:moveTo>
                                  <a:pt x="208" y="18548"/>
                                </a:moveTo>
                                <a:lnTo>
                                  <a:pt x="14604" y="47611"/>
                                </a:lnTo>
                                <a:lnTo>
                                  <a:pt x="19222" y="45257"/>
                                </a:lnTo>
                                <a:lnTo>
                                  <a:pt x="10168" y="26968"/>
                                </a:lnTo>
                                <a:cubicBezTo>
                                  <a:pt x="8085" y="22803"/>
                                  <a:pt x="9444" y="17823"/>
                                  <a:pt x="13156" y="16013"/>
                                </a:cubicBezTo>
                                <a:cubicBezTo>
                                  <a:pt x="16687" y="14292"/>
                                  <a:pt x="19675" y="15469"/>
                                  <a:pt x="21486" y="19181"/>
                                </a:cubicBezTo>
                                <a:lnTo>
                                  <a:pt x="31445" y="39191"/>
                                </a:lnTo>
                                <a:lnTo>
                                  <a:pt x="36063" y="36927"/>
                                </a:lnTo>
                                <a:lnTo>
                                  <a:pt x="27009" y="18638"/>
                                </a:lnTo>
                                <a:cubicBezTo>
                                  <a:pt x="24926" y="14473"/>
                                  <a:pt x="26284" y="9494"/>
                                  <a:pt x="30087" y="7592"/>
                                </a:cubicBezTo>
                                <a:cubicBezTo>
                                  <a:pt x="33437" y="5963"/>
                                  <a:pt x="36606" y="7139"/>
                                  <a:pt x="38417" y="10852"/>
                                </a:cubicBezTo>
                                <a:lnTo>
                                  <a:pt x="48377" y="30861"/>
                                </a:lnTo>
                                <a:lnTo>
                                  <a:pt x="52994" y="28507"/>
                                </a:lnTo>
                                <a:lnTo>
                                  <a:pt x="42129" y="6687"/>
                                </a:lnTo>
                                <a:cubicBezTo>
                                  <a:pt x="39594" y="1526"/>
                                  <a:pt x="35067" y="168"/>
                                  <a:pt x="29634" y="2884"/>
                                </a:cubicBezTo>
                                <a:cubicBezTo>
                                  <a:pt x="25741" y="4785"/>
                                  <a:pt x="24111" y="7049"/>
                                  <a:pt x="22934" y="11667"/>
                                </a:cubicBezTo>
                                <a:cubicBezTo>
                                  <a:pt x="19675" y="9494"/>
                                  <a:pt x="16687" y="9313"/>
                                  <a:pt x="12975" y="11123"/>
                                </a:cubicBezTo>
                                <a:cubicBezTo>
                                  <a:pt x="9081" y="13115"/>
                                  <a:pt x="7180" y="15832"/>
                                  <a:pt x="6456" y="20449"/>
                                </a:cubicBezTo>
                                <a:lnTo>
                                  <a:pt x="4464" y="1637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9" name="Freeform: Shape 909"/>
                        <wps:cNvSpPr/>
                        <wps:spPr>
                          <a:xfrm>
                            <a:off x="394541" y="2594235"/>
                            <a:ext cx="24808" cy="42825"/>
                          </a:xfrm>
                          <a:custGeom>
                            <a:avLst/>
                            <a:gdLst>
                              <a:gd name="connsiteX0" fmla="*/ 10647 w 24808"/>
                              <a:gd name="connsiteY0" fmla="*/ 12911 h 42825"/>
                              <a:gd name="connsiteX1" fmla="*/ 6029 w 24808"/>
                              <a:gd name="connsiteY1" fmla="*/ 15265 h 42825"/>
                              <a:gd name="connsiteX2" fmla="*/ 20425 w 24808"/>
                              <a:gd name="connsiteY2" fmla="*/ 44328 h 42825"/>
                              <a:gd name="connsiteX3" fmla="*/ 25043 w 24808"/>
                              <a:gd name="connsiteY3" fmla="*/ 41974 h 42825"/>
                              <a:gd name="connsiteX4" fmla="*/ 4943 w 24808"/>
                              <a:gd name="connsiteY4" fmla="*/ 1503 h 42825"/>
                              <a:gd name="connsiteX5" fmla="*/ 234 w 24808"/>
                              <a:gd name="connsiteY5" fmla="*/ 3857 h 42825"/>
                              <a:gd name="connsiteX6" fmla="*/ 3132 w 24808"/>
                              <a:gd name="connsiteY6" fmla="*/ 9742 h 42825"/>
                              <a:gd name="connsiteX7" fmla="*/ 7840 w 24808"/>
                              <a:gd name="connsiteY7" fmla="*/ 7388 h 42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4808" h="42825">
                                <a:moveTo>
                                  <a:pt x="10647" y="12911"/>
                                </a:moveTo>
                                <a:lnTo>
                                  <a:pt x="6029" y="15265"/>
                                </a:lnTo>
                                <a:lnTo>
                                  <a:pt x="20425" y="44328"/>
                                </a:lnTo>
                                <a:lnTo>
                                  <a:pt x="25043" y="41974"/>
                                </a:lnTo>
                                <a:close/>
                                <a:moveTo>
                                  <a:pt x="4943" y="1503"/>
                                </a:moveTo>
                                <a:lnTo>
                                  <a:pt x="234" y="3857"/>
                                </a:lnTo>
                                <a:lnTo>
                                  <a:pt x="3132" y="9742"/>
                                </a:lnTo>
                                <a:lnTo>
                                  <a:pt x="7840" y="738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0" name="Freeform: Shape 910"/>
                        <wps:cNvSpPr/>
                        <wps:spPr>
                          <a:xfrm>
                            <a:off x="408386" y="2578413"/>
                            <a:ext cx="52605" cy="51813"/>
                          </a:xfrm>
                          <a:custGeom>
                            <a:avLst/>
                            <a:gdLst>
                              <a:gd name="connsiteX0" fmla="*/ 16811 w 52605"/>
                              <a:gd name="connsiteY0" fmla="*/ 33303 h 51813"/>
                              <a:gd name="connsiteX1" fmla="*/ 30120 w 52605"/>
                              <a:gd name="connsiteY1" fmla="*/ 26694 h 51813"/>
                              <a:gd name="connsiteX2" fmla="*/ 40352 w 52605"/>
                              <a:gd name="connsiteY2" fmla="*/ 30587 h 51813"/>
                              <a:gd name="connsiteX3" fmla="*/ 42163 w 52605"/>
                              <a:gd name="connsiteY3" fmla="*/ 34208 h 51813"/>
                              <a:gd name="connsiteX4" fmla="*/ 46599 w 52605"/>
                              <a:gd name="connsiteY4" fmla="*/ 40275 h 51813"/>
                              <a:gd name="connsiteX5" fmla="*/ 52847 w 52605"/>
                              <a:gd name="connsiteY5" fmla="*/ 37196 h 51813"/>
                              <a:gd name="connsiteX6" fmla="*/ 52213 w 52605"/>
                              <a:gd name="connsiteY6" fmla="*/ 35929 h 51813"/>
                              <a:gd name="connsiteX7" fmla="*/ 45694 w 52605"/>
                              <a:gd name="connsiteY7" fmla="*/ 28957 h 51813"/>
                              <a:gd name="connsiteX8" fmla="*/ 35100 w 52605"/>
                              <a:gd name="connsiteY8" fmla="*/ 21170 h 51813"/>
                              <a:gd name="connsiteX9" fmla="*/ 36639 w 52605"/>
                              <a:gd name="connsiteY9" fmla="*/ 8314 h 51813"/>
                              <a:gd name="connsiteX10" fmla="*/ 18803 w 52605"/>
                              <a:gd name="connsiteY10" fmla="*/ 3606 h 51813"/>
                              <a:gd name="connsiteX11" fmla="*/ 242 w 52605"/>
                              <a:gd name="connsiteY11" fmla="*/ 12841 h 51813"/>
                              <a:gd name="connsiteX12" fmla="*/ 20342 w 52605"/>
                              <a:gd name="connsiteY12" fmla="*/ 53312 h 51813"/>
                              <a:gd name="connsiteX13" fmla="*/ 25503 w 52605"/>
                              <a:gd name="connsiteY13" fmla="*/ 50777 h 51813"/>
                              <a:gd name="connsiteX14" fmla="*/ 14547 w 52605"/>
                              <a:gd name="connsiteY14" fmla="*/ 28776 h 51813"/>
                              <a:gd name="connsiteX15" fmla="*/ 7666 w 52605"/>
                              <a:gd name="connsiteY15" fmla="*/ 14833 h 51813"/>
                              <a:gd name="connsiteX16" fmla="*/ 20161 w 52605"/>
                              <a:gd name="connsiteY16" fmla="*/ 8585 h 51813"/>
                              <a:gd name="connsiteX17" fmla="*/ 26770 w 52605"/>
                              <a:gd name="connsiteY17" fmla="*/ 7318 h 51813"/>
                              <a:gd name="connsiteX18" fmla="*/ 31479 w 52605"/>
                              <a:gd name="connsiteY18" fmla="*/ 11573 h 51813"/>
                              <a:gd name="connsiteX19" fmla="*/ 27042 w 52605"/>
                              <a:gd name="connsiteY19" fmla="*/ 22529 h 51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605" h="51813">
                                <a:moveTo>
                                  <a:pt x="16811" y="33303"/>
                                </a:moveTo>
                                <a:lnTo>
                                  <a:pt x="30120" y="26694"/>
                                </a:lnTo>
                                <a:cubicBezTo>
                                  <a:pt x="34738" y="24339"/>
                                  <a:pt x="37907" y="25698"/>
                                  <a:pt x="40352" y="30587"/>
                                </a:cubicBezTo>
                                <a:lnTo>
                                  <a:pt x="42163" y="34208"/>
                                </a:lnTo>
                                <a:cubicBezTo>
                                  <a:pt x="43340" y="36653"/>
                                  <a:pt x="45060" y="38916"/>
                                  <a:pt x="46599" y="40275"/>
                                </a:cubicBezTo>
                                <a:lnTo>
                                  <a:pt x="52847" y="37196"/>
                                </a:lnTo>
                                <a:lnTo>
                                  <a:pt x="52213" y="35929"/>
                                </a:lnTo>
                                <a:cubicBezTo>
                                  <a:pt x="49587" y="35476"/>
                                  <a:pt x="48501" y="34208"/>
                                  <a:pt x="45694" y="28957"/>
                                </a:cubicBezTo>
                                <a:cubicBezTo>
                                  <a:pt x="42434" y="22348"/>
                                  <a:pt x="40352" y="20808"/>
                                  <a:pt x="35100" y="21170"/>
                                </a:cubicBezTo>
                                <a:cubicBezTo>
                                  <a:pt x="38450" y="16644"/>
                                  <a:pt x="38903" y="12931"/>
                                  <a:pt x="36639" y="8314"/>
                                </a:cubicBezTo>
                                <a:cubicBezTo>
                                  <a:pt x="33108" y="1342"/>
                                  <a:pt x="26861" y="-378"/>
                                  <a:pt x="18803" y="3606"/>
                                </a:cubicBezTo>
                                <a:lnTo>
                                  <a:pt x="242" y="12841"/>
                                </a:lnTo>
                                <a:lnTo>
                                  <a:pt x="20342" y="53312"/>
                                </a:lnTo>
                                <a:lnTo>
                                  <a:pt x="25503" y="50777"/>
                                </a:lnTo>
                                <a:close/>
                                <a:moveTo>
                                  <a:pt x="14547" y="28776"/>
                                </a:moveTo>
                                <a:lnTo>
                                  <a:pt x="7666" y="14833"/>
                                </a:lnTo>
                                <a:lnTo>
                                  <a:pt x="20161" y="8585"/>
                                </a:lnTo>
                                <a:cubicBezTo>
                                  <a:pt x="23058" y="7137"/>
                                  <a:pt x="24960" y="6865"/>
                                  <a:pt x="26770" y="7318"/>
                                </a:cubicBezTo>
                                <a:cubicBezTo>
                                  <a:pt x="28672" y="7771"/>
                                  <a:pt x="30302" y="9219"/>
                                  <a:pt x="31479" y="11573"/>
                                </a:cubicBezTo>
                                <a:cubicBezTo>
                                  <a:pt x="33833" y="16372"/>
                                  <a:pt x="32565" y="19812"/>
                                  <a:pt x="27042" y="2252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1" name="Freeform: Shape 911"/>
                        <wps:cNvSpPr/>
                        <wps:spPr>
                          <a:xfrm>
                            <a:off x="457177" y="2587857"/>
                            <a:ext cx="15211" cy="10502"/>
                          </a:xfrm>
                          <a:custGeom>
                            <a:avLst/>
                            <a:gdLst>
                              <a:gd name="connsiteX0" fmla="*/ 13483 w 15211"/>
                              <a:gd name="connsiteY0" fmla="*/ 1488 h 10502"/>
                              <a:gd name="connsiteX1" fmla="*/ 264 w 15211"/>
                              <a:gd name="connsiteY1" fmla="*/ 8007 h 10502"/>
                              <a:gd name="connsiteX2" fmla="*/ 2256 w 15211"/>
                              <a:gd name="connsiteY2" fmla="*/ 11991 h 10502"/>
                              <a:gd name="connsiteX3" fmla="*/ 15475 w 15211"/>
                              <a:gd name="connsiteY3" fmla="*/ 5472 h 10502"/>
                            </a:gdLst>
                            <a:ahLst/>
                            <a:cxnLst>
                              <a:cxn ang="0">
                                <a:pos x="connsiteX0" y="connsiteY0"/>
                              </a:cxn>
                              <a:cxn ang="0">
                                <a:pos x="connsiteX1" y="connsiteY1"/>
                              </a:cxn>
                              <a:cxn ang="0">
                                <a:pos x="connsiteX2" y="connsiteY2"/>
                              </a:cxn>
                              <a:cxn ang="0">
                                <a:pos x="connsiteX3" y="connsiteY3"/>
                              </a:cxn>
                            </a:cxnLst>
                            <a:rect l="l" t="t" r="r" b="b"/>
                            <a:pathLst>
                              <a:path w="15211" h="10502">
                                <a:moveTo>
                                  <a:pt x="13483" y="1488"/>
                                </a:moveTo>
                                <a:lnTo>
                                  <a:pt x="264" y="8007"/>
                                </a:lnTo>
                                <a:lnTo>
                                  <a:pt x="2256" y="11991"/>
                                </a:lnTo>
                                <a:lnTo>
                                  <a:pt x="15475" y="54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2" name="Freeform: Shape 912"/>
                        <wps:cNvSpPr/>
                        <wps:spPr>
                          <a:xfrm>
                            <a:off x="471476" y="2554154"/>
                            <a:ext cx="29426" cy="42463"/>
                          </a:xfrm>
                          <a:custGeom>
                            <a:avLst/>
                            <a:gdLst>
                              <a:gd name="connsiteX0" fmla="*/ 10687 w 29426"/>
                              <a:gd name="connsiteY0" fmla="*/ 15426 h 42463"/>
                              <a:gd name="connsiteX1" fmla="*/ 24902 w 29426"/>
                              <a:gd name="connsiteY1" fmla="*/ 43946 h 42463"/>
                              <a:gd name="connsiteX2" fmla="*/ 29701 w 29426"/>
                              <a:gd name="connsiteY2" fmla="*/ 41592 h 42463"/>
                              <a:gd name="connsiteX3" fmla="*/ 9782 w 29426"/>
                              <a:gd name="connsiteY3" fmla="*/ 1483 h 42463"/>
                              <a:gd name="connsiteX4" fmla="*/ 6613 w 29426"/>
                              <a:gd name="connsiteY4" fmla="*/ 3022 h 42463"/>
                              <a:gd name="connsiteX5" fmla="*/ 275 w 29426"/>
                              <a:gd name="connsiteY5" fmla="*/ 16151 h 42463"/>
                              <a:gd name="connsiteX6" fmla="*/ 1995 w 29426"/>
                              <a:gd name="connsiteY6" fmla="*/ 19772 h 424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9426" h="42463">
                                <a:moveTo>
                                  <a:pt x="10687" y="15426"/>
                                </a:moveTo>
                                <a:lnTo>
                                  <a:pt x="24902" y="43946"/>
                                </a:lnTo>
                                <a:lnTo>
                                  <a:pt x="29701" y="41592"/>
                                </a:lnTo>
                                <a:lnTo>
                                  <a:pt x="9782" y="1483"/>
                                </a:lnTo>
                                <a:lnTo>
                                  <a:pt x="6613" y="3022"/>
                                </a:lnTo>
                                <a:cubicBezTo>
                                  <a:pt x="7971" y="10084"/>
                                  <a:pt x="7337" y="11533"/>
                                  <a:pt x="275" y="16151"/>
                                </a:cubicBezTo>
                                <a:lnTo>
                                  <a:pt x="1995" y="197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3" name="Freeform: Shape 913"/>
                        <wps:cNvSpPr/>
                        <wps:spPr>
                          <a:xfrm>
                            <a:off x="501221" y="2538786"/>
                            <a:ext cx="35486" cy="44829"/>
                          </a:xfrm>
                          <a:custGeom>
                            <a:avLst/>
                            <a:gdLst>
                              <a:gd name="connsiteX0" fmla="*/ 24461 w 35486"/>
                              <a:gd name="connsiteY0" fmla="*/ 7688 h 44829"/>
                              <a:gd name="connsiteX1" fmla="*/ 8163 w 35486"/>
                              <a:gd name="connsiteY1" fmla="*/ 2889 h 44829"/>
                              <a:gd name="connsiteX2" fmla="*/ 376 w 35486"/>
                              <a:gd name="connsiteY2" fmla="*/ 13845 h 44829"/>
                              <a:gd name="connsiteX3" fmla="*/ 4813 w 35486"/>
                              <a:gd name="connsiteY3" fmla="*/ 31681 h 44829"/>
                              <a:gd name="connsiteX4" fmla="*/ 15497 w 35486"/>
                              <a:gd name="connsiteY4" fmla="*/ 44628 h 44829"/>
                              <a:gd name="connsiteX5" fmla="*/ 27811 w 35486"/>
                              <a:gd name="connsiteY5" fmla="*/ 44719 h 44829"/>
                              <a:gd name="connsiteX6" fmla="*/ 33968 w 35486"/>
                              <a:gd name="connsiteY6" fmla="*/ 24890 h 44829"/>
                              <a:gd name="connsiteX7" fmla="*/ 15678 w 35486"/>
                              <a:gd name="connsiteY7" fmla="*/ 18281 h 44829"/>
                              <a:gd name="connsiteX8" fmla="*/ 8887 w 35486"/>
                              <a:gd name="connsiteY8" fmla="*/ 27154 h 44829"/>
                              <a:gd name="connsiteX9" fmla="*/ 9974 w 35486"/>
                              <a:gd name="connsiteY9" fmla="*/ 7326 h 44829"/>
                              <a:gd name="connsiteX10" fmla="*/ 19571 w 35486"/>
                              <a:gd name="connsiteY10" fmla="*/ 10132 h 44829"/>
                              <a:gd name="connsiteX11" fmla="*/ 17308 w 35486"/>
                              <a:gd name="connsiteY11" fmla="*/ 22808 h 44829"/>
                              <a:gd name="connsiteX12" fmla="*/ 29260 w 35486"/>
                              <a:gd name="connsiteY12" fmla="*/ 27697 h 44829"/>
                              <a:gd name="connsiteX13" fmla="*/ 25728 w 35486"/>
                              <a:gd name="connsiteY13" fmla="*/ 40282 h 44829"/>
                              <a:gd name="connsiteX14" fmla="*/ 13234 w 35486"/>
                              <a:gd name="connsiteY14" fmla="*/ 35303 h 44829"/>
                              <a:gd name="connsiteX15" fmla="*/ 17308 w 35486"/>
                              <a:gd name="connsiteY15" fmla="*/ 22808 h 448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5486" h="44829">
                                <a:moveTo>
                                  <a:pt x="24461" y="7688"/>
                                </a:moveTo>
                                <a:cubicBezTo>
                                  <a:pt x="20296" y="1712"/>
                                  <a:pt x="14139" y="-99"/>
                                  <a:pt x="8163" y="2889"/>
                                </a:cubicBezTo>
                                <a:cubicBezTo>
                                  <a:pt x="3817" y="4972"/>
                                  <a:pt x="920" y="9046"/>
                                  <a:pt x="376" y="13845"/>
                                </a:cubicBezTo>
                                <a:cubicBezTo>
                                  <a:pt x="-76" y="18915"/>
                                  <a:pt x="1282" y="24438"/>
                                  <a:pt x="4813" y="31681"/>
                                </a:cubicBezTo>
                                <a:cubicBezTo>
                                  <a:pt x="8254" y="38472"/>
                                  <a:pt x="11332" y="42184"/>
                                  <a:pt x="15497" y="44628"/>
                                </a:cubicBezTo>
                                <a:cubicBezTo>
                                  <a:pt x="19209" y="46892"/>
                                  <a:pt x="23465" y="46801"/>
                                  <a:pt x="27811" y="44719"/>
                                </a:cubicBezTo>
                                <a:cubicBezTo>
                                  <a:pt x="35326" y="40916"/>
                                  <a:pt x="37861" y="32767"/>
                                  <a:pt x="33968" y="24890"/>
                                </a:cubicBezTo>
                                <a:cubicBezTo>
                                  <a:pt x="30346" y="17466"/>
                                  <a:pt x="22740" y="14750"/>
                                  <a:pt x="15678" y="18281"/>
                                </a:cubicBezTo>
                                <a:cubicBezTo>
                                  <a:pt x="11875" y="20182"/>
                                  <a:pt x="9521" y="23170"/>
                                  <a:pt x="8887" y="27154"/>
                                </a:cubicBezTo>
                                <a:cubicBezTo>
                                  <a:pt x="3998" y="17194"/>
                                  <a:pt x="4360" y="10132"/>
                                  <a:pt x="9974" y="7326"/>
                                </a:cubicBezTo>
                                <a:cubicBezTo>
                                  <a:pt x="13415" y="5696"/>
                                  <a:pt x="16946" y="6601"/>
                                  <a:pt x="19571" y="10132"/>
                                </a:cubicBezTo>
                                <a:close/>
                                <a:moveTo>
                                  <a:pt x="17308" y="22808"/>
                                </a:moveTo>
                                <a:cubicBezTo>
                                  <a:pt x="22016" y="20454"/>
                                  <a:pt x="26543" y="22355"/>
                                  <a:pt x="29260" y="27697"/>
                                </a:cubicBezTo>
                                <a:cubicBezTo>
                                  <a:pt x="31704" y="32767"/>
                                  <a:pt x="30165" y="38109"/>
                                  <a:pt x="25728" y="40282"/>
                                </a:cubicBezTo>
                                <a:cubicBezTo>
                                  <a:pt x="21201" y="42546"/>
                                  <a:pt x="15769" y="40463"/>
                                  <a:pt x="13234" y="35303"/>
                                </a:cubicBezTo>
                                <a:cubicBezTo>
                                  <a:pt x="10789" y="30413"/>
                                  <a:pt x="12419" y="25253"/>
                                  <a:pt x="17308" y="2280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4" name="Freeform: Shape 914"/>
                        <wps:cNvSpPr/>
                        <wps:spPr>
                          <a:xfrm>
                            <a:off x="537292" y="2548067"/>
                            <a:ext cx="15211" cy="10502"/>
                          </a:xfrm>
                          <a:custGeom>
                            <a:avLst/>
                            <a:gdLst>
                              <a:gd name="connsiteX0" fmla="*/ 13529 w 15211"/>
                              <a:gd name="connsiteY0" fmla="*/ 1465 h 10502"/>
                              <a:gd name="connsiteX1" fmla="*/ 310 w 15211"/>
                              <a:gd name="connsiteY1" fmla="*/ 7984 h 10502"/>
                              <a:gd name="connsiteX2" fmla="*/ 2302 w 15211"/>
                              <a:gd name="connsiteY2" fmla="*/ 11968 h 10502"/>
                              <a:gd name="connsiteX3" fmla="*/ 15521 w 15211"/>
                              <a:gd name="connsiteY3" fmla="*/ 5449 h 10502"/>
                            </a:gdLst>
                            <a:ahLst/>
                            <a:cxnLst>
                              <a:cxn ang="0">
                                <a:pos x="connsiteX0" y="connsiteY0"/>
                              </a:cxn>
                              <a:cxn ang="0">
                                <a:pos x="connsiteX1" y="connsiteY1"/>
                              </a:cxn>
                              <a:cxn ang="0">
                                <a:pos x="connsiteX2" y="connsiteY2"/>
                              </a:cxn>
                              <a:cxn ang="0">
                                <a:pos x="connsiteX3" y="connsiteY3"/>
                              </a:cxn>
                            </a:cxnLst>
                            <a:rect l="l" t="t" r="r" b="b"/>
                            <a:pathLst>
                              <a:path w="15211" h="10502">
                                <a:moveTo>
                                  <a:pt x="13529" y="1465"/>
                                </a:moveTo>
                                <a:lnTo>
                                  <a:pt x="310" y="7984"/>
                                </a:lnTo>
                                <a:lnTo>
                                  <a:pt x="2302" y="11968"/>
                                </a:lnTo>
                                <a:lnTo>
                                  <a:pt x="15521" y="544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5" name="Freeform: Shape 915"/>
                        <wps:cNvSpPr/>
                        <wps:spPr>
                          <a:xfrm>
                            <a:off x="548332" y="2511558"/>
                            <a:ext cx="37524" cy="48117"/>
                          </a:xfrm>
                          <a:custGeom>
                            <a:avLst/>
                            <a:gdLst>
                              <a:gd name="connsiteX0" fmla="*/ 20692 w 37524"/>
                              <a:gd name="connsiteY0" fmla="*/ 1460 h 48117"/>
                              <a:gd name="connsiteX1" fmla="*/ 320 w 37524"/>
                              <a:gd name="connsiteY1" fmla="*/ 11601 h 48117"/>
                              <a:gd name="connsiteX2" fmla="*/ 8107 w 37524"/>
                              <a:gd name="connsiteY2" fmla="*/ 34417 h 48117"/>
                              <a:gd name="connsiteX3" fmla="*/ 12544 w 37524"/>
                              <a:gd name="connsiteY3" fmla="*/ 32153 h 48117"/>
                              <a:gd name="connsiteX4" fmla="*/ 18067 w 37524"/>
                              <a:gd name="connsiteY4" fmla="*/ 24910 h 48117"/>
                              <a:gd name="connsiteX5" fmla="*/ 31195 w 37524"/>
                              <a:gd name="connsiteY5" fmla="*/ 30071 h 48117"/>
                              <a:gd name="connsiteX6" fmla="*/ 27121 w 37524"/>
                              <a:gd name="connsiteY6" fmla="*/ 43471 h 48117"/>
                              <a:gd name="connsiteX7" fmla="*/ 15803 w 37524"/>
                              <a:gd name="connsiteY7" fmla="*/ 40845 h 48117"/>
                              <a:gd name="connsiteX8" fmla="*/ 10914 w 37524"/>
                              <a:gd name="connsiteY8" fmla="*/ 43199 h 48117"/>
                              <a:gd name="connsiteX9" fmla="*/ 16346 w 37524"/>
                              <a:gd name="connsiteY9" fmla="*/ 48270 h 48117"/>
                              <a:gd name="connsiteX10" fmla="*/ 29475 w 37524"/>
                              <a:gd name="connsiteY10" fmla="*/ 47726 h 48117"/>
                              <a:gd name="connsiteX11" fmla="*/ 35904 w 37524"/>
                              <a:gd name="connsiteY11" fmla="*/ 26902 h 48117"/>
                              <a:gd name="connsiteX12" fmla="*/ 16709 w 37524"/>
                              <a:gd name="connsiteY12" fmla="*/ 20202 h 48117"/>
                              <a:gd name="connsiteX13" fmla="*/ 10642 w 37524"/>
                              <a:gd name="connsiteY13" fmla="*/ 26087 h 48117"/>
                              <a:gd name="connsiteX14" fmla="*/ 6749 w 37524"/>
                              <a:gd name="connsiteY14" fmla="*/ 14408 h 48117"/>
                              <a:gd name="connsiteX15" fmla="*/ 23137 w 37524"/>
                              <a:gd name="connsiteY15" fmla="*/ 6259 h 481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7524" h="48117">
                                <a:moveTo>
                                  <a:pt x="20692" y="1460"/>
                                </a:moveTo>
                                <a:lnTo>
                                  <a:pt x="320" y="11601"/>
                                </a:lnTo>
                                <a:lnTo>
                                  <a:pt x="8107" y="34417"/>
                                </a:lnTo>
                                <a:lnTo>
                                  <a:pt x="12544" y="32153"/>
                                </a:lnTo>
                                <a:cubicBezTo>
                                  <a:pt x="13449" y="28441"/>
                                  <a:pt x="14988" y="26449"/>
                                  <a:pt x="18067" y="24910"/>
                                </a:cubicBezTo>
                                <a:cubicBezTo>
                                  <a:pt x="23318" y="22285"/>
                                  <a:pt x="28298" y="24186"/>
                                  <a:pt x="31195" y="30071"/>
                                </a:cubicBezTo>
                                <a:cubicBezTo>
                                  <a:pt x="34002" y="35685"/>
                                  <a:pt x="32463" y="40755"/>
                                  <a:pt x="27121" y="43471"/>
                                </a:cubicBezTo>
                                <a:cubicBezTo>
                                  <a:pt x="22865" y="45553"/>
                                  <a:pt x="19244" y="44739"/>
                                  <a:pt x="15803" y="40845"/>
                                </a:cubicBezTo>
                                <a:lnTo>
                                  <a:pt x="10914" y="43199"/>
                                </a:lnTo>
                                <a:cubicBezTo>
                                  <a:pt x="13268" y="46187"/>
                                  <a:pt x="14536" y="47455"/>
                                  <a:pt x="16346" y="48270"/>
                                </a:cubicBezTo>
                                <a:cubicBezTo>
                                  <a:pt x="20240" y="50261"/>
                                  <a:pt x="24948" y="49899"/>
                                  <a:pt x="29475" y="47726"/>
                                </a:cubicBezTo>
                                <a:cubicBezTo>
                                  <a:pt x="37352" y="43833"/>
                                  <a:pt x="40068" y="35322"/>
                                  <a:pt x="35904" y="26902"/>
                                </a:cubicBezTo>
                                <a:cubicBezTo>
                                  <a:pt x="32010" y="19206"/>
                                  <a:pt x="24224" y="16399"/>
                                  <a:pt x="16709" y="20202"/>
                                </a:cubicBezTo>
                                <a:cubicBezTo>
                                  <a:pt x="13902" y="21560"/>
                                  <a:pt x="12091" y="23280"/>
                                  <a:pt x="10642" y="26087"/>
                                </a:cubicBezTo>
                                <a:lnTo>
                                  <a:pt x="6749" y="14408"/>
                                </a:lnTo>
                                <a:lnTo>
                                  <a:pt x="23137" y="62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6" name="Freeform: Shape 916"/>
                        <wps:cNvSpPr/>
                        <wps:spPr>
                          <a:xfrm>
                            <a:off x="581241" y="2509115"/>
                            <a:ext cx="35995" cy="50164"/>
                          </a:xfrm>
                          <a:custGeom>
                            <a:avLst/>
                            <a:gdLst>
                              <a:gd name="connsiteX0" fmla="*/ 20710 w 35995"/>
                              <a:gd name="connsiteY0" fmla="*/ 51616 h 50164"/>
                              <a:gd name="connsiteX1" fmla="*/ 25328 w 35995"/>
                              <a:gd name="connsiteY1" fmla="*/ 49262 h 50164"/>
                              <a:gd name="connsiteX2" fmla="*/ 17813 w 35995"/>
                              <a:gd name="connsiteY2" fmla="*/ 34142 h 50164"/>
                              <a:gd name="connsiteX3" fmla="*/ 29040 w 35995"/>
                              <a:gd name="connsiteY3" fmla="*/ 34052 h 50164"/>
                              <a:gd name="connsiteX4" fmla="*/ 33839 w 35995"/>
                              <a:gd name="connsiteY4" fmla="*/ 12593 h 50164"/>
                              <a:gd name="connsiteX5" fmla="*/ 13467 w 35995"/>
                              <a:gd name="connsiteY5" fmla="*/ 2906 h 50164"/>
                              <a:gd name="connsiteX6" fmla="*/ 6857 w 35995"/>
                              <a:gd name="connsiteY6" fmla="*/ 12775 h 50164"/>
                              <a:gd name="connsiteX7" fmla="*/ 4684 w 35995"/>
                              <a:gd name="connsiteY7" fmla="*/ 8338 h 50164"/>
                              <a:gd name="connsiteX8" fmla="*/ 338 w 35995"/>
                              <a:gd name="connsiteY8" fmla="*/ 10511 h 50164"/>
                              <a:gd name="connsiteX9" fmla="*/ 14825 w 35995"/>
                              <a:gd name="connsiteY9" fmla="*/ 7704 h 50164"/>
                              <a:gd name="connsiteX10" fmla="*/ 28949 w 35995"/>
                              <a:gd name="connsiteY10" fmla="*/ 14857 h 50164"/>
                              <a:gd name="connsiteX11" fmla="*/ 25961 w 35995"/>
                              <a:gd name="connsiteY11" fmla="*/ 30158 h 50164"/>
                              <a:gd name="connsiteX12" fmla="*/ 12290 w 35995"/>
                              <a:gd name="connsiteY12" fmla="*/ 22915 h 50164"/>
                              <a:gd name="connsiteX13" fmla="*/ 14825 w 35995"/>
                              <a:gd name="connsiteY13" fmla="*/ 7704 h 501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5995" h="50164">
                                <a:moveTo>
                                  <a:pt x="20710" y="51616"/>
                                </a:moveTo>
                                <a:lnTo>
                                  <a:pt x="25328" y="49262"/>
                                </a:lnTo>
                                <a:lnTo>
                                  <a:pt x="17813" y="34142"/>
                                </a:lnTo>
                                <a:cubicBezTo>
                                  <a:pt x="21796" y="35953"/>
                                  <a:pt x="25237" y="35953"/>
                                  <a:pt x="29040" y="34052"/>
                                </a:cubicBezTo>
                                <a:cubicBezTo>
                                  <a:pt x="36555" y="30249"/>
                                  <a:pt x="38456" y="21829"/>
                                  <a:pt x="33839" y="12593"/>
                                </a:cubicBezTo>
                                <a:cubicBezTo>
                                  <a:pt x="29040" y="2906"/>
                                  <a:pt x="21163" y="-897"/>
                                  <a:pt x="13467" y="2906"/>
                                </a:cubicBezTo>
                                <a:cubicBezTo>
                                  <a:pt x="9483" y="4897"/>
                                  <a:pt x="7219" y="8157"/>
                                  <a:pt x="6857" y="12775"/>
                                </a:cubicBezTo>
                                <a:lnTo>
                                  <a:pt x="4684" y="8338"/>
                                </a:lnTo>
                                <a:lnTo>
                                  <a:pt x="338" y="10511"/>
                                </a:lnTo>
                                <a:close/>
                                <a:moveTo>
                                  <a:pt x="14825" y="7704"/>
                                </a:moveTo>
                                <a:cubicBezTo>
                                  <a:pt x="19895" y="5169"/>
                                  <a:pt x="25418" y="7885"/>
                                  <a:pt x="28949" y="14857"/>
                                </a:cubicBezTo>
                                <a:cubicBezTo>
                                  <a:pt x="32209" y="21466"/>
                                  <a:pt x="31032" y="27623"/>
                                  <a:pt x="25961" y="30158"/>
                                </a:cubicBezTo>
                                <a:cubicBezTo>
                                  <a:pt x="20982" y="32603"/>
                                  <a:pt x="15640" y="29796"/>
                                  <a:pt x="12290" y="22915"/>
                                </a:cubicBezTo>
                                <a:cubicBezTo>
                                  <a:pt x="8849" y="16034"/>
                                  <a:pt x="9845" y="10149"/>
                                  <a:pt x="14825" y="770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7" name="Freeform: Shape 917"/>
                        <wps:cNvSpPr/>
                        <wps:spPr>
                          <a:xfrm>
                            <a:off x="279243" y="2534073"/>
                            <a:ext cx="52061" cy="44781"/>
                          </a:xfrm>
                          <a:custGeom>
                            <a:avLst/>
                            <a:gdLst>
                              <a:gd name="connsiteX0" fmla="*/ 164 w 52061"/>
                              <a:gd name="connsiteY0" fmla="*/ 16373 h 44781"/>
                              <a:gd name="connsiteX1" fmla="*/ 12750 w 52061"/>
                              <a:gd name="connsiteY1" fmla="*/ 46251 h 44781"/>
                              <a:gd name="connsiteX2" fmla="*/ 17548 w 52061"/>
                              <a:gd name="connsiteY2" fmla="*/ 44259 h 44781"/>
                              <a:gd name="connsiteX3" fmla="*/ 9581 w 52061"/>
                              <a:gd name="connsiteY3" fmla="*/ 25517 h 44781"/>
                              <a:gd name="connsiteX4" fmla="*/ 13293 w 52061"/>
                              <a:gd name="connsiteY4" fmla="*/ 14652 h 44781"/>
                              <a:gd name="connsiteX5" fmla="*/ 21442 w 52061"/>
                              <a:gd name="connsiteY5" fmla="*/ 18274 h 44781"/>
                              <a:gd name="connsiteX6" fmla="*/ 30134 w 52061"/>
                              <a:gd name="connsiteY6" fmla="*/ 38917 h 44781"/>
                              <a:gd name="connsiteX7" fmla="*/ 34842 w 52061"/>
                              <a:gd name="connsiteY7" fmla="*/ 36925 h 44781"/>
                              <a:gd name="connsiteX8" fmla="*/ 26874 w 52061"/>
                              <a:gd name="connsiteY8" fmla="*/ 18184 h 44781"/>
                              <a:gd name="connsiteX9" fmla="*/ 30677 w 52061"/>
                              <a:gd name="connsiteY9" fmla="*/ 7409 h 44781"/>
                              <a:gd name="connsiteX10" fmla="*/ 38735 w 52061"/>
                              <a:gd name="connsiteY10" fmla="*/ 11031 h 44781"/>
                              <a:gd name="connsiteX11" fmla="*/ 47428 w 52061"/>
                              <a:gd name="connsiteY11" fmla="*/ 31674 h 44781"/>
                              <a:gd name="connsiteX12" fmla="*/ 52226 w 52061"/>
                              <a:gd name="connsiteY12" fmla="*/ 29592 h 44781"/>
                              <a:gd name="connsiteX13" fmla="*/ 42719 w 52061"/>
                              <a:gd name="connsiteY13" fmla="*/ 7138 h 44781"/>
                              <a:gd name="connsiteX14" fmla="*/ 30496 w 52061"/>
                              <a:gd name="connsiteY14" fmla="*/ 2520 h 44781"/>
                              <a:gd name="connsiteX15" fmla="*/ 23343 w 52061"/>
                              <a:gd name="connsiteY15" fmla="*/ 11031 h 44781"/>
                              <a:gd name="connsiteX16" fmla="*/ 13293 w 52061"/>
                              <a:gd name="connsiteY16" fmla="*/ 9763 h 44781"/>
                              <a:gd name="connsiteX17" fmla="*/ 6321 w 52061"/>
                              <a:gd name="connsiteY17" fmla="*/ 18727 h 44781"/>
                              <a:gd name="connsiteX18" fmla="*/ 4601 w 52061"/>
                              <a:gd name="connsiteY18" fmla="*/ 14562 h 447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2061" h="44781">
                                <a:moveTo>
                                  <a:pt x="164" y="16373"/>
                                </a:moveTo>
                                <a:lnTo>
                                  <a:pt x="12750" y="46251"/>
                                </a:lnTo>
                                <a:lnTo>
                                  <a:pt x="17548" y="44259"/>
                                </a:lnTo>
                                <a:lnTo>
                                  <a:pt x="9581" y="25517"/>
                                </a:lnTo>
                                <a:cubicBezTo>
                                  <a:pt x="7770" y="21171"/>
                                  <a:pt x="9490" y="16282"/>
                                  <a:pt x="13293" y="14652"/>
                                </a:cubicBezTo>
                                <a:cubicBezTo>
                                  <a:pt x="16915" y="13204"/>
                                  <a:pt x="19812" y="14471"/>
                                  <a:pt x="21442" y="18274"/>
                                </a:cubicBezTo>
                                <a:lnTo>
                                  <a:pt x="30134" y="38917"/>
                                </a:lnTo>
                                <a:lnTo>
                                  <a:pt x="34842" y="36925"/>
                                </a:lnTo>
                                <a:lnTo>
                                  <a:pt x="26874" y="18184"/>
                                </a:lnTo>
                                <a:cubicBezTo>
                                  <a:pt x="25064" y="13838"/>
                                  <a:pt x="26784" y="8948"/>
                                  <a:pt x="30677" y="7409"/>
                                </a:cubicBezTo>
                                <a:cubicBezTo>
                                  <a:pt x="34118" y="5870"/>
                                  <a:pt x="37106" y="7319"/>
                                  <a:pt x="38735" y="11031"/>
                                </a:cubicBezTo>
                                <a:lnTo>
                                  <a:pt x="47428" y="31674"/>
                                </a:lnTo>
                                <a:lnTo>
                                  <a:pt x="52226" y="29592"/>
                                </a:lnTo>
                                <a:lnTo>
                                  <a:pt x="42719" y="7138"/>
                                </a:lnTo>
                                <a:cubicBezTo>
                                  <a:pt x="40456" y="1796"/>
                                  <a:pt x="36110" y="166"/>
                                  <a:pt x="30496" y="2520"/>
                                </a:cubicBezTo>
                                <a:cubicBezTo>
                                  <a:pt x="26512" y="4150"/>
                                  <a:pt x="24701" y="6413"/>
                                  <a:pt x="23343" y="11031"/>
                                </a:cubicBezTo>
                                <a:cubicBezTo>
                                  <a:pt x="20174" y="8586"/>
                                  <a:pt x="17186" y="8134"/>
                                  <a:pt x="13293" y="9763"/>
                                </a:cubicBezTo>
                                <a:cubicBezTo>
                                  <a:pt x="9309" y="11484"/>
                                  <a:pt x="7317" y="14109"/>
                                  <a:pt x="6321" y="18727"/>
                                </a:cubicBezTo>
                                <a:lnTo>
                                  <a:pt x="4601" y="145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8" name="Freeform: Shape 918"/>
                        <wps:cNvSpPr/>
                        <wps:spPr>
                          <a:xfrm>
                            <a:off x="321497" y="2515252"/>
                            <a:ext cx="22454" cy="43640"/>
                          </a:xfrm>
                          <a:custGeom>
                            <a:avLst/>
                            <a:gdLst>
                              <a:gd name="connsiteX0" fmla="*/ 10060 w 22454"/>
                              <a:gd name="connsiteY0" fmla="*/ 13228 h 43640"/>
                              <a:gd name="connsiteX1" fmla="*/ 5262 w 22454"/>
                              <a:gd name="connsiteY1" fmla="*/ 15220 h 43640"/>
                              <a:gd name="connsiteX2" fmla="*/ 17847 w 22454"/>
                              <a:gd name="connsiteY2" fmla="*/ 45099 h 43640"/>
                              <a:gd name="connsiteX3" fmla="*/ 22646 w 22454"/>
                              <a:gd name="connsiteY3" fmla="*/ 43107 h 43640"/>
                              <a:gd name="connsiteX4" fmla="*/ 5081 w 22454"/>
                              <a:gd name="connsiteY4" fmla="*/ 1458 h 43640"/>
                              <a:gd name="connsiteX5" fmla="*/ 191 w 22454"/>
                              <a:gd name="connsiteY5" fmla="*/ 3450 h 43640"/>
                              <a:gd name="connsiteX6" fmla="*/ 2727 w 22454"/>
                              <a:gd name="connsiteY6" fmla="*/ 9516 h 43640"/>
                              <a:gd name="connsiteX7" fmla="*/ 7616 w 22454"/>
                              <a:gd name="connsiteY7" fmla="*/ 7524 h 436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2454" h="43640">
                                <a:moveTo>
                                  <a:pt x="10060" y="13228"/>
                                </a:moveTo>
                                <a:lnTo>
                                  <a:pt x="5262" y="15220"/>
                                </a:lnTo>
                                <a:lnTo>
                                  <a:pt x="17847" y="45099"/>
                                </a:lnTo>
                                <a:lnTo>
                                  <a:pt x="22646" y="43107"/>
                                </a:lnTo>
                                <a:close/>
                                <a:moveTo>
                                  <a:pt x="5081" y="1458"/>
                                </a:moveTo>
                                <a:lnTo>
                                  <a:pt x="191" y="3450"/>
                                </a:lnTo>
                                <a:lnTo>
                                  <a:pt x="2727" y="9516"/>
                                </a:lnTo>
                                <a:lnTo>
                                  <a:pt x="7616" y="75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9" name="Freeform: Shape 919"/>
                        <wps:cNvSpPr/>
                        <wps:spPr>
                          <a:xfrm>
                            <a:off x="335784" y="2501613"/>
                            <a:ext cx="50884" cy="51306"/>
                          </a:xfrm>
                          <a:custGeom>
                            <a:avLst/>
                            <a:gdLst>
                              <a:gd name="connsiteX0" fmla="*/ 15410 w 50884"/>
                              <a:gd name="connsiteY0" fmla="*/ 32662 h 51306"/>
                              <a:gd name="connsiteX1" fmla="*/ 29082 w 50884"/>
                              <a:gd name="connsiteY1" fmla="*/ 26867 h 51306"/>
                              <a:gd name="connsiteX2" fmla="*/ 39132 w 50884"/>
                              <a:gd name="connsiteY2" fmla="*/ 31395 h 51306"/>
                              <a:gd name="connsiteX3" fmla="*/ 40671 w 50884"/>
                              <a:gd name="connsiteY3" fmla="*/ 35107 h 51306"/>
                              <a:gd name="connsiteX4" fmla="*/ 44745 w 50884"/>
                              <a:gd name="connsiteY4" fmla="*/ 41354 h 51306"/>
                              <a:gd name="connsiteX5" fmla="*/ 51083 w 50884"/>
                              <a:gd name="connsiteY5" fmla="*/ 38728 h 51306"/>
                              <a:gd name="connsiteX6" fmla="*/ 50540 w 50884"/>
                              <a:gd name="connsiteY6" fmla="*/ 37370 h 51306"/>
                              <a:gd name="connsiteX7" fmla="*/ 44564 w 50884"/>
                              <a:gd name="connsiteY7" fmla="*/ 30037 h 51306"/>
                              <a:gd name="connsiteX8" fmla="*/ 34333 w 50884"/>
                              <a:gd name="connsiteY8" fmla="*/ 21526 h 51306"/>
                              <a:gd name="connsiteX9" fmla="*/ 36687 w 50884"/>
                              <a:gd name="connsiteY9" fmla="*/ 8941 h 51306"/>
                              <a:gd name="connsiteX10" fmla="*/ 19303 w 50884"/>
                              <a:gd name="connsiteY10" fmla="*/ 3055 h 51306"/>
                              <a:gd name="connsiteX11" fmla="*/ 199 w 50884"/>
                              <a:gd name="connsiteY11" fmla="*/ 11114 h 51306"/>
                              <a:gd name="connsiteX12" fmla="*/ 17764 w 50884"/>
                              <a:gd name="connsiteY12" fmla="*/ 52762 h 51306"/>
                              <a:gd name="connsiteX13" fmla="*/ 23015 w 50884"/>
                              <a:gd name="connsiteY13" fmla="*/ 50589 h 51306"/>
                              <a:gd name="connsiteX14" fmla="*/ 13508 w 50884"/>
                              <a:gd name="connsiteY14" fmla="*/ 27954 h 51306"/>
                              <a:gd name="connsiteX15" fmla="*/ 7442 w 50884"/>
                              <a:gd name="connsiteY15" fmla="*/ 13649 h 51306"/>
                              <a:gd name="connsiteX16" fmla="*/ 20299 w 50884"/>
                              <a:gd name="connsiteY16" fmla="*/ 8216 h 51306"/>
                              <a:gd name="connsiteX17" fmla="*/ 26909 w 50884"/>
                              <a:gd name="connsiteY17" fmla="*/ 7311 h 51306"/>
                              <a:gd name="connsiteX18" fmla="*/ 31436 w 50884"/>
                              <a:gd name="connsiteY18" fmla="*/ 11928 h 51306"/>
                              <a:gd name="connsiteX19" fmla="*/ 26365 w 50884"/>
                              <a:gd name="connsiteY19" fmla="*/ 22522 h 513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884" h="51306">
                                <a:moveTo>
                                  <a:pt x="15410" y="32662"/>
                                </a:moveTo>
                                <a:lnTo>
                                  <a:pt x="29082" y="26867"/>
                                </a:lnTo>
                                <a:cubicBezTo>
                                  <a:pt x="33880" y="24876"/>
                                  <a:pt x="36959" y="26324"/>
                                  <a:pt x="39132" y="31395"/>
                                </a:cubicBezTo>
                                <a:lnTo>
                                  <a:pt x="40671" y="35107"/>
                                </a:lnTo>
                                <a:cubicBezTo>
                                  <a:pt x="41757" y="37642"/>
                                  <a:pt x="43206" y="39996"/>
                                  <a:pt x="44745" y="41354"/>
                                </a:cubicBezTo>
                                <a:lnTo>
                                  <a:pt x="51083" y="38728"/>
                                </a:lnTo>
                                <a:lnTo>
                                  <a:pt x="50540" y="37370"/>
                                </a:lnTo>
                                <a:cubicBezTo>
                                  <a:pt x="48005" y="36918"/>
                                  <a:pt x="47100" y="35469"/>
                                  <a:pt x="44564" y="30037"/>
                                </a:cubicBezTo>
                                <a:cubicBezTo>
                                  <a:pt x="41667" y="23246"/>
                                  <a:pt x="39675" y="21616"/>
                                  <a:pt x="34333" y="21526"/>
                                </a:cubicBezTo>
                                <a:cubicBezTo>
                                  <a:pt x="38045" y="17270"/>
                                  <a:pt x="38679" y="13649"/>
                                  <a:pt x="36687" y="8941"/>
                                </a:cubicBezTo>
                                <a:cubicBezTo>
                                  <a:pt x="33699" y="1788"/>
                                  <a:pt x="27542" y="-385"/>
                                  <a:pt x="19303" y="3055"/>
                                </a:cubicBezTo>
                                <a:lnTo>
                                  <a:pt x="199" y="11114"/>
                                </a:lnTo>
                                <a:lnTo>
                                  <a:pt x="17764" y="52762"/>
                                </a:lnTo>
                                <a:lnTo>
                                  <a:pt x="23015" y="50589"/>
                                </a:lnTo>
                                <a:close/>
                                <a:moveTo>
                                  <a:pt x="13508" y="27954"/>
                                </a:moveTo>
                                <a:lnTo>
                                  <a:pt x="7442" y="13649"/>
                                </a:lnTo>
                                <a:lnTo>
                                  <a:pt x="20299" y="8216"/>
                                </a:lnTo>
                                <a:cubicBezTo>
                                  <a:pt x="23287" y="6949"/>
                                  <a:pt x="25098" y="6677"/>
                                  <a:pt x="26909" y="7311"/>
                                </a:cubicBezTo>
                                <a:cubicBezTo>
                                  <a:pt x="28901" y="7854"/>
                                  <a:pt x="30440" y="9484"/>
                                  <a:pt x="31436" y="11928"/>
                                </a:cubicBezTo>
                                <a:cubicBezTo>
                                  <a:pt x="33518" y="16818"/>
                                  <a:pt x="32069" y="20077"/>
                                  <a:pt x="26365" y="2252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0" name="Freeform: Shape 920"/>
                        <wps:cNvSpPr/>
                        <wps:spPr>
                          <a:xfrm>
                            <a:off x="384179" y="2513299"/>
                            <a:ext cx="15301" cy="9778"/>
                          </a:xfrm>
                          <a:custGeom>
                            <a:avLst/>
                            <a:gdLst>
                              <a:gd name="connsiteX0" fmla="*/ 13803 w 15301"/>
                              <a:gd name="connsiteY0" fmla="*/ 1445 h 9778"/>
                              <a:gd name="connsiteX1" fmla="*/ 222 w 15301"/>
                              <a:gd name="connsiteY1" fmla="*/ 7149 h 9778"/>
                              <a:gd name="connsiteX2" fmla="*/ 1942 w 15301"/>
                              <a:gd name="connsiteY2" fmla="*/ 11224 h 9778"/>
                              <a:gd name="connsiteX3" fmla="*/ 15524 w 15301"/>
                              <a:gd name="connsiteY3" fmla="*/ 5520 h 9778"/>
                            </a:gdLst>
                            <a:ahLst/>
                            <a:cxnLst>
                              <a:cxn ang="0">
                                <a:pos x="connsiteX0" y="connsiteY0"/>
                              </a:cxn>
                              <a:cxn ang="0">
                                <a:pos x="connsiteX1" y="connsiteY1"/>
                              </a:cxn>
                              <a:cxn ang="0">
                                <a:pos x="connsiteX2" y="connsiteY2"/>
                              </a:cxn>
                              <a:cxn ang="0">
                                <a:pos x="connsiteX3" y="connsiteY3"/>
                              </a:cxn>
                            </a:cxnLst>
                            <a:rect l="l" t="t" r="r" b="b"/>
                            <a:pathLst>
                              <a:path w="15301" h="9778">
                                <a:moveTo>
                                  <a:pt x="13803" y="1445"/>
                                </a:moveTo>
                                <a:lnTo>
                                  <a:pt x="222" y="7149"/>
                                </a:lnTo>
                                <a:lnTo>
                                  <a:pt x="1942" y="11224"/>
                                </a:lnTo>
                                <a:lnTo>
                                  <a:pt x="15524" y="552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1" name="Freeform: Shape 921"/>
                        <wps:cNvSpPr/>
                        <wps:spPr>
                          <a:xfrm>
                            <a:off x="397753" y="2480360"/>
                            <a:ext cx="39190" cy="48563"/>
                          </a:xfrm>
                          <a:custGeom>
                            <a:avLst/>
                            <a:gdLst>
                              <a:gd name="connsiteX0" fmla="*/ 37341 w 39190"/>
                              <a:gd name="connsiteY0" fmla="*/ 33707 h 48563"/>
                              <a:gd name="connsiteX1" fmla="*/ 16064 w 39190"/>
                              <a:gd name="connsiteY1" fmla="*/ 42761 h 48563"/>
                              <a:gd name="connsiteX2" fmla="*/ 19776 w 39190"/>
                              <a:gd name="connsiteY2" fmla="*/ 30990 h 48563"/>
                              <a:gd name="connsiteX3" fmla="*/ 24122 w 39190"/>
                              <a:gd name="connsiteY3" fmla="*/ 25468 h 48563"/>
                              <a:gd name="connsiteX4" fmla="*/ 27381 w 39190"/>
                              <a:gd name="connsiteY4" fmla="*/ 9442 h 48563"/>
                              <a:gd name="connsiteX5" fmla="*/ 19866 w 39190"/>
                              <a:gd name="connsiteY5" fmla="*/ 2199 h 48563"/>
                              <a:gd name="connsiteX6" fmla="*/ 9273 w 39190"/>
                              <a:gd name="connsiteY6" fmla="*/ 2832 h 48563"/>
                              <a:gd name="connsiteX7" fmla="*/ 400 w 39190"/>
                              <a:gd name="connsiteY7" fmla="*/ 12973 h 48563"/>
                              <a:gd name="connsiteX8" fmla="*/ 1939 w 39190"/>
                              <a:gd name="connsiteY8" fmla="*/ 22751 h 48563"/>
                              <a:gd name="connsiteX9" fmla="*/ 7009 w 39190"/>
                              <a:gd name="connsiteY9" fmla="*/ 20578 h 48563"/>
                              <a:gd name="connsiteX10" fmla="*/ 5742 w 39190"/>
                              <a:gd name="connsiteY10" fmla="*/ 14331 h 48563"/>
                              <a:gd name="connsiteX11" fmla="*/ 10993 w 39190"/>
                              <a:gd name="connsiteY11" fmla="*/ 7269 h 48563"/>
                              <a:gd name="connsiteX12" fmla="*/ 22221 w 39190"/>
                              <a:gd name="connsiteY12" fmla="*/ 11615 h 48563"/>
                              <a:gd name="connsiteX13" fmla="*/ 20319 w 39190"/>
                              <a:gd name="connsiteY13" fmla="*/ 22299 h 48563"/>
                              <a:gd name="connsiteX14" fmla="*/ 16245 w 39190"/>
                              <a:gd name="connsiteY14" fmla="*/ 27550 h 48563"/>
                              <a:gd name="connsiteX15" fmla="*/ 12442 w 39190"/>
                              <a:gd name="connsiteY15" fmla="*/ 50004 h 48563"/>
                              <a:gd name="connsiteX16" fmla="*/ 39424 w 39190"/>
                              <a:gd name="connsiteY16" fmla="*/ 38596 h 485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9190" h="48563">
                                <a:moveTo>
                                  <a:pt x="37341" y="33707"/>
                                </a:moveTo>
                                <a:lnTo>
                                  <a:pt x="16064" y="42761"/>
                                </a:lnTo>
                                <a:cubicBezTo>
                                  <a:pt x="15068" y="39049"/>
                                  <a:pt x="16064" y="36151"/>
                                  <a:pt x="19776" y="30990"/>
                                </a:cubicBezTo>
                                <a:lnTo>
                                  <a:pt x="24122" y="25468"/>
                                </a:lnTo>
                                <a:cubicBezTo>
                                  <a:pt x="28377" y="19854"/>
                                  <a:pt x="29554" y="14512"/>
                                  <a:pt x="27381" y="9442"/>
                                </a:cubicBezTo>
                                <a:cubicBezTo>
                                  <a:pt x="25933" y="6001"/>
                                  <a:pt x="23217" y="3285"/>
                                  <a:pt x="19866" y="2199"/>
                                </a:cubicBezTo>
                                <a:cubicBezTo>
                                  <a:pt x="16607" y="1021"/>
                                  <a:pt x="13076" y="1203"/>
                                  <a:pt x="9273" y="2832"/>
                                </a:cubicBezTo>
                                <a:cubicBezTo>
                                  <a:pt x="4203" y="4915"/>
                                  <a:pt x="1124" y="8355"/>
                                  <a:pt x="400" y="12973"/>
                                </a:cubicBezTo>
                                <a:cubicBezTo>
                                  <a:pt x="-53" y="15689"/>
                                  <a:pt x="400" y="18496"/>
                                  <a:pt x="1939" y="22751"/>
                                </a:cubicBezTo>
                                <a:lnTo>
                                  <a:pt x="7009" y="20578"/>
                                </a:lnTo>
                                <a:cubicBezTo>
                                  <a:pt x="5923" y="17772"/>
                                  <a:pt x="5651" y="15961"/>
                                  <a:pt x="5742" y="14331"/>
                                </a:cubicBezTo>
                                <a:cubicBezTo>
                                  <a:pt x="5923" y="11253"/>
                                  <a:pt x="8005" y="8536"/>
                                  <a:pt x="10993" y="7269"/>
                                </a:cubicBezTo>
                                <a:cubicBezTo>
                                  <a:pt x="15611" y="5367"/>
                                  <a:pt x="20410" y="7269"/>
                                  <a:pt x="22221" y="11615"/>
                                </a:cubicBezTo>
                                <a:cubicBezTo>
                                  <a:pt x="23669" y="14965"/>
                                  <a:pt x="22945" y="18677"/>
                                  <a:pt x="20319" y="22299"/>
                                </a:cubicBezTo>
                                <a:lnTo>
                                  <a:pt x="16245" y="27550"/>
                                </a:lnTo>
                                <a:cubicBezTo>
                                  <a:pt x="9907" y="35880"/>
                                  <a:pt x="9182" y="40859"/>
                                  <a:pt x="12442" y="50004"/>
                                </a:cubicBezTo>
                                <a:lnTo>
                                  <a:pt x="39424" y="3859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2" name="Freeform: Shape 922"/>
                        <wps:cNvSpPr/>
                        <wps:spPr>
                          <a:xfrm>
                            <a:off x="430237" y="2467460"/>
                            <a:ext cx="33613" cy="44828"/>
                          </a:xfrm>
                          <a:custGeom>
                            <a:avLst/>
                            <a:gdLst>
                              <a:gd name="connsiteX0" fmla="*/ 7971 w 33613"/>
                              <a:gd name="connsiteY0" fmla="*/ 2525 h 44828"/>
                              <a:gd name="connsiteX1" fmla="*/ 727 w 33613"/>
                              <a:gd name="connsiteY1" fmla="*/ 11036 h 44828"/>
                              <a:gd name="connsiteX2" fmla="*/ 3806 w 33613"/>
                              <a:gd name="connsiteY2" fmla="*/ 29506 h 44828"/>
                              <a:gd name="connsiteX3" fmla="*/ 25989 w 33613"/>
                              <a:gd name="connsiteY3" fmla="*/ 45170 h 44828"/>
                              <a:gd name="connsiteX4" fmla="*/ 30516 w 33613"/>
                              <a:gd name="connsiteY4" fmla="*/ 18641 h 44828"/>
                              <a:gd name="connsiteX5" fmla="*/ 19288 w 33613"/>
                              <a:gd name="connsiteY5" fmla="*/ 3159 h 44828"/>
                              <a:gd name="connsiteX6" fmla="*/ 7971 w 33613"/>
                              <a:gd name="connsiteY6" fmla="*/ 2525 h 44828"/>
                              <a:gd name="connsiteX7" fmla="*/ 9872 w 33613"/>
                              <a:gd name="connsiteY7" fmla="*/ 7052 h 44828"/>
                              <a:gd name="connsiteX8" fmla="*/ 25083 w 33613"/>
                              <a:gd name="connsiteY8" fmla="*/ 20271 h 44828"/>
                              <a:gd name="connsiteX9" fmla="*/ 24178 w 33613"/>
                              <a:gd name="connsiteY9" fmla="*/ 41005 h 44828"/>
                              <a:gd name="connsiteX10" fmla="*/ 8967 w 33613"/>
                              <a:gd name="connsiteY10" fmla="*/ 27333 h 44828"/>
                              <a:gd name="connsiteX11" fmla="*/ 9872 w 33613"/>
                              <a:gd name="connsiteY11" fmla="*/ 7052 h 4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3613" h="44828">
                                <a:moveTo>
                                  <a:pt x="7971" y="2525"/>
                                </a:moveTo>
                                <a:cubicBezTo>
                                  <a:pt x="4258" y="4064"/>
                                  <a:pt x="1633" y="7233"/>
                                  <a:pt x="727" y="11036"/>
                                </a:cubicBezTo>
                                <a:cubicBezTo>
                                  <a:pt x="-450" y="15653"/>
                                  <a:pt x="546" y="21810"/>
                                  <a:pt x="3806" y="29506"/>
                                </a:cubicBezTo>
                                <a:cubicBezTo>
                                  <a:pt x="9691" y="43359"/>
                                  <a:pt x="17297" y="48791"/>
                                  <a:pt x="25989" y="45170"/>
                                </a:cubicBezTo>
                                <a:cubicBezTo>
                                  <a:pt x="34590" y="41548"/>
                                  <a:pt x="36220" y="32132"/>
                                  <a:pt x="30516" y="18641"/>
                                </a:cubicBezTo>
                                <a:cubicBezTo>
                                  <a:pt x="27075" y="10583"/>
                                  <a:pt x="23544" y="5784"/>
                                  <a:pt x="19288" y="3159"/>
                                </a:cubicBezTo>
                                <a:cubicBezTo>
                                  <a:pt x="15848" y="1076"/>
                                  <a:pt x="11864" y="895"/>
                                  <a:pt x="7971" y="2525"/>
                                </a:cubicBezTo>
                                <a:close/>
                                <a:moveTo>
                                  <a:pt x="9872" y="7052"/>
                                </a:moveTo>
                                <a:cubicBezTo>
                                  <a:pt x="15305" y="4789"/>
                                  <a:pt x="20375" y="9134"/>
                                  <a:pt x="25083" y="20271"/>
                                </a:cubicBezTo>
                                <a:cubicBezTo>
                                  <a:pt x="30063" y="32041"/>
                                  <a:pt x="29791" y="38651"/>
                                  <a:pt x="24178" y="41005"/>
                                </a:cubicBezTo>
                                <a:cubicBezTo>
                                  <a:pt x="18836" y="43268"/>
                                  <a:pt x="13765" y="38651"/>
                                  <a:pt x="8967" y="27333"/>
                                </a:cubicBezTo>
                                <a:cubicBezTo>
                                  <a:pt x="4168" y="16015"/>
                                  <a:pt x="4439" y="9315"/>
                                  <a:pt x="9872" y="705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3" name="Freeform: Shape 923"/>
                        <wps:cNvSpPr/>
                        <wps:spPr>
                          <a:xfrm>
                            <a:off x="465311" y="2463978"/>
                            <a:ext cx="37040" cy="36397"/>
                          </a:xfrm>
                          <a:custGeom>
                            <a:avLst/>
                            <a:gdLst>
                              <a:gd name="connsiteX0" fmla="*/ 35770 w 37040"/>
                              <a:gd name="connsiteY0" fmla="*/ 24834 h 36397"/>
                              <a:gd name="connsiteX1" fmla="*/ 34865 w 37040"/>
                              <a:gd name="connsiteY1" fmla="*/ 25377 h 36397"/>
                              <a:gd name="connsiteX2" fmla="*/ 31334 w 37040"/>
                              <a:gd name="connsiteY2" fmla="*/ 24110 h 36397"/>
                              <a:gd name="connsiteX3" fmla="*/ 23909 w 37040"/>
                              <a:gd name="connsiteY3" fmla="*/ 6454 h 36397"/>
                              <a:gd name="connsiteX4" fmla="*/ 9060 w 37040"/>
                              <a:gd name="connsiteY4" fmla="*/ 3104 h 36397"/>
                              <a:gd name="connsiteX5" fmla="*/ 730 w 37040"/>
                              <a:gd name="connsiteY5" fmla="*/ 10800 h 36397"/>
                              <a:gd name="connsiteX6" fmla="*/ 1274 w 37040"/>
                              <a:gd name="connsiteY6" fmla="*/ 17953 h 36397"/>
                              <a:gd name="connsiteX7" fmla="*/ 6072 w 37040"/>
                              <a:gd name="connsiteY7" fmla="*/ 15871 h 36397"/>
                              <a:gd name="connsiteX8" fmla="*/ 10781 w 37040"/>
                              <a:gd name="connsiteY8" fmla="*/ 7631 h 36397"/>
                              <a:gd name="connsiteX9" fmla="*/ 19382 w 37040"/>
                              <a:gd name="connsiteY9" fmla="*/ 9261 h 36397"/>
                              <a:gd name="connsiteX10" fmla="*/ 19925 w 37040"/>
                              <a:gd name="connsiteY10" fmla="*/ 10529 h 36397"/>
                              <a:gd name="connsiteX11" fmla="*/ 16394 w 37040"/>
                              <a:gd name="connsiteY11" fmla="*/ 15780 h 36397"/>
                              <a:gd name="connsiteX12" fmla="*/ 7612 w 37040"/>
                              <a:gd name="connsiteY12" fmla="*/ 21756 h 36397"/>
                              <a:gd name="connsiteX13" fmla="*/ 5710 w 37040"/>
                              <a:gd name="connsiteY13" fmla="*/ 31987 h 36397"/>
                              <a:gd name="connsiteX14" fmla="*/ 19201 w 37040"/>
                              <a:gd name="connsiteY14" fmla="*/ 36695 h 36397"/>
                              <a:gd name="connsiteX15" fmla="*/ 27531 w 37040"/>
                              <a:gd name="connsiteY15" fmla="*/ 28003 h 36397"/>
                              <a:gd name="connsiteX16" fmla="*/ 34231 w 37040"/>
                              <a:gd name="connsiteY16" fmla="*/ 30357 h 36397"/>
                              <a:gd name="connsiteX17" fmla="*/ 37309 w 37040"/>
                              <a:gd name="connsiteY17" fmla="*/ 28456 h 36397"/>
                              <a:gd name="connsiteX18" fmla="*/ 24633 w 37040"/>
                              <a:gd name="connsiteY18" fmla="*/ 21756 h 36397"/>
                              <a:gd name="connsiteX19" fmla="*/ 24453 w 37040"/>
                              <a:gd name="connsiteY19" fmla="*/ 26373 h 36397"/>
                              <a:gd name="connsiteX20" fmla="*/ 18477 w 37040"/>
                              <a:gd name="connsiteY20" fmla="*/ 32077 h 36397"/>
                              <a:gd name="connsiteX21" fmla="*/ 10509 w 37040"/>
                              <a:gd name="connsiteY21" fmla="*/ 29723 h 36397"/>
                              <a:gd name="connsiteX22" fmla="*/ 15398 w 37040"/>
                              <a:gd name="connsiteY22" fmla="*/ 21212 h 36397"/>
                              <a:gd name="connsiteX23" fmla="*/ 22370 w 37040"/>
                              <a:gd name="connsiteY23" fmla="*/ 16414 h 363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7040" h="36397">
                                <a:moveTo>
                                  <a:pt x="35770" y="24834"/>
                                </a:moveTo>
                                <a:cubicBezTo>
                                  <a:pt x="35408" y="25196"/>
                                  <a:pt x="35136" y="25287"/>
                                  <a:pt x="34865" y="25377"/>
                                </a:cubicBezTo>
                                <a:cubicBezTo>
                                  <a:pt x="33235" y="26102"/>
                                  <a:pt x="31967" y="25558"/>
                                  <a:pt x="31334" y="24110"/>
                                </a:cubicBezTo>
                                <a:lnTo>
                                  <a:pt x="23909" y="6454"/>
                                </a:lnTo>
                                <a:cubicBezTo>
                                  <a:pt x="21646" y="1203"/>
                                  <a:pt x="16394" y="26"/>
                                  <a:pt x="9060" y="3104"/>
                                </a:cubicBezTo>
                                <a:cubicBezTo>
                                  <a:pt x="4624" y="4915"/>
                                  <a:pt x="1817" y="7631"/>
                                  <a:pt x="730" y="10800"/>
                                </a:cubicBezTo>
                                <a:cubicBezTo>
                                  <a:pt x="6" y="12883"/>
                                  <a:pt x="97" y="14875"/>
                                  <a:pt x="1274" y="17953"/>
                                </a:cubicBezTo>
                                <a:lnTo>
                                  <a:pt x="6072" y="15871"/>
                                </a:lnTo>
                                <a:cubicBezTo>
                                  <a:pt x="4986" y="11977"/>
                                  <a:pt x="6434" y="9442"/>
                                  <a:pt x="10781" y="7631"/>
                                </a:cubicBezTo>
                                <a:cubicBezTo>
                                  <a:pt x="15127" y="5730"/>
                                  <a:pt x="18114" y="6364"/>
                                  <a:pt x="19382" y="9261"/>
                                </a:cubicBezTo>
                                <a:lnTo>
                                  <a:pt x="19925" y="10529"/>
                                </a:lnTo>
                                <a:cubicBezTo>
                                  <a:pt x="20650" y="12611"/>
                                  <a:pt x="20016" y="13788"/>
                                  <a:pt x="16394" y="15780"/>
                                </a:cubicBezTo>
                                <a:cubicBezTo>
                                  <a:pt x="9966" y="19583"/>
                                  <a:pt x="9060" y="20217"/>
                                  <a:pt x="7612" y="21756"/>
                                </a:cubicBezTo>
                                <a:cubicBezTo>
                                  <a:pt x="4714" y="24744"/>
                                  <a:pt x="4080" y="28094"/>
                                  <a:pt x="5710" y="31987"/>
                                </a:cubicBezTo>
                                <a:cubicBezTo>
                                  <a:pt x="7974" y="37419"/>
                                  <a:pt x="13135" y="39230"/>
                                  <a:pt x="19201" y="36695"/>
                                </a:cubicBezTo>
                                <a:cubicBezTo>
                                  <a:pt x="23004" y="35065"/>
                                  <a:pt x="25448" y="32439"/>
                                  <a:pt x="27531" y="28003"/>
                                </a:cubicBezTo>
                                <a:cubicBezTo>
                                  <a:pt x="29161" y="30900"/>
                                  <a:pt x="31152" y="31625"/>
                                  <a:pt x="34231" y="30357"/>
                                </a:cubicBezTo>
                                <a:cubicBezTo>
                                  <a:pt x="35227" y="29904"/>
                                  <a:pt x="35861" y="29452"/>
                                  <a:pt x="37309" y="28456"/>
                                </a:cubicBezTo>
                                <a:close/>
                                <a:moveTo>
                                  <a:pt x="24633" y="21756"/>
                                </a:moveTo>
                                <a:cubicBezTo>
                                  <a:pt x="25267" y="23295"/>
                                  <a:pt x="25267" y="24381"/>
                                  <a:pt x="24453" y="26373"/>
                                </a:cubicBezTo>
                                <a:cubicBezTo>
                                  <a:pt x="23185" y="28999"/>
                                  <a:pt x="21283" y="30900"/>
                                  <a:pt x="18477" y="32077"/>
                                </a:cubicBezTo>
                                <a:cubicBezTo>
                                  <a:pt x="14764" y="33707"/>
                                  <a:pt x="11867" y="32802"/>
                                  <a:pt x="10509" y="29723"/>
                                </a:cubicBezTo>
                                <a:cubicBezTo>
                                  <a:pt x="9241" y="26645"/>
                                  <a:pt x="10599" y="24200"/>
                                  <a:pt x="15398" y="21212"/>
                                </a:cubicBezTo>
                                <a:cubicBezTo>
                                  <a:pt x="20106" y="18406"/>
                                  <a:pt x="21193" y="17772"/>
                                  <a:pt x="22370" y="164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4" name="Freeform: Shape 924"/>
                        <wps:cNvSpPr/>
                        <wps:spPr>
                          <a:xfrm>
                            <a:off x="498294" y="2465133"/>
                            <a:ext cx="15301" cy="9778"/>
                          </a:xfrm>
                          <a:custGeom>
                            <a:avLst/>
                            <a:gdLst>
                              <a:gd name="connsiteX0" fmla="*/ 13868 w 15301"/>
                              <a:gd name="connsiteY0" fmla="*/ 1418 h 9778"/>
                              <a:gd name="connsiteX1" fmla="*/ 287 w 15301"/>
                              <a:gd name="connsiteY1" fmla="*/ 7122 h 9778"/>
                              <a:gd name="connsiteX2" fmla="*/ 2007 w 15301"/>
                              <a:gd name="connsiteY2" fmla="*/ 11196 h 9778"/>
                              <a:gd name="connsiteX3" fmla="*/ 15589 w 15301"/>
                              <a:gd name="connsiteY3" fmla="*/ 5492 h 9778"/>
                            </a:gdLst>
                            <a:ahLst/>
                            <a:cxnLst>
                              <a:cxn ang="0">
                                <a:pos x="connsiteX0" y="connsiteY0"/>
                              </a:cxn>
                              <a:cxn ang="0">
                                <a:pos x="connsiteX1" y="connsiteY1"/>
                              </a:cxn>
                              <a:cxn ang="0">
                                <a:pos x="connsiteX2" y="connsiteY2"/>
                              </a:cxn>
                              <a:cxn ang="0">
                                <a:pos x="connsiteX3" y="connsiteY3"/>
                              </a:cxn>
                            </a:cxnLst>
                            <a:rect l="l" t="t" r="r" b="b"/>
                            <a:pathLst>
                              <a:path w="15301" h="9778">
                                <a:moveTo>
                                  <a:pt x="13868" y="1418"/>
                                </a:moveTo>
                                <a:lnTo>
                                  <a:pt x="287" y="7122"/>
                                </a:lnTo>
                                <a:lnTo>
                                  <a:pt x="2007" y="11196"/>
                                </a:lnTo>
                                <a:lnTo>
                                  <a:pt x="15589" y="54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4" name="Freeform: Shape 1844"/>
                        <wps:cNvSpPr/>
                        <wps:spPr>
                          <a:xfrm>
                            <a:off x="511311" y="2429675"/>
                            <a:ext cx="36055" cy="48170"/>
                          </a:xfrm>
                          <a:custGeom>
                            <a:avLst/>
                            <a:gdLst>
                              <a:gd name="connsiteX0" fmla="*/ 21213 w 36055"/>
                              <a:gd name="connsiteY0" fmla="*/ 1413 h 48170"/>
                              <a:gd name="connsiteX1" fmla="*/ 298 w 36055"/>
                              <a:gd name="connsiteY1" fmla="*/ 10286 h 48170"/>
                              <a:gd name="connsiteX2" fmla="*/ 6636 w 36055"/>
                              <a:gd name="connsiteY2" fmla="*/ 33555 h 48170"/>
                              <a:gd name="connsiteX3" fmla="*/ 11253 w 36055"/>
                              <a:gd name="connsiteY3" fmla="*/ 31563 h 48170"/>
                              <a:gd name="connsiteX4" fmla="*/ 17229 w 36055"/>
                              <a:gd name="connsiteY4" fmla="*/ 24682 h 48170"/>
                              <a:gd name="connsiteX5" fmla="*/ 29996 w 36055"/>
                              <a:gd name="connsiteY5" fmla="*/ 30748 h 48170"/>
                              <a:gd name="connsiteX6" fmla="*/ 25106 w 36055"/>
                              <a:gd name="connsiteY6" fmla="*/ 43786 h 48170"/>
                              <a:gd name="connsiteX7" fmla="*/ 13970 w 36055"/>
                              <a:gd name="connsiteY7" fmla="*/ 40436 h 48170"/>
                              <a:gd name="connsiteX8" fmla="*/ 8990 w 36055"/>
                              <a:gd name="connsiteY8" fmla="*/ 42609 h 48170"/>
                              <a:gd name="connsiteX9" fmla="*/ 14151 w 36055"/>
                              <a:gd name="connsiteY9" fmla="*/ 47951 h 48170"/>
                              <a:gd name="connsiteX10" fmla="*/ 27098 w 36055"/>
                              <a:gd name="connsiteY10" fmla="*/ 48223 h 48170"/>
                              <a:gd name="connsiteX11" fmla="*/ 34885 w 36055"/>
                              <a:gd name="connsiteY11" fmla="*/ 27761 h 48170"/>
                              <a:gd name="connsiteX12" fmla="*/ 16143 w 36055"/>
                              <a:gd name="connsiteY12" fmla="*/ 19974 h 48170"/>
                              <a:gd name="connsiteX13" fmla="*/ 9714 w 36055"/>
                              <a:gd name="connsiteY13" fmla="*/ 25497 h 48170"/>
                              <a:gd name="connsiteX14" fmla="*/ 6545 w 36055"/>
                              <a:gd name="connsiteY14" fmla="*/ 13546 h 48170"/>
                              <a:gd name="connsiteX15" fmla="*/ 23386 w 36055"/>
                              <a:gd name="connsiteY15" fmla="*/ 6393 h 481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6055" h="48170">
                                <a:moveTo>
                                  <a:pt x="21213" y="1413"/>
                                </a:moveTo>
                                <a:lnTo>
                                  <a:pt x="298" y="10286"/>
                                </a:lnTo>
                                <a:lnTo>
                                  <a:pt x="6636" y="33555"/>
                                </a:lnTo>
                                <a:lnTo>
                                  <a:pt x="11253" y="31563"/>
                                </a:lnTo>
                                <a:cubicBezTo>
                                  <a:pt x="12340" y="27942"/>
                                  <a:pt x="14060" y="26040"/>
                                  <a:pt x="17229" y="24682"/>
                                </a:cubicBezTo>
                                <a:cubicBezTo>
                                  <a:pt x="22571" y="22419"/>
                                  <a:pt x="27461" y="24682"/>
                                  <a:pt x="29996" y="30748"/>
                                </a:cubicBezTo>
                                <a:cubicBezTo>
                                  <a:pt x="32440" y="36543"/>
                                  <a:pt x="30539" y="41432"/>
                                  <a:pt x="25106" y="43786"/>
                                </a:cubicBezTo>
                                <a:cubicBezTo>
                                  <a:pt x="20760" y="45597"/>
                                  <a:pt x="17048" y="44601"/>
                                  <a:pt x="13970" y="40436"/>
                                </a:cubicBezTo>
                                <a:lnTo>
                                  <a:pt x="8990" y="42609"/>
                                </a:lnTo>
                                <a:cubicBezTo>
                                  <a:pt x="10982" y="45688"/>
                                  <a:pt x="12340" y="47046"/>
                                  <a:pt x="14151" y="47951"/>
                                </a:cubicBezTo>
                                <a:cubicBezTo>
                                  <a:pt x="17772" y="50034"/>
                                  <a:pt x="22571" y="50124"/>
                                  <a:pt x="27098" y="48223"/>
                                </a:cubicBezTo>
                                <a:cubicBezTo>
                                  <a:pt x="35247" y="44782"/>
                                  <a:pt x="38507" y="36362"/>
                                  <a:pt x="34885" y="27761"/>
                                </a:cubicBezTo>
                                <a:cubicBezTo>
                                  <a:pt x="31444" y="19793"/>
                                  <a:pt x="23839" y="16624"/>
                                  <a:pt x="16143" y="19974"/>
                                </a:cubicBezTo>
                                <a:cubicBezTo>
                                  <a:pt x="13245" y="21151"/>
                                  <a:pt x="11344" y="22690"/>
                                  <a:pt x="9714" y="25497"/>
                                </a:cubicBezTo>
                                <a:lnTo>
                                  <a:pt x="6545" y="13546"/>
                                </a:lnTo>
                                <a:lnTo>
                                  <a:pt x="23386" y="639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5" name="Freeform: Shape 1845"/>
                        <wps:cNvSpPr/>
                        <wps:spPr>
                          <a:xfrm>
                            <a:off x="544376" y="2429202"/>
                            <a:ext cx="35226" cy="50199"/>
                          </a:xfrm>
                          <a:custGeom>
                            <a:avLst/>
                            <a:gdLst>
                              <a:gd name="connsiteX0" fmla="*/ 18153 w 35226"/>
                              <a:gd name="connsiteY0" fmla="*/ 51605 h 50199"/>
                              <a:gd name="connsiteX1" fmla="*/ 22951 w 35226"/>
                              <a:gd name="connsiteY1" fmla="*/ 49523 h 50199"/>
                              <a:gd name="connsiteX2" fmla="*/ 16342 w 35226"/>
                              <a:gd name="connsiteY2" fmla="*/ 33950 h 50199"/>
                              <a:gd name="connsiteX3" fmla="*/ 27479 w 35226"/>
                              <a:gd name="connsiteY3" fmla="*/ 34584 h 50199"/>
                              <a:gd name="connsiteX4" fmla="*/ 33636 w 35226"/>
                              <a:gd name="connsiteY4" fmla="*/ 13488 h 50199"/>
                              <a:gd name="connsiteX5" fmla="*/ 13807 w 35226"/>
                              <a:gd name="connsiteY5" fmla="*/ 2532 h 50199"/>
                              <a:gd name="connsiteX6" fmla="*/ 6654 w 35226"/>
                              <a:gd name="connsiteY6" fmla="*/ 11949 h 50199"/>
                              <a:gd name="connsiteX7" fmla="*/ 4752 w 35226"/>
                              <a:gd name="connsiteY7" fmla="*/ 7422 h 50199"/>
                              <a:gd name="connsiteX8" fmla="*/ 316 w 35226"/>
                              <a:gd name="connsiteY8" fmla="*/ 9323 h 50199"/>
                              <a:gd name="connsiteX9" fmla="*/ 14893 w 35226"/>
                              <a:gd name="connsiteY9" fmla="*/ 7422 h 50199"/>
                              <a:gd name="connsiteX10" fmla="*/ 28565 w 35226"/>
                              <a:gd name="connsiteY10" fmla="*/ 15480 h 50199"/>
                              <a:gd name="connsiteX11" fmla="*/ 24672 w 35226"/>
                              <a:gd name="connsiteY11" fmla="*/ 30509 h 50199"/>
                              <a:gd name="connsiteX12" fmla="*/ 11543 w 35226"/>
                              <a:gd name="connsiteY12" fmla="*/ 22451 h 50199"/>
                              <a:gd name="connsiteX13" fmla="*/ 14893 w 35226"/>
                              <a:gd name="connsiteY13" fmla="*/ 7422 h 501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5226" h="50199">
                                <a:moveTo>
                                  <a:pt x="18153" y="51605"/>
                                </a:moveTo>
                                <a:lnTo>
                                  <a:pt x="22951" y="49523"/>
                                </a:lnTo>
                                <a:lnTo>
                                  <a:pt x="16342" y="33950"/>
                                </a:lnTo>
                                <a:cubicBezTo>
                                  <a:pt x="20145" y="36032"/>
                                  <a:pt x="23585" y="36304"/>
                                  <a:pt x="27479" y="34584"/>
                                </a:cubicBezTo>
                                <a:cubicBezTo>
                                  <a:pt x="35265" y="31324"/>
                                  <a:pt x="37619" y="22995"/>
                                  <a:pt x="33636" y="13488"/>
                                </a:cubicBezTo>
                                <a:cubicBezTo>
                                  <a:pt x="29380" y="3438"/>
                                  <a:pt x="21684" y="-817"/>
                                  <a:pt x="13807" y="2532"/>
                                </a:cubicBezTo>
                                <a:cubicBezTo>
                                  <a:pt x="9732" y="4253"/>
                                  <a:pt x="7288" y="7422"/>
                                  <a:pt x="6654" y="11949"/>
                                </a:cubicBezTo>
                                <a:lnTo>
                                  <a:pt x="4752" y="7422"/>
                                </a:lnTo>
                                <a:lnTo>
                                  <a:pt x="316" y="9323"/>
                                </a:lnTo>
                                <a:close/>
                                <a:moveTo>
                                  <a:pt x="14893" y="7422"/>
                                </a:moveTo>
                                <a:cubicBezTo>
                                  <a:pt x="20145" y="5158"/>
                                  <a:pt x="25577" y="8237"/>
                                  <a:pt x="28565" y="15480"/>
                                </a:cubicBezTo>
                                <a:cubicBezTo>
                                  <a:pt x="31463" y="22180"/>
                                  <a:pt x="29923" y="28246"/>
                                  <a:pt x="24672" y="30509"/>
                                </a:cubicBezTo>
                                <a:cubicBezTo>
                                  <a:pt x="19601" y="32592"/>
                                  <a:pt x="14440" y="29423"/>
                                  <a:pt x="11543" y="22451"/>
                                </a:cubicBezTo>
                                <a:cubicBezTo>
                                  <a:pt x="8465" y="15389"/>
                                  <a:pt x="9823" y="9504"/>
                                  <a:pt x="14893" y="742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6" name="Freeform: Shape 1846"/>
                        <wps:cNvSpPr/>
                        <wps:spPr>
                          <a:xfrm>
                            <a:off x="260206" y="2487082"/>
                            <a:ext cx="51609" cy="44174"/>
                          </a:xfrm>
                          <a:custGeom>
                            <a:avLst/>
                            <a:gdLst>
                              <a:gd name="connsiteX0" fmla="*/ 153 w 51609"/>
                              <a:gd name="connsiteY0" fmla="*/ 15377 h 44174"/>
                              <a:gd name="connsiteX1" fmla="*/ 11833 w 51609"/>
                              <a:gd name="connsiteY1" fmla="*/ 45617 h 44174"/>
                              <a:gd name="connsiteX2" fmla="*/ 16632 w 51609"/>
                              <a:gd name="connsiteY2" fmla="*/ 43716 h 44174"/>
                              <a:gd name="connsiteX3" fmla="*/ 9298 w 51609"/>
                              <a:gd name="connsiteY3" fmla="*/ 24702 h 44174"/>
                              <a:gd name="connsiteX4" fmla="*/ 13282 w 51609"/>
                              <a:gd name="connsiteY4" fmla="*/ 14109 h 44174"/>
                              <a:gd name="connsiteX5" fmla="*/ 21340 w 51609"/>
                              <a:gd name="connsiteY5" fmla="*/ 17912 h 44174"/>
                              <a:gd name="connsiteX6" fmla="*/ 29398 w 51609"/>
                              <a:gd name="connsiteY6" fmla="*/ 38736 h 44174"/>
                              <a:gd name="connsiteX7" fmla="*/ 34197 w 51609"/>
                              <a:gd name="connsiteY7" fmla="*/ 36925 h 44174"/>
                              <a:gd name="connsiteX8" fmla="*/ 26863 w 51609"/>
                              <a:gd name="connsiteY8" fmla="*/ 17912 h 44174"/>
                              <a:gd name="connsiteX9" fmla="*/ 30847 w 51609"/>
                              <a:gd name="connsiteY9" fmla="*/ 7319 h 44174"/>
                              <a:gd name="connsiteX10" fmla="*/ 38905 w 51609"/>
                              <a:gd name="connsiteY10" fmla="*/ 11121 h 44174"/>
                              <a:gd name="connsiteX11" fmla="*/ 46963 w 51609"/>
                              <a:gd name="connsiteY11" fmla="*/ 31946 h 44174"/>
                              <a:gd name="connsiteX12" fmla="*/ 51762 w 51609"/>
                              <a:gd name="connsiteY12" fmla="*/ 30135 h 44174"/>
                              <a:gd name="connsiteX13" fmla="*/ 42979 w 51609"/>
                              <a:gd name="connsiteY13" fmla="*/ 7409 h 44174"/>
                              <a:gd name="connsiteX14" fmla="*/ 30937 w 51609"/>
                              <a:gd name="connsiteY14" fmla="*/ 2339 h 44174"/>
                              <a:gd name="connsiteX15" fmla="*/ 23422 w 51609"/>
                              <a:gd name="connsiteY15" fmla="*/ 10578 h 44174"/>
                              <a:gd name="connsiteX16" fmla="*/ 13553 w 51609"/>
                              <a:gd name="connsiteY16" fmla="*/ 9130 h 44174"/>
                              <a:gd name="connsiteX17" fmla="*/ 6219 w 51609"/>
                              <a:gd name="connsiteY17" fmla="*/ 17912 h 44174"/>
                              <a:gd name="connsiteX18" fmla="*/ 4590 w 51609"/>
                              <a:gd name="connsiteY18" fmla="*/ 13657 h 441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1609" h="44174">
                                <a:moveTo>
                                  <a:pt x="153" y="15377"/>
                                </a:moveTo>
                                <a:lnTo>
                                  <a:pt x="11833" y="45617"/>
                                </a:lnTo>
                                <a:lnTo>
                                  <a:pt x="16632" y="43716"/>
                                </a:lnTo>
                                <a:lnTo>
                                  <a:pt x="9298" y="24702"/>
                                </a:lnTo>
                                <a:cubicBezTo>
                                  <a:pt x="7577" y="20356"/>
                                  <a:pt x="9388" y="15558"/>
                                  <a:pt x="13282" y="14109"/>
                                </a:cubicBezTo>
                                <a:cubicBezTo>
                                  <a:pt x="16903" y="12661"/>
                                  <a:pt x="19801" y="14019"/>
                                  <a:pt x="21340" y="17912"/>
                                </a:cubicBezTo>
                                <a:lnTo>
                                  <a:pt x="29398" y="38736"/>
                                </a:lnTo>
                                <a:lnTo>
                                  <a:pt x="34197" y="36925"/>
                                </a:lnTo>
                                <a:lnTo>
                                  <a:pt x="26863" y="17912"/>
                                </a:lnTo>
                                <a:cubicBezTo>
                                  <a:pt x="25143" y="13566"/>
                                  <a:pt x="26953" y="8767"/>
                                  <a:pt x="30847" y="7319"/>
                                </a:cubicBezTo>
                                <a:cubicBezTo>
                                  <a:pt x="34378" y="5870"/>
                                  <a:pt x="37366" y="7319"/>
                                  <a:pt x="38905" y="11121"/>
                                </a:cubicBezTo>
                                <a:lnTo>
                                  <a:pt x="46963" y="31946"/>
                                </a:lnTo>
                                <a:lnTo>
                                  <a:pt x="51762" y="30135"/>
                                </a:lnTo>
                                <a:lnTo>
                                  <a:pt x="42979" y="7409"/>
                                </a:lnTo>
                                <a:cubicBezTo>
                                  <a:pt x="40897" y="1977"/>
                                  <a:pt x="36551" y="166"/>
                                  <a:pt x="30937" y="2339"/>
                                </a:cubicBezTo>
                                <a:cubicBezTo>
                                  <a:pt x="26863" y="3969"/>
                                  <a:pt x="24962" y="6142"/>
                                  <a:pt x="23422" y="10578"/>
                                </a:cubicBezTo>
                                <a:cubicBezTo>
                                  <a:pt x="20434" y="8133"/>
                                  <a:pt x="17447" y="7590"/>
                                  <a:pt x="13553" y="9130"/>
                                </a:cubicBezTo>
                                <a:cubicBezTo>
                                  <a:pt x="9479" y="10669"/>
                                  <a:pt x="7306" y="13294"/>
                                  <a:pt x="6219" y="17912"/>
                                </a:cubicBezTo>
                                <a:lnTo>
                                  <a:pt x="4590" y="1365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7" name="Freeform: Shape 1847"/>
                        <wps:cNvSpPr/>
                        <wps:spPr>
                          <a:xfrm>
                            <a:off x="303397" y="2468714"/>
                            <a:ext cx="21186" cy="43912"/>
                          </a:xfrm>
                          <a:custGeom>
                            <a:avLst/>
                            <a:gdLst>
                              <a:gd name="connsiteX0" fmla="*/ 9687 w 21186"/>
                              <a:gd name="connsiteY0" fmla="*/ 13293 h 43912"/>
                              <a:gd name="connsiteX1" fmla="*/ 4889 w 21186"/>
                              <a:gd name="connsiteY1" fmla="*/ 15103 h 43912"/>
                              <a:gd name="connsiteX2" fmla="*/ 16568 w 21186"/>
                              <a:gd name="connsiteY2" fmla="*/ 45344 h 43912"/>
                              <a:gd name="connsiteX3" fmla="*/ 21367 w 21186"/>
                              <a:gd name="connsiteY3" fmla="*/ 43533 h 43912"/>
                              <a:gd name="connsiteX4" fmla="*/ 5070 w 21186"/>
                              <a:gd name="connsiteY4" fmla="*/ 1432 h 43912"/>
                              <a:gd name="connsiteX5" fmla="*/ 180 w 21186"/>
                              <a:gd name="connsiteY5" fmla="*/ 3333 h 43912"/>
                              <a:gd name="connsiteX6" fmla="*/ 2534 w 21186"/>
                              <a:gd name="connsiteY6" fmla="*/ 9399 h 43912"/>
                              <a:gd name="connsiteX7" fmla="*/ 7424 w 21186"/>
                              <a:gd name="connsiteY7" fmla="*/ 7498 h 439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1186" h="43912">
                                <a:moveTo>
                                  <a:pt x="9687" y="13293"/>
                                </a:moveTo>
                                <a:lnTo>
                                  <a:pt x="4889" y="15103"/>
                                </a:lnTo>
                                <a:lnTo>
                                  <a:pt x="16568" y="45344"/>
                                </a:lnTo>
                                <a:lnTo>
                                  <a:pt x="21367" y="43533"/>
                                </a:lnTo>
                                <a:close/>
                                <a:moveTo>
                                  <a:pt x="5070" y="1432"/>
                                </a:moveTo>
                                <a:lnTo>
                                  <a:pt x="180" y="3333"/>
                                </a:lnTo>
                                <a:lnTo>
                                  <a:pt x="2534" y="9399"/>
                                </a:lnTo>
                                <a:lnTo>
                                  <a:pt x="7424" y="749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8" name="Freeform: Shape 1848"/>
                        <wps:cNvSpPr/>
                        <wps:spPr>
                          <a:xfrm>
                            <a:off x="317839" y="2456060"/>
                            <a:ext cx="50069" cy="51070"/>
                          </a:xfrm>
                          <a:custGeom>
                            <a:avLst/>
                            <a:gdLst>
                              <a:gd name="connsiteX0" fmla="*/ 14674 w 50069"/>
                              <a:gd name="connsiteY0" fmla="*/ 32309 h 51070"/>
                              <a:gd name="connsiteX1" fmla="*/ 28527 w 50069"/>
                              <a:gd name="connsiteY1" fmla="*/ 26967 h 51070"/>
                              <a:gd name="connsiteX2" fmla="*/ 38397 w 50069"/>
                              <a:gd name="connsiteY2" fmla="*/ 31766 h 51070"/>
                              <a:gd name="connsiteX3" fmla="*/ 39936 w 50069"/>
                              <a:gd name="connsiteY3" fmla="*/ 35478 h 51070"/>
                              <a:gd name="connsiteX4" fmla="*/ 43738 w 50069"/>
                              <a:gd name="connsiteY4" fmla="*/ 41907 h 51070"/>
                              <a:gd name="connsiteX5" fmla="*/ 50257 w 50069"/>
                              <a:gd name="connsiteY5" fmla="*/ 39371 h 51070"/>
                              <a:gd name="connsiteX6" fmla="*/ 49714 w 50069"/>
                              <a:gd name="connsiteY6" fmla="*/ 38013 h 51070"/>
                              <a:gd name="connsiteX7" fmla="*/ 43920 w 50069"/>
                              <a:gd name="connsiteY7" fmla="*/ 30589 h 51070"/>
                              <a:gd name="connsiteX8" fmla="*/ 33960 w 50069"/>
                              <a:gd name="connsiteY8" fmla="*/ 21807 h 51070"/>
                              <a:gd name="connsiteX9" fmla="*/ 36676 w 50069"/>
                              <a:gd name="connsiteY9" fmla="*/ 9221 h 51070"/>
                              <a:gd name="connsiteX10" fmla="*/ 19473 w 50069"/>
                              <a:gd name="connsiteY10" fmla="*/ 2884 h 51070"/>
                              <a:gd name="connsiteX11" fmla="*/ 188 w 50069"/>
                              <a:gd name="connsiteY11" fmla="*/ 10398 h 51070"/>
                              <a:gd name="connsiteX12" fmla="*/ 16485 w 50069"/>
                              <a:gd name="connsiteY12" fmla="*/ 52500 h 51070"/>
                              <a:gd name="connsiteX13" fmla="*/ 21737 w 50069"/>
                              <a:gd name="connsiteY13" fmla="*/ 50417 h 51070"/>
                              <a:gd name="connsiteX14" fmla="*/ 12864 w 50069"/>
                              <a:gd name="connsiteY14" fmla="*/ 27511 h 51070"/>
                              <a:gd name="connsiteX15" fmla="*/ 7250 w 50069"/>
                              <a:gd name="connsiteY15" fmla="*/ 13024 h 51070"/>
                              <a:gd name="connsiteX16" fmla="*/ 20288 w 50069"/>
                              <a:gd name="connsiteY16" fmla="*/ 7954 h 51070"/>
                              <a:gd name="connsiteX17" fmla="*/ 26988 w 50069"/>
                              <a:gd name="connsiteY17" fmla="*/ 7320 h 51070"/>
                              <a:gd name="connsiteX18" fmla="*/ 31334 w 50069"/>
                              <a:gd name="connsiteY18" fmla="*/ 12028 h 51070"/>
                              <a:gd name="connsiteX19" fmla="*/ 25902 w 50069"/>
                              <a:gd name="connsiteY19" fmla="*/ 22440 h 510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069" h="51070">
                                <a:moveTo>
                                  <a:pt x="14674" y="32309"/>
                                </a:moveTo>
                                <a:lnTo>
                                  <a:pt x="28527" y="26967"/>
                                </a:lnTo>
                                <a:cubicBezTo>
                                  <a:pt x="33326" y="25066"/>
                                  <a:pt x="36405" y="26605"/>
                                  <a:pt x="38397" y="31766"/>
                                </a:cubicBezTo>
                                <a:lnTo>
                                  <a:pt x="39936" y="35478"/>
                                </a:lnTo>
                                <a:cubicBezTo>
                                  <a:pt x="40932" y="38013"/>
                                  <a:pt x="42199" y="40367"/>
                                  <a:pt x="43738" y="41907"/>
                                </a:cubicBezTo>
                                <a:lnTo>
                                  <a:pt x="50257" y="39371"/>
                                </a:lnTo>
                                <a:lnTo>
                                  <a:pt x="49714" y="38013"/>
                                </a:lnTo>
                                <a:cubicBezTo>
                                  <a:pt x="47089" y="37470"/>
                                  <a:pt x="46274" y="36021"/>
                                  <a:pt x="43920" y="30589"/>
                                </a:cubicBezTo>
                                <a:cubicBezTo>
                                  <a:pt x="41203" y="23617"/>
                                  <a:pt x="39302" y="21988"/>
                                  <a:pt x="33960" y="21807"/>
                                </a:cubicBezTo>
                                <a:cubicBezTo>
                                  <a:pt x="37763" y="17642"/>
                                  <a:pt x="38578" y="14020"/>
                                  <a:pt x="36676" y="9221"/>
                                </a:cubicBezTo>
                                <a:cubicBezTo>
                                  <a:pt x="33869" y="1888"/>
                                  <a:pt x="27894" y="-376"/>
                                  <a:pt x="19473" y="2884"/>
                                </a:cubicBezTo>
                                <a:lnTo>
                                  <a:pt x="188" y="10398"/>
                                </a:lnTo>
                                <a:lnTo>
                                  <a:pt x="16485" y="52500"/>
                                </a:lnTo>
                                <a:lnTo>
                                  <a:pt x="21737" y="50417"/>
                                </a:lnTo>
                                <a:close/>
                                <a:moveTo>
                                  <a:pt x="12864" y="27511"/>
                                </a:moveTo>
                                <a:lnTo>
                                  <a:pt x="7250" y="13024"/>
                                </a:lnTo>
                                <a:lnTo>
                                  <a:pt x="20288" y="7954"/>
                                </a:lnTo>
                                <a:cubicBezTo>
                                  <a:pt x="23366" y="6777"/>
                                  <a:pt x="25177" y="6686"/>
                                  <a:pt x="26988" y="7320"/>
                                </a:cubicBezTo>
                                <a:cubicBezTo>
                                  <a:pt x="28890" y="7954"/>
                                  <a:pt x="30429" y="9584"/>
                                  <a:pt x="31334" y="12028"/>
                                </a:cubicBezTo>
                                <a:cubicBezTo>
                                  <a:pt x="33236" y="17008"/>
                                  <a:pt x="31606" y="20267"/>
                                  <a:pt x="25902" y="2244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9" name="Freeform: Shape 1849"/>
                        <wps:cNvSpPr/>
                        <wps:spPr>
                          <a:xfrm>
                            <a:off x="365915" y="2468756"/>
                            <a:ext cx="15392" cy="9506"/>
                          </a:xfrm>
                          <a:custGeom>
                            <a:avLst/>
                            <a:gdLst>
                              <a:gd name="connsiteX0" fmla="*/ 13974 w 15392"/>
                              <a:gd name="connsiteY0" fmla="*/ 1420 h 9506"/>
                              <a:gd name="connsiteX1" fmla="*/ 211 w 15392"/>
                              <a:gd name="connsiteY1" fmla="*/ 6762 h 9506"/>
                              <a:gd name="connsiteX2" fmla="*/ 1841 w 15392"/>
                              <a:gd name="connsiteY2" fmla="*/ 10927 h 9506"/>
                              <a:gd name="connsiteX3" fmla="*/ 15603 w 15392"/>
                              <a:gd name="connsiteY3" fmla="*/ 5585 h 9506"/>
                            </a:gdLst>
                            <a:ahLst/>
                            <a:cxnLst>
                              <a:cxn ang="0">
                                <a:pos x="connsiteX0" y="connsiteY0"/>
                              </a:cxn>
                              <a:cxn ang="0">
                                <a:pos x="connsiteX1" y="connsiteY1"/>
                              </a:cxn>
                              <a:cxn ang="0">
                                <a:pos x="connsiteX2" y="connsiteY2"/>
                              </a:cxn>
                              <a:cxn ang="0">
                                <a:pos x="connsiteX3" y="connsiteY3"/>
                              </a:cxn>
                            </a:cxnLst>
                            <a:rect l="l" t="t" r="r" b="b"/>
                            <a:pathLst>
                              <a:path w="15392" h="9506">
                                <a:moveTo>
                                  <a:pt x="13974" y="1420"/>
                                </a:moveTo>
                                <a:lnTo>
                                  <a:pt x="211" y="6762"/>
                                </a:lnTo>
                                <a:lnTo>
                                  <a:pt x="1841" y="10927"/>
                                </a:lnTo>
                                <a:lnTo>
                                  <a:pt x="15603" y="558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0" name="Freeform: Shape 1850"/>
                        <wps:cNvSpPr/>
                        <wps:spPr>
                          <a:xfrm>
                            <a:off x="379697" y="2436752"/>
                            <a:ext cx="34005" cy="45497"/>
                          </a:xfrm>
                          <a:custGeom>
                            <a:avLst/>
                            <a:gdLst>
                              <a:gd name="connsiteX0" fmla="*/ 9376 w 34005"/>
                              <a:gd name="connsiteY0" fmla="*/ 39629 h 45497"/>
                              <a:gd name="connsiteX1" fmla="*/ 25221 w 34005"/>
                              <a:gd name="connsiteY1" fmla="*/ 45967 h 45497"/>
                              <a:gd name="connsiteX2" fmla="*/ 33822 w 34005"/>
                              <a:gd name="connsiteY2" fmla="*/ 35736 h 45497"/>
                              <a:gd name="connsiteX3" fmla="*/ 31106 w 34005"/>
                              <a:gd name="connsiteY3" fmla="*/ 17537 h 45497"/>
                              <a:gd name="connsiteX4" fmla="*/ 21780 w 34005"/>
                              <a:gd name="connsiteY4" fmla="*/ 3685 h 45497"/>
                              <a:gd name="connsiteX5" fmla="*/ 9466 w 34005"/>
                              <a:gd name="connsiteY5" fmla="*/ 2417 h 45497"/>
                              <a:gd name="connsiteX6" fmla="*/ 1408 w 34005"/>
                              <a:gd name="connsiteY6" fmla="*/ 21612 h 45497"/>
                              <a:gd name="connsiteX7" fmla="*/ 19064 w 34005"/>
                              <a:gd name="connsiteY7" fmla="*/ 29941 h 45497"/>
                              <a:gd name="connsiteX8" fmla="*/ 26760 w 34005"/>
                              <a:gd name="connsiteY8" fmla="*/ 21702 h 45497"/>
                              <a:gd name="connsiteX9" fmla="*/ 23772 w 34005"/>
                              <a:gd name="connsiteY9" fmla="*/ 41349 h 45497"/>
                              <a:gd name="connsiteX10" fmla="*/ 14446 w 34005"/>
                              <a:gd name="connsiteY10" fmla="*/ 37637 h 45497"/>
                              <a:gd name="connsiteX11" fmla="*/ 11096 w 34005"/>
                              <a:gd name="connsiteY11" fmla="*/ 7035 h 45497"/>
                              <a:gd name="connsiteX12" fmla="*/ 22957 w 34005"/>
                              <a:gd name="connsiteY12" fmla="*/ 13101 h 45497"/>
                              <a:gd name="connsiteX13" fmla="*/ 17977 w 34005"/>
                              <a:gd name="connsiteY13" fmla="*/ 25052 h 45497"/>
                              <a:gd name="connsiteX14" fmla="*/ 6478 w 34005"/>
                              <a:gd name="connsiteY14" fmla="*/ 19257 h 45497"/>
                              <a:gd name="connsiteX15" fmla="*/ 11096 w 34005"/>
                              <a:gd name="connsiteY15" fmla="*/ 7035 h 454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4005" h="45497">
                                <a:moveTo>
                                  <a:pt x="9376" y="39629"/>
                                </a:moveTo>
                                <a:cubicBezTo>
                                  <a:pt x="12997" y="46057"/>
                                  <a:pt x="18973" y="48412"/>
                                  <a:pt x="25221" y="45967"/>
                                </a:cubicBezTo>
                                <a:cubicBezTo>
                                  <a:pt x="29838" y="44247"/>
                                  <a:pt x="32917" y="40444"/>
                                  <a:pt x="33822" y="35736"/>
                                </a:cubicBezTo>
                                <a:cubicBezTo>
                                  <a:pt x="34818" y="30666"/>
                                  <a:pt x="34003" y="25143"/>
                                  <a:pt x="31106" y="17537"/>
                                </a:cubicBezTo>
                                <a:cubicBezTo>
                                  <a:pt x="28299" y="10475"/>
                                  <a:pt x="25583" y="6491"/>
                                  <a:pt x="21780" y="3685"/>
                                </a:cubicBezTo>
                                <a:cubicBezTo>
                                  <a:pt x="18158" y="1240"/>
                                  <a:pt x="13903" y="697"/>
                                  <a:pt x="9466" y="2417"/>
                                </a:cubicBezTo>
                                <a:cubicBezTo>
                                  <a:pt x="1589" y="5495"/>
                                  <a:pt x="-1761" y="13644"/>
                                  <a:pt x="1408" y="21612"/>
                                </a:cubicBezTo>
                                <a:cubicBezTo>
                                  <a:pt x="4396" y="29307"/>
                                  <a:pt x="11730" y="32748"/>
                                  <a:pt x="19064" y="29941"/>
                                </a:cubicBezTo>
                                <a:cubicBezTo>
                                  <a:pt x="22957" y="28402"/>
                                  <a:pt x="25311" y="25867"/>
                                  <a:pt x="26760" y="21702"/>
                                </a:cubicBezTo>
                                <a:cubicBezTo>
                                  <a:pt x="30653" y="32114"/>
                                  <a:pt x="29567" y="39086"/>
                                  <a:pt x="23772" y="41349"/>
                                </a:cubicBezTo>
                                <a:cubicBezTo>
                                  <a:pt x="20150" y="42707"/>
                                  <a:pt x="16891" y="41349"/>
                                  <a:pt x="14446" y="37637"/>
                                </a:cubicBezTo>
                                <a:close/>
                                <a:moveTo>
                                  <a:pt x="11096" y="7035"/>
                                </a:moveTo>
                                <a:cubicBezTo>
                                  <a:pt x="15804" y="5133"/>
                                  <a:pt x="20875" y="7759"/>
                                  <a:pt x="22957" y="13101"/>
                                </a:cubicBezTo>
                                <a:cubicBezTo>
                                  <a:pt x="24949" y="18262"/>
                                  <a:pt x="22957" y="23151"/>
                                  <a:pt x="17977" y="25052"/>
                                </a:cubicBezTo>
                                <a:cubicBezTo>
                                  <a:pt x="13088" y="26953"/>
                                  <a:pt x="8651" y="24690"/>
                                  <a:pt x="6478" y="19257"/>
                                </a:cubicBezTo>
                                <a:cubicBezTo>
                                  <a:pt x="4486" y="13916"/>
                                  <a:pt x="6297" y="8845"/>
                                  <a:pt x="11096" y="70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1" name="Freeform: Shape 1851"/>
                        <wps:cNvSpPr/>
                        <wps:spPr>
                          <a:xfrm>
                            <a:off x="412334" y="2423859"/>
                            <a:ext cx="38488" cy="48543"/>
                          </a:xfrm>
                          <a:custGeom>
                            <a:avLst/>
                            <a:gdLst>
                              <a:gd name="connsiteX0" fmla="*/ 36737 w 38488"/>
                              <a:gd name="connsiteY0" fmla="*/ 34379 h 48543"/>
                              <a:gd name="connsiteX1" fmla="*/ 15188 w 38488"/>
                              <a:gd name="connsiteY1" fmla="*/ 42709 h 48543"/>
                              <a:gd name="connsiteX2" fmla="*/ 19262 w 38488"/>
                              <a:gd name="connsiteY2" fmla="*/ 31120 h 48543"/>
                              <a:gd name="connsiteX3" fmla="*/ 23699 w 38488"/>
                              <a:gd name="connsiteY3" fmla="*/ 25778 h 48543"/>
                              <a:gd name="connsiteX4" fmla="*/ 27592 w 38488"/>
                              <a:gd name="connsiteY4" fmla="*/ 9843 h 48543"/>
                              <a:gd name="connsiteX5" fmla="*/ 20168 w 38488"/>
                              <a:gd name="connsiteY5" fmla="*/ 2328 h 48543"/>
                              <a:gd name="connsiteX6" fmla="*/ 9665 w 38488"/>
                              <a:gd name="connsiteY6" fmla="*/ 2599 h 48543"/>
                              <a:gd name="connsiteX7" fmla="*/ 520 w 38488"/>
                              <a:gd name="connsiteY7" fmla="*/ 12468 h 48543"/>
                              <a:gd name="connsiteX8" fmla="*/ 1788 w 38488"/>
                              <a:gd name="connsiteY8" fmla="*/ 22337 h 48543"/>
                              <a:gd name="connsiteX9" fmla="*/ 6858 w 38488"/>
                              <a:gd name="connsiteY9" fmla="*/ 20345 h 48543"/>
                              <a:gd name="connsiteX10" fmla="*/ 5862 w 38488"/>
                              <a:gd name="connsiteY10" fmla="*/ 14098 h 48543"/>
                              <a:gd name="connsiteX11" fmla="*/ 11204 w 38488"/>
                              <a:gd name="connsiteY11" fmla="*/ 7217 h 48543"/>
                              <a:gd name="connsiteX12" fmla="*/ 22431 w 38488"/>
                              <a:gd name="connsiteY12" fmla="*/ 11925 h 48543"/>
                              <a:gd name="connsiteX13" fmla="*/ 20077 w 38488"/>
                              <a:gd name="connsiteY13" fmla="*/ 22428 h 48543"/>
                              <a:gd name="connsiteX14" fmla="*/ 15912 w 38488"/>
                              <a:gd name="connsiteY14" fmla="*/ 27588 h 48543"/>
                              <a:gd name="connsiteX15" fmla="*/ 11385 w 38488"/>
                              <a:gd name="connsiteY15" fmla="*/ 49952 h 48543"/>
                              <a:gd name="connsiteX16" fmla="*/ 38729 w 38488"/>
                              <a:gd name="connsiteY16" fmla="*/ 39359 h 485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8488" h="48543">
                                <a:moveTo>
                                  <a:pt x="36737" y="34379"/>
                                </a:moveTo>
                                <a:lnTo>
                                  <a:pt x="15188" y="42709"/>
                                </a:lnTo>
                                <a:cubicBezTo>
                                  <a:pt x="14373" y="39087"/>
                                  <a:pt x="15369" y="36190"/>
                                  <a:pt x="19262" y="31120"/>
                                </a:cubicBezTo>
                                <a:lnTo>
                                  <a:pt x="23699" y="25778"/>
                                </a:lnTo>
                                <a:cubicBezTo>
                                  <a:pt x="28317" y="20255"/>
                                  <a:pt x="29584" y="15003"/>
                                  <a:pt x="27592" y="9843"/>
                                </a:cubicBezTo>
                                <a:cubicBezTo>
                                  <a:pt x="26234" y="6311"/>
                                  <a:pt x="23608" y="3595"/>
                                  <a:pt x="20168" y="2328"/>
                                </a:cubicBezTo>
                                <a:cubicBezTo>
                                  <a:pt x="16999" y="1060"/>
                                  <a:pt x="13558" y="1060"/>
                                  <a:pt x="9665" y="2599"/>
                                </a:cubicBezTo>
                                <a:cubicBezTo>
                                  <a:pt x="4504" y="4591"/>
                                  <a:pt x="1335" y="8032"/>
                                  <a:pt x="520" y="12468"/>
                                </a:cubicBezTo>
                                <a:cubicBezTo>
                                  <a:pt x="-114" y="15185"/>
                                  <a:pt x="339" y="18082"/>
                                  <a:pt x="1788" y="22337"/>
                                </a:cubicBezTo>
                                <a:lnTo>
                                  <a:pt x="6858" y="20345"/>
                                </a:lnTo>
                                <a:cubicBezTo>
                                  <a:pt x="5953" y="17448"/>
                                  <a:pt x="5681" y="15637"/>
                                  <a:pt x="5862" y="14098"/>
                                </a:cubicBezTo>
                                <a:cubicBezTo>
                                  <a:pt x="6134" y="11019"/>
                                  <a:pt x="8126" y="8394"/>
                                  <a:pt x="11204" y="7217"/>
                                </a:cubicBezTo>
                                <a:cubicBezTo>
                                  <a:pt x="15822" y="5406"/>
                                  <a:pt x="20711" y="7398"/>
                                  <a:pt x="22431" y="11925"/>
                                </a:cubicBezTo>
                                <a:cubicBezTo>
                                  <a:pt x="23699" y="15275"/>
                                  <a:pt x="22884" y="18897"/>
                                  <a:pt x="20077" y="22428"/>
                                </a:cubicBezTo>
                                <a:lnTo>
                                  <a:pt x="15912" y="27588"/>
                                </a:lnTo>
                                <a:cubicBezTo>
                                  <a:pt x="9303" y="35737"/>
                                  <a:pt x="8397" y="40626"/>
                                  <a:pt x="11385" y="49952"/>
                                </a:cubicBezTo>
                                <a:lnTo>
                                  <a:pt x="38729" y="393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2" name="Freeform: Shape 1852"/>
                        <wps:cNvSpPr/>
                        <wps:spPr>
                          <a:xfrm>
                            <a:off x="448304" y="2422013"/>
                            <a:ext cx="36601" cy="36322"/>
                          </a:xfrm>
                          <a:custGeom>
                            <a:avLst/>
                            <a:gdLst>
                              <a:gd name="connsiteX0" fmla="*/ 35412 w 36601"/>
                              <a:gd name="connsiteY0" fmla="*/ 25325 h 36322"/>
                              <a:gd name="connsiteX1" fmla="*/ 34416 w 36601"/>
                              <a:gd name="connsiteY1" fmla="*/ 25868 h 36322"/>
                              <a:gd name="connsiteX2" fmla="*/ 30885 w 36601"/>
                              <a:gd name="connsiteY2" fmla="*/ 24510 h 36322"/>
                              <a:gd name="connsiteX3" fmla="*/ 24003 w 36601"/>
                              <a:gd name="connsiteY3" fmla="*/ 6674 h 36322"/>
                              <a:gd name="connsiteX4" fmla="*/ 9426 w 36601"/>
                              <a:gd name="connsiteY4" fmla="*/ 2871 h 36322"/>
                              <a:gd name="connsiteX5" fmla="*/ 734 w 36601"/>
                              <a:gd name="connsiteY5" fmla="*/ 10295 h 36322"/>
                              <a:gd name="connsiteX6" fmla="*/ 1096 w 36601"/>
                              <a:gd name="connsiteY6" fmla="*/ 17448 h 36322"/>
                              <a:gd name="connsiteX7" fmla="*/ 5985 w 36601"/>
                              <a:gd name="connsiteY7" fmla="*/ 15546 h 36322"/>
                              <a:gd name="connsiteX8" fmla="*/ 10965 w 36601"/>
                              <a:gd name="connsiteY8" fmla="*/ 7398 h 36322"/>
                              <a:gd name="connsiteX9" fmla="*/ 19476 w 36601"/>
                              <a:gd name="connsiteY9" fmla="*/ 9299 h 36322"/>
                              <a:gd name="connsiteX10" fmla="*/ 19929 w 36601"/>
                              <a:gd name="connsiteY10" fmla="*/ 10567 h 36322"/>
                              <a:gd name="connsiteX11" fmla="*/ 16307 w 36601"/>
                              <a:gd name="connsiteY11" fmla="*/ 15818 h 36322"/>
                              <a:gd name="connsiteX12" fmla="*/ 7344 w 36601"/>
                              <a:gd name="connsiteY12" fmla="*/ 21522 h 36322"/>
                              <a:gd name="connsiteX13" fmla="*/ 5080 w 36601"/>
                              <a:gd name="connsiteY13" fmla="*/ 31663 h 36322"/>
                              <a:gd name="connsiteX14" fmla="*/ 18480 w 36601"/>
                              <a:gd name="connsiteY14" fmla="*/ 36733 h 36322"/>
                              <a:gd name="connsiteX15" fmla="*/ 27082 w 36601"/>
                              <a:gd name="connsiteY15" fmla="*/ 28222 h 36322"/>
                              <a:gd name="connsiteX16" fmla="*/ 33782 w 36601"/>
                              <a:gd name="connsiteY16" fmla="*/ 30848 h 36322"/>
                              <a:gd name="connsiteX17" fmla="*/ 36860 w 36601"/>
                              <a:gd name="connsiteY17" fmla="*/ 29037 h 36322"/>
                              <a:gd name="connsiteX18" fmla="*/ 24366 w 36601"/>
                              <a:gd name="connsiteY18" fmla="*/ 21975 h 36322"/>
                              <a:gd name="connsiteX19" fmla="*/ 24094 w 36601"/>
                              <a:gd name="connsiteY19" fmla="*/ 26592 h 36322"/>
                              <a:gd name="connsiteX20" fmla="*/ 17937 w 36601"/>
                              <a:gd name="connsiteY20" fmla="*/ 32115 h 36322"/>
                              <a:gd name="connsiteX21" fmla="*/ 10060 w 36601"/>
                              <a:gd name="connsiteY21" fmla="*/ 29490 h 36322"/>
                              <a:gd name="connsiteX22" fmla="*/ 15130 w 36601"/>
                              <a:gd name="connsiteY22" fmla="*/ 21251 h 36322"/>
                              <a:gd name="connsiteX23" fmla="*/ 22283 w 36601"/>
                              <a:gd name="connsiteY23" fmla="*/ 16542 h 363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6601" h="36322">
                                <a:moveTo>
                                  <a:pt x="35412" y="25325"/>
                                </a:moveTo>
                                <a:cubicBezTo>
                                  <a:pt x="34959" y="25687"/>
                                  <a:pt x="34687" y="25777"/>
                                  <a:pt x="34416" y="25868"/>
                                </a:cubicBezTo>
                                <a:cubicBezTo>
                                  <a:pt x="32695" y="26502"/>
                                  <a:pt x="31518" y="26049"/>
                                  <a:pt x="30885" y="24510"/>
                                </a:cubicBezTo>
                                <a:lnTo>
                                  <a:pt x="24003" y="6674"/>
                                </a:lnTo>
                                <a:cubicBezTo>
                                  <a:pt x="21921" y="1422"/>
                                  <a:pt x="16851" y="-26"/>
                                  <a:pt x="9426" y="2871"/>
                                </a:cubicBezTo>
                                <a:cubicBezTo>
                                  <a:pt x="4989" y="4591"/>
                                  <a:pt x="2002" y="7217"/>
                                  <a:pt x="734" y="10295"/>
                                </a:cubicBezTo>
                                <a:cubicBezTo>
                                  <a:pt x="10" y="12468"/>
                                  <a:pt x="100" y="14279"/>
                                  <a:pt x="1096" y="17448"/>
                                </a:cubicBezTo>
                                <a:lnTo>
                                  <a:pt x="5985" y="15546"/>
                                </a:lnTo>
                                <a:cubicBezTo>
                                  <a:pt x="4989" y="11653"/>
                                  <a:pt x="6529" y="9118"/>
                                  <a:pt x="10965" y="7398"/>
                                </a:cubicBezTo>
                                <a:cubicBezTo>
                                  <a:pt x="15402" y="5678"/>
                                  <a:pt x="18390" y="6402"/>
                                  <a:pt x="19476" y="9299"/>
                                </a:cubicBezTo>
                                <a:lnTo>
                                  <a:pt x="19929" y="10567"/>
                                </a:lnTo>
                                <a:cubicBezTo>
                                  <a:pt x="20653" y="12649"/>
                                  <a:pt x="20020" y="13826"/>
                                  <a:pt x="16307" y="15818"/>
                                </a:cubicBezTo>
                                <a:cubicBezTo>
                                  <a:pt x="9698" y="19258"/>
                                  <a:pt x="8883" y="19983"/>
                                  <a:pt x="7344" y="21522"/>
                                </a:cubicBezTo>
                                <a:cubicBezTo>
                                  <a:pt x="4356" y="24329"/>
                                  <a:pt x="3541" y="27679"/>
                                  <a:pt x="5080" y="31663"/>
                                </a:cubicBezTo>
                                <a:cubicBezTo>
                                  <a:pt x="7253" y="37186"/>
                                  <a:pt x="12414" y="39087"/>
                                  <a:pt x="18480" y="36733"/>
                                </a:cubicBezTo>
                                <a:cubicBezTo>
                                  <a:pt x="22374" y="35284"/>
                                  <a:pt x="24909" y="32749"/>
                                  <a:pt x="27082" y="28222"/>
                                </a:cubicBezTo>
                                <a:cubicBezTo>
                                  <a:pt x="28621" y="31300"/>
                                  <a:pt x="30613" y="32025"/>
                                  <a:pt x="33782" y="30848"/>
                                </a:cubicBezTo>
                                <a:cubicBezTo>
                                  <a:pt x="34778" y="30486"/>
                                  <a:pt x="35412" y="30033"/>
                                  <a:pt x="36860" y="29037"/>
                                </a:cubicBezTo>
                                <a:close/>
                                <a:moveTo>
                                  <a:pt x="24366" y="21975"/>
                                </a:moveTo>
                                <a:cubicBezTo>
                                  <a:pt x="24999" y="23514"/>
                                  <a:pt x="24909" y="24782"/>
                                  <a:pt x="24094" y="26592"/>
                                </a:cubicBezTo>
                                <a:cubicBezTo>
                                  <a:pt x="22736" y="29218"/>
                                  <a:pt x="20744" y="31029"/>
                                  <a:pt x="17937" y="32115"/>
                                </a:cubicBezTo>
                                <a:cubicBezTo>
                                  <a:pt x="14134" y="33564"/>
                                  <a:pt x="11237" y="32659"/>
                                  <a:pt x="10060" y="29490"/>
                                </a:cubicBezTo>
                                <a:cubicBezTo>
                                  <a:pt x="8792" y="26411"/>
                                  <a:pt x="10331" y="23967"/>
                                  <a:pt x="15130" y="21251"/>
                                </a:cubicBezTo>
                                <a:cubicBezTo>
                                  <a:pt x="20020" y="18444"/>
                                  <a:pt x="20925" y="17900"/>
                                  <a:pt x="22283" y="1654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3" name="Freeform: Shape 1853"/>
                        <wps:cNvSpPr/>
                        <wps:spPr>
                          <a:xfrm>
                            <a:off x="481414" y="2423997"/>
                            <a:ext cx="15392" cy="9506"/>
                          </a:xfrm>
                          <a:custGeom>
                            <a:avLst/>
                            <a:gdLst>
                              <a:gd name="connsiteX0" fmla="*/ 14040 w 15392"/>
                              <a:gd name="connsiteY0" fmla="*/ 1394 h 9506"/>
                              <a:gd name="connsiteX1" fmla="*/ 277 w 15392"/>
                              <a:gd name="connsiteY1" fmla="*/ 6736 h 9506"/>
                              <a:gd name="connsiteX2" fmla="*/ 1907 w 15392"/>
                              <a:gd name="connsiteY2" fmla="*/ 10901 h 9506"/>
                              <a:gd name="connsiteX3" fmla="*/ 15669 w 15392"/>
                              <a:gd name="connsiteY3" fmla="*/ 5559 h 9506"/>
                            </a:gdLst>
                            <a:ahLst/>
                            <a:cxnLst>
                              <a:cxn ang="0">
                                <a:pos x="connsiteX0" y="connsiteY0"/>
                              </a:cxn>
                              <a:cxn ang="0">
                                <a:pos x="connsiteX1" y="connsiteY1"/>
                              </a:cxn>
                              <a:cxn ang="0">
                                <a:pos x="connsiteX2" y="connsiteY2"/>
                              </a:cxn>
                              <a:cxn ang="0">
                                <a:pos x="connsiteX3" y="connsiteY3"/>
                              </a:cxn>
                            </a:cxnLst>
                            <a:rect l="l" t="t" r="r" b="b"/>
                            <a:pathLst>
                              <a:path w="15392" h="9506">
                                <a:moveTo>
                                  <a:pt x="14040" y="1394"/>
                                </a:moveTo>
                                <a:lnTo>
                                  <a:pt x="277" y="6736"/>
                                </a:lnTo>
                                <a:lnTo>
                                  <a:pt x="1907" y="10901"/>
                                </a:lnTo>
                                <a:lnTo>
                                  <a:pt x="15669" y="55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4" name="Freeform: Shape 1854"/>
                        <wps:cNvSpPr/>
                        <wps:spPr>
                          <a:xfrm>
                            <a:off x="495368" y="2391815"/>
                            <a:ext cx="35443" cy="45794"/>
                          </a:xfrm>
                          <a:custGeom>
                            <a:avLst/>
                            <a:gdLst>
                              <a:gd name="connsiteX0" fmla="*/ 15245 w 35443"/>
                              <a:gd name="connsiteY0" fmla="*/ 26201 h 45794"/>
                              <a:gd name="connsiteX1" fmla="*/ 15878 w 35443"/>
                              <a:gd name="connsiteY1" fmla="*/ 26020 h 45794"/>
                              <a:gd name="connsiteX2" fmla="*/ 18051 w 35443"/>
                              <a:gd name="connsiteY2" fmla="*/ 25205 h 45794"/>
                              <a:gd name="connsiteX3" fmla="*/ 29460 w 35443"/>
                              <a:gd name="connsiteY3" fmla="*/ 29551 h 45794"/>
                              <a:gd name="connsiteX4" fmla="*/ 24299 w 35443"/>
                              <a:gd name="connsiteY4" fmla="*/ 41230 h 45794"/>
                              <a:gd name="connsiteX5" fmla="*/ 12076 w 35443"/>
                              <a:gd name="connsiteY5" fmla="*/ 35617 h 45794"/>
                              <a:gd name="connsiteX6" fmla="*/ 7096 w 35443"/>
                              <a:gd name="connsiteY6" fmla="*/ 37609 h 45794"/>
                              <a:gd name="connsiteX7" fmla="*/ 11713 w 35443"/>
                              <a:gd name="connsiteY7" fmla="*/ 44309 h 45794"/>
                              <a:gd name="connsiteX8" fmla="*/ 25838 w 35443"/>
                              <a:gd name="connsiteY8" fmla="*/ 45848 h 45794"/>
                              <a:gd name="connsiteX9" fmla="*/ 34620 w 35443"/>
                              <a:gd name="connsiteY9" fmla="*/ 27468 h 45794"/>
                              <a:gd name="connsiteX10" fmla="*/ 23755 w 35443"/>
                              <a:gd name="connsiteY10" fmla="*/ 20225 h 45794"/>
                              <a:gd name="connsiteX11" fmla="*/ 26291 w 35443"/>
                              <a:gd name="connsiteY11" fmla="*/ 9360 h 45794"/>
                              <a:gd name="connsiteX12" fmla="*/ 9269 w 35443"/>
                              <a:gd name="connsiteY12" fmla="*/ 2660 h 45794"/>
                              <a:gd name="connsiteX13" fmla="*/ 1663 w 35443"/>
                              <a:gd name="connsiteY13" fmla="*/ 21131 h 45794"/>
                              <a:gd name="connsiteX14" fmla="*/ 6734 w 35443"/>
                              <a:gd name="connsiteY14" fmla="*/ 19229 h 45794"/>
                              <a:gd name="connsiteX15" fmla="*/ 5647 w 35443"/>
                              <a:gd name="connsiteY15" fmla="*/ 13615 h 45794"/>
                              <a:gd name="connsiteX16" fmla="*/ 11080 w 35443"/>
                              <a:gd name="connsiteY16" fmla="*/ 7097 h 45794"/>
                              <a:gd name="connsiteX17" fmla="*/ 21039 w 35443"/>
                              <a:gd name="connsiteY17" fmla="*/ 11533 h 45794"/>
                              <a:gd name="connsiteX18" fmla="*/ 19953 w 35443"/>
                              <a:gd name="connsiteY18" fmla="*/ 18595 h 45794"/>
                              <a:gd name="connsiteX19" fmla="*/ 13615 w 35443"/>
                              <a:gd name="connsiteY19" fmla="*/ 22036 h 457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5443" h="45794">
                                <a:moveTo>
                                  <a:pt x="15245" y="26201"/>
                                </a:moveTo>
                                <a:lnTo>
                                  <a:pt x="15878" y="26020"/>
                                </a:lnTo>
                                <a:lnTo>
                                  <a:pt x="18051" y="25205"/>
                                </a:lnTo>
                                <a:cubicBezTo>
                                  <a:pt x="23574" y="23032"/>
                                  <a:pt x="27558" y="24480"/>
                                  <a:pt x="29460" y="29551"/>
                                </a:cubicBezTo>
                                <a:cubicBezTo>
                                  <a:pt x="31542" y="34802"/>
                                  <a:pt x="29460" y="39239"/>
                                  <a:pt x="24299" y="41230"/>
                                </a:cubicBezTo>
                                <a:cubicBezTo>
                                  <a:pt x="18595" y="43403"/>
                                  <a:pt x="14792" y="41683"/>
                                  <a:pt x="12076" y="35617"/>
                                </a:cubicBezTo>
                                <a:lnTo>
                                  <a:pt x="7096" y="37609"/>
                                </a:lnTo>
                                <a:cubicBezTo>
                                  <a:pt x="8544" y="40868"/>
                                  <a:pt x="9993" y="42860"/>
                                  <a:pt x="11713" y="44309"/>
                                </a:cubicBezTo>
                                <a:cubicBezTo>
                                  <a:pt x="15335" y="47568"/>
                                  <a:pt x="20224" y="48021"/>
                                  <a:pt x="25838" y="45848"/>
                                </a:cubicBezTo>
                                <a:cubicBezTo>
                                  <a:pt x="34258" y="42589"/>
                                  <a:pt x="37699" y="35436"/>
                                  <a:pt x="34620" y="27468"/>
                                </a:cubicBezTo>
                                <a:cubicBezTo>
                                  <a:pt x="32538" y="22217"/>
                                  <a:pt x="29369" y="20134"/>
                                  <a:pt x="23755" y="20225"/>
                                </a:cubicBezTo>
                                <a:cubicBezTo>
                                  <a:pt x="27015" y="17237"/>
                                  <a:pt x="27921" y="13615"/>
                                  <a:pt x="26291" y="9360"/>
                                </a:cubicBezTo>
                                <a:cubicBezTo>
                                  <a:pt x="23484" y="2208"/>
                                  <a:pt x="16965" y="-418"/>
                                  <a:pt x="9269" y="2660"/>
                                </a:cubicBezTo>
                                <a:cubicBezTo>
                                  <a:pt x="939" y="5829"/>
                                  <a:pt x="-1596" y="12257"/>
                                  <a:pt x="1663" y="21131"/>
                                </a:cubicBezTo>
                                <a:lnTo>
                                  <a:pt x="6734" y="19229"/>
                                </a:lnTo>
                                <a:cubicBezTo>
                                  <a:pt x="5828" y="16603"/>
                                  <a:pt x="5556" y="15064"/>
                                  <a:pt x="5647" y="13615"/>
                                </a:cubicBezTo>
                                <a:cubicBezTo>
                                  <a:pt x="5828" y="10809"/>
                                  <a:pt x="7820" y="8364"/>
                                  <a:pt x="11080" y="7097"/>
                                </a:cubicBezTo>
                                <a:cubicBezTo>
                                  <a:pt x="15516" y="5376"/>
                                  <a:pt x="19319" y="7006"/>
                                  <a:pt x="21039" y="11533"/>
                                </a:cubicBezTo>
                                <a:cubicBezTo>
                                  <a:pt x="22216" y="14521"/>
                                  <a:pt x="21945" y="16694"/>
                                  <a:pt x="19953" y="18595"/>
                                </a:cubicBezTo>
                                <a:cubicBezTo>
                                  <a:pt x="18776" y="19591"/>
                                  <a:pt x="17055" y="20587"/>
                                  <a:pt x="13615" y="2203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5" name="Freeform: Shape 1855"/>
                        <wps:cNvSpPr/>
                        <wps:spPr>
                          <a:xfrm>
                            <a:off x="528565" y="2389661"/>
                            <a:ext cx="34766" cy="50205"/>
                          </a:xfrm>
                          <a:custGeom>
                            <a:avLst/>
                            <a:gdLst>
                              <a:gd name="connsiteX0" fmla="*/ 16876 w 34766"/>
                              <a:gd name="connsiteY0" fmla="*/ 51589 h 50205"/>
                              <a:gd name="connsiteX1" fmla="*/ 21674 w 34766"/>
                              <a:gd name="connsiteY1" fmla="*/ 49687 h 50205"/>
                              <a:gd name="connsiteX2" fmla="*/ 15517 w 34766"/>
                              <a:gd name="connsiteY2" fmla="*/ 33933 h 50205"/>
                              <a:gd name="connsiteX3" fmla="*/ 26654 w 34766"/>
                              <a:gd name="connsiteY3" fmla="*/ 34839 h 50205"/>
                              <a:gd name="connsiteX4" fmla="*/ 33354 w 34766"/>
                              <a:gd name="connsiteY4" fmla="*/ 13924 h 50205"/>
                              <a:gd name="connsiteX5" fmla="*/ 13978 w 34766"/>
                              <a:gd name="connsiteY5" fmla="*/ 2335 h 50205"/>
                              <a:gd name="connsiteX6" fmla="*/ 6463 w 34766"/>
                              <a:gd name="connsiteY6" fmla="*/ 11570 h 50205"/>
                              <a:gd name="connsiteX7" fmla="*/ 4743 w 34766"/>
                              <a:gd name="connsiteY7" fmla="*/ 6952 h 50205"/>
                              <a:gd name="connsiteX8" fmla="*/ 306 w 34766"/>
                              <a:gd name="connsiteY8" fmla="*/ 8763 h 50205"/>
                              <a:gd name="connsiteX9" fmla="*/ 14884 w 34766"/>
                              <a:gd name="connsiteY9" fmla="*/ 7224 h 50205"/>
                              <a:gd name="connsiteX10" fmla="*/ 28284 w 34766"/>
                              <a:gd name="connsiteY10" fmla="*/ 15735 h 50205"/>
                              <a:gd name="connsiteX11" fmla="*/ 23938 w 34766"/>
                              <a:gd name="connsiteY11" fmla="*/ 30674 h 50205"/>
                              <a:gd name="connsiteX12" fmla="*/ 10990 w 34766"/>
                              <a:gd name="connsiteY12" fmla="*/ 22253 h 50205"/>
                              <a:gd name="connsiteX13" fmla="*/ 14884 w 34766"/>
                              <a:gd name="connsiteY13" fmla="*/ 7224 h 502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4766" h="50205">
                                <a:moveTo>
                                  <a:pt x="16876" y="51589"/>
                                </a:moveTo>
                                <a:lnTo>
                                  <a:pt x="21674" y="49687"/>
                                </a:lnTo>
                                <a:lnTo>
                                  <a:pt x="15517" y="33933"/>
                                </a:lnTo>
                                <a:cubicBezTo>
                                  <a:pt x="19320" y="36016"/>
                                  <a:pt x="22670" y="36378"/>
                                  <a:pt x="26654" y="34839"/>
                                </a:cubicBezTo>
                                <a:cubicBezTo>
                                  <a:pt x="34531" y="31760"/>
                                  <a:pt x="37157" y="23521"/>
                                  <a:pt x="33354" y="13924"/>
                                </a:cubicBezTo>
                                <a:cubicBezTo>
                                  <a:pt x="29461" y="3783"/>
                                  <a:pt x="22036" y="-744"/>
                                  <a:pt x="13978" y="2335"/>
                                </a:cubicBezTo>
                                <a:cubicBezTo>
                                  <a:pt x="9904" y="3964"/>
                                  <a:pt x="7278" y="7043"/>
                                  <a:pt x="6463" y="11570"/>
                                </a:cubicBezTo>
                                <a:lnTo>
                                  <a:pt x="4743" y="6952"/>
                                </a:lnTo>
                                <a:lnTo>
                                  <a:pt x="306" y="8763"/>
                                </a:lnTo>
                                <a:close/>
                                <a:moveTo>
                                  <a:pt x="14884" y="7224"/>
                                </a:moveTo>
                                <a:cubicBezTo>
                                  <a:pt x="20226" y="5141"/>
                                  <a:pt x="25477" y="8491"/>
                                  <a:pt x="28284" y="15735"/>
                                </a:cubicBezTo>
                                <a:cubicBezTo>
                                  <a:pt x="30910" y="22525"/>
                                  <a:pt x="29280" y="28591"/>
                                  <a:pt x="23938" y="30674"/>
                                </a:cubicBezTo>
                                <a:cubicBezTo>
                                  <a:pt x="18777" y="32666"/>
                                  <a:pt x="13797" y="29316"/>
                                  <a:pt x="10990" y="22253"/>
                                </a:cubicBezTo>
                                <a:cubicBezTo>
                                  <a:pt x="8274" y="15101"/>
                                  <a:pt x="9723" y="9216"/>
                                  <a:pt x="14884" y="722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6" name="Freeform: Shape 1856"/>
                        <wps:cNvSpPr/>
                        <wps:spPr>
                          <a:xfrm>
                            <a:off x="179823" y="2213672"/>
                            <a:ext cx="48440" cy="39673"/>
                          </a:xfrm>
                          <a:custGeom>
                            <a:avLst/>
                            <a:gdLst>
                              <a:gd name="connsiteX0" fmla="*/ 104 w 48440"/>
                              <a:gd name="connsiteY0" fmla="*/ 9178 h 39673"/>
                              <a:gd name="connsiteX1" fmla="*/ 6623 w 48440"/>
                              <a:gd name="connsiteY1" fmla="*/ 40958 h 39673"/>
                              <a:gd name="connsiteX2" fmla="*/ 11694 w 48440"/>
                              <a:gd name="connsiteY2" fmla="*/ 39962 h 39673"/>
                              <a:gd name="connsiteX3" fmla="*/ 7619 w 48440"/>
                              <a:gd name="connsiteY3" fmla="*/ 20043 h 39673"/>
                              <a:gd name="connsiteX4" fmla="*/ 13323 w 48440"/>
                              <a:gd name="connsiteY4" fmla="*/ 10083 h 39673"/>
                              <a:gd name="connsiteX5" fmla="*/ 20567 w 48440"/>
                              <a:gd name="connsiteY5" fmla="*/ 15335 h 39673"/>
                              <a:gd name="connsiteX6" fmla="*/ 25094 w 48440"/>
                              <a:gd name="connsiteY6" fmla="*/ 37246 h 39673"/>
                              <a:gd name="connsiteX7" fmla="*/ 30164 w 48440"/>
                              <a:gd name="connsiteY7" fmla="*/ 36159 h 39673"/>
                              <a:gd name="connsiteX8" fmla="*/ 26090 w 48440"/>
                              <a:gd name="connsiteY8" fmla="*/ 16240 h 39673"/>
                              <a:gd name="connsiteX9" fmla="*/ 31794 w 48440"/>
                              <a:gd name="connsiteY9" fmla="*/ 6281 h 39673"/>
                              <a:gd name="connsiteX10" fmla="*/ 39037 w 48440"/>
                              <a:gd name="connsiteY10" fmla="*/ 11532 h 39673"/>
                              <a:gd name="connsiteX11" fmla="*/ 43565 w 48440"/>
                              <a:gd name="connsiteY11" fmla="*/ 33443 h 39673"/>
                              <a:gd name="connsiteX12" fmla="*/ 48544 w 48440"/>
                              <a:gd name="connsiteY12" fmla="*/ 32356 h 39673"/>
                              <a:gd name="connsiteX13" fmla="*/ 43655 w 48440"/>
                              <a:gd name="connsiteY13" fmla="*/ 8454 h 39673"/>
                              <a:gd name="connsiteX14" fmla="*/ 32699 w 48440"/>
                              <a:gd name="connsiteY14" fmla="*/ 1573 h 39673"/>
                              <a:gd name="connsiteX15" fmla="*/ 23917 w 48440"/>
                              <a:gd name="connsiteY15" fmla="*/ 8363 h 39673"/>
                              <a:gd name="connsiteX16" fmla="*/ 14410 w 48440"/>
                              <a:gd name="connsiteY16" fmla="*/ 5375 h 39673"/>
                              <a:gd name="connsiteX17" fmla="*/ 5718 w 48440"/>
                              <a:gd name="connsiteY17" fmla="*/ 12709 h 39673"/>
                              <a:gd name="connsiteX18" fmla="*/ 4812 w 48440"/>
                              <a:gd name="connsiteY18" fmla="*/ 8273 h 396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440" h="39673">
                                <a:moveTo>
                                  <a:pt x="104" y="9178"/>
                                </a:moveTo>
                                <a:lnTo>
                                  <a:pt x="6623" y="40958"/>
                                </a:lnTo>
                                <a:lnTo>
                                  <a:pt x="11694" y="39962"/>
                                </a:lnTo>
                                <a:lnTo>
                                  <a:pt x="7619" y="20043"/>
                                </a:lnTo>
                                <a:cubicBezTo>
                                  <a:pt x="6623" y="15425"/>
                                  <a:pt x="9249" y="10898"/>
                                  <a:pt x="13323" y="10083"/>
                                </a:cubicBezTo>
                                <a:cubicBezTo>
                                  <a:pt x="17126" y="9269"/>
                                  <a:pt x="19752" y="11261"/>
                                  <a:pt x="20567" y="15335"/>
                                </a:cubicBezTo>
                                <a:lnTo>
                                  <a:pt x="25094" y="37246"/>
                                </a:lnTo>
                                <a:lnTo>
                                  <a:pt x="30164" y="36159"/>
                                </a:lnTo>
                                <a:lnTo>
                                  <a:pt x="26090" y="16240"/>
                                </a:lnTo>
                                <a:cubicBezTo>
                                  <a:pt x="25094" y="11623"/>
                                  <a:pt x="27720" y="7186"/>
                                  <a:pt x="31794" y="6281"/>
                                </a:cubicBezTo>
                                <a:cubicBezTo>
                                  <a:pt x="35506" y="5557"/>
                                  <a:pt x="38222" y="7548"/>
                                  <a:pt x="39037" y="11532"/>
                                </a:cubicBezTo>
                                <a:lnTo>
                                  <a:pt x="43565" y="33443"/>
                                </a:lnTo>
                                <a:lnTo>
                                  <a:pt x="48544" y="32356"/>
                                </a:lnTo>
                                <a:lnTo>
                                  <a:pt x="43655" y="8454"/>
                                </a:lnTo>
                                <a:cubicBezTo>
                                  <a:pt x="42478" y="2840"/>
                                  <a:pt x="38585" y="396"/>
                                  <a:pt x="32699" y="1573"/>
                                </a:cubicBezTo>
                                <a:cubicBezTo>
                                  <a:pt x="28353" y="2478"/>
                                  <a:pt x="26180" y="4289"/>
                                  <a:pt x="23917" y="8363"/>
                                </a:cubicBezTo>
                                <a:cubicBezTo>
                                  <a:pt x="21291" y="5466"/>
                                  <a:pt x="18484" y="4470"/>
                                  <a:pt x="14410" y="5375"/>
                                </a:cubicBezTo>
                                <a:cubicBezTo>
                                  <a:pt x="10154" y="6190"/>
                                  <a:pt x="7619" y="8363"/>
                                  <a:pt x="5718" y="12709"/>
                                </a:cubicBezTo>
                                <a:lnTo>
                                  <a:pt x="4812" y="82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7" name="Freeform: Shape 1857"/>
                        <wps:cNvSpPr/>
                        <wps:spPr>
                          <a:xfrm>
                            <a:off x="227532" y="2197734"/>
                            <a:ext cx="14215" cy="45360"/>
                          </a:xfrm>
                          <a:custGeom>
                            <a:avLst/>
                            <a:gdLst>
                              <a:gd name="connsiteX0" fmla="*/ 7829 w 14215"/>
                              <a:gd name="connsiteY0" fmla="*/ 13773 h 45360"/>
                              <a:gd name="connsiteX1" fmla="*/ 2759 w 14215"/>
                              <a:gd name="connsiteY1" fmla="*/ 14859 h 45360"/>
                              <a:gd name="connsiteX2" fmla="*/ 9278 w 14215"/>
                              <a:gd name="connsiteY2" fmla="*/ 46639 h 45360"/>
                              <a:gd name="connsiteX3" fmla="*/ 14348 w 14215"/>
                              <a:gd name="connsiteY3" fmla="*/ 45552 h 45360"/>
                              <a:gd name="connsiteX4" fmla="*/ 5294 w 14215"/>
                              <a:gd name="connsiteY4" fmla="*/ 1278 h 45360"/>
                              <a:gd name="connsiteX5" fmla="*/ 133 w 14215"/>
                              <a:gd name="connsiteY5" fmla="*/ 2364 h 45360"/>
                              <a:gd name="connsiteX6" fmla="*/ 1400 w 14215"/>
                              <a:gd name="connsiteY6" fmla="*/ 8793 h 45360"/>
                              <a:gd name="connsiteX7" fmla="*/ 6561 w 14215"/>
                              <a:gd name="connsiteY7" fmla="*/ 7706 h 453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215" h="45360">
                                <a:moveTo>
                                  <a:pt x="7829" y="13773"/>
                                </a:moveTo>
                                <a:lnTo>
                                  <a:pt x="2759" y="14859"/>
                                </a:lnTo>
                                <a:lnTo>
                                  <a:pt x="9278" y="46639"/>
                                </a:lnTo>
                                <a:lnTo>
                                  <a:pt x="14348" y="45552"/>
                                </a:lnTo>
                                <a:close/>
                                <a:moveTo>
                                  <a:pt x="5294" y="1278"/>
                                </a:moveTo>
                                <a:lnTo>
                                  <a:pt x="133" y="2364"/>
                                </a:lnTo>
                                <a:lnTo>
                                  <a:pt x="1400" y="8793"/>
                                </a:lnTo>
                                <a:lnTo>
                                  <a:pt x="6561" y="770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8" name="Freeform: Shape 1858"/>
                        <wps:cNvSpPr/>
                        <wps:spPr>
                          <a:xfrm>
                            <a:off x="242710" y="2191055"/>
                            <a:ext cx="44546" cy="48920"/>
                          </a:xfrm>
                          <a:custGeom>
                            <a:avLst/>
                            <a:gdLst>
                              <a:gd name="connsiteX0" fmla="*/ 10825 w 44546"/>
                              <a:gd name="connsiteY0" fmla="*/ 30007 h 48920"/>
                              <a:gd name="connsiteX1" fmla="*/ 25402 w 44546"/>
                              <a:gd name="connsiteY1" fmla="*/ 27019 h 48920"/>
                              <a:gd name="connsiteX2" fmla="*/ 34275 w 44546"/>
                              <a:gd name="connsiteY2" fmla="*/ 33447 h 48920"/>
                              <a:gd name="connsiteX3" fmla="*/ 35090 w 44546"/>
                              <a:gd name="connsiteY3" fmla="*/ 37431 h 48920"/>
                              <a:gd name="connsiteX4" fmla="*/ 37806 w 44546"/>
                              <a:gd name="connsiteY4" fmla="*/ 44312 h 48920"/>
                              <a:gd name="connsiteX5" fmla="*/ 44688 w 44546"/>
                              <a:gd name="connsiteY5" fmla="*/ 42954 h 48920"/>
                              <a:gd name="connsiteX6" fmla="*/ 44416 w 44546"/>
                              <a:gd name="connsiteY6" fmla="*/ 41505 h 48920"/>
                              <a:gd name="connsiteX7" fmla="*/ 39889 w 44546"/>
                              <a:gd name="connsiteY7" fmla="*/ 33176 h 48920"/>
                              <a:gd name="connsiteX8" fmla="*/ 31649 w 44546"/>
                              <a:gd name="connsiteY8" fmla="*/ 22854 h 48920"/>
                              <a:gd name="connsiteX9" fmla="*/ 36358 w 44546"/>
                              <a:gd name="connsiteY9" fmla="*/ 10902 h 48920"/>
                              <a:gd name="connsiteX10" fmla="*/ 20422 w 44546"/>
                              <a:gd name="connsiteY10" fmla="*/ 1758 h 48920"/>
                              <a:gd name="connsiteX11" fmla="*/ 141 w 44546"/>
                              <a:gd name="connsiteY11" fmla="*/ 5923 h 48920"/>
                              <a:gd name="connsiteX12" fmla="*/ 9195 w 44546"/>
                              <a:gd name="connsiteY12" fmla="*/ 50197 h 48920"/>
                              <a:gd name="connsiteX13" fmla="*/ 14718 w 44546"/>
                              <a:gd name="connsiteY13" fmla="*/ 49111 h 48920"/>
                              <a:gd name="connsiteX14" fmla="*/ 9829 w 44546"/>
                              <a:gd name="connsiteY14" fmla="*/ 25117 h 48920"/>
                              <a:gd name="connsiteX15" fmla="*/ 6660 w 44546"/>
                              <a:gd name="connsiteY15" fmla="*/ 9816 h 48920"/>
                              <a:gd name="connsiteX16" fmla="*/ 20331 w 44546"/>
                              <a:gd name="connsiteY16" fmla="*/ 7009 h 48920"/>
                              <a:gd name="connsiteX17" fmla="*/ 27122 w 44546"/>
                              <a:gd name="connsiteY17" fmla="*/ 7462 h 48920"/>
                              <a:gd name="connsiteX18" fmla="*/ 30563 w 44546"/>
                              <a:gd name="connsiteY18" fmla="*/ 12804 h 48920"/>
                              <a:gd name="connsiteX19" fmla="*/ 23500 w 44546"/>
                              <a:gd name="connsiteY19" fmla="*/ 22311 h 489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546" h="48920">
                                <a:moveTo>
                                  <a:pt x="10825" y="30007"/>
                                </a:moveTo>
                                <a:lnTo>
                                  <a:pt x="25402" y="27019"/>
                                </a:lnTo>
                                <a:cubicBezTo>
                                  <a:pt x="30472" y="25932"/>
                                  <a:pt x="33098" y="28015"/>
                                  <a:pt x="34275" y="33447"/>
                                </a:cubicBezTo>
                                <a:lnTo>
                                  <a:pt x="35090" y="37431"/>
                                </a:lnTo>
                                <a:cubicBezTo>
                                  <a:pt x="35633" y="40057"/>
                                  <a:pt x="36629" y="42592"/>
                                  <a:pt x="37806" y="44312"/>
                                </a:cubicBezTo>
                                <a:lnTo>
                                  <a:pt x="44688" y="42954"/>
                                </a:lnTo>
                                <a:lnTo>
                                  <a:pt x="44416" y="41505"/>
                                </a:lnTo>
                                <a:cubicBezTo>
                                  <a:pt x="41971" y="40600"/>
                                  <a:pt x="41247" y="38970"/>
                                  <a:pt x="39889" y="33176"/>
                                </a:cubicBezTo>
                                <a:cubicBezTo>
                                  <a:pt x="38349" y="25932"/>
                                  <a:pt x="36720" y="23940"/>
                                  <a:pt x="31649" y="22854"/>
                                </a:cubicBezTo>
                                <a:cubicBezTo>
                                  <a:pt x="35995" y="19413"/>
                                  <a:pt x="37354" y="15973"/>
                                  <a:pt x="36358" y="10902"/>
                                </a:cubicBezTo>
                                <a:cubicBezTo>
                                  <a:pt x="34728" y="3297"/>
                                  <a:pt x="29205" y="-53"/>
                                  <a:pt x="20422" y="1758"/>
                                </a:cubicBezTo>
                                <a:lnTo>
                                  <a:pt x="141" y="5923"/>
                                </a:lnTo>
                                <a:lnTo>
                                  <a:pt x="9195" y="50197"/>
                                </a:lnTo>
                                <a:lnTo>
                                  <a:pt x="14718" y="49111"/>
                                </a:lnTo>
                                <a:close/>
                                <a:moveTo>
                                  <a:pt x="9829" y="25117"/>
                                </a:moveTo>
                                <a:lnTo>
                                  <a:pt x="6660" y="9816"/>
                                </a:lnTo>
                                <a:lnTo>
                                  <a:pt x="20331" y="7009"/>
                                </a:lnTo>
                                <a:cubicBezTo>
                                  <a:pt x="23591" y="6285"/>
                                  <a:pt x="25402" y="6466"/>
                                  <a:pt x="27122" y="7462"/>
                                </a:cubicBezTo>
                                <a:cubicBezTo>
                                  <a:pt x="28842" y="8367"/>
                                  <a:pt x="30110" y="10269"/>
                                  <a:pt x="30563" y="12804"/>
                                </a:cubicBezTo>
                                <a:cubicBezTo>
                                  <a:pt x="31649" y="18055"/>
                                  <a:pt x="29567" y="21043"/>
                                  <a:pt x="23500" y="2231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9" name="Freeform: Shape 1859"/>
                        <wps:cNvSpPr/>
                        <wps:spPr>
                          <a:xfrm>
                            <a:off x="288548" y="2209743"/>
                            <a:ext cx="15392" cy="7333"/>
                          </a:xfrm>
                          <a:custGeom>
                            <a:avLst/>
                            <a:gdLst>
                              <a:gd name="connsiteX0" fmla="*/ 14652 w 15392"/>
                              <a:gd name="connsiteY0" fmla="*/ 1271 h 7333"/>
                              <a:gd name="connsiteX1" fmla="*/ 165 w 15392"/>
                              <a:gd name="connsiteY1" fmla="*/ 4259 h 7333"/>
                              <a:gd name="connsiteX2" fmla="*/ 1071 w 15392"/>
                              <a:gd name="connsiteY2" fmla="*/ 8605 h 7333"/>
                              <a:gd name="connsiteX3" fmla="*/ 15558 w 15392"/>
                              <a:gd name="connsiteY3" fmla="*/ 5617 h 7333"/>
                            </a:gdLst>
                            <a:ahLst/>
                            <a:cxnLst>
                              <a:cxn ang="0">
                                <a:pos x="connsiteX0" y="connsiteY0"/>
                              </a:cxn>
                              <a:cxn ang="0">
                                <a:pos x="connsiteX1" y="connsiteY1"/>
                              </a:cxn>
                              <a:cxn ang="0">
                                <a:pos x="connsiteX2" y="connsiteY2"/>
                              </a:cxn>
                              <a:cxn ang="0">
                                <a:pos x="connsiteX3" y="connsiteY3"/>
                              </a:cxn>
                            </a:cxnLst>
                            <a:rect l="l" t="t" r="r" b="b"/>
                            <a:pathLst>
                              <a:path w="15392" h="7333">
                                <a:moveTo>
                                  <a:pt x="14652" y="1271"/>
                                </a:moveTo>
                                <a:lnTo>
                                  <a:pt x="165" y="4259"/>
                                </a:lnTo>
                                <a:lnTo>
                                  <a:pt x="1071" y="8605"/>
                                </a:lnTo>
                                <a:lnTo>
                                  <a:pt x="15558" y="56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0" name="Freeform: Shape 1860"/>
                        <wps:cNvSpPr/>
                        <wps:spPr>
                          <a:xfrm>
                            <a:off x="307232" y="2180132"/>
                            <a:ext cx="31475" cy="46196"/>
                          </a:xfrm>
                          <a:custGeom>
                            <a:avLst/>
                            <a:gdLst>
                              <a:gd name="connsiteX0" fmla="*/ 26496 w 31475"/>
                              <a:gd name="connsiteY0" fmla="*/ 10530 h 46196"/>
                              <a:gd name="connsiteX1" fmla="*/ 11919 w 31475"/>
                              <a:gd name="connsiteY1" fmla="*/ 1566 h 46196"/>
                              <a:gd name="connsiteX2" fmla="*/ 1688 w 31475"/>
                              <a:gd name="connsiteY2" fmla="*/ 10258 h 46196"/>
                              <a:gd name="connsiteX3" fmla="*/ 1325 w 31475"/>
                              <a:gd name="connsiteY3" fmla="*/ 28638 h 46196"/>
                              <a:gd name="connsiteX4" fmla="*/ 8297 w 31475"/>
                              <a:gd name="connsiteY4" fmla="*/ 43848 h 46196"/>
                              <a:gd name="connsiteX5" fmla="*/ 20158 w 31475"/>
                              <a:gd name="connsiteY5" fmla="*/ 47108 h 46196"/>
                              <a:gd name="connsiteX6" fmla="*/ 31295 w 31475"/>
                              <a:gd name="connsiteY6" fmla="*/ 29543 h 46196"/>
                              <a:gd name="connsiteX7" fmla="*/ 15269 w 31475"/>
                              <a:gd name="connsiteY7" fmla="*/ 18407 h 46196"/>
                              <a:gd name="connsiteX8" fmla="*/ 6396 w 31475"/>
                              <a:gd name="connsiteY8" fmla="*/ 25288 h 46196"/>
                              <a:gd name="connsiteX9" fmla="*/ 12462 w 31475"/>
                              <a:gd name="connsiteY9" fmla="*/ 6455 h 46196"/>
                              <a:gd name="connsiteX10" fmla="*/ 21064 w 31475"/>
                              <a:gd name="connsiteY10" fmla="*/ 11616 h 46196"/>
                              <a:gd name="connsiteX11" fmla="*/ 15541 w 31475"/>
                              <a:gd name="connsiteY11" fmla="*/ 23296 h 46196"/>
                              <a:gd name="connsiteX12" fmla="*/ 25862 w 31475"/>
                              <a:gd name="connsiteY12" fmla="*/ 31082 h 46196"/>
                              <a:gd name="connsiteX13" fmla="*/ 19253 w 31475"/>
                              <a:gd name="connsiteY13" fmla="*/ 42309 h 46196"/>
                              <a:gd name="connsiteX14" fmla="*/ 8478 w 31475"/>
                              <a:gd name="connsiteY14" fmla="*/ 34342 h 46196"/>
                              <a:gd name="connsiteX15" fmla="*/ 15541 w 31475"/>
                              <a:gd name="connsiteY15" fmla="*/ 23296 h 46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1475" h="46196">
                                <a:moveTo>
                                  <a:pt x="26496" y="10530"/>
                                </a:moveTo>
                                <a:cubicBezTo>
                                  <a:pt x="23871" y="3558"/>
                                  <a:pt x="18438" y="208"/>
                                  <a:pt x="11919" y="1566"/>
                                </a:cubicBezTo>
                                <a:cubicBezTo>
                                  <a:pt x="7211" y="2562"/>
                                  <a:pt x="3408" y="5821"/>
                                  <a:pt x="1688" y="10258"/>
                                </a:cubicBezTo>
                                <a:cubicBezTo>
                                  <a:pt x="-214" y="15147"/>
                                  <a:pt x="-304" y="20670"/>
                                  <a:pt x="1325" y="28638"/>
                                </a:cubicBezTo>
                                <a:cubicBezTo>
                                  <a:pt x="2774" y="36062"/>
                                  <a:pt x="4857" y="40498"/>
                                  <a:pt x="8297" y="43848"/>
                                </a:cubicBezTo>
                                <a:cubicBezTo>
                                  <a:pt x="11285" y="47017"/>
                                  <a:pt x="15450" y="48104"/>
                                  <a:pt x="20158" y="47108"/>
                                </a:cubicBezTo>
                                <a:cubicBezTo>
                                  <a:pt x="28398" y="45478"/>
                                  <a:pt x="33015" y="38144"/>
                                  <a:pt x="31295" y="29543"/>
                                </a:cubicBezTo>
                                <a:cubicBezTo>
                                  <a:pt x="29665" y="21485"/>
                                  <a:pt x="22965" y="16867"/>
                                  <a:pt x="15269" y="18407"/>
                                </a:cubicBezTo>
                                <a:cubicBezTo>
                                  <a:pt x="11104" y="19312"/>
                                  <a:pt x="8026" y="21666"/>
                                  <a:pt x="6396" y="25288"/>
                                </a:cubicBezTo>
                                <a:cubicBezTo>
                                  <a:pt x="4223" y="14513"/>
                                  <a:pt x="6305" y="7723"/>
                                  <a:pt x="12462" y="6455"/>
                                </a:cubicBezTo>
                                <a:cubicBezTo>
                                  <a:pt x="16174" y="5731"/>
                                  <a:pt x="19343" y="7542"/>
                                  <a:pt x="21064" y="11616"/>
                                </a:cubicBezTo>
                                <a:close/>
                                <a:moveTo>
                                  <a:pt x="15541" y="23296"/>
                                </a:moveTo>
                                <a:cubicBezTo>
                                  <a:pt x="20702" y="22209"/>
                                  <a:pt x="24685" y="25197"/>
                                  <a:pt x="25862" y="31082"/>
                                </a:cubicBezTo>
                                <a:cubicBezTo>
                                  <a:pt x="26949" y="36605"/>
                                  <a:pt x="24142" y="41313"/>
                                  <a:pt x="19253" y="42309"/>
                                </a:cubicBezTo>
                                <a:cubicBezTo>
                                  <a:pt x="14273" y="43305"/>
                                  <a:pt x="9655" y="39955"/>
                                  <a:pt x="8478" y="34342"/>
                                </a:cubicBezTo>
                                <a:cubicBezTo>
                                  <a:pt x="7392" y="28909"/>
                                  <a:pt x="10199" y="24382"/>
                                  <a:pt x="15541" y="2329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1" name="Freeform: Shape 1861"/>
                        <wps:cNvSpPr/>
                        <wps:spPr>
                          <a:xfrm>
                            <a:off x="340270" y="2173337"/>
                            <a:ext cx="34059" cy="47271"/>
                          </a:xfrm>
                          <a:custGeom>
                            <a:avLst/>
                            <a:gdLst>
                              <a:gd name="connsiteX0" fmla="*/ 33169 w 34059"/>
                              <a:gd name="connsiteY0" fmla="*/ 37491 h 47271"/>
                              <a:gd name="connsiteX1" fmla="*/ 10533 w 34059"/>
                              <a:gd name="connsiteY1" fmla="*/ 42108 h 47271"/>
                              <a:gd name="connsiteX2" fmla="*/ 16419 w 34059"/>
                              <a:gd name="connsiteY2" fmla="*/ 31334 h 47271"/>
                              <a:gd name="connsiteX3" fmla="*/ 21851 w 34059"/>
                              <a:gd name="connsiteY3" fmla="*/ 26716 h 47271"/>
                              <a:gd name="connsiteX4" fmla="*/ 28280 w 34059"/>
                              <a:gd name="connsiteY4" fmla="*/ 11687 h 47271"/>
                              <a:gd name="connsiteX5" fmla="*/ 22213 w 34059"/>
                              <a:gd name="connsiteY5" fmla="*/ 3085 h 47271"/>
                              <a:gd name="connsiteX6" fmla="*/ 11801 w 34059"/>
                              <a:gd name="connsiteY6" fmla="*/ 1637 h 47271"/>
                              <a:gd name="connsiteX7" fmla="*/ 1117 w 34059"/>
                              <a:gd name="connsiteY7" fmla="*/ 9876 h 47271"/>
                              <a:gd name="connsiteX8" fmla="*/ 664 w 34059"/>
                              <a:gd name="connsiteY8" fmla="*/ 19745 h 47271"/>
                              <a:gd name="connsiteX9" fmla="*/ 6006 w 34059"/>
                              <a:gd name="connsiteY9" fmla="*/ 18658 h 47271"/>
                              <a:gd name="connsiteX10" fmla="*/ 6097 w 34059"/>
                              <a:gd name="connsiteY10" fmla="*/ 12230 h 47271"/>
                              <a:gd name="connsiteX11" fmla="*/ 12525 w 34059"/>
                              <a:gd name="connsiteY11" fmla="*/ 6345 h 47271"/>
                              <a:gd name="connsiteX12" fmla="*/ 22756 w 34059"/>
                              <a:gd name="connsiteY12" fmla="*/ 12864 h 47271"/>
                              <a:gd name="connsiteX13" fmla="*/ 18682 w 34059"/>
                              <a:gd name="connsiteY13" fmla="*/ 22823 h 47271"/>
                              <a:gd name="connsiteX14" fmla="*/ 13793 w 34059"/>
                              <a:gd name="connsiteY14" fmla="*/ 27260 h 47271"/>
                              <a:gd name="connsiteX15" fmla="*/ 5644 w 34059"/>
                              <a:gd name="connsiteY15" fmla="*/ 48537 h 47271"/>
                              <a:gd name="connsiteX16" fmla="*/ 34255 w 34059"/>
                              <a:gd name="connsiteY16" fmla="*/ 42742 h 472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4059" h="47271">
                                <a:moveTo>
                                  <a:pt x="33169" y="37491"/>
                                </a:moveTo>
                                <a:lnTo>
                                  <a:pt x="10533" y="42108"/>
                                </a:lnTo>
                                <a:cubicBezTo>
                                  <a:pt x="10352" y="38396"/>
                                  <a:pt x="11891" y="35680"/>
                                  <a:pt x="16419" y="31334"/>
                                </a:cubicBezTo>
                                <a:lnTo>
                                  <a:pt x="21851" y="26716"/>
                                </a:lnTo>
                                <a:cubicBezTo>
                                  <a:pt x="27193" y="22189"/>
                                  <a:pt x="29366" y="17119"/>
                                  <a:pt x="28280" y="11687"/>
                                </a:cubicBezTo>
                                <a:cubicBezTo>
                                  <a:pt x="27555" y="8065"/>
                                  <a:pt x="25292" y="4896"/>
                                  <a:pt x="22213" y="3085"/>
                                </a:cubicBezTo>
                                <a:cubicBezTo>
                                  <a:pt x="19225" y="1365"/>
                                  <a:pt x="15875" y="822"/>
                                  <a:pt x="11801" y="1637"/>
                                </a:cubicBezTo>
                                <a:cubicBezTo>
                                  <a:pt x="6368" y="2723"/>
                                  <a:pt x="2656" y="5620"/>
                                  <a:pt x="1117" y="9876"/>
                                </a:cubicBezTo>
                                <a:cubicBezTo>
                                  <a:pt x="30" y="12411"/>
                                  <a:pt x="-60" y="15399"/>
                                  <a:pt x="664" y="19745"/>
                                </a:cubicBezTo>
                                <a:lnTo>
                                  <a:pt x="6006" y="18658"/>
                                </a:lnTo>
                                <a:cubicBezTo>
                                  <a:pt x="5553" y="15671"/>
                                  <a:pt x="5644" y="13860"/>
                                  <a:pt x="6097" y="12230"/>
                                </a:cubicBezTo>
                                <a:cubicBezTo>
                                  <a:pt x="6821" y="9332"/>
                                  <a:pt x="9356" y="7069"/>
                                  <a:pt x="12525" y="6345"/>
                                </a:cubicBezTo>
                                <a:cubicBezTo>
                                  <a:pt x="17415" y="5349"/>
                                  <a:pt x="21760" y="8156"/>
                                  <a:pt x="22756" y="12864"/>
                                </a:cubicBezTo>
                                <a:cubicBezTo>
                                  <a:pt x="23481" y="16395"/>
                                  <a:pt x="22123" y="19926"/>
                                  <a:pt x="18682" y="22823"/>
                                </a:cubicBezTo>
                                <a:lnTo>
                                  <a:pt x="13793" y="27260"/>
                                </a:lnTo>
                                <a:cubicBezTo>
                                  <a:pt x="5916" y="34231"/>
                                  <a:pt x="4105" y="38849"/>
                                  <a:pt x="5644" y="48537"/>
                                </a:cubicBezTo>
                                <a:lnTo>
                                  <a:pt x="34255" y="4274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2" name="Freeform: Shape 1862"/>
                        <wps:cNvSpPr/>
                        <wps:spPr>
                          <a:xfrm>
                            <a:off x="375180" y="2165360"/>
                            <a:ext cx="30830" cy="47366"/>
                          </a:xfrm>
                          <a:custGeom>
                            <a:avLst/>
                            <a:gdLst>
                              <a:gd name="connsiteX0" fmla="*/ 22489 w 30830"/>
                              <a:gd name="connsiteY0" fmla="*/ 1261 h 47366"/>
                              <a:gd name="connsiteX1" fmla="*/ 215 w 30830"/>
                              <a:gd name="connsiteY1" fmla="*/ 5788 h 47366"/>
                              <a:gd name="connsiteX2" fmla="*/ 1845 w 30830"/>
                              <a:gd name="connsiteY2" fmla="*/ 29872 h 47366"/>
                              <a:gd name="connsiteX3" fmla="*/ 6734 w 30830"/>
                              <a:gd name="connsiteY3" fmla="*/ 28876 h 47366"/>
                              <a:gd name="connsiteX4" fmla="*/ 13887 w 30830"/>
                              <a:gd name="connsiteY4" fmla="*/ 23172 h 47366"/>
                              <a:gd name="connsiteX5" fmla="*/ 25296 w 30830"/>
                              <a:gd name="connsiteY5" fmla="*/ 31592 h 47366"/>
                              <a:gd name="connsiteX6" fmla="*/ 17871 w 30830"/>
                              <a:gd name="connsiteY6" fmla="*/ 43453 h 47366"/>
                              <a:gd name="connsiteX7" fmla="*/ 7640 w 30830"/>
                              <a:gd name="connsiteY7" fmla="*/ 38021 h 47366"/>
                              <a:gd name="connsiteX8" fmla="*/ 2388 w 30830"/>
                              <a:gd name="connsiteY8" fmla="*/ 39107 h 47366"/>
                              <a:gd name="connsiteX9" fmla="*/ 6372 w 30830"/>
                              <a:gd name="connsiteY9" fmla="*/ 45445 h 47366"/>
                              <a:gd name="connsiteX10" fmla="*/ 19048 w 30830"/>
                              <a:gd name="connsiteY10" fmla="*/ 48252 h 47366"/>
                              <a:gd name="connsiteX11" fmla="*/ 30638 w 30830"/>
                              <a:gd name="connsiteY11" fmla="*/ 29781 h 47366"/>
                              <a:gd name="connsiteX12" fmla="*/ 13797 w 30830"/>
                              <a:gd name="connsiteY12" fmla="*/ 18283 h 47366"/>
                              <a:gd name="connsiteX13" fmla="*/ 6463 w 30830"/>
                              <a:gd name="connsiteY13" fmla="*/ 22538 h 47366"/>
                              <a:gd name="connsiteX14" fmla="*/ 5648 w 30830"/>
                              <a:gd name="connsiteY14" fmla="*/ 10225 h 47366"/>
                              <a:gd name="connsiteX15" fmla="*/ 23575 w 30830"/>
                              <a:gd name="connsiteY15" fmla="*/ 6603 h 47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0830" h="47366">
                                <a:moveTo>
                                  <a:pt x="22489" y="1261"/>
                                </a:moveTo>
                                <a:lnTo>
                                  <a:pt x="215" y="5788"/>
                                </a:lnTo>
                                <a:lnTo>
                                  <a:pt x="1845" y="29872"/>
                                </a:lnTo>
                                <a:lnTo>
                                  <a:pt x="6734" y="28876"/>
                                </a:lnTo>
                                <a:cubicBezTo>
                                  <a:pt x="8636" y="25435"/>
                                  <a:pt x="10537" y="23896"/>
                                  <a:pt x="13887" y="23172"/>
                                </a:cubicBezTo>
                                <a:cubicBezTo>
                                  <a:pt x="19682" y="21995"/>
                                  <a:pt x="23937" y="25254"/>
                                  <a:pt x="25296" y="31592"/>
                                </a:cubicBezTo>
                                <a:cubicBezTo>
                                  <a:pt x="26563" y="37839"/>
                                  <a:pt x="23756" y="42276"/>
                                  <a:pt x="17871" y="43453"/>
                                </a:cubicBezTo>
                                <a:cubicBezTo>
                                  <a:pt x="13253" y="44449"/>
                                  <a:pt x="9903" y="42638"/>
                                  <a:pt x="7640" y="38021"/>
                                </a:cubicBezTo>
                                <a:lnTo>
                                  <a:pt x="2388" y="39107"/>
                                </a:lnTo>
                                <a:cubicBezTo>
                                  <a:pt x="3746" y="42638"/>
                                  <a:pt x="4742" y="44087"/>
                                  <a:pt x="6372" y="45445"/>
                                </a:cubicBezTo>
                                <a:cubicBezTo>
                                  <a:pt x="9451" y="48252"/>
                                  <a:pt x="14159" y="49248"/>
                                  <a:pt x="19048" y="48252"/>
                                </a:cubicBezTo>
                                <a:cubicBezTo>
                                  <a:pt x="27650" y="46441"/>
                                  <a:pt x="32539" y="38926"/>
                                  <a:pt x="30638" y="29781"/>
                                </a:cubicBezTo>
                                <a:cubicBezTo>
                                  <a:pt x="28917" y="21270"/>
                                  <a:pt x="22036" y="16562"/>
                                  <a:pt x="13797" y="18283"/>
                                </a:cubicBezTo>
                                <a:cubicBezTo>
                                  <a:pt x="10809" y="18917"/>
                                  <a:pt x="8545" y="20094"/>
                                  <a:pt x="6463" y="22538"/>
                                </a:cubicBezTo>
                                <a:lnTo>
                                  <a:pt x="5648" y="10225"/>
                                </a:lnTo>
                                <a:lnTo>
                                  <a:pt x="23575" y="660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3" name="Freeform: Shape 1863"/>
                        <wps:cNvSpPr/>
                        <wps:spPr>
                          <a:xfrm>
                            <a:off x="409893" y="2184879"/>
                            <a:ext cx="15392" cy="7333"/>
                          </a:xfrm>
                          <a:custGeom>
                            <a:avLst/>
                            <a:gdLst>
                              <a:gd name="connsiteX0" fmla="*/ 14721 w 15392"/>
                              <a:gd name="connsiteY0" fmla="*/ 1257 h 7333"/>
                              <a:gd name="connsiteX1" fmla="*/ 235 w 15392"/>
                              <a:gd name="connsiteY1" fmla="*/ 4245 h 7333"/>
                              <a:gd name="connsiteX2" fmla="*/ 1140 w 15392"/>
                              <a:gd name="connsiteY2" fmla="*/ 8591 h 7333"/>
                              <a:gd name="connsiteX3" fmla="*/ 15627 w 15392"/>
                              <a:gd name="connsiteY3" fmla="*/ 5603 h 7333"/>
                            </a:gdLst>
                            <a:ahLst/>
                            <a:cxnLst>
                              <a:cxn ang="0">
                                <a:pos x="connsiteX0" y="connsiteY0"/>
                              </a:cxn>
                              <a:cxn ang="0">
                                <a:pos x="connsiteX1" y="connsiteY1"/>
                              </a:cxn>
                              <a:cxn ang="0">
                                <a:pos x="connsiteX2" y="connsiteY2"/>
                              </a:cxn>
                              <a:cxn ang="0">
                                <a:pos x="connsiteX3" y="connsiteY3"/>
                              </a:cxn>
                            </a:cxnLst>
                            <a:rect l="l" t="t" r="r" b="b"/>
                            <a:pathLst>
                              <a:path w="15392" h="7333">
                                <a:moveTo>
                                  <a:pt x="14721" y="1257"/>
                                </a:moveTo>
                                <a:lnTo>
                                  <a:pt x="235" y="4245"/>
                                </a:lnTo>
                                <a:lnTo>
                                  <a:pt x="1140" y="8591"/>
                                </a:lnTo>
                                <a:lnTo>
                                  <a:pt x="15627" y="560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4" name="Freeform: Shape 1864"/>
                        <wps:cNvSpPr/>
                        <wps:spPr>
                          <a:xfrm>
                            <a:off x="429093" y="2154297"/>
                            <a:ext cx="30830" cy="47366"/>
                          </a:xfrm>
                          <a:custGeom>
                            <a:avLst/>
                            <a:gdLst>
                              <a:gd name="connsiteX0" fmla="*/ 22519 w 30830"/>
                              <a:gd name="connsiteY0" fmla="*/ 1255 h 47366"/>
                              <a:gd name="connsiteX1" fmla="*/ 246 w 30830"/>
                              <a:gd name="connsiteY1" fmla="*/ 5782 h 47366"/>
                              <a:gd name="connsiteX2" fmla="*/ 1876 w 30830"/>
                              <a:gd name="connsiteY2" fmla="*/ 29866 h 47366"/>
                              <a:gd name="connsiteX3" fmla="*/ 6765 w 30830"/>
                              <a:gd name="connsiteY3" fmla="*/ 28870 h 47366"/>
                              <a:gd name="connsiteX4" fmla="*/ 13918 w 30830"/>
                              <a:gd name="connsiteY4" fmla="*/ 23166 h 47366"/>
                              <a:gd name="connsiteX5" fmla="*/ 25326 w 30830"/>
                              <a:gd name="connsiteY5" fmla="*/ 31586 h 47366"/>
                              <a:gd name="connsiteX6" fmla="*/ 17902 w 30830"/>
                              <a:gd name="connsiteY6" fmla="*/ 43447 h 47366"/>
                              <a:gd name="connsiteX7" fmla="*/ 7670 w 30830"/>
                              <a:gd name="connsiteY7" fmla="*/ 38014 h 47366"/>
                              <a:gd name="connsiteX8" fmla="*/ 2419 w 30830"/>
                              <a:gd name="connsiteY8" fmla="*/ 39101 h 47366"/>
                              <a:gd name="connsiteX9" fmla="*/ 6403 w 30830"/>
                              <a:gd name="connsiteY9" fmla="*/ 45439 h 47366"/>
                              <a:gd name="connsiteX10" fmla="*/ 19079 w 30830"/>
                              <a:gd name="connsiteY10" fmla="*/ 48245 h 47366"/>
                              <a:gd name="connsiteX11" fmla="*/ 30668 w 30830"/>
                              <a:gd name="connsiteY11" fmla="*/ 29775 h 47366"/>
                              <a:gd name="connsiteX12" fmla="*/ 13827 w 30830"/>
                              <a:gd name="connsiteY12" fmla="*/ 18276 h 47366"/>
                              <a:gd name="connsiteX13" fmla="*/ 6493 w 30830"/>
                              <a:gd name="connsiteY13" fmla="*/ 22532 h 47366"/>
                              <a:gd name="connsiteX14" fmla="*/ 5679 w 30830"/>
                              <a:gd name="connsiteY14" fmla="*/ 10218 h 47366"/>
                              <a:gd name="connsiteX15" fmla="*/ 23606 w 30830"/>
                              <a:gd name="connsiteY15" fmla="*/ 6597 h 47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0830" h="47366">
                                <a:moveTo>
                                  <a:pt x="22519" y="1255"/>
                                </a:moveTo>
                                <a:lnTo>
                                  <a:pt x="246" y="5782"/>
                                </a:lnTo>
                                <a:lnTo>
                                  <a:pt x="1876" y="29866"/>
                                </a:lnTo>
                                <a:lnTo>
                                  <a:pt x="6765" y="28870"/>
                                </a:lnTo>
                                <a:cubicBezTo>
                                  <a:pt x="8666" y="25429"/>
                                  <a:pt x="10568" y="23890"/>
                                  <a:pt x="13918" y="23166"/>
                                </a:cubicBezTo>
                                <a:cubicBezTo>
                                  <a:pt x="19713" y="21988"/>
                                  <a:pt x="23968" y="25248"/>
                                  <a:pt x="25326" y="31586"/>
                                </a:cubicBezTo>
                                <a:cubicBezTo>
                                  <a:pt x="26594" y="37833"/>
                                  <a:pt x="23787" y="42270"/>
                                  <a:pt x="17902" y="43447"/>
                                </a:cubicBezTo>
                                <a:cubicBezTo>
                                  <a:pt x="13284" y="44443"/>
                                  <a:pt x="9934" y="42632"/>
                                  <a:pt x="7670" y="38014"/>
                                </a:cubicBezTo>
                                <a:lnTo>
                                  <a:pt x="2419" y="39101"/>
                                </a:lnTo>
                                <a:cubicBezTo>
                                  <a:pt x="3777" y="42632"/>
                                  <a:pt x="4773" y="44080"/>
                                  <a:pt x="6403" y="45439"/>
                                </a:cubicBezTo>
                                <a:cubicBezTo>
                                  <a:pt x="9481" y="48245"/>
                                  <a:pt x="14190" y="49241"/>
                                  <a:pt x="19079" y="48245"/>
                                </a:cubicBezTo>
                                <a:cubicBezTo>
                                  <a:pt x="27680" y="46434"/>
                                  <a:pt x="32570" y="38920"/>
                                  <a:pt x="30668" y="29775"/>
                                </a:cubicBezTo>
                                <a:cubicBezTo>
                                  <a:pt x="28948" y="21264"/>
                                  <a:pt x="22067" y="16556"/>
                                  <a:pt x="13827" y="18276"/>
                                </a:cubicBezTo>
                                <a:cubicBezTo>
                                  <a:pt x="10839" y="18910"/>
                                  <a:pt x="8576" y="20087"/>
                                  <a:pt x="6493" y="22532"/>
                                </a:cubicBezTo>
                                <a:lnTo>
                                  <a:pt x="5679" y="10218"/>
                                </a:lnTo>
                                <a:lnTo>
                                  <a:pt x="23606" y="659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5" name="Freeform: Shape 1865"/>
                        <wps:cNvSpPr/>
                        <wps:spPr>
                          <a:xfrm>
                            <a:off x="461723" y="2159585"/>
                            <a:ext cx="32416" cy="49288"/>
                          </a:xfrm>
                          <a:custGeom>
                            <a:avLst/>
                            <a:gdLst>
                              <a:gd name="connsiteX0" fmla="*/ 9501 w 32416"/>
                              <a:gd name="connsiteY0" fmla="*/ 50540 h 49288"/>
                              <a:gd name="connsiteX1" fmla="*/ 14571 w 32416"/>
                              <a:gd name="connsiteY1" fmla="*/ 49453 h 49288"/>
                              <a:gd name="connsiteX2" fmla="*/ 11130 w 32416"/>
                              <a:gd name="connsiteY2" fmla="*/ 32884 h 49288"/>
                              <a:gd name="connsiteX3" fmla="*/ 21995 w 32416"/>
                              <a:gd name="connsiteY3" fmla="*/ 35691 h 49288"/>
                              <a:gd name="connsiteX4" fmla="*/ 32136 w 32416"/>
                              <a:gd name="connsiteY4" fmla="*/ 16134 h 49288"/>
                              <a:gd name="connsiteX5" fmla="*/ 14933 w 32416"/>
                              <a:gd name="connsiteY5" fmla="*/ 1557 h 49288"/>
                              <a:gd name="connsiteX6" fmla="*/ 5969 w 32416"/>
                              <a:gd name="connsiteY6" fmla="*/ 9344 h 49288"/>
                              <a:gd name="connsiteX7" fmla="*/ 4973 w 32416"/>
                              <a:gd name="connsiteY7" fmla="*/ 4545 h 49288"/>
                              <a:gd name="connsiteX8" fmla="*/ 265 w 32416"/>
                              <a:gd name="connsiteY8" fmla="*/ 5541 h 49288"/>
                              <a:gd name="connsiteX9" fmla="*/ 15024 w 32416"/>
                              <a:gd name="connsiteY9" fmla="*/ 6446 h 49288"/>
                              <a:gd name="connsiteX10" fmla="*/ 26794 w 32416"/>
                              <a:gd name="connsiteY10" fmla="*/ 17130 h 49288"/>
                              <a:gd name="connsiteX11" fmla="*/ 20003 w 32416"/>
                              <a:gd name="connsiteY11" fmla="*/ 31073 h 49288"/>
                              <a:gd name="connsiteX12" fmla="*/ 8686 w 32416"/>
                              <a:gd name="connsiteY12" fmla="*/ 20661 h 49288"/>
                              <a:gd name="connsiteX13" fmla="*/ 15024 w 32416"/>
                              <a:gd name="connsiteY13" fmla="*/ 6446 h 492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2416" h="49288">
                                <a:moveTo>
                                  <a:pt x="9501" y="50540"/>
                                </a:moveTo>
                                <a:lnTo>
                                  <a:pt x="14571" y="49453"/>
                                </a:lnTo>
                                <a:lnTo>
                                  <a:pt x="11130" y="32884"/>
                                </a:lnTo>
                                <a:cubicBezTo>
                                  <a:pt x="14480" y="35600"/>
                                  <a:pt x="17830" y="36506"/>
                                  <a:pt x="21995" y="35691"/>
                                </a:cubicBezTo>
                                <a:cubicBezTo>
                                  <a:pt x="30235" y="33971"/>
                                  <a:pt x="34219" y="26184"/>
                                  <a:pt x="32136" y="16134"/>
                                </a:cubicBezTo>
                                <a:cubicBezTo>
                                  <a:pt x="29963" y="5450"/>
                                  <a:pt x="23354" y="-163"/>
                                  <a:pt x="14933" y="1557"/>
                                </a:cubicBezTo>
                                <a:cubicBezTo>
                                  <a:pt x="10587" y="2463"/>
                                  <a:pt x="7509" y="5088"/>
                                  <a:pt x="5969" y="9344"/>
                                </a:cubicBezTo>
                                <a:lnTo>
                                  <a:pt x="4973" y="4545"/>
                                </a:lnTo>
                                <a:lnTo>
                                  <a:pt x="265" y="5541"/>
                                </a:lnTo>
                                <a:close/>
                                <a:moveTo>
                                  <a:pt x="15024" y="6446"/>
                                </a:moveTo>
                                <a:cubicBezTo>
                                  <a:pt x="20637" y="5269"/>
                                  <a:pt x="25255" y="9434"/>
                                  <a:pt x="26794" y="17130"/>
                                </a:cubicBezTo>
                                <a:cubicBezTo>
                                  <a:pt x="28243" y="24283"/>
                                  <a:pt x="25617" y="29896"/>
                                  <a:pt x="20003" y="31073"/>
                                </a:cubicBezTo>
                                <a:cubicBezTo>
                                  <a:pt x="14571" y="32160"/>
                                  <a:pt x="10225" y="28086"/>
                                  <a:pt x="8686" y="20661"/>
                                </a:cubicBezTo>
                                <a:cubicBezTo>
                                  <a:pt x="7146" y="13056"/>
                                  <a:pt x="9591" y="7533"/>
                                  <a:pt x="15024" y="644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6" name="Freeform: Shape 1866"/>
                        <wps:cNvSpPr/>
                        <wps:spPr>
                          <a:xfrm>
                            <a:off x="164827" y="2128586"/>
                            <a:ext cx="47263" cy="38288"/>
                          </a:xfrm>
                          <a:custGeom>
                            <a:avLst/>
                            <a:gdLst>
                              <a:gd name="connsiteX0" fmla="*/ 95 w 47263"/>
                              <a:gd name="connsiteY0" fmla="*/ 7472 h 38288"/>
                              <a:gd name="connsiteX1" fmla="*/ 4984 w 47263"/>
                              <a:gd name="connsiteY1" fmla="*/ 39523 h 38288"/>
                              <a:gd name="connsiteX2" fmla="*/ 10145 w 47263"/>
                              <a:gd name="connsiteY2" fmla="*/ 38708 h 38288"/>
                              <a:gd name="connsiteX3" fmla="*/ 7066 w 47263"/>
                              <a:gd name="connsiteY3" fmla="*/ 18608 h 38288"/>
                              <a:gd name="connsiteX4" fmla="*/ 13314 w 47263"/>
                              <a:gd name="connsiteY4" fmla="*/ 9011 h 38288"/>
                              <a:gd name="connsiteX5" fmla="*/ 20286 w 47263"/>
                              <a:gd name="connsiteY5" fmla="*/ 14534 h 38288"/>
                              <a:gd name="connsiteX6" fmla="*/ 23636 w 47263"/>
                              <a:gd name="connsiteY6" fmla="*/ 36626 h 38288"/>
                              <a:gd name="connsiteX7" fmla="*/ 28706 w 47263"/>
                              <a:gd name="connsiteY7" fmla="*/ 35901 h 38288"/>
                              <a:gd name="connsiteX8" fmla="*/ 25628 w 47263"/>
                              <a:gd name="connsiteY8" fmla="*/ 15801 h 38288"/>
                              <a:gd name="connsiteX9" fmla="*/ 31875 w 47263"/>
                              <a:gd name="connsiteY9" fmla="*/ 6204 h 38288"/>
                              <a:gd name="connsiteX10" fmla="*/ 38937 w 47263"/>
                              <a:gd name="connsiteY10" fmla="*/ 11727 h 38288"/>
                              <a:gd name="connsiteX11" fmla="*/ 42287 w 47263"/>
                              <a:gd name="connsiteY11" fmla="*/ 33819 h 38288"/>
                              <a:gd name="connsiteX12" fmla="*/ 47358 w 47263"/>
                              <a:gd name="connsiteY12" fmla="*/ 33004 h 38288"/>
                              <a:gd name="connsiteX13" fmla="*/ 43645 w 47263"/>
                              <a:gd name="connsiteY13" fmla="*/ 8920 h 38288"/>
                              <a:gd name="connsiteX14" fmla="*/ 32961 w 47263"/>
                              <a:gd name="connsiteY14" fmla="*/ 1405 h 38288"/>
                              <a:gd name="connsiteX15" fmla="*/ 23907 w 47263"/>
                              <a:gd name="connsiteY15" fmla="*/ 7924 h 38288"/>
                              <a:gd name="connsiteX16" fmla="*/ 14581 w 47263"/>
                              <a:gd name="connsiteY16" fmla="*/ 4212 h 38288"/>
                              <a:gd name="connsiteX17" fmla="*/ 5618 w 47263"/>
                              <a:gd name="connsiteY17" fmla="*/ 11274 h 38288"/>
                              <a:gd name="connsiteX18" fmla="*/ 4893 w 47263"/>
                              <a:gd name="connsiteY18" fmla="*/ 6747 h 382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7263" h="38288">
                                <a:moveTo>
                                  <a:pt x="95" y="7472"/>
                                </a:moveTo>
                                <a:lnTo>
                                  <a:pt x="4984" y="39523"/>
                                </a:lnTo>
                                <a:lnTo>
                                  <a:pt x="10145" y="38708"/>
                                </a:lnTo>
                                <a:lnTo>
                                  <a:pt x="7066" y="18608"/>
                                </a:lnTo>
                                <a:cubicBezTo>
                                  <a:pt x="6342" y="13900"/>
                                  <a:pt x="9149" y="9645"/>
                                  <a:pt x="13314" y="9011"/>
                                </a:cubicBezTo>
                                <a:cubicBezTo>
                                  <a:pt x="17117" y="8468"/>
                                  <a:pt x="19652" y="10369"/>
                                  <a:pt x="20286" y="14534"/>
                                </a:cubicBezTo>
                                <a:lnTo>
                                  <a:pt x="23636" y="36626"/>
                                </a:lnTo>
                                <a:lnTo>
                                  <a:pt x="28706" y="35901"/>
                                </a:lnTo>
                                <a:lnTo>
                                  <a:pt x="25628" y="15801"/>
                                </a:lnTo>
                                <a:cubicBezTo>
                                  <a:pt x="24903" y="11093"/>
                                  <a:pt x="27801" y="6838"/>
                                  <a:pt x="31875" y="6204"/>
                                </a:cubicBezTo>
                                <a:cubicBezTo>
                                  <a:pt x="35678" y="5661"/>
                                  <a:pt x="38304" y="7653"/>
                                  <a:pt x="38937" y="11727"/>
                                </a:cubicBezTo>
                                <a:lnTo>
                                  <a:pt x="42287" y="33819"/>
                                </a:lnTo>
                                <a:lnTo>
                                  <a:pt x="47358" y="33004"/>
                                </a:lnTo>
                                <a:lnTo>
                                  <a:pt x="43645" y="8920"/>
                                </a:lnTo>
                                <a:cubicBezTo>
                                  <a:pt x="42831" y="3216"/>
                                  <a:pt x="38937" y="500"/>
                                  <a:pt x="32961" y="1405"/>
                                </a:cubicBezTo>
                                <a:cubicBezTo>
                                  <a:pt x="28706" y="2039"/>
                                  <a:pt x="26443" y="3850"/>
                                  <a:pt x="23907" y="7924"/>
                                </a:cubicBezTo>
                                <a:cubicBezTo>
                                  <a:pt x="21553" y="4755"/>
                                  <a:pt x="18656" y="3579"/>
                                  <a:pt x="14581" y="4212"/>
                                </a:cubicBezTo>
                                <a:cubicBezTo>
                                  <a:pt x="10235" y="4846"/>
                                  <a:pt x="7700" y="6928"/>
                                  <a:pt x="5618" y="11274"/>
                                </a:cubicBezTo>
                                <a:lnTo>
                                  <a:pt x="4893" y="67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7" name="Freeform: Shape 1867"/>
                        <wps:cNvSpPr/>
                        <wps:spPr>
                          <a:xfrm>
                            <a:off x="213628" y="2113645"/>
                            <a:ext cx="12042" cy="45451"/>
                          </a:xfrm>
                          <a:custGeom>
                            <a:avLst/>
                            <a:gdLst>
                              <a:gd name="connsiteX0" fmla="*/ 7277 w 12042"/>
                              <a:gd name="connsiteY0" fmla="*/ 13815 h 45451"/>
                              <a:gd name="connsiteX1" fmla="*/ 2116 w 12042"/>
                              <a:gd name="connsiteY1" fmla="*/ 14630 h 45451"/>
                              <a:gd name="connsiteX2" fmla="*/ 7005 w 12042"/>
                              <a:gd name="connsiteY2" fmla="*/ 46681 h 45451"/>
                              <a:gd name="connsiteX3" fmla="*/ 12166 w 12042"/>
                              <a:gd name="connsiteY3" fmla="*/ 45866 h 45451"/>
                              <a:gd name="connsiteX4" fmla="*/ 5375 w 12042"/>
                              <a:gd name="connsiteY4" fmla="*/ 1230 h 45451"/>
                              <a:gd name="connsiteX5" fmla="*/ 124 w 12042"/>
                              <a:gd name="connsiteY5" fmla="*/ 2045 h 45451"/>
                              <a:gd name="connsiteX6" fmla="*/ 1120 w 12042"/>
                              <a:gd name="connsiteY6" fmla="*/ 8473 h 45451"/>
                              <a:gd name="connsiteX7" fmla="*/ 6371 w 12042"/>
                              <a:gd name="connsiteY7" fmla="*/ 7658 h 454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042" h="45451">
                                <a:moveTo>
                                  <a:pt x="7277" y="13815"/>
                                </a:moveTo>
                                <a:lnTo>
                                  <a:pt x="2116" y="14630"/>
                                </a:lnTo>
                                <a:lnTo>
                                  <a:pt x="7005" y="46681"/>
                                </a:lnTo>
                                <a:lnTo>
                                  <a:pt x="12166" y="45866"/>
                                </a:lnTo>
                                <a:close/>
                                <a:moveTo>
                                  <a:pt x="5375" y="1230"/>
                                </a:moveTo>
                                <a:lnTo>
                                  <a:pt x="124" y="2045"/>
                                </a:lnTo>
                                <a:lnTo>
                                  <a:pt x="1120" y="8473"/>
                                </a:lnTo>
                                <a:lnTo>
                                  <a:pt x="6371" y="76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8" name="Freeform: Shape 1868"/>
                        <wps:cNvSpPr/>
                        <wps:spPr>
                          <a:xfrm>
                            <a:off x="228931" y="2108753"/>
                            <a:ext cx="42645" cy="47999"/>
                          </a:xfrm>
                          <a:custGeom>
                            <a:avLst/>
                            <a:gdLst>
                              <a:gd name="connsiteX0" fmla="*/ 9729 w 42645"/>
                              <a:gd name="connsiteY0" fmla="*/ 29128 h 47999"/>
                              <a:gd name="connsiteX1" fmla="*/ 24397 w 42645"/>
                              <a:gd name="connsiteY1" fmla="*/ 26865 h 47999"/>
                              <a:gd name="connsiteX2" fmla="*/ 32908 w 42645"/>
                              <a:gd name="connsiteY2" fmla="*/ 33746 h 47999"/>
                              <a:gd name="connsiteX3" fmla="*/ 33542 w 42645"/>
                              <a:gd name="connsiteY3" fmla="*/ 37820 h 47999"/>
                              <a:gd name="connsiteX4" fmla="*/ 35896 w 42645"/>
                              <a:gd name="connsiteY4" fmla="*/ 44882 h 47999"/>
                              <a:gd name="connsiteX5" fmla="*/ 42777 w 42645"/>
                              <a:gd name="connsiteY5" fmla="*/ 43796 h 47999"/>
                              <a:gd name="connsiteX6" fmla="*/ 42596 w 42645"/>
                              <a:gd name="connsiteY6" fmla="*/ 42347 h 47999"/>
                              <a:gd name="connsiteX7" fmla="*/ 38521 w 42645"/>
                              <a:gd name="connsiteY7" fmla="*/ 33837 h 47999"/>
                              <a:gd name="connsiteX8" fmla="*/ 30735 w 42645"/>
                              <a:gd name="connsiteY8" fmla="*/ 23153 h 47999"/>
                              <a:gd name="connsiteX9" fmla="*/ 36077 w 42645"/>
                              <a:gd name="connsiteY9" fmla="*/ 11382 h 47999"/>
                              <a:gd name="connsiteX10" fmla="*/ 20685 w 42645"/>
                              <a:gd name="connsiteY10" fmla="*/ 1514 h 47999"/>
                              <a:gd name="connsiteX11" fmla="*/ 131 w 42645"/>
                              <a:gd name="connsiteY11" fmla="*/ 4592 h 47999"/>
                              <a:gd name="connsiteX12" fmla="*/ 6922 w 42645"/>
                              <a:gd name="connsiteY12" fmla="*/ 49228 h 47999"/>
                              <a:gd name="connsiteX13" fmla="*/ 12626 w 42645"/>
                              <a:gd name="connsiteY13" fmla="*/ 48414 h 47999"/>
                              <a:gd name="connsiteX14" fmla="*/ 8914 w 42645"/>
                              <a:gd name="connsiteY14" fmla="*/ 24149 h 47999"/>
                              <a:gd name="connsiteX15" fmla="*/ 6560 w 42645"/>
                              <a:gd name="connsiteY15" fmla="*/ 8757 h 47999"/>
                              <a:gd name="connsiteX16" fmla="*/ 20322 w 42645"/>
                              <a:gd name="connsiteY16" fmla="*/ 6674 h 47999"/>
                              <a:gd name="connsiteX17" fmla="*/ 27022 w 42645"/>
                              <a:gd name="connsiteY17" fmla="*/ 7489 h 47999"/>
                              <a:gd name="connsiteX18" fmla="*/ 30282 w 42645"/>
                              <a:gd name="connsiteY18" fmla="*/ 13012 h 47999"/>
                              <a:gd name="connsiteX19" fmla="*/ 22676 w 42645"/>
                              <a:gd name="connsiteY19" fmla="*/ 22066 h 479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2645" h="47999">
                                <a:moveTo>
                                  <a:pt x="9729" y="29128"/>
                                </a:moveTo>
                                <a:lnTo>
                                  <a:pt x="24397" y="26865"/>
                                </a:lnTo>
                                <a:cubicBezTo>
                                  <a:pt x="29467" y="26141"/>
                                  <a:pt x="32093" y="28314"/>
                                  <a:pt x="32908" y="33746"/>
                                </a:cubicBezTo>
                                <a:lnTo>
                                  <a:pt x="33542" y="37820"/>
                                </a:lnTo>
                                <a:cubicBezTo>
                                  <a:pt x="33904" y="40537"/>
                                  <a:pt x="34809" y="43072"/>
                                  <a:pt x="35896" y="44882"/>
                                </a:cubicBezTo>
                                <a:lnTo>
                                  <a:pt x="42777" y="43796"/>
                                </a:lnTo>
                                <a:lnTo>
                                  <a:pt x="42596" y="42347"/>
                                </a:lnTo>
                                <a:cubicBezTo>
                                  <a:pt x="40151" y="41261"/>
                                  <a:pt x="39517" y="39722"/>
                                  <a:pt x="38521" y="33837"/>
                                </a:cubicBezTo>
                                <a:cubicBezTo>
                                  <a:pt x="37344" y="26503"/>
                                  <a:pt x="35805" y="24511"/>
                                  <a:pt x="30735" y="23153"/>
                                </a:cubicBezTo>
                                <a:cubicBezTo>
                                  <a:pt x="35352" y="19803"/>
                                  <a:pt x="36892" y="16543"/>
                                  <a:pt x="36077" y="11382"/>
                                </a:cubicBezTo>
                                <a:cubicBezTo>
                                  <a:pt x="34900" y="3687"/>
                                  <a:pt x="29558" y="156"/>
                                  <a:pt x="20685" y="1514"/>
                                </a:cubicBezTo>
                                <a:lnTo>
                                  <a:pt x="131" y="4592"/>
                                </a:lnTo>
                                <a:lnTo>
                                  <a:pt x="6922" y="49228"/>
                                </a:lnTo>
                                <a:lnTo>
                                  <a:pt x="12626" y="48414"/>
                                </a:lnTo>
                                <a:close/>
                                <a:moveTo>
                                  <a:pt x="8914" y="24149"/>
                                </a:moveTo>
                                <a:lnTo>
                                  <a:pt x="6560" y="8757"/>
                                </a:lnTo>
                                <a:lnTo>
                                  <a:pt x="20322" y="6674"/>
                                </a:lnTo>
                                <a:cubicBezTo>
                                  <a:pt x="23491" y="6131"/>
                                  <a:pt x="25393" y="6403"/>
                                  <a:pt x="27022" y="7489"/>
                                </a:cubicBezTo>
                                <a:cubicBezTo>
                                  <a:pt x="28743" y="8485"/>
                                  <a:pt x="29920" y="10386"/>
                                  <a:pt x="30282" y="13012"/>
                                </a:cubicBezTo>
                                <a:cubicBezTo>
                                  <a:pt x="31097" y="18264"/>
                                  <a:pt x="28743" y="21070"/>
                                  <a:pt x="22676" y="220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9" name="Freeform: Shape 1869"/>
                        <wps:cNvSpPr/>
                        <wps:spPr>
                          <a:xfrm>
                            <a:off x="273986" y="2129220"/>
                            <a:ext cx="15211" cy="6609"/>
                          </a:xfrm>
                          <a:custGeom>
                            <a:avLst/>
                            <a:gdLst>
                              <a:gd name="connsiteX0" fmla="*/ 14734 w 15211"/>
                              <a:gd name="connsiteY0" fmla="*/ 1225 h 6609"/>
                              <a:gd name="connsiteX1" fmla="*/ 157 w 15211"/>
                              <a:gd name="connsiteY1" fmla="*/ 3398 h 6609"/>
                              <a:gd name="connsiteX2" fmla="*/ 790 w 15211"/>
                              <a:gd name="connsiteY2" fmla="*/ 7834 h 6609"/>
                              <a:gd name="connsiteX3" fmla="*/ 15368 w 15211"/>
                              <a:gd name="connsiteY3" fmla="*/ 5661 h 6609"/>
                            </a:gdLst>
                            <a:ahLst/>
                            <a:cxnLst>
                              <a:cxn ang="0">
                                <a:pos x="connsiteX0" y="connsiteY0"/>
                              </a:cxn>
                              <a:cxn ang="0">
                                <a:pos x="connsiteX1" y="connsiteY1"/>
                              </a:cxn>
                              <a:cxn ang="0">
                                <a:pos x="connsiteX2" y="connsiteY2"/>
                              </a:cxn>
                              <a:cxn ang="0">
                                <a:pos x="connsiteX3" y="connsiteY3"/>
                              </a:cxn>
                            </a:cxnLst>
                            <a:rect l="l" t="t" r="r" b="b"/>
                            <a:pathLst>
                              <a:path w="15211" h="6609">
                                <a:moveTo>
                                  <a:pt x="14734" y="1225"/>
                                </a:moveTo>
                                <a:lnTo>
                                  <a:pt x="157" y="3398"/>
                                </a:lnTo>
                                <a:lnTo>
                                  <a:pt x="790" y="7834"/>
                                </a:lnTo>
                                <a:lnTo>
                                  <a:pt x="15368" y="566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0" name="Freeform: Shape 1870"/>
                        <wps:cNvSpPr/>
                        <wps:spPr>
                          <a:xfrm>
                            <a:off x="295271" y="2100291"/>
                            <a:ext cx="20371" cy="45089"/>
                          </a:xfrm>
                          <a:custGeom>
                            <a:avLst/>
                            <a:gdLst>
                              <a:gd name="connsiteX0" fmla="*/ 10399 w 20371"/>
                              <a:gd name="connsiteY0" fmla="*/ 14804 h 45089"/>
                              <a:gd name="connsiteX1" fmla="*/ 15198 w 20371"/>
                              <a:gd name="connsiteY1" fmla="*/ 46312 h 45089"/>
                              <a:gd name="connsiteX2" fmla="*/ 20540 w 20371"/>
                              <a:gd name="connsiteY2" fmla="*/ 45497 h 45089"/>
                              <a:gd name="connsiteX3" fmla="*/ 13749 w 20371"/>
                              <a:gd name="connsiteY3" fmla="*/ 1223 h 45089"/>
                              <a:gd name="connsiteX4" fmla="*/ 10309 w 20371"/>
                              <a:gd name="connsiteY4" fmla="*/ 1766 h 45089"/>
                              <a:gd name="connsiteX5" fmla="*/ 168 w 20371"/>
                              <a:gd name="connsiteY5" fmla="*/ 12360 h 45089"/>
                              <a:gd name="connsiteX6" fmla="*/ 802 w 20371"/>
                              <a:gd name="connsiteY6" fmla="*/ 16253 h 450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0371" h="45089">
                                <a:moveTo>
                                  <a:pt x="10399" y="14804"/>
                                </a:moveTo>
                                <a:lnTo>
                                  <a:pt x="15198" y="46312"/>
                                </a:lnTo>
                                <a:lnTo>
                                  <a:pt x="20540" y="45497"/>
                                </a:lnTo>
                                <a:lnTo>
                                  <a:pt x="13749" y="1223"/>
                                </a:lnTo>
                                <a:lnTo>
                                  <a:pt x="10309" y="1766"/>
                                </a:lnTo>
                                <a:cubicBezTo>
                                  <a:pt x="9403" y="8829"/>
                                  <a:pt x="8317" y="10005"/>
                                  <a:pt x="168" y="12360"/>
                                </a:cubicBezTo>
                                <a:lnTo>
                                  <a:pt x="802" y="1625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1" name="Freeform: Shape 1871"/>
                        <wps:cNvSpPr/>
                        <wps:spPr>
                          <a:xfrm>
                            <a:off x="326890" y="2095507"/>
                            <a:ext cx="32555" cy="46775"/>
                          </a:xfrm>
                          <a:custGeom>
                            <a:avLst/>
                            <a:gdLst>
                              <a:gd name="connsiteX0" fmla="*/ 31928 w 32555"/>
                              <a:gd name="connsiteY0" fmla="*/ 38308 h 46775"/>
                              <a:gd name="connsiteX1" fmla="*/ 9111 w 32555"/>
                              <a:gd name="connsiteY1" fmla="*/ 41748 h 46775"/>
                              <a:gd name="connsiteX2" fmla="*/ 15539 w 32555"/>
                              <a:gd name="connsiteY2" fmla="*/ 31336 h 46775"/>
                              <a:gd name="connsiteX3" fmla="*/ 21153 w 32555"/>
                              <a:gd name="connsiteY3" fmla="*/ 26990 h 46775"/>
                              <a:gd name="connsiteX4" fmla="*/ 28306 w 32555"/>
                              <a:gd name="connsiteY4" fmla="*/ 12232 h 46775"/>
                              <a:gd name="connsiteX5" fmla="*/ 22783 w 32555"/>
                              <a:gd name="connsiteY5" fmla="*/ 3359 h 46775"/>
                              <a:gd name="connsiteX6" fmla="*/ 12370 w 32555"/>
                              <a:gd name="connsiteY6" fmla="*/ 1458 h 46775"/>
                              <a:gd name="connsiteX7" fmla="*/ 1234 w 32555"/>
                              <a:gd name="connsiteY7" fmla="*/ 9063 h 46775"/>
                              <a:gd name="connsiteX8" fmla="*/ 419 w 32555"/>
                              <a:gd name="connsiteY8" fmla="*/ 18932 h 46775"/>
                              <a:gd name="connsiteX9" fmla="*/ 5761 w 32555"/>
                              <a:gd name="connsiteY9" fmla="*/ 18117 h 46775"/>
                              <a:gd name="connsiteX10" fmla="*/ 6214 w 32555"/>
                              <a:gd name="connsiteY10" fmla="*/ 11689 h 46775"/>
                              <a:gd name="connsiteX11" fmla="*/ 12914 w 32555"/>
                              <a:gd name="connsiteY11" fmla="*/ 6166 h 46775"/>
                              <a:gd name="connsiteX12" fmla="*/ 22783 w 32555"/>
                              <a:gd name="connsiteY12" fmla="*/ 13228 h 46775"/>
                              <a:gd name="connsiteX13" fmla="*/ 18165 w 32555"/>
                              <a:gd name="connsiteY13" fmla="*/ 23007 h 46775"/>
                              <a:gd name="connsiteX14" fmla="*/ 13095 w 32555"/>
                              <a:gd name="connsiteY14" fmla="*/ 27081 h 46775"/>
                              <a:gd name="connsiteX15" fmla="*/ 3859 w 32555"/>
                              <a:gd name="connsiteY15" fmla="*/ 47996 h 46775"/>
                              <a:gd name="connsiteX16" fmla="*/ 32743 w 32555"/>
                              <a:gd name="connsiteY16" fmla="*/ 43559 h 46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2555" h="46775">
                                <a:moveTo>
                                  <a:pt x="31928" y="38308"/>
                                </a:moveTo>
                                <a:lnTo>
                                  <a:pt x="9111" y="41748"/>
                                </a:lnTo>
                                <a:cubicBezTo>
                                  <a:pt x="9111" y="37946"/>
                                  <a:pt x="10741" y="35320"/>
                                  <a:pt x="15539" y="31336"/>
                                </a:cubicBezTo>
                                <a:lnTo>
                                  <a:pt x="21153" y="26990"/>
                                </a:lnTo>
                                <a:cubicBezTo>
                                  <a:pt x="26676" y="22644"/>
                                  <a:pt x="29121" y="17665"/>
                                  <a:pt x="28306" y="12232"/>
                                </a:cubicBezTo>
                                <a:cubicBezTo>
                                  <a:pt x="27763" y="8520"/>
                                  <a:pt x="25680" y="5351"/>
                                  <a:pt x="22783" y="3359"/>
                                </a:cubicBezTo>
                                <a:cubicBezTo>
                                  <a:pt x="19885" y="1458"/>
                                  <a:pt x="16445" y="824"/>
                                  <a:pt x="12370" y="1458"/>
                                </a:cubicBezTo>
                                <a:cubicBezTo>
                                  <a:pt x="6847" y="2273"/>
                                  <a:pt x="3135" y="4808"/>
                                  <a:pt x="1234" y="9063"/>
                                </a:cubicBezTo>
                                <a:cubicBezTo>
                                  <a:pt x="147" y="11689"/>
                                  <a:pt x="-34" y="14496"/>
                                  <a:pt x="419" y="18932"/>
                                </a:cubicBezTo>
                                <a:lnTo>
                                  <a:pt x="5761" y="18117"/>
                                </a:lnTo>
                                <a:cubicBezTo>
                                  <a:pt x="5489" y="15129"/>
                                  <a:pt x="5670" y="13228"/>
                                  <a:pt x="6214" y="11689"/>
                                </a:cubicBezTo>
                                <a:cubicBezTo>
                                  <a:pt x="7119" y="8792"/>
                                  <a:pt x="9654" y="6619"/>
                                  <a:pt x="12914" y="6166"/>
                                </a:cubicBezTo>
                                <a:cubicBezTo>
                                  <a:pt x="17803" y="5442"/>
                                  <a:pt x="22059" y="8520"/>
                                  <a:pt x="22783" y="13228"/>
                                </a:cubicBezTo>
                                <a:cubicBezTo>
                                  <a:pt x="23326" y="16850"/>
                                  <a:pt x="21787" y="20109"/>
                                  <a:pt x="18165" y="23007"/>
                                </a:cubicBezTo>
                                <a:lnTo>
                                  <a:pt x="13095" y="27081"/>
                                </a:lnTo>
                                <a:cubicBezTo>
                                  <a:pt x="4855" y="33690"/>
                                  <a:pt x="2954" y="38217"/>
                                  <a:pt x="3859" y="47996"/>
                                </a:cubicBezTo>
                                <a:lnTo>
                                  <a:pt x="32743" y="435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2" name="Freeform: Shape 1872"/>
                        <wps:cNvSpPr/>
                        <wps:spPr>
                          <a:xfrm>
                            <a:off x="358701" y="2089189"/>
                            <a:ext cx="29788" cy="46990"/>
                          </a:xfrm>
                          <a:custGeom>
                            <a:avLst/>
                            <a:gdLst>
                              <a:gd name="connsiteX0" fmla="*/ 29271 w 29788"/>
                              <a:gd name="connsiteY0" fmla="*/ 1217 h 46990"/>
                              <a:gd name="connsiteX1" fmla="*/ 207 w 29788"/>
                              <a:gd name="connsiteY1" fmla="*/ 5654 h 46990"/>
                              <a:gd name="connsiteX2" fmla="*/ 1022 w 29788"/>
                              <a:gd name="connsiteY2" fmla="*/ 10996 h 46990"/>
                              <a:gd name="connsiteX3" fmla="*/ 24472 w 29788"/>
                              <a:gd name="connsiteY3" fmla="*/ 7465 h 46990"/>
                              <a:gd name="connsiteX4" fmla="*/ 12430 w 29788"/>
                              <a:gd name="connsiteY4" fmla="*/ 48208 h 46990"/>
                              <a:gd name="connsiteX5" fmla="*/ 18225 w 29788"/>
                              <a:gd name="connsiteY5" fmla="*/ 47302 h 46990"/>
                              <a:gd name="connsiteX6" fmla="*/ 29995 w 29788"/>
                              <a:gd name="connsiteY6" fmla="*/ 5744 h 469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9788" h="46990">
                                <a:moveTo>
                                  <a:pt x="29271" y="1217"/>
                                </a:moveTo>
                                <a:lnTo>
                                  <a:pt x="207" y="5654"/>
                                </a:lnTo>
                                <a:lnTo>
                                  <a:pt x="1022" y="10996"/>
                                </a:lnTo>
                                <a:lnTo>
                                  <a:pt x="24472" y="7465"/>
                                </a:lnTo>
                                <a:cubicBezTo>
                                  <a:pt x="16414" y="23671"/>
                                  <a:pt x="13607" y="33450"/>
                                  <a:pt x="12430" y="48208"/>
                                </a:cubicBezTo>
                                <a:lnTo>
                                  <a:pt x="18225" y="47302"/>
                                </a:lnTo>
                                <a:cubicBezTo>
                                  <a:pt x="18496" y="33087"/>
                                  <a:pt x="22028" y="20231"/>
                                  <a:pt x="29995" y="574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3" name="Freeform: Shape 1873"/>
                        <wps:cNvSpPr/>
                        <wps:spPr>
                          <a:xfrm>
                            <a:off x="396438" y="2110537"/>
                            <a:ext cx="15211" cy="6609"/>
                          </a:xfrm>
                          <a:custGeom>
                            <a:avLst/>
                            <a:gdLst>
                              <a:gd name="connsiteX0" fmla="*/ 14804 w 15211"/>
                              <a:gd name="connsiteY0" fmla="*/ 1214 h 6609"/>
                              <a:gd name="connsiteX1" fmla="*/ 226 w 15211"/>
                              <a:gd name="connsiteY1" fmla="*/ 3387 h 6609"/>
                              <a:gd name="connsiteX2" fmla="*/ 860 w 15211"/>
                              <a:gd name="connsiteY2" fmla="*/ 7824 h 6609"/>
                              <a:gd name="connsiteX3" fmla="*/ 15437 w 15211"/>
                              <a:gd name="connsiteY3" fmla="*/ 5651 h 6609"/>
                            </a:gdLst>
                            <a:ahLst/>
                            <a:cxnLst>
                              <a:cxn ang="0">
                                <a:pos x="connsiteX0" y="connsiteY0"/>
                              </a:cxn>
                              <a:cxn ang="0">
                                <a:pos x="connsiteX1" y="connsiteY1"/>
                              </a:cxn>
                              <a:cxn ang="0">
                                <a:pos x="connsiteX2" y="connsiteY2"/>
                              </a:cxn>
                              <a:cxn ang="0">
                                <a:pos x="connsiteX3" y="connsiteY3"/>
                              </a:cxn>
                            </a:cxnLst>
                            <a:rect l="l" t="t" r="r" b="b"/>
                            <a:pathLst>
                              <a:path w="15211" h="6609">
                                <a:moveTo>
                                  <a:pt x="14804" y="1214"/>
                                </a:moveTo>
                                <a:lnTo>
                                  <a:pt x="226" y="3387"/>
                                </a:lnTo>
                                <a:lnTo>
                                  <a:pt x="860" y="7824"/>
                                </a:lnTo>
                                <a:lnTo>
                                  <a:pt x="15437" y="56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4" name="Freeform: Shape 1874"/>
                        <wps:cNvSpPr/>
                        <wps:spPr>
                          <a:xfrm>
                            <a:off x="414978" y="2082113"/>
                            <a:ext cx="31191" cy="46301"/>
                          </a:xfrm>
                          <a:custGeom>
                            <a:avLst/>
                            <a:gdLst>
                              <a:gd name="connsiteX0" fmla="*/ 12579 w 31191"/>
                              <a:gd name="connsiteY0" fmla="*/ 25804 h 46301"/>
                              <a:gd name="connsiteX1" fmla="*/ 13304 w 31191"/>
                              <a:gd name="connsiteY1" fmla="*/ 25714 h 46301"/>
                              <a:gd name="connsiteX2" fmla="*/ 15567 w 31191"/>
                              <a:gd name="connsiteY2" fmla="*/ 25351 h 46301"/>
                              <a:gd name="connsiteX3" fmla="*/ 25798 w 31191"/>
                              <a:gd name="connsiteY3" fmla="*/ 32142 h 46301"/>
                              <a:gd name="connsiteX4" fmla="*/ 18193 w 31191"/>
                              <a:gd name="connsiteY4" fmla="*/ 42283 h 46301"/>
                              <a:gd name="connsiteX5" fmla="*/ 7509 w 31191"/>
                              <a:gd name="connsiteY5" fmla="*/ 34315 h 46301"/>
                              <a:gd name="connsiteX6" fmla="*/ 2167 w 31191"/>
                              <a:gd name="connsiteY6" fmla="*/ 35130 h 46301"/>
                              <a:gd name="connsiteX7" fmla="*/ 5336 w 31191"/>
                              <a:gd name="connsiteY7" fmla="*/ 42735 h 46301"/>
                              <a:gd name="connsiteX8" fmla="*/ 18646 w 31191"/>
                              <a:gd name="connsiteY8" fmla="*/ 47262 h 46301"/>
                              <a:gd name="connsiteX9" fmla="*/ 31231 w 31191"/>
                              <a:gd name="connsiteY9" fmla="*/ 31237 h 46301"/>
                              <a:gd name="connsiteX10" fmla="*/ 22267 w 31191"/>
                              <a:gd name="connsiteY10" fmla="*/ 21730 h 46301"/>
                              <a:gd name="connsiteX11" fmla="*/ 26975 w 31191"/>
                              <a:gd name="connsiteY11" fmla="*/ 11680 h 46301"/>
                              <a:gd name="connsiteX12" fmla="*/ 11855 w 31191"/>
                              <a:gd name="connsiteY12" fmla="*/ 1449 h 46301"/>
                              <a:gd name="connsiteX13" fmla="*/ 447 w 31191"/>
                              <a:gd name="connsiteY13" fmla="*/ 17837 h 46301"/>
                              <a:gd name="connsiteX14" fmla="*/ 5789 w 31191"/>
                              <a:gd name="connsiteY14" fmla="*/ 17022 h 46301"/>
                              <a:gd name="connsiteX15" fmla="*/ 5970 w 31191"/>
                              <a:gd name="connsiteY15" fmla="*/ 11318 h 46301"/>
                              <a:gd name="connsiteX16" fmla="*/ 12670 w 31191"/>
                              <a:gd name="connsiteY16" fmla="*/ 6157 h 46301"/>
                              <a:gd name="connsiteX17" fmla="*/ 21452 w 31191"/>
                              <a:gd name="connsiteY17" fmla="*/ 12676 h 46301"/>
                              <a:gd name="connsiteX18" fmla="*/ 18827 w 31191"/>
                              <a:gd name="connsiteY18" fmla="*/ 19195 h 46301"/>
                              <a:gd name="connsiteX19" fmla="*/ 11855 w 31191"/>
                              <a:gd name="connsiteY19" fmla="*/ 21277 h 463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1191" h="46301">
                                <a:moveTo>
                                  <a:pt x="12579" y="25804"/>
                                </a:moveTo>
                                <a:lnTo>
                                  <a:pt x="13304" y="25714"/>
                                </a:lnTo>
                                <a:lnTo>
                                  <a:pt x="15567" y="25351"/>
                                </a:lnTo>
                                <a:cubicBezTo>
                                  <a:pt x="21452" y="24446"/>
                                  <a:pt x="24983" y="26710"/>
                                  <a:pt x="25798" y="32142"/>
                                </a:cubicBezTo>
                                <a:cubicBezTo>
                                  <a:pt x="26704" y="37665"/>
                                  <a:pt x="23716" y="41468"/>
                                  <a:pt x="18193" y="42283"/>
                                </a:cubicBezTo>
                                <a:cubicBezTo>
                                  <a:pt x="12217" y="43188"/>
                                  <a:pt x="8867" y="40743"/>
                                  <a:pt x="7509" y="34315"/>
                                </a:cubicBezTo>
                                <a:lnTo>
                                  <a:pt x="2167" y="35130"/>
                                </a:lnTo>
                                <a:cubicBezTo>
                                  <a:pt x="2982" y="38570"/>
                                  <a:pt x="3887" y="40834"/>
                                  <a:pt x="5336" y="42735"/>
                                </a:cubicBezTo>
                                <a:cubicBezTo>
                                  <a:pt x="8143" y="46628"/>
                                  <a:pt x="12760" y="48168"/>
                                  <a:pt x="18646" y="47262"/>
                                </a:cubicBezTo>
                                <a:cubicBezTo>
                                  <a:pt x="27609" y="45814"/>
                                  <a:pt x="32499" y="39657"/>
                                  <a:pt x="31231" y="31237"/>
                                </a:cubicBezTo>
                                <a:cubicBezTo>
                                  <a:pt x="30416" y="25533"/>
                                  <a:pt x="27790" y="22816"/>
                                  <a:pt x="22267" y="21730"/>
                                </a:cubicBezTo>
                                <a:cubicBezTo>
                                  <a:pt x="26070" y="19466"/>
                                  <a:pt x="27700" y="16207"/>
                                  <a:pt x="26975" y="11680"/>
                                </a:cubicBezTo>
                                <a:cubicBezTo>
                                  <a:pt x="25798" y="4074"/>
                                  <a:pt x="20094" y="181"/>
                                  <a:pt x="11855" y="1449"/>
                                </a:cubicBezTo>
                                <a:cubicBezTo>
                                  <a:pt x="3072" y="2807"/>
                                  <a:pt x="-731" y="8420"/>
                                  <a:pt x="447" y="17837"/>
                                </a:cubicBezTo>
                                <a:lnTo>
                                  <a:pt x="5789" y="17022"/>
                                </a:lnTo>
                                <a:cubicBezTo>
                                  <a:pt x="5517" y="14305"/>
                                  <a:pt x="5517" y="12766"/>
                                  <a:pt x="5970" y="11318"/>
                                </a:cubicBezTo>
                                <a:cubicBezTo>
                                  <a:pt x="6875" y="8601"/>
                                  <a:pt x="9229" y="6700"/>
                                  <a:pt x="12670" y="6157"/>
                                </a:cubicBezTo>
                                <a:cubicBezTo>
                                  <a:pt x="17378" y="5433"/>
                                  <a:pt x="20728" y="7877"/>
                                  <a:pt x="21452" y="12676"/>
                                </a:cubicBezTo>
                                <a:cubicBezTo>
                                  <a:pt x="21996" y="15845"/>
                                  <a:pt x="21181" y="17837"/>
                                  <a:pt x="18827" y="19195"/>
                                </a:cubicBezTo>
                                <a:cubicBezTo>
                                  <a:pt x="17559" y="20100"/>
                                  <a:pt x="15658" y="20643"/>
                                  <a:pt x="11855" y="2127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5" name="Freeform: Shape 1875"/>
                        <wps:cNvSpPr/>
                        <wps:spPr>
                          <a:xfrm>
                            <a:off x="449392" y="2087939"/>
                            <a:ext cx="31543" cy="48788"/>
                          </a:xfrm>
                          <a:custGeom>
                            <a:avLst/>
                            <a:gdLst>
                              <a:gd name="connsiteX0" fmla="*/ 7138 w 31543"/>
                              <a:gd name="connsiteY0" fmla="*/ 49998 h 48788"/>
                              <a:gd name="connsiteX1" fmla="*/ 12209 w 31543"/>
                              <a:gd name="connsiteY1" fmla="*/ 49273 h 48788"/>
                              <a:gd name="connsiteX2" fmla="*/ 9674 w 31543"/>
                              <a:gd name="connsiteY2" fmla="*/ 32523 h 48788"/>
                              <a:gd name="connsiteX3" fmla="*/ 20358 w 31543"/>
                              <a:gd name="connsiteY3" fmla="*/ 35873 h 48788"/>
                              <a:gd name="connsiteX4" fmla="*/ 31494 w 31543"/>
                              <a:gd name="connsiteY4" fmla="*/ 16860 h 48788"/>
                              <a:gd name="connsiteX5" fmla="*/ 15016 w 31543"/>
                              <a:gd name="connsiteY5" fmla="*/ 1378 h 48788"/>
                              <a:gd name="connsiteX6" fmla="*/ 5690 w 31543"/>
                              <a:gd name="connsiteY6" fmla="*/ 8711 h 48788"/>
                              <a:gd name="connsiteX7" fmla="*/ 4965 w 31543"/>
                              <a:gd name="connsiteY7" fmla="*/ 3913 h 48788"/>
                              <a:gd name="connsiteX8" fmla="*/ 257 w 31543"/>
                              <a:gd name="connsiteY8" fmla="*/ 4637 h 48788"/>
                              <a:gd name="connsiteX9" fmla="*/ 14835 w 31543"/>
                              <a:gd name="connsiteY9" fmla="*/ 6448 h 48788"/>
                              <a:gd name="connsiteX10" fmla="*/ 26152 w 31543"/>
                              <a:gd name="connsiteY10" fmla="*/ 17584 h 48788"/>
                              <a:gd name="connsiteX11" fmla="*/ 18637 w 31543"/>
                              <a:gd name="connsiteY11" fmla="*/ 31165 h 48788"/>
                              <a:gd name="connsiteX12" fmla="*/ 7772 w 31543"/>
                              <a:gd name="connsiteY12" fmla="*/ 20210 h 48788"/>
                              <a:gd name="connsiteX13" fmla="*/ 14835 w 31543"/>
                              <a:gd name="connsiteY13" fmla="*/ 6448 h 48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1543" h="48788">
                                <a:moveTo>
                                  <a:pt x="7138" y="49998"/>
                                </a:moveTo>
                                <a:lnTo>
                                  <a:pt x="12209" y="49273"/>
                                </a:lnTo>
                                <a:lnTo>
                                  <a:pt x="9674" y="32523"/>
                                </a:lnTo>
                                <a:cubicBezTo>
                                  <a:pt x="12933" y="35421"/>
                                  <a:pt x="16102" y="36507"/>
                                  <a:pt x="20358" y="35873"/>
                                </a:cubicBezTo>
                                <a:cubicBezTo>
                                  <a:pt x="28687" y="34606"/>
                                  <a:pt x="33033" y="27091"/>
                                  <a:pt x="31494" y="16860"/>
                                </a:cubicBezTo>
                                <a:cubicBezTo>
                                  <a:pt x="29865" y="6086"/>
                                  <a:pt x="23527" y="110"/>
                                  <a:pt x="15016" y="1378"/>
                                </a:cubicBezTo>
                                <a:cubicBezTo>
                                  <a:pt x="10579" y="2102"/>
                                  <a:pt x="7501" y="4637"/>
                                  <a:pt x="5690" y="8711"/>
                                </a:cubicBezTo>
                                <a:lnTo>
                                  <a:pt x="4965" y="3913"/>
                                </a:lnTo>
                                <a:lnTo>
                                  <a:pt x="257" y="4637"/>
                                </a:lnTo>
                                <a:close/>
                                <a:moveTo>
                                  <a:pt x="14835" y="6448"/>
                                </a:moveTo>
                                <a:cubicBezTo>
                                  <a:pt x="20448" y="5542"/>
                                  <a:pt x="24975" y="9888"/>
                                  <a:pt x="26152" y="17584"/>
                                </a:cubicBezTo>
                                <a:cubicBezTo>
                                  <a:pt x="27239" y="24828"/>
                                  <a:pt x="24251" y="30260"/>
                                  <a:pt x="18637" y="31165"/>
                                </a:cubicBezTo>
                                <a:cubicBezTo>
                                  <a:pt x="13114" y="31980"/>
                                  <a:pt x="8949" y="27725"/>
                                  <a:pt x="7772" y="20210"/>
                                </a:cubicBezTo>
                                <a:cubicBezTo>
                                  <a:pt x="6686" y="12605"/>
                                  <a:pt x="9311" y="7263"/>
                                  <a:pt x="14835" y="644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6" name="Freeform: Shape 1876"/>
                        <wps:cNvSpPr/>
                        <wps:spPr>
                          <a:xfrm>
                            <a:off x="158198" y="2078386"/>
                            <a:ext cx="46357" cy="37324"/>
                          </a:xfrm>
                          <a:custGeom>
                            <a:avLst/>
                            <a:gdLst>
                              <a:gd name="connsiteX0" fmla="*/ 90 w 46357"/>
                              <a:gd name="connsiteY0" fmla="*/ 6387 h 37324"/>
                              <a:gd name="connsiteX1" fmla="*/ 3984 w 46357"/>
                              <a:gd name="connsiteY1" fmla="*/ 38529 h 37324"/>
                              <a:gd name="connsiteX2" fmla="*/ 9054 w 46357"/>
                              <a:gd name="connsiteY2" fmla="*/ 37895 h 37324"/>
                              <a:gd name="connsiteX3" fmla="*/ 6609 w 46357"/>
                              <a:gd name="connsiteY3" fmla="*/ 17705 h 37324"/>
                              <a:gd name="connsiteX4" fmla="*/ 13128 w 46357"/>
                              <a:gd name="connsiteY4" fmla="*/ 8289 h 37324"/>
                              <a:gd name="connsiteX5" fmla="*/ 19919 w 46357"/>
                              <a:gd name="connsiteY5" fmla="*/ 14083 h 37324"/>
                              <a:gd name="connsiteX6" fmla="*/ 22635 w 46357"/>
                              <a:gd name="connsiteY6" fmla="*/ 36266 h 37324"/>
                              <a:gd name="connsiteX7" fmla="*/ 27796 w 46357"/>
                              <a:gd name="connsiteY7" fmla="*/ 35632 h 37324"/>
                              <a:gd name="connsiteX8" fmla="*/ 25352 w 46357"/>
                              <a:gd name="connsiteY8" fmla="*/ 15441 h 37324"/>
                              <a:gd name="connsiteX9" fmla="*/ 31780 w 46357"/>
                              <a:gd name="connsiteY9" fmla="*/ 6025 h 37324"/>
                              <a:gd name="connsiteX10" fmla="*/ 38661 w 46357"/>
                              <a:gd name="connsiteY10" fmla="*/ 11820 h 37324"/>
                              <a:gd name="connsiteX11" fmla="*/ 41378 w 46357"/>
                              <a:gd name="connsiteY11" fmla="*/ 34002 h 37324"/>
                              <a:gd name="connsiteX12" fmla="*/ 46448 w 46357"/>
                              <a:gd name="connsiteY12" fmla="*/ 33368 h 37324"/>
                              <a:gd name="connsiteX13" fmla="*/ 43460 w 46357"/>
                              <a:gd name="connsiteY13" fmla="*/ 9194 h 37324"/>
                              <a:gd name="connsiteX14" fmla="*/ 33048 w 46357"/>
                              <a:gd name="connsiteY14" fmla="*/ 1317 h 37324"/>
                              <a:gd name="connsiteX15" fmla="*/ 23812 w 46357"/>
                              <a:gd name="connsiteY15" fmla="*/ 7474 h 37324"/>
                              <a:gd name="connsiteX16" fmla="*/ 14486 w 46357"/>
                              <a:gd name="connsiteY16" fmla="*/ 3581 h 37324"/>
                              <a:gd name="connsiteX17" fmla="*/ 5342 w 46357"/>
                              <a:gd name="connsiteY17" fmla="*/ 10281 h 37324"/>
                              <a:gd name="connsiteX18" fmla="*/ 4798 w 46357"/>
                              <a:gd name="connsiteY18" fmla="*/ 5844 h 373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357" h="37324">
                                <a:moveTo>
                                  <a:pt x="90" y="6387"/>
                                </a:moveTo>
                                <a:lnTo>
                                  <a:pt x="3984" y="38529"/>
                                </a:lnTo>
                                <a:lnTo>
                                  <a:pt x="9054" y="37895"/>
                                </a:lnTo>
                                <a:lnTo>
                                  <a:pt x="6609" y="17705"/>
                                </a:lnTo>
                                <a:cubicBezTo>
                                  <a:pt x="5976" y="12997"/>
                                  <a:pt x="8963" y="8832"/>
                                  <a:pt x="13128" y="8289"/>
                                </a:cubicBezTo>
                                <a:cubicBezTo>
                                  <a:pt x="16931" y="7836"/>
                                  <a:pt x="19376" y="9919"/>
                                  <a:pt x="19919" y="14083"/>
                                </a:cubicBezTo>
                                <a:lnTo>
                                  <a:pt x="22635" y="36266"/>
                                </a:lnTo>
                                <a:lnTo>
                                  <a:pt x="27796" y="35632"/>
                                </a:lnTo>
                                <a:lnTo>
                                  <a:pt x="25352" y="15441"/>
                                </a:lnTo>
                                <a:cubicBezTo>
                                  <a:pt x="24718" y="10733"/>
                                  <a:pt x="27615" y="6478"/>
                                  <a:pt x="31780" y="6025"/>
                                </a:cubicBezTo>
                                <a:cubicBezTo>
                                  <a:pt x="35583" y="5573"/>
                                  <a:pt x="38209" y="7746"/>
                                  <a:pt x="38661" y="11820"/>
                                </a:cubicBezTo>
                                <a:lnTo>
                                  <a:pt x="41378" y="34002"/>
                                </a:lnTo>
                                <a:lnTo>
                                  <a:pt x="46448" y="33368"/>
                                </a:lnTo>
                                <a:lnTo>
                                  <a:pt x="43460" y="9194"/>
                                </a:lnTo>
                                <a:cubicBezTo>
                                  <a:pt x="42826" y="3400"/>
                                  <a:pt x="39023" y="593"/>
                                  <a:pt x="33048" y="1317"/>
                                </a:cubicBezTo>
                                <a:cubicBezTo>
                                  <a:pt x="28702" y="1860"/>
                                  <a:pt x="26348" y="3581"/>
                                  <a:pt x="23812" y="7474"/>
                                </a:cubicBezTo>
                                <a:cubicBezTo>
                                  <a:pt x="21458" y="4305"/>
                                  <a:pt x="18651" y="3128"/>
                                  <a:pt x="14486" y="3581"/>
                                </a:cubicBezTo>
                                <a:cubicBezTo>
                                  <a:pt x="10231" y="4124"/>
                                  <a:pt x="7515" y="6116"/>
                                  <a:pt x="5342" y="10281"/>
                                </a:cubicBezTo>
                                <a:lnTo>
                                  <a:pt x="4798" y="584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7" name="Freeform: Shape 1877"/>
                        <wps:cNvSpPr/>
                        <wps:spPr>
                          <a:xfrm>
                            <a:off x="207481" y="2064080"/>
                            <a:ext cx="10684" cy="45360"/>
                          </a:xfrm>
                          <a:custGeom>
                            <a:avLst/>
                            <a:gdLst>
                              <a:gd name="connsiteX0" fmla="*/ 6910 w 10684"/>
                              <a:gd name="connsiteY0" fmla="*/ 13877 h 45360"/>
                              <a:gd name="connsiteX1" fmla="*/ 1840 w 10684"/>
                              <a:gd name="connsiteY1" fmla="*/ 14421 h 45360"/>
                              <a:gd name="connsiteX2" fmla="*/ 5733 w 10684"/>
                              <a:gd name="connsiteY2" fmla="*/ 46562 h 45360"/>
                              <a:gd name="connsiteX3" fmla="*/ 10803 w 10684"/>
                              <a:gd name="connsiteY3" fmla="*/ 46019 h 45360"/>
                              <a:gd name="connsiteX4" fmla="*/ 5280 w 10684"/>
                              <a:gd name="connsiteY4" fmla="*/ 1202 h 45360"/>
                              <a:gd name="connsiteX5" fmla="*/ 119 w 10684"/>
                              <a:gd name="connsiteY5" fmla="*/ 1836 h 45360"/>
                              <a:gd name="connsiteX6" fmla="*/ 934 w 10684"/>
                              <a:gd name="connsiteY6" fmla="*/ 8264 h 45360"/>
                              <a:gd name="connsiteX7" fmla="*/ 6095 w 10684"/>
                              <a:gd name="connsiteY7" fmla="*/ 7630 h 453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0684" h="45360">
                                <a:moveTo>
                                  <a:pt x="6910" y="13877"/>
                                </a:moveTo>
                                <a:lnTo>
                                  <a:pt x="1840" y="14421"/>
                                </a:lnTo>
                                <a:lnTo>
                                  <a:pt x="5733" y="46562"/>
                                </a:lnTo>
                                <a:lnTo>
                                  <a:pt x="10803" y="46019"/>
                                </a:lnTo>
                                <a:close/>
                                <a:moveTo>
                                  <a:pt x="5280" y="1202"/>
                                </a:moveTo>
                                <a:lnTo>
                                  <a:pt x="119" y="1836"/>
                                </a:lnTo>
                                <a:lnTo>
                                  <a:pt x="934" y="8264"/>
                                </a:lnTo>
                                <a:lnTo>
                                  <a:pt x="6095" y="763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8" name="Freeform: Shape 1878"/>
                        <wps:cNvSpPr/>
                        <wps:spPr>
                          <a:xfrm>
                            <a:off x="222839" y="2060071"/>
                            <a:ext cx="41468" cy="47538"/>
                          </a:xfrm>
                          <a:custGeom>
                            <a:avLst/>
                            <a:gdLst>
                              <a:gd name="connsiteX0" fmla="*/ 8910 w 41468"/>
                              <a:gd name="connsiteY0" fmla="*/ 28820 h 47538"/>
                              <a:gd name="connsiteX1" fmla="*/ 23668 w 41468"/>
                              <a:gd name="connsiteY1" fmla="*/ 27009 h 47538"/>
                              <a:gd name="connsiteX2" fmla="*/ 31998 w 41468"/>
                              <a:gd name="connsiteY2" fmla="*/ 34071 h 47538"/>
                              <a:gd name="connsiteX3" fmla="*/ 32451 w 41468"/>
                              <a:gd name="connsiteY3" fmla="*/ 38146 h 47538"/>
                              <a:gd name="connsiteX4" fmla="*/ 34624 w 41468"/>
                              <a:gd name="connsiteY4" fmla="*/ 45208 h 47538"/>
                              <a:gd name="connsiteX5" fmla="*/ 41596 w 41468"/>
                              <a:gd name="connsiteY5" fmla="*/ 44393 h 47538"/>
                              <a:gd name="connsiteX6" fmla="*/ 41415 w 41468"/>
                              <a:gd name="connsiteY6" fmla="*/ 42944 h 47538"/>
                              <a:gd name="connsiteX7" fmla="*/ 37612 w 41468"/>
                              <a:gd name="connsiteY7" fmla="*/ 34252 h 47538"/>
                              <a:gd name="connsiteX8" fmla="*/ 30097 w 41468"/>
                              <a:gd name="connsiteY8" fmla="*/ 23297 h 47538"/>
                              <a:gd name="connsiteX9" fmla="*/ 35891 w 41468"/>
                              <a:gd name="connsiteY9" fmla="*/ 11798 h 47538"/>
                              <a:gd name="connsiteX10" fmla="*/ 20680 w 41468"/>
                              <a:gd name="connsiteY10" fmla="*/ 1386 h 47538"/>
                              <a:gd name="connsiteX11" fmla="*/ 127 w 41468"/>
                              <a:gd name="connsiteY11" fmla="*/ 3921 h 47538"/>
                              <a:gd name="connsiteX12" fmla="*/ 5650 w 41468"/>
                              <a:gd name="connsiteY12" fmla="*/ 48739 h 47538"/>
                              <a:gd name="connsiteX13" fmla="*/ 11264 w 41468"/>
                              <a:gd name="connsiteY13" fmla="*/ 48105 h 47538"/>
                              <a:gd name="connsiteX14" fmla="*/ 8276 w 41468"/>
                              <a:gd name="connsiteY14" fmla="*/ 23750 h 47538"/>
                              <a:gd name="connsiteX15" fmla="*/ 6375 w 41468"/>
                              <a:gd name="connsiteY15" fmla="*/ 8267 h 47538"/>
                              <a:gd name="connsiteX16" fmla="*/ 20227 w 41468"/>
                              <a:gd name="connsiteY16" fmla="*/ 6547 h 47538"/>
                              <a:gd name="connsiteX17" fmla="*/ 26928 w 41468"/>
                              <a:gd name="connsiteY17" fmla="*/ 7543 h 47538"/>
                              <a:gd name="connsiteX18" fmla="*/ 30006 w 41468"/>
                              <a:gd name="connsiteY18" fmla="*/ 13247 h 47538"/>
                              <a:gd name="connsiteX19" fmla="*/ 22129 w 41468"/>
                              <a:gd name="connsiteY19" fmla="*/ 22029 h 475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1468" h="47538">
                                <a:moveTo>
                                  <a:pt x="8910" y="28820"/>
                                </a:moveTo>
                                <a:lnTo>
                                  <a:pt x="23668" y="27009"/>
                                </a:lnTo>
                                <a:cubicBezTo>
                                  <a:pt x="28739" y="26375"/>
                                  <a:pt x="31274" y="28548"/>
                                  <a:pt x="31998" y="34071"/>
                                </a:cubicBezTo>
                                <a:lnTo>
                                  <a:pt x="32451" y="38146"/>
                                </a:lnTo>
                                <a:cubicBezTo>
                                  <a:pt x="32813" y="40771"/>
                                  <a:pt x="33537" y="43397"/>
                                  <a:pt x="34624" y="45208"/>
                                </a:cubicBezTo>
                                <a:lnTo>
                                  <a:pt x="41596" y="44393"/>
                                </a:lnTo>
                                <a:lnTo>
                                  <a:pt x="41415" y="42944"/>
                                </a:lnTo>
                                <a:cubicBezTo>
                                  <a:pt x="39060" y="41767"/>
                                  <a:pt x="38517" y="40138"/>
                                  <a:pt x="37612" y="34252"/>
                                </a:cubicBezTo>
                                <a:cubicBezTo>
                                  <a:pt x="36706" y="26828"/>
                                  <a:pt x="35258" y="24836"/>
                                  <a:pt x="30097" y="23297"/>
                                </a:cubicBezTo>
                                <a:cubicBezTo>
                                  <a:pt x="34895" y="20219"/>
                                  <a:pt x="36525" y="16869"/>
                                  <a:pt x="35891" y="11798"/>
                                </a:cubicBezTo>
                                <a:cubicBezTo>
                                  <a:pt x="34895" y="4012"/>
                                  <a:pt x="29553" y="300"/>
                                  <a:pt x="20680" y="1386"/>
                                </a:cubicBezTo>
                                <a:lnTo>
                                  <a:pt x="127" y="3921"/>
                                </a:lnTo>
                                <a:lnTo>
                                  <a:pt x="5650" y="48739"/>
                                </a:lnTo>
                                <a:lnTo>
                                  <a:pt x="11264" y="48105"/>
                                </a:lnTo>
                                <a:close/>
                                <a:moveTo>
                                  <a:pt x="8276" y="23750"/>
                                </a:moveTo>
                                <a:lnTo>
                                  <a:pt x="6375" y="8267"/>
                                </a:lnTo>
                                <a:lnTo>
                                  <a:pt x="20227" y="6547"/>
                                </a:lnTo>
                                <a:cubicBezTo>
                                  <a:pt x="23487" y="6185"/>
                                  <a:pt x="25388" y="6457"/>
                                  <a:pt x="26928" y="7543"/>
                                </a:cubicBezTo>
                                <a:cubicBezTo>
                                  <a:pt x="28557" y="8630"/>
                                  <a:pt x="29644" y="10621"/>
                                  <a:pt x="30006" y="13247"/>
                                </a:cubicBezTo>
                                <a:cubicBezTo>
                                  <a:pt x="30640" y="18498"/>
                                  <a:pt x="28195" y="21305"/>
                                  <a:pt x="22129" y="2202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9" name="Freeform: Shape 1879"/>
                        <wps:cNvSpPr/>
                        <wps:spPr>
                          <a:xfrm>
                            <a:off x="267260" y="2081648"/>
                            <a:ext cx="15211" cy="6156"/>
                          </a:xfrm>
                          <a:custGeom>
                            <a:avLst/>
                            <a:gdLst>
                              <a:gd name="connsiteX0" fmla="*/ 14820 w 15211"/>
                              <a:gd name="connsiteY0" fmla="*/ 1198 h 6156"/>
                              <a:gd name="connsiteX1" fmla="*/ 152 w 15211"/>
                              <a:gd name="connsiteY1" fmla="*/ 3008 h 6156"/>
                              <a:gd name="connsiteX2" fmla="*/ 696 w 15211"/>
                              <a:gd name="connsiteY2" fmla="*/ 7354 h 6156"/>
                              <a:gd name="connsiteX3" fmla="*/ 15363 w 15211"/>
                              <a:gd name="connsiteY3" fmla="*/ 5544 h 6156"/>
                            </a:gdLst>
                            <a:ahLst/>
                            <a:cxnLst>
                              <a:cxn ang="0">
                                <a:pos x="connsiteX0" y="connsiteY0"/>
                              </a:cxn>
                              <a:cxn ang="0">
                                <a:pos x="connsiteX1" y="connsiteY1"/>
                              </a:cxn>
                              <a:cxn ang="0">
                                <a:pos x="connsiteX2" y="connsiteY2"/>
                              </a:cxn>
                              <a:cxn ang="0">
                                <a:pos x="connsiteX3" y="connsiteY3"/>
                              </a:cxn>
                            </a:cxnLst>
                            <a:rect l="l" t="t" r="r" b="b"/>
                            <a:pathLst>
                              <a:path w="15211" h="6156">
                                <a:moveTo>
                                  <a:pt x="14820" y="1198"/>
                                </a:moveTo>
                                <a:lnTo>
                                  <a:pt x="152" y="3008"/>
                                </a:lnTo>
                                <a:lnTo>
                                  <a:pt x="696" y="7354"/>
                                </a:lnTo>
                                <a:lnTo>
                                  <a:pt x="15363" y="554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0" name="Freeform: Shape 1880"/>
                        <wps:cNvSpPr/>
                        <wps:spPr>
                          <a:xfrm>
                            <a:off x="287000" y="2052881"/>
                            <a:ext cx="30874" cy="45089"/>
                          </a:xfrm>
                          <a:custGeom>
                            <a:avLst/>
                            <a:gdLst>
                              <a:gd name="connsiteX0" fmla="*/ 19178 w 30874"/>
                              <a:gd name="connsiteY0" fmla="*/ 35511 h 45089"/>
                              <a:gd name="connsiteX1" fmla="*/ 20536 w 30874"/>
                              <a:gd name="connsiteY1" fmla="*/ 46285 h 45089"/>
                              <a:gd name="connsiteX2" fmla="*/ 25969 w 30874"/>
                              <a:gd name="connsiteY2" fmla="*/ 45652 h 45089"/>
                              <a:gd name="connsiteX3" fmla="*/ 24610 w 30874"/>
                              <a:gd name="connsiteY3" fmla="*/ 34877 h 45089"/>
                              <a:gd name="connsiteX4" fmla="*/ 31039 w 30874"/>
                              <a:gd name="connsiteY4" fmla="*/ 34062 h 45089"/>
                              <a:gd name="connsiteX5" fmla="*/ 30496 w 30874"/>
                              <a:gd name="connsiteY5" fmla="*/ 29173 h 45089"/>
                              <a:gd name="connsiteX6" fmla="*/ 24067 w 30874"/>
                              <a:gd name="connsiteY6" fmla="*/ 29988 h 45089"/>
                              <a:gd name="connsiteX7" fmla="*/ 20536 w 30874"/>
                              <a:gd name="connsiteY7" fmla="*/ 1196 h 45089"/>
                              <a:gd name="connsiteX8" fmla="*/ 16462 w 30874"/>
                              <a:gd name="connsiteY8" fmla="*/ 1649 h 45089"/>
                              <a:gd name="connsiteX9" fmla="*/ 164 w 30874"/>
                              <a:gd name="connsiteY9" fmla="*/ 32070 h 45089"/>
                              <a:gd name="connsiteX10" fmla="*/ 798 w 30874"/>
                              <a:gd name="connsiteY10" fmla="*/ 37775 h 45089"/>
                              <a:gd name="connsiteX11" fmla="*/ 18635 w 30874"/>
                              <a:gd name="connsiteY11" fmla="*/ 30622 h 45089"/>
                              <a:gd name="connsiteX12" fmla="*/ 4963 w 30874"/>
                              <a:gd name="connsiteY12" fmla="*/ 32252 h 45089"/>
                              <a:gd name="connsiteX13" fmla="*/ 16190 w 30874"/>
                              <a:gd name="connsiteY13" fmla="*/ 11065 h 450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0874" h="45089">
                                <a:moveTo>
                                  <a:pt x="19178" y="35511"/>
                                </a:moveTo>
                                <a:lnTo>
                                  <a:pt x="20536" y="46285"/>
                                </a:lnTo>
                                <a:lnTo>
                                  <a:pt x="25969" y="45652"/>
                                </a:lnTo>
                                <a:lnTo>
                                  <a:pt x="24610" y="34877"/>
                                </a:lnTo>
                                <a:lnTo>
                                  <a:pt x="31039" y="34062"/>
                                </a:lnTo>
                                <a:lnTo>
                                  <a:pt x="30496" y="29173"/>
                                </a:lnTo>
                                <a:lnTo>
                                  <a:pt x="24067" y="29988"/>
                                </a:lnTo>
                                <a:lnTo>
                                  <a:pt x="20536" y="1196"/>
                                </a:lnTo>
                                <a:lnTo>
                                  <a:pt x="16462" y="1649"/>
                                </a:lnTo>
                                <a:lnTo>
                                  <a:pt x="164" y="32070"/>
                                </a:lnTo>
                                <a:lnTo>
                                  <a:pt x="798" y="37775"/>
                                </a:lnTo>
                                <a:close/>
                                <a:moveTo>
                                  <a:pt x="18635" y="30622"/>
                                </a:moveTo>
                                <a:lnTo>
                                  <a:pt x="4963" y="32252"/>
                                </a:lnTo>
                                <a:lnTo>
                                  <a:pt x="16190" y="1106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1" name="Freeform: Shape 1881"/>
                        <wps:cNvSpPr/>
                        <wps:spPr>
                          <a:xfrm>
                            <a:off x="320998" y="2049612"/>
                            <a:ext cx="29382" cy="46110"/>
                          </a:xfrm>
                          <a:custGeom>
                            <a:avLst/>
                            <a:gdLst>
                              <a:gd name="connsiteX0" fmla="*/ 12117 w 29382"/>
                              <a:gd name="connsiteY0" fmla="*/ 1279 h 46110"/>
                              <a:gd name="connsiteX1" fmla="*/ 2701 w 29382"/>
                              <a:gd name="connsiteY1" fmla="*/ 7436 h 46110"/>
                              <a:gd name="connsiteX2" fmla="*/ 618 w 29382"/>
                              <a:gd name="connsiteY2" fmla="*/ 25997 h 46110"/>
                              <a:gd name="connsiteX3" fmla="*/ 17731 w 29382"/>
                              <a:gd name="connsiteY3" fmla="*/ 47183 h 46110"/>
                              <a:gd name="connsiteX4" fmla="*/ 29139 w 29382"/>
                              <a:gd name="connsiteY4" fmla="*/ 22919 h 46110"/>
                              <a:gd name="connsiteX5" fmla="*/ 22801 w 29382"/>
                              <a:gd name="connsiteY5" fmla="*/ 4992 h 46110"/>
                              <a:gd name="connsiteX6" fmla="*/ 12117 w 29382"/>
                              <a:gd name="connsiteY6" fmla="*/ 1279 h 46110"/>
                              <a:gd name="connsiteX7" fmla="*/ 12660 w 29382"/>
                              <a:gd name="connsiteY7" fmla="*/ 6078 h 46110"/>
                              <a:gd name="connsiteX8" fmla="*/ 23616 w 29382"/>
                              <a:gd name="connsiteY8" fmla="*/ 23009 h 46110"/>
                              <a:gd name="connsiteX9" fmla="*/ 17097 w 29382"/>
                              <a:gd name="connsiteY9" fmla="*/ 42656 h 46110"/>
                              <a:gd name="connsiteX10" fmla="*/ 6141 w 29382"/>
                              <a:gd name="connsiteY10" fmla="*/ 25363 h 46110"/>
                              <a:gd name="connsiteX11" fmla="*/ 12660 w 29382"/>
                              <a:gd name="connsiteY11" fmla="*/ 6078 h 46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9382" h="46110">
                                <a:moveTo>
                                  <a:pt x="12117" y="1279"/>
                                </a:moveTo>
                                <a:cubicBezTo>
                                  <a:pt x="8043" y="1823"/>
                                  <a:pt x="4511" y="4177"/>
                                  <a:pt x="2701" y="7436"/>
                                </a:cubicBezTo>
                                <a:cubicBezTo>
                                  <a:pt x="347" y="11691"/>
                                  <a:pt x="-378" y="17667"/>
                                  <a:pt x="618" y="25997"/>
                                </a:cubicBezTo>
                                <a:cubicBezTo>
                                  <a:pt x="2429" y="40936"/>
                                  <a:pt x="8314" y="48360"/>
                                  <a:pt x="17731" y="47183"/>
                                </a:cubicBezTo>
                                <a:cubicBezTo>
                                  <a:pt x="26966" y="46097"/>
                                  <a:pt x="30950" y="37496"/>
                                  <a:pt x="29139" y="22919"/>
                                </a:cubicBezTo>
                                <a:cubicBezTo>
                                  <a:pt x="28143" y="14227"/>
                                  <a:pt x="26151" y="8704"/>
                                  <a:pt x="22801" y="4992"/>
                                </a:cubicBezTo>
                                <a:cubicBezTo>
                                  <a:pt x="19994" y="2185"/>
                                  <a:pt x="16191" y="827"/>
                                  <a:pt x="12117" y="1279"/>
                                </a:cubicBezTo>
                                <a:close/>
                                <a:moveTo>
                                  <a:pt x="12660" y="6078"/>
                                </a:moveTo>
                                <a:cubicBezTo>
                                  <a:pt x="18455" y="5354"/>
                                  <a:pt x="22167" y="10967"/>
                                  <a:pt x="23616" y="23009"/>
                                </a:cubicBezTo>
                                <a:cubicBezTo>
                                  <a:pt x="25155" y="35685"/>
                                  <a:pt x="23073" y="41932"/>
                                  <a:pt x="17097" y="42656"/>
                                </a:cubicBezTo>
                                <a:cubicBezTo>
                                  <a:pt x="11302" y="43381"/>
                                  <a:pt x="7680" y="37586"/>
                                  <a:pt x="6141" y="25363"/>
                                </a:cubicBezTo>
                                <a:cubicBezTo>
                                  <a:pt x="4693" y="13140"/>
                                  <a:pt x="6775" y="6802"/>
                                  <a:pt x="12660" y="607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2" name="Freeform: Shape 1882"/>
                        <wps:cNvSpPr/>
                        <wps:spPr>
                          <a:xfrm>
                            <a:off x="354185" y="2045486"/>
                            <a:ext cx="30341" cy="46243"/>
                          </a:xfrm>
                          <a:custGeom>
                            <a:avLst/>
                            <a:gdLst>
                              <a:gd name="connsiteX0" fmla="*/ 3606 w 30341"/>
                              <a:gd name="connsiteY0" fmla="*/ 37276 h 46243"/>
                              <a:gd name="connsiteX1" fmla="*/ 17459 w 30341"/>
                              <a:gd name="connsiteY1" fmla="*/ 47326 h 46243"/>
                              <a:gd name="connsiteX2" fmla="*/ 28324 w 30341"/>
                              <a:gd name="connsiteY2" fmla="*/ 39449 h 46243"/>
                              <a:gd name="connsiteX3" fmla="*/ 30045 w 30341"/>
                              <a:gd name="connsiteY3" fmla="*/ 21250 h 46243"/>
                              <a:gd name="connsiteX4" fmla="*/ 24431 w 30341"/>
                              <a:gd name="connsiteY4" fmla="*/ 5496 h 46243"/>
                              <a:gd name="connsiteX5" fmla="*/ 12842 w 30341"/>
                              <a:gd name="connsiteY5" fmla="*/ 1332 h 46243"/>
                              <a:gd name="connsiteX6" fmla="*/ 347 w 30341"/>
                              <a:gd name="connsiteY6" fmla="*/ 17810 h 46243"/>
                              <a:gd name="connsiteX7" fmla="*/ 15467 w 30341"/>
                              <a:gd name="connsiteY7" fmla="*/ 30214 h 46243"/>
                              <a:gd name="connsiteX8" fmla="*/ 24793 w 30341"/>
                              <a:gd name="connsiteY8" fmla="*/ 24148 h 46243"/>
                              <a:gd name="connsiteX9" fmla="*/ 17188 w 30341"/>
                              <a:gd name="connsiteY9" fmla="*/ 42346 h 46243"/>
                              <a:gd name="connsiteX10" fmla="*/ 8948 w 30341"/>
                              <a:gd name="connsiteY10" fmla="*/ 36552 h 46243"/>
                              <a:gd name="connsiteX11" fmla="*/ 13294 w 30341"/>
                              <a:gd name="connsiteY11" fmla="*/ 6040 h 46243"/>
                              <a:gd name="connsiteX12" fmla="*/ 23344 w 30341"/>
                              <a:gd name="connsiteY12" fmla="*/ 14912 h 46243"/>
                              <a:gd name="connsiteX13" fmla="*/ 15467 w 30341"/>
                              <a:gd name="connsiteY13" fmla="*/ 25325 h 46243"/>
                              <a:gd name="connsiteX14" fmla="*/ 5779 w 30341"/>
                              <a:gd name="connsiteY14" fmla="*/ 16723 h 46243"/>
                              <a:gd name="connsiteX15" fmla="*/ 13294 w 30341"/>
                              <a:gd name="connsiteY15" fmla="*/ 6040 h 462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0341" h="46243">
                                <a:moveTo>
                                  <a:pt x="3606" y="37276"/>
                                </a:moveTo>
                                <a:cubicBezTo>
                                  <a:pt x="5598" y="44338"/>
                                  <a:pt x="10759" y="48141"/>
                                  <a:pt x="17459" y="47326"/>
                                </a:cubicBezTo>
                                <a:cubicBezTo>
                                  <a:pt x="22258" y="46692"/>
                                  <a:pt x="26332" y="43885"/>
                                  <a:pt x="28324" y="39449"/>
                                </a:cubicBezTo>
                                <a:cubicBezTo>
                                  <a:pt x="30588" y="34831"/>
                                  <a:pt x="31041" y="29308"/>
                                  <a:pt x="30045" y="21250"/>
                                </a:cubicBezTo>
                                <a:cubicBezTo>
                                  <a:pt x="29139" y="13645"/>
                                  <a:pt x="27600" y="9118"/>
                                  <a:pt x="24431" y="5496"/>
                                </a:cubicBezTo>
                                <a:cubicBezTo>
                                  <a:pt x="21624" y="2237"/>
                                  <a:pt x="17550" y="698"/>
                                  <a:pt x="12842" y="1332"/>
                                </a:cubicBezTo>
                                <a:cubicBezTo>
                                  <a:pt x="4421" y="2327"/>
                                  <a:pt x="-740" y="9299"/>
                                  <a:pt x="347" y="17810"/>
                                </a:cubicBezTo>
                                <a:cubicBezTo>
                                  <a:pt x="1343" y="26049"/>
                                  <a:pt x="7590" y="31119"/>
                                  <a:pt x="15467" y="30214"/>
                                </a:cubicBezTo>
                                <a:cubicBezTo>
                                  <a:pt x="19542" y="29671"/>
                                  <a:pt x="22439" y="27769"/>
                                  <a:pt x="24793" y="24148"/>
                                </a:cubicBezTo>
                                <a:cubicBezTo>
                                  <a:pt x="26061" y="35194"/>
                                  <a:pt x="23344" y="41622"/>
                                  <a:pt x="17188" y="42346"/>
                                </a:cubicBezTo>
                                <a:cubicBezTo>
                                  <a:pt x="13294" y="42890"/>
                                  <a:pt x="10397" y="40717"/>
                                  <a:pt x="8948" y="36552"/>
                                </a:cubicBezTo>
                                <a:close/>
                                <a:moveTo>
                                  <a:pt x="13294" y="6040"/>
                                </a:moveTo>
                                <a:cubicBezTo>
                                  <a:pt x="18274" y="5406"/>
                                  <a:pt x="22620" y="9209"/>
                                  <a:pt x="23344" y="14912"/>
                                </a:cubicBezTo>
                                <a:cubicBezTo>
                                  <a:pt x="23978" y="20435"/>
                                  <a:pt x="20719" y="24691"/>
                                  <a:pt x="15467" y="25325"/>
                                </a:cubicBezTo>
                                <a:cubicBezTo>
                                  <a:pt x="10216" y="25959"/>
                                  <a:pt x="6504" y="22608"/>
                                  <a:pt x="5779" y="16723"/>
                                </a:cubicBezTo>
                                <a:cubicBezTo>
                                  <a:pt x="5145" y="11110"/>
                                  <a:pt x="8224" y="6583"/>
                                  <a:pt x="13294" y="604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3" name="Freeform: Shape 1883"/>
                        <wps:cNvSpPr/>
                        <wps:spPr>
                          <a:xfrm>
                            <a:off x="390212" y="2066617"/>
                            <a:ext cx="15211" cy="6156"/>
                          </a:xfrm>
                          <a:custGeom>
                            <a:avLst/>
                            <a:gdLst>
                              <a:gd name="connsiteX0" fmla="*/ 14890 w 15211"/>
                              <a:gd name="connsiteY0" fmla="*/ 1189 h 6156"/>
                              <a:gd name="connsiteX1" fmla="*/ 222 w 15211"/>
                              <a:gd name="connsiteY1" fmla="*/ 3000 h 6156"/>
                              <a:gd name="connsiteX2" fmla="*/ 766 w 15211"/>
                              <a:gd name="connsiteY2" fmla="*/ 7346 h 6156"/>
                              <a:gd name="connsiteX3" fmla="*/ 15433 w 15211"/>
                              <a:gd name="connsiteY3" fmla="*/ 5535 h 6156"/>
                            </a:gdLst>
                            <a:ahLst/>
                            <a:cxnLst>
                              <a:cxn ang="0">
                                <a:pos x="connsiteX0" y="connsiteY0"/>
                              </a:cxn>
                              <a:cxn ang="0">
                                <a:pos x="connsiteX1" y="connsiteY1"/>
                              </a:cxn>
                              <a:cxn ang="0">
                                <a:pos x="connsiteX2" y="connsiteY2"/>
                              </a:cxn>
                              <a:cxn ang="0">
                                <a:pos x="connsiteX3" y="connsiteY3"/>
                              </a:cxn>
                            </a:cxnLst>
                            <a:rect l="l" t="t" r="r" b="b"/>
                            <a:pathLst>
                              <a:path w="15211" h="6156">
                                <a:moveTo>
                                  <a:pt x="14890" y="1189"/>
                                </a:moveTo>
                                <a:lnTo>
                                  <a:pt x="222" y="3000"/>
                                </a:lnTo>
                                <a:lnTo>
                                  <a:pt x="766" y="7346"/>
                                </a:lnTo>
                                <a:lnTo>
                                  <a:pt x="15433" y="553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4" name="Freeform: Shape 1884"/>
                        <wps:cNvSpPr/>
                        <wps:spPr>
                          <a:xfrm>
                            <a:off x="411129" y="2038212"/>
                            <a:ext cx="29022" cy="46745"/>
                          </a:xfrm>
                          <a:custGeom>
                            <a:avLst/>
                            <a:gdLst>
                              <a:gd name="connsiteX0" fmla="*/ 23322 w 29022"/>
                              <a:gd name="connsiteY0" fmla="*/ 1188 h 46745"/>
                              <a:gd name="connsiteX1" fmla="*/ 687 w 29022"/>
                              <a:gd name="connsiteY1" fmla="*/ 3994 h 46745"/>
                              <a:gd name="connsiteX2" fmla="*/ 415 w 29022"/>
                              <a:gd name="connsiteY2" fmla="*/ 28078 h 46745"/>
                              <a:gd name="connsiteX3" fmla="*/ 5304 w 29022"/>
                              <a:gd name="connsiteY3" fmla="*/ 27535 h 46745"/>
                              <a:gd name="connsiteX4" fmla="*/ 13001 w 29022"/>
                              <a:gd name="connsiteY4" fmla="*/ 22464 h 46745"/>
                              <a:gd name="connsiteX5" fmla="*/ 23684 w 29022"/>
                              <a:gd name="connsiteY5" fmla="*/ 31700 h 46745"/>
                              <a:gd name="connsiteX6" fmla="*/ 15355 w 29022"/>
                              <a:gd name="connsiteY6" fmla="*/ 42927 h 46745"/>
                              <a:gd name="connsiteX7" fmla="*/ 5576 w 29022"/>
                              <a:gd name="connsiteY7" fmla="*/ 36770 h 46745"/>
                              <a:gd name="connsiteX8" fmla="*/ 234 w 29022"/>
                              <a:gd name="connsiteY8" fmla="*/ 37404 h 46745"/>
                              <a:gd name="connsiteX9" fmla="*/ 3675 w 29022"/>
                              <a:gd name="connsiteY9" fmla="*/ 44013 h 46745"/>
                              <a:gd name="connsiteX10" fmla="*/ 16169 w 29022"/>
                              <a:gd name="connsiteY10" fmla="*/ 47816 h 46745"/>
                              <a:gd name="connsiteX11" fmla="*/ 29117 w 29022"/>
                              <a:gd name="connsiteY11" fmla="*/ 30251 h 46745"/>
                              <a:gd name="connsiteX12" fmla="*/ 13272 w 29022"/>
                              <a:gd name="connsiteY12" fmla="*/ 17485 h 46745"/>
                              <a:gd name="connsiteX13" fmla="*/ 5576 w 29022"/>
                              <a:gd name="connsiteY13" fmla="*/ 21106 h 46745"/>
                              <a:gd name="connsiteX14" fmla="*/ 5757 w 29022"/>
                              <a:gd name="connsiteY14" fmla="*/ 8793 h 46745"/>
                              <a:gd name="connsiteX15" fmla="*/ 23956 w 29022"/>
                              <a:gd name="connsiteY15" fmla="*/ 6529 h 467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29022" h="46745">
                                <a:moveTo>
                                  <a:pt x="23322" y="1188"/>
                                </a:moveTo>
                                <a:lnTo>
                                  <a:pt x="687" y="3994"/>
                                </a:lnTo>
                                <a:lnTo>
                                  <a:pt x="415" y="28078"/>
                                </a:lnTo>
                                <a:lnTo>
                                  <a:pt x="5304" y="27535"/>
                                </a:lnTo>
                                <a:cubicBezTo>
                                  <a:pt x="7477" y="24185"/>
                                  <a:pt x="9560" y="22827"/>
                                  <a:pt x="13001" y="22464"/>
                                </a:cubicBezTo>
                                <a:cubicBezTo>
                                  <a:pt x="18795" y="21740"/>
                                  <a:pt x="22870" y="25271"/>
                                  <a:pt x="23684" y="31700"/>
                                </a:cubicBezTo>
                                <a:cubicBezTo>
                                  <a:pt x="24409" y="38037"/>
                                  <a:pt x="21240" y="42202"/>
                                  <a:pt x="15355" y="42927"/>
                                </a:cubicBezTo>
                                <a:cubicBezTo>
                                  <a:pt x="10646" y="43470"/>
                                  <a:pt x="7387" y="41478"/>
                                  <a:pt x="5576" y="36770"/>
                                </a:cubicBezTo>
                                <a:lnTo>
                                  <a:pt x="234" y="37404"/>
                                </a:lnTo>
                                <a:cubicBezTo>
                                  <a:pt x="1321" y="40935"/>
                                  <a:pt x="2226" y="42474"/>
                                  <a:pt x="3675" y="44013"/>
                                </a:cubicBezTo>
                                <a:cubicBezTo>
                                  <a:pt x="6481" y="47001"/>
                                  <a:pt x="11190" y="48359"/>
                                  <a:pt x="16169" y="47816"/>
                                </a:cubicBezTo>
                                <a:cubicBezTo>
                                  <a:pt x="24862" y="46729"/>
                                  <a:pt x="30204" y="39486"/>
                                  <a:pt x="29117" y="30251"/>
                                </a:cubicBezTo>
                                <a:cubicBezTo>
                                  <a:pt x="28031" y="21650"/>
                                  <a:pt x="21602" y="16489"/>
                                  <a:pt x="13272" y="17485"/>
                                </a:cubicBezTo>
                                <a:cubicBezTo>
                                  <a:pt x="10194" y="17937"/>
                                  <a:pt x="7840" y="18933"/>
                                  <a:pt x="5576" y="21106"/>
                                </a:cubicBezTo>
                                <a:lnTo>
                                  <a:pt x="5757" y="8793"/>
                                </a:lnTo>
                                <a:lnTo>
                                  <a:pt x="23956" y="652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5" name="Freeform: Shape 1885"/>
                        <wps:cNvSpPr/>
                        <wps:spPr>
                          <a:xfrm>
                            <a:off x="443844" y="2045698"/>
                            <a:ext cx="30994" cy="48544"/>
                          </a:xfrm>
                          <a:custGeom>
                            <a:avLst/>
                            <a:gdLst>
                              <a:gd name="connsiteX0" fmla="*/ 5777 w 30994"/>
                              <a:gd name="connsiteY0" fmla="*/ 49729 h 48544"/>
                              <a:gd name="connsiteX1" fmla="*/ 10847 w 30994"/>
                              <a:gd name="connsiteY1" fmla="*/ 49096 h 48544"/>
                              <a:gd name="connsiteX2" fmla="*/ 8764 w 30994"/>
                              <a:gd name="connsiteY2" fmla="*/ 32255 h 48544"/>
                              <a:gd name="connsiteX3" fmla="*/ 19358 w 30994"/>
                              <a:gd name="connsiteY3" fmla="*/ 35877 h 48544"/>
                              <a:gd name="connsiteX4" fmla="*/ 31038 w 30994"/>
                              <a:gd name="connsiteY4" fmla="*/ 17225 h 48544"/>
                              <a:gd name="connsiteX5" fmla="*/ 15012 w 30994"/>
                              <a:gd name="connsiteY5" fmla="*/ 1290 h 48544"/>
                              <a:gd name="connsiteX6" fmla="*/ 5505 w 30994"/>
                              <a:gd name="connsiteY6" fmla="*/ 8352 h 48544"/>
                              <a:gd name="connsiteX7" fmla="*/ 4962 w 30994"/>
                              <a:gd name="connsiteY7" fmla="*/ 3554 h 48544"/>
                              <a:gd name="connsiteX8" fmla="*/ 254 w 30994"/>
                              <a:gd name="connsiteY8" fmla="*/ 4187 h 48544"/>
                              <a:gd name="connsiteX9" fmla="*/ 14831 w 30994"/>
                              <a:gd name="connsiteY9" fmla="*/ 6179 h 48544"/>
                              <a:gd name="connsiteX10" fmla="*/ 25696 w 30994"/>
                              <a:gd name="connsiteY10" fmla="*/ 17769 h 48544"/>
                              <a:gd name="connsiteX11" fmla="*/ 17819 w 30994"/>
                              <a:gd name="connsiteY11" fmla="*/ 31078 h 48544"/>
                              <a:gd name="connsiteX12" fmla="*/ 7316 w 30994"/>
                              <a:gd name="connsiteY12" fmla="*/ 19851 h 48544"/>
                              <a:gd name="connsiteX13" fmla="*/ 14831 w 30994"/>
                              <a:gd name="connsiteY13" fmla="*/ 6179 h 485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0994" h="48544">
                                <a:moveTo>
                                  <a:pt x="5777" y="49729"/>
                                </a:moveTo>
                                <a:lnTo>
                                  <a:pt x="10847" y="49096"/>
                                </a:lnTo>
                                <a:lnTo>
                                  <a:pt x="8764" y="32255"/>
                                </a:lnTo>
                                <a:cubicBezTo>
                                  <a:pt x="11933" y="35243"/>
                                  <a:pt x="15193" y="36420"/>
                                  <a:pt x="19358" y="35877"/>
                                </a:cubicBezTo>
                                <a:cubicBezTo>
                                  <a:pt x="27778" y="34881"/>
                                  <a:pt x="32306" y="27456"/>
                                  <a:pt x="31038" y="17225"/>
                                </a:cubicBezTo>
                                <a:cubicBezTo>
                                  <a:pt x="29680" y="6451"/>
                                  <a:pt x="23613" y="294"/>
                                  <a:pt x="15012" y="1290"/>
                                </a:cubicBezTo>
                                <a:cubicBezTo>
                                  <a:pt x="10666" y="1834"/>
                                  <a:pt x="7406" y="4278"/>
                                  <a:pt x="5505" y="8352"/>
                                </a:cubicBezTo>
                                <a:lnTo>
                                  <a:pt x="4962" y="3554"/>
                                </a:lnTo>
                                <a:lnTo>
                                  <a:pt x="254" y="4187"/>
                                </a:lnTo>
                                <a:close/>
                                <a:moveTo>
                                  <a:pt x="14831" y="6179"/>
                                </a:moveTo>
                                <a:cubicBezTo>
                                  <a:pt x="20444" y="5546"/>
                                  <a:pt x="24700" y="10073"/>
                                  <a:pt x="25696" y="17769"/>
                                </a:cubicBezTo>
                                <a:cubicBezTo>
                                  <a:pt x="26601" y="25102"/>
                                  <a:pt x="23432" y="30444"/>
                                  <a:pt x="17819" y="31078"/>
                                </a:cubicBezTo>
                                <a:cubicBezTo>
                                  <a:pt x="12296" y="31802"/>
                                  <a:pt x="8221" y="27456"/>
                                  <a:pt x="7316" y="19851"/>
                                </a:cubicBezTo>
                                <a:cubicBezTo>
                                  <a:pt x="6320" y="12246"/>
                                  <a:pt x="9308" y="6904"/>
                                  <a:pt x="14831" y="617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6" name="Freeform: Shape 1886"/>
                        <wps:cNvSpPr/>
                        <wps:spPr>
                          <a:xfrm>
                            <a:off x="244875" y="1391062"/>
                            <a:ext cx="48502" cy="43187"/>
                          </a:xfrm>
                          <a:custGeom>
                            <a:avLst/>
                            <a:gdLst>
                              <a:gd name="connsiteX0" fmla="*/ 9282 w 48502"/>
                              <a:gd name="connsiteY0" fmla="*/ 809 h 43187"/>
                              <a:gd name="connsiteX1" fmla="*/ 138 w 48502"/>
                              <a:gd name="connsiteY1" fmla="*/ 31864 h 43187"/>
                              <a:gd name="connsiteX2" fmla="*/ 5117 w 48502"/>
                              <a:gd name="connsiteY2" fmla="*/ 33313 h 43187"/>
                              <a:gd name="connsiteX3" fmla="*/ 10912 w 48502"/>
                              <a:gd name="connsiteY3" fmla="*/ 13756 h 43187"/>
                              <a:gd name="connsiteX4" fmla="*/ 20510 w 48502"/>
                              <a:gd name="connsiteY4" fmla="*/ 7781 h 43187"/>
                              <a:gd name="connsiteX5" fmla="*/ 24584 w 48502"/>
                              <a:gd name="connsiteY5" fmla="*/ 15748 h 43187"/>
                              <a:gd name="connsiteX6" fmla="*/ 18246 w 48502"/>
                              <a:gd name="connsiteY6" fmla="*/ 37206 h 43187"/>
                              <a:gd name="connsiteX7" fmla="*/ 23135 w 48502"/>
                              <a:gd name="connsiteY7" fmla="*/ 38655 h 43187"/>
                              <a:gd name="connsiteX8" fmla="*/ 28930 w 48502"/>
                              <a:gd name="connsiteY8" fmla="*/ 19098 h 43187"/>
                              <a:gd name="connsiteX9" fmla="*/ 38618 w 48502"/>
                              <a:gd name="connsiteY9" fmla="*/ 13032 h 43187"/>
                              <a:gd name="connsiteX10" fmla="*/ 42602 w 48502"/>
                              <a:gd name="connsiteY10" fmla="*/ 21000 h 43187"/>
                              <a:gd name="connsiteX11" fmla="*/ 36264 w 48502"/>
                              <a:gd name="connsiteY11" fmla="*/ 42458 h 43187"/>
                              <a:gd name="connsiteX12" fmla="*/ 41244 w 48502"/>
                              <a:gd name="connsiteY12" fmla="*/ 43997 h 43187"/>
                              <a:gd name="connsiteX13" fmla="*/ 48125 w 48502"/>
                              <a:gd name="connsiteY13" fmla="*/ 20637 h 43187"/>
                              <a:gd name="connsiteX14" fmla="*/ 41696 w 48502"/>
                              <a:gd name="connsiteY14" fmla="*/ 9229 h 43187"/>
                              <a:gd name="connsiteX15" fmla="*/ 30650 w 48502"/>
                              <a:gd name="connsiteY15" fmla="*/ 11221 h 43187"/>
                              <a:gd name="connsiteX16" fmla="*/ 23769 w 48502"/>
                              <a:gd name="connsiteY16" fmla="*/ 3978 h 43187"/>
                              <a:gd name="connsiteX17" fmla="*/ 12632 w 48502"/>
                              <a:gd name="connsiteY17" fmla="*/ 6513 h 43187"/>
                              <a:gd name="connsiteX18" fmla="*/ 13900 w 48502"/>
                              <a:gd name="connsiteY18" fmla="*/ 2167 h 431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502" h="43187">
                                <a:moveTo>
                                  <a:pt x="9282" y="809"/>
                                </a:moveTo>
                                <a:lnTo>
                                  <a:pt x="138" y="31864"/>
                                </a:lnTo>
                                <a:lnTo>
                                  <a:pt x="5117" y="33313"/>
                                </a:lnTo>
                                <a:lnTo>
                                  <a:pt x="10912" y="13756"/>
                                </a:lnTo>
                                <a:cubicBezTo>
                                  <a:pt x="12180" y="9229"/>
                                  <a:pt x="16526" y="6604"/>
                                  <a:pt x="20510" y="7781"/>
                                </a:cubicBezTo>
                                <a:cubicBezTo>
                                  <a:pt x="24222" y="8867"/>
                                  <a:pt x="25761" y="11764"/>
                                  <a:pt x="24584" y="15748"/>
                                </a:cubicBezTo>
                                <a:lnTo>
                                  <a:pt x="18246" y="37206"/>
                                </a:lnTo>
                                <a:lnTo>
                                  <a:pt x="23135" y="38655"/>
                                </a:lnTo>
                                <a:lnTo>
                                  <a:pt x="28930" y="19098"/>
                                </a:lnTo>
                                <a:cubicBezTo>
                                  <a:pt x="30198" y="14571"/>
                                  <a:pt x="34634" y="11855"/>
                                  <a:pt x="38618" y="13032"/>
                                </a:cubicBezTo>
                                <a:cubicBezTo>
                                  <a:pt x="42240" y="14119"/>
                                  <a:pt x="43779" y="17106"/>
                                  <a:pt x="42602" y="21000"/>
                                </a:cubicBezTo>
                                <a:lnTo>
                                  <a:pt x="36264" y="42458"/>
                                </a:lnTo>
                                <a:lnTo>
                                  <a:pt x="41244" y="43997"/>
                                </a:lnTo>
                                <a:lnTo>
                                  <a:pt x="48125" y="20637"/>
                                </a:lnTo>
                                <a:cubicBezTo>
                                  <a:pt x="49755" y="15114"/>
                                  <a:pt x="47491" y="10950"/>
                                  <a:pt x="41696" y="9229"/>
                                </a:cubicBezTo>
                                <a:cubicBezTo>
                                  <a:pt x="37532" y="8052"/>
                                  <a:pt x="34634" y="8686"/>
                                  <a:pt x="30650" y="11221"/>
                                </a:cubicBezTo>
                                <a:cubicBezTo>
                                  <a:pt x="29835" y="7328"/>
                                  <a:pt x="27753" y="5155"/>
                                  <a:pt x="23769" y="3978"/>
                                </a:cubicBezTo>
                                <a:cubicBezTo>
                                  <a:pt x="19604" y="2710"/>
                                  <a:pt x="16344" y="3435"/>
                                  <a:pt x="12632" y="6513"/>
                                </a:cubicBezTo>
                                <a:lnTo>
                                  <a:pt x="13900" y="216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7" name="Freeform: Shape 1887"/>
                        <wps:cNvSpPr/>
                        <wps:spPr>
                          <a:xfrm>
                            <a:off x="294146" y="1393271"/>
                            <a:ext cx="17746" cy="44817"/>
                          </a:xfrm>
                          <a:custGeom>
                            <a:avLst/>
                            <a:gdLst>
                              <a:gd name="connsiteX0" fmla="*/ 14290 w 17746"/>
                              <a:gd name="connsiteY0" fmla="*/ 14580 h 44817"/>
                              <a:gd name="connsiteX1" fmla="*/ 9310 w 17746"/>
                              <a:gd name="connsiteY1" fmla="*/ 13131 h 44817"/>
                              <a:gd name="connsiteX2" fmla="*/ 166 w 17746"/>
                              <a:gd name="connsiteY2" fmla="*/ 44186 h 44817"/>
                              <a:gd name="connsiteX3" fmla="*/ 5146 w 17746"/>
                              <a:gd name="connsiteY3" fmla="*/ 45635 h 44817"/>
                              <a:gd name="connsiteX4" fmla="*/ 17912 w 17746"/>
                              <a:gd name="connsiteY4" fmla="*/ 2266 h 44817"/>
                              <a:gd name="connsiteX5" fmla="*/ 12842 w 17746"/>
                              <a:gd name="connsiteY5" fmla="*/ 817 h 44817"/>
                              <a:gd name="connsiteX6" fmla="*/ 11031 w 17746"/>
                              <a:gd name="connsiteY6" fmla="*/ 7155 h 44817"/>
                              <a:gd name="connsiteX7" fmla="*/ 16101 w 17746"/>
                              <a:gd name="connsiteY7" fmla="*/ 8604 h 448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7746" h="44817">
                                <a:moveTo>
                                  <a:pt x="14290" y="14580"/>
                                </a:moveTo>
                                <a:lnTo>
                                  <a:pt x="9310" y="13131"/>
                                </a:lnTo>
                                <a:lnTo>
                                  <a:pt x="166" y="44186"/>
                                </a:lnTo>
                                <a:lnTo>
                                  <a:pt x="5146" y="45635"/>
                                </a:lnTo>
                                <a:close/>
                                <a:moveTo>
                                  <a:pt x="17912" y="2266"/>
                                </a:moveTo>
                                <a:lnTo>
                                  <a:pt x="12842" y="817"/>
                                </a:lnTo>
                                <a:lnTo>
                                  <a:pt x="11031" y="7155"/>
                                </a:lnTo>
                                <a:lnTo>
                                  <a:pt x="16101" y="860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8" name="Freeform: Shape 1888"/>
                        <wps:cNvSpPr/>
                        <wps:spPr>
                          <a:xfrm>
                            <a:off x="308861" y="1397613"/>
                            <a:ext cx="43142" cy="53599"/>
                          </a:xfrm>
                          <a:custGeom>
                            <a:avLst/>
                            <a:gdLst>
                              <a:gd name="connsiteX0" fmla="*/ 11219 w 43142"/>
                              <a:gd name="connsiteY0" fmla="*/ 27167 h 53599"/>
                              <a:gd name="connsiteX1" fmla="*/ 25434 w 43142"/>
                              <a:gd name="connsiteY1" fmla="*/ 31332 h 53599"/>
                              <a:gd name="connsiteX2" fmla="*/ 30324 w 43142"/>
                              <a:gd name="connsiteY2" fmla="*/ 41201 h 53599"/>
                              <a:gd name="connsiteX3" fmla="*/ 29147 w 43142"/>
                              <a:gd name="connsiteY3" fmla="*/ 45094 h 53599"/>
                              <a:gd name="connsiteX4" fmla="*/ 28241 w 43142"/>
                              <a:gd name="connsiteY4" fmla="*/ 52518 h 53599"/>
                              <a:gd name="connsiteX5" fmla="*/ 34941 w 43142"/>
                              <a:gd name="connsiteY5" fmla="*/ 54420 h 53599"/>
                              <a:gd name="connsiteX6" fmla="*/ 35394 w 43142"/>
                              <a:gd name="connsiteY6" fmla="*/ 53062 h 53599"/>
                              <a:gd name="connsiteX7" fmla="*/ 35304 w 43142"/>
                              <a:gd name="connsiteY7" fmla="*/ 43645 h 53599"/>
                              <a:gd name="connsiteX8" fmla="*/ 32859 w 43142"/>
                              <a:gd name="connsiteY8" fmla="*/ 30607 h 53599"/>
                              <a:gd name="connsiteX9" fmla="*/ 42638 w 43142"/>
                              <a:gd name="connsiteY9" fmla="*/ 22278 h 53599"/>
                              <a:gd name="connsiteX10" fmla="*/ 32859 w 43142"/>
                              <a:gd name="connsiteY10" fmla="*/ 6705 h 53599"/>
                              <a:gd name="connsiteX11" fmla="*/ 12940 w 43142"/>
                              <a:gd name="connsiteY11" fmla="*/ 820 h 53599"/>
                              <a:gd name="connsiteX12" fmla="*/ 173 w 43142"/>
                              <a:gd name="connsiteY12" fmla="*/ 44189 h 53599"/>
                              <a:gd name="connsiteX13" fmla="*/ 5696 w 43142"/>
                              <a:gd name="connsiteY13" fmla="*/ 45818 h 53599"/>
                              <a:gd name="connsiteX14" fmla="*/ 12668 w 43142"/>
                              <a:gd name="connsiteY14" fmla="*/ 22278 h 53599"/>
                              <a:gd name="connsiteX15" fmla="*/ 17105 w 43142"/>
                              <a:gd name="connsiteY15" fmla="*/ 7339 h 53599"/>
                              <a:gd name="connsiteX16" fmla="*/ 30414 w 43142"/>
                              <a:gd name="connsiteY16" fmla="*/ 11322 h 53599"/>
                              <a:gd name="connsiteX17" fmla="*/ 36209 w 43142"/>
                              <a:gd name="connsiteY17" fmla="*/ 14853 h 53599"/>
                              <a:gd name="connsiteX18" fmla="*/ 36662 w 43142"/>
                              <a:gd name="connsiteY18" fmla="*/ 21282 h 53599"/>
                              <a:gd name="connsiteX19" fmla="*/ 25978 w 43142"/>
                              <a:gd name="connsiteY19" fmla="*/ 26262 h 535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3142" h="53599">
                                <a:moveTo>
                                  <a:pt x="11219" y="27167"/>
                                </a:moveTo>
                                <a:lnTo>
                                  <a:pt x="25434" y="31332"/>
                                </a:lnTo>
                                <a:cubicBezTo>
                                  <a:pt x="30414" y="32871"/>
                                  <a:pt x="31863" y="35949"/>
                                  <a:pt x="30324" y="41201"/>
                                </a:cubicBezTo>
                                <a:lnTo>
                                  <a:pt x="29147" y="45094"/>
                                </a:lnTo>
                                <a:cubicBezTo>
                                  <a:pt x="28332" y="47720"/>
                                  <a:pt x="28060" y="50436"/>
                                  <a:pt x="28241" y="52518"/>
                                </a:cubicBezTo>
                                <a:lnTo>
                                  <a:pt x="34941" y="54420"/>
                                </a:lnTo>
                                <a:lnTo>
                                  <a:pt x="35394" y="53062"/>
                                </a:lnTo>
                                <a:cubicBezTo>
                                  <a:pt x="33674" y="51070"/>
                                  <a:pt x="33764" y="49440"/>
                                  <a:pt x="35304" y="43645"/>
                                </a:cubicBezTo>
                                <a:cubicBezTo>
                                  <a:pt x="37386" y="36493"/>
                                  <a:pt x="36933" y="33957"/>
                                  <a:pt x="32859" y="30607"/>
                                </a:cubicBezTo>
                                <a:cubicBezTo>
                                  <a:pt x="38473" y="29612"/>
                                  <a:pt x="41189" y="27258"/>
                                  <a:pt x="42638" y="22278"/>
                                </a:cubicBezTo>
                                <a:cubicBezTo>
                                  <a:pt x="44901" y="14763"/>
                                  <a:pt x="41460" y="9240"/>
                                  <a:pt x="32859" y="6705"/>
                                </a:cubicBezTo>
                                <a:lnTo>
                                  <a:pt x="12940" y="820"/>
                                </a:lnTo>
                                <a:lnTo>
                                  <a:pt x="173" y="44189"/>
                                </a:lnTo>
                                <a:lnTo>
                                  <a:pt x="5696" y="45818"/>
                                </a:lnTo>
                                <a:close/>
                                <a:moveTo>
                                  <a:pt x="12668" y="22278"/>
                                </a:moveTo>
                                <a:lnTo>
                                  <a:pt x="17105" y="7339"/>
                                </a:lnTo>
                                <a:lnTo>
                                  <a:pt x="30414" y="11322"/>
                                </a:lnTo>
                                <a:cubicBezTo>
                                  <a:pt x="33583" y="12228"/>
                                  <a:pt x="35123" y="13224"/>
                                  <a:pt x="36209" y="14853"/>
                                </a:cubicBezTo>
                                <a:cubicBezTo>
                                  <a:pt x="37296" y="16574"/>
                                  <a:pt x="37386" y="18747"/>
                                  <a:pt x="36662" y="21282"/>
                                </a:cubicBezTo>
                                <a:cubicBezTo>
                                  <a:pt x="35123" y="26352"/>
                                  <a:pt x="31953" y="27982"/>
                                  <a:pt x="25978" y="2626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9" name="Freeform: Shape 1889"/>
                        <wps:cNvSpPr/>
                        <wps:spPr>
                          <a:xfrm>
                            <a:off x="352963" y="1434329"/>
                            <a:ext cx="15392" cy="8420"/>
                          </a:xfrm>
                          <a:custGeom>
                            <a:avLst/>
                            <a:gdLst>
                              <a:gd name="connsiteX0" fmla="*/ 15590 w 15392"/>
                              <a:gd name="connsiteY0" fmla="*/ 4992 h 8420"/>
                              <a:gd name="connsiteX1" fmla="*/ 1465 w 15392"/>
                              <a:gd name="connsiteY1" fmla="*/ 827 h 8420"/>
                              <a:gd name="connsiteX2" fmla="*/ 198 w 15392"/>
                              <a:gd name="connsiteY2" fmla="*/ 5082 h 8420"/>
                              <a:gd name="connsiteX3" fmla="*/ 14322 w 15392"/>
                              <a:gd name="connsiteY3" fmla="*/ 9247 h 8420"/>
                            </a:gdLst>
                            <a:ahLst/>
                            <a:cxnLst>
                              <a:cxn ang="0">
                                <a:pos x="connsiteX0" y="connsiteY0"/>
                              </a:cxn>
                              <a:cxn ang="0">
                                <a:pos x="connsiteX1" y="connsiteY1"/>
                              </a:cxn>
                              <a:cxn ang="0">
                                <a:pos x="connsiteX2" y="connsiteY2"/>
                              </a:cxn>
                              <a:cxn ang="0">
                                <a:pos x="connsiteX3" y="connsiteY3"/>
                              </a:cxn>
                            </a:cxnLst>
                            <a:rect l="l" t="t" r="r" b="b"/>
                            <a:pathLst>
                              <a:path w="15392" h="8420">
                                <a:moveTo>
                                  <a:pt x="15590" y="4992"/>
                                </a:moveTo>
                                <a:lnTo>
                                  <a:pt x="1465" y="827"/>
                                </a:lnTo>
                                <a:lnTo>
                                  <a:pt x="198" y="5082"/>
                                </a:lnTo>
                                <a:lnTo>
                                  <a:pt x="14322" y="92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0" name="Freeform: Shape 1890"/>
                        <wps:cNvSpPr/>
                        <wps:spPr>
                          <a:xfrm>
                            <a:off x="367844" y="1419016"/>
                            <a:ext cx="37951" cy="47590"/>
                          </a:xfrm>
                          <a:custGeom>
                            <a:avLst/>
                            <a:gdLst>
                              <a:gd name="connsiteX0" fmla="*/ 29816 w 37951"/>
                              <a:gd name="connsiteY0" fmla="*/ 43260 h 47590"/>
                              <a:gd name="connsiteX1" fmla="*/ 7633 w 37951"/>
                              <a:gd name="connsiteY1" fmla="*/ 36741 h 47590"/>
                              <a:gd name="connsiteX2" fmla="*/ 17955 w 37951"/>
                              <a:gd name="connsiteY2" fmla="*/ 30132 h 47590"/>
                              <a:gd name="connsiteX3" fmla="*/ 24836 w 37951"/>
                              <a:gd name="connsiteY3" fmla="*/ 28502 h 47590"/>
                              <a:gd name="connsiteX4" fmla="*/ 37603 w 37951"/>
                              <a:gd name="connsiteY4" fmla="*/ 18181 h 47590"/>
                              <a:gd name="connsiteX5" fmla="*/ 36335 w 37951"/>
                              <a:gd name="connsiteY5" fmla="*/ 7859 h 47590"/>
                              <a:gd name="connsiteX6" fmla="*/ 27734 w 37951"/>
                              <a:gd name="connsiteY6" fmla="*/ 1612 h 47590"/>
                              <a:gd name="connsiteX7" fmla="*/ 14514 w 37951"/>
                              <a:gd name="connsiteY7" fmla="*/ 3875 h 47590"/>
                              <a:gd name="connsiteX8" fmla="*/ 9535 w 37951"/>
                              <a:gd name="connsiteY8" fmla="*/ 12386 h 47590"/>
                              <a:gd name="connsiteX9" fmla="*/ 14696 w 37951"/>
                              <a:gd name="connsiteY9" fmla="*/ 13925 h 47590"/>
                              <a:gd name="connsiteX10" fmla="*/ 17774 w 37951"/>
                              <a:gd name="connsiteY10" fmla="*/ 8312 h 47590"/>
                              <a:gd name="connsiteX11" fmla="*/ 26194 w 37951"/>
                              <a:gd name="connsiteY11" fmla="*/ 6139 h 47590"/>
                              <a:gd name="connsiteX12" fmla="*/ 32170 w 37951"/>
                              <a:gd name="connsiteY12" fmla="*/ 16732 h 47590"/>
                              <a:gd name="connsiteX13" fmla="*/ 23931 w 37951"/>
                              <a:gd name="connsiteY13" fmla="*/ 23613 h 47590"/>
                              <a:gd name="connsiteX14" fmla="*/ 17412 w 37951"/>
                              <a:gd name="connsiteY14" fmla="*/ 25243 h 47590"/>
                              <a:gd name="connsiteX15" fmla="*/ 209 w 37951"/>
                              <a:gd name="connsiteY15" fmla="*/ 40182 h 47590"/>
                              <a:gd name="connsiteX16" fmla="*/ 28277 w 37951"/>
                              <a:gd name="connsiteY16" fmla="*/ 48421 h 47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51" h="47590">
                                <a:moveTo>
                                  <a:pt x="29816" y="43260"/>
                                </a:moveTo>
                                <a:lnTo>
                                  <a:pt x="7633" y="36741"/>
                                </a:lnTo>
                                <a:cubicBezTo>
                                  <a:pt x="9263" y="33301"/>
                                  <a:pt x="11798" y="31671"/>
                                  <a:pt x="17955" y="30132"/>
                                </a:cubicBezTo>
                                <a:lnTo>
                                  <a:pt x="24836" y="28502"/>
                                </a:lnTo>
                                <a:cubicBezTo>
                                  <a:pt x="31717" y="26963"/>
                                  <a:pt x="36064" y="23522"/>
                                  <a:pt x="37603" y="18181"/>
                                </a:cubicBezTo>
                                <a:cubicBezTo>
                                  <a:pt x="38689" y="14650"/>
                                  <a:pt x="38146" y="10847"/>
                                  <a:pt x="36335" y="7859"/>
                                </a:cubicBezTo>
                                <a:cubicBezTo>
                                  <a:pt x="34615" y="4871"/>
                                  <a:pt x="31717" y="2789"/>
                                  <a:pt x="27734" y="1612"/>
                                </a:cubicBezTo>
                                <a:cubicBezTo>
                                  <a:pt x="22482" y="72"/>
                                  <a:pt x="17864" y="797"/>
                                  <a:pt x="14514" y="3875"/>
                                </a:cubicBezTo>
                                <a:cubicBezTo>
                                  <a:pt x="12251" y="5686"/>
                                  <a:pt x="10983" y="8130"/>
                                  <a:pt x="9535" y="12386"/>
                                </a:cubicBezTo>
                                <a:lnTo>
                                  <a:pt x="14696" y="13925"/>
                                </a:lnTo>
                                <a:cubicBezTo>
                                  <a:pt x="15692" y="11118"/>
                                  <a:pt x="16688" y="9489"/>
                                  <a:pt x="17774" y="8312"/>
                                </a:cubicBezTo>
                                <a:cubicBezTo>
                                  <a:pt x="19857" y="6048"/>
                                  <a:pt x="23116" y="5233"/>
                                  <a:pt x="26194" y="6139"/>
                                </a:cubicBezTo>
                                <a:cubicBezTo>
                                  <a:pt x="30993" y="7587"/>
                                  <a:pt x="33528" y="12114"/>
                                  <a:pt x="32170" y="16732"/>
                                </a:cubicBezTo>
                                <a:cubicBezTo>
                                  <a:pt x="31174" y="20263"/>
                                  <a:pt x="28277" y="22527"/>
                                  <a:pt x="23931" y="23613"/>
                                </a:cubicBezTo>
                                <a:lnTo>
                                  <a:pt x="17412" y="25243"/>
                                </a:lnTo>
                                <a:cubicBezTo>
                                  <a:pt x="7271" y="27597"/>
                                  <a:pt x="3559" y="30856"/>
                                  <a:pt x="209" y="40182"/>
                                </a:cubicBezTo>
                                <a:lnTo>
                                  <a:pt x="28277" y="4842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1" name="Freeform: Shape 1891"/>
                        <wps:cNvSpPr/>
                        <wps:spPr>
                          <a:xfrm>
                            <a:off x="400850" y="1428763"/>
                            <a:ext cx="37951" cy="47590"/>
                          </a:xfrm>
                          <a:custGeom>
                            <a:avLst/>
                            <a:gdLst>
                              <a:gd name="connsiteX0" fmla="*/ 29835 w 37951"/>
                              <a:gd name="connsiteY0" fmla="*/ 43266 h 47590"/>
                              <a:gd name="connsiteX1" fmla="*/ 7652 w 37951"/>
                              <a:gd name="connsiteY1" fmla="*/ 36747 h 47590"/>
                              <a:gd name="connsiteX2" fmla="*/ 17974 w 37951"/>
                              <a:gd name="connsiteY2" fmla="*/ 30137 h 47590"/>
                              <a:gd name="connsiteX3" fmla="*/ 24855 w 37951"/>
                              <a:gd name="connsiteY3" fmla="*/ 28508 h 47590"/>
                              <a:gd name="connsiteX4" fmla="*/ 37622 w 37951"/>
                              <a:gd name="connsiteY4" fmla="*/ 18186 h 47590"/>
                              <a:gd name="connsiteX5" fmla="*/ 36354 w 37951"/>
                              <a:gd name="connsiteY5" fmla="*/ 7864 h 47590"/>
                              <a:gd name="connsiteX6" fmla="*/ 27753 w 37951"/>
                              <a:gd name="connsiteY6" fmla="*/ 1617 h 47590"/>
                              <a:gd name="connsiteX7" fmla="*/ 14533 w 37951"/>
                              <a:gd name="connsiteY7" fmla="*/ 3881 h 47590"/>
                              <a:gd name="connsiteX8" fmla="*/ 9553 w 37951"/>
                              <a:gd name="connsiteY8" fmla="*/ 12392 h 47590"/>
                              <a:gd name="connsiteX9" fmla="*/ 14714 w 37951"/>
                              <a:gd name="connsiteY9" fmla="*/ 13931 h 47590"/>
                              <a:gd name="connsiteX10" fmla="*/ 17793 w 37951"/>
                              <a:gd name="connsiteY10" fmla="*/ 8317 h 47590"/>
                              <a:gd name="connsiteX11" fmla="*/ 26213 w 37951"/>
                              <a:gd name="connsiteY11" fmla="*/ 6144 h 47590"/>
                              <a:gd name="connsiteX12" fmla="*/ 32189 w 37951"/>
                              <a:gd name="connsiteY12" fmla="*/ 16737 h 47590"/>
                              <a:gd name="connsiteX13" fmla="*/ 23950 w 37951"/>
                              <a:gd name="connsiteY13" fmla="*/ 23619 h 47590"/>
                              <a:gd name="connsiteX14" fmla="*/ 17431 w 37951"/>
                              <a:gd name="connsiteY14" fmla="*/ 25248 h 47590"/>
                              <a:gd name="connsiteX15" fmla="*/ 228 w 37951"/>
                              <a:gd name="connsiteY15" fmla="*/ 40187 h 47590"/>
                              <a:gd name="connsiteX16" fmla="*/ 28296 w 37951"/>
                              <a:gd name="connsiteY16" fmla="*/ 48427 h 475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7951" h="47590">
                                <a:moveTo>
                                  <a:pt x="29835" y="43266"/>
                                </a:moveTo>
                                <a:lnTo>
                                  <a:pt x="7652" y="36747"/>
                                </a:lnTo>
                                <a:cubicBezTo>
                                  <a:pt x="9282" y="33306"/>
                                  <a:pt x="11817" y="31677"/>
                                  <a:pt x="17974" y="30137"/>
                                </a:cubicBezTo>
                                <a:lnTo>
                                  <a:pt x="24855" y="28508"/>
                                </a:lnTo>
                                <a:cubicBezTo>
                                  <a:pt x="31736" y="26969"/>
                                  <a:pt x="36082" y="23528"/>
                                  <a:pt x="37622" y="18186"/>
                                </a:cubicBezTo>
                                <a:cubicBezTo>
                                  <a:pt x="38708" y="14655"/>
                                  <a:pt x="38165" y="10852"/>
                                  <a:pt x="36354" y="7864"/>
                                </a:cubicBezTo>
                                <a:cubicBezTo>
                                  <a:pt x="34634" y="4877"/>
                                  <a:pt x="31736" y="2794"/>
                                  <a:pt x="27753" y="1617"/>
                                </a:cubicBezTo>
                                <a:cubicBezTo>
                                  <a:pt x="22501" y="78"/>
                                  <a:pt x="17883" y="802"/>
                                  <a:pt x="14533" y="3881"/>
                                </a:cubicBezTo>
                                <a:cubicBezTo>
                                  <a:pt x="12270" y="5691"/>
                                  <a:pt x="11002" y="8136"/>
                                  <a:pt x="9553" y="12392"/>
                                </a:cubicBezTo>
                                <a:lnTo>
                                  <a:pt x="14714" y="13931"/>
                                </a:lnTo>
                                <a:cubicBezTo>
                                  <a:pt x="15710" y="11124"/>
                                  <a:pt x="16706" y="9494"/>
                                  <a:pt x="17793" y="8317"/>
                                </a:cubicBezTo>
                                <a:cubicBezTo>
                                  <a:pt x="19875" y="6054"/>
                                  <a:pt x="23135" y="5239"/>
                                  <a:pt x="26213" y="6144"/>
                                </a:cubicBezTo>
                                <a:cubicBezTo>
                                  <a:pt x="31012" y="7593"/>
                                  <a:pt x="33547" y="12120"/>
                                  <a:pt x="32189" y="16737"/>
                                </a:cubicBezTo>
                                <a:cubicBezTo>
                                  <a:pt x="31193" y="20268"/>
                                  <a:pt x="28296" y="22532"/>
                                  <a:pt x="23950" y="23619"/>
                                </a:cubicBezTo>
                                <a:lnTo>
                                  <a:pt x="17431" y="25248"/>
                                </a:lnTo>
                                <a:cubicBezTo>
                                  <a:pt x="7290" y="27602"/>
                                  <a:pt x="3578" y="30862"/>
                                  <a:pt x="228" y="40187"/>
                                </a:cubicBezTo>
                                <a:lnTo>
                                  <a:pt x="28296" y="4842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2" name="Freeform: Shape 1892"/>
                        <wps:cNvSpPr/>
                        <wps:spPr>
                          <a:xfrm>
                            <a:off x="438747" y="1459669"/>
                            <a:ext cx="15392" cy="8420"/>
                          </a:xfrm>
                          <a:custGeom>
                            <a:avLst/>
                            <a:gdLst>
                              <a:gd name="connsiteX0" fmla="*/ 15639 w 15392"/>
                              <a:gd name="connsiteY0" fmla="*/ 5006 h 8420"/>
                              <a:gd name="connsiteX1" fmla="*/ 1514 w 15392"/>
                              <a:gd name="connsiteY1" fmla="*/ 841 h 8420"/>
                              <a:gd name="connsiteX2" fmla="*/ 246 w 15392"/>
                              <a:gd name="connsiteY2" fmla="*/ 5097 h 8420"/>
                              <a:gd name="connsiteX3" fmla="*/ 14371 w 15392"/>
                              <a:gd name="connsiteY3" fmla="*/ 9262 h 8420"/>
                            </a:gdLst>
                            <a:ahLst/>
                            <a:cxnLst>
                              <a:cxn ang="0">
                                <a:pos x="connsiteX0" y="connsiteY0"/>
                              </a:cxn>
                              <a:cxn ang="0">
                                <a:pos x="connsiteX1" y="connsiteY1"/>
                              </a:cxn>
                              <a:cxn ang="0">
                                <a:pos x="connsiteX2" y="connsiteY2"/>
                              </a:cxn>
                              <a:cxn ang="0">
                                <a:pos x="connsiteX3" y="connsiteY3"/>
                              </a:cxn>
                            </a:cxnLst>
                            <a:rect l="l" t="t" r="r" b="b"/>
                            <a:pathLst>
                              <a:path w="15392" h="8420">
                                <a:moveTo>
                                  <a:pt x="15639" y="5006"/>
                                </a:moveTo>
                                <a:lnTo>
                                  <a:pt x="1514" y="841"/>
                                </a:lnTo>
                                <a:lnTo>
                                  <a:pt x="246" y="5097"/>
                                </a:lnTo>
                                <a:lnTo>
                                  <a:pt x="14371" y="92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3" name="Freeform: Shape 1893"/>
                        <wps:cNvSpPr/>
                        <wps:spPr>
                          <a:xfrm>
                            <a:off x="456595" y="1442964"/>
                            <a:ext cx="35785" cy="46972"/>
                          </a:xfrm>
                          <a:custGeom>
                            <a:avLst/>
                            <a:gdLst>
                              <a:gd name="connsiteX0" fmla="*/ 36043 w 35785"/>
                              <a:gd name="connsiteY0" fmla="*/ 7273 h 46972"/>
                              <a:gd name="connsiteX1" fmla="*/ 14222 w 35785"/>
                              <a:gd name="connsiteY1" fmla="*/ 845 h 46972"/>
                              <a:gd name="connsiteX2" fmla="*/ 4353 w 35785"/>
                              <a:gd name="connsiteY2" fmla="*/ 22846 h 46972"/>
                              <a:gd name="connsiteX3" fmla="*/ 9152 w 35785"/>
                              <a:gd name="connsiteY3" fmla="*/ 24295 h 46972"/>
                              <a:gd name="connsiteX4" fmla="*/ 18025 w 35785"/>
                              <a:gd name="connsiteY4" fmla="*/ 22665 h 46972"/>
                              <a:gd name="connsiteX5" fmla="*/ 24182 w 35785"/>
                              <a:gd name="connsiteY5" fmla="*/ 35431 h 46972"/>
                              <a:gd name="connsiteX6" fmla="*/ 12140 w 35785"/>
                              <a:gd name="connsiteY6" fmla="*/ 42493 h 46972"/>
                              <a:gd name="connsiteX7" fmla="*/ 5712 w 35785"/>
                              <a:gd name="connsiteY7" fmla="*/ 32896 h 46972"/>
                              <a:gd name="connsiteX8" fmla="*/ 460 w 35785"/>
                              <a:gd name="connsiteY8" fmla="*/ 31357 h 46972"/>
                              <a:gd name="connsiteX9" fmla="*/ 1003 w 35785"/>
                              <a:gd name="connsiteY9" fmla="*/ 38781 h 46972"/>
                              <a:gd name="connsiteX10" fmla="*/ 10872 w 35785"/>
                              <a:gd name="connsiteY10" fmla="*/ 47111 h 46972"/>
                              <a:gd name="connsiteX11" fmla="*/ 29886 w 35785"/>
                              <a:gd name="connsiteY11" fmla="*/ 36246 h 46972"/>
                              <a:gd name="connsiteX12" fmla="*/ 20289 w 35785"/>
                              <a:gd name="connsiteY12" fmla="*/ 18319 h 46972"/>
                              <a:gd name="connsiteX13" fmla="*/ 11868 w 35785"/>
                              <a:gd name="connsiteY13" fmla="*/ 18590 h 46972"/>
                              <a:gd name="connsiteX14" fmla="*/ 16939 w 35785"/>
                              <a:gd name="connsiteY14" fmla="*/ 7273 h 46972"/>
                              <a:gd name="connsiteX15" fmla="*/ 34504 w 35785"/>
                              <a:gd name="connsiteY15" fmla="*/ 12434 h 469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5785" h="46972">
                                <a:moveTo>
                                  <a:pt x="36043" y="7273"/>
                                </a:moveTo>
                                <a:lnTo>
                                  <a:pt x="14222" y="845"/>
                                </a:lnTo>
                                <a:lnTo>
                                  <a:pt x="4353" y="22846"/>
                                </a:lnTo>
                                <a:lnTo>
                                  <a:pt x="9152" y="24295"/>
                                </a:lnTo>
                                <a:cubicBezTo>
                                  <a:pt x="12412" y="22122"/>
                                  <a:pt x="14766" y="21669"/>
                                  <a:pt x="18025" y="22665"/>
                                </a:cubicBezTo>
                                <a:cubicBezTo>
                                  <a:pt x="23729" y="24385"/>
                                  <a:pt x="26083" y="29184"/>
                                  <a:pt x="24182" y="35431"/>
                                </a:cubicBezTo>
                                <a:cubicBezTo>
                                  <a:pt x="22462" y="41497"/>
                                  <a:pt x="17935" y="44213"/>
                                  <a:pt x="12140" y="42493"/>
                                </a:cubicBezTo>
                                <a:cubicBezTo>
                                  <a:pt x="7703" y="41135"/>
                                  <a:pt x="5440" y="38057"/>
                                  <a:pt x="5712" y="32896"/>
                                </a:cubicBezTo>
                                <a:lnTo>
                                  <a:pt x="460" y="31357"/>
                                </a:lnTo>
                                <a:cubicBezTo>
                                  <a:pt x="98" y="34978"/>
                                  <a:pt x="188" y="36789"/>
                                  <a:pt x="1003" y="38781"/>
                                </a:cubicBezTo>
                                <a:cubicBezTo>
                                  <a:pt x="2452" y="42674"/>
                                  <a:pt x="6164" y="45753"/>
                                  <a:pt x="10872" y="47111"/>
                                </a:cubicBezTo>
                                <a:cubicBezTo>
                                  <a:pt x="19293" y="49646"/>
                                  <a:pt x="27261" y="45209"/>
                                  <a:pt x="29886" y="36246"/>
                                </a:cubicBezTo>
                                <a:cubicBezTo>
                                  <a:pt x="32331" y="27916"/>
                                  <a:pt x="28347" y="20673"/>
                                  <a:pt x="20289" y="18319"/>
                                </a:cubicBezTo>
                                <a:cubicBezTo>
                                  <a:pt x="17301" y="17413"/>
                                  <a:pt x="14856" y="17504"/>
                                  <a:pt x="11868" y="18590"/>
                                </a:cubicBezTo>
                                <a:lnTo>
                                  <a:pt x="16939" y="7273"/>
                                </a:lnTo>
                                <a:lnTo>
                                  <a:pt x="34504" y="124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4" name="Freeform: Shape 1894"/>
                        <wps:cNvSpPr/>
                        <wps:spPr>
                          <a:xfrm>
                            <a:off x="484009" y="1462767"/>
                            <a:ext cx="37296" cy="45541"/>
                          </a:xfrm>
                          <a:custGeom>
                            <a:avLst/>
                            <a:gdLst>
                              <a:gd name="connsiteX0" fmla="*/ 276 w 37296"/>
                              <a:gd name="connsiteY0" fmla="*/ 44853 h 45541"/>
                              <a:gd name="connsiteX1" fmla="*/ 5256 w 37296"/>
                              <a:gd name="connsiteY1" fmla="*/ 46392 h 45541"/>
                              <a:gd name="connsiteX2" fmla="*/ 10055 w 37296"/>
                              <a:gd name="connsiteY2" fmla="*/ 30185 h 45541"/>
                              <a:gd name="connsiteX3" fmla="*/ 18294 w 37296"/>
                              <a:gd name="connsiteY3" fmla="*/ 37610 h 45541"/>
                              <a:gd name="connsiteX4" fmla="*/ 36403 w 37296"/>
                              <a:gd name="connsiteY4" fmla="*/ 25115 h 45541"/>
                              <a:gd name="connsiteX5" fmla="*/ 28163 w 37296"/>
                              <a:gd name="connsiteY5" fmla="*/ 4200 h 45541"/>
                              <a:gd name="connsiteX6" fmla="*/ 16484 w 37296"/>
                              <a:gd name="connsiteY6" fmla="*/ 6826 h 45541"/>
                              <a:gd name="connsiteX7" fmla="*/ 17842 w 37296"/>
                              <a:gd name="connsiteY7" fmla="*/ 2208 h 45541"/>
                              <a:gd name="connsiteX8" fmla="*/ 13224 w 37296"/>
                              <a:gd name="connsiteY8" fmla="*/ 850 h 45541"/>
                              <a:gd name="connsiteX9" fmla="*/ 25809 w 37296"/>
                              <a:gd name="connsiteY9" fmla="*/ 8637 h 45541"/>
                              <a:gd name="connsiteX10" fmla="*/ 31242 w 37296"/>
                              <a:gd name="connsiteY10" fmla="*/ 23485 h 45541"/>
                              <a:gd name="connsiteX11" fmla="*/ 18747 w 37296"/>
                              <a:gd name="connsiteY11" fmla="*/ 32720 h 45541"/>
                              <a:gd name="connsiteX12" fmla="*/ 13586 w 37296"/>
                              <a:gd name="connsiteY12" fmla="*/ 18143 h 45541"/>
                              <a:gd name="connsiteX13" fmla="*/ 25809 w 37296"/>
                              <a:gd name="connsiteY13" fmla="*/ 8637 h 45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7296" h="45541">
                                <a:moveTo>
                                  <a:pt x="276" y="44853"/>
                                </a:moveTo>
                                <a:lnTo>
                                  <a:pt x="5256" y="46392"/>
                                </a:lnTo>
                                <a:lnTo>
                                  <a:pt x="10055" y="30185"/>
                                </a:lnTo>
                                <a:cubicBezTo>
                                  <a:pt x="11685" y="34079"/>
                                  <a:pt x="14220" y="36433"/>
                                  <a:pt x="18294" y="37610"/>
                                </a:cubicBezTo>
                                <a:cubicBezTo>
                                  <a:pt x="26353" y="39964"/>
                                  <a:pt x="33505" y="34984"/>
                                  <a:pt x="36403" y="25115"/>
                                </a:cubicBezTo>
                                <a:cubicBezTo>
                                  <a:pt x="39481" y="14703"/>
                                  <a:pt x="36403" y="6645"/>
                                  <a:pt x="28163" y="4200"/>
                                </a:cubicBezTo>
                                <a:cubicBezTo>
                                  <a:pt x="23908" y="2933"/>
                                  <a:pt x="19833" y="3838"/>
                                  <a:pt x="16484" y="6826"/>
                                </a:cubicBezTo>
                                <a:lnTo>
                                  <a:pt x="17842" y="2208"/>
                                </a:lnTo>
                                <a:lnTo>
                                  <a:pt x="13224" y="850"/>
                                </a:lnTo>
                                <a:close/>
                                <a:moveTo>
                                  <a:pt x="25809" y="8637"/>
                                </a:moveTo>
                                <a:cubicBezTo>
                                  <a:pt x="31242" y="10266"/>
                                  <a:pt x="33505" y="16061"/>
                                  <a:pt x="31242" y="23485"/>
                                </a:cubicBezTo>
                                <a:cubicBezTo>
                                  <a:pt x="29159" y="30547"/>
                                  <a:pt x="24180" y="34350"/>
                                  <a:pt x="18747" y="32720"/>
                                </a:cubicBezTo>
                                <a:cubicBezTo>
                                  <a:pt x="13496" y="31181"/>
                                  <a:pt x="11413" y="25477"/>
                                  <a:pt x="13586" y="18143"/>
                                </a:cubicBezTo>
                                <a:cubicBezTo>
                                  <a:pt x="15759" y="10810"/>
                                  <a:pt x="20558" y="7097"/>
                                  <a:pt x="25809" y="863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5" name="Freeform: Shape 1895"/>
                        <wps:cNvSpPr/>
                        <wps:spPr>
                          <a:xfrm>
                            <a:off x="255536" y="1247208"/>
                            <a:ext cx="49517" cy="45722"/>
                          </a:xfrm>
                          <a:custGeom>
                            <a:avLst/>
                            <a:gdLst>
                              <a:gd name="connsiteX0" fmla="*/ 11824 w 49517"/>
                              <a:gd name="connsiteY0" fmla="*/ 727 h 45722"/>
                              <a:gd name="connsiteX1" fmla="*/ 144 w 49517"/>
                              <a:gd name="connsiteY1" fmla="*/ 30967 h 45722"/>
                              <a:gd name="connsiteX2" fmla="*/ 4942 w 49517"/>
                              <a:gd name="connsiteY2" fmla="*/ 32868 h 45722"/>
                              <a:gd name="connsiteX3" fmla="*/ 12276 w 49517"/>
                              <a:gd name="connsiteY3" fmla="*/ 13855 h 45722"/>
                              <a:gd name="connsiteX4" fmla="*/ 22417 w 49517"/>
                              <a:gd name="connsiteY4" fmla="*/ 8604 h 45722"/>
                              <a:gd name="connsiteX5" fmla="*/ 25767 w 49517"/>
                              <a:gd name="connsiteY5" fmla="*/ 16933 h 45722"/>
                              <a:gd name="connsiteX6" fmla="*/ 17709 w 49517"/>
                              <a:gd name="connsiteY6" fmla="*/ 37758 h 45722"/>
                              <a:gd name="connsiteX7" fmla="*/ 22508 w 49517"/>
                              <a:gd name="connsiteY7" fmla="*/ 39659 h 45722"/>
                              <a:gd name="connsiteX8" fmla="*/ 29842 w 49517"/>
                              <a:gd name="connsiteY8" fmla="*/ 20646 h 45722"/>
                              <a:gd name="connsiteX9" fmla="*/ 39982 w 49517"/>
                              <a:gd name="connsiteY9" fmla="*/ 15394 h 45722"/>
                              <a:gd name="connsiteX10" fmla="*/ 43332 w 49517"/>
                              <a:gd name="connsiteY10" fmla="*/ 23724 h 45722"/>
                              <a:gd name="connsiteX11" fmla="*/ 35274 w 49517"/>
                              <a:gd name="connsiteY11" fmla="*/ 44548 h 45722"/>
                              <a:gd name="connsiteX12" fmla="*/ 40073 w 49517"/>
                              <a:gd name="connsiteY12" fmla="*/ 46450 h 45722"/>
                              <a:gd name="connsiteX13" fmla="*/ 48856 w 49517"/>
                              <a:gd name="connsiteY13" fmla="*/ 23724 h 45722"/>
                              <a:gd name="connsiteX14" fmla="*/ 43332 w 49517"/>
                              <a:gd name="connsiteY14" fmla="*/ 11863 h 45722"/>
                              <a:gd name="connsiteX15" fmla="*/ 32196 w 49517"/>
                              <a:gd name="connsiteY15" fmla="*/ 12950 h 45722"/>
                              <a:gd name="connsiteX16" fmla="*/ 25948 w 49517"/>
                              <a:gd name="connsiteY16" fmla="*/ 5163 h 45722"/>
                              <a:gd name="connsiteX17" fmla="*/ 14630 w 49517"/>
                              <a:gd name="connsiteY17" fmla="*/ 6702 h 45722"/>
                              <a:gd name="connsiteX18" fmla="*/ 16260 w 49517"/>
                              <a:gd name="connsiteY18" fmla="*/ 2447 h 457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9517" h="45722">
                                <a:moveTo>
                                  <a:pt x="11824" y="727"/>
                                </a:moveTo>
                                <a:lnTo>
                                  <a:pt x="144" y="30967"/>
                                </a:lnTo>
                                <a:lnTo>
                                  <a:pt x="4942" y="32868"/>
                                </a:lnTo>
                                <a:lnTo>
                                  <a:pt x="12276" y="13855"/>
                                </a:lnTo>
                                <a:cubicBezTo>
                                  <a:pt x="13997" y="9509"/>
                                  <a:pt x="18524" y="7155"/>
                                  <a:pt x="22417" y="8604"/>
                                </a:cubicBezTo>
                                <a:cubicBezTo>
                                  <a:pt x="26039" y="10052"/>
                                  <a:pt x="27306" y="13040"/>
                                  <a:pt x="25767" y="16933"/>
                                </a:cubicBezTo>
                                <a:lnTo>
                                  <a:pt x="17709" y="37758"/>
                                </a:lnTo>
                                <a:lnTo>
                                  <a:pt x="22508" y="39659"/>
                                </a:lnTo>
                                <a:lnTo>
                                  <a:pt x="29842" y="20646"/>
                                </a:lnTo>
                                <a:cubicBezTo>
                                  <a:pt x="31562" y="16300"/>
                                  <a:pt x="36089" y="13945"/>
                                  <a:pt x="39982" y="15394"/>
                                </a:cubicBezTo>
                                <a:cubicBezTo>
                                  <a:pt x="43513" y="16752"/>
                                  <a:pt x="44781" y="19921"/>
                                  <a:pt x="43332" y="23724"/>
                                </a:cubicBezTo>
                                <a:lnTo>
                                  <a:pt x="35274" y="44548"/>
                                </a:lnTo>
                                <a:lnTo>
                                  <a:pt x="40073" y="46450"/>
                                </a:lnTo>
                                <a:lnTo>
                                  <a:pt x="48856" y="23724"/>
                                </a:lnTo>
                                <a:cubicBezTo>
                                  <a:pt x="50938" y="18291"/>
                                  <a:pt x="48946" y="14127"/>
                                  <a:pt x="43332" y="11863"/>
                                </a:cubicBezTo>
                                <a:cubicBezTo>
                                  <a:pt x="39258" y="10324"/>
                                  <a:pt x="36451" y="10686"/>
                                  <a:pt x="32196" y="12950"/>
                                </a:cubicBezTo>
                                <a:cubicBezTo>
                                  <a:pt x="31743" y="9056"/>
                                  <a:pt x="29842" y="6702"/>
                                  <a:pt x="25948" y="5163"/>
                                </a:cubicBezTo>
                                <a:cubicBezTo>
                                  <a:pt x="21874" y="3624"/>
                                  <a:pt x="18614" y="4077"/>
                                  <a:pt x="14630" y="6702"/>
                                </a:cubicBezTo>
                                <a:lnTo>
                                  <a:pt x="16260" y="24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6" name="Freeform: Shape 1896"/>
                        <wps:cNvSpPr/>
                        <wps:spPr>
                          <a:xfrm>
                            <a:off x="303449" y="1253852"/>
                            <a:ext cx="21096" cy="44002"/>
                          </a:xfrm>
                          <a:custGeom>
                            <a:avLst/>
                            <a:gdLst>
                              <a:gd name="connsiteX0" fmla="*/ 16650 w 21096"/>
                              <a:gd name="connsiteY0" fmla="*/ 14499 h 44002"/>
                              <a:gd name="connsiteX1" fmla="*/ 11851 w 21096"/>
                              <a:gd name="connsiteY1" fmla="*/ 12688 h 44002"/>
                              <a:gd name="connsiteX2" fmla="*/ 171 w 21096"/>
                              <a:gd name="connsiteY2" fmla="*/ 42929 h 44002"/>
                              <a:gd name="connsiteX3" fmla="*/ 4970 w 21096"/>
                              <a:gd name="connsiteY3" fmla="*/ 44740 h 44002"/>
                              <a:gd name="connsiteX4" fmla="*/ 21267 w 21096"/>
                              <a:gd name="connsiteY4" fmla="*/ 2638 h 44002"/>
                              <a:gd name="connsiteX5" fmla="*/ 16378 w 21096"/>
                              <a:gd name="connsiteY5" fmla="*/ 737 h 44002"/>
                              <a:gd name="connsiteX6" fmla="*/ 14024 w 21096"/>
                              <a:gd name="connsiteY6" fmla="*/ 6803 h 44002"/>
                              <a:gd name="connsiteX7" fmla="*/ 18913 w 21096"/>
                              <a:gd name="connsiteY7" fmla="*/ 8705 h 440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1096" h="44002">
                                <a:moveTo>
                                  <a:pt x="16650" y="14499"/>
                                </a:moveTo>
                                <a:lnTo>
                                  <a:pt x="11851" y="12688"/>
                                </a:lnTo>
                                <a:lnTo>
                                  <a:pt x="171" y="42929"/>
                                </a:lnTo>
                                <a:lnTo>
                                  <a:pt x="4970" y="44740"/>
                                </a:lnTo>
                                <a:close/>
                                <a:moveTo>
                                  <a:pt x="21267" y="2638"/>
                                </a:moveTo>
                                <a:lnTo>
                                  <a:pt x="16378" y="737"/>
                                </a:lnTo>
                                <a:lnTo>
                                  <a:pt x="14024" y="6803"/>
                                </a:lnTo>
                                <a:lnTo>
                                  <a:pt x="18913" y="870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7" name="Freeform: Shape 1897"/>
                        <wps:cNvSpPr/>
                        <wps:spPr>
                          <a:xfrm>
                            <a:off x="317804" y="1259440"/>
                            <a:ext cx="45132" cy="55139"/>
                          </a:xfrm>
                          <a:custGeom>
                            <a:avLst/>
                            <a:gdLst>
                              <a:gd name="connsiteX0" fmla="*/ 12492 w 45132"/>
                              <a:gd name="connsiteY0" fmla="*/ 26725 h 55139"/>
                              <a:gd name="connsiteX1" fmla="*/ 26345 w 45132"/>
                              <a:gd name="connsiteY1" fmla="*/ 32067 h 55139"/>
                              <a:gd name="connsiteX2" fmla="*/ 30329 w 45132"/>
                              <a:gd name="connsiteY2" fmla="*/ 42298 h 55139"/>
                              <a:gd name="connsiteX3" fmla="*/ 28880 w 45132"/>
                              <a:gd name="connsiteY3" fmla="*/ 46101 h 55139"/>
                              <a:gd name="connsiteX4" fmla="*/ 27431 w 45132"/>
                              <a:gd name="connsiteY4" fmla="*/ 53435 h 55139"/>
                              <a:gd name="connsiteX5" fmla="*/ 33951 w 45132"/>
                              <a:gd name="connsiteY5" fmla="*/ 55879 h 55139"/>
                              <a:gd name="connsiteX6" fmla="*/ 34494 w 45132"/>
                              <a:gd name="connsiteY6" fmla="*/ 54521 h 55139"/>
                              <a:gd name="connsiteX7" fmla="*/ 35218 w 45132"/>
                              <a:gd name="connsiteY7" fmla="*/ 45105 h 55139"/>
                              <a:gd name="connsiteX8" fmla="*/ 33770 w 45132"/>
                              <a:gd name="connsiteY8" fmla="*/ 31976 h 55139"/>
                              <a:gd name="connsiteX9" fmla="*/ 44272 w 45132"/>
                              <a:gd name="connsiteY9" fmla="*/ 24462 h 55139"/>
                              <a:gd name="connsiteX10" fmla="*/ 35761 w 45132"/>
                              <a:gd name="connsiteY10" fmla="*/ 8255 h 55139"/>
                              <a:gd name="connsiteX11" fmla="*/ 16476 w 45132"/>
                              <a:gd name="connsiteY11" fmla="*/ 740 h 55139"/>
                              <a:gd name="connsiteX12" fmla="*/ 178 w 45132"/>
                              <a:gd name="connsiteY12" fmla="*/ 42841 h 55139"/>
                              <a:gd name="connsiteX13" fmla="*/ 5430 w 45132"/>
                              <a:gd name="connsiteY13" fmla="*/ 44924 h 55139"/>
                              <a:gd name="connsiteX14" fmla="*/ 14303 w 45132"/>
                              <a:gd name="connsiteY14" fmla="*/ 22017 h 55139"/>
                              <a:gd name="connsiteX15" fmla="*/ 19917 w 45132"/>
                              <a:gd name="connsiteY15" fmla="*/ 7530 h 55139"/>
                              <a:gd name="connsiteX16" fmla="*/ 32955 w 45132"/>
                              <a:gd name="connsiteY16" fmla="*/ 12510 h 55139"/>
                              <a:gd name="connsiteX17" fmla="*/ 38387 w 45132"/>
                              <a:gd name="connsiteY17" fmla="*/ 16494 h 55139"/>
                              <a:gd name="connsiteX18" fmla="*/ 38387 w 45132"/>
                              <a:gd name="connsiteY18" fmla="*/ 23013 h 55139"/>
                              <a:gd name="connsiteX19" fmla="*/ 27341 w 45132"/>
                              <a:gd name="connsiteY19" fmla="*/ 26997 h 551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132" h="55139">
                                <a:moveTo>
                                  <a:pt x="12492" y="26725"/>
                                </a:moveTo>
                                <a:lnTo>
                                  <a:pt x="26345" y="32067"/>
                                </a:lnTo>
                                <a:cubicBezTo>
                                  <a:pt x="31234" y="33878"/>
                                  <a:pt x="32321" y="37228"/>
                                  <a:pt x="30329" y="42298"/>
                                </a:cubicBezTo>
                                <a:lnTo>
                                  <a:pt x="28880" y="46101"/>
                                </a:lnTo>
                                <a:cubicBezTo>
                                  <a:pt x="27884" y="48636"/>
                                  <a:pt x="27431" y="51262"/>
                                  <a:pt x="27431" y="53435"/>
                                </a:cubicBezTo>
                                <a:lnTo>
                                  <a:pt x="33951" y="55879"/>
                                </a:lnTo>
                                <a:lnTo>
                                  <a:pt x="34494" y="54521"/>
                                </a:lnTo>
                                <a:cubicBezTo>
                                  <a:pt x="32955" y="52439"/>
                                  <a:pt x="33226" y="50718"/>
                                  <a:pt x="35218" y="45105"/>
                                </a:cubicBezTo>
                                <a:cubicBezTo>
                                  <a:pt x="37844" y="38133"/>
                                  <a:pt x="37572" y="35689"/>
                                  <a:pt x="33770" y="31976"/>
                                </a:cubicBezTo>
                                <a:cubicBezTo>
                                  <a:pt x="39474" y="31433"/>
                                  <a:pt x="42371" y="29260"/>
                                  <a:pt x="44272" y="24462"/>
                                </a:cubicBezTo>
                                <a:cubicBezTo>
                                  <a:pt x="47079" y="17128"/>
                                  <a:pt x="44182" y="11424"/>
                                  <a:pt x="35761" y="8255"/>
                                </a:cubicBezTo>
                                <a:lnTo>
                                  <a:pt x="16476" y="740"/>
                                </a:lnTo>
                                <a:lnTo>
                                  <a:pt x="178" y="42841"/>
                                </a:lnTo>
                                <a:lnTo>
                                  <a:pt x="5430" y="44924"/>
                                </a:lnTo>
                                <a:close/>
                                <a:moveTo>
                                  <a:pt x="14303" y="22017"/>
                                </a:moveTo>
                                <a:lnTo>
                                  <a:pt x="19917" y="7530"/>
                                </a:lnTo>
                                <a:lnTo>
                                  <a:pt x="32955" y="12510"/>
                                </a:lnTo>
                                <a:cubicBezTo>
                                  <a:pt x="36033" y="13687"/>
                                  <a:pt x="37482" y="14864"/>
                                  <a:pt x="38387" y="16494"/>
                                </a:cubicBezTo>
                                <a:cubicBezTo>
                                  <a:pt x="39293" y="18305"/>
                                  <a:pt x="39293" y="20568"/>
                                  <a:pt x="38387" y="23013"/>
                                </a:cubicBezTo>
                                <a:cubicBezTo>
                                  <a:pt x="36395" y="27993"/>
                                  <a:pt x="33136" y="29260"/>
                                  <a:pt x="27341" y="2699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8" name="Freeform: Shape 1898"/>
                        <wps:cNvSpPr/>
                        <wps:spPr>
                          <a:xfrm>
                            <a:off x="361910" y="1298505"/>
                            <a:ext cx="15392" cy="9506"/>
                          </a:xfrm>
                          <a:custGeom>
                            <a:avLst/>
                            <a:gdLst>
                              <a:gd name="connsiteX0" fmla="*/ 15594 w 15392"/>
                              <a:gd name="connsiteY0" fmla="*/ 6091 h 9506"/>
                              <a:gd name="connsiteX1" fmla="*/ 1832 w 15392"/>
                              <a:gd name="connsiteY1" fmla="*/ 749 h 9506"/>
                              <a:gd name="connsiteX2" fmla="*/ 202 w 15392"/>
                              <a:gd name="connsiteY2" fmla="*/ 4914 h 9506"/>
                              <a:gd name="connsiteX3" fmla="*/ 13964 w 15392"/>
                              <a:gd name="connsiteY3" fmla="*/ 10256 h 9506"/>
                            </a:gdLst>
                            <a:ahLst/>
                            <a:cxnLst>
                              <a:cxn ang="0">
                                <a:pos x="connsiteX0" y="connsiteY0"/>
                              </a:cxn>
                              <a:cxn ang="0">
                                <a:pos x="connsiteX1" y="connsiteY1"/>
                              </a:cxn>
                              <a:cxn ang="0">
                                <a:pos x="connsiteX2" y="connsiteY2"/>
                              </a:cxn>
                              <a:cxn ang="0">
                                <a:pos x="connsiteX3" y="connsiteY3"/>
                              </a:cxn>
                            </a:cxnLst>
                            <a:rect l="l" t="t" r="r" b="b"/>
                            <a:pathLst>
                              <a:path w="15392" h="9506">
                                <a:moveTo>
                                  <a:pt x="15594" y="6091"/>
                                </a:moveTo>
                                <a:lnTo>
                                  <a:pt x="1832" y="749"/>
                                </a:lnTo>
                                <a:lnTo>
                                  <a:pt x="202" y="4914"/>
                                </a:lnTo>
                                <a:lnTo>
                                  <a:pt x="13964" y="1025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99" name="Freeform: Shape 1899"/>
                        <wps:cNvSpPr/>
                        <wps:spPr>
                          <a:xfrm>
                            <a:off x="388110" y="1287560"/>
                            <a:ext cx="21187" cy="43097"/>
                          </a:xfrm>
                          <a:custGeom>
                            <a:avLst/>
                            <a:gdLst>
                              <a:gd name="connsiteX0" fmla="*/ 11712 w 21187"/>
                              <a:gd name="connsiteY0" fmla="*/ 12252 h 43097"/>
                              <a:gd name="connsiteX1" fmla="*/ 213 w 21187"/>
                              <a:gd name="connsiteY1" fmla="*/ 41949 h 43097"/>
                              <a:gd name="connsiteX2" fmla="*/ 5283 w 21187"/>
                              <a:gd name="connsiteY2" fmla="*/ 43851 h 43097"/>
                              <a:gd name="connsiteX3" fmla="*/ 21400 w 21187"/>
                              <a:gd name="connsiteY3" fmla="*/ 2021 h 43097"/>
                              <a:gd name="connsiteX4" fmla="*/ 18140 w 21187"/>
                              <a:gd name="connsiteY4" fmla="*/ 753 h 43097"/>
                              <a:gd name="connsiteX5" fmla="*/ 4106 w 21187"/>
                              <a:gd name="connsiteY5" fmla="*/ 5009 h 43097"/>
                              <a:gd name="connsiteX6" fmla="*/ 2658 w 21187"/>
                              <a:gd name="connsiteY6" fmla="*/ 8721 h 430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1187" h="43097">
                                <a:moveTo>
                                  <a:pt x="11712" y="12252"/>
                                </a:moveTo>
                                <a:lnTo>
                                  <a:pt x="213" y="41949"/>
                                </a:lnTo>
                                <a:lnTo>
                                  <a:pt x="5283" y="43851"/>
                                </a:lnTo>
                                <a:lnTo>
                                  <a:pt x="21400" y="2021"/>
                                </a:lnTo>
                                <a:lnTo>
                                  <a:pt x="18140" y="753"/>
                                </a:lnTo>
                                <a:cubicBezTo>
                                  <a:pt x="13794" y="6458"/>
                                  <a:pt x="12346" y="7001"/>
                                  <a:pt x="4106" y="5009"/>
                                </a:cubicBezTo>
                                <a:lnTo>
                                  <a:pt x="2658" y="872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0" name="Freeform: Shape 1900"/>
                        <wps:cNvSpPr/>
                        <wps:spPr>
                          <a:xfrm>
                            <a:off x="410670" y="1296895"/>
                            <a:ext cx="37971" cy="47022"/>
                          </a:xfrm>
                          <a:custGeom>
                            <a:avLst/>
                            <a:gdLst>
                              <a:gd name="connsiteX0" fmla="*/ 38203 w 37971"/>
                              <a:gd name="connsiteY0" fmla="*/ 9000 h 47022"/>
                              <a:gd name="connsiteX1" fmla="*/ 17016 w 37971"/>
                              <a:gd name="connsiteY1" fmla="*/ 760 h 47022"/>
                              <a:gd name="connsiteX2" fmla="*/ 5336 w 37971"/>
                              <a:gd name="connsiteY2" fmla="*/ 21856 h 47022"/>
                              <a:gd name="connsiteX3" fmla="*/ 10044 w 37971"/>
                              <a:gd name="connsiteY3" fmla="*/ 23667 h 47022"/>
                              <a:gd name="connsiteX4" fmla="*/ 19099 w 37971"/>
                              <a:gd name="connsiteY4" fmla="*/ 22762 h 47022"/>
                              <a:gd name="connsiteX5" fmla="*/ 24169 w 37971"/>
                              <a:gd name="connsiteY5" fmla="*/ 35981 h 47022"/>
                              <a:gd name="connsiteX6" fmla="*/ 11584 w 37971"/>
                              <a:gd name="connsiteY6" fmla="*/ 42047 h 47022"/>
                              <a:gd name="connsiteX7" fmla="*/ 5789 w 37971"/>
                              <a:gd name="connsiteY7" fmla="*/ 31906 h 47022"/>
                              <a:gd name="connsiteX8" fmla="*/ 719 w 37971"/>
                              <a:gd name="connsiteY8" fmla="*/ 30005 h 47022"/>
                              <a:gd name="connsiteX9" fmla="*/ 628 w 37971"/>
                              <a:gd name="connsiteY9" fmla="*/ 37429 h 47022"/>
                              <a:gd name="connsiteX10" fmla="*/ 9954 w 37971"/>
                              <a:gd name="connsiteY10" fmla="*/ 46664 h 47022"/>
                              <a:gd name="connsiteX11" fmla="*/ 29602 w 37971"/>
                              <a:gd name="connsiteY11" fmla="*/ 37429 h 47022"/>
                              <a:gd name="connsiteX12" fmla="*/ 21634 w 37971"/>
                              <a:gd name="connsiteY12" fmla="*/ 18597 h 47022"/>
                              <a:gd name="connsiteX13" fmla="*/ 13213 w 37971"/>
                              <a:gd name="connsiteY13" fmla="*/ 18235 h 47022"/>
                              <a:gd name="connsiteX14" fmla="*/ 19189 w 37971"/>
                              <a:gd name="connsiteY14" fmla="*/ 7460 h 47022"/>
                              <a:gd name="connsiteX15" fmla="*/ 36211 w 37971"/>
                              <a:gd name="connsiteY15" fmla="*/ 14070 h 470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7971" h="47022">
                                <a:moveTo>
                                  <a:pt x="38203" y="9000"/>
                                </a:moveTo>
                                <a:lnTo>
                                  <a:pt x="17016" y="760"/>
                                </a:lnTo>
                                <a:lnTo>
                                  <a:pt x="5336" y="21856"/>
                                </a:lnTo>
                                <a:lnTo>
                                  <a:pt x="10044" y="23667"/>
                                </a:lnTo>
                                <a:cubicBezTo>
                                  <a:pt x="13485" y="21766"/>
                                  <a:pt x="15839" y="21585"/>
                                  <a:pt x="19099" y="22762"/>
                                </a:cubicBezTo>
                                <a:cubicBezTo>
                                  <a:pt x="24531" y="24935"/>
                                  <a:pt x="26523" y="29914"/>
                                  <a:pt x="24169" y="35981"/>
                                </a:cubicBezTo>
                                <a:cubicBezTo>
                                  <a:pt x="21905" y="41866"/>
                                  <a:pt x="17107" y="44220"/>
                                  <a:pt x="11584" y="42047"/>
                                </a:cubicBezTo>
                                <a:cubicBezTo>
                                  <a:pt x="7147" y="40327"/>
                                  <a:pt x="5155" y="36977"/>
                                  <a:pt x="5789" y="31906"/>
                                </a:cubicBezTo>
                                <a:lnTo>
                                  <a:pt x="719" y="30005"/>
                                </a:lnTo>
                                <a:cubicBezTo>
                                  <a:pt x="85" y="33627"/>
                                  <a:pt x="85" y="35437"/>
                                  <a:pt x="628" y="37429"/>
                                </a:cubicBezTo>
                                <a:cubicBezTo>
                                  <a:pt x="1896" y="41413"/>
                                  <a:pt x="5246" y="44854"/>
                                  <a:pt x="9954" y="46664"/>
                                </a:cubicBezTo>
                                <a:cubicBezTo>
                                  <a:pt x="18103" y="49833"/>
                                  <a:pt x="26252" y="46121"/>
                                  <a:pt x="29602" y="37429"/>
                                </a:cubicBezTo>
                                <a:cubicBezTo>
                                  <a:pt x="32771" y="29281"/>
                                  <a:pt x="29511" y="21585"/>
                                  <a:pt x="21634" y="18597"/>
                                </a:cubicBezTo>
                                <a:cubicBezTo>
                                  <a:pt x="18736" y="17510"/>
                                  <a:pt x="16201" y="17329"/>
                                  <a:pt x="13213" y="18235"/>
                                </a:cubicBezTo>
                                <a:lnTo>
                                  <a:pt x="19189" y="7460"/>
                                </a:lnTo>
                                <a:lnTo>
                                  <a:pt x="36211" y="1407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1" name="Freeform: Shape 1901"/>
                        <wps:cNvSpPr/>
                        <wps:spPr>
                          <a:xfrm>
                            <a:off x="439276" y="1311036"/>
                            <a:ext cx="39969" cy="47976"/>
                          </a:xfrm>
                          <a:custGeom>
                            <a:avLst/>
                            <a:gdLst>
                              <a:gd name="connsiteX0" fmla="*/ 29585 w 39969"/>
                              <a:gd name="connsiteY0" fmla="*/ 43764 h 47976"/>
                              <a:gd name="connsiteX1" fmla="*/ 8036 w 39969"/>
                              <a:gd name="connsiteY1" fmla="*/ 35434 h 47976"/>
                              <a:gd name="connsiteX2" fmla="*/ 18811 w 39969"/>
                              <a:gd name="connsiteY2" fmla="*/ 29640 h 47976"/>
                              <a:gd name="connsiteX3" fmla="*/ 25692 w 39969"/>
                              <a:gd name="connsiteY3" fmla="*/ 28644 h 47976"/>
                              <a:gd name="connsiteX4" fmla="*/ 39273 w 39969"/>
                              <a:gd name="connsiteY4" fmla="*/ 19409 h 47976"/>
                              <a:gd name="connsiteX5" fmla="*/ 38911 w 39969"/>
                              <a:gd name="connsiteY5" fmla="*/ 8996 h 47976"/>
                              <a:gd name="connsiteX6" fmla="*/ 30853 w 39969"/>
                              <a:gd name="connsiteY6" fmla="*/ 2025 h 47976"/>
                              <a:gd name="connsiteX7" fmla="*/ 17453 w 39969"/>
                              <a:gd name="connsiteY7" fmla="*/ 3202 h 47976"/>
                              <a:gd name="connsiteX8" fmla="*/ 11839 w 39969"/>
                              <a:gd name="connsiteY8" fmla="*/ 11260 h 47976"/>
                              <a:gd name="connsiteX9" fmla="*/ 16909 w 39969"/>
                              <a:gd name="connsiteY9" fmla="*/ 13252 h 47976"/>
                              <a:gd name="connsiteX10" fmla="*/ 20441 w 39969"/>
                              <a:gd name="connsiteY10" fmla="*/ 7819 h 47976"/>
                              <a:gd name="connsiteX11" fmla="*/ 28951 w 39969"/>
                              <a:gd name="connsiteY11" fmla="*/ 6461 h 47976"/>
                              <a:gd name="connsiteX12" fmla="*/ 34112 w 39969"/>
                              <a:gd name="connsiteY12" fmla="*/ 17417 h 47976"/>
                              <a:gd name="connsiteX13" fmla="*/ 25239 w 39969"/>
                              <a:gd name="connsiteY13" fmla="*/ 23664 h 47976"/>
                              <a:gd name="connsiteX14" fmla="*/ 18720 w 39969"/>
                              <a:gd name="connsiteY14" fmla="*/ 24660 h 47976"/>
                              <a:gd name="connsiteX15" fmla="*/ 250 w 39969"/>
                              <a:gd name="connsiteY15" fmla="*/ 38151 h 47976"/>
                              <a:gd name="connsiteX16" fmla="*/ 27593 w 39969"/>
                              <a:gd name="connsiteY16" fmla="*/ 48744 h 479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9969" h="47976">
                                <a:moveTo>
                                  <a:pt x="29585" y="43764"/>
                                </a:moveTo>
                                <a:lnTo>
                                  <a:pt x="8036" y="35434"/>
                                </a:lnTo>
                                <a:cubicBezTo>
                                  <a:pt x="9756" y="32175"/>
                                  <a:pt x="12563" y="30726"/>
                                  <a:pt x="18811" y="29640"/>
                                </a:cubicBezTo>
                                <a:lnTo>
                                  <a:pt x="25692" y="28644"/>
                                </a:lnTo>
                                <a:cubicBezTo>
                                  <a:pt x="32754" y="27648"/>
                                  <a:pt x="37281" y="24479"/>
                                  <a:pt x="39273" y="19409"/>
                                </a:cubicBezTo>
                                <a:cubicBezTo>
                                  <a:pt x="40631" y="15877"/>
                                  <a:pt x="40541" y="12075"/>
                                  <a:pt x="38911" y="8996"/>
                                </a:cubicBezTo>
                                <a:cubicBezTo>
                                  <a:pt x="37372" y="5828"/>
                                  <a:pt x="34746" y="3564"/>
                                  <a:pt x="30853" y="2025"/>
                                </a:cubicBezTo>
                                <a:cubicBezTo>
                                  <a:pt x="25692" y="33"/>
                                  <a:pt x="21165" y="395"/>
                                  <a:pt x="17453" y="3202"/>
                                </a:cubicBezTo>
                                <a:cubicBezTo>
                                  <a:pt x="15189" y="4832"/>
                                  <a:pt x="13650" y="7186"/>
                                  <a:pt x="11839" y="11260"/>
                                </a:cubicBezTo>
                                <a:lnTo>
                                  <a:pt x="16909" y="13252"/>
                                </a:lnTo>
                                <a:cubicBezTo>
                                  <a:pt x="18177" y="10536"/>
                                  <a:pt x="19173" y="8906"/>
                                  <a:pt x="20441" y="7819"/>
                                </a:cubicBezTo>
                                <a:cubicBezTo>
                                  <a:pt x="22704" y="5828"/>
                                  <a:pt x="25963" y="5284"/>
                                  <a:pt x="28951" y="6461"/>
                                </a:cubicBezTo>
                                <a:cubicBezTo>
                                  <a:pt x="33569" y="8272"/>
                                  <a:pt x="35833" y="12980"/>
                                  <a:pt x="34112" y="17417"/>
                                </a:cubicBezTo>
                                <a:cubicBezTo>
                                  <a:pt x="32754" y="20857"/>
                                  <a:pt x="29676" y="23030"/>
                                  <a:pt x="25239" y="23664"/>
                                </a:cubicBezTo>
                                <a:lnTo>
                                  <a:pt x="18720" y="24660"/>
                                </a:lnTo>
                                <a:cubicBezTo>
                                  <a:pt x="8308" y="26290"/>
                                  <a:pt x="4324" y="29187"/>
                                  <a:pt x="250" y="38151"/>
                                </a:cubicBezTo>
                                <a:lnTo>
                                  <a:pt x="27593" y="4874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2" name="Freeform: Shape 1902"/>
                        <wps:cNvSpPr/>
                        <wps:spPr>
                          <a:xfrm>
                            <a:off x="477444" y="1343169"/>
                            <a:ext cx="15392" cy="9506"/>
                          </a:xfrm>
                          <a:custGeom>
                            <a:avLst/>
                            <a:gdLst>
                              <a:gd name="connsiteX0" fmla="*/ 15660 w 15392"/>
                              <a:gd name="connsiteY0" fmla="*/ 6117 h 9506"/>
                              <a:gd name="connsiteX1" fmla="*/ 1898 w 15392"/>
                              <a:gd name="connsiteY1" fmla="*/ 775 h 9506"/>
                              <a:gd name="connsiteX2" fmla="*/ 268 w 15392"/>
                              <a:gd name="connsiteY2" fmla="*/ 4939 h 9506"/>
                              <a:gd name="connsiteX3" fmla="*/ 14030 w 15392"/>
                              <a:gd name="connsiteY3" fmla="*/ 10281 h 9506"/>
                            </a:gdLst>
                            <a:ahLst/>
                            <a:cxnLst>
                              <a:cxn ang="0">
                                <a:pos x="connsiteX0" y="connsiteY0"/>
                              </a:cxn>
                              <a:cxn ang="0">
                                <a:pos x="connsiteX1" y="connsiteY1"/>
                              </a:cxn>
                              <a:cxn ang="0">
                                <a:pos x="connsiteX2" y="connsiteY2"/>
                              </a:cxn>
                              <a:cxn ang="0">
                                <a:pos x="connsiteX3" y="connsiteY3"/>
                              </a:cxn>
                            </a:cxnLst>
                            <a:rect l="l" t="t" r="r" b="b"/>
                            <a:pathLst>
                              <a:path w="15392" h="9506">
                                <a:moveTo>
                                  <a:pt x="15660" y="6117"/>
                                </a:moveTo>
                                <a:lnTo>
                                  <a:pt x="1898" y="775"/>
                                </a:lnTo>
                                <a:lnTo>
                                  <a:pt x="268" y="4939"/>
                                </a:lnTo>
                                <a:lnTo>
                                  <a:pt x="14030" y="1028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3" name="Freeform: Shape 1903"/>
                        <wps:cNvSpPr/>
                        <wps:spPr>
                          <a:xfrm>
                            <a:off x="494052" y="1330544"/>
                            <a:ext cx="35410" cy="45714"/>
                          </a:xfrm>
                          <a:custGeom>
                            <a:avLst/>
                            <a:gdLst>
                              <a:gd name="connsiteX0" fmla="*/ 15124 w 35410"/>
                              <a:gd name="connsiteY0" fmla="*/ 23465 h 45714"/>
                              <a:gd name="connsiteX1" fmla="*/ 15757 w 35410"/>
                              <a:gd name="connsiteY1" fmla="*/ 23737 h 45714"/>
                              <a:gd name="connsiteX2" fmla="*/ 17930 w 35410"/>
                              <a:gd name="connsiteY2" fmla="*/ 24551 h 45714"/>
                              <a:gd name="connsiteX3" fmla="*/ 23454 w 35410"/>
                              <a:gd name="connsiteY3" fmla="*/ 35597 h 45714"/>
                              <a:gd name="connsiteX4" fmla="*/ 11864 w 35410"/>
                              <a:gd name="connsiteY4" fmla="*/ 40758 h 45714"/>
                              <a:gd name="connsiteX5" fmla="*/ 6522 w 35410"/>
                              <a:gd name="connsiteY5" fmla="*/ 28445 h 45714"/>
                              <a:gd name="connsiteX6" fmla="*/ 1542 w 35410"/>
                              <a:gd name="connsiteY6" fmla="*/ 26453 h 45714"/>
                              <a:gd name="connsiteX7" fmla="*/ 365 w 35410"/>
                              <a:gd name="connsiteY7" fmla="*/ 34601 h 45714"/>
                              <a:gd name="connsiteX8" fmla="*/ 9782 w 35410"/>
                              <a:gd name="connsiteY8" fmla="*/ 45195 h 45714"/>
                              <a:gd name="connsiteX9" fmla="*/ 28705 w 35410"/>
                              <a:gd name="connsiteY9" fmla="*/ 37499 h 45714"/>
                              <a:gd name="connsiteX10" fmla="*/ 25536 w 35410"/>
                              <a:gd name="connsiteY10" fmla="*/ 24823 h 45714"/>
                              <a:gd name="connsiteX11" fmla="*/ 34681 w 35410"/>
                              <a:gd name="connsiteY11" fmla="*/ 18485 h 45714"/>
                              <a:gd name="connsiteX12" fmla="*/ 26623 w 35410"/>
                              <a:gd name="connsiteY12" fmla="*/ 2007 h 45714"/>
                              <a:gd name="connsiteX13" fmla="*/ 8605 w 35410"/>
                              <a:gd name="connsiteY13" fmla="*/ 10699 h 45714"/>
                              <a:gd name="connsiteX14" fmla="*/ 13675 w 35410"/>
                              <a:gd name="connsiteY14" fmla="*/ 12600 h 45714"/>
                              <a:gd name="connsiteX15" fmla="*/ 16572 w 35410"/>
                              <a:gd name="connsiteY15" fmla="*/ 7711 h 45714"/>
                              <a:gd name="connsiteX16" fmla="*/ 24993 w 35410"/>
                              <a:gd name="connsiteY16" fmla="*/ 6625 h 45714"/>
                              <a:gd name="connsiteX17" fmla="*/ 29339 w 35410"/>
                              <a:gd name="connsiteY17" fmla="*/ 16584 h 45714"/>
                              <a:gd name="connsiteX18" fmla="*/ 23816 w 35410"/>
                              <a:gd name="connsiteY18" fmla="*/ 20930 h 45714"/>
                              <a:gd name="connsiteX19" fmla="*/ 16753 w 35410"/>
                              <a:gd name="connsiteY19" fmla="*/ 19300 h 457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5410" h="45714">
                                <a:moveTo>
                                  <a:pt x="15124" y="23465"/>
                                </a:moveTo>
                                <a:lnTo>
                                  <a:pt x="15757" y="23737"/>
                                </a:lnTo>
                                <a:lnTo>
                                  <a:pt x="17930" y="24551"/>
                                </a:lnTo>
                                <a:cubicBezTo>
                                  <a:pt x="23454" y="26724"/>
                                  <a:pt x="25445" y="30527"/>
                                  <a:pt x="23454" y="35597"/>
                                </a:cubicBezTo>
                                <a:cubicBezTo>
                                  <a:pt x="21462" y="40849"/>
                                  <a:pt x="17025" y="42750"/>
                                  <a:pt x="11864" y="40758"/>
                                </a:cubicBezTo>
                                <a:cubicBezTo>
                                  <a:pt x="6160" y="38585"/>
                                  <a:pt x="4530" y="34692"/>
                                  <a:pt x="6522" y="28445"/>
                                </a:cubicBezTo>
                                <a:lnTo>
                                  <a:pt x="1542" y="26453"/>
                                </a:lnTo>
                                <a:cubicBezTo>
                                  <a:pt x="456" y="29893"/>
                                  <a:pt x="94" y="32247"/>
                                  <a:pt x="365" y="34601"/>
                                </a:cubicBezTo>
                                <a:cubicBezTo>
                                  <a:pt x="908" y="39491"/>
                                  <a:pt x="4168" y="43022"/>
                                  <a:pt x="9782" y="45195"/>
                                </a:cubicBezTo>
                                <a:cubicBezTo>
                                  <a:pt x="18202" y="48454"/>
                                  <a:pt x="25627" y="45466"/>
                                  <a:pt x="28705" y="37499"/>
                                </a:cubicBezTo>
                                <a:cubicBezTo>
                                  <a:pt x="30697" y="32247"/>
                                  <a:pt x="29791" y="28535"/>
                                  <a:pt x="25536" y="24823"/>
                                </a:cubicBezTo>
                                <a:cubicBezTo>
                                  <a:pt x="29973" y="24733"/>
                                  <a:pt x="33051" y="22741"/>
                                  <a:pt x="34681" y="18485"/>
                                </a:cubicBezTo>
                                <a:cubicBezTo>
                                  <a:pt x="37488" y="11333"/>
                                  <a:pt x="34319" y="5085"/>
                                  <a:pt x="26623" y="2007"/>
                                </a:cubicBezTo>
                                <a:cubicBezTo>
                                  <a:pt x="18293" y="-1162"/>
                                  <a:pt x="12226" y="1826"/>
                                  <a:pt x="8605" y="10699"/>
                                </a:cubicBezTo>
                                <a:lnTo>
                                  <a:pt x="13675" y="12600"/>
                                </a:lnTo>
                                <a:cubicBezTo>
                                  <a:pt x="14761" y="10156"/>
                                  <a:pt x="15576" y="8797"/>
                                  <a:pt x="16572" y="7711"/>
                                </a:cubicBezTo>
                                <a:cubicBezTo>
                                  <a:pt x="18655" y="5810"/>
                                  <a:pt x="21733" y="5357"/>
                                  <a:pt x="24993" y="6625"/>
                                </a:cubicBezTo>
                                <a:cubicBezTo>
                                  <a:pt x="29429" y="8345"/>
                                  <a:pt x="31150" y="12057"/>
                                  <a:pt x="29339" y="16584"/>
                                </a:cubicBezTo>
                                <a:cubicBezTo>
                                  <a:pt x="28252" y="19572"/>
                                  <a:pt x="26532" y="20930"/>
                                  <a:pt x="23816" y="20930"/>
                                </a:cubicBezTo>
                                <a:cubicBezTo>
                                  <a:pt x="22367" y="21111"/>
                                  <a:pt x="20375" y="20658"/>
                                  <a:pt x="16753" y="1930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4" name="Freeform: Shape 1904"/>
                        <wps:cNvSpPr/>
                        <wps:spPr>
                          <a:xfrm>
                            <a:off x="519086" y="1350975"/>
                            <a:ext cx="39430" cy="44726"/>
                          </a:xfrm>
                          <a:custGeom>
                            <a:avLst/>
                            <a:gdLst>
                              <a:gd name="connsiteX0" fmla="*/ 297 w 39430"/>
                              <a:gd name="connsiteY0" fmla="*/ 43611 h 44726"/>
                              <a:gd name="connsiteX1" fmla="*/ 5096 w 39430"/>
                              <a:gd name="connsiteY1" fmla="*/ 45513 h 44726"/>
                              <a:gd name="connsiteX2" fmla="*/ 11253 w 39430"/>
                              <a:gd name="connsiteY2" fmla="*/ 29759 h 44726"/>
                              <a:gd name="connsiteX3" fmla="*/ 18768 w 39430"/>
                              <a:gd name="connsiteY3" fmla="*/ 37907 h 44726"/>
                              <a:gd name="connsiteX4" fmla="*/ 37872 w 39430"/>
                              <a:gd name="connsiteY4" fmla="*/ 26952 h 44726"/>
                              <a:gd name="connsiteX5" fmla="*/ 31263 w 39430"/>
                              <a:gd name="connsiteY5" fmla="*/ 5403 h 44726"/>
                              <a:gd name="connsiteX6" fmla="*/ 19583 w 39430"/>
                              <a:gd name="connsiteY6" fmla="*/ 7033 h 44726"/>
                              <a:gd name="connsiteX7" fmla="*/ 21303 w 39430"/>
                              <a:gd name="connsiteY7" fmla="*/ 2506 h 44726"/>
                              <a:gd name="connsiteX8" fmla="*/ 16866 w 39430"/>
                              <a:gd name="connsiteY8" fmla="*/ 786 h 44726"/>
                              <a:gd name="connsiteX9" fmla="*/ 28727 w 39430"/>
                              <a:gd name="connsiteY9" fmla="*/ 9568 h 44726"/>
                              <a:gd name="connsiteX10" fmla="*/ 32892 w 39430"/>
                              <a:gd name="connsiteY10" fmla="*/ 24870 h 44726"/>
                              <a:gd name="connsiteX11" fmla="*/ 19673 w 39430"/>
                              <a:gd name="connsiteY11" fmla="*/ 33018 h 44726"/>
                              <a:gd name="connsiteX12" fmla="*/ 15689 w 39430"/>
                              <a:gd name="connsiteY12" fmla="*/ 18079 h 44726"/>
                              <a:gd name="connsiteX13" fmla="*/ 28727 w 39430"/>
                              <a:gd name="connsiteY13" fmla="*/ 9568 h 447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9430" h="44726">
                                <a:moveTo>
                                  <a:pt x="297" y="43611"/>
                                </a:moveTo>
                                <a:lnTo>
                                  <a:pt x="5096" y="45513"/>
                                </a:lnTo>
                                <a:lnTo>
                                  <a:pt x="11253" y="29759"/>
                                </a:lnTo>
                                <a:cubicBezTo>
                                  <a:pt x="12520" y="33833"/>
                                  <a:pt x="14784" y="36368"/>
                                  <a:pt x="18768" y="37907"/>
                                </a:cubicBezTo>
                                <a:cubicBezTo>
                                  <a:pt x="26645" y="40895"/>
                                  <a:pt x="34160" y="36549"/>
                                  <a:pt x="37872" y="26952"/>
                                </a:cubicBezTo>
                                <a:cubicBezTo>
                                  <a:pt x="41856" y="16811"/>
                                  <a:pt x="39321" y="8482"/>
                                  <a:pt x="31263" y="5403"/>
                                </a:cubicBezTo>
                                <a:cubicBezTo>
                                  <a:pt x="27188" y="3774"/>
                                  <a:pt x="23114" y="4317"/>
                                  <a:pt x="19583" y="7033"/>
                                </a:cubicBezTo>
                                <a:lnTo>
                                  <a:pt x="21303" y="2506"/>
                                </a:lnTo>
                                <a:lnTo>
                                  <a:pt x="16866" y="786"/>
                                </a:lnTo>
                                <a:close/>
                                <a:moveTo>
                                  <a:pt x="28727" y="9568"/>
                                </a:moveTo>
                                <a:cubicBezTo>
                                  <a:pt x="34069" y="11651"/>
                                  <a:pt x="35699" y="17536"/>
                                  <a:pt x="32892" y="24870"/>
                                </a:cubicBezTo>
                                <a:cubicBezTo>
                                  <a:pt x="30267" y="31660"/>
                                  <a:pt x="25015" y="35101"/>
                                  <a:pt x="19673" y="33018"/>
                                </a:cubicBezTo>
                                <a:cubicBezTo>
                                  <a:pt x="14512" y="31026"/>
                                  <a:pt x="12973" y="25141"/>
                                  <a:pt x="15689" y="18079"/>
                                </a:cubicBezTo>
                                <a:cubicBezTo>
                                  <a:pt x="18496" y="10926"/>
                                  <a:pt x="23566" y="7576"/>
                                  <a:pt x="28727" y="956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5" name="Freeform: Shape 1905"/>
                        <wps:cNvSpPr/>
                        <wps:spPr>
                          <a:xfrm>
                            <a:off x="306284" y="1212954"/>
                            <a:ext cx="49841" cy="46447"/>
                          </a:xfrm>
                          <a:custGeom>
                            <a:avLst/>
                            <a:gdLst>
                              <a:gd name="connsiteX0" fmla="*/ 12758 w 49841"/>
                              <a:gd name="connsiteY0" fmla="*/ 707 h 46447"/>
                              <a:gd name="connsiteX1" fmla="*/ 173 w 49841"/>
                              <a:gd name="connsiteY1" fmla="*/ 30585 h 46447"/>
                              <a:gd name="connsiteX2" fmla="*/ 4971 w 49841"/>
                              <a:gd name="connsiteY2" fmla="*/ 32577 h 46447"/>
                              <a:gd name="connsiteX3" fmla="*/ 12849 w 49841"/>
                              <a:gd name="connsiteY3" fmla="*/ 13835 h 46447"/>
                              <a:gd name="connsiteX4" fmla="*/ 23170 w 49841"/>
                              <a:gd name="connsiteY4" fmla="*/ 8856 h 46447"/>
                              <a:gd name="connsiteX5" fmla="*/ 26249 w 49841"/>
                              <a:gd name="connsiteY5" fmla="*/ 17185 h 46447"/>
                              <a:gd name="connsiteX6" fmla="*/ 17557 w 49841"/>
                              <a:gd name="connsiteY6" fmla="*/ 37829 h 46447"/>
                              <a:gd name="connsiteX7" fmla="*/ 22265 w 49841"/>
                              <a:gd name="connsiteY7" fmla="*/ 39911 h 46447"/>
                              <a:gd name="connsiteX8" fmla="*/ 30142 w 49841"/>
                              <a:gd name="connsiteY8" fmla="*/ 21169 h 46447"/>
                              <a:gd name="connsiteX9" fmla="*/ 40554 w 49841"/>
                              <a:gd name="connsiteY9" fmla="*/ 16189 h 46447"/>
                              <a:gd name="connsiteX10" fmla="*/ 43633 w 49841"/>
                              <a:gd name="connsiteY10" fmla="*/ 24519 h 46447"/>
                              <a:gd name="connsiteX11" fmla="*/ 34941 w 49841"/>
                              <a:gd name="connsiteY11" fmla="*/ 45162 h 46447"/>
                              <a:gd name="connsiteX12" fmla="*/ 39649 w 49841"/>
                              <a:gd name="connsiteY12" fmla="*/ 47154 h 46447"/>
                              <a:gd name="connsiteX13" fmla="*/ 49065 w 49841"/>
                              <a:gd name="connsiteY13" fmla="*/ 24700 h 46447"/>
                              <a:gd name="connsiteX14" fmla="*/ 43905 w 49841"/>
                              <a:gd name="connsiteY14" fmla="*/ 12749 h 46447"/>
                              <a:gd name="connsiteX15" fmla="*/ 32858 w 49841"/>
                              <a:gd name="connsiteY15" fmla="*/ 13473 h 46447"/>
                              <a:gd name="connsiteX16" fmla="*/ 26701 w 49841"/>
                              <a:gd name="connsiteY16" fmla="*/ 5506 h 46447"/>
                              <a:gd name="connsiteX17" fmla="*/ 15474 w 49841"/>
                              <a:gd name="connsiteY17" fmla="*/ 6683 h 46447"/>
                              <a:gd name="connsiteX18" fmla="*/ 17195 w 49841"/>
                              <a:gd name="connsiteY18" fmla="*/ 2518 h 464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9841" h="46447">
                                <a:moveTo>
                                  <a:pt x="12758" y="707"/>
                                </a:moveTo>
                                <a:lnTo>
                                  <a:pt x="173" y="30585"/>
                                </a:lnTo>
                                <a:lnTo>
                                  <a:pt x="4971" y="32577"/>
                                </a:lnTo>
                                <a:lnTo>
                                  <a:pt x="12849" y="13835"/>
                                </a:lnTo>
                                <a:cubicBezTo>
                                  <a:pt x="14750" y="9489"/>
                                  <a:pt x="19368" y="7316"/>
                                  <a:pt x="23170" y="8856"/>
                                </a:cubicBezTo>
                                <a:cubicBezTo>
                                  <a:pt x="26792" y="10395"/>
                                  <a:pt x="27879" y="13383"/>
                                  <a:pt x="26249" y="17185"/>
                                </a:cubicBezTo>
                                <a:lnTo>
                                  <a:pt x="17557" y="37829"/>
                                </a:lnTo>
                                <a:lnTo>
                                  <a:pt x="22265" y="39911"/>
                                </a:lnTo>
                                <a:lnTo>
                                  <a:pt x="30142" y="21169"/>
                                </a:lnTo>
                                <a:cubicBezTo>
                                  <a:pt x="32043" y="16823"/>
                                  <a:pt x="36661" y="14560"/>
                                  <a:pt x="40554" y="16189"/>
                                </a:cubicBezTo>
                                <a:cubicBezTo>
                                  <a:pt x="44086" y="17638"/>
                                  <a:pt x="45172" y="20807"/>
                                  <a:pt x="43633" y="24519"/>
                                </a:cubicBezTo>
                                <a:lnTo>
                                  <a:pt x="34941" y="45162"/>
                                </a:lnTo>
                                <a:lnTo>
                                  <a:pt x="39649" y="47154"/>
                                </a:lnTo>
                                <a:lnTo>
                                  <a:pt x="49065" y="24700"/>
                                </a:lnTo>
                                <a:cubicBezTo>
                                  <a:pt x="51329" y="19358"/>
                                  <a:pt x="49518" y="15103"/>
                                  <a:pt x="43905" y="12749"/>
                                </a:cubicBezTo>
                                <a:cubicBezTo>
                                  <a:pt x="39921" y="11029"/>
                                  <a:pt x="37023" y="11300"/>
                                  <a:pt x="32858" y="13473"/>
                                </a:cubicBezTo>
                                <a:cubicBezTo>
                                  <a:pt x="32496" y="9580"/>
                                  <a:pt x="30595" y="7135"/>
                                  <a:pt x="26701" y="5506"/>
                                </a:cubicBezTo>
                                <a:cubicBezTo>
                                  <a:pt x="22718" y="3785"/>
                                  <a:pt x="19458" y="4238"/>
                                  <a:pt x="15474" y="6683"/>
                                </a:cubicBezTo>
                                <a:lnTo>
                                  <a:pt x="17195" y="251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6" name="Freeform: Shape 1906"/>
                        <wps:cNvSpPr/>
                        <wps:spPr>
                          <a:xfrm>
                            <a:off x="353622" y="1221019"/>
                            <a:ext cx="22363" cy="43731"/>
                          </a:xfrm>
                          <a:custGeom>
                            <a:avLst/>
                            <a:gdLst>
                              <a:gd name="connsiteX0" fmla="*/ 17584 w 22363"/>
                              <a:gd name="connsiteY0" fmla="*/ 14571 h 43731"/>
                              <a:gd name="connsiteX1" fmla="*/ 12785 w 22363"/>
                              <a:gd name="connsiteY1" fmla="*/ 12579 h 43731"/>
                              <a:gd name="connsiteX2" fmla="*/ 200 w 22363"/>
                              <a:gd name="connsiteY2" fmla="*/ 42457 h 43731"/>
                              <a:gd name="connsiteX3" fmla="*/ 4998 w 22363"/>
                              <a:gd name="connsiteY3" fmla="*/ 44449 h 43731"/>
                              <a:gd name="connsiteX4" fmla="*/ 22564 w 22363"/>
                              <a:gd name="connsiteY4" fmla="*/ 2801 h 43731"/>
                              <a:gd name="connsiteX5" fmla="*/ 17674 w 22363"/>
                              <a:gd name="connsiteY5" fmla="*/ 718 h 43731"/>
                              <a:gd name="connsiteX6" fmla="*/ 15139 w 22363"/>
                              <a:gd name="connsiteY6" fmla="*/ 6694 h 43731"/>
                              <a:gd name="connsiteX7" fmla="*/ 20028 w 22363"/>
                              <a:gd name="connsiteY7" fmla="*/ 8776 h 437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2363" h="43731">
                                <a:moveTo>
                                  <a:pt x="17584" y="14571"/>
                                </a:moveTo>
                                <a:lnTo>
                                  <a:pt x="12785" y="12579"/>
                                </a:lnTo>
                                <a:lnTo>
                                  <a:pt x="200" y="42457"/>
                                </a:lnTo>
                                <a:lnTo>
                                  <a:pt x="4998" y="44449"/>
                                </a:lnTo>
                                <a:close/>
                                <a:moveTo>
                                  <a:pt x="22564" y="2801"/>
                                </a:moveTo>
                                <a:lnTo>
                                  <a:pt x="17674" y="718"/>
                                </a:lnTo>
                                <a:lnTo>
                                  <a:pt x="15139" y="6694"/>
                                </a:lnTo>
                                <a:lnTo>
                                  <a:pt x="20028" y="87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7" name="Freeform: Shape 1907"/>
                        <wps:cNvSpPr/>
                        <wps:spPr>
                          <a:xfrm>
                            <a:off x="367825" y="1227079"/>
                            <a:ext cx="45814" cy="55682"/>
                          </a:xfrm>
                          <a:custGeom>
                            <a:avLst/>
                            <a:gdLst>
                              <a:gd name="connsiteX0" fmla="*/ 12973 w 45814"/>
                              <a:gd name="connsiteY0" fmla="*/ 26616 h 55682"/>
                              <a:gd name="connsiteX1" fmla="*/ 26645 w 45814"/>
                              <a:gd name="connsiteY1" fmla="*/ 32410 h 55682"/>
                              <a:gd name="connsiteX2" fmla="*/ 30448 w 45814"/>
                              <a:gd name="connsiteY2" fmla="*/ 42732 h 55682"/>
                              <a:gd name="connsiteX3" fmla="*/ 28818 w 45814"/>
                              <a:gd name="connsiteY3" fmla="*/ 46444 h 55682"/>
                              <a:gd name="connsiteX4" fmla="*/ 27188 w 45814"/>
                              <a:gd name="connsiteY4" fmla="*/ 53687 h 55682"/>
                              <a:gd name="connsiteX5" fmla="*/ 33617 w 45814"/>
                              <a:gd name="connsiteY5" fmla="*/ 56404 h 55682"/>
                              <a:gd name="connsiteX6" fmla="*/ 34160 w 45814"/>
                              <a:gd name="connsiteY6" fmla="*/ 55046 h 55682"/>
                              <a:gd name="connsiteX7" fmla="*/ 35156 w 45814"/>
                              <a:gd name="connsiteY7" fmla="*/ 45629 h 55682"/>
                              <a:gd name="connsiteX8" fmla="*/ 34070 w 45814"/>
                              <a:gd name="connsiteY8" fmla="*/ 32410 h 55682"/>
                              <a:gd name="connsiteX9" fmla="*/ 44844 w 45814"/>
                              <a:gd name="connsiteY9" fmla="*/ 25348 h 55682"/>
                              <a:gd name="connsiteX10" fmla="*/ 36877 w 45814"/>
                              <a:gd name="connsiteY10" fmla="*/ 8779 h 55682"/>
                              <a:gd name="connsiteX11" fmla="*/ 17772 w 45814"/>
                              <a:gd name="connsiteY11" fmla="*/ 721 h 55682"/>
                              <a:gd name="connsiteX12" fmla="*/ 207 w 45814"/>
                              <a:gd name="connsiteY12" fmla="*/ 42370 h 55682"/>
                              <a:gd name="connsiteX13" fmla="*/ 5458 w 45814"/>
                              <a:gd name="connsiteY13" fmla="*/ 44543 h 55682"/>
                              <a:gd name="connsiteX14" fmla="*/ 14965 w 45814"/>
                              <a:gd name="connsiteY14" fmla="*/ 21908 h 55682"/>
                              <a:gd name="connsiteX15" fmla="*/ 21031 w 45814"/>
                              <a:gd name="connsiteY15" fmla="*/ 7602 h 55682"/>
                              <a:gd name="connsiteX16" fmla="*/ 33889 w 45814"/>
                              <a:gd name="connsiteY16" fmla="*/ 13035 h 55682"/>
                              <a:gd name="connsiteX17" fmla="*/ 39140 w 45814"/>
                              <a:gd name="connsiteY17" fmla="*/ 17200 h 55682"/>
                              <a:gd name="connsiteX18" fmla="*/ 39050 w 45814"/>
                              <a:gd name="connsiteY18" fmla="*/ 23628 h 55682"/>
                              <a:gd name="connsiteX19" fmla="*/ 27822 w 45814"/>
                              <a:gd name="connsiteY19" fmla="*/ 27340 h 556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814" h="55682">
                                <a:moveTo>
                                  <a:pt x="12973" y="26616"/>
                                </a:moveTo>
                                <a:lnTo>
                                  <a:pt x="26645" y="32410"/>
                                </a:lnTo>
                                <a:cubicBezTo>
                                  <a:pt x="31444" y="34402"/>
                                  <a:pt x="32621" y="37662"/>
                                  <a:pt x="30448" y="42732"/>
                                </a:cubicBezTo>
                                <a:lnTo>
                                  <a:pt x="28818" y="46444"/>
                                </a:lnTo>
                                <a:cubicBezTo>
                                  <a:pt x="27822" y="48979"/>
                                  <a:pt x="27098" y="51696"/>
                                  <a:pt x="27188" y="53687"/>
                                </a:cubicBezTo>
                                <a:lnTo>
                                  <a:pt x="33617" y="56404"/>
                                </a:lnTo>
                                <a:lnTo>
                                  <a:pt x="34160" y="55046"/>
                                </a:lnTo>
                                <a:cubicBezTo>
                                  <a:pt x="32621" y="52963"/>
                                  <a:pt x="32983" y="51243"/>
                                  <a:pt x="35156" y="45629"/>
                                </a:cubicBezTo>
                                <a:cubicBezTo>
                                  <a:pt x="38054" y="38839"/>
                                  <a:pt x="37873" y="36213"/>
                                  <a:pt x="34070" y="32410"/>
                                </a:cubicBezTo>
                                <a:cubicBezTo>
                                  <a:pt x="39774" y="32048"/>
                                  <a:pt x="42852" y="30056"/>
                                  <a:pt x="44844" y="25348"/>
                                </a:cubicBezTo>
                                <a:cubicBezTo>
                                  <a:pt x="47832" y="18105"/>
                                  <a:pt x="45116" y="12220"/>
                                  <a:pt x="36877" y="8779"/>
                                </a:cubicBezTo>
                                <a:lnTo>
                                  <a:pt x="17772" y="721"/>
                                </a:lnTo>
                                <a:lnTo>
                                  <a:pt x="207" y="42370"/>
                                </a:lnTo>
                                <a:lnTo>
                                  <a:pt x="5458" y="44543"/>
                                </a:lnTo>
                                <a:close/>
                                <a:moveTo>
                                  <a:pt x="14965" y="21908"/>
                                </a:moveTo>
                                <a:lnTo>
                                  <a:pt x="21031" y="7602"/>
                                </a:lnTo>
                                <a:lnTo>
                                  <a:pt x="33889" y="13035"/>
                                </a:lnTo>
                                <a:cubicBezTo>
                                  <a:pt x="36877" y="14302"/>
                                  <a:pt x="38416" y="15479"/>
                                  <a:pt x="39140" y="17200"/>
                                </a:cubicBezTo>
                                <a:cubicBezTo>
                                  <a:pt x="40136" y="19011"/>
                                  <a:pt x="40046" y="21184"/>
                                  <a:pt x="39050" y="23628"/>
                                </a:cubicBezTo>
                                <a:cubicBezTo>
                                  <a:pt x="36967" y="28517"/>
                                  <a:pt x="33526" y="29694"/>
                                  <a:pt x="27822" y="2734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8" name="Freeform: Shape 1908"/>
                        <wps:cNvSpPr/>
                        <wps:spPr>
                          <a:xfrm>
                            <a:off x="411977" y="1267108"/>
                            <a:ext cx="15301" cy="9778"/>
                          </a:xfrm>
                          <a:custGeom>
                            <a:avLst/>
                            <a:gdLst>
                              <a:gd name="connsiteX0" fmla="*/ 15532 w 15301"/>
                              <a:gd name="connsiteY0" fmla="*/ 6435 h 9778"/>
                              <a:gd name="connsiteX1" fmla="*/ 1951 w 15301"/>
                              <a:gd name="connsiteY1" fmla="*/ 731 h 9778"/>
                              <a:gd name="connsiteX2" fmla="*/ 230 w 15301"/>
                              <a:gd name="connsiteY2" fmla="*/ 4805 h 9778"/>
                              <a:gd name="connsiteX3" fmla="*/ 13812 w 15301"/>
                              <a:gd name="connsiteY3" fmla="*/ 10509 h 9778"/>
                            </a:gdLst>
                            <a:ahLst/>
                            <a:cxnLst>
                              <a:cxn ang="0">
                                <a:pos x="connsiteX0" y="connsiteY0"/>
                              </a:cxn>
                              <a:cxn ang="0">
                                <a:pos x="connsiteX1" y="connsiteY1"/>
                              </a:cxn>
                              <a:cxn ang="0">
                                <a:pos x="connsiteX2" y="connsiteY2"/>
                              </a:cxn>
                              <a:cxn ang="0">
                                <a:pos x="connsiteX3" y="connsiteY3"/>
                              </a:cxn>
                            </a:cxnLst>
                            <a:rect l="l" t="t" r="r" b="b"/>
                            <a:pathLst>
                              <a:path w="15301" h="9778">
                                <a:moveTo>
                                  <a:pt x="15532" y="6435"/>
                                </a:moveTo>
                                <a:lnTo>
                                  <a:pt x="1951" y="731"/>
                                </a:lnTo>
                                <a:lnTo>
                                  <a:pt x="230" y="4805"/>
                                </a:lnTo>
                                <a:lnTo>
                                  <a:pt x="13812" y="1050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09" name="Freeform: Shape 1909"/>
                        <wps:cNvSpPr/>
                        <wps:spPr>
                          <a:xfrm>
                            <a:off x="424456" y="1255854"/>
                            <a:ext cx="40689" cy="47957"/>
                          </a:xfrm>
                          <a:custGeom>
                            <a:avLst/>
                            <a:gdLst>
                              <a:gd name="connsiteX0" fmla="*/ 29305 w 40689"/>
                              <a:gd name="connsiteY0" fmla="*/ 43804 h 47957"/>
                              <a:gd name="connsiteX1" fmla="*/ 8028 w 40689"/>
                              <a:gd name="connsiteY1" fmla="*/ 34840 h 47957"/>
                              <a:gd name="connsiteX2" fmla="*/ 18983 w 40689"/>
                              <a:gd name="connsiteY2" fmla="*/ 29317 h 47957"/>
                              <a:gd name="connsiteX3" fmla="*/ 26046 w 40689"/>
                              <a:gd name="connsiteY3" fmla="*/ 28593 h 47957"/>
                              <a:gd name="connsiteX4" fmla="*/ 39899 w 40689"/>
                              <a:gd name="connsiteY4" fmla="*/ 19720 h 47957"/>
                              <a:gd name="connsiteX5" fmla="*/ 39717 w 40689"/>
                              <a:gd name="connsiteY5" fmla="*/ 9308 h 47957"/>
                              <a:gd name="connsiteX6" fmla="*/ 31931 w 40689"/>
                              <a:gd name="connsiteY6" fmla="*/ 2155 h 47957"/>
                              <a:gd name="connsiteX7" fmla="*/ 18440 w 40689"/>
                              <a:gd name="connsiteY7" fmla="*/ 2880 h 47957"/>
                              <a:gd name="connsiteX8" fmla="*/ 12555 w 40689"/>
                              <a:gd name="connsiteY8" fmla="*/ 10757 h 47957"/>
                              <a:gd name="connsiteX9" fmla="*/ 17625 w 40689"/>
                              <a:gd name="connsiteY9" fmla="*/ 12839 h 47957"/>
                              <a:gd name="connsiteX10" fmla="*/ 21247 w 40689"/>
                              <a:gd name="connsiteY10" fmla="*/ 7678 h 47957"/>
                              <a:gd name="connsiteX11" fmla="*/ 29939 w 40689"/>
                              <a:gd name="connsiteY11" fmla="*/ 6592 h 47957"/>
                              <a:gd name="connsiteX12" fmla="*/ 34557 w 40689"/>
                              <a:gd name="connsiteY12" fmla="*/ 17638 h 47957"/>
                              <a:gd name="connsiteX13" fmla="*/ 25684 w 40689"/>
                              <a:gd name="connsiteY13" fmla="*/ 23613 h 47957"/>
                              <a:gd name="connsiteX14" fmla="*/ 19164 w 40689"/>
                              <a:gd name="connsiteY14" fmla="*/ 24519 h 47957"/>
                              <a:gd name="connsiteX15" fmla="*/ 241 w 40689"/>
                              <a:gd name="connsiteY15" fmla="*/ 37376 h 47957"/>
                              <a:gd name="connsiteX16" fmla="*/ 27223 w 40689"/>
                              <a:gd name="connsiteY16" fmla="*/ 48693 h 479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0689" h="47957">
                                <a:moveTo>
                                  <a:pt x="29305" y="43804"/>
                                </a:moveTo>
                                <a:lnTo>
                                  <a:pt x="8028" y="34840"/>
                                </a:lnTo>
                                <a:cubicBezTo>
                                  <a:pt x="9929" y="31671"/>
                                  <a:pt x="12736" y="30223"/>
                                  <a:pt x="18983" y="29317"/>
                                </a:cubicBezTo>
                                <a:lnTo>
                                  <a:pt x="26046" y="28593"/>
                                </a:lnTo>
                                <a:cubicBezTo>
                                  <a:pt x="33018" y="27778"/>
                                  <a:pt x="37726" y="24881"/>
                                  <a:pt x="39899" y="19720"/>
                                </a:cubicBezTo>
                                <a:cubicBezTo>
                                  <a:pt x="41347" y="16370"/>
                                  <a:pt x="41257" y="12477"/>
                                  <a:pt x="39717" y="9308"/>
                                </a:cubicBezTo>
                                <a:cubicBezTo>
                                  <a:pt x="38269" y="6139"/>
                                  <a:pt x="35734" y="3785"/>
                                  <a:pt x="31931" y="2155"/>
                                </a:cubicBezTo>
                                <a:cubicBezTo>
                                  <a:pt x="26861" y="73"/>
                                  <a:pt x="22243" y="254"/>
                                  <a:pt x="18440" y="2880"/>
                                </a:cubicBezTo>
                                <a:cubicBezTo>
                                  <a:pt x="16177" y="4509"/>
                                  <a:pt x="14456" y="6773"/>
                                  <a:pt x="12555" y="10757"/>
                                </a:cubicBezTo>
                                <a:lnTo>
                                  <a:pt x="17625" y="12839"/>
                                </a:lnTo>
                                <a:cubicBezTo>
                                  <a:pt x="18893" y="10214"/>
                                  <a:pt x="19979" y="8765"/>
                                  <a:pt x="21247" y="7678"/>
                                </a:cubicBezTo>
                                <a:cubicBezTo>
                                  <a:pt x="23511" y="5686"/>
                                  <a:pt x="26951" y="5324"/>
                                  <a:pt x="29939" y="6592"/>
                                </a:cubicBezTo>
                                <a:cubicBezTo>
                                  <a:pt x="34557" y="8493"/>
                                  <a:pt x="36458" y="13292"/>
                                  <a:pt x="34557" y="17638"/>
                                </a:cubicBezTo>
                                <a:cubicBezTo>
                                  <a:pt x="33198" y="20988"/>
                                  <a:pt x="30120" y="23070"/>
                                  <a:pt x="25684" y="23613"/>
                                </a:cubicBezTo>
                                <a:lnTo>
                                  <a:pt x="19164" y="24519"/>
                                </a:lnTo>
                                <a:cubicBezTo>
                                  <a:pt x="8571" y="25786"/>
                                  <a:pt x="4587" y="28593"/>
                                  <a:pt x="241" y="37376"/>
                                </a:cubicBezTo>
                                <a:lnTo>
                                  <a:pt x="27223" y="4869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0" name="Freeform: Shape 1910"/>
                        <wps:cNvSpPr/>
                        <wps:spPr>
                          <a:xfrm>
                            <a:off x="469033" y="1270812"/>
                            <a:ext cx="22363" cy="42644"/>
                          </a:xfrm>
                          <a:custGeom>
                            <a:avLst/>
                            <a:gdLst>
                              <a:gd name="connsiteX0" fmla="*/ 12664 w 22363"/>
                              <a:gd name="connsiteY0" fmla="*/ 11970 h 42644"/>
                              <a:gd name="connsiteX1" fmla="*/ 259 w 22363"/>
                              <a:gd name="connsiteY1" fmla="*/ 41305 h 42644"/>
                              <a:gd name="connsiteX2" fmla="*/ 5239 w 22363"/>
                              <a:gd name="connsiteY2" fmla="*/ 43388 h 42644"/>
                              <a:gd name="connsiteX3" fmla="*/ 22623 w 22363"/>
                              <a:gd name="connsiteY3" fmla="*/ 2101 h 42644"/>
                              <a:gd name="connsiteX4" fmla="*/ 19364 w 22363"/>
                              <a:gd name="connsiteY4" fmla="*/ 743 h 42644"/>
                              <a:gd name="connsiteX5" fmla="*/ 5330 w 22363"/>
                              <a:gd name="connsiteY5" fmla="*/ 4455 h 42644"/>
                              <a:gd name="connsiteX6" fmla="*/ 3790 w 22363"/>
                              <a:gd name="connsiteY6" fmla="*/ 8168 h 426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2363" h="42644">
                                <a:moveTo>
                                  <a:pt x="12664" y="11970"/>
                                </a:moveTo>
                                <a:lnTo>
                                  <a:pt x="259" y="41305"/>
                                </a:lnTo>
                                <a:lnTo>
                                  <a:pt x="5239" y="43388"/>
                                </a:lnTo>
                                <a:lnTo>
                                  <a:pt x="22623" y="2101"/>
                                </a:lnTo>
                                <a:lnTo>
                                  <a:pt x="19364" y="743"/>
                                </a:lnTo>
                                <a:cubicBezTo>
                                  <a:pt x="14927" y="6266"/>
                                  <a:pt x="13388" y="6719"/>
                                  <a:pt x="5330" y="4455"/>
                                </a:cubicBezTo>
                                <a:lnTo>
                                  <a:pt x="3790" y="816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1" name="Freeform: Shape 1911"/>
                        <wps:cNvSpPr/>
                        <wps:spPr>
                          <a:xfrm>
                            <a:off x="494412" y="1301828"/>
                            <a:ext cx="15301" cy="9778"/>
                          </a:xfrm>
                          <a:custGeom>
                            <a:avLst/>
                            <a:gdLst>
                              <a:gd name="connsiteX0" fmla="*/ 15579 w 15301"/>
                              <a:gd name="connsiteY0" fmla="*/ 6455 h 9778"/>
                              <a:gd name="connsiteX1" fmla="*/ 1998 w 15301"/>
                              <a:gd name="connsiteY1" fmla="*/ 751 h 9778"/>
                              <a:gd name="connsiteX2" fmla="*/ 277 w 15301"/>
                              <a:gd name="connsiteY2" fmla="*/ 4825 h 9778"/>
                              <a:gd name="connsiteX3" fmla="*/ 13859 w 15301"/>
                              <a:gd name="connsiteY3" fmla="*/ 10529 h 9778"/>
                            </a:gdLst>
                            <a:ahLst/>
                            <a:cxnLst>
                              <a:cxn ang="0">
                                <a:pos x="connsiteX0" y="connsiteY0"/>
                              </a:cxn>
                              <a:cxn ang="0">
                                <a:pos x="connsiteX1" y="connsiteY1"/>
                              </a:cxn>
                              <a:cxn ang="0">
                                <a:pos x="connsiteX2" y="connsiteY2"/>
                              </a:cxn>
                              <a:cxn ang="0">
                                <a:pos x="connsiteX3" y="connsiteY3"/>
                              </a:cxn>
                            </a:cxnLst>
                            <a:rect l="l" t="t" r="r" b="b"/>
                            <a:pathLst>
                              <a:path w="15301" h="9778">
                                <a:moveTo>
                                  <a:pt x="15579" y="6455"/>
                                </a:moveTo>
                                <a:lnTo>
                                  <a:pt x="1998" y="751"/>
                                </a:lnTo>
                                <a:lnTo>
                                  <a:pt x="277" y="4825"/>
                                </a:lnTo>
                                <a:lnTo>
                                  <a:pt x="13859" y="1052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2" name="Freeform: Shape 1912"/>
                        <wps:cNvSpPr/>
                        <wps:spPr>
                          <a:xfrm>
                            <a:off x="510527" y="1288645"/>
                            <a:ext cx="38648" cy="46973"/>
                          </a:xfrm>
                          <a:custGeom>
                            <a:avLst/>
                            <a:gdLst>
                              <a:gd name="connsiteX0" fmla="*/ 38937 w 38648"/>
                              <a:gd name="connsiteY0" fmla="*/ 9628 h 46973"/>
                              <a:gd name="connsiteX1" fmla="*/ 18021 w 38648"/>
                              <a:gd name="connsiteY1" fmla="*/ 755 h 46973"/>
                              <a:gd name="connsiteX2" fmla="*/ 5798 w 38648"/>
                              <a:gd name="connsiteY2" fmla="*/ 21489 h 46973"/>
                              <a:gd name="connsiteX3" fmla="*/ 10416 w 38648"/>
                              <a:gd name="connsiteY3" fmla="*/ 23390 h 46973"/>
                              <a:gd name="connsiteX4" fmla="*/ 19470 w 38648"/>
                              <a:gd name="connsiteY4" fmla="*/ 22847 h 46973"/>
                              <a:gd name="connsiteX5" fmla="*/ 24088 w 38648"/>
                              <a:gd name="connsiteY5" fmla="*/ 36247 h 46973"/>
                              <a:gd name="connsiteX6" fmla="*/ 11412 w 38648"/>
                              <a:gd name="connsiteY6" fmla="*/ 41861 h 46973"/>
                              <a:gd name="connsiteX7" fmla="*/ 5889 w 38648"/>
                              <a:gd name="connsiteY7" fmla="*/ 31630 h 46973"/>
                              <a:gd name="connsiteX8" fmla="*/ 909 w 38648"/>
                              <a:gd name="connsiteY8" fmla="*/ 29457 h 46973"/>
                              <a:gd name="connsiteX9" fmla="*/ 637 w 38648"/>
                              <a:gd name="connsiteY9" fmla="*/ 36972 h 46973"/>
                              <a:gd name="connsiteX10" fmla="*/ 9601 w 38648"/>
                              <a:gd name="connsiteY10" fmla="*/ 46478 h 46973"/>
                              <a:gd name="connsiteX11" fmla="*/ 29520 w 38648"/>
                              <a:gd name="connsiteY11" fmla="*/ 37696 h 46973"/>
                              <a:gd name="connsiteX12" fmla="*/ 22186 w 38648"/>
                              <a:gd name="connsiteY12" fmla="*/ 18773 h 46973"/>
                              <a:gd name="connsiteX13" fmla="*/ 13766 w 38648"/>
                              <a:gd name="connsiteY13" fmla="*/ 18139 h 46973"/>
                              <a:gd name="connsiteX14" fmla="*/ 20013 w 38648"/>
                              <a:gd name="connsiteY14" fmla="*/ 7455 h 46973"/>
                              <a:gd name="connsiteX15" fmla="*/ 36854 w 38648"/>
                              <a:gd name="connsiteY15" fmla="*/ 14608 h 469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8648" h="46973">
                                <a:moveTo>
                                  <a:pt x="38937" y="9628"/>
                                </a:moveTo>
                                <a:lnTo>
                                  <a:pt x="18021" y="755"/>
                                </a:lnTo>
                                <a:lnTo>
                                  <a:pt x="5798" y="21489"/>
                                </a:lnTo>
                                <a:lnTo>
                                  <a:pt x="10416" y="23390"/>
                                </a:lnTo>
                                <a:cubicBezTo>
                                  <a:pt x="13856" y="21670"/>
                                  <a:pt x="16301" y="21580"/>
                                  <a:pt x="19470" y="22847"/>
                                </a:cubicBezTo>
                                <a:cubicBezTo>
                                  <a:pt x="24812" y="25201"/>
                                  <a:pt x="26623" y="30181"/>
                                  <a:pt x="24088" y="36247"/>
                                </a:cubicBezTo>
                                <a:cubicBezTo>
                                  <a:pt x="21643" y="42042"/>
                                  <a:pt x="16844" y="44215"/>
                                  <a:pt x="11412" y="41861"/>
                                </a:cubicBezTo>
                                <a:cubicBezTo>
                                  <a:pt x="7066" y="40050"/>
                                  <a:pt x="5164" y="36700"/>
                                  <a:pt x="5889" y="31630"/>
                                </a:cubicBezTo>
                                <a:lnTo>
                                  <a:pt x="909" y="29457"/>
                                </a:lnTo>
                                <a:cubicBezTo>
                                  <a:pt x="185" y="33078"/>
                                  <a:pt x="94" y="34980"/>
                                  <a:pt x="637" y="36972"/>
                                </a:cubicBezTo>
                                <a:cubicBezTo>
                                  <a:pt x="1724" y="40955"/>
                                  <a:pt x="5074" y="44486"/>
                                  <a:pt x="9601" y="46478"/>
                                </a:cubicBezTo>
                                <a:cubicBezTo>
                                  <a:pt x="17750" y="49828"/>
                                  <a:pt x="25899" y="46297"/>
                                  <a:pt x="29520" y="37696"/>
                                </a:cubicBezTo>
                                <a:cubicBezTo>
                                  <a:pt x="32961" y="29728"/>
                                  <a:pt x="29883" y="22032"/>
                                  <a:pt x="22186" y="18773"/>
                                </a:cubicBezTo>
                                <a:cubicBezTo>
                                  <a:pt x="19289" y="17596"/>
                                  <a:pt x="16844" y="17324"/>
                                  <a:pt x="13766" y="18139"/>
                                </a:cubicBezTo>
                                <a:lnTo>
                                  <a:pt x="20013" y="7455"/>
                                </a:lnTo>
                                <a:lnTo>
                                  <a:pt x="36854" y="1460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3" name="Freeform: Shape 1913"/>
                        <wps:cNvSpPr/>
                        <wps:spPr>
                          <a:xfrm>
                            <a:off x="534536" y="1311241"/>
                            <a:ext cx="40230" cy="44274"/>
                          </a:xfrm>
                          <a:custGeom>
                            <a:avLst/>
                            <a:gdLst>
                              <a:gd name="connsiteX0" fmla="*/ 306 w 40230"/>
                              <a:gd name="connsiteY0" fmla="*/ 43045 h 44274"/>
                              <a:gd name="connsiteX1" fmla="*/ 5105 w 40230"/>
                              <a:gd name="connsiteY1" fmla="*/ 45037 h 44274"/>
                              <a:gd name="connsiteX2" fmla="*/ 11714 w 40230"/>
                              <a:gd name="connsiteY2" fmla="*/ 29464 h 44274"/>
                              <a:gd name="connsiteX3" fmla="*/ 19048 w 40230"/>
                              <a:gd name="connsiteY3" fmla="*/ 37975 h 44274"/>
                              <a:gd name="connsiteX4" fmla="*/ 38424 w 40230"/>
                              <a:gd name="connsiteY4" fmla="*/ 27563 h 44274"/>
                              <a:gd name="connsiteX5" fmla="*/ 32449 w 40230"/>
                              <a:gd name="connsiteY5" fmla="*/ 5743 h 44274"/>
                              <a:gd name="connsiteX6" fmla="*/ 20678 w 40230"/>
                              <a:gd name="connsiteY6" fmla="*/ 7191 h 44274"/>
                              <a:gd name="connsiteX7" fmla="*/ 22580 w 40230"/>
                              <a:gd name="connsiteY7" fmla="*/ 2664 h 44274"/>
                              <a:gd name="connsiteX8" fmla="*/ 18143 w 40230"/>
                              <a:gd name="connsiteY8" fmla="*/ 763 h 44274"/>
                              <a:gd name="connsiteX9" fmla="*/ 29732 w 40230"/>
                              <a:gd name="connsiteY9" fmla="*/ 9907 h 44274"/>
                              <a:gd name="connsiteX10" fmla="*/ 33535 w 40230"/>
                              <a:gd name="connsiteY10" fmla="*/ 25390 h 44274"/>
                              <a:gd name="connsiteX11" fmla="*/ 20044 w 40230"/>
                              <a:gd name="connsiteY11" fmla="*/ 32995 h 44274"/>
                              <a:gd name="connsiteX12" fmla="*/ 16513 w 40230"/>
                              <a:gd name="connsiteY12" fmla="*/ 17966 h 44274"/>
                              <a:gd name="connsiteX13" fmla="*/ 29732 w 40230"/>
                              <a:gd name="connsiteY13" fmla="*/ 9907 h 442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0230" h="44274">
                                <a:moveTo>
                                  <a:pt x="306" y="43045"/>
                                </a:moveTo>
                                <a:lnTo>
                                  <a:pt x="5105" y="45037"/>
                                </a:lnTo>
                                <a:lnTo>
                                  <a:pt x="11714" y="29464"/>
                                </a:lnTo>
                                <a:cubicBezTo>
                                  <a:pt x="12801" y="33629"/>
                                  <a:pt x="15155" y="36255"/>
                                  <a:pt x="19048" y="37975"/>
                                </a:cubicBezTo>
                                <a:cubicBezTo>
                                  <a:pt x="26835" y="41235"/>
                                  <a:pt x="34440" y="37070"/>
                                  <a:pt x="38424" y="27563"/>
                                </a:cubicBezTo>
                                <a:cubicBezTo>
                                  <a:pt x="42680" y="17513"/>
                                  <a:pt x="40416" y="9093"/>
                                  <a:pt x="32449" y="5743"/>
                                </a:cubicBezTo>
                                <a:cubicBezTo>
                                  <a:pt x="28374" y="4022"/>
                                  <a:pt x="24390" y="4475"/>
                                  <a:pt x="20678" y="7191"/>
                                </a:cubicBezTo>
                                <a:lnTo>
                                  <a:pt x="22580" y="2664"/>
                                </a:lnTo>
                                <a:lnTo>
                                  <a:pt x="18143" y="763"/>
                                </a:lnTo>
                                <a:close/>
                                <a:moveTo>
                                  <a:pt x="29732" y="9907"/>
                                </a:moveTo>
                                <a:cubicBezTo>
                                  <a:pt x="34984" y="12171"/>
                                  <a:pt x="36523" y="18147"/>
                                  <a:pt x="33535" y="25390"/>
                                </a:cubicBezTo>
                                <a:cubicBezTo>
                                  <a:pt x="30638" y="32090"/>
                                  <a:pt x="25296" y="35259"/>
                                  <a:pt x="20044" y="32995"/>
                                </a:cubicBezTo>
                                <a:cubicBezTo>
                                  <a:pt x="14974" y="30913"/>
                                  <a:pt x="13616" y="24937"/>
                                  <a:pt x="16513" y="17966"/>
                                </a:cubicBezTo>
                                <a:cubicBezTo>
                                  <a:pt x="19501" y="10813"/>
                                  <a:pt x="24662" y="7825"/>
                                  <a:pt x="29732" y="990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4" name="Freeform: Shape 1914"/>
                        <wps:cNvSpPr/>
                        <wps:spPr>
                          <a:xfrm>
                            <a:off x="420480" y="857375"/>
                            <a:ext cx="51063" cy="51064"/>
                          </a:xfrm>
                          <a:custGeom>
                            <a:avLst/>
                            <a:gdLst>
                              <a:gd name="connsiteX0" fmla="*/ 18890 w 51063"/>
                              <a:gd name="connsiteY0" fmla="*/ 502 h 51064"/>
                              <a:gd name="connsiteX1" fmla="*/ 238 w 51063"/>
                              <a:gd name="connsiteY1" fmla="*/ 27030 h 51064"/>
                              <a:gd name="connsiteX2" fmla="*/ 4493 w 51063"/>
                              <a:gd name="connsiteY2" fmla="*/ 29927 h 51064"/>
                              <a:gd name="connsiteX3" fmla="*/ 16173 w 51063"/>
                              <a:gd name="connsiteY3" fmla="*/ 13268 h 51064"/>
                              <a:gd name="connsiteX4" fmla="*/ 27310 w 51063"/>
                              <a:gd name="connsiteY4" fmla="*/ 10733 h 51064"/>
                              <a:gd name="connsiteX5" fmla="*/ 28578 w 51063"/>
                              <a:gd name="connsiteY5" fmla="*/ 19515 h 51064"/>
                              <a:gd name="connsiteX6" fmla="*/ 15721 w 51063"/>
                              <a:gd name="connsiteY6" fmla="*/ 37805 h 51064"/>
                              <a:gd name="connsiteX7" fmla="*/ 19886 w 51063"/>
                              <a:gd name="connsiteY7" fmla="*/ 40792 h 51064"/>
                              <a:gd name="connsiteX8" fmla="*/ 31565 w 51063"/>
                              <a:gd name="connsiteY8" fmla="*/ 24133 h 51064"/>
                              <a:gd name="connsiteX9" fmla="*/ 42702 w 51063"/>
                              <a:gd name="connsiteY9" fmla="*/ 21507 h 51064"/>
                              <a:gd name="connsiteX10" fmla="*/ 43970 w 51063"/>
                              <a:gd name="connsiteY10" fmla="*/ 30290 h 51064"/>
                              <a:gd name="connsiteX11" fmla="*/ 31113 w 51063"/>
                              <a:gd name="connsiteY11" fmla="*/ 48579 h 51064"/>
                              <a:gd name="connsiteX12" fmla="*/ 35368 w 51063"/>
                              <a:gd name="connsiteY12" fmla="*/ 51567 h 51064"/>
                              <a:gd name="connsiteX13" fmla="*/ 49312 w 51063"/>
                              <a:gd name="connsiteY13" fmla="*/ 31648 h 51064"/>
                              <a:gd name="connsiteX14" fmla="*/ 46777 w 51063"/>
                              <a:gd name="connsiteY14" fmla="*/ 18791 h 51064"/>
                              <a:gd name="connsiteX15" fmla="*/ 35731 w 51063"/>
                              <a:gd name="connsiteY15" fmla="*/ 17161 h 51064"/>
                              <a:gd name="connsiteX16" fmla="*/ 31565 w 51063"/>
                              <a:gd name="connsiteY16" fmla="*/ 8107 h 51064"/>
                              <a:gd name="connsiteX17" fmla="*/ 20248 w 51063"/>
                              <a:gd name="connsiteY17" fmla="*/ 6930 h 51064"/>
                              <a:gd name="connsiteX18" fmla="*/ 22873 w 51063"/>
                              <a:gd name="connsiteY18" fmla="*/ 3218 h 510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1063" h="51064">
                                <a:moveTo>
                                  <a:pt x="18890" y="502"/>
                                </a:moveTo>
                                <a:lnTo>
                                  <a:pt x="238" y="27030"/>
                                </a:lnTo>
                                <a:lnTo>
                                  <a:pt x="4493" y="29927"/>
                                </a:lnTo>
                                <a:lnTo>
                                  <a:pt x="16173" y="13268"/>
                                </a:lnTo>
                                <a:cubicBezTo>
                                  <a:pt x="18890" y="9375"/>
                                  <a:pt x="23870" y="8288"/>
                                  <a:pt x="27310" y="10733"/>
                                </a:cubicBezTo>
                                <a:cubicBezTo>
                                  <a:pt x="30479" y="12906"/>
                                  <a:pt x="30932" y="16075"/>
                                  <a:pt x="28578" y="19515"/>
                                </a:cubicBezTo>
                                <a:lnTo>
                                  <a:pt x="15721" y="37805"/>
                                </a:lnTo>
                                <a:lnTo>
                                  <a:pt x="19886" y="40792"/>
                                </a:lnTo>
                                <a:lnTo>
                                  <a:pt x="31565" y="24133"/>
                                </a:lnTo>
                                <a:cubicBezTo>
                                  <a:pt x="34282" y="20240"/>
                                  <a:pt x="39262" y="19153"/>
                                  <a:pt x="42702" y="21507"/>
                                </a:cubicBezTo>
                                <a:cubicBezTo>
                                  <a:pt x="45781" y="23680"/>
                                  <a:pt x="46324" y="26940"/>
                                  <a:pt x="43970" y="30290"/>
                                </a:cubicBezTo>
                                <a:lnTo>
                                  <a:pt x="31113" y="48579"/>
                                </a:lnTo>
                                <a:lnTo>
                                  <a:pt x="35368" y="51567"/>
                                </a:lnTo>
                                <a:lnTo>
                                  <a:pt x="49312" y="31648"/>
                                </a:lnTo>
                                <a:cubicBezTo>
                                  <a:pt x="52662" y="26849"/>
                                  <a:pt x="51756" y="22322"/>
                                  <a:pt x="46777" y="18791"/>
                                </a:cubicBezTo>
                                <a:cubicBezTo>
                                  <a:pt x="43245" y="16346"/>
                                  <a:pt x="40348" y="15984"/>
                                  <a:pt x="35731" y="17161"/>
                                </a:cubicBezTo>
                                <a:cubicBezTo>
                                  <a:pt x="36183" y="13268"/>
                                  <a:pt x="34916" y="10552"/>
                                  <a:pt x="31565" y="8107"/>
                                </a:cubicBezTo>
                                <a:cubicBezTo>
                                  <a:pt x="27944" y="5663"/>
                                  <a:pt x="24684" y="5301"/>
                                  <a:pt x="20248" y="6930"/>
                                </a:cubicBezTo>
                                <a:lnTo>
                                  <a:pt x="22873" y="321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5" name="Freeform: Shape 1915"/>
                        <wps:cNvSpPr/>
                        <wps:spPr>
                          <a:xfrm>
                            <a:off x="462601" y="876398"/>
                            <a:ext cx="30150" cy="39928"/>
                          </a:xfrm>
                          <a:custGeom>
                            <a:avLst/>
                            <a:gdLst>
                              <a:gd name="connsiteX0" fmla="*/ 23079 w 30150"/>
                              <a:gd name="connsiteY0" fmla="*/ 13919 h 39928"/>
                              <a:gd name="connsiteX1" fmla="*/ 18914 w 30150"/>
                              <a:gd name="connsiteY1" fmla="*/ 10931 h 39928"/>
                              <a:gd name="connsiteX2" fmla="*/ 262 w 30150"/>
                              <a:gd name="connsiteY2" fmla="*/ 37459 h 39928"/>
                              <a:gd name="connsiteX3" fmla="*/ 4427 w 30150"/>
                              <a:gd name="connsiteY3" fmla="*/ 40447 h 39928"/>
                              <a:gd name="connsiteX4" fmla="*/ 30413 w 30150"/>
                              <a:gd name="connsiteY4" fmla="*/ 3507 h 39928"/>
                              <a:gd name="connsiteX5" fmla="*/ 26157 w 30150"/>
                              <a:gd name="connsiteY5" fmla="*/ 519 h 39928"/>
                              <a:gd name="connsiteX6" fmla="*/ 22354 w 30150"/>
                              <a:gd name="connsiteY6" fmla="*/ 5770 h 39928"/>
                              <a:gd name="connsiteX7" fmla="*/ 26610 w 30150"/>
                              <a:gd name="connsiteY7" fmla="*/ 8758 h 399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150" h="39928">
                                <a:moveTo>
                                  <a:pt x="23079" y="13919"/>
                                </a:moveTo>
                                <a:lnTo>
                                  <a:pt x="18914" y="10931"/>
                                </a:lnTo>
                                <a:lnTo>
                                  <a:pt x="262" y="37459"/>
                                </a:lnTo>
                                <a:lnTo>
                                  <a:pt x="4427" y="40447"/>
                                </a:lnTo>
                                <a:close/>
                                <a:moveTo>
                                  <a:pt x="30413" y="3507"/>
                                </a:moveTo>
                                <a:lnTo>
                                  <a:pt x="26157" y="519"/>
                                </a:lnTo>
                                <a:lnTo>
                                  <a:pt x="22354" y="5770"/>
                                </a:lnTo>
                                <a:lnTo>
                                  <a:pt x="26610" y="87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6" name="Freeform: Shape 1916"/>
                        <wps:cNvSpPr/>
                        <wps:spPr>
                          <a:xfrm>
                            <a:off x="475117" y="885279"/>
                            <a:ext cx="49800" cy="57674"/>
                          </a:xfrm>
                          <a:custGeom>
                            <a:avLst/>
                            <a:gdLst>
                              <a:gd name="connsiteX0" fmla="*/ 16113 w 49800"/>
                              <a:gd name="connsiteY0" fmla="*/ 24788 h 57674"/>
                              <a:gd name="connsiteX1" fmla="*/ 28246 w 49800"/>
                              <a:gd name="connsiteY1" fmla="*/ 33299 h 57674"/>
                              <a:gd name="connsiteX2" fmla="*/ 29694 w 49800"/>
                              <a:gd name="connsiteY2" fmla="*/ 44164 h 57674"/>
                              <a:gd name="connsiteX3" fmla="*/ 27431 w 49800"/>
                              <a:gd name="connsiteY3" fmla="*/ 47514 h 57674"/>
                              <a:gd name="connsiteX4" fmla="*/ 24262 w 49800"/>
                              <a:gd name="connsiteY4" fmla="*/ 54214 h 57674"/>
                              <a:gd name="connsiteX5" fmla="*/ 29966 w 49800"/>
                              <a:gd name="connsiteY5" fmla="*/ 58198 h 57674"/>
                              <a:gd name="connsiteX6" fmla="*/ 30781 w 49800"/>
                              <a:gd name="connsiteY6" fmla="*/ 57021 h 57674"/>
                              <a:gd name="connsiteX7" fmla="*/ 33769 w 49800"/>
                              <a:gd name="connsiteY7" fmla="*/ 48057 h 57674"/>
                              <a:gd name="connsiteX8" fmla="*/ 35489 w 49800"/>
                              <a:gd name="connsiteY8" fmla="*/ 35019 h 57674"/>
                              <a:gd name="connsiteX9" fmla="*/ 47531 w 49800"/>
                              <a:gd name="connsiteY9" fmla="*/ 30221 h 57674"/>
                              <a:gd name="connsiteX10" fmla="*/ 43276 w 49800"/>
                              <a:gd name="connsiteY10" fmla="*/ 12384 h 57674"/>
                              <a:gd name="connsiteX11" fmla="*/ 26254 w 49800"/>
                              <a:gd name="connsiteY11" fmla="*/ 523 h 57674"/>
                              <a:gd name="connsiteX12" fmla="*/ 268 w 49800"/>
                              <a:gd name="connsiteY12" fmla="*/ 37464 h 57674"/>
                              <a:gd name="connsiteX13" fmla="*/ 4977 w 49800"/>
                              <a:gd name="connsiteY13" fmla="*/ 40723 h 57674"/>
                              <a:gd name="connsiteX14" fmla="*/ 19101 w 49800"/>
                              <a:gd name="connsiteY14" fmla="*/ 20623 h 57674"/>
                              <a:gd name="connsiteX15" fmla="*/ 27974 w 49800"/>
                              <a:gd name="connsiteY15" fmla="*/ 7857 h 57674"/>
                              <a:gd name="connsiteX16" fmla="*/ 39383 w 49800"/>
                              <a:gd name="connsiteY16" fmla="*/ 15825 h 57674"/>
                              <a:gd name="connsiteX17" fmla="*/ 43729 w 49800"/>
                              <a:gd name="connsiteY17" fmla="*/ 21167 h 57674"/>
                              <a:gd name="connsiteX18" fmla="*/ 42189 w 49800"/>
                              <a:gd name="connsiteY18" fmla="*/ 27414 h 57674"/>
                              <a:gd name="connsiteX19" fmla="*/ 30509 w 49800"/>
                              <a:gd name="connsiteY19" fmla="*/ 28591 h 576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800" h="57674">
                                <a:moveTo>
                                  <a:pt x="16113" y="24788"/>
                                </a:moveTo>
                                <a:lnTo>
                                  <a:pt x="28246" y="33299"/>
                                </a:lnTo>
                                <a:cubicBezTo>
                                  <a:pt x="32501" y="36287"/>
                                  <a:pt x="32863" y="39637"/>
                                  <a:pt x="29694" y="44164"/>
                                </a:cubicBezTo>
                                <a:lnTo>
                                  <a:pt x="27431" y="47514"/>
                                </a:lnTo>
                                <a:cubicBezTo>
                                  <a:pt x="25801" y="49687"/>
                                  <a:pt x="24624" y="52222"/>
                                  <a:pt x="24262" y="54214"/>
                                </a:cubicBezTo>
                                <a:lnTo>
                                  <a:pt x="29966" y="58198"/>
                                </a:lnTo>
                                <a:lnTo>
                                  <a:pt x="30781" y="57021"/>
                                </a:lnTo>
                                <a:cubicBezTo>
                                  <a:pt x="29785" y="54667"/>
                                  <a:pt x="30509" y="53037"/>
                                  <a:pt x="33769" y="48057"/>
                                </a:cubicBezTo>
                                <a:cubicBezTo>
                                  <a:pt x="38024" y="41991"/>
                                  <a:pt x="38387" y="39456"/>
                                  <a:pt x="35489" y="35019"/>
                                </a:cubicBezTo>
                                <a:cubicBezTo>
                                  <a:pt x="41103" y="35834"/>
                                  <a:pt x="44544" y="34476"/>
                                  <a:pt x="47531" y="30221"/>
                                </a:cubicBezTo>
                                <a:cubicBezTo>
                                  <a:pt x="51968" y="23883"/>
                                  <a:pt x="50610" y="17545"/>
                                  <a:pt x="43276" y="12384"/>
                                </a:cubicBezTo>
                                <a:lnTo>
                                  <a:pt x="26254" y="523"/>
                                </a:lnTo>
                                <a:lnTo>
                                  <a:pt x="268" y="37464"/>
                                </a:lnTo>
                                <a:lnTo>
                                  <a:pt x="4977" y="40723"/>
                                </a:lnTo>
                                <a:close/>
                                <a:moveTo>
                                  <a:pt x="19101" y="20623"/>
                                </a:moveTo>
                                <a:lnTo>
                                  <a:pt x="27974" y="7857"/>
                                </a:lnTo>
                                <a:lnTo>
                                  <a:pt x="39383" y="15825"/>
                                </a:lnTo>
                                <a:cubicBezTo>
                                  <a:pt x="42099" y="17726"/>
                                  <a:pt x="43276" y="19265"/>
                                  <a:pt x="43729" y="21167"/>
                                </a:cubicBezTo>
                                <a:cubicBezTo>
                                  <a:pt x="44272" y="22977"/>
                                  <a:pt x="43729" y="25241"/>
                                  <a:pt x="42189" y="27414"/>
                                </a:cubicBezTo>
                                <a:cubicBezTo>
                                  <a:pt x="39111" y="31760"/>
                                  <a:pt x="35580" y="32122"/>
                                  <a:pt x="30509" y="2859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7" name="Freeform: Shape 1917"/>
                        <wps:cNvSpPr/>
                        <wps:spPr>
                          <a:xfrm>
                            <a:off x="517669" y="930347"/>
                            <a:ext cx="14667" cy="12041"/>
                          </a:xfrm>
                          <a:custGeom>
                            <a:avLst/>
                            <a:gdLst>
                              <a:gd name="connsiteX0" fmla="*/ 14957 w 14667"/>
                              <a:gd name="connsiteY0" fmla="*/ 8958 h 12041"/>
                              <a:gd name="connsiteX1" fmla="*/ 2824 w 14667"/>
                              <a:gd name="connsiteY1" fmla="*/ 538 h 12041"/>
                              <a:gd name="connsiteX2" fmla="*/ 289 w 14667"/>
                              <a:gd name="connsiteY2" fmla="*/ 4159 h 12041"/>
                              <a:gd name="connsiteX3" fmla="*/ 12422 w 14667"/>
                              <a:gd name="connsiteY3" fmla="*/ 12580 h 12041"/>
                            </a:gdLst>
                            <a:ahLst/>
                            <a:cxnLst>
                              <a:cxn ang="0">
                                <a:pos x="connsiteX0" y="connsiteY0"/>
                              </a:cxn>
                              <a:cxn ang="0">
                                <a:pos x="connsiteX1" y="connsiteY1"/>
                              </a:cxn>
                              <a:cxn ang="0">
                                <a:pos x="connsiteX2" y="connsiteY2"/>
                              </a:cxn>
                              <a:cxn ang="0">
                                <a:pos x="connsiteX3" y="connsiteY3"/>
                              </a:cxn>
                            </a:cxnLst>
                            <a:rect l="l" t="t" r="r" b="b"/>
                            <a:pathLst>
                              <a:path w="14667" h="12041">
                                <a:moveTo>
                                  <a:pt x="14957" y="8958"/>
                                </a:moveTo>
                                <a:lnTo>
                                  <a:pt x="2824" y="538"/>
                                </a:lnTo>
                                <a:lnTo>
                                  <a:pt x="289" y="4159"/>
                                </a:lnTo>
                                <a:lnTo>
                                  <a:pt x="12422" y="1258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8" name="Freeform: Shape 1918"/>
                        <wps:cNvSpPr/>
                        <wps:spPr>
                          <a:xfrm>
                            <a:off x="536899" y="929961"/>
                            <a:ext cx="30150" cy="38660"/>
                          </a:xfrm>
                          <a:custGeom>
                            <a:avLst/>
                            <a:gdLst>
                              <a:gd name="connsiteX0" fmla="*/ 18588 w 30150"/>
                              <a:gd name="connsiteY0" fmla="*/ 10051 h 38660"/>
                              <a:gd name="connsiteX1" fmla="*/ 299 w 30150"/>
                              <a:gd name="connsiteY1" fmla="*/ 36127 h 38660"/>
                              <a:gd name="connsiteX2" fmla="*/ 4735 w 30150"/>
                              <a:gd name="connsiteY2" fmla="*/ 39205 h 38660"/>
                              <a:gd name="connsiteX3" fmla="*/ 30449 w 30150"/>
                              <a:gd name="connsiteY3" fmla="*/ 2537 h 38660"/>
                              <a:gd name="connsiteX4" fmla="*/ 27552 w 30150"/>
                              <a:gd name="connsiteY4" fmla="*/ 545 h 38660"/>
                              <a:gd name="connsiteX5" fmla="*/ 12884 w 30150"/>
                              <a:gd name="connsiteY5" fmla="*/ 1178 h 38660"/>
                              <a:gd name="connsiteX6" fmla="*/ 10621 w 30150"/>
                              <a:gd name="connsiteY6" fmla="*/ 4438 h 386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0150" h="38660">
                                <a:moveTo>
                                  <a:pt x="18588" y="10051"/>
                                </a:moveTo>
                                <a:lnTo>
                                  <a:pt x="299" y="36127"/>
                                </a:lnTo>
                                <a:lnTo>
                                  <a:pt x="4735" y="39205"/>
                                </a:lnTo>
                                <a:lnTo>
                                  <a:pt x="30449" y="2537"/>
                                </a:lnTo>
                                <a:lnTo>
                                  <a:pt x="27552" y="545"/>
                                </a:lnTo>
                                <a:cubicBezTo>
                                  <a:pt x="22029" y="4981"/>
                                  <a:pt x="20399" y="5162"/>
                                  <a:pt x="12884" y="1178"/>
                                </a:cubicBezTo>
                                <a:lnTo>
                                  <a:pt x="10621" y="443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9" name="Freeform: Shape 1919"/>
                        <wps:cNvSpPr/>
                        <wps:spPr>
                          <a:xfrm>
                            <a:off x="558666" y="946292"/>
                            <a:ext cx="38553" cy="42642"/>
                          </a:xfrm>
                          <a:custGeom>
                            <a:avLst/>
                            <a:gdLst>
                              <a:gd name="connsiteX0" fmla="*/ 2105 w 38553"/>
                              <a:gd name="connsiteY0" fmla="*/ 23820 h 42642"/>
                              <a:gd name="connsiteX1" fmla="*/ 5636 w 38553"/>
                              <a:gd name="connsiteY1" fmla="*/ 40570 h 42642"/>
                              <a:gd name="connsiteX2" fmla="*/ 19036 w 38553"/>
                              <a:gd name="connsiteY2" fmla="*/ 42109 h 42642"/>
                              <a:gd name="connsiteX3" fmla="*/ 32527 w 38553"/>
                              <a:gd name="connsiteY3" fmla="*/ 29705 h 42642"/>
                              <a:gd name="connsiteX4" fmla="*/ 38865 w 38553"/>
                              <a:gd name="connsiteY4" fmla="*/ 14222 h 42642"/>
                              <a:gd name="connsiteX5" fmla="*/ 32980 w 38553"/>
                              <a:gd name="connsiteY5" fmla="*/ 3267 h 42642"/>
                              <a:gd name="connsiteX6" fmla="*/ 12699 w 38553"/>
                              <a:gd name="connsiteY6" fmla="*/ 7251 h 42642"/>
                              <a:gd name="connsiteX7" fmla="*/ 15596 w 38553"/>
                              <a:gd name="connsiteY7" fmla="*/ 26626 h 42642"/>
                              <a:gd name="connsiteX8" fmla="*/ 26642 w 38553"/>
                              <a:gd name="connsiteY8" fmla="*/ 28256 h 42642"/>
                              <a:gd name="connsiteX9" fmla="*/ 8805 w 38553"/>
                              <a:gd name="connsiteY9" fmla="*/ 36767 h 42642"/>
                              <a:gd name="connsiteX10" fmla="*/ 6632 w 38553"/>
                              <a:gd name="connsiteY10" fmla="*/ 26898 h 42642"/>
                              <a:gd name="connsiteX11" fmla="*/ 30264 w 38553"/>
                              <a:gd name="connsiteY11" fmla="*/ 7160 h 42642"/>
                              <a:gd name="connsiteX12" fmla="*/ 31712 w 38553"/>
                              <a:gd name="connsiteY12" fmla="*/ 20470 h 42642"/>
                              <a:gd name="connsiteX13" fmla="*/ 18946 w 38553"/>
                              <a:gd name="connsiteY13" fmla="*/ 22914 h 42642"/>
                              <a:gd name="connsiteX14" fmla="*/ 17497 w 38553"/>
                              <a:gd name="connsiteY14" fmla="*/ 10239 h 42642"/>
                              <a:gd name="connsiteX15" fmla="*/ 30264 w 38553"/>
                              <a:gd name="connsiteY15" fmla="*/ 7160 h 426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8553" h="42642">
                                <a:moveTo>
                                  <a:pt x="2105" y="23820"/>
                                </a:moveTo>
                                <a:cubicBezTo>
                                  <a:pt x="-1245" y="30520"/>
                                  <a:pt x="204" y="36676"/>
                                  <a:pt x="5636" y="40570"/>
                                </a:cubicBezTo>
                                <a:cubicBezTo>
                                  <a:pt x="9711" y="43376"/>
                                  <a:pt x="14600" y="44010"/>
                                  <a:pt x="19036" y="42109"/>
                                </a:cubicBezTo>
                                <a:cubicBezTo>
                                  <a:pt x="23654" y="40117"/>
                                  <a:pt x="27910" y="36405"/>
                                  <a:pt x="32527" y="29705"/>
                                </a:cubicBezTo>
                                <a:cubicBezTo>
                                  <a:pt x="36964" y="23457"/>
                                  <a:pt x="38684" y="19021"/>
                                  <a:pt x="38865" y="14222"/>
                                </a:cubicBezTo>
                                <a:cubicBezTo>
                                  <a:pt x="38956" y="9876"/>
                                  <a:pt x="36964" y="6074"/>
                                  <a:pt x="32980" y="3267"/>
                                </a:cubicBezTo>
                                <a:cubicBezTo>
                                  <a:pt x="26099" y="-1532"/>
                                  <a:pt x="17588" y="189"/>
                                  <a:pt x="12699" y="7251"/>
                                </a:cubicBezTo>
                                <a:cubicBezTo>
                                  <a:pt x="7900" y="13951"/>
                                  <a:pt x="9167" y="22099"/>
                                  <a:pt x="15596" y="26626"/>
                                </a:cubicBezTo>
                                <a:cubicBezTo>
                                  <a:pt x="19036" y="28980"/>
                                  <a:pt x="22477" y="29433"/>
                                  <a:pt x="26642" y="28256"/>
                                </a:cubicBezTo>
                                <a:cubicBezTo>
                                  <a:pt x="20123" y="37401"/>
                                  <a:pt x="13876" y="40389"/>
                                  <a:pt x="8805" y="36767"/>
                                </a:cubicBezTo>
                                <a:cubicBezTo>
                                  <a:pt x="5636" y="34594"/>
                                  <a:pt x="4821" y="31063"/>
                                  <a:pt x="6632" y="26898"/>
                                </a:cubicBezTo>
                                <a:close/>
                                <a:moveTo>
                                  <a:pt x="30264" y="7160"/>
                                </a:moveTo>
                                <a:cubicBezTo>
                                  <a:pt x="34338" y="10057"/>
                                  <a:pt x="35062" y="15762"/>
                                  <a:pt x="31712" y="20470"/>
                                </a:cubicBezTo>
                                <a:cubicBezTo>
                                  <a:pt x="28543" y="24997"/>
                                  <a:pt x="23292" y="25902"/>
                                  <a:pt x="18946" y="22914"/>
                                </a:cubicBezTo>
                                <a:cubicBezTo>
                                  <a:pt x="14690" y="19836"/>
                                  <a:pt x="14057" y="15037"/>
                                  <a:pt x="17497" y="10239"/>
                                </a:cubicBezTo>
                                <a:cubicBezTo>
                                  <a:pt x="20757" y="5531"/>
                                  <a:pt x="26099" y="4263"/>
                                  <a:pt x="30264" y="71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0" name="Freeform: Shape 1920"/>
                        <wps:cNvSpPr/>
                        <wps:spPr>
                          <a:xfrm>
                            <a:off x="586842" y="966057"/>
                            <a:ext cx="38553" cy="42642"/>
                          </a:xfrm>
                          <a:custGeom>
                            <a:avLst/>
                            <a:gdLst>
                              <a:gd name="connsiteX0" fmla="*/ 2121 w 38553"/>
                              <a:gd name="connsiteY0" fmla="*/ 23831 h 42642"/>
                              <a:gd name="connsiteX1" fmla="*/ 5652 w 38553"/>
                              <a:gd name="connsiteY1" fmla="*/ 40581 h 42642"/>
                              <a:gd name="connsiteX2" fmla="*/ 19052 w 38553"/>
                              <a:gd name="connsiteY2" fmla="*/ 42120 h 42642"/>
                              <a:gd name="connsiteX3" fmla="*/ 32543 w 38553"/>
                              <a:gd name="connsiteY3" fmla="*/ 29716 h 42642"/>
                              <a:gd name="connsiteX4" fmla="*/ 38881 w 38553"/>
                              <a:gd name="connsiteY4" fmla="*/ 14234 h 42642"/>
                              <a:gd name="connsiteX5" fmla="*/ 32996 w 38553"/>
                              <a:gd name="connsiteY5" fmla="*/ 3278 h 42642"/>
                              <a:gd name="connsiteX6" fmla="*/ 12715 w 38553"/>
                              <a:gd name="connsiteY6" fmla="*/ 7262 h 42642"/>
                              <a:gd name="connsiteX7" fmla="*/ 15612 w 38553"/>
                              <a:gd name="connsiteY7" fmla="*/ 26638 h 42642"/>
                              <a:gd name="connsiteX8" fmla="*/ 26658 w 38553"/>
                              <a:gd name="connsiteY8" fmla="*/ 28267 h 42642"/>
                              <a:gd name="connsiteX9" fmla="*/ 8821 w 38553"/>
                              <a:gd name="connsiteY9" fmla="*/ 36778 h 42642"/>
                              <a:gd name="connsiteX10" fmla="*/ 6648 w 38553"/>
                              <a:gd name="connsiteY10" fmla="*/ 26909 h 42642"/>
                              <a:gd name="connsiteX11" fmla="*/ 30280 w 38553"/>
                              <a:gd name="connsiteY11" fmla="*/ 7171 h 42642"/>
                              <a:gd name="connsiteX12" fmla="*/ 31728 w 38553"/>
                              <a:gd name="connsiteY12" fmla="*/ 20481 h 42642"/>
                              <a:gd name="connsiteX13" fmla="*/ 18962 w 38553"/>
                              <a:gd name="connsiteY13" fmla="*/ 22925 h 42642"/>
                              <a:gd name="connsiteX14" fmla="*/ 17513 w 38553"/>
                              <a:gd name="connsiteY14" fmla="*/ 10250 h 42642"/>
                              <a:gd name="connsiteX15" fmla="*/ 30280 w 38553"/>
                              <a:gd name="connsiteY15" fmla="*/ 7171 h 426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8553" h="42642">
                                <a:moveTo>
                                  <a:pt x="2121" y="23831"/>
                                </a:moveTo>
                                <a:cubicBezTo>
                                  <a:pt x="-1229" y="30531"/>
                                  <a:pt x="220" y="36688"/>
                                  <a:pt x="5652" y="40581"/>
                                </a:cubicBezTo>
                                <a:cubicBezTo>
                                  <a:pt x="9727" y="43388"/>
                                  <a:pt x="14616" y="44021"/>
                                  <a:pt x="19052" y="42120"/>
                                </a:cubicBezTo>
                                <a:cubicBezTo>
                                  <a:pt x="23670" y="40128"/>
                                  <a:pt x="27926" y="36416"/>
                                  <a:pt x="32543" y="29716"/>
                                </a:cubicBezTo>
                                <a:cubicBezTo>
                                  <a:pt x="36980" y="23469"/>
                                  <a:pt x="38700" y="19032"/>
                                  <a:pt x="38881" y="14234"/>
                                </a:cubicBezTo>
                                <a:cubicBezTo>
                                  <a:pt x="38972" y="9888"/>
                                  <a:pt x="36980" y="6085"/>
                                  <a:pt x="32996" y="3278"/>
                                </a:cubicBezTo>
                                <a:cubicBezTo>
                                  <a:pt x="26115" y="-1520"/>
                                  <a:pt x="17604" y="200"/>
                                  <a:pt x="12715" y="7262"/>
                                </a:cubicBezTo>
                                <a:cubicBezTo>
                                  <a:pt x="7916" y="13962"/>
                                  <a:pt x="9183" y="22111"/>
                                  <a:pt x="15612" y="26638"/>
                                </a:cubicBezTo>
                                <a:cubicBezTo>
                                  <a:pt x="19052" y="28992"/>
                                  <a:pt x="22493" y="29444"/>
                                  <a:pt x="26658" y="28267"/>
                                </a:cubicBezTo>
                                <a:cubicBezTo>
                                  <a:pt x="20139" y="37412"/>
                                  <a:pt x="13892" y="40400"/>
                                  <a:pt x="8821" y="36778"/>
                                </a:cubicBezTo>
                                <a:cubicBezTo>
                                  <a:pt x="5652" y="34605"/>
                                  <a:pt x="4837" y="31074"/>
                                  <a:pt x="6648" y="26909"/>
                                </a:cubicBezTo>
                                <a:close/>
                                <a:moveTo>
                                  <a:pt x="30280" y="7171"/>
                                </a:moveTo>
                                <a:cubicBezTo>
                                  <a:pt x="34354" y="10069"/>
                                  <a:pt x="35079" y="15773"/>
                                  <a:pt x="31728" y="20481"/>
                                </a:cubicBezTo>
                                <a:cubicBezTo>
                                  <a:pt x="28559" y="25008"/>
                                  <a:pt x="23308" y="25913"/>
                                  <a:pt x="18962" y="22925"/>
                                </a:cubicBezTo>
                                <a:cubicBezTo>
                                  <a:pt x="14706" y="19847"/>
                                  <a:pt x="14073" y="15048"/>
                                  <a:pt x="17513" y="10250"/>
                                </a:cubicBezTo>
                                <a:cubicBezTo>
                                  <a:pt x="20773" y="5542"/>
                                  <a:pt x="26115" y="4274"/>
                                  <a:pt x="30280" y="717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1" name="Freeform: Shape 1921"/>
                        <wps:cNvSpPr/>
                        <wps:spPr>
                          <a:xfrm>
                            <a:off x="613259" y="994743"/>
                            <a:ext cx="34694" cy="40599"/>
                          </a:xfrm>
                          <a:custGeom>
                            <a:avLst/>
                            <a:gdLst>
                              <a:gd name="connsiteX0" fmla="*/ 24357 w 34694"/>
                              <a:gd name="connsiteY0" fmla="*/ 37919 h 40599"/>
                              <a:gd name="connsiteX1" fmla="*/ 23270 w 34694"/>
                              <a:gd name="connsiteY1" fmla="*/ 37466 h 40599"/>
                              <a:gd name="connsiteX2" fmla="*/ 22365 w 34694"/>
                              <a:gd name="connsiteY2" fmla="*/ 33844 h 40599"/>
                              <a:gd name="connsiteX3" fmla="*/ 33411 w 34694"/>
                              <a:gd name="connsiteY3" fmla="*/ 18181 h 40599"/>
                              <a:gd name="connsiteX4" fmla="*/ 28522 w 34694"/>
                              <a:gd name="connsiteY4" fmla="*/ 3875 h 40599"/>
                              <a:gd name="connsiteX5" fmla="*/ 17476 w 34694"/>
                              <a:gd name="connsiteY5" fmla="*/ 797 h 40599"/>
                              <a:gd name="connsiteX6" fmla="*/ 11772 w 34694"/>
                              <a:gd name="connsiteY6" fmla="*/ 5052 h 40599"/>
                              <a:gd name="connsiteX7" fmla="*/ 16118 w 34694"/>
                              <a:gd name="connsiteY7" fmla="*/ 8131 h 40599"/>
                              <a:gd name="connsiteX8" fmla="*/ 25534 w 34694"/>
                              <a:gd name="connsiteY8" fmla="*/ 7678 h 40599"/>
                              <a:gd name="connsiteX9" fmla="*/ 28793 w 34694"/>
                              <a:gd name="connsiteY9" fmla="*/ 15827 h 40599"/>
                              <a:gd name="connsiteX10" fmla="*/ 27979 w 34694"/>
                              <a:gd name="connsiteY10" fmla="*/ 16913 h 40599"/>
                              <a:gd name="connsiteX11" fmla="*/ 21460 w 34694"/>
                              <a:gd name="connsiteY11" fmla="*/ 16823 h 40599"/>
                              <a:gd name="connsiteX12" fmla="*/ 11862 w 34694"/>
                              <a:gd name="connsiteY12" fmla="*/ 12477 h 40599"/>
                              <a:gd name="connsiteX13" fmla="*/ 2265 w 34694"/>
                              <a:gd name="connsiteY13" fmla="*/ 16279 h 40599"/>
                              <a:gd name="connsiteX14" fmla="*/ 5434 w 34694"/>
                              <a:gd name="connsiteY14" fmla="*/ 30223 h 40599"/>
                              <a:gd name="connsiteX15" fmla="*/ 17114 w 34694"/>
                              <a:gd name="connsiteY15" fmla="*/ 32667 h 40599"/>
                              <a:gd name="connsiteX16" fmla="*/ 18834 w 34694"/>
                              <a:gd name="connsiteY16" fmla="*/ 39639 h 40599"/>
                              <a:gd name="connsiteX17" fmla="*/ 22003 w 34694"/>
                              <a:gd name="connsiteY17" fmla="*/ 41178 h 40599"/>
                              <a:gd name="connsiteX18" fmla="*/ 21007 w 34694"/>
                              <a:gd name="connsiteY18" fmla="*/ 26873 h 40599"/>
                              <a:gd name="connsiteX19" fmla="*/ 16933 w 34694"/>
                              <a:gd name="connsiteY19" fmla="*/ 29227 h 40599"/>
                              <a:gd name="connsiteX20" fmla="*/ 8965 w 34694"/>
                              <a:gd name="connsiteY20" fmla="*/ 27144 h 40599"/>
                              <a:gd name="connsiteX21" fmla="*/ 6701 w 34694"/>
                              <a:gd name="connsiteY21" fmla="*/ 19267 h 40599"/>
                              <a:gd name="connsiteX22" fmla="*/ 16389 w 34694"/>
                              <a:gd name="connsiteY22" fmla="*/ 18815 h 40599"/>
                              <a:gd name="connsiteX23" fmla="*/ 24357 w 34694"/>
                              <a:gd name="connsiteY23" fmla="*/ 22165 h 405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4694" h="40599">
                                <a:moveTo>
                                  <a:pt x="24357" y="37919"/>
                                </a:moveTo>
                                <a:cubicBezTo>
                                  <a:pt x="23723" y="37828"/>
                                  <a:pt x="23452" y="37647"/>
                                  <a:pt x="23270" y="37466"/>
                                </a:cubicBezTo>
                                <a:cubicBezTo>
                                  <a:pt x="21731" y="36470"/>
                                  <a:pt x="21460" y="35202"/>
                                  <a:pt x="22365" y="33844"/>
                                </a:cubicBezTo>
                                <a:lnTo>
                                  <a:pt x="33411" y="18181"/>
                                </a:lnTo>
                                <a:cubicBezTo>
                                  <a:pt x="36671" y="13563"/>
                                  <a:pt x="35041" y="8493"/>
                                  <a:pt x="28522" y="3875"/>
                                </a:cubicBezTo>
                                <a:cubicBezTo>
                                  <a:pt x="24629" y="1159"/>
                                  <a:pt x="20735" y="73"/>
                                  <a:pt x="17476" y="797"/>
                                </a:cubicBezTo>
                                <a:cubicBezTo>
                                  <a:pt x="15303" y="1340"/>
                                  <a:pt x="13764" y="2427"/>
                                  <a:pt x="11772" y="5052"/>
                                </a:cubicBezTo>
                                <a:lnTo>
                                  <a:pt x="16118" y="8131"/>
                                </a:lnTo>
                                <a:cubicBezTo>
                                  <a:pt x="18743" y="5052"/>
                                  <a:pt x="21641" y="4871"/>
                                  <a:pt x="25534" y="7678"/>
                                </a:cubicBezTo>
                                <a:cubicBezTo>
                                  <a:pt x="29427" y="10394"/>
                                  <a:pt x="30604" y="13292"/>
                                  <a:pt x="28793" y="15827"/>
                                </a:cubicBezTo>
                                <a:lnTo>
                                  <a:pt x="27979" y="16913"/>
                                </a:lnTo>
                                <a:cubicBezTo>
                                  <a:pt x="26620" y="18634"/>
                                  <a:pt x="25262" y="18724"/>
                                  <a:pt x="21460" y="16823"/>
                                </a:cubicBezTo>
                                <a:cubicBezTo>
                                  <a:pt x="15031" y="13292"/>
                                  <a:pt x="13945" y="12839"/>
                                  <a:pt x="11862" y="12477"/>
                                </a:cubicBezTo>
                                <a:cubicBezTo>
                                  <a:pt x="7788" y="11571"/>
                                  <a:pt x="4709" y="12839"/>
                                  <a:pt x="2265" y="16279"/>
                                </a:cubicBezTo>
                                <a:cubicBezTo>
                                  <a:pt x="-1176" y="21169"/>
                                  <a:pt x="92" y="26420"/>
                                  <a:pt x="5434" y="30223"/>
                                </a:cubicBezTo>
                                <a:cubicBezTo>
                                  <a:pt x="8784" y="32577"/>
                                  <a:pt x="12315" y="33301"/>
                                  <a:pt x="17114" y="32667"/>
                                </a:cubicBezTo>
                                <a:cubicBezTo>
                                  <a:pt x="15575" y="35565"/>
                                  <a:pt x="16027" y="37738"/>
                                  <a:pt x="18834" y="39639"/>
                                </a:cubicBezTo>
                                <a:cubicBezTo>
                                  <a:pt x="19739" y="40273"/>
                                  <a:pt x="20373" y="40454"/>
                                  <a:pt x="22003" y="41178"/>
                                </a:cubicBezTo>
                                <a:close/>
                                <a:moveTo>
                                  <a:pt x="21007" y="26873"/>
                                </a:moveTo>
                                <a:cubicBezTo>
                                  <a:pt x="20011" y="28321"/>
                                  <a:pt x="19015" y="28955"/>
                                  <a:pt x="16933" y="29227"/>
                                </a:cubicBezTo>
                                <a:cubicBezTo>
                                  <a:pt x="14035" y="29498"/>
                                  <a:pt x="11409" y="28865"/>
                                  <a:pt x="8965" y="27144"/>
                                </a:cubicBezTo>
                                <a:cubicBezTo>
                                  <a:pt x="5615" y="24790"/>
                                  <a:pt x="4800" y="21984"/>
                                  <a:pt x="6701" y="19267"/>
                                </a:cubicBezTo>
                                <a:cubicBezTo>
                                  <a:pt x="8603" y="16461"/>
                                  <a:pt x="11500" y="16370"/>
                                  <a:pt x="16389" y="18815"/>
                                </a:cubicBezTo>
                                <a:cubicBezTo>
                                  <a:pt x="21369" y="21350"/>
                                  <a:pt x="22365" y="21802"/>
                                  <a:pt x="24357" y="2216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2" name="Freeform: Shape 1922"/>
                        <wps:cNvSpPr/>
                        <wps:spPr>
                          <a:xfrm>
                            <a:off x="647244" y="1021247"/>
                            <a:ext cx="14667" cy="12041"/>
                          </a:xfrm>
                          <a:custGeom>
                            <a:avLst/>
                            <a:gdLst>
                              <a:gd name="connsiteX0" fmla="*/ 15031 w 14667"/>
                              <a:gd name="connsiteY0" fmla="*/ 9010 h 12041"/>
                              <a:gd name="connsiteX1" fmla="*/ 2898 w 14667"/>
                              <a:gd name="connsiteY1" fmla="*/ 590 h 12041"/>
                              <a:gd name="connsiteX2" fmla="*/ 363 w 14667"/>
                              <a:gd name="connsiteY2" fmla="*/ 4211 h 12041"/>
                              <a:gd name="connsiteX3" fmla="*/ 12496 w 14667"/>
                              <a:gd name="connsiteY3" fmla="*/ 12632 h 12041"/>
                            </a:gdLst>
                            <a:ahLst/>
                            <a:cxnLst>
                              <a:cxn ang="0">
                                <a:pos x="connsiteX0" y="connsiteY0"/>
                              </a:cxn>
                              <a:cxn ang="0">
                                <a:pos x="connsiteX1" y="connsiteY1"/>
                              </a:cxn>
                              <a:cxn ang="0">
                                <a:pos x="connsiteX2" y="connsiteY2"/>
                              </a:cxn>
                              <a:cxn ang="0">
                                <a:pos x="connsiteX3" y="connsiteY3"/>
                              </a:cxn>
                            </a:cxnLst>
                            <a:rect l="l" t="t" r="r" b="b"/>
                            <a:pathLst>
                              <a:path w="14667" h="12041">
                                <a:moveTo>
                                  <a:pt x="15031" y="9010"/>
                                </a:moveTo>
                                <a:lnTo>
                                  <a:pt x="2898" y="590"/>
                                </a:lnTo>
                                <a:lnTo>
                                  <a:pt x="363" y="4211"/>
                                </a:lnTo>
                                <a:lnTo>
                                  <a:pt x="12496" y="1263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3" name="Freeform: Shape 1923"/>
                        <wps:cNvSpPr/>
                        <wps:spPr>
                          <a:xfrm>
                            <a:off x="659336" y="1017088"/>
                            <a:ext cx="39761" cy="44028"/>
                          </a:xfrm>
                          <a:custGeom>
                            <a:avLst/>
                            <a:gdLst>
                              <a:gd name="connsiteX0" fmla="*/ 17474 w 39761"/>
                              <a:gd name="connsiteY0" fmla="*/ 21664 h 44028"/>
                              <a:gd name="connsiteX1" fmla="*/ 18017 w 39761"/>
                              <a:gd name="connsiteY1" fmla="*/ 22026 h 44028"/>
                              <a:gd name="connsiteX2" fmla="*/ 19918 w 39761"/>
                              <a:gd name="connsiteY2" fmla="*/ 23384 h 44028"/>
                              <a:gd name="connsiteX3" fmla="*/ 22634 w 39761"/>
                              <a:gd name="connsiteY3" fmla="*/ 35426 h 44028"/>
                              <a:gd name="connsiteX4" fmla="*/ 10049 w 39761"/>
                              <a:gd name="connsiteY4" fmla="*/ 37508 h 44028"/>
                              <a:gd name="connsiteX5" fmla="*/ 7967 w 39761"/>
                              <a:gd name="connsiteY5" fmla="*/ 24289 h 44028"/>
                              <a:gd name="connsiteX6" fmla="*/ 3530 w 39761"/>
                              <a:gd name="connsiteY6" fmla="*/ 21211 h 44028"/>
                              <a:gd name="connsiteX7" fmla="*/ 452 w 39761"/>
                              <a:gd name="connsiteY7" fmla="*/ 28816 h 44028"/>
                              <a:gd name="connsiteX8" fmla="*/ 7061 w 39761"/>
                              <a:gd name="connsiteY8" fmla="*/ 41401 h 44028"/>
                              <a:gd name="connsiteX9" fmla="*/ 27161 w 39761"/>
                              <a:gd name="connsiteY9" fmla="*/ 38504 h 44028"/>
                              <a:gd name="connsiteX10" fmla="*/ 27252 w 39761"/>
                              <a:gd name="connsiteY10" fmla="*/ 25466 h 44028"/>
                              <a:gd name="connsiteX11" fmla="*/ 37664 w 39761"/>
                              <a:gd name="connsiteY11" fmla="*/ 21483 h 44028"/>
                              <a:gd name="connsiteX12" fmla="*/ 33771 w 39761"/>
                              <a:gd name="connsiteY12" fmla="*/ 3646 h 44028"/>
                              <a:gd name="connsiteX13" fmla="*/ 14123 w 39761"/>
                              <a:gd name="connsiteY13" fmla="*/ 7539 h 44028"/>
                              <a:gd name="connsiteX14" fmla="*/ 18560 w 39761"/>
                              <a:gd name="connsiteY14" fmla="*/ 10708 h 44028"/>
                              <a:gd name="connsiteX15" fmla="*/ 22634 w 39761"/>
                              <a:gd name="connsiteY15" fmla="*/ 6634 h 44028"/>
                              <a:gd name="connsiteX16" fmla="*/ 31055 w 39761"/>
                              <a:gd name="connsiteY16" fmla="*/ 7539 h 44028"/>
                              <a:gd name="connsiteX17" fmla="*/ 32866 w 39761"/>
                              <a:gd name="connsiteY17" fmla="*/ 18404 h 44028"/>
                              <a:gd name="connsiteX18" fmla="*/ 26528 w 39761"/>
                              <a:gd name="connsiteY18" fmla="*/ 21301 h 44028"/>
                              <a:gd name="connsiteX19" fmla="*/ 20099 w 39761"/>
                              <a:gd name="connsiteY19" fmla="*/ 17951 h 440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761" h="44028">
                                <a:moveTo>
                                  <a:pt x="17474" y="21664"/>
                                </a:moveTo>
                                <a:lnTo>
                                  <a:pt x="18017" y="22026"/>
                                </a:lnTo>
                                <a:lnTo>
                                  <a:pt x="19918" y="23384"/>
                                </a:lnTo>
                                <a:cubicBezTo>
                                  <a:pt x="24807" y="26824"/>
                                  <a:pt x="25713" y="30989"/>
                                  <a:pt x="22634" y="35426"/>
                                </a:cubicBezTo>
                                <a:cubicBezTo>
                                  <a:pt x="19375" y="40043"/>
                                  <a:pt x="14667" y="40768"/>
                                  <a:pt x="10049" y="37508"/>
                                </a:cubicBezTo>
                                <a:cubicBezTo>
                                  <a:pt x="5160" y="34068"/>
                                  <a:pt x="4435" y="29903"/>
                                  <a:pt x="7967" y="24289"/>
                                </a:cubicBezTo>
                                <a:lnTo>
                                  <a:pt x="3530" y="21211"/>
                                </a:lnTo>
                                <a:cubicBezTo>
                                  <a:pt x="1629" y="24289"/>
                                  <a:pt x="723" y="26553"/>
                                  <a:pt x="452" y="28816"/>
                                </a:cubicBezTo>
                                <a:cubicBezTo>
                                  <a:pt x="-92" y="33615"/>
                                  <a:pt x="2172" y="37961"/>
                                  <a:pt x="7061" y="41401"/>
                                </a:cubicBezTo>
                                <a:cubicBezTo>
                                  <a:pt x="14486" y="46562"/>
                                  <a:pt x="22272" y="45476"/>
                                  <a:pt x="27161" y="38504"/>
                                </a:cubicBezTo>
                                <a:cubicBezTo>
                                  <a:pt x="30421" y="33796"/>
                                  <a:pt x="30512" y="30084"/>
                                  <a:pt x="27252" y="25466"/>
                                </a:cubicBezTo>
                                <a:cubicBezTo>
                                  <a:pt x="31508" y="26462"/>
                                  <a:pt x="35039" y="25195"/>
                                  <a:pt x="37664" y="21483"/>
                                </a:cubicBezTo>
                                <a:cubicBezTo>
                                  <a:pt x="42011" y="15145"/>
                                  <a:pt x="40562" y="8445"/>
                                  <a:pt x="33771" y="3646"/>
                                </a:cubicBezTo>
                                <a:cubicBezTo>
                                  <a:pt x="26437" y="-1515"/>
                                  <a:pt x="19827" y="-66"/>
                                  <a:pt x="14123" y="7539"/>
                                </a:cubicBezTo>
                                <a:lnTo>
                                  <a:pt x="18560" y="10708"/>
                                </a:lnTo>
                                <a:cubicBezTo>
                                  <a:pt x="20280" y="8445"/>
                                  <a:pt x="21367" y="7358"/>
                                  <a:pt x="22634" y="6634"/>
                                </a:cubicBezTo>
                                <a:cubicBezTo>
                                  <a:pt x="25170" y="5276"/>
                                  <a:pt x="28248" y="5547"/>
                                  <a:pt x="31055" y="7539"/>
                                </a:cubicBezTo>
                                <a:cubicBezTo>
                                  <a:pt x="35039" y="10346"/>
                                  <a:pt x="35673" y="14330"/>
                                  <a:pt x="32866" y="18404"/>
                                </a:cubicBezTo>
                                <a:cubicBezTo>
                                  <a:pt x="31055" y="20939"/>
                                  <a:pt x="29063" y="21845"/>
                                  <a:pt x="26528" y="21301"/>
                                </a:cubicBezTo>
                                <a:cubicBezTo>
                                  <a:pt x="24988" y="20939"/>
                                  <a:pt x="23178" y="20124"/>
                                  <a:pt x="20099" y="1795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4" name="Freeform: Shape 1924"/>
                        <wps:cNvSpPr/>
                        <wps:spPr>
                          <a:xfrm>
                            <a:off x="676452" y="1042353"/>
                            <a:ext cx="44982" cy="40562"/>
                          </a:xfrm>
                          <a:custGeom>
                            <a:avLst/>
                            <a:gdLst>
                              <a:gd name="connsiteX0" fmla="*/ 389 w 44982"/>
                              <a:gd name="connsiteY0" fmla="*/ 38182 h 40562"/>
                              <a:gd name="connsiteX1" fmla="*/ 4644 w 44982"/>
                              <a:gd name="connsiteY1" fmla="*/ 41170 h 40562"/>
                              <a:gd name="connsiteX2" fmla="*/ 14423 w 44982"/>
                              <a:gd name="connsiteY2" fmla="*/ 27317 h 40562"/>
                              <a:gd name="connsiteX3" fmla="*/ 19855 w 44982"/>
                              <a:gd name="connsiteY3" fmla="*/ 37095 h 40562"/>
                              <a:gd name="connsiteX4" fmla="*/ 40952 w 44982"/>
                              <a:gd name="connsiteY4" fmla="*/ 31029 h 40562"/>
                              <a:gd name="connsiteX5" fmla="*/ 39775 w 44982"/>
                              <a:gd name="connsiteY5" fmla="*/ 8485 h 40562"/>
                              <a:gd name="connsiteX6" fmla="*/ 28004 w 44982"/>
                              <a:gd name="connsiteY6" fmla="*/ 7398 h 40562"/>
                              <a:gd name="connsiteX7" fmla="*/ 30811 w 44982"/>
                              <a:gd name="connsiteY7" fmla="*/ 3415 h 40562"/>
                              <a:gd name="connsiteX8" fmla="*/ 26827 w 44982"/>
                              <a:gd name="connsiteY8" fmla="*/ 608 h 40562"/>
                              <a:gd name="connsiteX9" fmla="*/ 36243 w 44982"/>
                              <a:gd name="connsiteY9" fmla="*/ 11925 h 40562"/>
                              <a:gd name="connsiteX10" fmla="*/ 36606 w 44982"/>
                              <a:gd name="connsiteY10" fmla="*/ 27860 h 40562"/>
                              <a:gd name="connsiteX11" fmla="*/ 21847 w 44982"/>
                              <a:gd name="connsiteY11" fmla="*/ 32478 h 40562"/>
                              <a:gd name="connsiteX12" fmla="*/ 21575 w 44982"/>
                              <a:gd name="connsiteY12" fmla="*/ 17086 h 40562"/>
                              <a:gd name="connsiteX13" fmla="*/ 36243 w 44982"/>
                              <a:gd name="connsiteY13" fmla="*/ 11925 h 405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982" h="40562">
                                <a:moveTo>
                                  <a:pt x="389" y="38182"/>
                                </a:moveTo>
                                <a:lnTo>
                                  <a:pt x="4644" y="41170"/>
                                </a:lnTo>
                                <a:lnTo>
                                  <a:pt x="14423" y="27317"/>
                                </a:lnTo>
                                <a:cubicBezTo>
                                  <a:pt x="14785" y="31572"/>
                                  <a:pt x="16324" y="34651"/>
                                  <a:pt x="19855" y="37095"/>
                                </a:cubicBezTo>
                                <a:cubicBezTo>
                                  <a:pt x="26736" y="41894"/>
                                  <a:pt x="35066" y="39540"/>
                                  <a:pt x="40952" y="31029"/>
                                </a:cubicBezTo>
                                <a:cubicBezTo>
                                  <a:pt x="47199" y="22156"/>
                                  <a:pt x="46837" y="13464"/>
                                  <a:pt x="39775" y="8485"/>
                                </a:cubicBezTo>
                                <a:cubicBezTo>
                                  <a:pt x="36153" y="5950"/>
                                  <a:pt x="32078" y="5587"/>
                                  <a:pt x="28004" y="7398"/>
                                </a:cubicBezTo>
                                <a:lnTo>
                                  <a:pt x="30811" y="3415"/>
                                </a:lnTo>
                                <a:lnTo>
                                  <a:pt x="26827" y="608"/>
                                </a:lnTo>
                                <a:close/>
                                <a:moveTo>
                                  <a:pt x="36243" y="11925"/>
                                </a:moveTo>
                                <a:cubicBezTo>
                                  <a:pt x="40861" y="15275"/>
                                  <a:pt x="41042" y="21432"/>
                                  <a:pt x="36606" y="27860"/>
                                </a:cubicBezTo>
                                <a:cubicBezTo>
                                  <a:pt x="32350" y="33836"/>
                                  <a:pt x="26465" y="35828"/>
                                  <a:pt x="21847" y="32478"/>
                                </a:cubicBezTo>
                                <a:cubicBezTo>
                                  <a:pt x="17320" y="29309"/>
                                  <a:pt x="17229" y="23333"/>
                                  <a:pt x="21575" y="17086"/>
                                </a:cubicBezTo>
                                <a:cubicBezTo>
                                  <a:pt x="26012" y="10748"/>
                                  <a:pt x="31716" y="8756"/>
                                  <a:pt x="36243" y="1192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5" name="Freeform: Shape 1925"/>
                        <wps:cNvSpPr/>
                        <wps:spPr>
                          <a:xfrm>
                            <a:off x="478697" y="835607"/>
                            <a:ext cx="51058" cy="51607"/>
                          </a:xfrm>
                          <a:custGeom>
                            <a:avLst/>
                            <a:gdLst>
                              <a:gd name="connsiteX0" fmla="*/ 19647 w 51058"/>
                              <a:gd name="connsiteY0" fmla="*/ 489 h 51607"/>
                              <a:gd name="connsiteX1" fmla="*/ 271 w 51058"/>
                              <a:gd name="connsiteY1" fmla="*/ 26474 h 51607"/>
                              <a:gd name="connsiteX2" fmla="*/ 4436 w 51058"/>
                              <a:gd name="connsiteY2" fmla="*/ 29553 h 51607"/>
                              <a:gd name="connsiteX3" fmla="*/ 16659 w 51058"/>
                              <a:gd name="connsiteY3" fmla="*/ 13255 h 51607"/>
                              <a:gd name="connsiteX4" fmla="*/ 27796 w 51058"/>
                              <a:gd name="connsiteY4" fmla="*/ 10901 h 51607"/>
                              <a:gd name="connsiteX5" fmla="*/ 28792 w 51058"/>
                              <a:gd name="connsiteY5" fmla="*/ 19774 h 51607"/>
                              <a:gd name="connsiteX6" fmla="*/ 15392 w 51058"/>
                              <a:gd name="connsiteY6" fmla="*/ 37701 h 51607"/>
                              <a:gd name="connsiteX7" fmla="*/ 19557 w 51058"/>
                              <a:gd name="connsiteY7" fmla="*/ 40780 h 51607"/>
                              <a:gd name="connsiteX8" fmla="*/ 31780 w 51058"/>
                              <a:gd name="connsiteY8" fmla="*/ 24482 h 51607"/>
                              <a:gd name="connsiteX9" fmla="*/ 42917 w 51058"/>
                              <a:gd name="connsiteY9" fmla="*/ 22219 h 51607"/>
                              <a:gd name="connsiteX10" fmla="*/ 43912 w 51058"/>
                              <a:gd name="connsiteY10" fmla="*/ 31092 h 51607"/>
                              <a:gd name="connsiteX11" fmla="*/ 30512 w 51058"/>
                              <a:gd name="connsiteY11" fmla="*/ 49019 h 51607"/>
                              <a:gd name="connsiteX12" fmla="*/ 34587 w 51058"/>
                              <a:gd name="connsiteY12" fmla="*/ 52097 h 51607"/>
                              <a:gd name="connsiteX13" fmla="*/ 49164 w 51058"/>
                              <a:gd name="connsiteY13" fmla="*/ 32540 h 51607"/>
                              <a:gd name="connsiteX14" fmla="*/ 47082 w 51058"/>
                              <a:gd name="connsiteY14" fmla="*/ 19684 h 51607"/>
                              <a:gd name="connsiteX15" fmla="*/ 36126 w 51058"/>
                              <a:gd name="connsiteY15" fmla="*/ 17692 h 51607"/>
                              <a:gd name="connsiteX16" fmla="*/ 32142 w 51058"/>
                              <a:gd name="connsiteY16" fmla="*/ 8457 h 51607"/>
                              <a:gd name="connsiteX17" fmla="*/ 20824 w 51058"/>
                              <a:gd name="connsiteY17" fmla="*/ 6917 h 51607"/>
                              <a:gd name="connsiteX18" fmla="*/ 23541 w 51058"/>
                              <a:gd name="connsiteY18" fmla="*/ 3296 h 516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1058" h="51607">
                                <a:moveTo>
                                  <a:pt x="19647" y="489"/>
                                </a:moveTo>
                                <a:lnTo>
                                  <a:pt x="271" y="26474"/>
                                </a:lnTo>
                                <a:lnTo>
                                  <a:pt x="4436" y="29553"/>
                                </a:lnTo>
                                <a:lnTo>
                                  <a:pt x="16659" y="13255"/>
                                </a:lnTo>
                                <a:cubicBezTo>
                                  <a:pt x="19466" y="9453"/>
                                  <a:pt x="24536" y="8457"/>
                                  <a:pt x="27796" y="10901"/>
                                </a:cubicBezTo>
                                <a:cubicBezTo>
                                  <a:pt x="30965" y="13255"/>
                                  <a:pt x="31237" y="16424"/>
                                  <a:pt x="28792" y="19774"/>
                                </a:cubicBezTo>
                                <a:lnTo>
                                  <a:pt x="15392" y="37701"/>
                                </a:lnTo>
                                <a:lnTo>
                                  <a:pt x="19557" y="40780"/>
                                </a:lnTo>
                                <a:lnTo>
                                  <a:pt x="31780" y="24482"/>
                                </a:lnTo>
                                <a:cubicBezTo>
                                  <a:pt x="34587" y="20680"/>
                                  <a:pt x="39566" y="19684"/>
                                  <a:pt x="42917" y="22219"/>
                                </a:cubicBezTo>
                                <a:cubicBezTo>
                                  <a:pt x="45995" y="24482"/>
                                  <a:pt x="46357" y="27832"/>
                                  <a:pt x="43912" y="31092"/>
                                </a:cubicBezTo>
                                <a:lnTo>
                                  <a:pt x="30512" y="49019"/>
                                </a:lnTo>
                                <a:lnTo>
                                  <a:pt x="34587" y="52097"/>
                                </a:lnTo>
                                <a:lnTo>
                                  <a:pt x="49164" y="32540"/>
                                </a:lnTo>
                                <a:cubicBezTo>
                                  <a:pt x="52605" y="27923"/>
                                  <a:pt x="51971" y="23305"/>
                                  <a:pt x="47082" y="19684"/>
                                </a:cubicBezTo>
                                <a:cubicBezTo>
                                  <a:pt x="43641" y="17058"/>
                                  <a:pt x="40743" y="16605"/>
                                  <a:pt x="36126" y="17692"/>
                                </a:cubicBezTo>
                                <a:cubicBezTo>
                                  <a:pt x="36669" y="13799"/>
                                  <a:pt x="35492" y="10992"/>
                                  <a:pt x="32142" y="8457"/>
                                </a:cubicBezTo>
                                <a:cubicBezTo>
                                  <a:pt x="28701" y="5922"/>
                                  <a:pt x="25351" y="5469"/>
                                  <a:pt x="20824" y="6917"/>
                                </a:cubicBezTo>
                                <a:lnTo>
                                  <a:pt x="23541" y="329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6" name="Freeform: Shape 1926"/>
                        <wps:cNvSpPr/>
                        <wps:spPr>
                          <a:xfrm>
                            <a:off x="519918" y="856050"/>
                            <a:ext cx="31237" cy="39385"/>
                          </a:xfrm>
                          <a:custGeom>
                            <a:avLst/>
                            <a:gdLst>
                              <a:gd name="connsiteX0" fmla="*/ 23836 w 31237"/>
                              <a:gd name="connsiteY0" fmla="*/ 13907 h 39385"/>
                              <a:gd name="connsiteX1" fmla="*/ 19671 w 31237"/>
                              <a:gd name="connsiteY1" fmla="*/ 10828 h 39385"/>
                              <a:gd name="connsiteX2" fmla="*/ 295 w 31237"/>
                              <a:gd name="connsiteY2" fmla="*/ 36813 h 39385"/>
                              <a:gd name="connsiteX3" fmla="*/ 4460 w 31237"/>
                              <a:gd name="connsiteY3" fmla="*/ 39892 h 39385"/>
                              <a:gd name="connsiteX4" fmla="*/ 31532 w 31237"/>
                              <a:gd name="connsiteY4" fmla="*/ 3676 h 39385"/>
                              <a:gd name="connsiteX5" fmla="*/ 27276 w 31237"/>
                              <a:gd name="connsiteY5" fmla="*/ 507 h 39385"/>
                              <a:gd name="connsiteX6" fmla="*/ 23383 w 31237"/>
                              <a:gd name="connsiteY6" fmla="*/ 5758 h 39385"/>
                              <a:gd name="connsiteX7" fmla="*/ 27638 w 31237"/>
                              <a:gd name="connsiteY7" fmla="*/ 8927 h 393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1237" h="39385">
                                <a:moveTo>
                                  <a:pt x="23836" y="13907"/>
                                </a:moveTo>
                                <a:lnTo>
                                  <a:pt x="19671" y="10828"/>
                                </a:lnTo>
                                <a:lnTo>
                                  <a:pt x="295" y="36813"/>
                                </a:lnTo>
                                <a:lnTo>
                                  <a:pt x="4460" y="39892"/>
                                </a:lnTo>
                                <a:close/>
                                <a:moveTo>
                                  <a:pt x="31532" y="3676"/>
                                </a:moveTo>
                                <a:lnTo>
                                  <a:pt x="27276" y="507"/>
                                </a:lnTo>
                                <a:lnTo>
                                  <a:pt x="23383" y="5758"/>
                                </a:lnTo>
                                <a:lnTo>
                                  <a:pt x="27638" y="892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7" name="Freeform: Shape 1927"/>
                        <wps:cNvSpPr/>
                        <wps:spPr>
                          <a:xfrm>
                            <a:off x="532193" y="865269"/>
                            <a:ext cx="50231" cy="57945"/>
                          </a:xfrm>
                          <a:custGeom>
                            <a:avLst/>
                            <a:gdLst>
                              <a:gd name="connsiteX0" fmla="*/ 16599 w 50231"/>
                              <a:gd name="connsiteY0" fmla="*/ 24595 h 57945"/>
                              <a:gd name="connsiteX1" fmla="*/ 28460 w 50231"/>
                              <a:gd name="connsiteY1" fmla="*/ 33468 h 57945"/>
                              <a:gd name="connsiteX2" fmla="*/ 29546 w 50231"/>
                              <a:gd name="connsiteY2" fmla="*/ 44333 h 57945"/>
                              <a:gd name="connsiteX3" fmla="*/ 27101 w 50231"/>
                              <a:gd name="connsiteY3" fmla="*/ 47592 h 57945"/>
                              <a:gd name="connsiteX4" fmla="*/ 23751 w 50231"/>
                              <a:gd name="connsiteY4" fmla="*/ 54292 h 57945"/>
                              <a:gd name="connsiteX5" fmla="*/ 29365 w 50231"/>
                              <a:gd name="connsiteY5" fmla="*/ 58457 h 57945"/>
                              <a:gd name="connsiteX6" fmla="*/ 30270 w 50231"/>
                              <a:gd name="connsiteY6" fmla="*/ 57280 h 57945"/>
                              <a:gd name="connsiteX7" fmla="*/ 33439 w 50231"/>
                              <a:gd name="connsiteY7" fmla="*/ 48407 h 57945"/>
                              <a:gd name="connsiteX8" fmla="*/ 35612 w 50231"/>
                              <a:gd name="connsiteY8" fmla="*/ 35369 h 57945"/>
                              <a:gd name="connsiteX9" fmla="*/ 47745 w 50231"/>
                              <a:gd name="connsiteY9" fmla="*/ 30933 h 57945"/>
                              <a:gd name="connsiteX10" fmla="*/ 44033 w 50231"/>
                              <a:gd name="connsiteY10" fmla="*/ 12916 h 57945"/>
                              <a:gd name="connsiteX11" fmla="*/ 27373 w 50231"/>
                              <a:gd name="connsiteY11" fmla="*/ 511 h 57945"/>
                              <a:gd name="connsiteX12" fmla="*/ 301 w 50231"/>
                              <a:gd name="connsiteY12" fmla="*/ 36728 h 57945"/>
                              <a:gd name="connsiteX13" fmla="*/ 4919 w 50231"/>
                              <a:gd name="connsiteY13" fmla="*/ 40168 h 57945"/>
                              <a:gd name="connsiteX14" fmla="*/ 19586 w 50231"/>
                              <a:gd name="connsiteY14" fmla="*/ 20521 h 57945"/>
                              <a:gd name="connsiteX15" fmla="*/ 28912 w 50231"/>
                              <a:gd name="connsiteY15" fmla="*/ 8026 h 57945"/>
                              <a:gd name="connsiteX16" fmla="*/ 40049 w 50231"/>
                              <a:gd name="connsiteY16" fmla="*/ 16356 h 57945"/>
                              <a:gd name="connsiteX17" fmla="*/ 44214 w 50231"/>
                              <a:gd name="connsiteY17" fmla="*/ 21698 h 57945"/>
                              <a:gd name="connsiteX18" fmla="*/ 42584 w 50231"/>
                              <a:gd name="connsiteY18" fmla="*/ 27945 h 57945"/>
                              <a:gd name="connsiteX19" fmla="*/ 30723 w 50231"/>
                              <a:gd name="connsiteY19" fmla="*/ 28851 h 579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231" h="57945">
                                <a:moveTo>
                                  <a:pt x="16599" y="24595"/>
                                </a:moveTo>
                                <a:lnTo>
                                  <a:pt x="28460" y="33468"/>
                                </a:lnTo>
                                <a:cubicBezTo>
                                  <a:pt x="32625" y="36546"/>
                                  <a:pt x="32896" y="39896"/>
                                  <a:pt x="29546" y="44333"/>
                                </a:cubicBezTo>
                                <a:lnTo>
                                  <a:pt x="27101" y="47592"/>
                                </a:lnTo>
                                <a:cubicBezTo>
                                  <a:pt x="25562" y="49765"/>
                                  <a:pt x="24295" y="52210"/>
                                  <a:pt x="23751" y="54292"/>
                                </a:cubicBezTo>
                                <a:lnTo>
                                  <a:pt x="29365" y="58457"/>
                                </a:lnTo>
                                <a:lnTo>
                                  <a:pt x="30270" y="57280"/>
                                </a:lnTo>
                                <a:cubicBezTo>
                                  <a:pt x="29365" y="54745"/>
                                  <a:pt x="29999" y="53296"/>
                                  <a:pt x="33439" y="48407"/>
                                </a:cubicBezTo>
                                <a:cubicBezTo>
                                  <a:pt x="37876" y="42432"/>
                                  <a:pt x="38238" y="39896"/>
                                  <a:pt x="35612" y="35369"/>
                                </a:cubicBezTo>
                                <a:cubicBezTo>
                                  <a:pt x="41226" y="36275"/>
                                  <a:pt x="44667" y="35007"/>
                                  <a:pt x="47745" y="30933"/>
                                </a:cubicBezTo>
                                <a:cubicBezTo>
                                  <a:pt x="52453" y="24686"/>
                                  <a:pt x="51186" y="18348"/>
                                  <a:pt x="44033" y="12916"/>
                                </a:cubicBezTo>
                                <a:lnTo>
                                  <a:pt x="27373" y="511"/>
                                </a:lnTo>
                                <a:lnTo>
                                  <a:pt x="301" y="36728"/>
                                </a:lnTo>
                                <a:lnTo>
                                  <a:pt x="4919" y="40168"/>
                                </a:lnTo>
                                <a:close/>
                                <a:moveTo>
                                  <a:pt x="19586" y="20521"/>
                                </a:moveTo>
                                <a:lnTo>
                                  <a:pt x="28912" y="8026"/>
                                </a:lnTo>
                                <a:lnTo>
                                  <a:pt x="40049" y="16356"/>
                                </a:lnTo>
                                <a:cubicBezTo>
                                  <a:pt x="42675" y="18348"/>
                                  <a:pt x="43852" y="19887"/>
                                  <a:pt x="44214" y="21698"/>
                                </a:cubicBezTo>
                                <a:cubicBezTo>
                                  <a:pt x="44667" y="23599"/>
                                  <a:pt x="44123" y="25863"/>
                                  <a:pt x="42584" y="27945"/>
                                </a:cubicBezTo>
                                <a:cubicBezTo>
                                  <a:pt x="39325" y="32201"/>
                                  <a:pt x="35703" y="32563"/>
                                  <a:pt x="30723" y="2885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8" name="Freeform: Shape 1928"/>
                        <wps:cNvSpPr/>
                        <wps:spPr>
                          <a:xfrm>
                            <a:off x="574420" y="910950"/>
                            <a:ext cx="14396" cy="12404"/>
                          </a:xfrm>
                          <a:custGeom>
                            <a:avLst/>
                            <a:gdLst>
                              <a:gd name="connsiteX0" fmla="*/ 14717 w 14396"/>
                              <a:gd name="connsiteY0" fmla="*/ 9309 h 12404"/>
                              <a:gd name="connsiteX1" fmla="*/ 2947 w 14396"/>
                              <a:gd name="connsiteY1" fmla="*/ 527 h 12404"/>
                              <a:gd name="connsiteX2" fmla="*/ 321 w 14396"/>
                              <a:gd name="connsiteY2" fmla="*/ 4148 h 12404"/>
                              <a:gd name="connsiteX3" fmla="*/ 12092 w 14396"/>
                              <a:gd name="connsiteY3" fmla="*/ 12931 h 12404"/>
                            </a:gdLst>
                            <a:ahLst/>
                            <a:cxnLst>
                              <a:cxn ang="0">
                                <a:pos x="connsiteX0" y="connsiteY0"/>
                              </a:cxn>
                              <a:cxn ang="0">
                                <a:pos x="connsiteX1" y="connsiteY1"/>
                              </a:cxn>
                              <a:cxn ang="0">
                                <a:pos x="connsiteX2" y="connsiteY2"/>
                              </a:cxn>
                              <a:cxn ang="0">
                                <a:pos x="connsiteX3" y="connsiteY3"/>
                              </a:cxn>
                            </a:cxnLst>
                            <a:rect l="l" t="t" r="r" b="b"/>
                            <a:pathLst>
                              <a:path w="14396" h="12404">
                                <a:moveTo>
                                  <a:pt x="14717" y="9309"/>
                                </a:moveTo>
                                <a:lnTo>
                                  <a:pt x="2947" y="527"/>
                                </a:lnTo>
                                <a:lnTo>
                                  <a:pt x="321" y="4148"/>
                                </a:lnTo>
                                <a:lnTo>
                                  <a:pt x="12092" y="1293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9" name="Freeform: Shape 1929"/>
                        <wps:cNvSpPr/>
                        <wps:spPr>
                          <a:xfrm>
                            <a:off x="581522" y="908278"/>
                            <a:ext cx="45287" cy="47420"/>
                          </a:xfrm>
                          <a:custGeom>
                            <a:avLst/>
                            <a:gdLst>
                              <a:gd name="connsiteX0" fmla="*/ 26950 w 45287"/>
                              <a:gd name="connsiteY0" fmla="*/ 43699 h 47420"/>
                              <a:gd name="connsiteX1" fmla="*/ 8479 w 45287"/>
                              <a:gd name="connsiteY1" fmla="*/ 29846 h 47420"/>
                              <a:gd name="connsiteX2" fmla="*/ 20431 w 45287"/>
                              <a:gd name="connsiteY2" fmla="*/ 27130 h 47420"/>
                              <a:gd name="connsiteX3" fmla="*/ 27403 w 45287"/>
                              <a:gd name="connsiteY3" fmla="*/ 28126 h 47420"/>
                              <a:gd name="connsiteX4" fmla="*/ 42885 w 45287"/>
                              <a:gd name="connsiteY4" fmla="*/ 22874 h 47420"/>
                              <a:gd name="connsiteX5" fmla="*/ 45421 w 45287"/>
                              <a:gd name="connsiteY5" fmla="*/ 12734 h 47420"/>
                              <a:gd name="connsiteX6" fmla="*/ 39445 w 45287"/>
                              <a:gd name="connsiteY6" fmla="*/ 3861 h 47420"/>
                              <a:gd name="connsiteX7" fmla="*/ 26226 w 45287"/>
                              <a:gd name="connsiteY7" fmla="*/ 1326 h 47420"/>
                              <a:gd name="connsiteX8" fmla="*/ 18620 w 45287"/>
                              <a:gd name="connsiteY8" fmla="*/ 7573 h 47420"/>
                              <a:gd name="connsiteX9" fmla="*/ 22966 w 45287"/>
                              <a:gd name="connsiteY9" fmla="*/ 10832 h 47420"/>
                              <a:gd name="connsiteX10" fmla="*/ 27765 w 45287"/>
                              <a:gd name="connsiteY10" fmla="*/ 6667 h 47420"/>
                              <a:gd name="connsiteX11" fmla="*/ 36548 w 45287"/>
                              <a:gd name="connsiteY11" fmla="*/ 7663 h 47420"/>
                              <a:gd name="connsiteX12" fmla="*/ 38449 w 45287"/>
                              <a:gd name="connsiteY12" fmla="*/ 19524 h 47420"/>
                              <a:gd name="connsiteX13" fmla="*/ 28308 w 45287"/>
                              <a:gd name="connsiteY13" fmla="*/ 23236 h 47420"/>
                              <a:gd name="connsiteX14" fmla="*/ 21608 w 45287"/>
                              <a:gd name="connsiteY14" fmla="*/ 22421 h 47420"/>
                              <a:gd name="connsiteX15" fmla="*/ 331 w 45287"/>
                              <a:gd name="connsiteY15" fmla="*/ 30480 h 47420"/>
                              <a:gd name="connsiteX16" fmla="*/ 23781 w 45287"/>
                              <a:gd name="connsiteY16" fmla="*/ 47954 h 474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5287" h="47420">
                                <a:moveTo>
                                  <a:pt x="26950" y="43699"/>
                                </a:moveTo>
                                <a:lnTo>
                                  <a:pt x="8479" y="29846"/>
                                </a:lnTo>
                                <a:cubicBezTo>
                                  <a:pt x="11105" y="27220"/>
                                  <a:pt x="14093" y="26496"/>
                                  <a:pt x="20431" y="27130"/>
                                </a:cubicBezTo>
                                <a:lnTo>
                                  <a:pt x="27403" y="28126"/>
                                </a:lnTo>
                                <a:cubicBezTo>
                                  <a:pt x="34375" y="29121"/>
                                  <a:pt x="39626" y="27220"/>
                                  <a:pt x="42885" y="22874"/>
                                </a:cubicBezTo>
                                <a:cubicBezTo>
                                  <a:pt x="45149" y="19886"/>
                                  <a:pt x="46054" y="16084"/>
                                  <a:pt x="45421" y="12734"/>
                                </a:cubicBezTo>
                                <a:cubicBezTo>
                                  <a:pt x="44696" y="9293"/>
                                  <a:pt x="42795" y="6396"/>
                                  <a:pt x="39445" y="3861"/>
                                </a:cubicBezTo>
                                <a:cubicBezTo>
                                  <a:pt x="35099" y="601"/>
                                  <a:pt x="30572" y="-304"/>
                                  <a:pt x="26226" y="1326"/>
                                </a:cubicBezTo>
                                <a:cubicBezTo>
                                  <a:pt x="23600" y="2322"/>
                                  <a:pt x="21427" y="4223"/>
                                  <a:pt x="18620" y="7573"/>
                                </a:cubicBezTo>
                                <a:lnTo>
                                  <a:pt x="22966" y="10832"/>
                                </a:lnTo>
                                <a:cubicBezTo>
                                  <a:pt x="24958" y="8569"/>
                                  <a:pt x="26407" y="7392"/>
                                  <a:pt x="27765" y="6667"/>
                                </a:cubicBezTo>
                                <a:cubicBezTo>
                                  <a:pt x="30481" y="5309"/>
                                  <a:pt x="33922" y="5672"/>
                                  <a:pt x="36548" y="7663"/>
                                </a:cubicBezTo>
                                <a:cubicBezTo>
                                  <a:pt x="40532" y="10651"/>
                                  <a:pt x="41346" y="15721"/>
                                  <a:pt x="38449" y="19524"/>
                                </a:cubicBezTo>
                                <a:cubicBezTo>
                                  <a:pt x="36276" y="22421"/>
                                  <a:pt x="32745" y="23780"/>
                                  <a:pt x="28308" y="23236"/>
                                </a:cubicBezTo>
                                <a:lnTo>
                                  <a:pt x="21608" y="22421"/>
                                </a:lnTo>
                                <a:cubicBezTo>
                                  <a:pt x="11196" y="21244"/>
                                  <a:pt x="6578" y="22965"/>
                                  <a:pt x="331" y="30480"/>
                                </a:cubicBezTo>
                                <a:lnTo>
                                  <a:pt x="23781" y="4795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0" name="Freeform: Shape 1930"/>
                        <wps:cNvSpPr/>
                        <wps:spPr>
                          <a:xfrm>
                            <a:off x="614165" y="924148"/>
                            <a:ext cx="45271" cy="42101"/>
                          </a:xfrm>
                          <a:custGeom>
                            <a:avLst/>
                            <a:gdLst>
                              <a:gd name="connsiteX0" fmla="*/ 45618 w 45271"/>
                              <a:gd name="connsiteY0" fmla="*/ 18110 h 42101"/>
                              <a:gd name="connsiteX1" fmla="*/ 22077 w 45271"/>
                              <a:gd name="connsiteY1" fmla="*/ 545 h 42101"/>
                              <a:gd name="connsiteX2" fmla="*/ 18817 w 45271"/>
                              <a:gd name="connsiteY2" fmla="*/ 4891 h 42101"/>
                              <a:gd name="connsiteX3" fmla="*/ 37831 w 45271"/>
                              <a:gd name="connsiteY3" fmla="*/ 19016 h 42101"/>
                              <a:gd name="connsiteX4" fmla="*/ 346 w 45271"/>
                              <a:gd name="connsiteY4" fmla="*/ 39116 h 42101"/>
                              <a:gd name="connsiteX5" fmla="*/ 5055 w 45271"/>
                              <a:gd name="connsiteY5" fmla="*/ 42647 h 42101"/>
                              <a:gd name="connsiteX6" fmla="*/ 42901 w 45271"/>
                              <a:gd name="connsiteY6" fmla="*/ 21822 h 421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5271" h="42101">
                                <a:moveTo>
                                  <a:pt x="45618" y="18110"/>
                                </a:moveTo>
                                <a:lnTo>
                                  <a:pt x="22077" y="545"/>
                                </a:lnTo>
                                <a:lnTo>
                                  <a:pt x="18817" y="4891"/>
                                </a:lnTo>
                                <a:lnTo>
                                  <a:pt x="37831" y="19016"/>
                                </a:lnTo>
                                <a:cubicBezTo>
                                  <a:pt x="20628" y="24810"/>
                                  <a:pt x="11664" y="29609"/>
                                  <a:pt x="346" y="39116"/>
                                </a:cubicBezTo>
                                <a:lnTo>
                                  <a:pt x="5055" y="42647"/>
                                </a:lnTo>
                                <a:cubicBezTo>
                                  <a:pt x="15376" y="32868"/>
                                  <a:pt x="27056" y="26349"/>
                                  <a:pt x="42901" y="2182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1" name="Freeform: Shape 1931"/>
                        <wps:cNvSpPr/>
                        <wps:spPr>
                          <a:xfrm>
                            <a:off x="639841" y="958065"/>
                            <a:ext cx="35019" cy="40728"/>
                          </a:xfrm>
                          <a:custGeom>
                            <a:avLst/>
                            <a:gdLst>
                              <a:gd name="connsiteX0" fmla="*/ 23812 w 35019"/>
                              <a:gd name="connsiteY0" fmla="*/ 38117 h 40728"/>
                              <a:gd name="connsiteX1" fmla="*/ 22907 w 35019"/>
                              <a:gd name="connsiteY1" fmla="*/ 37574 h 40728"/>
                              <a:gd name="connsiteX2" fmla="*/ 22183 w 35019"/>
                              <a:gd name="connsiteY2" fmla="*/ 33862 h 40728"/>
                              <a:gd name="connsiteX3" fmla="*/ 33591 w 35019"/>
                              <a:gd name="connsiteY3" fmla="*/ 18560 h 40728"/>
                              <a:gd name="connsiteX4" fmla="*/ 29154 w 35019"/>
                              <a:gd name="connsiteY4" fmla="*/ 4164 h 40728"/>
                              <a:gd name="connsiteX5" fmla="*/ 18199 w 35019"/>
                              <a:gd name="connsiteY5" fmla="*/ 724 h 40728"/>
                              <a:gd name="connsiteX6" fmla="*/ 12313 w 35019"/>
                              <a:gd name="connsiteY6" fmla="*/ 4798 h 40728"/>
                              <a:gd name="connsiteX7" fmla="*/ 16569 w 35019"/>
                              <a:gd name="connsiteY7" fmla="*/ 7967 h 40728"/>
                              <a:gd name="connsiteX8" fmla="*/ 26076 w 35019"/>
                              <a:gd name="connsiteY8" fmla="*/ 7877 h 40728"/>
                              <a:gd name="connsiteX9" fmla="*/ 28973 w 35019"/>
                              <a:gd name="connsiteY9" fmla="*/ 16025 h 40728"/>
                              <a:gd name="connsiteX10" fmla="*/ 28158 w 35019"/>
                              <a:gd name="connsiteY10" fmla="*/ 17112 h 40728"/>
                              <a:gd name="connsiteX11" fmla="*/ 21730 w 35019"/>
                              <a:gd name="connsiteY11" fmla="*/ 16840 h 40728"/>
                              <a:gd name="connsiteX12" fmla="*/ 12223 w 35019"/>
                              <a:gd name="connsiteY12" fmla="*/ 12223 h 40728"/>
                              <a:gd name="connsiteX13" fmla="*/ 2444 w 35019"/>
                              <a:gd name="connsiteY13" fmla="*/ 15754 h 40728"/>
                              <a:gd name="connsiteX14" fmla="*/ 5160 w 35019"/>
                              <a:gd name="connsiteY14" fmla="*/ 29787 h 40728"/>
                              <a:gd name="connsiteX15" fmla="*/ 16931 w 35019"/>
                              <a:gd name="connsiteY15" fmla="*/ 32504 h 40728"/>
                              <a:gd name="connsiteX16" fmla="*/ 18289 w 35019"/>
                              <a:gd name="connsiteY16" fmla="*/ 39656 h 40728"/>
                              <a:gd name="connsiteX17" fmla="*/ 21458 w 35019"/>
                              <a:gd name="connsiteY17" fmla="*/ 41286 h 40728"/>
                              <a:gd name="connsiteX18" fmla="*/ 20915 w 35019"/>
                              <a:gd name="connsiteY18" fmla="*/ 26890 h 40728"/>
                              <a:gd name="connsiteX19" fmla="*/ 16659 w 35019"/>
                              <a:gd name="connsiteY19" fmla="*/ 29154 h 40728"/>
                              <a:gd name="connsiteX20" fmla="*/ 8782 w 35019"/>
                              <a:gd name="connsiteY20" fmla="*/ 26890 h 40728"/>
                              <a:gd name="connsiteX21" fmla="*/ 6881 w 35019"/>
                              <a:gd name="connsiteY21" fmla="*/ 18832 h 40728"/>
                              <a:gd name="connsiteX22" fmla="*/ 16569 w 35019"/>
                              <a:gd name="connsiteY22" fmla="*/ 18741 h 40728"/>
                              <a:gd name="connsiteX23" fmla="*/ 24356 w 35019"/>
                              <a:gd name="connsiteY23" fmla="*/ 22273 h 407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5019" h="40728">
                                <a:moveTo>
                                  <a:pt x="23812" y="38117"/>
                                </a:moveTo>
                                <a:cubicBezTo>
                                  <a:pt x="23269" y="37845"/>
                                  <a:pt x="23088" y="37755"/>
                                  <a:pt x="22907" y="37574"/>
                                </a:cubicBezTo>
                                <a:cubicBezTo>
                                  <a:pt x="21458" y="36487"/>
                                  <a:pt x="21187" y="35129"/>
                                  <a:pt x="22183" y="33862"/>
                                </a:cubicBezTo>
                                <a:lnTo>
                                  <a:pt x="33591" y="18560"/>
                                </a:lnTo>
                                <a:cubicBezTo>
                                  <a:pt x="37031" y="13943"/>
                                  <a:pt x="35492" y="8873"/>
                                  <a:pt x="29154" y="4164"/>
                                </a:cubicBezTo>
                                <a:cubicBezTo>
                                  <a:pt x="25261" y="1267"/>
                                  <a:pt x="21458" y="90"/>
                                  <a:pt x="18199" y="724"/>
                                </a:cubicBezTo>
                                <a:cubicBezTo>
                                  <a:pt x="15935" y="1267"/>
                                  <a:pt x="14396" y="2354"/>
                                  <a:pt x="12313" y="4798"/>
                                </a:cubicBezTo>
                                <a:lnTo>
                                  <a:pt x="16569" y="7967"/>
                                </a:lnTo>
                                <a:cubicBezTo>
                                  <a:pt x="19285" y="5070"/>
                                  <a:pt x="22273" y="5070"/>
                                  <a:pt x="26076" y="7877"/>
                                </a:cubicBezTo>
                                <a:cubicBezTo>
                                  <a:pt x="29879" y="10683"/>
                                  <a:pt x="30875" y="13581"/>
                                  <a:pt x="28973" y="16025"/>
                                </a:cubicBezTo>
                                <a:lnTo>
                                  <a:pt x="28158" y="17112"/>
                                </a:lnTo>
                                <a:cubicBezTo>
                                  <a:pt x="26709" y="18923"/>
                                  <a:pt x="25442" y="18923"/>
                                  <a:pt x="21730" y="16840"/>
                                </a:cubicBezTo>
                                <a:cubicBezTo>
                                  <a:pt x="15301" y="13128"/>
                                  <a:pt x="14305" y="12766"/>
                                  <a:pt x="12223" y="12223"/>
                                </a:cubicBezTo>
                                <a:cubicBezTo>
                                  <a:pt x="8239" y="11227"/>
                                  <a:pt x="4979" y="12313"/>
                                  <a:pt x="2444" y="15754"/>
                                </a:cubicBezTo>
                                <a:cubicBezTo>
                                  <a:pt x="-1087" y="20462"/>
                                  <a:pt x="-91" y="25894"/>
                                  <a:pt x="5160" y="29787"/>
                                </a:cubicBezTo>
                                <a:cubicBezTo>
                                  <a:pt x="8511" y="32323"/>
                                  <a:pt x="12042" y="33047"/>
                                  <a:pt x="16931" y="32504"/>
                                </a:cubicBezTo>
                                <a:cubicBezTo>
                                  <a:pt x="15211" y="35491"/>
                                  <a:pt x="15573" y="37664"/>
                                  <a:pt x="18289" y="39656"/>
                                </a:cubicBezTo>
                                <a:cubicBezTo>
                                  <a:pt x="19195" y="40290"/>
                                  <a:pt x="19919" y="40562"/>
                                  <a:pt x="21458" y="41286"/>
                                </a:cubicBezTo>
                                <a:close/>
                                <a:moveTo>
                                  <a:pt x="20915" y="26890"/>
                                </a:moveTo>
                                <a:cubicBezTo>
                                  <a:pt x="19828" y="28339"/>
                                  <a:pt x="18832" y="28882"/>
                                  <a:pt x="16659" y="29154"/>
                                </a:cubicBezTo>
                                <a:cubicBezTo>
                                  <a:pt x="13853" y="29425"/>
                                  <a:pt x="11227" y="28701"/>
                                  <a:pt x="8782" y="26890"/>
                                </a:cubicBezTo>
                                <a:cubicBezTo>
                                  <a:pt x="5523" y="24446"/>
                                  <a:pt x="4889" y="21548"/>
                                  <a:pt x="6881" y="18832"/>
                                </a:cubicBezTo>
                                <a:cubicBezTo>
                                  <a:pt x="8873" y="16206"/>
                                  <a:pt x="11770" y="16116"/>
                                  <a:pt x="16569" y="18741"/>
                                </a:cubicBezTo>
                                <a:cubicBezTo>
                                  <a:pt x="21458" y="21458"/>
                                  <a:pt x="22545" y="21910"/>
                                  <a:pt x="24356" y="222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2" name="Freeform: Shape 1932"/>
                        <wps:cNvSpPr/>
                        <wps:spPr>
                          <a:xfrm>
                            <a:off x="673660" y="985073"/>
                            <a:ext cx="14396" cy="12404"/>
                          </a:xfrm>
                          <a:custGeom>
                            <a:avLst/>
                            <a:gdLst>
                              <a:gd name="connsiteX0" fmla="*/ 14774 w 14396"/>
                              <a:gd name="connsiteY0" fmla="*/ 9351 h 12404"/>
                              <a:gd name="connsiteX1" fmla="*/ 3003 w 14396"/>
                              <a:gd name="connsiteY1" fmla="*/ 569 h 12404"/>
                              <a:gd name="connsiteX2" fmla="*/ 378 w 14396"/>
                              <a:gd name="connsiteY2" fmla="*/ 4190 h 12404"/>
                              <a:gd name="connsiteX3" fmla="*/ 12148 w 14396"/>
                              <a:gd name="connsiteY3" fmla="*/ 12973 h 12404"/>
                            </a:gdLst>
                            <a:ahLst/>
                            <a:cxnLst>
                              <a:cxn ang="0">
                                <a:pos x="connsiteX0" y="connsiteY0"/>
                              </a:cxn>
                              <a:cxn ang="0">
                                <a:pos x="connsiteX1" y="connsiteY1"/>
                              </a:cxn>
                              <a:cxn ang="0">
                                <a:pos x="connsiteX2" y="connsiteY2"/>
                              </a:cxn>
                              <a:cxn ang="0">
                                <a:pos x="connsiteX3" y="connsiteY3"/>
                              </a:cxn>
                            </a:cxnLst>
                            <a:rect l="l" t="t" r="r" b="b"/>
                            <a:pathLst>
                              <a:path w="14396" h="12404">
                                <a:moveTo>
                                  <a:pt x="14774" y="9351"/>
                                </a:moveTo>
                                <a:lnTo>
                                  <a:pt x="3003" y="569"/>
                                </a:lnTo>
                                <a:lnTo>
                                  <a:pt x="378" y="4190"/>
                                </a:lnTo>
                                <a:lnTo>
                                  <a:pt x="12148" y="129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3" name="Freeform: Shape 1933"/>
                        <wps:cNvSpPr/>
                        <wps:spPr>
                          <a:xfrm>
                            <a:off x="685033" y="981898"/>
                            <a:ext cx="40216" cy="43841"/>
                          </a:xfrm>
                          <a:custGeom>
                            <a:avLst/>
                            <a:gdLst>
                              <a:gd name="connsiteX0" fmla="*/ 17667 w 40216"/>
                              <a:gd name="connsiteY0" fmla="*/ 21430 h 43841"/>
                              <a:gd name="connsiteX1" fmla="*/ 18211 w 40216"/>
                              <a:gd name="connsiteY1" fmla="*/ 21883 h 43841"/>
                              <a:gd name="connsiteX2" fmla="*/ 20021 w 40216"/>
                              <a:gd name="connsiteY2" fmla="*/ 23241 h 43841"/>
                              <a:gd name="connsiteX3" fmla="*/ 22466 w 40216"/>
                              <a:gd name="connsiteY3" fmla="*/ 35373 h 43841"/>
                              <a:gd name="connsiteX4" fmla="*/ 9881 w 40216"/>
                              <a:gd name="connsiteY4" fmla="*/ 37184 h 43841"/>
                              <a:gd name="connsiteX5" fmla="*/ 8160 w 40216"/>
                              <a:gd name="connsiteY5" fmla="*/ 23875 h 43841"/>
                              <a:gd name="connsiteX6" fmla="*/ 3814 w 40216"/>
                              <a:gd name="connsiteY6" fmla="*/ 20615 h 43841"/>
                              <a:gd name="connsiteX7" fmla="*/ 555 w 40216"/>
                              <a:gd name="connsiteY7" fmla="*/ 28130 h 43841"/>
                              <a:gd name="connsiteX8" fmla="*/ 6712 w 40216"/>
                              <a:gd name="connsiteY8" fmla="*/ 40896 h 43841"/>
                              <a:gd name="connsiteX9" fmla="*/ 26993 w 40216"/>
                              <a:gd name="connsiteY9" fmla="*/ 38542 h 43841"/>
                              <a:gd name="connsiteX10" fmla="*/ 27446 w 40216"/>
                              <a:gd name="connsiteY10" fmla="*/ 25595 h 43841"/>
                              <a:gd name="connsiteX11" fmla="*/ 37858 w 40216"/>
                              <a:gd name="connsiteY11" fmla="*/ 21883 h 43841"/>
                              <a:gd name="connsiteX12" fmla="*/ 34508 w 40216"/>
                              <a:gd name="connsiteY12" fmla="*/ 3865 h 43841"/>
                              <a:gd name="connsiteX13" fmla="*/ 14860 w 40216"/>
                              <a:gd name="connsiteY13" fmla="*/ 7306 h 43841"/>
                              <a:gd name="connsiteX14" fmla="*/ 19206 w 40216"/>
                              <a:gd name="connsiteY14" fmla="*/ 10565 h 43841"/>
                              <a:gd name="connsiteX15" fmla="*/ 23462 w 40216"/>
                              <a:gd name="connsiteY15" fmla="*/ 6672 h 43841"/>
                              <a:gd name="connsiteX16" fmla="*/ 31792 w 40216"/>
                              <a:gd name="connsiteY16" fmla="*/ 7849 h 43841"/>
                              <a:gd name="connsiteX17" fmla="*/ 33241 w 40216"/>
                              <a:gd name="connsiteY17" fmla="*/ 18714 h 43841"/>
                              <a:gd name="connsiteX18" fmla="*/ 26812 w 40216"/>
                              <a:gd name="connsiteY18" fmla="*/ 21339 h 43841"/>
                              <a:gd name="connsiteX19" fmla="*/ 20384 w 40216"/>
                              <a:gd name="connsiteY19" fmla="*/ 17808 h 438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0216" h="43841">
                                <a:moveTo>
                                  <a:pt x="17667" y="21430"/>
                                </a:moveTo>
                                <a:lnTo>
                                  <a:pt x="18211" y="21883"/>
                                </a:lnTo>
                                <a:lnTo>
                                  <a:pt x="20021" y="23241"/>
                                </a:lnTo>
                                <a:cubicBezTo>
                                  <a:pt x="24820" y="26862"/>
                                  <a:pt x="25725" y="31027"/>
                                  <a:pt x="22466" y="35373"/>
                                </a:cubicBezTo>
                                <a:cubicBezTo>
                                  <a:pt x="19116" y="39900"/>
                                  <a:pt x="14408" y="40534"/>
                                  <a:pt x="9881" y="37184"/>
                                </a:cubicBezTo>
                                <a:cubicBezTo>
                                  <a:pt x="5082" y="33562"/>
                                  <a:pt x="4448" y="29307"/>
                                  <a:pt x="8160" y="23875"/>
                                </a:cubicBezTo>
                                <a:lnTo>
                                  <a:pt x="3814" y="20615"/>
                                </a:lnTo>
                                <a:cubicBezTo>
                                  <a:pt x="1822" y="23693"/>
                                  <a:pt x="917" y="25957"/>
                                  <a:pt x="555" y="28130"/>
                                </a:cubicBezTo>
                                <a:cubicBezTo>
                                  <a:pt x="-260" y="33019"/>
                                  <a:pt x="1913" y="37275"/>
                                  <a:pt x="6712" y="40896"/>
                                </a:cubicBezTo>
                                <a:cubicBezTo>
                                  <a:pt x="13955" y="46329"/>
                                  <a:pt x="21832" y="45423"/>
                                  <a:pt x="26993" y="38542"/>
                                </a:cubicBezTo>
                                <a:cubicBezTo>
                                  <a:pt x="30343" y="34015"/>
                                  <a:pt x="30524" y="30303"/>
                                  <a:pt x="27446" y="25595"/>
                                </a:cubicBezTo>
                                <a:cubicBezTo>
                                  <a:pt x="31701" y="26681"/>
                                  <a:pt x="35142" y="25504"/>
                                  <a:pt x="37858" y="21883"/>
                                </a:cubicBezTo>
                                <a:cubicBezTo>
                                  <a:pt x="42476" y="15726"/>
                                  <a:pt x="41208" y="8845"/>
                                  <a:pt x="34508" y="3865"/>
                                </a:cubicBezTo>
                                <a:cubicBezTo>
                                  <a:pt x="27446" y="-1477"/>
                                  <a:pt x="20655" y="-300"/>
                                  <a:pt x="14860" y="7306"/>
                                </a:cubicBezTo>
                                <a:lnTo>
                                  <a:pt x="19206" y="10565"/>
                                </a:lnTo>
                                <a:cubicBezTo>
                                  <a:pt x="20927" y="8483"/>
                                  <a:pt x="22104" y="7306"/>
                                  <a:pt x="23462" y="6672"/>
                                </a:cubicBezTo>
                                <a:cubicBezTo>
                                  <a:pt x="25907" y="5314"/>
                                  <a:pt x="29076" y="5767"/>
                                  <a:pt x="31792" y="7849"/>
                                </a:cubicBezTo>
                                <a:cubicBezTo>
                                  <a:pt x="35685" y="10656"/>
                                  <a:pt x="36138" y="14821"/>
                                  <a:pt x="33241" y="18714"/>
                                </a:cubicBezTo>
                                <a:cubicBezTo>
                                  <a:pt x="31339" y="21249"/>
                                  <a:pt x="29438" y="22064"/>
                                  <a:pt x="26812" y="21339"/>
                                </a:cubicBezTo>
                                <a:cubicBezTo>
                                  <a:pt x="25273" y="21068"/>
                                  <a:pt x="23552" y="19981"/>
                                  <a:pt x="20384" y="1780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4" name="Freeform: Shape 1934"/>
                        <wps:cNvSpPr/>
                        <wps:spPr>
                          <a:xfrm>
                            <a:off x="701273" y="1007778"/>
                            <a:ext cx="45455" cy="39837"/>
                          </a:xfrm>
                          <a:custGeom>
                            <a:avLst/>
                            <a:gdLst>
                              <a:gd name="connsiteX0" fmla="*/ 403 w 45455"/>
                              <a:gd name="connsiteY0" fmla="*/ 37347 h 39837"/>
                              <a:gd name="connsiteX1" fmla="*/ 4477 w 45455"/>
                              <a:gd name="connsiteY1" fmla="*/ 40425 h 39837"/>
                              <a:gd name="connsiteX2" fmla="*/ 14618 w 45455"/>
                              <a:gd name="connsiteY2" fmla="*/ 26935 h 39837"/>
                              <a:gd name="connsiteX3" fmla="*/ 19688 w 45455"/>
                              <a:gd name="connsiteY3" fmla="*/ 36894 h 39837"/>
                              <a:gd name="connsiteX4" fmla="*/ 41147 w 45455"/>
                              <a:gd name="connsiteY4" fmla="*/ 31371 h 39837"/>
                              <a:gd name="connsiteX5" fmla="*/ 40513 w 45455"/>
                              <a:gd name="connsiteY5" fmla="*/ 8827 h 39837"/>
                              <a:gd name="connsiteX6" fmla="*/ 28743 w 45455"/>
                              <a:gd name="connsiteY6" fmla="*/ 7378 h 39837"/>
                              <a:gd name="connsiteX7" fmla="*/ 31640 w 45455"/>
                              <a:gd name="connsiteY7" fmla="*/ 3485 h 39837"/>
                              <a:gd name="connsiteX8" fmla="*/ 27837 w 45455"/>
                              <a:gd name="connsiteY8" fmla="*/ 588 h 39837"/>
                              <a:gd name="connsiteX9" fmla="*/ 36891 w 45455"/>
                              <a:gd name="connsiteY9" fmla="*/ 12267 h 39837"/>
                              <a:gd name="connsiteX10" fmla="*/ 36801 w 45455"/>
                              <a:gd name="connsiteY10" fmla="*/ 28112 h 39837"/>
                              <a:gd name="connsiteX11" fmla="*/ 21861 w 45455"/>
                              <a:gd name="connsiteY11" fmla="*/ 32367 h 39837"/>
                              <a:gd name="connsiteX12" fmla="*/ 22042 w 45455"/>
                              <a:gd name="connsiteY12" fmla="*/ 16885 h 39837"/>
                              <a:gd name="connsiteX13" fmla="*/ 36891 w 45455"/>
                              <a:gd name="connsiteY13" fmla="*/ 12267 h 398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455" h="39837">
                                <a:moveTo>
                                  <a:pt x="403" y="37347"/>
                                </a:moveTo>
                                <a:lnTo>
                                  <a:pt x="4477" y="40425"/>
                                </a:lnTo>
                                <a:lnTo>
                                  <a:pt x="14618" y="26935"/>
                                </a:lnTo>
                                <a:cubicBezTo>
                                  <a:pt x="14799" y="31190"/>
                                  <a:pt x="16338" y="34359"/>
                                  <a:pt x="19688" y="36894"/>
                                </a:cubicBezTo>
                                <a:cubicBezTo>
                                  <a:pt x="26479" y="41874"/>
                                  <a:pt x="34899" y="39701"/>
                                  <a:pt x="41147" y="31371"/>
                                </a:cubicBezTo>
                                <a:cubicBezTo>
                                  <a:pt x="47575" y="22679"/>
                                  <a:pt x="47485" y="13987"/>
                                  <a:pt x="40513" y="8827"/>
                                </a:cubicBezTo>
                                <a:cubicBezTo>
                                  <a:pt x="36982" y="6201"/>
                                  <a:pt x="32998" y="5658"/>
                                  <a:pt x="28743" y="7378"/>
                                </a:cubicBezTo>
                                <a:lnTo>
                                  <a:pt x="31640" y="3485"/>
                                </a:lnTo>
                                <a:lnTo>
                                  <a:pt x="27837" y="588"/>
                                </a:lnTo>
                                <a:close/>
                                <a:moveTo>
                                  <a:pt x="36891" y="12267"/>
                                </a:moveTo>
                                <a:cubicBezTo>
                                  <a:pt x="41509" y="15708"/>
                                  <a:pt x="41509" y="21864"/>
                                  <a:pt x="36801" y="28112"/>
                                </a:cubicBezTo>
                                <a:cubicBezTo>
                                  <a:pt x="32455" y="33906"/>
                                  <a:pt x="26479" y="35808"/>
                                  <a:pt x="21861" y="32367"/>
                                </a:cubicBezTo>
                                <a:cubicBezTo>
                                  <a:pt x="17515" y="29108"/>
                                  <a:pt x="17515" y="22951"/>
                                  <a:pt x="22042" y="16885"/>
                                </a:cubicBezTo>
                                <a:cubicBezTo>
                                  <a:pt x="26660" y="10728"/>
                                  <a:pt x="32545" y="9008"/>
                                  <a:pt x="36891" y="1226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5" name="Freeform: Shape 1935"/>
                        <wps:cNvSpPr/>
                        <wps:spPr>
                          <a:xfrm>
                            <a:off x="555183" y="830937"/>
                            <a:ext cx="50983" cy="51970"/>
                          </a:xfrm>
                          <a:custGeom>
                            <a:avLst/>
                            <a:gdLst>
                              <a:gd name="connsiteX0" fmla="*/ 20506 w 50983"/>
                              <a:gd name="connsiteY0" fmla="*/ 486 h 51970"/>
                              <a:gd name="connsiteX1" fmla="*/ 315 w 50983"/>
                              <a:gd name="connsiteY1" fmla="*/ 25837 h 51970"/>
                              <a:gd name="connsiteX2" fmla="*/ 4299 w 50983"/>
                              <a:gd name="connsiteY2" fmla="*/ 29006 h 51970"/>
                              <a:gd name="connsiteX3" fmla="*/ 16974 w 50983"/>
                              <a:gd name="connsiteY3" fmla="*/ 13071 h 51970"/>
                              <a:gd name="connsiteX4" fmla="*/ 28202 w 50983"/>
                              <a:gd name="connsiteY4" fmla="*/ 11170 h 51970"/>
                              <a:gd name="connsiteX5" fmla="*/ 28926 w 50983"/>
                              <a:gd name="connsiteY5" fmla="*/ 20043 h 51970"/>
                              <a:gd name="connsiteX6" fmla="*/ 14983 w 50983"/>
                              <a:gd name="connsiteY6" fmla="*/ 37517 h 51970"/>
                              <a:gd name="connsiteX7" fmla="*/ 19057 w 50983"/>
                              <a:gd name="connsiteY7" fmla="*/ 40777 h 51970"/>
                              <a:gd name="connsiteX8" fmla="*/ 31733 w 50983"/>
                              <a:gd name="connsiteY8" fmla="*/ 24841 h 51970"/>
                              <a:gd name="connsiteX9" fmla="*/ 42960 w 50983"/>
                              <a:gd name="connsiteY9" fmla="*/ 22850 h 51970"/>
                              <a:gd name="connsiteX10" fmla="*/ 43684 w 50983"/>
                              <a:gd name="connsiteY10" fmla="*/ 31813 h 51970"/>
                              <a:gd name="connsiteX11" fmla="*/ 29741 w 50983"/>
                              <a:gd name="connsiteY11" fmla="*/ 49287 h 51970"/>
                              <a:gd name="connsiteX12" fmla="*/ 33815 w 50983"/>
                              <a:gd name="connsiteY12" fmla="*/ 52456 h 51970"/>
                              <a:gd name="connsiteX13" fmla="*/ 48936 w 50983"/>
                              <a:gd name="connsiteY13" fmla="*/ 33352 h 51970"/>
                              <a:gd name="connsiteX14" fmla="*/ 47306 w 50983"/>
                              <a:gd name="connsiteY14" fmla="*/ 20405 h 51970"/>
                              <a:gd name="connsiteX15" fmla="*/ 36260 w 50983"/>
                              <a:gd name="connsiteY15" fmla="*/ 18141 h 51970"/>
                              <a:gd name="connsiteX16" fmla="*/ 32638 w 50983"/>
                              <a:gd name="connsiteY16" fmla="*/ 8816 h 51970"/>
                              <a:gd name="connsiteX17" fmla="*/ 21411 w 50983"/>
                              <a:gd name="connsiteY17" fmla="*/ 7005 h 51970"/>
                              <a:gd name="connsiteX18" fmla="*/ 24218 w 50983"/>
                              <a:gd name="connsiteY18" fmla="*/ 3474 h 519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983" h="51970">
                                <a:moveTo>
                                  <a:pt x="20506" y="486"/>
                                </a:moveTo>
                                <a:lnTo>
                                  <a:pt x="315" y="25837"/>
                                </a:lnTo>
                                <a:lnTo>
                                  <a:pt x="4299" y="29006"/>
                                </a:lnTo>
                                <a:lnTo>
                                  <a:pt x="16974" y="13071"/>
                                </a:lnTo>
                                <a:cubicBezTo>
                                  <a:pt x="19872" y="9359"/>
                                  <a:pt x="24942" y="8544"/>
                                  <a:pt x="28202" y="11170"/>
                                </a:cubicBezTo>
                                <a:cubicBezTo>
                                  <a:pt x="31280" y="13524"/>
                                  <a:pt x="31461" y="16783"/>
                                  <a:pt x="28926" y="20043"/>
                                </a:cubicBezTo>
                                <a:lnTo>
                                  <a:pt x="14983" y="37517"/>
                                </a:lnTo>
                                <a:lnTo>
                                  <a:pt x="19057" y="40777"/>
                                </a:lnTo>
                                <a:lnTo>
                                  <a:pt x="31733" y="24841"/>
                                </a:lnTo>
                                <a:cubicBezTo>
                                  <a:pt x="34630" y="21129"/>
                                  <a:pt x="39700" y="20224"/>
                                  <a:pt x="42960" y="22850"/>
                                </a:cubicBezTo>
                                <a:cubicBezTo>
                                  <a:pt x="45948" y="25204"/>
                                  <a:pt x="46220" y="28554"/>
                                  <a:pt x="43684" y="31813"/>
                                </a:cubicBezTo>
                                <a:lnTo>
                                  <a:pt x="29741" y="49287"/>
                                </a:lnTo>
                                <a:lnTo>
                                  <a:pt x="33815" y="52456"/>
                                </a:lnTo>
                                <a:lnTo>
                                  <a:pt x="48936" y="33352"/>
                                </a:lnTo>
                                <a:cubicBezTo>
                                  <a:pt x="52558" y="28825"/>
                                  <a:pt x="52014" y="24208"/>
                                  <a:pt x="47306" y="20405"/>
                                </a:cubicBezTo>
                                <a:cubicBezTo>
                                  <a:pt x="43866" y="17779"/>
                                  <a:pt x="40968" y="17236"/>
                                  <a:pt x="36260" y="18141"/>
                                </a:cubicBezTo>
                                <a:cubicBezTo>
                                  <a:pt x="36984" y="14248"/>
                                  <a:pt x="35898" y="11441"/>
                                  <a:pt x="32638" y="8816"/>
                                </a:cubicBezTo>
                                <a:cubicBezTo>
                                  <a:pt x="29288" y="6100"/>
                                  <a:pt x="25938" y="5556"/>
                                  <a:pt x="21411" y="7005"/>
                                </a:cubicBezTo>
                                <a:lnTo>
                                  <a:pt x="24218" y="347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6" name="Freeform: Shape 1936"/>
                        <wps:cNvSpPr/>
                        <wps:spPr>
                          <a:xfrm>
                            <a:off x="595377" y="852778"/>
                            <a:ext cx="32142" cy="38660"/>
                          </a:xfrm>
                          <a:custGeom>
                            <a:avLst/>
                            <a:gdLst>
                              <a:gd name="connsiteX0" fmla="*/ 24603 w 32142"/>
                              <a:gd name="connsiteY0" fmla="*/ 13814 h 38660"/>
                              <a:gd name="connsiteX1" fmla="*/ 20529 w 32142"/>
                              <a:gd name="connsiteY1" fmla="*/ 10645 h 38660"/>
                              <a:gd name="connsiteX2" fmla="*/ 338 w 32142"/>
                              <a:gd name="connsiteY2" fmla="*/ 35996 h 38660"/>
                              <a:gd name="connsiteX3" fmla="*/ 4412 w 32142"/>
                              <a:gd name="connsiteY3" fmla="*/ 39165 h 38660"/>
                              <a:gd name="connsiteX4" fmla="*/ 32480 w 32142"/>
                              <a:gd name="connsiteY4" fmla="*/ 3764 h 38660"/>
                              <a:gd name="connsiteX5" fmla="*/ 28315 w 32142"/>
                              <a:gd name="connsiteY5" fmla="*/ 504 h 38660"/>
                              <a:gd name="connsiteX6" fmla="*/ 24331 w 32142"/>
                              <a:gd name="connsiteY6" fmla="*/ 5665 h 38660"/>
                              <a:gd name="connsiteX7" fmla="*/ 28496 w 32142"/>
                              <a:gd name="connsiteY7" fmla="*/ 8925 h 386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2142" h="38660">
                                <a:moveTo>
                                  <a:pt x="24603" y="13814"/>
                                </a:moveTo>
                                <a:lnTo>
                                  <a:pt x="20529" y="10645"/>
                                </a:lnTo>
                                <a:lnTo>
                                  <a:pt x="338" y="35996"/>
                                </a:lnTo>
                                <a:lnTo>
                                  <a:pt x="4412" y="39165"/>
                                </a:lnTo>
                                <a:close/>
                                <a:moveTo>
                                  <a:pt x="32480" y="3764"/>
                                </a:moveTo>
                                <a:lnTo>
                                  <a:pt x="28315" y="504"/>
                                </a:lnTo>
                                <a:lnTo>
                                  <a:pt x="24331" y="5665"/>
                                </a:lnTo>
                                <a:lnTo>
                                  <a:pt x="28496" y="892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7" name="Freeform: Shape 1937"/>
                        <wps:cNvSpPr/>
                        <wps:spPr>
                          <a:xfrm>
                            <a:off x="607404" y="862412"/>
                            <a:ext cx="50534" cy="57945"/>
                          </a:xfrm>
                          <a:custGeom>
                            <a:avLst/>
                            <a:gdLst>
                              <a:gd name="connsiteX0" fmla="*/ 16913 w 50534"/>
                              <a:gd name="connsiteY0" fmla="*/ 24231 h 57945"/>
                              <a:gd name="connsiteX1" fmla="*/ 28593 w 50534"/>
                              <a:gd name="connsiteY1" fmla="*/ 33466 h 57945"/>
                              <a:gd name="connsiteX2" fmla="*/ 29317 w 50534"/>
                              <a:gd name="connsiteY2" fmla="*/ 44331 h 57945"/>
                              <a:gd name="connsiteX3" fmla="*/ 26782 w 50534"/>
                              <a:gd name="connsiteY3" fmla="*/ 47590 h 57945"/>
                              <a:gd name="connsiteX4" fmla="*/ 23251 w 50534"/>
                              <a:gd name="connsiteY4" fmla="*/ 54109 h 57945"/>
                              <a:gd name="connsiteX5" fmla="*/ 28684 w 50534"/>
                              <a:gd name="connsiteY5" fmla="*/ 58455 h 57945"/>
                              <a:gd name="connsiteX6" fmla="*/ 29589 w 50534"/>
                              <a:gd name="connsiteY6" fmla="*/ 57278 h 57945"/>
                              <a:gd name="connsiteX7" fmla="*/ 33120 w 50534"/>
                              <a:gd name="connsiteY7" fmla="*/ 48496 h 57945"/>
                              <a:gd name="connsiteX8" fmla="*/ 35655 w 50534"/>
                              <a:gd name="connsiteY8" fmla="*/ 35458 h 57945"/>
                              <a:gd name="connsiteX9" fmla="*/ 47879 w 50534"/>
                              <a:gd name="connsiteY9" fmla="*/ 31474 h 57945"/>
                              <a:gd name="connsiteX10" fmla="*/ 44619 w 50534"/>
                              <a:gd name="connsiteY10" fmla="*/ 13366 h 57945"/>
                              <a:gd name="connsiteX11" fmla="*/ 28412 w 50534"/>
                              <a:gd name="connsiteY11" fmla="*/ 509 h 57945"/>
                              <a:gd name="connsiteX12" fmla="*/ 344 w 50534"/>
                              <a:gd name="connsiteY12" fmla="*/ 35911 h 57945"/>
                              <a:gd name="connsiteX13" fmla="*/ 4780 w 50534"/>
                              <a:gd name="connsiteY13" fmla="*/ 39442 h 57945"/>
                              <a:gd name="connsiteX14" fmla="*/ 20082 w 50534"/>
                              <a:gd name="connsiteY14" fmla="*/ 20247 h 57945"/>
                              <a:gd name="connsiteX15" fmla="*/ 29770 w 50534"/>
                              <a:gd name="connsiteY15" fmla="*/ 8024 h 57945"/>
                              <a:gd name="connsiteX16" fmla="*/ 40726 w 50534"/>
                              <a:gd name="connsiteY16" fmla="*/ 16716 h 57945"/>
                              <a:gd name="connsiteX17" fmla="*/ 44619 w 50534"/>
                              <a:gd name="connsiteY17" fmla="*/ 22239 h 57945"/>
                              <a:gd name="connsiteX18" fmla="*/ 42808 w 50534"/>
                              <a:gd name="connsiteY18" fmla="*/ 28305 h 57945"/>
                              <a:gd name="connsiteX19" fmla="*/ 31038 w 50534"/>
                              <a:gd name="connsiteY19" fmla="*/ 28939 h 579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534" h="57945">
                                <a:moveTo>
                                  <a:pt x="16913" y="24231"/>
                                </a:moveTo>
                                <a:lnTo>
                                  <a:pt x="28593" y="33466"/>
                                </a:lnTo>
                                <a:cubicBezTo>
                                  <a:pt x="32577" y="36635"/>
                                  <a:pt x="32758" y="40076"/>
                                  <a:pt x="29317" y="44331"/>
                                </a:cubicBezTo>
                                <a:lnTo>
                                  <a:pt x="26782" y="47590"/>
                                </a:lnTo>
                                <a:cubicBezTo>
                                  <a:pt x="25152" y="49673"/>
                                  <a:pt x="23794" y="52117"/>
                                  <a:pt x="23251" y="54109"/>
                                </a:cubicBezTo>
                                <a:lnTo>
                                  <a:pt x="28684" y="58455"/>
                                </a:lnTo>
                                <a:lnTo>
                                  <a:pt x="29589" y="57278"/>
                                </a:lnTo>
                                <a:cubicBezTo>
                                  <a:pt x="28865" y="54833"/>
                                  <a:pt x="29498" y="53294"/>
                                  <a:pt x="33120" y="48496"/>
                                </a:cubicBezTo>
                                <a:cubicBezTo>
                                  <a:pt x="37738" y="42701"/>
                                  <a:pt x="38281" y="40166"/>
                                  <a:pt x="35655" y="35458"/>
                                </a:cubicBezTo>
                                <a:cubicBezTo>
                                  <a:pt x="41178" y="36635"/>
                                  <a:pt x="44710" y="35548"/>
                                  <a:pt x="47879" y="31474"/>
                                </a:cubicBezTo>
                                <a:cubicBezTo>
                                  <a:pt x="52768" y="25408"/>
                                  <a:pt x="51681" y="18980"/>
                                  <a:pt x="44619" y="13366"/>
                                </a:cubicBezTo>
                                <a:lnTo>
                                  <a:pt x="28412" y="509"/>
                                </a:lnTo>
                                <a:lnTo>
                                  <a:pt x="344" y="35911"/>
                                </a:lnTo>
                                <a:lnTo>
                                  <a:pt x="4780" y="39442"/>
                                </a:lnTo>
                                <a:close/>
                                <a:moveTo>
                                  <a:pt x="20082" y="20247"/>
                                </a:moveTo>
                                <a:lnTo>
                                  <a:pt x="29770" y="8024"/>
                                </a:lnTo>
                                <a:lnTo>
                                  <a:pt x="40726" y="16716"/>
                                </a:lnTo>
                                <a:cubicBezTo>
                                  <a:pt x="43261" y="18708"/>
                                  <a:pt x="44347" y="20338"/>
                                  <a:pt x="44619" y="22239"/>
                                </a:cubicBezTo>
                                <a:cubicBezTo>
                                  <a:pt x="45072" y="24140"/>
                                  <a:pt x="44438" y="26313"/>
                                  <a:pt x="42808" y="28305"/>
                                </a:cubicBezTo>
                                <a:cubicBezTo>
                                  <a:pt x="39458" y="32561"/>
                                  <a:pt x="35836" y="32742"/>
                                  <a:pt x="31038" y="2893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8" name="Freeform: Shape 1938"/>
                        <wps:cNvSpPr/>
                        <wps:spPr>
                          <a:xfrm>
                            <a:off x="649181" y="908513"/>
                            <a:ext cx="14305" cy="12766"/>
                          </a:xfrm>
                          <a:custGeom>
                            <a:avLst/>
                            <a:gdLst>
                              <a:gd name="connsiteX0" fmla="*/ 14669 w 14305"/>
                              <a:gd name="connsiteY0" fmla="*/ 9760 h 12766"/>
                              <a:gd name="connsiteX1" fmla="*/ 3080 w 14305"/>
                              <a:gd name="connsiteY1" fmla="*/ 525 h 12766"/>
                              <a:gd name="connsiteX2" fmla="*/ 364 w 14305"/>
                              <a:gd name="connsiteY2" fmla="*/ 4056 h 12766"/>
                              <a:gd name="connsiteX3" fmla="*/ 11953 w 14305"/>
                              <a:gd name="connsiteY3" fmla="*/ 13291 h 12766"/>
                            </a:gdLst>
                            <a:ahLst/>
                            <a:cxnLst>
                              <a:cxn ang="0">
                                <a:pos x="connsiteX0" y="connsiteY0"/>
                              </a:cxn>
                              <a:cxn ang="0">
                                <a:pos x="connsiteX1" y="connsiteY1"/>
                              </a:cxn>
                              <a:cxn ang="0">
                                <a:pos x="connsiteX2" y="connsiteY2"/>
                              </a:cxn>
                              <a:cxn ang="0">
                                <a:pos x="connsiteX3" y="connsiteY3"/>
                              </a:cxn>
                            </a:cxnLst>
                            <a:rect l="l" t="t" r="r" b="b"/>
                            <a:pathLst>
                              <a:path w="14305" h="12766">
                                <a:moveTo>
                                  <a:pt x="14669" y="9760"/>
                                </a:moveTo>
                                <a:lnTo>
                                  <a:pt x="3080" y="525"/>
                                </a:lnTo>
                                <a:lnTo>
                                  <a:pt x="364" y="4056"/>
                                </a:lnTo>
                                <a:lnTo>
                                  <a:pt x="11953" y="1329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9" name="Freeform: Shape 1939"/>
                        <wps:cNvSpPr/>
                        <wps:spPr>
                          <a:xfrm>
                            <a:off x="655638" y="906931"/>
                            <a:ext cx="45688" cy="47181"/>
                          </a:xfrm>
                          <a:custGeom>
                            <a:avLst/>
                            <a:gdLst>
                              <a:gd name="connsiteX0" fmla="*/ 26539 w 45688"/>
                              <a:gd name="connsiteY0" fmla="*/ 43549 h 47181"/>
                              <a:gd name="connsiteX1" fmla="*/ 8431 w 45688"/>
                              <a:gd name="connsiteY1" fmla="*/ 29244 h 47181"/>
                              <a:gd name="connsiteX2" fmla="*/ 20473 w 45688"/>
                              <a:gd name="connsiteY2" fmla="*/ 26799 h 47181"/>
                              <a:gd name="connsiteX3" fmla="*/ 27445 w 45688"/>
                              <a:gd name="connsiteY3" fmla="*/ 28067 h 47181"/>
                              <a:gd name="connsiteX4" fmla="*/ 43199 w 45688"/>
                              <a:gd name="connsiteY4" fmla="*/ 23268 h 47181"/>
                              <a:gd name="connsiteX5" fmla="*/ 45916 w 45688"/>
                              <a:gd name="connsiteY5" fmla="*/ 13127 h 47181"/>
                              <a:gd name="connsiteX6" fmla="*/ 40302 w 45688"/>
                              <a:gd name="connsiteY6" fmla="*/ 4164 h 47181"/>
                              <a:gd name="connsiteX7" fmla="*/ 27083 w 45688"/>
                              <a:gd name="connsiteY7" fmla="*/ 1176 h 47181"/>
                              <a:gd name="connsiteX8" fmla="*/ 19387 w 45688"/>
                              <a:gd name="connsiteY8" fmla="*/ 7242 h 47181"/>
                              <a:gd name="connsiteX9" fmla="*/ 23642 w 45688"/>
                              <a:gd name="connsiteY9" fmla="*/ 10592 h 47181"/>
                              <a:gd name="connsiteX10" fmla="*/ 28441 w 45688"/>
                              <a:gd name="connsiteY10" fmla="*/ 6609 h 47181"/>
                              <a:gd name="connsiteX11" fmla="*/ 37133 w 45688"/>
                              <a:gd name="connsiteY11" fmla="*/ 7786 h 47181"/>
                              <a:gd name="connsiteX12" fmla="*/ 38763 w 45688"/>
                              <a:gd name="connsiteY12" fmla="*/ 19827 h 47181"/>
                              <a:gd name="connsiteX13" fmla="*/ 28441 w 45688"/>
                              <a:gd name="connsiteY13" fmla="*/ 23087 h 47181"/>
                              <a:gd name="connsiteX14" fmla="*/ 21831 w 45688"/>
                              <a:gd name="connsiteY14" fmla="*/ 22182 h 47181"/>
                              <a:gd name="connsiteX15" fmla="*/ 373 w 45688"/>
                              <a:gd name="connsiteY15" fmla="*/ 29515 h 47181"/>
                              <a:gd name="connsiteX16" fmla="*/ 23280 w 45688"/>
                              <a:gd name="connsiteY16" fmla="*/ 47714 h 471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5688" h="47181">
                                <a:moveTo>
                                  <a:pt x="26539" y="43549"/>
                                </a:moveTo>
                                <a:lnTo>
                                  <a:pt x="8431" y="29244"/>
                                </a:lnTo>
                                <a:cubicBezTo>
                                  <a:pt x="11238" y="26618"/>
                                  <a:pt x="14226" y="26075"/>
                                  <a:pt x="20473" y="26799"/>
                                </a:cubicBezTo>
                                <a:lnTo>
                                  <a:pt x="27445" y="28067"/>
                                </a:lnTo>
                                <a:cubicBezTo>
                                  <a:pt x="34507" y="29153"/>
                                  <a:pt x="39759" y="27614"/>
                                  <a:pt x="43199" y="23268"/>
                                </a:cubicBezTo>
                                <a:cubicBezTo>
                                  <a:pt x="45463" y="20371"/>
                                  <a:pt x="46459" y="16568"/>
                                  <a:pt x="45916" y="13127"/>
                                </a:cubicBezTo>
                                <a:cubicBezTo>
                                  <a:pt x="45372" y="9778"/>
                                  <a:pt x="43562" y="6699"/>
                                  <a:pt x="40302" y="4164"/>
                                </a:cubicBezTo>
                                <a:cubicBezTo>
                                  <a:pt x="35956" y="724"/>
                                  <a:pt x="31429" y="-272"/>
                                  <a:pt x="27083" y="1176"/>
                                </a:cubicBezTo>
                                <a:cubicBezTo>
                                  <a:pt x="24457" y="2172"/>
                                  <a:pt x="22193" y="3892"/>
                                  <a:pt x="19387" y="7242"/>
                                </a:cubicBezTo>
                                <a:lnTo>
                                  <a:pt x="23642" y="10592"/>
                                </a:lnTo>
                                <a:cubicBezTo>
                                  <a:pt x="25544" y="8419"/>
                                  <a:pt x="26992" y="7333"/>
                                  <a:pt x="28441" y="6609"/>
                                </a:cubicBezTo>
                                <a:cubicBezTo>
                                  <a:pt x="31248" y="5341"/>
                                  <a:pt x="34598" y="5794"/>
                                  <a:pt x="37133" y="7786"/>
                                </a:cubicBezTo>
                                <a:cubicBezTo>
                                  <a:pt x="41026" y="10955"/>
                                  <a:pt x="41751" y="16025"/>
                                  <a:pt x="38763" y="19827"/>
                                </a:cubicBezTo>
                                <a:cubicBezTo>
                                  <a:pt x="36499" y="22634"/>
                                  <a:pt x="32878" y="23811"/>
                                  <a:pt x="28441" y="23087"/>
                                </a:cubicBezTo>
                                <a:lnTo>
                                  <a:pt x="21831" y="22182"/>
                                </a:lnTo>
                                <a:cubicBezTo>
                                  <a:pt x="11419" y="20642"/>
                                  <a:pt x="6892" y="22272"/>
                                  <a:pt x="373" y="29515"/>
                                </a:cubicBezTo>
                                <a:lnTo>
                                  <a:pt x="23280" y="4771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0" name="Freeform: Shape 1940"/>
                        <wps:cNvSpPr/>
                        <wps:spPr>
                          <a:xfrm>
                            <a:off x="682583" y="928335"/>
                            <a:ext cx="45688" cy="47181"/>
                          </a:xfrm>
                          <a:custGeom>
                            <a:avLst/>
                            <a:gdLst>
                              <a:gd name="connsiteX0" fmla="*/ 26555 w 45688"/>
                              <a:gd name="connsiteY0" fmla="*/ 43561 h 47181"/>
                              <a:gd name="connsiteX1" fmla="*/ 8446 w 45688"/>
                              <a:gd name="connsiteY1" fmla="*/ 29256 h 47181"/>
                              <a:gd name="connsiteX2" fmla="*/ 20488 w 45688"/>
                              <a:gd name="connsiteY2" fmla="*/ 26811 h 47181"/>
                              <a:gd name="connsiteX3" fmla="*/ 27460 w 45688"/>
                              <a:gd name="connsiteY3" fmla="*/ 28079 h 47181"/>
                              <a:gd name="connsiteX4" fmla="*/ 43215 w 45688"/>
                              <a:gd name="connsiteY4" fmla="*/ 23280 h 47181"/>
                              <a:gd name="connsiteX5" fmla="*/ 45931 w 45688"/>
                              <a:gd name="connsiteY5" fmla="*/ 13140 h 47181"/>
                              <a:gd name="connsiteX6" fmla="*/ 40317 w 45688"/>
                              <a:gd name="connsiteY6" fmla="*/ 4176 h 47181"/>
                              <a:gd name="connsiteX7" fmla="*/ 27098 w 45688"/>
                              <a:gd name="connsiteY7" fmla="*/ 1188 h 47181"/>
                              <a:gd name="connsiteX8" fmla="*/ 19402 w 45688"/>
                              <a:gd name="connsiteY8" fmla="*/ 7255 h 47181"/>
                              <a:gd name="connsiteX9" fmla="*/ 23657 w 45688"/>
                              <a:gd name="connsiteY9" fmla="*/ 10605 h 47181"/>
                              <a:gd name="connsiteX10" fmla="*/ 28456 w 45688"/>
                              <a:gd name="connsiteY10" fmla="*/ 6621 h 47181"/>
                              <a:gd name="connsiteX11" fmla="*/ 37148 w 45688"/>
                              <a:gd name="connsiteY11" fmla="*/ 7798 h 47181"/>
                              <a:gd name="connsiteX12" fmla="*/ 38778 w 45688"/>
                              <a:gd name="connsiteY12" fmla="*/ 19840 h 47181"/>
                              <a:gd name="connsiteX13" fmla="*/ 28456 w 45688"/>
                              <a:gd name="connsiteY13" fmla="*/ 23099 h 47181"/>
                              <a:gd name="connsiteX14" fmla="*/ 21847 w 45688"/>
                              <a:gd name="connsiteY14" fmla="*/ 22194 h 47181"/>
                              <a:gd name="connsiteX15" fmla="*/ 388 w 45688"/>
                              <a:gd name="connsiteY15" fmla="*/ 29527 h 47181"/>
                              <a:gd name="connsiteX16" fmla="*/ 23295 w 45688"/>
                              <a:gd name="connsiteY16" fmla="*/ 47726 h 471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5688" h="47181">
                                <a:moveTo>
                                  <a:pt x="26555" y="43561"/>
                                </a:moveTo>
                                <a:lnTo>
                                  <a:pt x="8446" y="29256"/>
                                </a:lnTo>
                                <a:cubicBezTo>
                                  <a:pt x="11253" y="26630"/>
                                  <a:pt x="14241" y="26087"/>
                                  <a:pt x="20488" y="26811"/>
                                </a:cubicBezTo>
                                <a:lnTo>
                                  <a:pt x="27460" y="28079"/>
                                </a:lnTo>
                                <a:cubicBezTo>
                                  <a:pt x="34523" y="29165"/>
                                  <a:pt x="39774" y="27626"/>
                                  <a:pt x="43215" y="23280"/>
                                </a:cubicBezTo>
                                <a:cubicBezTo>
                                  <a:pt x="45478" y="20383"/>
                                  <a:pt x="46474" y="16580"/>
                                  <a:pt x="45931" y="13140"/>
                                </a:cubicBezTo>
                                <a:cubicBezTo>
                                  <a:pt x="45388" y="9790"/>
                                  <a:pt x="43577" y="6711"/>
                                  <a:pt x="40317" y="4176"/>
                                </a:cubicBezTo>
                                <a:cubicBezTo>
                                  <a:pt x="35971" y="736"/>
                                  <a:pt x="31444" y="-260"/>
                                  <a:pt x="27098" y="1188"/>
                                </a:cubicBezTo>
                                <a:cubicBezTo>
                                  <a:pt x="24472" y="2184"/>
                                  <a:pt x="22209" y="3905"/>
                                  <a:pt x="19402" y="7255"/>
                                </a:cubicBezTo>
                                <a:lnTo>
                                  <a:pt x="23657" y="10605"/>
                                </a:lnTo>
                                <a:cubicBezTo>
                                  <a:pt x="25559" y="8431"/>
                                  <a:pt x="27008" y="7345"/>
                                  <a:pt x="28456" y="6621"/>
                                </a:cubicBezTo>
                                <a:cubicBezTo>
                                  <a:pt x="31263" y="5353"/>
                                  <a:pt x="34613" y="5806"/>
                                  <a:pt x="37148" y="7798"/>
                                </a:cubicBezTo>
                                <a:cubicBezTo>
                                  <a:pt x="41042" y="10967"/>
                                  <a:pt x="41766" y="16037"/>
                                  <a:pt x="38778" y="19840"/>
                                </a:cubicBezTo>
                                <a:cubicBezTo>
                                  <a:pt x="36515" y="22646"/>
                                  <a:pt x="32893" y="23823"/>
                                  <a:pt x="28456" y="23099"/>
                                </a:cubicBezTo>
                                <a:lnTo>
                                  <a:pt x="21847" y="22194"/>
                                </a:lnTo>
                                <a:cubicBezTo>
                                  <a:pt x="11434" y="20655"/>
                                  <a:pt x="6907" y="22284"/>
                                  <a:pt x="388" y="29527"/>
                                </a:cubicBezTo>
                                <a:lnTo>
                                  <a:pt x="23295" y="4772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1" name="Freeform: Shape 1941"/>
                        <wps:cNvSpPr/>
                        <wps:spPr>
                          <a:xfrm>
                            <a:off x="715421" y="950248"/>
                            <a:ext cx="38483" cy="41904"/>
                          </a:xfrm>
                          <a:custGeom>
                            <a:avLst/>
                            <a:gdLst>
                              <a:gd name="connsiteX0" fmla="*/ 33994 w 38483"/>
                              <a:gd name="connsiteY0" fmla="*/ 3323 h 41904"/>
                              <a:gd name="connsiteX1" fmla="*/ 23039 w 38483"/>
                              <a:gd name="connsiteY1" fmla="*/ 969 h 41904"/>
                              <a:gd name="connsiteX2" fmla="*/ 8371 w 38483"/>
                              <a:gd name="connsiteY2" fmla="*/ 12559 h 41904"/>
                              <a:gd name="connsiteX3" fmla="*/ 5202 w 38483"/>
                              <a:gd name="connsiteY3" fmla="*/ 39630 h 41904"/>
                              <a:gd name="connsiteX4" fmla="*/ 30644 w 38483"/>
                              <a:gd name="connsiteY4" fmla="*/ 30757 h 41904"/>
                              <a:gd name="connsiteX5" fmla="*/ 38883 w 38483"/>
                              <a:gd name="connsiteY5" fmla="*/ 13554 h 41904"/>
                              <a:gd name="connsiteX6" fmla="*/ 33994 w 38483"/>
                              <a:gd name="connsiteY6" fmla="*/ 3323 h 41904"/>
                              <a:gd name="connsiteX7" fmla="*/ 30916 w 38483"/>
                              <a:gd name="connsiteY7" fmla="*/ 7217 h 41904"/>
                              <a:gd name="connsiteX8" fmla="*/ 26570 w 38483"/>
                              <a:gd name="connsiteY8" fmla="*/ 26773 h 41904"/>
                              <a:gd name="connsiteX9" fmla="*/ 7918 w 38483"/>
                              <a:gd name="connsiteY9" fmla="*/ 35918 h 41904"/>
                              <a:gd name="connsiteX10" fmla="*/ 12717 w 38483"/>
                              <a:gd name="connsiteY10" fmla="*/ 16090 h 41904"/>
                              <a:gd name="connsiteX11" fmla="*/ 30916 w 38483"/>
                              <a:gd name="connsiteY11" fmla="*/ 7217 h 419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8483" h="41904">
                                <a:moveTo>
                                  <a:pt x="33994" y="3323"/>
                                </a:moveTo>
                                <a:cubicBezTo>
                                  <a:pt x="30825" y="788"/>
                                  <a:pt x="26751" y="-26"/>
                                  <a:pt x="23039" y="969"/>
                                </a:cubicBezTo>
                                <a:cubicBezTo>
                                  <a:pt x="18330" y="2237"/>
                                  <a:pt x="13532" y="6040"/>
                                  <a:pt x="8371" y="12559"/>
                                </a:cubicBezTo>
                                <a:cubicBezTo>
                                  <a:pt x="-1046" y="24329"/>
                                  <a:pt x="-2132" y="33745"/>
                                  <a:pt x="5202" y="39630"/>
                                </a:cubicBezTo>
                                <a:cubicBezTo>
                                  <a:pt x="12536" y="45425"/>
                                  <a:pt x="21499" y="42256"/>
                                  <a:pt x="30644" y="30757"/>
                                </a:cubicBezTo>
                                <a:cubicBezTo>
                                  <a:pt x="36077" y="23967"/>
                                  <a:pt x="38612" y="18625"/>
                                  <a:pt x="38883" y="13554"/>
                                </a:cubicBezTo>
                                <a:cubicBezTo>
                                  <a:pt x="38974" y="9571"/>
                                  <a:pt x="37254" y="5949"/>
                                  <a:pt x="33994" y="3323"/>
                                </a:cubicBezTo>
                                <a:close/>
                                <a:moveTo>
                                  <a:pt x="30916" y="7217"/>
                                </a:moveTo>
                                <a:cubicBezTo>
                                  <a:pt x="35533" y="10838"/>
                                  <a:pt x="34085" y="17267"/>
                                  <a:pt x="26570" y="26773"/>
                                </a:cubicBezTo>
                                <a:cubicBezTo>
                                  <a:pt x="18602" y="36823"/>
                                  <a:pt x="12717" y="39721"/>
                                  <a:pt x="7918" y="35918"/>
                                </a:cubicBezTo>
                                <a:cubicBezTo>
                                  <a:pt x="3391" y="32387"/>
                                  <a:pt x="5021" y="25687"/>
                                  <a:pt x="12717" y="16090"/>
                                </a:cubicBezTo>
                                <a:cubicBezTo>
                                  <a:pt x="20322" y="6402"/>
                                  <a:pt x="26298" y="3595"/>
                                  <a:pt x="30916" y="721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2" name="Freeform: Shape 1942"/>
                        <wps:cNvSpPr/>
                        <wps:spPr>
                          <a:xfrm>
                            <a:off x="741243" y="979898"/>
                            <a:ext cx="32390" cy="33550"/>
                          </a:xfrm>
                          <a:custGeom>
                            <a:avLst/>
                            <a:gdLst>
                              <a:gd name="connsiteX0" fmla="*/ 30158 w 32390"/>
                              <a:gd name="connsiteY0" fmla="*/ 20896 h 33550"/>
                              <a:gd name="connsiteX1" fmla="*/ 32783 w 32390"/>
                              <a:gd name="connsiteY1" fmla="*/ 14015 h 33550"/>
                              <a:gd name="connsiteX2" fmla="*/ 27622 w 32390"/>
                              <a:gd name="connsiteY2" fmla="*/ 3694 h 33550"/>
                              <a:gd name="connsiteX3" fmla="*/ 5168 w 32390"/>
                              <a:gd name="connsiteY3" fmla="*/ 8583 h 33550"/>
                              <a:gd name="connsiteX4" fmla="*/ 5802 w 32390"/>
                              <a:gd name="connsiteY4" fmla="*/ 30946 h 33550"/>
                              <a:gd name="connsiteX5" fmla="*/ 24001 w 32390"/>
                              <a:gd name="connsiteY5" fmla="*/ 29317 h 33550"/>
                              <a:gd name="connsiteX6" fmla="*/ 20017 w 32390"/>
                              <a:gd name="connsiteY6" fmla="*/ 26057 h 33550"/>
                              <a:gd name="connsiteX7" fmla="*/ 8880 w 32390"/>
                              <a:gd name="connsiteY7" fmla="*/ 27234 h 33550"/>
                              <a:gd name="connsiteX8" fmla="*/ 9423 w 32390"/>
                              <a:gd name="connsiteY8" fmla="*/ 11933 h 33550"/>
                              <a:gd name="connsiteX9" fmla="*/ 24544 w 32390"/>
                              <a:gd name="connsiteY9" fmla="*/ 7406 h 33550"/>
                              <a:gd name="connsiteX10" fmla="*/ 26083 w 32390"/>
                              <a:gd name="connsiteY10" fmla="*/ 17727 h 33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2390" h="33550">
                                <a:moveTo>
                                  <a:pt x="30158" y="20896"/>
                                </a:moveTo>
                                <a:cubicBezTo>
                                  <a:pt x="31968" y="18180"/>
                                  <a:pt x="32602" y="16279"/>
                                  <a:pt x="32783" y="14015"/>
                                </a:cubicBezTo>
                                <a:cubicBezTo>
                                  <a:pt x="33055" y="10303"/>
                                  <a:pt x="31154" y="6500"/>
                                  <a:pt x="27622" y="3694"/>
                                </a:cubicBezTo>
                                <a:cubicBezTo>
                                  <a:pt x="20651" y="-1829"/>
                                  <a:pt x="11868" y="72"/>
                                  <a:pt x="5168" y="8583"/>
                                </a:cubicBezTo>
                                <a:cubicBezTo>
                                  <a:pt x="-1442" y="16731"/>
                                  <a:pt x="-1079" y="25514"/>
                                  <a:pt x="5802" y="30946"/>
                                </a:cubicBezTo>
                                <a:cubicBezTo>
                                  <a:pt x="11777" y="35745"/>
                                  <a:pt x="18568" y="35021"/>
                                  <a:pt x="24001" y="29317"/>
                                </a:cubicBezTo>
                                <a:lnTo>
                                  <a:pt x="20017" y="26057"/>
                                </a:lnTo>
                                <a:cubicBezTo>
                                  <a:pt x="16033" y="29498"/>
                                  <a:pt x="12321" y="29950"/>
                                  <a:pt x="8880" y="27234"/>
                                </a:cubicBezTo>
                                <a:cubicBezTo>
                                  <a:pt x="4353" y="23612"/>
                                  <a:pt x="4625" y="17908"/>
                                  <a:pt x="9423" y="11933"/>
                                </a:cubicBezTo>
                                <a:cubicBezTo>
                                  <a:pt x="14494" y="5504"/>
                                  <a:pt x="20107" y="3875"/>
                                  <a:pt x="24544" y="7406"/>
                                </a:cubicBezTo>
                                <a:cubicBezTo>
                                  <a:pt x="27985" y="10122"/>
                                  <a:pt x="28437" y="13653"/>
                                  <a:pt x="26083" y="1772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3" name="Freeform: Shape 1943"/>
                        <wps:cNvSpPr/>
                        <wps:spPr>
                          <a:xfrm>
                            <a:off x="599526" y="793827"/>
                            <a:ext cx="33047" cy="37846"/>
                          </a:xfrm>
                          <a:custGeom>
                            <a:avLst/>
                            <a:gdLst>
                              <a:gd name="connsiteX0" fmla="*/ 33388 w 33047"/>
                              <a:gd name="connsiteY0" fmla="*/ 3820 h 37846"/>
                              <a:gd name="connsiteX1" fmla="*/ 29495 w 33047"/>
                              <a:gd name="connsiteY1" fmla="*/ 470 h 37846"/>
                              <a:gd name="connsiteX2" fmla="*/ 340 w 33047"/>
                              <a:gd name="connsiteY2" fmla="*/ 34966 h 37846"/>
                              <a:gd name="connsiteX3" fmla="*/ 4233 w 33047"/>
                              <a:gd name="connsiteY3" fmla="*/ 38316 h 37846"/>
                            </a:gdLst>
                            <a:ahLst/>
                            <a:cxnLst>
                              <a:cxn ang="0">
                                <a:pos x="connsiteX0" y="connsiteY0"/>
                              </a:cxn>
                              <a:cxn ang="0">
                                <a:pos x="connsiteX1" y="connsiteY1"/>
                              </a:cxn>
                              <a:cxn ang="0">
                                <a:pos x="connsiteX2" y="connsiteY2"/>
                              </a:cxn>
                              <a:cxn ang="0">
                                <a:pos x="connsiteX3" y="connsiteY3"/>
                              </a:cxn>
                            </a:cxnLst>
                            <a:rect l="l" t="t" r="r" b="b"/>
                            <a:pathLst>
                              <a:path w="33047" h="37846">
                                <a:moveTo>
                                  <a:pt x="33388" y="3820"/>
                                </a:moveTo>
                                <a:lnTo>
                                  <a:pt x="29495" y="470"/>
                                </a:lnTo>
                                <a:lnTo>
                                  <a:pt x="340" y="34966"/>
                                </a:lnTo>
                                <a:lnTo>
                                  <a:pt x="4233" y="3831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4" name="Freeform: Shape 1944"/>
                        <wps:cNvSpPr/>
                        <wps:spPr>
                          <a:xfrm>
                            <a:off x="613704" y="816582"/>
                            <a:ext cx="33117" cy="33706"/>
                          </a:xfrm>
                          <a:custGeom>
                            <a:avLst/>
                            <a:gdLst>
                              <a:gd name="connsiteX0" fmla="*/ 27000 w 33117"/>
                              <a:gd name="connsiteY0" fmla="*/ 27775 h 33706"/>
                              <a:gd name="connsiteX1" fmla="*/ 32795 w 33117"/>
                              <a:gd name="connsiteY1" fmla="*/ 19083 h 33706"/>
                              <a:gd name="connsiteX2" fmla="*/ 28267 w 33117"/>
                              <a:gd name="connsiteY2" fmla="*/ 4053 h 33706"/>
                              <a:gd name="connsiteX3" fmla="*/ 5451 w 33117"/>
                              <a:gd name="connsiteY3" fmla="*/ 7856 h 33706"/>
                              <a:gd name="connsiteX4" fmla="*/ 5632 w 33117"/>
                              <a:gd name="connsiteY4" fmla="*/ 30582 h 33706"/>
                              <a:gd name="connsiteX5" fmla="*/ 23469 w 33117"/>
                              <a:gd name="connsiteY5" fmla="*/ 30853 h 33706"/>
                              <a:gd name="connsiteX6" fmla="*/ 19575 w 33117"/>
                              <a:gd name="connsiteY6" fmla="*/ 27503 h 33706"/>
                              <a:gd name="connsiteX7" fmla="*/ 8891 w 33117"/>
                              <a:gd name="connsiteY7" fmla="*/ 27050 h 33706"/>
                              <a:gd name="connsiteX8" fmla="*/ 5632 w 33117"/>
                              <a:gd name="connsiteY8" fmla="*/ 18811 h 33706"/>
                              <a:gd name="connsiteX9" fmla="*/ 8710 w 33117"/>
                              <a:gd name="connsiteY9" fmla="*/ 12383 h 33706"/>
                              <a:gd name="connsiteX10" fmla="*/ 11608 w 33117"/>
                              <a:gd name="connsiteY10" fmla="*/ 9214 h 33706"/>
                              <a:gd name="connsiteX11" fmla="*/ 25099 w 33117"/>
                              <a:gd name="connsiteY11" fmla="*/ 7675 h 33706"/>
                              <a:gd name="connsiteX12" fmla="*/ 25551 w 33117"/>
                              <a:gd name="connsiteY12" fmla="*/ 20894 h 337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3117" h="33706">
                                <a:moveTo>
                                  <a:pt x="27000" y="27775"/>
                                </a:moveTo>
                                <a:cubicBezTo>
                                  <a:pt x="30260" y="23972"/>
                                  <a:pt x="31889" y="21437"/>
                                  <a:pt x="32795" y="19083"/>
                                </a:cubicBezTo>
                                <a:cubicBezTo>
                                  <a:pt x="34515" y="13650"/>
                                  <a:pt x="32885" y="7946"/>
                                  <a:pt x="28267" y="4053"/>
                                </a:cubicBezTo>
                                <a:cubicBezTo>
                                  <a:pt x="21296" y="-1832"/>
                                  <a:pt x="12423" y="-383"/>
                                  <a:pt x="5451" y="7856"/>
                                </a:cubicBezTo>
                                <a:cubicBezTo>
                                  <a:pt x="-1430" y="16005"/>
                                  <a:pt x="-1340" y="24606"/>
                                  <a:pt x="5632" y="30582"/>
                                </a:cubicBezTo>
                                <a:cubicBezTo>
                                  <a:pt x="11336" y="35290"/>
                                  <a:pt x="17946" y="35380"/>
                                  <a:pt x="23469" y="30853"/>
                                </a:cubicBezTo>
                                <a:lnTo>
                                  <a:pt x="19575" y="27503"/>
                                </a:lnTo>
                                <a:cubicBezTo>
                                  <a:pt x="15682" y="29857"/>
                                  <a:pt x="12060" y="29767"/>
                                  <a:pt x="8891" y="27050"/>
                                </a:cubicBezTo>
                                <a:cubicBezTo>
                                  <a:pt x="6356" y="24968"/>
                                  <a:pt x="5179" y="22071"/>
                                  <a:pt x="5632" y="18811"/>
                                </a:cubicBezTo>
                                <a:cubicBezTo>
                                  <a:pt x="5813" y="16548"/>
                                  <a:pt x="6718" y="14918"/>
                                  <a:pt x="8710" y="12383"/>
                                </a:cubicBezTo>
                                <a:close/>
                                <a:moveTo>
                                  <a:pt x="11608" y="9214"/>
                                </a:moveTo>
                                <a:cubicBezTo>
                                  <a:pt x="15773" y="4868"/>
                                  <a:pt x="21115" y="4325"/>
                                  <a:pt x="25099" y="7675"/>
                                </a:cubicBezTo>
                                <a:cubicBezTo>
                                  <a:pt x="29082" y="11115"/>
                                  <a:pt x="29263" y="16457"/>
                                  <a:pt x="25551" y="2089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5" name="Freeform: Shape 1945"/>
                        <wps:cNvSpPr/>
                        <wps:spPr>
                          <a:xfrm>
                            <a:off x="637739" y="828057"/>
                            <a:ext cx="29584" cy="39113"/>
                          </a:xfrm>
                          <a:custGeom>
                            <a:avLst/>
                            <a:gdLst>
                              <a:gd name="connsiteX0" fmla="*/ 28225 w 29584"/>
                              <a:gd name="connsiteY0" fmla="*/ 14069 h 39113"/>
                              <a:gd name="connsiteX1" fmla="*/ 24150 w 29584"/>
                              <a:gd name="connsiteY1" fmla="*/ 10628 h 39113"/>
                              <a:gd name="connsiteX2" fmla="*/ 29945 w 29584"/>
                              <a:gd name="connsiteY2" fmla="*/ 3838 h 39113"/>
                              <a:gd name="connsiteX3" fmla="*/ 25961 w 29584"/>
                              <a:gd name="connsiteY3" fmla="*/ 488 h 39113"/>
                              <a:gd name="connsiteX4" fmla="*/ 20166 w 29584"/>
                              <a:gd name="connsiteY4" fmla="*/ 7278 h 39113"/>
                              <a:gd name="connsiteX5" fmla="*/ 16907 w 29584"/>
                              <a:gd name="connsiteY5" fmla="*/ 4472 h 39113"/>
                              <a:gd name="connsiteX6" fmla="*/ 14190 w 29584"/>
                              <a:gd name="connsiteY6" fmla="*/ 7731 h 39113"/>
                              <a:gd name="connsiteX7" fmla="*/ 17450 w 29584"/>
                              <a:gd name="connsiteY7" fmla="*/ 10538 h 39113"/>
                              <a:gd name="connsiteX8" fmla="*/ 1605 w 29584"/>
                              <a:gd name="connsiteY8" fmla="*/ 29280 h 39113"/>
                              <a:gd name="connsiteX9" fmla="*/ 3144 w 29584"/>
                              <a:gd name="connsiteY9" fmla="*/ 37247 h 39113"/>
                              <a:gd name="connsiteX10" fmla="*/ 6676 w 29584"/>
                              <a:gd name="connsiteY10" fmla="*/ 39601 h 39113"/>
                              <a:gd name="connsiteX11" fmla="*/ 9482 w 29584"/>
                              <a:gd name="connsiteY11" fmla="*/ 36342 h 39113"/>
                              <a:gd name="connsiteX12" fmla="*/ 7400 w 29584"/>
                              <a:gd name="connsiteY12" fmla="*/ 34893 h 39113"/>
                              <a:gd name="connsiteX13" fmla="*/ 7128 w 29584"/>
                              <a:gd name="connsiteY13" fmla="*/ 30909 h 39113"/>
                              <a:gd name="connsiteX14" fmla="*/ 21434 w 29584"/>
                              <a:gd name="connsiteY14" fmla="*/ 13888 h 39113"/>
                              <a:gd name="connsiteX15" fmla="*/ 25508 w 29584"/>
                              <a:gd name="connsiteY15" fmla="*/ 17328 h 391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29584" h="39113">
                                <a:moveTo>
                                  <a:pt x="28225" y="14069"/>
                                </a:moveTo>
                                <a:lnTo>
                                  <a:pt x="24150" y="10628"/>
                                </a:lnTo>
                                <a:lnTo>
                                  <a:pt x="29945" y="3838"/>
                                </a:lnTo>
                                <a:lnTo>
                                  <a:pt x="25961" y="488"/>
                                </a:lnTo>
                                <a:lnTo>
                                  <a:pt x="20166" y="7278"/>
                                </a:lnTo>
                                <a:lnTo>
                                  <a:pt x="16907" y="4472"/>
                                </a:lnTo>
                                <a:lnTo>
                                  <a:pt x="14190" y="7731"/>
                                </a:lnTo>
                                <a:lnTo>
                                  <a:pt x="17450" y="10538"/>
                                </a:lnTo>
                                <a:lnTo>
                                  <a:pt x="1605" y="29280"/>
                                </a:lnTo>
                                <a:cubicBezTo>
                                  <a:pt x="-477" y="31815"/>
                                  <a:pt x="66" y="34712"/>
                                  <a:pt x="3144" y="37247"/>
                                </a:cubicBezTo>
                                <a:cubicBezTo>
                                  <a:pt x="4231" y="38152"/>
                                  <a:pt x="5136" y="38786"/>
                                  <a:pt x="6676" y="39601"/>
                                </a:cubicBezTo>
                                <a:lnTo>
                                  <a:pt x="9482" y="36342"/>
                                </a:lnTo>
                                <a:cubicBezTo>
                                  <a:pt x="8849" y="35980"/>
                                  <a:pt x="8215" y="35617"/>
                                  <a:pt x="7400" y="34893"/>
                                </a:cubicBezTo>
                                <a:cubicBezTo>
                                  <a:pt x="5680" y="33535"/>
                                  <a:pt x="5589" y="32630"/>
                                  <a:pt x="7128" y="30909"/>
                                </a:cubicBezTo>
                                <a:lnTo>
                                  <a:pt x="21434" y="13888"/>
                                </a:lnTo>
                                <a:lnTo>
                                  <a:pt x="25508" y="1732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6" name="Freeform: Shape 1946"/>
                        <wps:cNvSpPr/>
                        <wps:spPr>
                          <a:xfrm>
                            <a:off x="656805" y="853824"/>
                            <a:ext cx="14034" cy="12947"/>
                          </a:xfrm>
                          <a:custGeom>
                            <a:avLst/>
                            <a:gdLst>
                              <a:gd name="connsiteX0" fmla="*/ 14402 w 14034"/>
                              <a:gd name="connsiteY0" fmla="*/ 10000 h 12947"/>
                              <a:gd name="connsiteX1" fmla="*/ 3175 w 14034"/>
                              <a:gd name="connsiteY1" fmla="*/ 494 h 12947"/>
                              <a:gd name="connsiteX2" fmla="*/ 368 w 14034"/>
                              <a:gd name="connsiteY2" fmla="*/ 3934 h 12947"/>
                              <a:gd name="connsiteX3" fmla="*/ 11595 w 14034"/>
                              <a:gd name="connsiteY3" fmla="*/ 13441 h 12947"/>
                            </a:gdLst>
                            <a:ahLst/>
                            <a:cxnLst>
                              <a:cxn ang="0">
                                <a:pos x="connsiteX0" y="connsiteY0"/>
                              </a:cxn>
                              <a:cxn ang="0">
                                <a:pos x="connsiteX1" y="connsiteY1"/>
                              </a:cxn>
                              <a:cxn ang="0">
                                <a:pos x="connsiteX2" y="connsiteY2"/>
                              </a:cxn>
                              <a:cxn ang="0">
                                <a:pos x="connsiteX3" y="connsiteY3"/>
                              </a:cxn>
                            </a:cxnLst>
                            <a:rect l="l" t="t" r="r" b="b"/>
                            <a:pathLst>
                              <a:path w="14034" h="12947">
                                <a:moveTo>
                                  <a:pt x="14402" y="10000"/>
                                </a:moveTo>
                                <a:lnTo>
                                  <a:pt x="3175" y="494"/>
                                </a:lnTo>
                                <a:lnTo>
                                  <a:pt x="368" y="3934"/>
                                </a:lnTo>
                                <a:lnTo>
                                  <a:pt x="11595" y="1344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7" name="Freeform: Shape 1947"/>
                        <wps:cNvSpPr/>
                        <wps:spPr>
                          <a:xfrm>
                            <a:off x="667309" y="848289"/>
                            <a:ext cx="46448" cy="41105"/>
                          </a:xfrm>
                          <a:custGeom>
                            <a:avLst/>
                            <a:gdLst>
                              <a:gd name="connsiteX0" fmla="*/ 46825 w 46448"/>
                              <a:gd name="connsiteY0" fmla="*/ 19515 h 41105"/>
                              <a:gd name="connsiteX1" fmla="*/ 24370 w 46448"/>
                              <a:gd name="connsiteY1" fmla="*/ 501 h 41105"/>
                              <a:gd name="connsiteX2" fmla="*/ 20839 w 46448"/>
                              <a:gd name="connsiteY2" fmla="*/ 4666 h 41105"/>
                              <a:gd name="connsiteX3" fmla="*/ 38948 w 46448"/>
                              <a:gd name="connsiteY3" fmla="*/ 19967 h 41105"/>
                              <a:gd name="connsiteX4" fmla="*/ 377 w 46448"/>
                              <a:gd name="connsiteY4" fmla="*/ 37804 h 41105"/>
                              <a:gd name="connsiteX5" fmla="*/ 4813 w 46448"/>
                              <a:gd name="connsiteY5" fmla="*/ 41607 h 41105"/>
                              <a:gd name="connsiteX6" fmla="*/ 43837 w 46448"/>
                              <a:gd name="connsiteY6" fmla="*/ 23046 h 411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6448" h="41105">
                                <a:moveTo>
                                  <a:pt x="46825" y="19515"/>
                                </a:moveTo>
                                <a:lnTo>
                                  <a:pt x="24370" y="501"/>
                                </a:lnTo>
                                <a:lnTo>
                                  <a:pt x="20839" y="4666"/>
                                </a:lnTo>
                                <a:lnTo>
                                  <a:pt x="38948" y="19967"/>
                                </a:lnTo>
                                <a:cubicBezTo>
                                  <a:pt x="21383" y="24676"/>
                                  <a:pt x="12238" y="28931"/>
                                  <a:pt x="377" y="37804"/>
                                </a:cubicBezTo>
                                <a:lnTo>
                                  <a:pt x="4813" y="41607"/>
                                </a:lnTo>
                                <a:cubicBezTo>
                                  <a:pt x="15678" y="32372"/>
                                  <a:pt x="27721" y="26667"/>
                                  <a:pt x="43837" y="2304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8" name="Freeform: Shape 1948"/>
                        <wps:cNvSpPr/>
                        <wps:spPr>
                          <a:xfrm>
                            <a:off x="694030" y="884386"/>
                            <a:ext cx="33117" cy="33706"/>
                          </a:xfrm>
                          <a:custGeom>
                            <a:avLst/>
                            <a:gdLst>
                              <a:gd name="connsiteX0" fmla="*/ 27046 w 33117"/>
                              <a:gd name="connsiteY0" fmla="*/ 27813 h 33706"/>
                              <a:gd name="connsiteX1" fmla="*/ 32840 w 33117"/>
                              <a:gd name="connsiteY1" fmla="*/ 19121 h 33706"/>
                              <a:gd name="connsiteX2" fmla="*/ 28313 w 33117"/>
                              <a:gd name="connsiteY2" fmla="*/ 4092 h 33706"/>
                              <a:gd name="connsiteX3" fmla="*/ 5497 w 33117"/>
                              <a:gd name="connsiteY3" fmla="*/ 7894 h 33706"/>
                              <a:gd name="connsiteX4" fmla="*/ 5678 w 33117"/>
                              <a:gd name="connsiteY4" fmla="*/ 30620 h 33706"/>
                              <a:gd name="connsiteX5" fmla="*/ 23514 w 33117"/>
                              <a:gd name="connsiteY5" fmla="*/ 30892 h 33706"/>
                              <a:gd name="connsiteX6" fmla="*/ 19621 w 33117"/>
                              <a:gd name="connsiteY6" fmla="*/ 27542 h 33706"/>
                              <a:gd name="connsiteX7" fmla="*/ 8937 w 33117"/>
                              <a:gd name="connsiteY7" fmla="*/ 27089 h 33706"/>
                              <a:gd name="connsiteX8" fmla="*/ 5678 w 33117"/>
                              <a:gd name="connsiteY8" fmla="*/ 18850 h 33706"/>
                              <a:gd name="connsiteX9" fmla="*/ 8756 w 33117"/>
                              <a:gd name="connsiteY9" fmla="*/ 12421 h 33706"/>
                              <a:gd name="connsiteX10" fmla="*/ 11653 w 33117"/>
                              <a:gd name="connsiteY10" fmla="*/ 9253 h 33706"/>
                              <a:gd name="connsiteX11" fmla="*/ 25144 w 33117"/>
                              <a:gd name="connsiteY11" fmla="*/ 7713 h 33706"/>
                              <a:gd name="connsiteX12" fmla="*/ 25597 w 33117"/>
                              <a:gd name="connsiteY12" fmla="*/ 20932 h 337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3117" h="33706">
                                <a:moveTo>
                                  <a:pt x="27046" y="27813"/>
                                </a:moveTo>
                                <a:cubicBezTo>
                                  <a:pt x="30305" y="24011"/>
                                  <a:pt x="31935" y="21476"/>
                                  <a:pt x="32840" y="19121"/>
                                </a:cubicBezTo>
                                <a:cubicBezTo>
                                  <a:pt x="34561" y="13689"/>
                                  <a:pt x="32931" y="7985"/>
                                  <a:pt x="28313" y="4092"/>
                                </a:cubicBezTo>
                                <a:cubicBezTo>
                                  <a:pt x="21341" y="-1793"/>
                                  <a:pt x="12468" y="-345"/>
                                  <a:pt x="5497" y="7894"/>
                                </a:cubicBezTo>
                                <a:cubicBezTo>
                                  <a:pt x="-1385" y="16043"/>
                                  <a:pt x="-1294" y="24644"/>
                                  <a:pt x="5678" y="30620"/>
                                </a:cubicBezTo>
                                <a:cubicBezTo>
                                  <a:pt x="11382" y="35328"/>
                                  <a:pt x="17992" y="35419"/>
                                  <a:pt x="23514" y="30892"/>
                                </a:cubicBezTo>
                                <a:lnTo>
                                  <a:pt x="19621" y="27542"/>
                                </a:lnTo>
                                <a:cubicBezTo>
                                  <a:pt x="15728" y="29896"/>
                                  <a:pt x="12106" y="29805"/>
                                  <a:pt x="8937" y="27089"/>
                                </a:cubicBezTo>
                                <a:cubicBezTo>
                                  <a:pt x="6402" y="25007"/>
                                  <a:pt x="5225" y="22109"/>
                                  <a:pt x="5678" y="18850"/>
                                </a:cubicBezTo>
                                <a:cubicBezTo>
                                  <a:pt x="5859" y="16586"/>
                                  <a:pt x="6764" y="14957"/>
                                  <a:pt x="8756" y="12421"/>
                                </a:cubicBezTo>
                                <a:close/>
                                <a:moveTo>
                                  <a:pt x="11653" y="9253"/>
                                </a:moveTo>
                                <a:cubicBezTo>
                                  <a:pt x="15819" y="4907"/>
                                  <a:pt x="21160" y="4363"/>
                                  <a:pt x="25144" y="7713"/>
                                </a:cubicBezTo>
                                <a:cubicBezTo>
                                  <a:pt x="29128" y="11154"/>
                                  <a:pt x="29309" y="16496"/>
                                  <a:pt x="25597" y="2093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9" name="Freeform: Shape 1949"/>
                        <wps:cNvSpPr/>
                        <wps:spPr>
                          <a:xfrm>
                            <a:off x="725727" y="911996"/>
                            <a:ext cx="14034" cy="12947"/>
                          </a:xfrm>
                          <a:custGeom>
                            <a:avLst/>
                            <a:gdLst>
                              <a:gd name="connsiteX0" fmla="*/ 14441 w 14034"/>
                              <a:gd name="connsiteY0" fmla="*/ 10034 h 12947"/>
                              <a:gd name="connsiteX1" fmla="*/ 3214 w 14034"/>
                              <a:gd name="connsiteY1" fmla="*/ 527 h 12947"/>
                              <a:gd name="connsiteX2" fmla="*/ 407 w 14034"/>
                              <a:gd name="connsiteY2" fmla="*/ 3967 h 12947"/>
                              <a:gd name="connsiteX3" fmla="*/ 11634 w 14034"/>
                              <a:gd name="connsiteY3" fmla="*/ 13474 h 12947"/>
                            </a:gdLst>
                            <a:ahLst/>
                            <a:cxnLst>
                              <a:cxn ang="0">
                                <a:pos x="connsiteX0" y="connsiteY0"/>
                              </a:cxn>
                              <a:cxn ang="0">
                                <a:pos x="connsiteX1" y="connsiteY1"/>
                              </a:cxn>
                              <a:cxn ang="0">
                                <a:pos x="connsiteX2" y="connsiteY2"/>
                              </a:cxn>
                              <a:cxn ang="0">
                                <a:pos x="connsiteX3" y="connsiteY3"/>
                              </a:cxn>
                            </a:cxnLst>
                            <a:rect l="l" t="t" r="r" b="b"/>
                            <a:pathLst>
                              <a:path w="14034" h="12947">
                                <a:moveTo>
                                  <a:pt x="14441" y="10034"/>
                                </a:moveTo>
                                <a:lnTo>
                                  <a:pt x="3214" y="527"/>
                                </a:lnTo>
                                <a:lnTo>
                                  <a:pt x="407" y="3967"/>
                                </a:lnTo>
                                <a:lnTo>
                                  <a:pt x="11634" y="1347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0" name="Freeform: Shape 1950"/>
                        <wps:cNvSpPr/>
                        <wps:spPr>
                          <a:xfrm>
                            <a:off x="735767" y="908997"/>
                            <a:ext cx="44828" cy="44826"/>
                          </a:xfrm>
                          <a:custGeom>
                            <a:avLst/>
                            <a:gdLst>
                              <a:gd name="connsiteX0" fmla="*/ 45245 w 44828"/>
                              <a:gd name="connsiteY0" fmla="*/ 15202 h 44826"/>
                              <a:gd name="connsiteX1" fmla="*/ 27861 w 44828"/>
                              <a:gd name="connsiteY1" fmla="*/ 534 h 44826"/>
                              <a:gd name="connsiteX2" fmla="*/ 10024 w 44828"/>
                              <a:gd name="connsiteY2" fmla="*/ 16741 h 44826"/>
                              <a:gd name="connsiteX3" fmla="*/ 13827 w 44828"/>
                              <a:gd name="connsiteY3" fmla="*/ 20001 h 44826"/>
                              <a:gd name="connsiteX4" fmla="*/ 22700 w 44828"/>
                              <a:gd name="connsiteY4" fmla="*/ 22174 h 44826"/>
                              <a:gd name="connsiteX5" fmla="*/ 23153 w 44828"/>
                              <a:gd name="connsiteY5" fmla="*/ 36207 h 44826"/>
                              <a:gd name="connsiteX6" fmla="*/ 9300 w 44828"/>
                              <a:gd name="connsiteY6" fmla="*/ 37837 h 44826"/>
                              <a:gd name="connsiteX7" fmla="*/ 7127 w 44828"/>
                              <a:gd name="connsiteY7" fmla="*/ 26429 h 44826"/>
                              <a:gd name="connsiteX8" fmla="*/ 2962 w 44828"/>
                              <a:gd name="connsiteY8" fmla="*/ 22898 h 44826"/>
                              <a:gd name="connsiteX9" fmla="*/ 426 w 44828"/>
                              <a:gd name="connsiteY9" fmla="*/ 29960 h 44826"/>
                              <a:gd name="connsiteX10" fmla="*/ 6221 w 44828"/>
                              <a:gd name="connsiteY10" fmla="*/ 41640 h 44826"/>
                              <a:gd name="connsiteX11" fmla="*/ 27861 w 44828"/>
                              <a:gd name="connsiteY11" fmla="*/ 39286 h 44826"/>
                              <a:gd name="connsiteX12" fmla="*/ 26412 w 44828"/>
                              <a:gd name="connsiteY12" fmla="*/ 19005 h 44826"/>
                              <a:gd name="connsiteX13" fmla="*/ 18535 w 44828"/>
                              <a:gd name="connsiteY13" fmla="*/ 15836 h 44826"/>
                              <a:gd name="connsiteX14" fmla="*/ 27770 w 44828"/>
                              <a:gd name="connsiteY14" fmla="*/ 7597 h 44826"/>
                              <a:gd name="connsiteX15" fmla="*/ 41714 w 44828"/>
                              <a:gd name="connsiteY15" fmla="*/ 19367 h 448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828" h="44826">
                                <a:moveTo>
                                  <a:pt x="45245" y="15202"/>
                                </a:moveTo>
                                <a:lnTo>
                                  <a:pt x="27861" y="534"/>
                                </a:lnTo>
                                <a:lnTo>
                                  <a:pt x="10024" y="16741"/>
                                </a:lnTo>
                                <a:lnTo>
                                  <a:pt x="13827" y="20001"/>
                                </a:lnTo>
                                <a:cubicBezTo>
                                  <a:pt x="17629" y="19367"/>
                                  <a:pt x="20074" y="19910"/>
                                  <a:pt x="22700" y="22174"/>
                                </a:cubicBezTo>
                                <a:cubicBezTo>
                                  <a:pt x="27136" y="25976"/>
                                  <a:pt x="27317" y="31228"/>
                                  <a:pt x="23153" y="36207"/>
                                </a:cubicBezTo>
                                <a:cubicBezTo>
                                  <a:pt x="19078" y="41096"/>
                                  <a:pt x="13827" y="41730"/>
                                  <a:pt x="9300" y="37837"/>
                                </a:cubicBezTo>
                                <a:cubicBezTo>
                                  <a:pt x="5678" y="34759"/>
                                  <a:pt x="4863" y="31046"/>
                                  <a:pt x="7127" y="26429"/>
                                </a:cubicBezTo>
                                <a:lnTo>
                                  <a:pt x="2962" y="22898"/>
                                </a:lnTo>
                                <a:cubicBezTo>
                                  <a:pt x="1151" y="26248"/>
                                  <a:pt x="608" y="27878"/>
                                  <a:pt x="426" y="29960"/>
                                </a:cubicBezTo>
                                <a:cubicBezTo>
                                  <a:pt x="245" y="34125"/>
                                  <a:pt x="2418" y="38471"/>
                                  <a:pt x="6221" y="41640"/>
                                </a:cubicBezTo>
                                <a:cubicBezTo>
                                  <a:pt x="12921" y="47344"/>
                                  <a:pt x="21795" y="46438"/>
                                  <a:pt x="27861" y="39286"/>
                                </a:cubicBezTo>
                                <a:cubicBezTo>
                                  <a:pt x="33474" y="32676"/>
                                  <a:pt x="32841" y="24437"/>
                                  <a:pt x="26412" y="19005"/>
                                </a:cubicBezTo>
                                <a:cubicBezTo>
                                  <a:pt x="24058" y="17013"/>
                                  <a:pt x="21795" y="16017"/>
                                  <a:pt x="18535" y="15836"/>
                                </a:cubicBezTo>
                                <a:lnTo>
                                  <a:pt x="27770" y="7597"/>
                                </a:lnTo>
                                <a:lnTo>
                                  <a:pt x="41714" y="1936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1" name="Freeform: Shape 1951"/>
                        <wps:cNvSpPr/>
                        <wps:spPr>
                          <a:xfrm>
                            <a:off x="749852" y="937805"/>
                            <a:ext cx="46534" cy="38854"/>
                          </a:xfrm>
                          <a:custGeom>
                            <a:avLst/>
                            <a:gdLst>
                              <a:gd name="connsiteX0" fmla="*/ 431 w 46534"/>
                              <a:gd name="connsiteY0" fmla="*/ 35677 h 38854"/>
                              <a:gd name="connsiteX1" fmla="*/ 4415 w 46534"/>
                              <a:gd name="connsiteY1" fmla="*/ 39027 h 38854"/>
                              <a:gd name="connsiteX2" fmla="*/ 15370 w 46534"/>
                              <a:gd name="connsiteY2" fmla="*/ 26079 h 38854"/>
                              <a:gd name="connsiteX3" fmla="*/ 19898 w 46534"/>
                              <a:gd name="connsiteY3" fmla="*/ 36220 h 38854"/>
                              <a:gd name="connsiteX4" fmla="*/ 41537 w 46534"/>
                              <a:gd name="connsiteY4" fmla="*/ 32146 h 38854"/>
                              <a:gd name="connsiteX5" fmla="*/ 42262 w 46534"/>
                              <a:gd name="connsiteY5" fmla="*/ 9601 h 38854"/>
                              <a:gd name="connsiteX6" fmla="*/ 30581 w 46534"/>
                              <a:gd name="connsiteY6" fmla="*/ 7428 h 38854"/>
                              <a:gd name="connsiteX7" fmla="*/ 33751 w 46534"/>
                              <a:gd name="connsiteY7" fmla="*/ 3625 h 38854"/>
                              <a:gd name="connsiteX8" fmla="*/ 30038 w 46534"/>
                              <a:gd name="connsiteY8" fmla="*/ 547 h 38854"/>
                              <a:gd name="connsiteX9" fmla="*/ 38368 w 46534"/>
                              <a:gd name="connsiteY9" fmla="*/ 12679 h 38854"/>
                              <a:gd name="connsiteX10" fmla="*/ 37372 w 46534"/>
                              <a:gd name="connsiteY10" fmla="*/ 28524 h 38854"/>
                              <a:gd name="connsiteX11" fmla="*/ 22252 w 46534"/>
                              <a:gd name="connsiteY11" fmla="*/ 31874 h 38854"/>
                              <a:gd name="connsiteX12" fmla="*/ 23429 w 46534"/>
                              <a:gd name="connsiteY12" fmla="*/ 16573 h 38854"/>
                              <a:gd name="connsiteX13" fmla="*/ 38368 w 46534"/>
                              <a:gd name="connsiteY13" fmla="*/ 12679 h 388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534" h="38854">
                                <a:moveTo>
                                  <a:pt x="431" y="35677"/>
                                </a:moveTo>
                                <a:lnTo>
                                  <a:pt x="4415" y="39027"/>
                                </a:lnTo>
                                <a:lnTo>
                                  <a:pt x="15370" y="26079"/>
                                </a:lnTo>
                                <a:cubicBezTo>
                                  <a:pt x="15280" y="30335"/>
                                  <a:pt x="16638" y="33504"/>
                                  <a:pt x="19898" y="36220"/>
                                </a:cubicBezTo>
                                <a:cubicBezTo>
                                  <a:pt x="26326" y="41652"/>
                                  <a:pt x="34837" y="40023"/>
                                  <a:pt x="41537" y="32146"/>
                                </a:cubicBezTo>
                                <a:cubicBezTo>
                                  <a:pt x="48509" y="23816"/>
                                  <a:pt x="48781" y="15124"/>
                                  <a:pt x="42262" y="9601"/>
                                </a:cubicBezTo>
                                <a:cubicBezTo>
                                  <a:pt x="38821" y="6704"/>
                                  <a:pt x="34928" y="5979"/>
                                  <a:pt x="30581" y="7428"/>
                                </a:cubicBezTo>
                                <a:lnTo>
                                  <a:pt x="33751" y="3625"/>
                                </a:lnTo>
                                <a:lnTo>
                                  <a:pt x="30038" y="547"/>
                                </a:lnTo>
                                <a:close/>
                                <a:moveTo>
                                  <a:pt x="38368" y="12679"/>
                                </a:moveTo>
                                <a:cubicBezTo>
                                  <a:pt x="42714" y="16391"/>
                                  <a:pt x="42443" y="22548"/>
                                  <a:pt x="37372" y="28524"/>
                                </a:cubicBezTo>
                                <a:cubicBezTo>
                                  <a:pt x="32664" y="34137"/>
                                  <a:pt x="26598" y="35586"/>
                                  <a:pt x="22252" y="31874"/>
                                </a:cubicBezTo>
                                <a:cubicBezTo>
                                  <a:pt x="18087" y="28343"/>
                                  <a:pt x="18449" y="22367"/>
                                  <a:pt x="23429" y="16573"/>
                                </a:cubicBezTo>
                                <a:cubicBezTo>
                                  <a:pt x="28318" y="10687"/>
                                  <a:pt x="34203" y="9148"/>
                                  <a:pt x="38368" y="1267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2" name="Freeform: Shape 1952"/>
                        <wps:cNvSpPr/>
                        <wps:spPr>
                          <a:xfrm>
                            <a:off x="575471" y="716212"/>
                            <a:ext cx="50781" cy="52785"/>
                          </a:xfrm>
                          <a:custGeom>
                            <a:avLst/>
                            <a:gdLst>
                              <a:gd name="connsiteX0" fmla="*/ 21966 w 50781"/>
                              <a:gd name="connsiteY0" fmla="*/ 420 h 52785"/>
                              <a:gd name="connsiteX1" fmla="*/ 326 w 50781"/>
                              <a:gd name="connsiteY1" fmla="*/ 24594 h 52785"/>
                              <a:gd name="connsiteX2" fmla="*/ 4129 w 50781"/>
                              <a:gd name="connsiteY2" fmla="*/ 28035 h 52785"/>
                              <a:gd name="connsiteX3" fmla="*/ 17710 w 50781"/>
                              <a:gd name="connsiteY3" fmla="*/ 12824 h 52785"/>
                              <a:gd name="connsiteX4" fmla="*/ 29119 w 50781"/>
                              <a:gd name="connsiteY4" fmla="*/ 11556 h 52785"/>
                              <a:gd name="connsiteX5" fmla="*/ 29300 w 50781"/>
                              <a:gd name="connsiteY5" fmla="*/ 20520 h 52785"/>
                              <a:gd name="connsiteX6" fmla="*/ 14360 w 50781"/>
                              <a:gd name="connsiteY6" fmla="*/ 37179 h 52785"/>
                              <a:gd name="connsiteX7" fmla="*/ 18163 w 50781"/>
                              <a:gd name="connsiteY7" fmla="*/ 40620 h 52785"/>
                              <a:gd name="connsiteX8" fmla="*/ 31745 w 50781"/>
                              <a:gd name="connsiteY8" fmla="*/ 25409 h 52785"/>
                              <a:gd name="connsiteX9" fmla="*/ 43153 w 50781"/>
                              <a:gd name="connsiteY9" fmla="*/ 24142 h 52785"/>
                              <a:gd name="connsiteX10" fmla="*/ 43334 w 50781"/>
                              <a:gd name="connsiteY10" fmla="*/ 33105 h 52785"/>
                              <a:gd name="connsiteX11" fmla="*/ 28394 w 50781"/>
                              <a:gd name="connsiteY11" fmla="*/ 49765 h 52785"/>
                              <a:gd name="connsiteX12" fmla="*/ 32197 w 50781"/>
                              <a:gd name="connsiteY12" fmla="*/ 53205 h 52785"/>
                              <a:gd name="connsiteX13" fmla="*/ 48495 w 50781"/>
                              <a:gd name="connsiteY13" fmla="*/ 35097 h 52785"/>
                              <a:gd name="connsiteX14" fmla="*/ 47499 w 50781"/>
                              <a:gd name="connsiteY14" fmla="*/ 21969 h 52785"/>
                              <a:gd name="connsiteX15" fmla="*/ 36815 w 50781"/>
                              <a:gd name="connsiteY15" fmla="*/ 19071 h 52785"/>
                              <a:gd name="connsiteX16" fmla="*/ 33555 w 50781"/>
                              <a:gd name="connsiteY16" fmla="*/ 9565 h 52785"/>
                              <a:gd name="connsiteX17" fmla="*/ 22509 w 50781"/>
                              <a:gd name="connsiteY17" fmla="*/ 7029 h 52785"/>
                              <a:gd name="connsiteX18" fmla="*/ 25497 w 50781"/>
                              <a:gd name="connsiteY18" fmla="*/ 3589 h 527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781" h="52785">
                                <a:moveTo>
                                  <a:pt x="21966" y="420"/>
                                </a:moveTo>
                                <a:lnTo>
                                  <a:pt x="326" y="24594"/>
                                </a:lnTo>
                                <a:lnTo>
                                  <a:pt x="4129" y="28035"/>
                                </a:lnTo>
                                <a:lnTo>
                                  <a:pt x="17710" y="12824"/>
                                </a:lnTo>
                                <a:cubicBezTo>
                                  <a:pt x="20880" y="9384"/>
                                  <a:pt x="25950" y="8750"/>
                                  <a:pt x="29119" y="11556"/>
                                </a:cubicBezTo>
                                <a:cubicBezTo>
                                  <a:pt x="32016" y="14182"/>
                                  <a:pt x="32107" y="17442"/>
                                  <a:pt x="29300" y="20520"/>
                                </a:cubicBezTo>
                                <a:lnTo>
                                  <a:pt x="14360" y="37179"/>
                                </a:lnTo>
                                <a:lnTo>
                                  <a:pt x="18163" y="40620"/>
                                </a:lnTo>
                                <a:lnTo>
                                  <a:pt x="31745" y="25409"/>
                                </a:lnTo>
                                <a:cubicBezTo>
                                  <a:pt x="34913" y="21969"/>
                                  <a:pt x="39984" y="21335"/>
                                  <a:pt x="43153" y="24142"/>
                                </a:cubicBezTo>
                                <a:cubicBezTo>
                                  <a:pt x="45960" y="26677"/>
                                  <a:pt x="46050" y="30117"/>
                                  <a:pt x="43334" y="33105"/>
                                </a:cubicBezTo>
                                <a:lnTo>
                                  <a:pt x="28394" y="49765"/>
                                </a:lnTo>
                                <a:lnTo>
                                  <a:pt x="32197" y="53205"/>
                                </a:lnTo>
                                <a:lnTo>
                                  <a:pt x="48495" y="35097"/>
                                </a:lnTo>
                                <a:cubicBezTo>
                                  <a:pt x="52298" y="30751"/>
                                  <a:pt x="51935" y="26043"/>
                                  <a:pt x="47499" y="21969"/>
                                </a:cubicBezTo>
                                <a:cubicBezTo>
                                  <a:pt x="44239" y="19071"/>
                                  <a:pt x="41432" y="18438"/>
                                  <a:pt x="36815" y="19071"/>
                                </a:cubicBezTo>
                                <a:cubicBezTo>
                                  <a:pt x="37630" y="15269"/>
                                  <a:pt x="36634" y="12371"/>
                                  <a:pt x="33555" y="9565"/>
                                </a:cubicBezTo>
                                <a:cubicBezTo>
                                  <a:pt x="30296" y="6667"/>
                                  <a:pt x="27127" y="5943"/>
                                  <a:pt x="22509" y="7029"/>
                                </a:cubicBezTo>
                                <a:lnTo>
                                  <a:pt x="25497" y="358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3" name="Freeform: Shape 1953"/>
                        <wps:cNvSpPr/>
                        <wps:spPr>
                          <a:xfrm>
                            <a:off x="613687" y="740937"/>
                            <a:ext cx="34043" cy="37212"/>
                          </a:xfrm>
                          <a:custGeom>
                            <a:avLst/>
                            <a:gdLst>
                              <a:gd name="connsiteX0" fmla="*/ 25881 w 34043"/>
                              <a:gd name="connsiteY0" fmla="*/ 13477 h 37212"/>
                              <a:gd name="connsiteX1" fmla="*/ 21988 w 34043"/>
                              <a:gd name="connsiteY1" fmla="*/ 10037 h 37212"/>
                              <a:gd name="connsiteX2" fmla="*/ 348 w 34043"/>
                              <a:gd name="connsiteY2" fmla="*/ 34211 h 37212"/>
                              <a:gd name="connsiteX3" fmla="*/ 4241 w 34043"/>
                              <a:gd name="connsiteY3" fmla="*/ 37652 h 37212"/>
                              <a:gd name="connsiteX4" fmla="*/ 34392 w 34043"/>
                              <a:gd name="connsiteY4" fmla="*/ 3971 h 37212"/>
                              <a:gd name="connsiteX5" fmla="*/ 30499 w 34043"/>
                              <a:gd name="connsiteY5" fmla="*/ 440 h 37212"/>
                              <a:gd name="connsiteX6" fmla="*/ 26153 w 34043"/>
                              <a:gd name="connsiteY6" fmla="*/ 5329 h 37212"/>
                              <a:gd name="connsiteX7" fmla="*/ 30046 w 34043"/>
                              <a:gd name="connsiteY7" fmla="*/ 8860 h 372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4043" h="37212">
                                <a:moveTo>
                                  <a:pt x="25881" y="13477"/>
                                </a:moveTo>
                                <a:lnTo>
                                  <a:pt x="21988" y="10037"/>
                                </a:lnTo>
                                <a:lnTo>
                                  <a:pt x="348" y="34211"/>
                                </a:lnTo>
                                <a:lnTo>
                                  <a:pt x="4241" y="37652"/>
                                </a:lnTo>
                                <a:close/>
                                <a:moveTo>
                                  <a:pt x="34392" y="3971"/>
                                </a:moveTo>
                                <a:lnTo>
                                  <a:pt x="30499" y="440"/>
                                </a:lnTo>
                                <a:lnTo>
                                  <a:pt x="26153" y="5329"/>
                                </a:lnTo>
                                <a:lnTo>
                                  <a:pt x="30046" y="886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4" name="Freeform: Shape 1954"/>
                        <wps:cNvSpPr/>
                        <wps:spPr>
                          <a:xfrm>
                            <a:off x="625182" y="751287"/>
                            <a:ext cx="51139" cy="57855"/>
                          </a:xfrm>
                          <a:custGeom>
                            <a:avLst/>
                            <a:gdLst>
                              <a:gd name="connsiteX0" fmla="*/ 17648 w 51139"/>
                              <a:gd name="connsiteY0" fmla="*/ 23442 h 57855"/>
                              <a:gd name="connsiteX1" fmla="*/ 28694 w 51139"/>
                              <a:gd name="connsiteY1" fmla="*/ 33311 h 57855"/>
                              <a:gd name="connsiteX2" fmla="*/ 28784 w 51139"/>
                              <a:gd name="connsiteY2" fmla="*/ 44266 h 57855"/>
                              <a:gd name="connsiteX3" fmla="*/ 26068 w 51139"/>
                              <a:gd name="connsiteY3" fmla="*/ 47345 h 57855"/>
                              <a:gd name="connsiteX4" fmla="*/ 22084 w 51139"/>
                              <a:gd name="connsiteY4" fmla="*/ 53592 h 57855"/>
                              <a:gd name="connsiteX5" fmla="*/ 27336 w 51139"/>
                              <a:gd name="connsiteY5" fmla="*/ 58300 h 57855"/>
                              <a:gd name="connsiteX6" fmla="*/ 28332 w 51139"/>
                              <a:gd name="connsiteY6" fmla="*/ 57214 h 57855"/>
                              <a:gd name="connsiteX7" fmla="*/ 32225 w 51139"/>
                              <a:gd name="connsiteY7" fmla="*/ 48703 h 57855"/>
                              <a:gd name="connsiteX8" fmla="*/ 35575 w 51139"/>
                              <a:gd name="connsiteY8" fmla="*/ 35846 h 57855"/>
                              <a:gd name="connsiteX9" fmla="*/ 48070 w 51139"/>
                              <a:gd name="connsiteY9" fmla="*/ 32496 h 57855"/>
                              <a:gd name="connsiteX10" fmla="*/ 45897 w 51139"/>
                              <a:gd name="connsiteY10" fmla="*/ 14297 h 57855"/>
                              <a:gd name="connsiteX11" fmla="*/ 30505 w 51139"/>
                              <a:gd name="connsiteY11" fmla="*/ 445 h 57855"/>
                              <a:gd name="connsiteX12" fmla="*/ 354 w 51139"/>
                              <a:gd name="connsiteY12" fmla="*/ 34126 h 57855"/>
                              <a:gd name="connsiteX13" fmla="*/ 4610 w 51139"/>
                              <a:gd name="connsiteY13" fmla="*/ 37928 h 57855"/>
                              <a:gd name="connsiteX14" fmla="*/ 20998 w 51139"/>
                              <a:gd name="connsiteY14" fmla="*/ 19639 h 57855"/>
                              <a:gd name="connsiteX15" fmla="*/ 31410 w 51139"/>
                              <a:gd name="connsiteY15" fmla="*/ 8050 h 57855"/>
                              <a:gd name="connsiteX16" fmla="*/ 41732 w 51139"/>
                              <a:gd name="connsiteY16" fmla="*/ 17376 h 57855"/>
                              <a:gd name="connsiteX17" fmla="*/ 45353 w 51139"/>
                              <a:gd name="connsiteY17" fmla="*/ 23080 h 57855"/>
                              <a:gd name="connsiteX18" fmla="*/ 43090 w 51139"/>
                              <a:gd name="connsiteY18" fmla="*/ 29055 h 57855"/>
                              <a:gd name="connsiteX19" fmla="*/ 31320 w 51139"/>
                              <a:gd name="connsiteY19" fmla="*/ 28965 h 57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139" h="57855">
                                <a:moveTo>
                                  <a:pt x="17648" y="23442"/>
                                </a:moveTo>
                                <a:lnTo>
                                  <a:pt x="28694" y="33311"/>
                                </a:lnTo>
                                <a:cubicBezTo>
                                  <a:pt x="32497" y="36751"/>
                                  <a:pt x="32497" y="40192"/>
                                  <a:pt x="28784" y="44266"/>
                                </a:cubicBezTo>
                                <a:lnTo>
                                  <a:pt x="26068" y="47345"/>
                                </a:lnTo>
                                <a:cubicBezTo>
                                  <a:pt x="24257" y="49337"/>
                                  <a:pt x="22718" y="51600"/>
                                  <a:pt x="22084" y="53592"/>
                                </a:cubicBezTo>
                                <a:lnTo>
                                  <a:pt x="27336" y="58300"/>
                                </a:lnTo>
                                <a:lnTo>
                                  <a:pt x="28332" y="57214"/>
                                </a:lnTo>
                                <a:cubicBezTo>
                                  <a:pt x="27607" y="54678"/>
                                  <a:pt x="28422" y="53230"/>
                                  <a:pt x="32225" y="48703"/>
                                </a:cubicBezTo>
                                <a:cubicBezTo>
                                  <a:pt x="37205" y="43180"/>
                                  <a:pt x="37839" y="40645"/>
                                  <a:pt x="35575" y="35846"/>
                                </a:cubicBezTo>
                                <a:cubicBezTo>
                                  <a:pt x="41098" y="37295"/>
                                  <a:pt x="44629" y="36389"/>
                                  <a:pt x="48070" y="32496"/>
                                </a:cubicBezTo>
                                <a:cubicBezTo>
                                  <a:pt x="53231" y="26701"/>
                                  <a:pt x="52597" y="20273"/>
                                  <a:pt x="45897" y="14297"/>
                                </a:cubicBezTo>
                                <a:lnTo>
                                  <a:pt x="30505" y="445"/>
                                </a:lnTo>
                                <a:lnTo>
                                  <a:pt x="354" y="34126"/>
                                </a:lnTo>
                                <a:lnTo>
                                  <a:pt x="4610" y="37928"/>
                                </a:lnTo>
                                <a:close/>
                                <a:moveTo>
                                  <a:pt x="20998" y="19639"/>
                                </a:moveTo>
                                <a:lnTo>
                                  <a:pt x="31410" y="8050"/>
                                </a:lnTo>
                                <a:lnTo>
                                  <a:pt x="41732" y="17376"/>
                                </a:lnTo>
                                <a:cubicBezTo>
                                  <a:pt x="44176" y="19549"/>
                                  <a:pt x="45173" y="21178"/>
                                  <a:pt x="45353" y="23080"/>
                                </a:cubicBezTo>
                                <a:cubicBezTo>
                                  <a:pt x="45716" y="24981"/>
                                  <a:pt x="44901" y="27154"/>
                                  <a:pt x="43090" y="29055"/>
                                </a:cubicBezTo>
                                <a:cubicBezTo>
                                  <a:pt x="39559" y="33039"/>
                                  <a:pt x="35937" y="33039"/>
                                  <a:pt x="31320" y="2896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5" name="Freeform: Shape 1955"/>
                        <wps:cNvSpPr/>
                        <wps:spPr>
                          <a:xfrm>
                            <a:off x="665980" y="798329"/>
                            <a:ext cx="13943" cy="13128"/>
                          </a:xfrm>
                          <a:custGeom>
                            <a:avLst/>
                            <a:gdLst>
                              <a:gd name="connsiteX0" fmla="*/ 14316 w 13943"/>
                              <a:gd name="connsiteY0" fmla="*/ 10240 h 13128"/>
                              <a:gd name="connsiteX1" fmla="*/ 3361 w 13943"/>
                              <a:gd name="connsiteY1" fmla="*/ 462 h 13128"/>
                              <a:gd name="connsiteX2" fmla="*/ 373 w 13943"/>
                              <a:gd name="connsiteY2" fmla="*/ 3812 h 13128"/>
                              <a:gd name="connsiteX3" fmla="*/ 11329 w 13943"/>
                              <a:gd name="connsiteY3" fmla="*/ 13590 h 13128"/>
                            </a:gdLst>
                            <a:ahLst/>
                            <a:cxnLst>
                              <a:cxn ang="0">
                                <a:pos x="connsiteX0" y="connsiteY0"/>
                              </a:cxn>
                              <a:cxn ang="0">
                                <a:pos x="connsiteX1" y="connsiteY1"/>
                              </a:cxn>
                              <a:cxn ang="0">
                                <a:pos x="connsiteX2" y="connsiteY2"/>
                              </a:cxn>
                              <a:cxn ang="0">
                                <a:pos x="connsiteX3" y="connsiteY3"/>
                              </a:cxn>
                            </a:cxnLst>
                            <a:rect l="l" t="t" r="r" b="b"/>
                            <a:pathLst>
                              <a:path w="13943" h="13128">
                                <a:moveTo>
                                  <a:pt x="14316" y="10240"/>
                                </a:moveTo>
                                <a:lnTo>
                                  <a:pt x="3361" y="462"/>
                                </a:lnTo>
                                <a:lnTo>
                                  <a:pt x="373" y="3812"/>
                                </a:lnTo>
                                <a:lnTo>
                                  <a:pt x="11329" y="1359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6" name="Freeform: Shape 1956"/>
                        <wps:cNvSpPr/>
                        <wps:spPr>
                          <a:xfrm>
                            <a:off x="675909" y="798558"/>
                            <a:ext cx="40476" cy="41250"/>
                          </a:xfrm>
                          <a:custGeom>
                            <a:avLst/>
                            <a:gdLst>
                              <a:gd name="connsiteX0" fmla="*/ 3086 w 40476"/>
                              <a:gd name="connsiteY0" fmla="*/ 21066 h 41250"/>
                              <a:gd name="connsiteX1" fmla="*/ 4625 w 40476"/>
                              <a:gd name="connsiteY1" fmla="*/ 38087 h 41250"/>
                              <a:gd name="connsiteX2" fmla="*/ 17663 w 40476"/>
                              <a:gd name="connsiteY2" fmla="*/ 41166 h 41250"/>
                              <a:gd name="connsiteX3" fmla="*/ 32603 w 40476"/>
                              <a:gd name="connsiteY3" fmla="*/ 30482 h 41250"/>
                              <a:gd name="connsiteX4" fmla="*/ 40751 w 40476"/>
                              <a:gd name="connsiteY4" fmla="*/ 15905 h 41250"/>
                              <a:gd name="connsiteX5" fmla="*/ 36224 w 40476"/>
                              <a:gd name="connsiteY5" fmla="*/ 4225 h 41250"/>
                              <a:gd name="connsiteX6" fmla="*/ 15490 w 40476"/>
                              <a:gd name="connsiteY6" fmla="*/ 5764 h 41250"/>
                              <a:gd name="connsiteX7" fmla="*/ 16124 w 40476"/>
                              <a:gd name="connsiteY7" fmla="*/ 25321 h 41250"/>
                              <a:gd name="connsiteX8" fmla="*/ 26898 w 40476"/>
                              <a:gd name="connsiteY8" fmla="*/ 28399 h 41250"/>
                              <a:gd name="connsiteX9" fmla="*/ 8156 w 40476"/>
                              <a:gd name="connsiteY9" fmla="*/ 34737 h 41250"/>
                              <a:gd name="connsiteX10" fmla="*/ 7070 w 40476"/>
                              <a:gd name="connsiteY10" fmla="*/ 24687 h 41250"/>
                              <a:gd name="connsiteX11" fmla="*/ 32965 w 40476"/>
                              <a:gd name="connsiteY11" fmla="*/ 7847 h 41250"/>
                              <a:gd name="connsiteX12" fmla="*/ 32874 w 40476"/>
                              <a:gd name="connsiteY12" fmla="*/ 21247 h 41250"/>
                              <a:gd name="connsiteX13" fmla="*/ 19927 w 40476"/>
                              <a:gd name="connsiteY13" fmla="*/ 22062 h 41250"/>
                              <a:gd name="connsiteX14" fmla="*/ 20017 w 40476"/>
                              <a:gd name="connsiteY14" fmla="*/ 9295 h 41250"/>
                              <a:gd name="connsiteX15" fmla="*/ 32965 w 40476"/>
                              <a:gd name="connsiteY15" fmla="*/ 7847 h 4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476" h="41250">
                                <a:moveTo>
                                  <a:pt x="3086" y="21066"/>
                                </a:moveTo>
                                <a:cubicBezTo>
                                  <a:pt x="-989" y="27222"/>
                                  <a:pt x="-445" y="33651"/>
                                  <a:pt x="4625" y="38087"/>
                                </a:cubicBezTo>
                                <a:cubicBezTo>
                                  <a:pt x="8247" y="41347"/>
                                  <a:pt x="13136" y="42524"/>
                                  <a:pt x="17663" y="41166"/>
                                </a:cubicBezTo>
                                <a:cubicBezTo>
                                  <a:pt x="22643" y="39717"/>
                                  <a:pt x="27170" y="36548"/>
                                  <a:pt x="32603" y="30482"/>
                                </a:cubicBezTo>
                                <a:cubicBezTo>
                                  <a:pt x="37673" y="24778"/>
                                  <a:pt x="40027" y="20522"/>
                                  <a:pt x="40751" y="15905"/>
                                </a:cubicBezTo>
                                <a:cubicBezTo>
                                  <a:pt x="41295" y="11559"/>
                                  <a:pt x="39755" y="7485"/>
                                  <a:pt x="36224" y="4225"/>
                                </a:cubicBezTo>
                                <a:cubicBezTo>
                                  <a:pt x="29977" y="-1388"/>
                                  <a:pt x="21285" y="-574"/>
                                  <a:pt x="15490" y="5764"/>
                                </a:cubicBezTo>
                                <a:cubicBezTo>
                                  <a:pt x="10058" y="11921"/>
                                  <a:pt x="10329" y="20070"/>
                                  <a:pt x="16124" y="25321"/>
                                </a:cubicBezTo>
                                <a:cubicBezTo>
                                  <a:pt x="19293" y="28128"/>
                                  <a:pt x="22552" y="29033"/>
                                  <a:pt x="26898" y="28399"/>
                                </a:cubicBezTo>
                                <a:cubicBezTo>
                                  <a:pt x="19383" y="36639"/>
                                  <a:pt x="12774" y="38902"/>
                                  <a:pt x="8156" y="34737"/>
                                </a:cubicBezTo>
                                <a:cubicBezTo>
                                  <a:pt x="5259" y="32112"/>
                                  <a:pt x="4897" y="28580"/>
                                  <a:pt x="7070" y="24687"/>
                                </a:cubicBezTo>
                                <a:close/>
                                <a:moveTo>
                                  <a:pt x="32965" y="7847"/>
                                </a:moveTo>
                                <a:cubicBezTo>
                                  <a:pt x="36767" y="11197"/>
                                  <a:pt x="36767" y="16901"/>
                                  <a:pt x="32874" y="21247"/>
                                </a:cubicBezTo>
                                <a:cubicBezTo>
                                  <a:pt x="29162" y="25321"/>
                                  <a:pt x="23820" y="25683"/>
                                  <a:pt x="19927" y="22062"/>
                                </a:cubicBezTo>
                                <a:cubicBezTo>
                                  <a:pt x="15943" y="18621"/>
                                  <a:pt x="16124" y="13732"/>
                                  <a:pt x="20017" y="9295"/>
                                </a:cubicBezTo>
                                <a:cubicBezTo>
                                  <a:pt x="23820" y="5040"/>
                                  <a:pt x="29162" y="4406"/>
                                  <a:pt x="32965" y="784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7" name="Freeform: Shape 1957"/>
                        <wps:cNvSpPr/>
                        <wps:spPr>
                          <a:xfrm>
                            <a:off x="701534" y="821528"/>
                            <a:ext cx="40476" cy="41250"/>
                          </a:xfrm>
                          <a:custGeom>
                            <a:avLst/>
                            <a:gdLst>
                              <a:gd name="connsiteX0" fmla="*/ 3100 w 40476"/>
                              <a:gd name="connsiteY0" fmla="*/ 21079 h 41250"/>
                              <a:gd name="connsiteX1" fmla="*/ 4640 w 40476"/>
                              <a:gd name="connsiteY1" fmla="*/ 38100 h 41250"/>
                              <a:gd name="connsiteX2" fmla="*/ 17678 w 40476"/>
                              <a:gd name="connsiteY2" fmla="*/ 41179 h 41250"/>
                              <a:gd name="connsiteX3" fmla="*/ 32617 w 40476"/>
                              <a:gd name="connsiteY3" fmla="*/ 30495 h 41250"/>
                              <a:gd name="connsiteX4" fmla="*/ 40766 w 40476"/>
                              <a:gd name="connsiteY4" fmla="*/ 15918 h 41250"/>
                              <a:gd name="connsiteX5" fmla="*/ 36239 w 40476"/>
                              <a:gd name="connsiteY5" fmla="*/ 4238 h 41250"/>
                              <a:gd name="connsiteX6" fmla="*/ 15505 w 40476"/>
                              <a:gd name="connsiteY6" fmla="*/ 5777 h 41250"/>
                              <a:gd name="connsiteX7" fmla="*/ 16139 w 40476"/>
                              <a:gd name="connsiteY7" fmla="*/ 25334 h 41250"/>
                              <a:gd name="connsiteX8" fmla="*/ 26913 w 40476"/>
                              <a:gd name="connsiteY8" fmla="*/ 28412 h 41250"/>
                              <a:gd name="connsiteX9" fmla="*/ 8171 w 40476"/>
                              <a:gd name="connsiteY9" fmla="*/ 34750 h 41250"/>
                              <a:gd name="connsiteX10" fmla="*/ 7084 w 40476"/>
                              <a:gd name="connsiteY10" fmla="*/ 24700 h 41250"/>
                              <a:gd name="connsiteX11" fmla="*/ 32979 w 40476"/>
                              <a:gd name="connsiteY11" fmla="*/ 7860 h 41250"/>
                              <a:gd name="connsiteX12" fmla="*/ 32889 w 40476"/>
                              <a:gd name="connsiteY12" fmla="*/ 21260 h 41250"/>
                              <a:gd name="connsiteX13" fmla="*/ 19941 w 40476"/>
                              <a:gd name="connsiteY13" fmla="*/ 22075 h 41250"/>
                              <a:gd name="connsiteX14" fmla="*/ 20032 w 40476"/>
                              <a:gd name="connsiteY14" fmla="*/ 9308 h 41250"/>
                              <a:gd name="connsiteX15" fmla="*/ 32979 w 40476"/>
                              <a:gd name="connsiteY15" fmla="*/ 7860 h 4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476" h="41250">
                                <a:moveTo>
                                  <a:pt x="3100" y="21079"/>
                                </a:moveTo>
                                <a:cubicBezTo>
                                  <a:pt x="-974" y="27235"/>
                                  <a:pt x="-431" y="33664"/>
                                  <a:pt x="4640" y="38100"/>
                                </a:cubicBezTo>
                                <a:cubicBezTo>
                                  <a:pt x="8261" y="41360"/>
                                  <a:pt x="13151" y="42537"/>
                                  <a:pt x="17678" y="41179"/>
                                </a:cubicBezTo>
                                <a:cubicBezTo>
                                  <a:pt x="22658" y="39730"/>
                                  <a:pt x="27185" y="36561"/>
                                  <a:pt x="32617" y="30495"/>
                                </a:cubicBezTo>
                                <a:cubicBezTo>
                                  <a:pt x="37687" y="24791"/>
                                  <a:pt x="40042" y="20535"/>
                                  <a:pt x="40766" y="15918"/>
                                </a:cubicBezTo>
                                <a:cubicBezTo>
                                  <a:pt x="41309" y="11572"/>
                                  <a:pt x="39770" y="7498"/>
                                  <a:pt x="36239" y="4238"/>
                                </a:cubicBezTo>
                                <a:cubicBezTo>
                                  <a:pt x="29992" y="-1375"/>
                                  <a:pt x="21299" y="-560"/>
                                  <a:pt x="15505" y="5777"/>
                                </a:cubicBezTo>
                                <a:cubicBezTo>
                                  <a:pt x="10072" y="11934"/>
                                  <a:pt x="10344" y="20083"/>
                                  <a:pt x="16139" y="25334"/>
                                </a:cubicBezTo>
                                <a:cubicBezTo>
                                  <a:pt x="19307" y="28141"/>
                                  <a:pt x="22567" y="29046"/>
                                  <a:pt x="26913" y="28412"/>
                                </a:cubicBezTo>
                                <a:cubicBezTo>
                                  <a:pt x="19398" y="36652"/>
                                  <a:pt x="12788" y="38915"/>
                                  <a:pt x="8171" y="34750"/>
                                </a:cubicBezTo>
                                <a:cubicBezTo>
                                  <a:pt x="5273" y="32125"/>
                                  <a:pt x="4911" y="28594"/>
                                  <a:pt x="7084" y="24700"/>
                                </a:cubicBezTo>
                                <a:close/>
                                <a:moveTo>
                                  <a:pt x="32979" y="7860"/>
                                </a:moveTo>
                                <a:cubicBezTo>
                                  <a:pt x="36782" y="11210"/>
                                  <a:pt x="36782" y="16914"/>
                                  <a:pt x="32889" y="21260"/>
                                </a:cubicBezTo>
                                <a:cubicBezTo>
                                  <a:pt x="29177" y="25334"/>
                                  <a:pt x="23835" y="25696"/>
                                  <a:pt x="19941" y="22075"/>
                                </a:cubicBezTo>
                                <a:cubicBezTo>
                                  <a:pt x="15957" y="18634"/>
                                  <a:pt x="16139" y="13745"/>
                                  <a:pt x="20032" y="9308"/>
                                </a:cubicBezTo>
                                <a:cubicBezTo>
                                  <a:pt x="23835" y="5053"/>
                                  <a:pt x="29177" y="4419"/>
                                  <a:pt x="32979" y="78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8" name="Freeform: Shape 1958"/>
                        <wps:cNvSpPr/>
                        <wps:spPr>
                          <a:xfrm>
                            <a:off x="723167" y="839115"/>
                            <a:ext cx="38097" cy="48141"/>
                          </a:xfrm>
                          <a:custGeom>
                            <a:avLst/>
                            <a:gdLst>
                              <a:gd name="connsiteX0" fmla="*/ 30561 w 38097"/>
                              <a:gd name="connsiteY0" fmla="*/ 496 h 48141"/>
                              <a:gd name="connsiteX1" fmla="*/ 411 w 38097"/>
                              <a:gd name="connsiteY1" fmla="*/ 34177 h 48141"/>
                              <a:gd name="connsiteX2" fmla="*/ 3851 w 38097"/>
                              <a:gd name="connsiteY2" fmla="*/ 37255 h 48141"/>
                              <a:gd name="connsiteX3" fmla="*/ 6658 w 38097"/>
                              <a:gd name="connsiteY3" fmla="*/ 34177 h 48141"/>
                              <a:gd name="connsiteX4" fmla="*/ 10461 w 38097"/>
                              <a:gd name="connsiteY4" fmla="*/ 45223 h 48141"/>
                              <a:gd name="connsiteX5" fmla="*/ 33006 w 38097"/>
                              <a:gd name="connsiteY5" fmla="*/ 41330 h 48141"/>
                              <a:gd name="connsiteX6" fmla="*/ 34002 w 38097"/>
                              <a:gd name="connsiteY6" fmla="*/ 19419 h 48141"/>
                              <a:gd name="connsiteX7" fmla="*/ 22956 w 38097"/>
                              <a:gd name="connsiteY7" fmla="*/ 16703 h 48141"/>
                              <a:gd name="connsiteX8" fmla="*/ 34364 w 38097"/>
                              <a:gd name="connsiteY8" fmla="*/ 3936 h 48141"/>
                              <a:gd name="connsiteX9" fmla="*/ 29928 w 38097"/>
                              <a:gd name="connsiteY9" fmla="*/ 22316 h 48141"/>
                              <a:gd name="connsiteX10" fmla="*/ 28479 w 38097"/>
                              <a:gd name="connsiteY10" fmla="*/ 38161 h 48141"/>
                              <a:gd name="connsiteX11" fmla="*/ 13177 w 38097"/>
                              <a:gd name="connsiteY11" fmla="*/ 41058 h 48141"/>
                              <a:gd name="connsiteX12" fmla="*/ 14807 w 38097"/>
                              <a:gd name="connsiteY12" fmla="*/ 25757 h 48141"/>
                              <a:gd name="connsiteX13" fmla="*/ 29928 w 38097"/>
                              <a:gd name="connsiteY13" fmla="*/ 22316 h 481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8097" h="48141">
                                <a:moveTo>
                                  <a:pt x="30561" y="496"/>
                                </a:moveTo>
                                <a:lnTo>
                                  <a:pt x="411" y="34177"/>
                                </a:lnTo>
                                <a:lnTo>
                                  <a:pt x="3851" y="37255"/>
                                </a:lnTo>
                                <a:lnTo>
                                  <a:pt x="6658" y="34177"/>
                                </a:lnTo>
                                <a:cubicBezTo>
                                  <a:pt x="5934" y="38613"/>
                                  <a:pt x="7111" y="42144"/>
                                  <a:pt x="10461" y="45223"/>
                                </a:cubicBezTo>
                                <a:cubicBezTo>
                                  <a:pt x="16799" y="50927"/>
                                  <a:pt x="25763" y="49388"/>
                                  <a:pt x="33006" y="41330"/>
                                </a:cubicBezTo>
                                <a:cubicBezTo>
                                  <a:pt x="39978" y="33543"/>
                                  <a:pt x="40340" y="25123"/>
                                  <a:pt x="34002" y="19419"/>
                                </a:cubicBezTo>
                                <a:cubicBezTo>
                                  <a:pt x="30561" y="16340"/>
                                  <a:pt x="27121" y="15526"/>
                                  <a:pt x="22956" y="16703"/>
                                </a:cubicBezTo>
                                <a:lnTo>
                                  <a:pt x="34364" y="3936"/>
                                </a:lnTo>
                                <a:close/>
                                <a:moveTo>
                                  <a:pt x="29928" y="22316"/>
                                </a:moveTo>
                                <a:cubicBezTo>
                                  <a:pt x="34183" y="26209"/>
                                  <a:pt x="33730" y="32366"/>
                                  <a:pt x="28479" y="38161"/>
                                </a:cubicBezTo>
                                <a:cubicBezTo>
                                  <a:pt x="23590" y="43684"/>
                                  <a:pt x="17433" y="44861"/>
                                  <a:pt x="13177" y="41058"/>
                                </a:cubicBezTo>
                                <a:cubicBezTo>
                                  <a:pt x="9103" y="37436"/>
                                  <a:pt x="9737" y="31370"/>
                                  <a:pt x="14807" y="25757"/>
                                </a:cubicBezTo>
                                <a:cubicBezTo>
                                  <a:pt x="19968" y="20052"/>
                                  <a:pt x="25853" y="18694"/>
                                  <a:pt x="29928" y="2231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9" name="Freeform: Shape 1959"/>
                        <wps:cNvSpPr/>
                        <wps:spPr>
                          <a:xfrm>
                            <a:off x="758214" y="881007"/>
                            <a:ext cx="13943" cy="13128"/>
                          </a:xfrm>
                          <a:custGeom>
                            <a:avLst/>
                            <a:gdLst>
                              <a:gd name="connsiteX0" fmla="*/ 14369 w 13943"/>
                              <a:gd name="connsiteY0" fmla="*/ 10287 h 13128"/>
                              <a:gd name="connsiteX1" fmla="*/ 3413 w 13943"/>
                              <a:gd name="connsiteY1" fmla="*/ 509 h 13128"/>
                              <a:gd name="connsiteX2" fmla="*/ 425 w 13943"/>
                              <a:gd name="connsiteY2" fmla="*/ 3859 h 13128"/>
                              <a:gd name="connsiteX3" fmla="*/ 11381 w 13943"/>
                              <a:gd name="connsiteY3" fmla="*/ 13637 h 13128"/>
                            </a:gdLst>
                            <a:ahLst/>
                            <a:cxnLst>
                              <a:cxn ang="0">
                                <a:pos x="connsiteX0" y="connsiteY0"/>
                              </a:cxn>
                              <a:cxn ang="0">
                                <a:pos x="connsiteX1" y="connsiteY1"/>
                              </a:cxn>
                              <a:cxn ang="0">
                                <a:pos x="connsiteX2" y="connsiteY2"/>
                              </a:cxn>
                              <a:cxn ang="0">
                                <a:pos x="connsiteX3" y="connsiteY3"/>
                              </a:cxn>
                            </a:cxnLst>
                            <a:rect l="l" t="t" r="r" b="b"/>
                            <a:pathLst>
                              <a:path w="13943" h="13128">
                                <a:moveTo>
                                  <a:pt x="14369" y="10287"/>
                                </a:moveTo>
                                <a:lnTo>
                                  <a:pt x="3413" y="509"/>
                                </a:lnTo>
                                <a:lnTo>
                                  <a:pt x="425" y="3859"/>
                                </a:lnTo>
                                <a:lnTo>
                                  <a:pt x="11381" y="1363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0" name="Freeform: Shape 1960"/>
                        <wps:cNvSpPr/>
                        <wps:spPr>
                          <a:xfrm>
                            <a:off x="767637" y="879105"/>
                            <a:ext cx="45311" cy="44382"/>
                          </a:xfrm>
                          <a:custGeom>
                            <a:avLst/>
                            <a:gdLst>
                              <a:gd name="connsiteX0" fmla="*/ 45746 w 45311"/>
                              <a:gd name="connsiteY0" fmla="*/ 15728 h 44382"/>
                              <a:gd name="connsiteX1" fmla="*/ 28815 w 45311"/>
                              <a:gd name="connsiteY1" fmla="*/ 517 h 44382"/>
                              <a:gd name="connsiteX2" fmla="*/ 10434 w 45311"/>
                              <a:gd name="connsiteY2" fmla="*/ 16090 h 44382"/>
                              <a:gd name="connsiteX3" fmla="*/ 14147 w 45311"/>
                              <a:gd name="connsiteY3" fmla="*/ 19440 h 44382"/>
                              <a:gd name="connsiteX4" fmla="*/ 22929 w 45311"/>
                              <a:gd name="connsiteY4" fmla="*/ 21884 h 44382"/>
                              <a:gd name="connsiteX5" fmla="*/ 22929 w 45311"/>
                              <a:gd name="connsiteY5" fmla="*/ 36009 h 44382"/>
                              <a:gd name="connsiteX6" fmla="*/ 8986 w 45311"/>
                              <a:gd name="connsiteY6" fmla="*/ 37186 h 44382"/>
                              <a:gd name="connsiteX7" fmla="*/ 7265 w 45311"/>
                              <a:gd name="connsiteY7" fmla="*/ 25687 h 44382"/>
                              <a:gd name="connsiteX8" fmla="*/ 3191 w 45311"/>
                              <a:gd name="connsiteY8" fmla="*/ 22065 h 44382"/>
                              <a:gd name="connsiteX9" fmla="*/ 475 w 45311"/>
                              <a:gd name="connsiteY9" fmla="*/ 29037 h 44382"/>
                              <a:gd name="connsiteX10" fmla="*/ 5907 w 45311"/>
                              <a:gd name="connsiteY10" fmla="*/ 40898 h 44382"/>
                              <a:gd name="connsiteX11" fmla="*/ 27547 w 45311"/>
                              <a:gd name="connsiteY11" fmla="*/ 39178 h 44382"/>
                              <a:gd name="connsiteX12" fmla="*/ 26732 w 45311"/>
                              <a:gd name="connsiteY12" fmla="*/ 18806 h 44382"/>
                              <a:gd name="connsiteX13" fmla="*/ 19036 w 45311"/>
                              <a:gd name="connsiteY13" fmla="*/ 15456 h 44382"/>
                              <a:gd name="connsiteX14" fmla="*/ 28452 w 45311"/>
                              <a:gd name="connsiteY14" fmla="*/ 7579 h 44382"/>
                              <a:gd name="connsiteX15" fmla="*/ 42124 w 45311"/>
                              <a:gd name="connsiteY15" fmla="*/ 19802 h 443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311" h="44382">
                                <a:moveTo>
                                  <a:pt x="45746" y="15728"/>
                                </a:moveTo>
                                <a:lnTo>
                                  <a:pt x="28815" y="517"/>
                                </a:lnTo>
                                <a:lnTo>
                                  <a:pt x="10434" y="16090"/>
                                </a:lnTo>
                                <a:lnTo>
                                  <a:pt x="14147" y="19440"/>
                                </a:lnTo>
                                <a:cubicBezTo>
                                  <a:pt x="18040" y="18896"/>
                                  <a:pt x="20394" y="19530"/>
                                  <a:pt x="22929" y="21884"/>
                                </a:cubicBezTo>
                                <a:cubicBezTo>
                                  <a:pt x="27275" y="25778"/>
                                  <a:pt x="27275" y="31210"/>
                                  <a:pt x="22929" y="36009"/>
                                </a:cubicBezTo>
                                <a:cubicBezTo>
                                  <a:pt x="18674" y="40717"/>
                                  <a:pt x="13422" y="41169"/>
                                  <a:pt x="8986" y="37186"/>
                                </a:cubicBezTo>
                                <a:cubicBezTo>
                                  <a:pt x="5545" y="34017"/>
                                  <a:pt x="4911" y="30214"/>
                                  <a:pt x="7265" y="25687"/>
                                </a:cubicBezTo>
                                <a:lnTo>
                                  <a:pt x="3191" y="22065"/>
                                </a:lnTo>
                                <a:cubicBezTo>
                                  <a:pt x="1380" y="25234"/>
                                  <a:pt x="656" y="26955"/>
                                  <a:pt x="475" y="29037"/>
                                </a:cubicBezTo>
                                <a:cubicBezTo>
                                  <a:pt x="113" y="33202"/>
                                  <a:pt x="2195" y="37638"/>
                                  <a:pt x="5907" y="40898"/>
                                </a:cubicBezTo>
                                <a:cubicBezTo>
                                  <a:pt x="12426" y="46783"/>
                                  <a:pt x="21390" y="46149"/>
                                  <a:pt x="27547" y="39178"/>
                                </a:cubicBezTo>
                                <a:cubicBezTo>
                                  <a:pt x="33432" y="32749"/>
                                  <a:pt x="33070" y="24510"/>
                                  <a:pt x="26732" y="18806"/>
                                </a:cubicBezTo>
                                <a:cubicBezTo>
                                  <a:pt x="24468" y="16814"/>
                                  <a:pt x="22205" y="15728"/>
                                  <a:pt x="19036" y="15456"/>
                                </a:cubicBezTo>
                                <a:lnTo>
                                  <a:pt x="28452" y="7579"/>
                                </a:lnTo>
                                <a:lnTo>
                                  <a:pt x="42124" y="1980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1" name="Freeform: Shape 1961"/>
                        <wps:cNvSpPr/>
                        <wps:spPr>
                          <a:xfrm>
                            <a:off x="780808" y="908324"/>
                            <a:ext cx="46928" cy="38800"/>
                          </a:xfrm>
                          <a:custGeom>
                            <a:avLst/>
                            <a:gdLst>
                              <a:gd name="connsiteX0" fmla="*/ 449 w 46928"/>
                              <a:gd name="connsiteY0" fmla="*/ 34754 h 38800"/>
                              <a:gd name="connsiteX1" fmla="*/ 4252 w 46928"/>
                              <a:gd name="connsiteY1" fmla="*/ 38195 h 38800"/>
                              <a:gd name="connsiteX2" fmla="*/ 15479 w 46928"/>
                              <a:gd name="connsiteY2" fmla="*/ 25609 h 38800"/>
                              <a:gd name="connsiteX3" fmla="*/ 19734 w 46928"/>
                              <a:gd name="connsiteY3" fmla="*/ 35931 h 38800"/>
                              <a:gd name="connsiteX4" fmla="*/ 41465 w 46928"/>
                              <a:gd name="connsiteY4" fmla="*/ 32400 h 38800"/>
                              <a:gd name="connsiteX5" fmla="*/ 42913 w 46928"/>
                              <a:gd name="connsiteY5" fmla="*/ 9855 h 38800"/>
                              <a:gd name="connsiteX6" fmla="*/ 31324 w 46928"/>
                              <a:gd name="connsiteY6" fmla="*/ 7411 h 38800"/>
                              <a:gd name="connsiteX7" fmla="*/ 34583 w 46928"/>
                              <a:gd name="connsiteY7" fmla="*/ 3699 h 38800"/>
                              <a:gd name="connsiteX8" fmla="*/ 31052 w 46928"/>
                              <a:gd name="connsiteY8" fmla="*/ 530 h 38800"/>
                              <a:gd name="connsiteX9" fmla="*/ 38929 w 46928"/>
                              <a:gd name="connsiteY9" fmla="*/ 12843 h 38800"/>
                              <a:gd name="connsiteX10" fmla="*/ 37481 w 46928"/>
                              <a:gd name="connsiteY10" fmla="*/ 28688 h 38800"/>
                              <a:gd name="connsiteX11" fmla="*/ 22179 w 46928"/>
                              <a:gd name="connsiteY11" fmla="*/ 31585 h 38800"/>
                              <a:gd name="connsiteX12" fmla="*/ 23809 w 46928"/>
                              <a:gd name="connsiteY12" fmla="*/ 16284 h 38800"/>
                              <a:gd name="connsiteX13" fmla="*/ 38929 w 46928"/>
                              <a:gd name="connsiteY13" fmla="*/ 12843 h 38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928" h="38800">
                                <a:moveTo>
                                  <a:pt x="449" y="34754"/>
                                </a:moveTo>
                                <a:lnTo>
                                  <a:pt x="4252" y="38195"/>
                                </a:lnTo>
                                <a:lnTo>
                                  <a:pt x="15479" y="25609"/>
                                </a:lnTo>
                                <a:cubicBezTo>
                                  <a:pt x="15298" y="29865"/>
                                  <a:pt x="16565" y="33034"/>
                                  <a:pt x="19734" y="35931"/>
                                </a:cubicBezTo>
                                <a:cubicBezTo>
                                  <a:pt x="25982" y="41545"/>
                                  <a:pt x="34583" y="40096"/>
                                  <a:pt x="41465" y="32400"/>
                                </a:cubicBezTo>
                                <a:cubicBezTo>
                                  <a:pt x="48799" y="24342"/>
                                  <a:pt x="49342" y="15650"/>
                                  <a:pt x="42913" y="9855"/>
                                </a:cubicBezTo>
                                <a:cubicBezTo>
                                  <a:pt x="39563" y="6868"/>
                                  <a:pt x="35670" y="6053"/>
                                  <a:pt x="31324" y="7411"/>
                                </a:cubicBezTo>
                                <a:lnTo>
                                  <a:pt x="34583" y="3699"/>
                                </a:lnTo>
                                <a:lnTo>
                                  <a:pt x="31052" y="530"/>
                                </a:lnTo>
                                <a:close/>
                                <a:moveTo>
                                  <a:pt x="38929" y="12843"/>
                                </a:moveTo>
                                <a:cubicBezTo>
                                  <a:pt x="43185" y="16736"/>
                                  <a:pt x="42732" y="22893"/>
                                  <a:pt x="37481" y="28688"/>
                                </a:cubicBezTo>
                                <a:cubicBezTo>
                                  <a:pt x="32591" y="34211"/>
                                  <a:pt x="26434" y="35478"/>
                                  <a:pt x="22179" y="31585"/>
                                </a:cubicBezTo>
                                <a:cubicBezTo>
                                  <a:pt x="18105" y="27963"/>
                                  <a:pt x="18738" y="21897"/>
                                  <a:pt x="23809" y="16284"/>
                                </a:cubicBezTo>
                                <a:cubicBezTo>
                                  <a:pt x="28970" y="10580"/>
                                  <a:pt x="34855" y="9222"/>
                                  <a:pt x="38929" y="1284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2" name="Freeform: Shape 1962"/>
                        <wps:cNvSpPr/>
                        <wps:spPr>
                          <a:xfrm>
                            <a:off x="584896" y="654549"/>
                            <a:ext cx="50641" cy="52966"/>
                          </a:xfrm>
                          <a:custGeom>
                            <a:avLst/>
                            <a:gdLst>
                              <a:gd name="connsiteX0" fmla="*/ 22696 w 50641"/>
                              <a:gd name="connsiteY0" fmla="*/ 384 h 52966"/>
                              <a:gd name="connsiteX1" fmla="*/ 332 w 50641"/>
                              <a:gd name="connsiteY1" fmla="*/ 23834 h 52966"/>
                              <a:gd name="connsiteX2" fmla="*/ 4044 w 50641"/>
                              <a:gd name="connsiteY2" fmla="*/ 27365 h 52966"/>
                              <a:gd name="connsiteX3" fmla="*/ 18078 w 50641"/>
                              <a:gd name="connsiteY3" fmla="*/ 12607 h 52966"/>
                              <a:gd name="connsiteX4" fmla="*/ 29486 w 50641"/>
                              <a:gd name="connsiteY4" fmla="*/ 11702 h 52966"/>
                              <a:gd name="connsiteX5" fmla="*/ 29305 w 50641"/>
                              <a:gd name="connsiteY5" fmla="*/ 20575 h 52966"/>
                              <a:gd name="connsiteX6" fmla="*/ 13913 w 50641"/>
                              <a:gd name="connsiteY6" fmla="*/ 36782 h 52966"/>
                              <a:gd name="connsiteX7" fmla="*/ 17716 w 50641"/>
                              <a:gd name="connsiteY7" fmla="*/ 40403 h 52966"/>
                              <a:gd name="connsiteX8" fmla="*/ 31750 w 50641"/>
                              <a:gd name="connsiteY8" fmla="*/ 25645 h 52966"/>
                              <a:gd name="connsiteX9" fmla="*/ 43158 w 50641"/>
                              <a:gd name="connsiteY9" fmla="*/ 24740 h 52966"/>
                              <a:gd name="connsiteX10" fmla="*/ 42977 w 50641"/>
                              <a:gd name="connsiteY10" fmla="*/ 33613 h 52966"/>
                              <a:gd name="connsiteX11" fmla="*/ 27585 w 50641"/>
                              <a:gd name="connsiteY11" fmla="*/ 49819 h 52966"/>
                              <a:gd name="connsiteX12" fmla="*/ 31297 w 50641"/>
                              <a:gd name="connsiteY12" fmla="*/ 53351 h 52966"/>
                              <a:gd name="connsiteX13" fmla="*/ 48048 w 50641"/>
                              <a:gd name="connsiteY13" fmla="*/ 35695 h 52966"/>
                              <a:gd name="connsiteX14" fmla="*/ 47504 w 50641"/>
                              <a:gd name="connsiteY14" fmla="*/ 22657 h 52966"/>
                              <a:gd name="connsiteX15" fmla="*/ 36820 w 50641"/>
                              <a:gd name="connsiteY15" fmla="*/ 19488 h 52966"/>
                              <a:gd name="connsiteX16" fmla="*/ 34014 w 50641"/>
                              <a:gd name="connsiteY16" fmla="*/ 9801 h 52966"/>
                              <a:gd name="connsiteX17" fmla="*/ 22967 w 50641"/>
                              <a:gd name="connsiteY17" fmla="*/ 6994 h 52966"/>
                              <a:gd name="connsiteX18" fmla="*/ 26136 w 50641"/>
                              <a:gd name="connsiteY18" fmla="*/ 3734 h 529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641" h="52966">
                                <a:moveTo>
                                  <a:pt x="22696" y="384"/>
                                </a:moveTo>
                                <a:lnTo>
                                  <a:pt x="332" y="23834"/>
                                </a:lnTo>
                                <a:lnTo>
                                  <a:pt x="4044" y="27365"/>
                                </a:lnTo>
                                <a:lnTo>
                                  <a:pt x="18078" y="12607"/>
                                </a:lnTo>
                                <a:cubicBezTo>
                                  <a:pt x="21338" y="9167"/>
                                  <a:pt x="26498" y="8895"/>
                                  <a:pt x="29486" y="11702"/>
                                </a:cubicBezTo>
                                <a:cubicBezTo>
                                  <a:pt x="32293" y="14418"/>
                                  <a:pt x="32203" y="17587"/>
                                  <a:pt x="29305" y="20575"/>
                                </a:cubicBezTo>
                                <a:lnTo>
                                  <a:pt x="13913" y="36782"/>
                                </a:lnTo>
                                <a:lnTo>
                                  <a:pt x="17716" y="40403"/>
                                </a:lnTo>
                                <a:lnTo>
                                  <a:pt x="31750" y="25645"/>
                                </a:lnTo>
                                <a:cubicBezTo>
                                  <a:pt x="35009" y="22205"/>
                                  <a:pt x="40080" y="21842"/>
                                  <a:pt x="43158" y="24740"/>
                                </a:cubicBezTo>
                                <a:cubicBezTo>
                                  <a:pt x="45874" y="27365"/>
                                  <a:pt x="45784" y="30625"/>
                                  <a:pt x="42977" y="33613"/>
                                </a:cubicBezTo>
                                <a:lnTo>
                                  <a:pt x="27585" y="49819"/>
                                </a:lnTo>
                                <a:lnTo>
                                  <a:pt x="31297" y="53351"/>
                                </a:lnTo>
                                <a:lnTo>
                                  <a:pt x="48048" y="35695"/>
                                </a:lnTo>
                                <a:cubicBezTo>
                                  <a:pt x="52122" y="31530"/>
                                  <a:pt x="51941" y="26913"/>
                                  <a:pt x="47504" y="22657"/>
                                </a:cubicBezTo>
                                <a:cubicBezTo>
                                  <a:pt x="44335" y="19669"/>
                                  <a:pt x="41619" y="18945"/>
                                  <a:pt x="36820" y="19488"/>
                                </a:cubicBezTo>
                                <a:cubicBezTo>
                                  <a:pt x="37907" y="15595"/>
                                  <a:pt x="37001" y="12698"/>
                                  <a:pt x="34014" y="9801"/>
                                </a:cubicBezTo>
                                <a:cubicBezTo>
                                  <a:pt x="30844" y="6813"/>
                                  <a:pt x="27675" y="5998"/>
                                  <a:pt x="22967" y="6994"/>
                                </a:cubicBezTo>
                                <a:lnTo>
                                  <a:pt x="26136" y="37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3" name="Freeform: Shape 1963"/>
                        <wps:cNvSpPr/>
                        <wps:spPr>
                          <a:xfrm>
                            <a:off x="622068" y="680676"/>
                            <a:ext cx="34949" cy="36306"/>
                          </a:xfrm>
                          <a:custGeom>
                            <a:avLst/>
                            <a:gdLst>
                              <a:gd name="connsiteX0" fmla="*/ 26520 w 34949"/>
                              <a:gd name="connsiteY0" fmla="*/ 13261 h 36306"/>
                              <a:gd name="connsiteX1" fmla="*/ 22717 w 34949"/>
                              <a:gd name="connsiteY1" fmla="*/ 9730 h 36306"/>
                              <a:gd name="connsiteX2" fmla="*/ 353 w 34949"/>
                              <a:gd name="connsiteY2" fmla="*/ 33180 h 36306"/>
                              <a:gd name="connsiteX3" fmla="*/ 4156 w 34949"/>
                              <a:gd name="connsiteY3" fmla="*/ 36711 h 36306"/>
                              <a:gd name="connsiteX4" fmla="*/ 35302 w 34949"/>
                              <a:gd name="connsiteY4" fmla="*/ 4026 h 36306"/>
                              <a:gd name="connsiteX5" fmla="*/ 31499 w 34949"/>
                              <a:gd name="connsiteY5" fmla="*/ 405 h 36306"/>
                              <a:gd name="connsiteX6" fmla="*/ 26973 w 34949"/>
                              <a:gd name="connsiteY6" fmla="*/ 5113 h 36306"/>
                              <a:gd name="connsiteX7" fmla="*/ 30775 w 34949"/>
                              <a:gd name="connsiteY7" fmla="*/ 8734 h 363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4949" h="36306">
                                <a:moveTo>
                                  <a:pt x="26520" y="13261"/>
                                </a:moveTo>
                                <a:lnTo>
                                  <a:pt x="22717" y="9730"/>
                                </a:lnTo>
                                <a:lnTo>
                                  <a:pt x="353" y="33180"/>
                                </a:lnTo>
                                <a:lnTo>
                                  <a:pt x="4156" y="36711"/>
                                </a:lnTo>
                                <a:close/>
                                <a:moveTo>
                                  <a:pt x="35302" y="4026"/>
                                </a:moveTo>
                                <a:lnTo>
                                  <a:pt x="31499" y="405"/>
                                </a:lnTo>
                                <a:lnTo>
                                  <a:pt x="26973" y="5113"/>
                                </a:lnTo>
                                <a:lnTo>
                                  <a:pt x="30775" y="87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4" name="Freeform: Shape 1964"/>
                        <wps:cNvSpPr/>
                        <wps:spPr>
                          <a:xfrm>
                            <a:off x="633201" y="691321"/>
                            <a:ext cx="51473" cy="57674"/>
                          </a:xfrm>
                          <a:custGeom>
                            <a:avLst/>
                            <a:gdLst>
                              <a:gd name="connsiteX0" fmla="*/ 17924 w 51473"/>
                              <a:gd name="connsiteY0" fmla="*/ 22955 h 57674"/>
                              <a:gd name="connsiteX1" fmla="*/ 28699 w 51473"/>
                              <a:gd name="connsiteY1" fmla="*/ 33186 h 57674"/>
                              <a:gd name="connsiteX2" fmla="*/ 28517 w 51473"/>
                              <a:gd name="connsiteY2" fmla="*/ 44141 h 57674"/>
                              <a:gd name="connsiteX3" fmla="*/ 25711 w 51473"/>
                              <a:gd name="connsiteY3" fmla="*/ 47038 h 57674"/>
                              <a:gd name="connsiteX4" fmla="*/ 21546 w 51473"/>
                              <a:gd name="connsiteY4" fmla="*/ 53286 h 57674"/>
                              <a:gd name="connsiteX5" fmla="*/ 26616 w 51473"/>
                              <a:gd name="connsiteY5" fmla="*/ 58084 h 57674"/>
                              <a:gd name="connsiteX6" fmla="*/ 27612 w 51473"/>
                              <a:gd name="connsiteY6" fmla="*/ 56998 h 57674"/>
                              <a:gd name="connsiteX7" fmla="*/ 31867 w 51473"/>
                              <a:gd name="connsiteY7" fmla="*/ 48578 h 57674"/>
                              <a:gd name="connsiteX8" fmla="*/ 35670 w 51473"/>
                              <a:gd name="connsiteY8" fmla="*/ 35902 h 57674"/>
                              <a:gd name="connsiteX9" fmla="*/ 48165 w 51473"/>
                              <a:gd name="connsiteY9" fmla="*/ 33005 h 57674"/>
                              <a:gd name="connsiteX10" fmla="*/ 46535 w 51473"/>
                              <a:gd name="connsiteY10" fmla="*/ 14715 h 57674"/>
                              <a:gd name="connsiteX11" fmla="*/ 31505 w 51473"/>
                              <a:gd name="connsiteY11" fmla="*/ 410 h 57674"/>
                              <a:gd name="connsiteX12" fmla="*/ 359 w 51473"/>
                              <a:gd name="connsiteY12" fmla="*/ 33095 h 57674"/>
                              <a:gd name="connsiteX13" fmla="*/ 4524 w 51473"/>
                              <a:gd name="connsiteY13" fmla="*/ 37079 h 57674"/>
                              <a:gd name="connsiteX14" fmla="*/ 21455 w 51473"/>
                              <a:gd name="connsiteY14" fmla="*/ 19333 h 57674"/>
                              <a:gd name="connsiteX15" fmla="*/ 32139 w 51473"/>
                              <a:gd name="connsiteY15" fmla="*/ 8016 h 57674"/>
                              <a:gd name="connsiteX16" fmla="*/ 42280 w 51473"/>
                              <a:gd name="connsiteY16" fmla="*/ 17613 h 57674"/>
                              <a:gd name="connsiteX17" fmla="*/ 45811 w 51473"/>
                              <a:gd name="connsiteY17" fmla="*/ 23407 h 57674"/>
                              <a:gd name="connsiteX18" fmla="*/ 43366 w 51473"/>
                              <a:gd name="connsiteY18" fmla="*/ 29292 h 57674"/>
                              <a:gd name="connsiteX19" fmla="*/ 31596 w 51473"/>
                              <a:gd name="connsiteY19" fmla="*/ 28930 h 576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473" h="57674">
                                <a:moveTo>
                                  <a:pt x="17924" y="22955"/>
                                </a:moveTo>
                                <a:lnTo>
                                  <a:pt x="28699" y="33186"/>
                                </a:lnTo>
                                <a:cubicBezTo>
                                  <a:pt x="32411" y="36717"/>
                                  <a:pt x="32320" y="40157"/>
                                  <a:pt x="28517" y="44141"/>
                                </a:cubicBezTo>
                                <a:lnTo>
                                  <a:pt x="25711" y="47038"/>
                                </a:lnTo>
                                <a:cubicBezTo>
                                  <a:pt x="23809" y="49030"/>
                                  <a:pt x="22270" y="51384"/>
                                  <a:pt x="21546" y="53286"/>
                                </a:cubicBezTo>
                                <a:lnTo>
                                  <a:pt x="26616" y="58084"/>
                                </a:lnTo>
                                <a:lnTo>
                                  <a:pt x="27612" y="56998"/>
                                </a:lnTo>
                                <a:cubicBezTo>
                                  <a:pt x="27069" y="54463"/>
                                  <a:pt x="27884" y="53104"/>
                                  <a:pt x="31867" y="48578"/>
                                </a:cubicBezTo>
                                <a:cubicBezTo>
                                  <a:pt x="36938" y="43236"/>
                                  <a:pt x="37753" y="40701"/>
                                  <a:pt x="35670" y="35902"/>
                                </a:cubicBezTo>
                                <a:cubicBezTo>
                                  <a:pt x="41012" y="37622"/>
                                  <a:pt x="44543" y="36717"/>
                                  <a:pt x="48165" y="33005"/>
                                </a:cubicBezTo>
                                <a:cubicBezTo>
                                  <a:pt x="53507" y="27301"/>
                                  <a:pt x="53054" y="20872"/>
                                  <a:pt x="46535" y="14715"/>
                                </a:cubicBezTo>
                                <a:lnTo>
                                  <a:pt x="31505" y="410"/>
                                </a:lnTo>
                                <a:lnTo>
                                  <a:pt x="359" y="33095"/>
                                </a:lnTo>
                                <a:lnTo>
                                  <a:pt x="4524" y="37079"/>
                                </a:lnTo>
                                <a:close/>
                                <a:moveTo>
                                  <a:pt x="21455" y="19333"/>
                                </a:moveTo>
                                <a:lnTo>
                                  <a:pt x="32139" y="8016"/>
                                </a:lnTo>
                                <a:lnTo>
                                  <a:pt x="42280" y="17613"/>
                                </a:lnTo>
                                <a:cubicBezTo>
                                  <a:pt x="44634" y="19876"/>
                                  <a:pt x="45539" y="21415"/>
                                  <a:pt x="45811" y="23407"/>
                                </a:cubicBezTo>
                                <a:cubicBezTo>
                                  <a:pt x="45992" y="25399"/>
                                  <a:pt x="45177" y="27391"/>
                                  <a:pt x="43366" y="29292"/>
                                </a:cubicBezTo>
                                <a:cubicBezTo>
                                  <a:pt x="39654" y="33186"/>
                                  <a:pt x="36032" y="33186"/>
                                  <a:pt x="31596" y="2893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5" name="Freeform: Shape 1965"/>
                        <wps:cNvSpPr/>
                        <wps:spPr>
                          <a:xfrm>
                            <a:off x="673547" y="738704"/>
                            <a:ext cx="13852" cy="13399"/>
                          </a:xfrm>
                          <a:custGeom>
                            <a:avLst/>
                            <a:gdLst>
                              <a:gd name="connsiteX0" fmla="*/ 14230 w 13852"/>
                              <a:gd name="connsiteY0" fmla="*/ 10659 h 13399"/>
                              <a:gd name="connsiteX1" fmla="*/ 3455 w 13852"/>
                              <a:gd name="connsiteY1" fmla="*/ 428 h 13399"/>
                              <a:gd name="connsiteX2" fmla="*/ 377 w 13852"/>
                              <a:gd name="connsiteY2" fmla="*/ 3596 h 13399"/>
                              <a:gd name="connsiteX3" fmla="*/ 11152 w 13852"/>
                              <a:gd name="connsiteY3" fmla="*/ 13828 h 13399"/>
                            </a:gdLst>
                            <a:ahLst/>
                            <a:cxnLst>
                              <a:cxn ang="0">
                                <a:pos x="connsiteX0" y="connsiteY0"/>
                              </a:cxn>
                              <a:cxn ang="0">
                                <a:pos x="connsiteX1" y="connsiteY1"/>
                              </a:cxn>
                              <a:cxn ang="0">
                                <a:pos x="connsiteX2" y="connsiteY2"/>
                              </a:cxn>
                              <a:cxn ang="0">
                                <a:pos x="connsiteX3" y="connsiteY3"/>
                              </a:cxn>
                            </a:cxnLst>
                            <a:rect l="l" t="t" r="r" b="b"/>
                            <a:pathLst>
                              <a:path w="13852" h="13399">
                                <a:moveTo>
                                  <a:pt x="14230" y="10659"/>
                                </a:moveTo>
                                <a:lnTo>
                                  <a:pt x="3455" y="428"/>
                                </a:lnTo>
                                <a:lnTo>
                                  <a:pt x="377" y="3596"/>
                                </a:lnTo>
                                <a:lnTo>
                                  <a:pt x="11152" y="1382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6" name="Freeform: Shape 1966"/>
                        <wps:cNvSpPr/>
                        <wps:spPr>
                          <a:xfrm>
                            <a:off x="687845" y="743321"/>
                            <a:ext cx="34858" cy="36397"/>
                          </a:xfrm>
                          <a:custGeom>
                            <a:avLst/>
                            <a:gdLst>
                              <a:gd name="connsiteX0" fmla="*/ 22387 w 34858"/>
                              <a:gd name="connsiteY0" fmla="*/ 10033 h 36397"/>
                              <a:gd name="connsiteX1" fmla="*/ 386 w 34858"/>
                              <a:gd name="connsiteY1" fmla="*/ 33121 h 36397"/>
                              <a:gd name="connsiteX2" fmla="*/ 4369 w 34858"/>
                              <a:gd name="connsiteY2" fmla="*/ 36833 h 36397"/>
                              <a:gd name="connsiteX3" fmla="*/ 35244 w 34858"/>
                              <a:gd name="connsiteY3" fmla="*/ 4329 h 36397"/>
                              <a:gd name="connsiteX4" fmla="*/ 32619 w 34858"/>
                              <a:gd name="connsiteY4" fmla="*/ 1884 h 36397"/>
                              <a:gd name="connsiteX5" fmla="*/ 18132 w 34858"/>
                              <a:gd name="connsiteY5" fmla="*/ 436 h 36397"/>
                              <a:gd name="connsiteX6" fmla="*/ 15416 w 34858"/>
                              <a:gd name="connsiteY6" fmla="*/ 3333 h 363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4858" h="36397">
                                <a:moveTo>
                                  <a:pt x="22387" y="10033"/>
                                </a:moveTo>
                                <a:lnTo>
                                  <a:pt x="386" y="33121"/>
                                </a:lnTo>
                                <a:lnTo>
                                  <a:pt x="4369" y="36833"/>
                                </a:lnTo>
                                <a:lnTo>
                                  <a:pt x="35244" y="4329"/>
                                </a:lnTo>
                                <a:lnTo>
                                  <a:pt x="32619" y="1884"/>
                                </a:lnTo>
                                <a:cubicBezTo>
                                  <a:pt x="26462" y="5506"/>
                                  <a:pt x="24923" y="5415"/>
                                  <a:pt x="18132" y="436"/>
                                </a:cubicBezTo>
                                <a:lnTo>
                                  <a:pt x="15416" y="333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7" name="Freeform: Shape 1967"/>
                        <wps:cNvSpPr/>
                        <wps:spPr>
                          <a:xfrm>
                            <a:off x="702820" y="763838"/>
                            <a:ext cx="46758" cy="46393"/>
                          </a:xfrm>
                          <a:custGeom>
                            <a:avLst/>
                            <a:gdLst>
                              <a:gd name="connsiteX0" fmla="*/ 25208 w 46758"/>
                              <a:gd name="connsiteY0" fmla="*/ 43040 h 46393"/>
                              <a:gd name="connsiteX1" fmla="*/ 8458 w 46758"/>
                              <a:gd name="connsiteY1" fmla="*/ 27105 h 46393"/>
                              <a:gd name="connsiteX2" fmla="*/ 20681 w 46758"/>
                              <a:gd name="connsiteY2" fmla="*/ 25747 h 46393"/>
                              <a:gd name="connsiteX3" fmla="*/ 27563 w 46758"/>
                              <a:gd name="connsiteY3" fmla="*/ 27467 h 46393"/>
                              <a:gd name="connsiteX4" fmla="*/ 43589 w 46758"/>
                              <a:gd name="connsiteY4" fmla="*/ 24117 h 46393"/>
                              <a:gd name="connsiteX5" fmla="*/ 47120 w 46758"/>
                              <a:gd name="connsiteY5" fmla="*/ 14429 h 46393"/>
                              <a:gd name="connsiteX6" fmla="*/ 42411 w 46758"/>
                              <a:gd name="connsiteY6" fmla="*/ 4922 h 46393"/>
                              <a:gd name="connsiteX7" fmla="*/ 29464 w 46758"/>
                              <a:gd name="connsiteY7" fmla="*/ 848 h 46393"/>
                              <a:gd name="connsiteX8" fmla="*/ 21225 w 46758"/>
                              <a:gd name="connsiteY8" fmla="*/ 6099 h 46393"/>
                              <a:gd name="connsiteX9" fmla="*/ 25118 w 46758"/>
                              <a:gd name="connsiteY9" fmla="*/ 9902 h 46393"/>
                              <a:gd name="connsiteX10" fmla="*/ 30460 w 46758"/>
                              <a:gd name="connsiteY10" fmla="*/ 6280 h 46393"/>
                              <a:gd name="connsiteX11" fmla="*/ 38971 w 46758"/>
                              <a:gd name="connsiteY11" fmla="*/ 8272 h 46393"/>
                              <a:gd name="connsiteX12" fmla="*/ 39514 w 46758"/>
                              <a:gd name="connsiteY12" fmla="*/ 20405 h 46393"/>
                              <a:gd name="connsiteX13" fmla="*/ 28921 w 46758"/>
                              <a:gd name="connsiteY13" fmla="*/ 22759 h 46393"/>
                              <a:gd name="connsiteX14" fmla="*/ 22492 w 46758"/>
                              <a:gd name="connsiteY14" fmla="*/ 21310 h 46393"/>
                              <a:gd name="connsiteX15" fmla="*/ 400 w 46758"/>
                              <a:gd name="connsiteY15" fmla="*/ 26652 h 46393"/>
                              <a:gd name="connsiteX16" fmla="*/ 21587 w 46758"/>
                              <a:gd name="connsiteY16" fmla="*/ 46843 h 463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758" h="46393">
                                <a:moveTo>
                                  <a:pt x="25208" y="43040"/>
                                </a:moveTo>
                                <a:lnTo>
                                  <a:pt x="8458" y="27105"/>
                                </a:lnTo>
                                <a:cubicBezTo>
                                  <a:pt x="11446" y="24751"/>
                                  <a:pt x="14524" y="24389"/>
                                  <a:pt x="20681" y="25747"/>
                                </a:cubicBezTo>
                                <a:lnTo>
                                  <a:pt x="27563" y="27467"/>
                                </a:lnTo>
                                <a:cubicBezTo>
                                  <a:pt x="34353" y="29278"/>
                                  <a:pt x="39786" y="28191"/>
                                  <a:pt x="43589" y="24117"/>
                                </a:cubicBezTo>
                                <a:cubicBezTo>
                                  <a:pt x="46214" y="21491"/>
                                  <a:pt x="47391" y="17960"/>
                                  <a:pt x="47120" y="14429"/>
                                </a:cubicBezTo>
                                <a:cubicBezTo>
                                  <a:pt x="46938" y="10898"/>
                                  <a:pt x="45399" y="7729"/>
                                  <a:pt x="42411" y="4922"/>
                                </a:cubicBezTo>
                                <a:cubicBezTo>
                                  <a:pt x="38337" y="1120"/>
                                  <a:pt x="33991" y="-329"/>
                                  <a:pt x="29464" y="848"/>
                                </a:cubicBezTo>
                                <a:cubicBezTo>
                                  <a:pt x="26748" y="1482"/>
                                  <a:pt x="24394" y="3112"/>
                                  <a:pt x="21225" y="6099"/>
                                </a:cubicBezTo>
                                <a:lnTo>
                                  <a:pt x="25118" y="9902"/>
                                </a:lnTo>
                                <a:cubicBezTo>
                                  <a:pt x="27381" y="7820"/>
                                  <a:pt x="28921" y="6914"/>
                                  <a:pt x="30460" y="6280"/>
                                </a:cubicBezTo>
                                <a:cubicBezTo>
                                  <a:pt x="33357" y="5285"/>
                                  <a:pt x="36617" y="6099"/>
                                  <a:pt x="38971" y="8272"/>
                                </a:cubicBezTo>
                                <a:cubicBezTo>
                                  <a:pt x="42592" y="11713"/>
                                  <a:pt x="42774" y="16964"/>
                                  <a:pt x="39514" y="20405"/>
                                </a:cubicBezTo>
                                <a:cubicBezTo>
                                  <a:pt x="36979" y="23030"/>
                                  <a:pt x="33357" y="23845"/>
                                  <a:pt x="28921" y="22759"/>
                                </a:cubicBezTo>
                                <a:lnTo>
                                  <a:pt x="22492" y="21310"/>
                                </a:lnTo>
                                <a:cubicBezTo>
                                  <a:pt x="12261" y="18775"/>
                                  <a:pt x="7462" y="19952"/>
                                  <a:pt x="400" y="26652"/>
                                </a:cubicBezTo>
                                <a:lnTo>
                                  <a:pt x="21587" y="4684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8" name="Freeform: Shape 1968"/>
                        <wps:cNvSpPr/>
                        <wps:spPr>
                          <a:xfrm>
                            <a:off x="732120" y="785341"/>
                            <a:ext cx="45608" cy="43972"/>
                          </a:xfrm>
                          <a:custGeom>
                            <a:avLst/>
                            <a:gdLst>
                              <a:gd name="connsiteX0" fmla="*/ 46023 w 45608"/>
                              <a:gd name="connsiteY0" fmla="*/ 16126 h 43972"/>
                              <a:gd name="connsiteX1" fmla="*/ 29544 w 45608"/>
                              <a:gd name="connsiteY1" fmla="*/ 463 h 43972"/>
                              <a:gd name="connsiteX2" fmla="*/ 10711 w 45608"/>
                              <a:gd name="connsiteY2" fmla="*/ 15492 h 43972"/>
                              <a:gd name="connsiteX3" fmla="*/ 14333 w 45608"/>
                              <a:gd name="connsiteY3" fmla="*/ 18933 h 43972"/>
                              <a:gd name="connsiteX4" fmla="*/ 23025 w 45608"/>
                              <a:gd name="connsiteY4" fmla="*/ 21559 h 43972"/>
                              <a:gd name="connsiteX5" fmla="*/ 22663 w 45608"/>
                              <a:gd name="connsiteY5" fmla="*/ 35683 h 43972"/>
                              <a:gd name="connsiteX6" fmla="*/ 8810 w 45608"/>
                              <a:gd name="connsiteY6" fmla="*/ 36407 h 43972"/>
                              <a:gd name="connsiteX7" fmla="*/ 7361 w 45608"/>
                              <a:gd name="connsiteY7" fmla="*/ 24999 h 43972"/>
                              <a:gd name="connsiteX8" fmla="*/ 3377 w 45608"/>
                              <a:gd name="connsiteY8" fmla="*/ 21287 h 43972"/>
                              <a:gd name="connsiteX9" fmla="*/ 480 w 45608"/>
                              <a:gd name="connsiteY9" fmla="*/ 28168 h 43972"/>
                              <a:gd name="connsiteX10" fmla="*/ 5550 w 45608"/>
                              <a:gd name="connsiteY10" fmla="*/ 40210 h 43972"/>
                              <a:gd name="connsiteX11" fmla="*/ 27280 w 45608"/>
                              <a:gd name="connsiteY11" fmla="*/ 39123 h 43972"/>
                              <a:gd name="connsiteX12" fmla="*/ 27099 w 45608"/>
                              <a:gd name="connsiteY12" fmla="*/ 18752 h 43972"/>
                              <a:gd name="connsiteX13" fmla="*/ 19403 w 45608"/>
                              <a:gd name="connsiteY13" fmla="*/ 15040 h 43972"/>
                              <a:gd name="connsiteX14" fmla="*/ 29091 w 45608"/>
                              <a:gd name="connsiteY14" fmla="*/ 7344 h 43972"/>
                              <a:gd name="connsiteX15" fmla="*/ 42310 w 45608"/>
                              <a:gd name="connsiteY15" fmla="*/ 20019 h 439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608" h="43972">
                                <a:moveTo>
                                  <a:pt x="46023" y="16126"/>
                                </a:moveTo>
                                <a:lnTo>
                                  <a:pt x="29544" y="463"/>
                                </a:lnTo>
                                <a:lnTo>
                                  <a:pt x="10711" y="15492"/>
                                </a:lnTo>
                                <a:lnTo>
                                  <a:pt x="14333" y="18933"/>
                                </a:lnTo>
                                <a:cubicBezTo>
                                  <a:pt x="18226" y="18480"/>
                                  <a:pt x="20580" y="19205"/>
                                  <a:pt x="23025" y="21559"/>
                                </a:cubicBezTo>
                                <a:cubicBezTo>
                                  <a:pt x="27280" y="25633"/>
                                  <a:pt x="27190" y="30975"/>
                                  <a:pt x="22663" y="35683"/>
                                </a:cubicBezTo>
                                <a:cubicBezTo>
                                  <a:pt x="18317" y="40300"/>
                                  <a:pt x="13065" y="40572"/>
                                  <a:pt x="8810" y="36407"/>
                                </a:cubicBezTo>
                                <a:cubicBezTo>
                                  <a:pt x="5369" y="33148"/>
                                  <a:pt x="4826" y="29526"/>
                                  <a:pt x="7361" y="24999"/>
                                </a:cubicBezTo>
                                <a:lnTo>
                                  <a:pt x="3377" y="21287"/>
                                </a:lnTo>
                                <a:cubicBezTo>
                                  <a:pt x="1385" y="24365"/>
                                  <a:pt x="661" y="26086"/>
                                  <a:pt x="480" y="28168"/>
                                </a:cubicBezTo>
                                <a:cubicBezTo>
                                  <a:pt x="27" y="32242"/>
                                  <a:pt x="1929" y="36769"/>
                                  <a:pt x="5550" y="40210"/>
                                </a:cubicBezTo>
                                <a:cubicBezTo>
                                  <a:pt x="11888" y="46186"/>
                                  <a:pt x="20852" y="45823"/>
                                  <a:pt x="27280" y="39123"/>
                                </a:cubicBezTo>
                                <a:cubicBezTo>
                                  <a:pt x="33256" y="32786"/>
                                  <a:pt x="33166" y="24546"/>
                                  <a:pt x="27099" y="18752"/>
                                </a:cubicBezTo>
                                <a:cubicBezTo>
                                  <a:pt x="24836" y="16579"/>
                                  <a:pt x="22482" y="15492"/>
                                  <a:pt x="19403" y="15040"/>
                                </a:cubicBezTo>
                                <a:lnTo>
                                  <a:pt x="29091" y="7344"/>
                                </a:lnTo>
                                <a:lnTo>
                                  <a:pt x="42310" y="200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9" name="Freeform: Shape 1969"/>
                        <wps:cNvSpPr/>
                        <wps:spPr>
                          <a:xfrm>
                            <a:off x="755793" y="819009"/>
                            <a:ext cx="35741" cy="40576"/>
                          </a:xfrm>
                          <a:custGeom>
                            <a:avLst/>
                            <a:gdLst>
                              <a:gd name="connsiteX0" fmla="*/ 21765 w 35741"/>
                              <a:gd name="connsiteY0" fmla="*/ 38155 h 40576"/>
                              <a:gd name="connsiteX1" fmla="*/ 20859 w 35741"/>
                              <a:gd name="connsiteY1" fmla="*/ 37612 h 40576"/>
                              <a:gd name="connsiteX2" fmla="*/ 20588 w 35741"/>
                              <a:gd name="connsiteY2" fmla="*/ 33900 h 40576"/>
                              <a:gd name="connsiteX3" fmla="*/ 33807 w 35741"/>
                              <a:gd name="connsiteY3" fmla="*/ 20047 h 40576"/>
                              <a:gd name="connsiteX4" fmla="*/ 31000 w 35741"/>
                              <a:gd name="connsiteY4" fmla="*/ 5199 h 40576"/>
                              <a:gd name="connsiteX5" fmla="*/ 20588 w 35741"/>
                              <a:gd name="connsiteY5" fmla="*/ 490 h 40576"/>
                              <a:gd name="connsiteX6" fmla="*/ 14340 w 35741"/>
                              <a:gd name="connsiteY6" fmla="*/ 3750 h 40576"/>
                              <a:gd name="connsiteX7" fmla="*/ 18143 w 35741"/>
                              <a:gd name="connsiteY7" fmla="*/ 7372 h 40576"/>
                              <a:gd name="connsiteX8" fmla="*/ 27650 w 35741"/>
                              <a:gd name="connsiteY8" fmla="*/ 8458 h 40576"/>
                              <a:gd name="connsiteX9" fmla="*/ 29552 w 35741"/>
                              <a:gd name="connsiteY9" fmla="*/ 16878 h 40576"/>
                              <a:gd name="connsiteX10" fmla="*/ 28646 w 35741"/>
                              <a:gd name="connsiteY10" fmla="*/ 17874 h 40576"/>
                              <a:gd name="connsiteX11" fmla="*/ 22218 w 35741"/>
                              <a:gd name="connsiteY11" fmla="*/ 16878 h 40576"/>
                              <a:gd name="connsiteX12" fmla="*/ 13344 w 35741"/>
                              <a:gd name="connsiteY12" fmla="*/ 11084 h 40576"/>
                              <a:gd name="connsiteX13" fmla="*/ 3204 w 35741"/>
                              <a:gd name="connsiteY13" fmla="*/ 13528 h 40576"/>
                              <a:gd name="connsiteX14" fmla="*/ 4290 w 35741"/>
                              <a:gd name="connsiteY14" fmla="*/ 27834 h 40576"/>
                              <a:gd name="connsiteX15" fmla="*/ 15608 w 35741"/>
                              <a:gd name="connsiteY15" fmla="*/ 31908 h 40576"/>
                              <a:gd name="connsiteX16" fmla="*/ 16151 w 35741"/>
                              <a:gd name="connsiteY16" fmla="*/ 39061 h 40576"/>
                              <a:gd name="connsiteX17" fmla="*/ 19049 w 35741"/>
                              <a:gd name="connsiteY17" fmla="*/ 41053 h 40576"/>
                              <a:gd name="connsiteX18" fmla="*/ 20226 w 35741"/>
                              <a:gd name="connsiteY18" fmla="*/ 26747 h 40576"/>
                              <a:gd name="connsiteX19" fmla="*/ 15789 w 35741"/>
                              <a:gd name="connsiteY19" fmla="*/ 28467 h 40576"/>
                              <a:gd name="connsiteX20" fmla="*/ 8183 w 35741"/>
                              <a:gd name="connsiteY20" fmla="*/ 25298 h 40576"/>
                              <a:gd name="connsiteX21" fmla="*/ 7188 w 35741"/>
                              <a:gd name="connsiteY21" fmla="*/ 17059 h 40576"/>
                              <a:gd name="connsiteX22" fmla="*/ 16875 w 35741"/>
                              <a:gd name="connsiteY22" fmla="*/ 18146 h 40576"/>
                              <a:gd name="connsiteX23" fmla="*/ 24209 w 35741"/>
                              <a:gd name="connsiteY23" fmla="*/ 22582 h 405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5741" h="40576">
                                <a:moveTo>
                                  <a:pt x="21765" y="38155"/>
                                </a:moveTo>
                                <a:cubicBezTo>
                                  <a:pt x="21312" y="37974"/>
                                  <a:pt x="21131" y="37793"/>
                                  <a:pt x="20859" y="37612"/>
                                </a:cubicBezTo>
                                <a:cubicBezTo>
                                  <a:pt x="19592" y="36345"/>
                                  <a:pt x="19501" y="35077"/>
                                  <a:pt x="20588" y="33900"/>
                                </a:cubicBezTo>
                                <a:lnTo>
                                  <a:pt x="33807" y="20047"/>
                                </a:lnTo>
                                <a:cubicBezTo>
                                  <a:pt x="37700" y="15882"/>
                                  <a:pt x="36795" y="10631"/>
                                  <a:pt x="31000" y="5199"/>
                                </a:cubicBezTo>
                                <a:cubicBezTo>
                                  <a:pt x="27560" y="1849"/>
                                  <a:pt x="23938" y="309"/>
                                  <a:pt x="20588" y="490"/>
                                </a:cubicBezTo>
                                <a:cubicBezTo>
                                  <a:pt x="18324" y="762"/>
                                  <a:pt x="16694" y="1577"/>
                                  <a:pt x="14340" y="3750"/>
                                </a:cubicBezTo>
                                <a:lnTo>
                                  <a:pt x="18143" y="7372"/>
                                </a:lnTo>
                                <a:cubicBezTo>
                                  <a:pt x="21222" y="4927"/>
                                  <a:pt x="24119" y="5199"/>
                                  <a:pt x="27650" y="8458"/>
                                </a:cubicBezTo>
                                <a:cubicBezTo>
                                  <a:pt x="31000" y="11717"/>
                                  <a:pt x="31725" y="14705"/>
                                  <a:pt x="29552" y="16878"/>
                                </a:cubicBezTo>
                                <a:lnTo>
                                  <a:pt x="28646" y="17874"/>
                                </a:lnTo>
                                <a:cubicBezTo>
                                  <a:pt x="27016" y="19504"/>
                                  <a:pt x="25658" y="19323"/>
                                  <a:pt x="22218" y="16878"/>
                                </a:cubicBezTo>
                                <a:cubicBezTo>
                                  <a:pt x="16242" y="12532"/>
                                  <a:pt x="15336" y="11989"/>
                                  <a:pt x="13344" y="11084"/>
                                </a:cubicBezTo>
                                <a:cubicBezTo>
                                  <a:pt x="9451" y="9635"/>
                                  <a:pt x="6101" y="10450"/>
                                  <a:pt x="3204" y="13528"/>
                                </a:cubicBezTo>
                                <a:cubicBezTo>
                                  <a:pt x="-871" y="17784"/>
                                  <a:pt x="-418" y="23307"/>
                                  <a:pt x="4290" y="27834"/>
                                </a:cubicBezTo>
                                <a:cubicBezTo>
                                  <a:pt x="7278" y="30640"/>
                                  <a:pt x="10628" y="31817"/>
                                  <a:pt x="15608" y="31908"/>
                                </a:cubicBezTo>
                                <a:cubicBezTo>
                                  <a:pt x="13525" y="34624"/>
                                  <a:pt x="13707" y="36797"/>
                                  <a:pt x="16151" y="39061"/>
                                </a:cubicBezTo>
                                <a:cubicBezTo>
                                  <a:pt x="16966" y="39876"/>
                                  <a:pt x="17509" y="40147"/>
                                  <a:pt x="19049" y="41053"/>
                                </a:cubicBezTo>
                                <a:close/>
                                <a:moveTo>
                                  <a:pt x="20226" y="26747"/>
                                </a:moveTo>
                                <a:cubicBezTo>
                                  <a:pt x="19049" y="28015"/>
                                  <a:pt x="17962" y="28558"/>
                                  <a:pt x="15789" y="28467"/>
                                </a:cubicBezTo>
                                <a:cubicBezTo>
                                  <a:pt x="12892" y="28377"/>
                                  <a:pt x="10356" y="27290"/>
                                  <a:pt x="8183" y="25298"/>
                                </a:cubicBezTo>
                                <a:cubicBezTo>
                                  <a:pt x="5286" y="22492"/>
                                  <a:pt x="4924" y="19504"/>
                                  <a:pt x="7188" y="17059"/>
                                </a:cubicBezTo>
                                <a:cubicBezTo>
                                  <a:pt x="9542" y="14705"/>
                                  <a:pt x="12348" y="14977"/>
                                  <a:pt x="16875" y="18146"/>
                                </a:cubicBezTo>
                                <a:cubicBezTo>
                                  <a:pt x="21403" y="21405"/>
                                  <a:pt x="22399" y="21949"/>
                                  <a:pt x="24209" y="2258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0" name="Freeform: Shape 1970"/>
                        <wps:cNvSpPr/>
                        <wps:spPr>
                          <a:xfrm>
                            <a:off x="788212" y="847816"/>
                            <a:ext cx="13852" cy="13399"/>
                          </a:xfrm>
                          <a:custGeom>
                            <a:avLst/>
                            <a:gdLst>
                              <a:gd name="connsiteX0" fmla="*/ 14295 w 13852"/>
                              <a:gd name="connsiteY0" fmla="*/ 10721 h 13399"/>
                              <a:gd name="connsiteX1" fmla="*/ 3521 w 13852"/>
                              <a:gd name="connsiteY1" fmla="*/ 490 h 13399"/>
                              <a:gd name="connsiteX2" fmla="*/ 442 w 13852"/>
                              <a:gd name="connsiteY2" fmla="*/ 3659 h 13399"/>
                              <a:gd name="connsiteX3" fmla="*/ 11217 w 13852"/>
                              <a:gd name="connsiteY3" fmla="*/ 13890 h 13399"/>
                            </a:gdLst>
                            <a:ahLst/>
                            <a:cxnLst>
                              <a:cxn ang="0">
                                <a:pos x="connsiteX0" y="connsiteY0"/>
                              </a:cxn>
                              <a:cxn ang="0">
                                <a:pos x="connsiteX1" y="connsiteY1"/>
                              </a:cxn>
                              <a:cxn ang="0">
                                <a:pos x="connsiteX2" y="connsiteY2"/>
                              </a:cxn>
                              <a:cxn ang="0">
                                <a:pos x="connsiteX3" y="connsiteY3"/>
                              </a:cxn>
                            </a:cxnLst>
                            <a:rect l="l" t="t" r="r" b="b"/>
                            <a:pathLst>
                              <a:path w="13852" h="13399">
                                <a:moveTo>
                                  <a:pt x="14295" y="10721"/>
                                </a:moveTo>
                                <a:lnTo>
                                  <a:pt x="3521" y="490"/>
                                </a:lnTo>
                                <a:lnTo>
                                  <a:pt x="442" y="3659"/>
                                </a:lnTo>
                                <a:lnTo>
                                  <a:pt x="11217" y="1389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1" name="Freeform: Shape 1971"/>
                        <wps:cNvSpPr/>
                        <wps:spPr>
                          <a:xfrm>
                            <a:off x="796922" y="847001"/>
                            <a:ext cx="45608" cy="43972"/>
                          </a:xfrm>
                          <a:custGeom>
                            <a:avLst/>
                            <a:gdLst>
                              <a:gd name="connsiteX0" fmla="*/ 46059 w 45608"/>
                              <a:gd name="connsiteY0" fmla="*/ 16161 h 43972"/>
                              <a:gd name="connsiteX1" fmla="*/ 29581 w 45608"/>
                              <a:gd name="connsiteY1" fmla="*/ 498 h 43972"/>
                              <a:gd name="connsiteX2" fmla="*/ 10748 w 45608"/>
                              <a:gd name="connsiteY2" fmla="*/ 15528 h 43972"/>
                              <a:gd name="connsiteX3" fmla="*/ 14370 w 45608"/>
                              <a:gd name="connsiteY3" fmla="*/ 18968 h 43972"/>
                              <a:gd name="connsiteX4" fmla="*/ 23062 w 45608"/>
                              <a:gd name="connsiteY4" fmla="*/ 21594 h 43972"/>
                              <a:gd name="connsiteX5" fmla="*/ 22700 w 45608"/>
                              <a:gd name="connsiteY5" fmla="*/ 35718 h 43972"/>
                              <a:gd name="connsiteX6" fmla="*/ 8847 w 45608"/>
                              <a:gd name="connsiteY6" fmla="*/ 36442 h 43972"/>
                              <a:gd name="connsiteX7" fmla="*/ 7398 w 45608"/>
                              <a:gd name="connsiteY7" fmla="*/ 25034 h 43972"/>
                              <a:gd name="connsiteX8" fmla="*/ 3414 w 45608"/>
                              <a:gd name="connsiteY8" fmla="*/ 21322 h 43972"/>
                              <a:gd name="connsiteX9" fmla="*/ 517 w 45608"/>
                              <a:gd name="connsiteY9" fmla="*/ 28203 h 43972"/>
                              <a:gd name="connsiteX10" fmla="*/ 5587 w 45608"/>
                              <a:gd name="connsiteY10" fmla="*/ 40245 h 43972"/>
                              <a:gd name="connsiteX11" fmla="*/ 27317 w 45608"/>
                              <a:gd name="connsiteY11" fmla="*/ 39159 h 43972"/>
                              <a:gd name="connsiteX12" fmla="*/ 27136 w 45608"/>
                              <a:gd name="connsiteY12" fmla="*/ 18787 h 43972"/>
                              <a:gd name="connsiteX13" fmla="*/ 19440 w 45608"/>
                              <a:gd name="connsiteY13" fmla="*/ 15075 h 43972"/>
                              <a:gd name="connsiteX14" fmla="*/ 29128 w 45608"/>
                              <a:gd name="connsiteY14" fmla="*/ 7379 h 43972"/>
                              <a:gd name="connsiteX15" fmla="*/ 42347 w 45608"/>
                              <a:gd name="connsiteY15" fmla="*/ 20055 h 439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608" h="43972">
                                <a:moveTo>
                                  <a:pt x="46059" y="16161"/>
                                </a:moveTo>
                                <a:lnTo>
                                  <a:pt x="29581" y="498"/>
                                </a:lnTo>
                                <a:lnTo>
                                  <a:pt x="10748" y="15528"/>
                                </a:lnTo>
                                <a:lnTo>
                                  <a:pt x="14370" y="18968"/>
                                </a:lnTo>
                                <a:cubicBezTo>
                                  <a:pt x="18263" y="18515"/>
                                  <a:pt x="20617" y="19240"/>
                                  <a:pt x="23062" y="21594"/>
                                </a:cubicBezTo>
                                <a:cubicBezTo>
                                  <a:pt x="27317" y="25668"/>
                                  <a:pt x="27227" y="31010"/>
                                  <a:pt x="22700" y="35718"/>
                                </a:cubicBezTo>
                                <a:cubicBezTo>
                                  <a:pt x="18354" y="40336"/>
                                  <a:pt x="13102" y="40607"/>
                                  <a:pt x="8847" y="36442"/>
                                </a:cubicBezTo>
                                <a:cubicBezTo>
                                  <a:pt x="5406" y="33183"/>
                                  <a:pt x="4863" y="29561"/>
                                  <a:pt x="7398" y="25034"/>
                                </a:cubicBezTo>
                                <a:lnTo>
                                  <a:pt x="3414" y="21322"/>
                                </a:lnTo>
                                <a:cubicBezTo>
                                  <a:pt x="1422" y="24400"/>
                                  <a:pt x="698" y="26121"/>
                                  <a:pt x="517" y="28203"/>
                                </a:cubicBezTo>
                                <a:cubicBezTo>
                                  <a:pt x="64" y="32277"/>
                                  <a:pt x="1965" y="36805"/>
                                  <a:pt x="5587" y="40245"/>
                                </a:cubicBezTo>
                                <a:cubicBezTo>
                                  <a:pt x="11925" y="46221"/>
                                  <a:pt x="20889" y="45859"/>
                                  <a:pt x="27317" y="39159"/>
                                </a:cubicBezTo>
                                <a:cubicBezTo>
                                  <a:pt x="33293" y="32821"/>
                                  <a:pt x="33203" y="24582"/>
                                  <a:pt x="27136" y="18787"/>
                                </a:cubicBezTo>
                                <a:cubicBezTo>
                                  <a:pt x="24873" y="16614"/>
                                  <a:pt x="22519" y="15528"/>
                                  <a:pt x="19440" y="15075"/>
                                </a:cubicBezTo>
                                <a:lnTo>
                                  <a:pt x="29128" y="7379"/>
                                </a:lnTo>
                                <a:lnTo>
                                  <a:pt x="42347" y="2005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2" name="Freeform: Shape 1972"/>
                        <wps:cNvSpPr/>
                        <wps:spPr>
                          <a:xfrm>
                            <a:off x="808975" y="876699"/>
                            <a:ext cx="47418" cy="38614"/>
                          </a:xfrm>
                          <a:custGeom>
                            <a:avLst/>
                            <a:gdLst>
                              <a:gd name="connsiteX0" fmla="*/ 465 w 47418"/>
                              <a:gd name="connsiteY0" fmla="*/ 33740 h 38614"/>
                              <a:gd name="connsiteX1" fmla="*/ 4177 w 47418"/>
                              <a:gd name="connsiteY1" fmla="*/ 37271 h 38614"/>
                              <a:gd name="connsiteX2" fmla="*/ 15857 w 47418"/>
                              <a:gd name="connsiteY2" fmla="*/ 24957 h 38614"/>
                              <a:gd name="connsiteX3" fmla="*/ 19841 w 47418"/>
                              <a:gd name="connsiteY3" fmla="*/ 35460 h 38614"/>
                              <a:gd name="connsiteX4" fmla="*/ 41571 w 47418"/>
                              <a:gd name="connsiteY4" fmla="*/ 32653 h 38614"/>
                              <a:gd name="connsiteX5" fmla="*/ 43744 w 47418"/>
                              <a:gd name="connsiteY5" fmla="*/ 10199 h 38614"/>
                              <a:gd name="connsiteX6" fmla="*/ 32245 w 47418"/>
                              <a:gd name="connsiteY6" fmla="*/ 7302 h 38614"/>
                              <a:gd name="connsiteX7" fmla="*/ 35596 w 47418"/>
                              <a:gd name="connsiteY7" fmla="*/ 3771 h 38614"/>
                              <a:gd name="connsiteX8" fmla="*/ 32155 w 47418"/>
                              <a:gd name="connsiteY8" fmla="*/ 511 h 38614"/>
                              <a:gd name="connsiteX9" fmla="*/ 39760 w 47418"/>
                              <a:gd name="connsiteY9" fmla="*/ 13096 h 38614"/>
                              <a:gd name="connsiteX10" fmla="*/ 37769 w 47418"/>
                              <a:gd name="connsiteY10" fmla="*/ 28760 h 38614"/>
                              <a:gd name="connsiteX11" fmla="*/ 22467 w 47418"/>
                              <a:gd name="connsiteY11" fmla="*/ 31204 h 38614"/>
                              <a:gd name="connsiteX12" fmla="*/ 24459 w 47418"/>
                              <a:gd name="connsiteY12" fmla="*/ 15994 h 38614"/>
                              <a:gd name="connsiteX13" fmla="*/ 39760 w 47418"/>
                              <a:gd name="connsiteY13" fmla="*/ 13096 h 386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7418" h="38614">
                                <a:moveTo>
                                  <a:pt x="465" y="33740"/>
                                </a:moveTo>
                                <a:lnTo>
                                  <a:pt x="4177" y="37271"/>
                                </a:lnTo>
                                <a:lnTo>
                                  <a:pt x="15857" y="24957"/>
                                </a:lnTo>
                                <a:cubicBezTo>
                                  <a:pt x="15586" y="29212"/>
                                  <a:pt x="16672" y="32562"/>
                                  <a:pt x="19841" y="35460"/>
                                </a:cubicBezTo>
                                <a:cubicBezTo>
                                  <a:pt x="25907" y="41254"/>
                                  <a:pt x="34509" y="40077"/>
                                  <a:pt x="41571" y="32653"/>
                                </a:cubicBezTo>
                                <a:cubicBezTo>
                                  <a:pt x="49086" y="24776"/>
                                  <a:pt x="49992" y="16084"/>
                                  <a:pt x="43744" y="10199"/>
                                </a:cubicBezTo>
                                <a:cubicBezTo>
                                  <a:pt x="40485" y="7121"/>
                                  <a:pt x="36591" y="6125"/>
                                  <a:pt x="32245" y="7302"/>
                                </a:cubicBezTo>
                                <a:lnTo>
                                  <a:pt x="35596" y="3771"/>
                                </a:lnTo>
                                <a:lnTo>
                                  <a:pt x="32155" y="511"/>
                                </a:lnTo>
                                <a:close/>
                                <a:moveTo>
                                  <a:pt x="39760" y="13096"/>
                                </a:moveTo>
                                <a:cubicBezTo>
                                  <a:pt x="43835" y="16990"/>
                                  <a:pt x="43111" y="23146"/>
                                  <a:pt x="37769" y="28760"/>
                                </a:cubicBezTo>
                                <a:cubicBezTo>
                                  <a:pt x="32698" y="34102"/>
                                  <a:pt x="26541" y="35098"/>
                                  <a:pt x="22467" y="31204"/>
                                </a:cubicBezTo>
                                <a:cubicBezTo>
                                  <a:pt x="18392" y="27402"/>
                                  <a:pt x="19207" y="21426"/>
                                  <a:pt x="24459" y="15994"/>
                                </a:cubicBezTo>
                                <a:cubicBezTo>
                                  <a:pt x="29801" y="10380"/>
                                  <a:pt x="35686" y="9294"/>
                                  <a:pt x="39760" y="1309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3" name="Freeform: Shape 1973"/>
                        <wps:cNvSpPr/>
                        <wps:spPr>
                          <a:xfrm>
                            <a:off x="867993" y="563044"/>
                            <a:ext cx="49217" cy="53781"/>
                          </a:xfrm>
                          <a:custGeom>
                            <a:avLst/>
                            <a:gdLst>
                              <a:gd name="connsiteX0" fmla="*/ 26298 w 49217"/>
                              <a:gd name="connsiteY0" fmla="*/ 330 h 53781"/>
                              <a:gd name="connsiteX1" fmla="*/ 493 w 49217"/>
                              <a:gd name="connsiteY1" fmla="*/ 19977 h 53781"/>
                              <a:gd name="connsiteX2" fmla="*/ 3662 w 49217"/>
                              <a:gd name="connsiteY2" fmla="*/ 24142 h 53781"/>
                              <a:gd name="connsiteX3" fmla="*/ 19869 w 49217"/>
                              <a:gd name="connsiteY3" fmla="*/ 11829 h 53781"/>
                              <a:gd name="connsiteX4" fmla="*/ 31187 w 49217"/>
                              <a:gd name="connsiteY4" fmla="*/ 12734 h 53781"/>
                              <a:gd name="connsiteX5" fmla="*/ 29738 w 49217"/>
                              <a:gd name="connsiteY5" fmla="*/ 21516 h 53781"/>
                              <a:gd name="connsiteX6" fmla="*/ 11902 w 49217"/>
                              <a:gd name="connsiteY6" fmla="*/ 35007 h 53781"/>
                              <a:gd name="connsiteX7" fmla="*/ 14980 w 49217"/>
                              <a:gd name="connsiteY7" fmla="*/ 39081 h 53781"/>
                              <a:gd name="connsiteX8" fmla="*/ 31187 w 49217"/>
                              <a:gd name="connsiteY8" fmla="*/ 26768 h 53781"/>
                              <a:gd name="connsiteX9" fmla="*/ 42596 w 49217"/>
                              <a:gd name="connsiteY9" fmla="*/ 27673 h 53781"/>
                              <a:gd name="connsiteX10" fmla="*/ 41147 w 49217"/>
                              <a:gd name="connsiteY10" fmla="*/ 36546 h 53781"/>
                              <a:gd name="connsiteX11" fmla="*/ 23310 w 49217"/>
                              <a:gd name="connsiteY11" fmla="*/ 50037 h 53781"/>
                              <a:gd name="connsiteX12" fmla="*/ 26388 w 49217"/>
                              <a:gd name="connsiteY12" fmla="*/ 54111 h 53781"/>
                              <a:gd name="connsiteX13" fmla="*/ 45764 w 49217"/>
                              <a:gd name="connsiteY13" fmla="*/ 39353 h 53781"/>
                              <a:gd name="connsiteX14" fmla="*/ 47304 w 49217"/>
                              <a:gd name="connsiteY14" fmla="*/ 26406 h 53781"/>
                              <a:gd name="connsiteX15" fmla="*/ 37344 w 49217"/>
                              <a:gd name="connsiteY15" fmla="*/ 21426 h 53781"/>
                              <a:gd name="connsiteX16" fmla="*/ 36076 w 49217"/>
                              <a:gd name="connsiteY16" fmla="*/ 11557 h 53781"/>
                              <a:gd name="connsiteX17" fmla="*/ 25573 w 49217"/>
                              <a:gd name="connsiteY17" fmla="*/ 6939 h 53781"/>
                              <a:gd name="connsiteX18" fmla="*/ 29195 w 49217"/>
                              <a:gd name="connsiteY18" fmla="*/ 4133 h 537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9217" h="53781">
                                <a:moveTo>
                                  <a:pt x="26298" y="330"/>
                                </a:moveTo>
                                <a:lnTo>
                                  <a:pt x="493" y="19977"/>
                                </a:lnTo>
                                <a:lnTo>
                                  <a:pt x="3662" y="24142"/>
                                </a:lnTo>
                                <a:lnTo>
                                  <a:pt x="19869" y="11829"/>
                                </a:lnTo>
                                <a:cubicBezTo>
                                  <a:pt x="23672" y="8931"/>
                                  <a:pt x="28652" y="9384"/>
                                  <a:pt x="31187" y="12734"/>
                                </a:cubicBezTo>
                                <a:cubicBezTo>
                                  <a:pt x="33541" y="15812"/>
                                  <a:pt x="32998" y="18981"/>
                                  <a:pt x="29738" y="21516"/>
                                </a:cubicBezTo>
                                <a:lnTo>
                                  <a:pt x="11902" y="35007"/>
                                </a:lnTo>
                                <a:lnTo>
                                  <a:pt x="14980" y="39081"/>
                                </a:lnTo>
                                <a:lnTo>
                                  <a:pt x="31187" y="26768"/>
                                </a:lnTo>
                                <a:cubicBezTo>
                                  <a:pt x="34990" y="23870"/>
                                  <a:pt x="40060" y="24414"/>
                                  <a:pt x="42596" y="27673"/>
                                </a:cubicBezTo>
                                <a:cubicBezTo>
                                  <a:pt x="44950" y="30751"/>
                                  <a:pt x="44406" y="34011"/>
                                  <a:pt x="41147" y="36546"/>
                                </a:cubicBezTo>
                                <a:lnTo>
                                  <a:pt x="23310" y="50037"/>
                                </a:lnTo>
                                <a:lnTo>
                                  <a:pt x="26388" y="54111"/>
                                </a:lnTo>
                                <a:lnTo>
                                  <a:pt x="45764" y="39353"/>
                                </a:lnTo>
                                <a:cubicBezTo>
                                  <a:pt x="50382" y="35912"/>
                                  <a:pt x="51016" y="31204"/>
                                  <a:pt x="47304" y="26406"/>
                                </a:cubicBezTo>
                                <a:cubicBezTo>
                                  <a:pt x="44678" y="22965"/>
                                  <a:pt x="42052" y="21788"/>
                                  <a:pt x="37344" y="21426"/>
                                </a:cubicBezTo>
                                <a:cubicBezTo>
                                  <a:pt x="38883" y="17895"/>
                                  <a:pt x="38521" y="14907"/>
                                  <a:pt x="36076" y="11557"/>
                                </a:cubicBezTo>
                                <a:cubicBezTo>
                                  <a:pt x="33451" y="8116"/>
                                  <a:pt x="30372" y="6758"/>
                                  <a:pt x="25573" y="6939"/>
                                </a:cubicBezTo>
                                <a:lnTo>
                                  <a:pt x="29195" y="413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4" name="Freeform: Shape 1974"/>
                        <wps:cNvSpPr/>
                        <wps:spPr>
                          <a:xfrm>
                            <a:off x="899090" y="596232"/>
                            <a:ext cx="39023" cy="31508"/>
                          </a:xfrm>
                          <a:custGeom>
                            <a:avLst/>
                            <a:gdLst>
                              <a:gd name="connsiteX0" fmla="*/ 29394 w 39023"/>
                              <a:gd name="connsiteY0" fmla="*/ 12214 h 31508"/>
                              <a:gd name="connsiteX1" fmla="*/ 26315 w 39023"/>
                              <a:gd name="connsiteY1" fmla="*/ 8140 h 31508"/>
                              <a:gd name="connsiteX2" fmla="*/ 511 w 39023"/>
                              <a:gd name="connsiteY2" fmla="*/ 27787 h 31508"/>
                              <a:gd name="connsiteX3" fmla="*/ 3589 w 39023"/>
                              <a:gd name="connsiteY3" fmla="*/ 31861 h 31508"/>
                              <a:gd name="connsiteX4" fmla="*/ 39535 w 39023"/>
                              <a:gd name="connsiteY4" fmla="*/ 4518 h 31508"/>
                              <a:gd name="connsiteX5" fmla="*/ 36366 w 39023"/>
                              <a:gd name="connsiteY5" fmla="*/ 353 h 31508"/>
                              <a:gd name="connsiteX6" fmla="*/ 31205 w 39023"/>
                              <a:gd name="connsiteY6" fmla="*/ 4337 h 31508"/>
                              <a:gd name="connsiteX7" fmla="*/ 34374 w 39023"/>
                              <a:gd name="connsiteY7" fmla="*/ 8502 h 315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9023" h="31508">
                                <a:moveTo>
                                  <a:pt x="29394" y="12214"/>
                                </a:moveTo>
                                <a:lnTo>
                                  <a:pt x="26315" y="8140"/>
                                </a:lnTo>
                                <a:lnTo>
                                  <a:pt x="511" y="27787"/>
                                </a:lnTo>
                                <a:lnTo>
                                  <a:pt x="3589" y="31861"/>
                                </a:lnTo>
                                <a:close/>
                                <a:moveTo>
                                  <a:pt x="39535" y="4518"/>
                                </a:moveTo>
                                <a:lnTo>
                                  <a:pt x="36366" y="353"/>
                                </a:lnTo>
                                <a:lnTo>
                                  <a:pt x="31205" y="4337"/>
                                </a:lnTo>
                                <a:lnTo>
                                  <a:pt x="34374" y="850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5" name="Freeform: Shape 1975"/>
                        <wps:cNvSpPr/>
                        <wps:spPr>
                          <a:xfrm>
                            <a:off x="908394" y="608531"/>
                            <a:ext cx="52178" cy="56225"/>
                          </a:xfrm>
                          <a:custGeom>
                            <a:avLst/>
                            <a:gdLst>
                              <a:gd name="connsiteX0" fmla="*/ 19439 w 52178"/>
                              <a:gd name="connsiteY0" fmla="*/ 20459 h 56225"/>
                              <a:gd name="connsiteX1" fmla="*/ 28403 w 52178"/>
                              <a:gd name="connsiteY1" fmla="*/ 32320 h 56225"/>
                              <a:gd name="connsiteX2" fmla="*/ 26501 w 52178"/>
                              <a:gd name="connsiteY2" fmla="*/ 43095 h 56225"/>
                              <a:gd name="connsiteX3" fmla="*/ 23332 w 52178"/>
                              <a:gd name="connsiteY3" fmla="*/ 45539 h 56225"/>
                              <a:gd name="connsiteX4" fmla="*/ 18171 w 52178"/>
                              <a:gd name="connsiteY4" fmla="*/ 50972 h 56225"/>
                              <a:gd name="connsiteX5" fmla="*/ 22427 w 52178"/>
                              <a:gd name="connsiteY5" fmla="*/ 56585 h 56225"/>
                              <a:gd name="connsiteX6" fmla="*/ 23604 w 52178"/>
                              <a:gd name="connsiteY6" fmla="*/ 55680 h 56225"/>
                              <a:gd name="connsiteX7" fmla="*/ 29037 w 52178"/>
                              <a:gd name="connsiteY7" fmla="*/ 48074 h 56225"/>
                              <a:gd name="connsiteX8" fmla="*/ 34831 w 52178"/>
                              <a:gd name="connsiteY8" fmla="*/ 36032 h 56225"/>
                              <a:gd name="connsiteX9" fmla="*/ 47688 w 52178"/>
                              <a:gd name="connsiteY9" fmla="*/ 35127 h 56225"/>
                              <a:gd name="connsiteX10" fmla="*/ 48956 w 52178"/>
                              <a:gd name="connsiteY10" fmla="*/ 16838 h 56225"/>
                              <a:gd name="connsiteX11" fmla="*/ 36461 w 52178"/>
                              <a:gd name="connsiteY11" fmla="*/ 359 h 56225"/>
                              <a:gd name="connsiteX12" fmla="*/ 516 w 52178"/>
                              <a:gd name="connsiteY12" fmla="*/ 27703 h 56225"/>
                              <a:gd name="connsiteX13" fmla="*/ 3956 w 52178"/>
                              <a:gd name="connsiteY13" fmla="*/ 32230 h 56225"/>
                              <a:gd name="connsiteX14" fmla="*/ 23513 w 52178"/>
                              <a:gd name="connsiteY14" fmla="*/ 17381 h 56225"/>
                              <a:gd name="connsiteX15" fmla="*/ 35918 w 52178"/>
                              <a:gd name="connsiteY15" fmla="*/ 7965 h 56225"/>
                              <a:gd name="connsiteX16" fmla="*/ 44338 w 52178"/>
                              <a:gd name="connsiteY16" fmla="*/ 19101 h 56225"/>
                              <a:gd name="connsiteX17" fmla="*/ 46783 w 52178"/>
                              <a:gd name="connsiteY17" fmla="*/ 25349 h 56225"/>
                              <a:gd name="connsiteX18" fmla="*/ 43433 w 52178"/>
                              <a:gd name="connsiteY18" fmla="*/ 30872 h 56225"/>
                              <a:gd name="connsiteX19" fmla="*/ 31934 w 52178"/>
                              <a:gd name="connsiteY19" fmla="*/ 28518 h 5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178" h="56225">
                                <a:moveTo>
                                  <a:pt x="19439" y="20459"/>
                                </a:moveTo>
                                <a:lnTo>
                                  <a:pt x="28403" y="32320"/>
                                </a:lnTo>
                                <a:cubicBezTo>
                                  <a:pt x="31481" y="36395"/>
                                  <a:pt x="30938" y="39745"/>
                                  <a:pt x="26501" y="43095"/>
                                </a:cubicBezTo>
                                <a:lnTo>
                                  <a:pt x="23332" y="45539"/>
                                </a:lnTo>
                                <a:cubicBezTo>
                                  <a:pt x="21159" y="47169"/>
                                  <a:pt x="19258" y="49161"/>
                                  <a:pt x="18171" y="50972"/>
                                </a:cubicBezTo>
                                <a:lnTo>
                                  <a:pt x="22427" y="56585"/>
                                </a:lnTo>
                                <a:lnTo>
                                  <a:pt x="23604" y="55680"/>
                                </a:lnTo>
                                <a:cubicBezTo>
                                  <a:pt x="23332" y="53054"/>
                                  <a:pt x="24509" y="51786"/>
                                  <a:pt x="29037" y="48074"/>
                                </a:cubicBezTo>
                                <a:cubicBezTo>
                                  <a:pt x="35012" y="43547"/>
                                  <a:pt x="36189" y="41193"/>
                                  <a:pt x="34831" y="36032"/>
                                </a:cubicBezTo>
                                <a:cubicBezTo>
                                  <a:pt x="39902" y="38568"/>
                                  <a:pt x="43523" y="38296"/>
                                  <a:pt x="47688" y="35127"/>
                                </a:cubicBezTo>
                                <a:cubicBezTo>
                                  <a:pt x="53845" y="30419"/>
                                  <a:pt x="54388" y="23991"/>
                                  <a:pt x="48956" y="16838"/>
                                </a:cubicBezTo>
                                <a:lnTo>
                                  <a:pt x="36461" y="359"/>
                                </a:lnTo>
                                <a:lnTo>
                                  <a:pt x="516" y="27703"/>
                                </a:lnTo>
                                <a:lnTo>
                                  <a:pt x="3956" y="32230"/>
                                </a:lnTo>
                                <a:close/>
                                <a:moveTo>
                                  <a:pt x="23513" y="17381"/>
                                </a:moveTo>
                                <a:lnTo>
                                  <a:pt x="35918" y="7965"/>
                                </a:lnTo>
                                <a:lnTo>
                                  <a:pt x="44338" y="19101"/>
                                </a:lnTo>
                                <a:cubicBezTo>
                                  <a:pt x="46330" y="21637"/>
                                  <a:pt x="46964" y="23447"/>
                                  <a:pt x="46783" y="25349"/>
                                </a:cubicBezTo>
                                <a:cubicBezTo>
                                  <a:pt x="46783" y="27431"/>
                                  <a:pt x="45515" y="29332"/>
                                  <a:pt x="43433" y="30872"/>
                                </a:cubicBezTo>
                                <a:cubicBezTo>
                                  <a:pt x="39177" y="34131"/>
                                  <a:pt x="35646" y="33407"/>
                                  <a:pt x="31934" y="2851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6" name="Freeform: Shape 1976"/>
                        <wps:cNvSpPr/>
                        <wps:spPr>
                          <a:xfrm>
                            <a:off x="945402" y="657331"/>
                            <a:ext cx="12404" cy="14395"/>
                          </a:xfrm>
                          <a:custGeom>
                            <a:avLst/>
                            <a:gdLst>
                              <a:gd name="connsiteX0" fmla="*/ 12936 w 12404"/>
                              <a:gd name="connsiteY0" fmla="*/ 12059 h 14395"/>
                              <a:gd name="connsiteX1" fmla="*/ 4062 w 12404"/>
                              <a:gd name="connsiteY1" fmla="*/ 380 h 14395"/>
                              <a:gd name="connsiteX2" fmla="*/ 531 w 12404"/>
                              <a:gd name="connsiteY2" fmla="*/ 3096 h 14395"/>
                              <a:gd name="connsiteX3" fmla="*/ 9404 w 12404"/>
                              <a:gd name="connsiteY3" fmla="*/ 14776 h 14395"/>
                            </a:gdLst>
                            <a:ahLst/>
                            <a:cxnLst>
                              <a:cxn ang="0">
                                <a:pos x="connsiteX0" y="connsiteY0"/>
                              </a:cxn>
                              <a:cxn ang="0">
                                <a:pos x="connsiteX1" y="connsiteY1"/>
                              </a:cxn>
                              <a:cxn ang="0">
                                <a:pos x="connsiteX2" y="connsiteY2"/>
                              </a:cxn>
                              <a:cxn ang="0">
                                <a:pos x="connsiteX3" y="connsiteY3"/>
                              </a:cxn>
                            </a:cxnLst>
                            <a:rect l="l" t="t" r="r" b="b"/>
                            <a:pathLst>
                              <a:path w="12404" h="14395">
                                <a:moveTo>
                                  <a:pt x="12936" y="12059"/>
                                </a:moveTo>
                                <a:lnTo>
                                  <a:pt x="4062" y="380"/>
                                </a:lnTo>
                                <a:lnTo>
                                  <a:pt x="531" y="3096"/>
                                </a:lnTo>
                                <a:lnTo>
                                  <a:pt x="9404" y="147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7" name="Freeform: Shape 1977"/>
                        <wps:cNvSpPr/>
                        <wps:spPr>
                          <a:xfrm>
                            <a:off x="953973" y="666595"/>
                            <a:ext cx="38933" cy="33681"/>
                          </a:xfrm>
                          <a:custGeom>
                            <a:avLst/>
                            <a:gdLst>
                              <a:gd name="connsiteX0" fmla="*/ 25890 w 38933"/>
                              <a:gd name="connsiteY0" fmla="*/ 10439 h 33681"/>
                              <a:gd name="connsiteX1" fmla="*/ 538 w 38933"/>
                              <a:gd name="connsiteY1" fmla="*/ 29724 h 33681"/>
                              <a:gd name="connsiteX2" fmla="*/ 3798 w 38933"/>
                              <a:gd name="connsiteY2" fmla="*/ 34070 h 33681"/>
                              <a:gd name="connsiteX3" fmla="*/ 39471 w 38933"/>
                              <a:gd name="connsiteY3" fmla="*/ 6999 h 33681"/>
                              <a:gd name="connsiteX4" fmla="*/ 37389 w 38933"/>
                              <a:gd name="connsiteY4" fmla="*/ 4192 h 33681"/>
                              <a:gd name="connsiteX5" fmla="*/ 23174 w 38933"/>
                              <a:gd name="connsiteY5" fmla="*/ 389 h 33681"/>
                              <a:gd name="connsiteX6" fmla="*/ 20005 w 38933"/>
                              <a:gd name="connsiteY6" fmla="*/ 2743 h 336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8933" h="33681">
                                <a:moveTo>
                                  <a:pt x="25890" y="10439"/>
                                </a:moveTo>
                                <a:lnTo>
                                  <a:pt x="538" y="29724"/>
                                </a:lnTo>
                                <a:lnTo>
                                  <a:pt x="3798" y="34070"/>
                                </a:lnTo>
                                <a:lnTo>
                                  <a:pt x="39471" y="6999"/>
                                </a:lnTo>
                                <a:lnTo>
                                  <a:pt x="37389" y="4192"/>
                                </a:lnTo>
                                <a:cubicBezTo>
                                  <a:pt x="30689" y="6727"/>
                                  <a:pt x="29240" y="6365"/>
                                  <a:pt x="23174" y="389"/>
                                </a:cubicBezTo>
                                <a:lnTo>
                                  <a:pt x="20005" y="274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8" name="Freeform: Shape 1978"/>
                        <wps:cNvSpPr/>
                        <wps:spPr>
                          <a:xfrm>
                            <a:off x="970593" y="689476"/>
                            <a:ext cx="47298" cy="41411"/>
                          </a:xfrm>
                          <a:custGeom>
                            <a:avLst/>
                            <a:gdLst>
                              <a:gd name="connsiteX0" fmla="*/ 47849 w 47298"/>
                              <a:gd name="connsiteY0" fmla="*/ 18513 h 41411"/>
                              <a:gd name="connsiteX1" fmla="*/ 34086 w 47298"/>
                              <a:gd name="connsiteY1" fmla="*/ 405 h 41411"/>
                              <a:gd name="connsiteX2" fmla="*/ 13171 w 47298"/>
                              <a:gd name="connsiteY2" fmla="*/ 12175 h 41411"/>
                              <a:gd name="connsiteX3" fmla="*/ 16159 w 47298"/>
                              <a:gd name="connsiteY3" fmla="*/ 16159 h 41411"/>
                              <a:gd name="connsiteX4" fmla="*/ 24308 w 47298"/>
                              <a:gd name="connsiteY4" fmla="*/ 20233 h 41411"/>
                              <a:gd name="connsiteX5" fmla="*/ 21682 w 47298"/>
                              <a:gd name="connsiteY5" fmla="*/ 34086 h 41411"/>
                              <a:gd name="connsiteX6" fmla="*/ 7829 w 47298"/>
                              <a:gd name="connsiteY6" fmla="*/ 32637 h 41411"/>
                              <a:gd name="connsiteX7" fmla="*/ 8282 w 47298"/>
                              <a:gd name="connsiteY7" fmla="*/ 21048 h 41411"/>
                              <a:gd name="connsiteX8" fmla="*/ 5022 w 47298"/>
                              <a:gd name="connsiteY8" fmla="*/ 16702 h 41411"/>
                              <a:gd name="connsiteX9" fmla="*/ 948 w 47298"/>
                              <a:gd name="connsiteY9" fmla="*/ 23040 h 41411"/>
                              <a:gd name="connsiteX10" fmla="*/ 4026 w 47298"/>
                              <a:gd name="connsiteY10" fmla="*/ 35715 h 41411"/>
                              <a:gd name="connsiteX11" fmla="*/ 25666 w 47298"/>
                              <a:gd name="connsiteY11" fmla="*/ 38160 h 41411"/>
                              <a:gd name="connsiteX12" fmla="*/ 28654 w 47298"/>
                              <a:gd name="connsiteY12" fmla="*/ 17969 h 41411"/>
                              <a:gd name="connsiteX13" fmla="*/ 21773 w 47298"/>
                              <a:gd name="connsiteY13" fmla="*/ 13261 h 41411"/>
                              <a:gd name="connsiteX14" fmla="*/ 32456 w 47298"/>
                              <a:gd name="connsiteY14" fmla="*/ 7195 h 41411"/>
                              <a:gd name="connsiteX15" fmla="*/ 43503 w 47298"/>
                              <a:gd name="connsiteY15" fmla="*/ 21772 h 414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7298" h="41411">
                                <a:moveTo>
                                  <a:pt x="47849" y="18513"/>
                                </a:moveTo>
                                <a:lnTo>
                                  <a:pt x="34086" y="405"/>
                                </a:lnTo>
                                <a:lnTo>
                                  <a:pt x="13171" y="12175"/>
                                </a:lnTo>
                                <a:lnTo>
                                  <a:pt x="16159" y="16159"/>
                                </a:lnTo>
                                <a:cubicBezTo>
                                  <a:pt x="20052" y="16340"/>
                                  <a:pt x="22225" y="17426"/>
                                  <a:pt x="24308" y="20233"/>
                                </a:cubicBezTo>
                                <a:cubicBezTo>
                                  <a:pt x="27929" y="24850"/>
                                  <a:pt x="26933" y="30192"/>
                                  <a:pt x="21682" y="34086"/>
                                </a:cubicBezTo>
                                <a:cubicBezTo>
                                  <a:pt x="16702" y="37979"/>
                                  <a:pt x="11451" y="37345"/>
                                  <a:pt x="7829" y="32637"/>
                                </a:cubicBezTo>
                                <a:cubicBezTo>
                                  <a:pt x="4932" y="28834"/>
                                  <a:pt x="5022" y="25032"/>
                                  <a:pt x="8282" y="21048"/>
                                </a:cubicBezTo>
                                <a:lnTo>
                                  <a:pt x="5022" y="16702"/>
                                </a:lnTo>
                                <a:cubicBezTo>
                                  <a:pt x="2487" y="19418"/>
                                  <a:pt x="1582" y="21048"/>
                                  <a:pt x="948" y="23040"/>
                                </a:cubicBezTo>
                                <a:cubicBezTo>
                                  <a:pt x="-139" y="27114"/>
                                  <a:pt x="1038" y="31822"/>
                                  <a:pt x="4026" y="35715"/>
                                </a:cubicBezTo>
                                <a:cubicBezTo>
                                  <a:pt x="9368" y="42777"/>
                                  <a:pt x="18241" y="43864"/>
                                  <a:pt x="25666" y="38160"/>
                                </a:cubicBezTo>
                                <a:cubicBezTo>
                                  <a:pt x="32547" y="32909"/>
                                  <a:pt x="33815" y="24760"/>
                                  <a:pt x="28654" y="17969"/>
                                </a:cubicBezTo>
                                <a:cubicBezTo>
                                  <a:pt x="26843" y="15525"/>
                                  <a:pt x="24760" y="14076"/>
                                  <a:pt x="21773" y="13261"/>
                                </a:cubicBezTo>
                                <a:lnTo>
                                  <a:pt x="32456" y="7195"/>
                                </a:lnTo>
                                <a:lnTo>
                                  <a:pt x="43503" y="217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9" name="Freeform: Shape 1979"/>
                        <wps:cNvSpPr/>
                        <wps:spPr>
                          <a:xfrm>
                            <a:off x="991409" y="716885"/>
                            <a:ext cx="47298" cy="41411"/>
                          </a:xfrm>
                          <a:custGeom>
                            <a:avLst/>
                            <a:gdLst>
                              <a:gd name="connsiteX0" fmla="*/ 47861 w 47298"/>
                              <a:gd name="connsiteY0" fmla="*/ 18528 h 41411"/>
                              <a:gd name="connsiteX1" fmla="*/ 34098 w 47298"/>
                              <a:gd name="connsiteY1" fmla="*/ 420 h 41411"/>
                              <a:gd name="connsiteX2" fmla="*/ 13183 w 47298"/>
                              <a:gd name="connsiteY2" fmla="*/ 12190 h 41411"/>
                              <a:gd name="connsiteX3" fmla="*/ 16171 w 47298"/>
                              <a:gd name="connsiteY3" fmla="*/ 16174 h 41411"/>
                              <a:gd name="connsiteX4" fmla="*/ 24320 w 47298"/>
                              <a:gd name="connsiteY4" fmla="*/ 20249 h 41411"/>
                              <a:gd name="connsiteX5" fmla="*/ 21694 w 47298"/>
                              <a:gd name="connsiteY5" fmla="*/ 34101 h 41411"/>
                              <a:gd name="connsiteX6" fmla="*/ 7841 w 47298"/>
                              <a:gd name="connsiteY6" fmla="*/ 32653 h 41411"/>
                              <a:gd name="connsiteX7" fmla="*/ 8293 w 47298"/>
                              <a:gd name="connsiteY7" fmla="*/ 21063 h 41411"/>
                              <a:gd name="connsiteX8" fmla="*/ 5034 w 47298"/>
                              <a:gd name="connsiteY8" fmla="*/ 16717 h 41411"/>
                              <a:gd name="connsiteX9" fmla="*/ 960 w 47298"/>
                              <a:gd name="connsiteY9" fmla="*/ 23055 h 41411"/>
                              <a:gd name="connsiteX10" fmla="*/ 4038 w 47298"/>
                              <a:gd name="connsiteY10" fmla="*/ 35731 h 41411"/>
                              <a:gd name="connsiteX11" fmla="*/ 25678 w 47298"/>
                              <a:gd name="connsiteY11" fmla="*/ 38176 h 41411"/>
                              <a:gd name="connsiteX12" fmla="*/ 28666 w 47298"/>
                              <a:gd name="connsiteY12" fmla="*/ 17985 h 41411"/>
                              <a:gd name="connsiteX13" fmla="*/ 21784 w 47298"/>
                              <a:gd name="connsiteY13" fmla="*/ 13277 h 41411"/>
                              <a:gd name="connsiteX14" fmla="*/ 32468 w 47298"/>
                              <a:gd name="connsiteY14" fmla="*/ 7211 h 41411"/>
                              <a:gd name="connsiteX15" fmla="*/ 43515 w 47298"/>
                              <a:gd name="connsiteY15" fmla="*/ 21788 h 414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7298" h="41411">
                                <a:moveTo>
                                  <a:pt x="47861" y="18528"/>
                                </a:moveTo>
                                <a:lnTo>
                                  <a:pt x="34098" y="420"/>
                                </a:lnTo>
                                <a:lnTo>
                                  <a:pt x="13183" y="12190"/>
                                </a:lnTo>
                                <a:lnTo>
                                  <a:pt x="16171" y="16174"/>
                                </a:lnTo>
                                <a:cubicBezTo>
                                  <a:pt x="20064" y="16355"/>
                                  <a:pt x="22237" y="17442"/>
                                  <a:pt x="24320" y="20249"/>
                                </a:cubicBezTo>
                                <a:cubicBezTo>
                                  <a:pt x="27941" y="24866"/>
                                  <a:pt x="26945" y="30208"/>
                                  <a:pt x="21694" y="34101"/>
                                </a:cubicBezTo>
                                <a:cubicBezTo>
                                  <a:pt x="16714" y="37994"/>
                                  <a:pt x="11462" y="37361"/>
                                  <a:pt x="7841" y="32653"/>
                                </a:cubicBezTo>
                                <a:cubicBezTo>
                                  <a:pt x="4943" y="28850"/>
                                  <a:pt x="5034" y="25047"/>
                                  <a:pt x="8293" y="21063"/>
                                </a:cubicBezTo>
                                <a:lnTo>
                                  <a:pt x="5034" y="16717"/>
                                </a:lnTo>
                                <a:cubicBezTo>
                                  <a:pt x="2499" y="19434"/>
                                  <a:pt x="1593" y="21063"/>
                                  <a:pt x="960" y="23055"/>
                                </a:cubicBezTo>
                                <a:cubicBezTo>
                                  <a:pt x="-127" y="27130"/>
                                  <a:pt x="1050" y="31838"/>
                                  <a:pt x="4038" y="35731"/>
                                </a:cubicBezTo>
                                <a:cubicBezTo>
                                  <a:pt x="9380" y="42793"/>
                                  <a:pt x="18253" y="43880"/>
                                  <a:pt x="25678" y="38176"/>
                                </a:cubicBezTo>
                                <a:cubicBezTo>
                                  <a:pt x="32559" y="32924"/>
                                  <a:pt x="33827" y="24776"/>
                                  <a:pt x="28666" y="17985"/>
                                </a:cubicBezTo>
                                <a:cubicBezTo>
                                  <a:pt x="26855" y="15540"/>
                                  <a:pt x="24772" y="14092"/>
                                  <a:pt x="21784" y="13277"/>
                                </a:cubicBezTo>
                                <a:lnTo>
                                  <a:pt x="32468" y="7211"/>
                                </a:lnTo>
                                <a:lnTo>
                                  <a:pt x="43515" y="2178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0" name="Freeform: Shape 1980"/>
                        <wps:cNvSpPr/>
                        <wps:spPr>
                          <a:xfrm>
                            <a:off x="938059" y="367973"/>
                            <a:ext cx="47784" cy="53418"/>
                          </a:xfrm>
                          <a:custGeom>
                            <a:avLst/>
                            <a:gdLst>
                              <a:gd name="connsiteX0" fmla="*/ 28149 w 47784"/>
                              <a:gd name="connsiteY0" fmla="*/ 217 h 53418"/>
                              <a:gd name="connsiteX1" fmla="*/ 533 w 47784"/>
                              <a:gd name="connsiteY1" fmla="*/ 17148 h 53418"/>
                              <a:gd name="connsiteX2" fmla="*/ 3250 w 47784"/>
                              <a:gd name="connsiteY2" fmla="*/ 21494 h 53418"/>
                              <a:gd name="connsiteX3" fmla="*/ 20634 w 47784"/>
                              <a:gd name="connsiteY3" fmla="*/ 10810 h 53418"/>
                              <a:gd name="connsiteX4" fmla="*/ 31861 w 47784"/>
                              <a:gd name="connsiteY4" fmla="*/ 12893 h 53418"/>
                              <a:gd name="connsiteX5" fmla="*/ 29507 w 47784"/>
                              <a:gd name="connsiteY5" fmla="*/ 21494 h 53418"/>
                              <a:gd name="connsiteX6" fmla="*/ 10402 w 47784"/>
                              <a:gd name="connsiteY6" fmla="*/ 33174 h 53418"/>
                              <a:gd name="connsiteX7" fmla="*/ 13119 w 47784"/>
                              <a:gd name="connsiteY7" fmla="*/ 37610 h 53418"/>
                              <a:gd name="connsiteX8" fmla="*/ 30503 w 47784"/>
                              <a:gd name="connsiteY8" fmla="*/ 26926 h 53418"/>
                              <a:gd name="connsiteX9" fmla="*/ 41730 w 47784"/>
                              <a:gd name="connsiteY9" fmla="*/ 28918 h 53418"/>
                              <a:gd name="connsiteX10" fmla="*/ 39376 w 47784"/>
                              <a:gd name="connsiteY10" fmla="*/ 37520 h 53418"/>
                              <a:gd name="connsiteX11" fmla="*/ 20272 w 47784"/>
                              <a:gd name="connsiteY11" fmla="*/ 49199 h 53418"/>
                              <a:gd name="connsiteX12" fmla="*/ 22897 w 47784"/>
                              <a:gd name="connsiteY12" fmla="*/ 53636 h 53418"/>
                              <a:gd name="connsiteX13" fmla="*/ 43632 w 47784"/>
                              <a:gd name="connsiteY13" fmla="*/ 40870 h 53418"/>
                              <a:gd name="connsiteX14" fmla="*/ 46529 w 47784"/>
                              <a:gd name="connsiteY14" fmla="*/ 28104 h 53418"/>
                              <a:gd name="connsiteX15" fmla="*/ 37112 w 47784"/>
                              <a:gd name="connsiteY15" fmla="*/ 22309 h 53418"/>
                              <a:gd name="connsiteX16" fmla="*/ 36750 w 47784"/>
                              <a:gd name="connsiteY16" fmla="*/ 12259 h 53418"/>
                              <a:gd name="connsiteX17" fmla="*/ 26881 w 47784"/>
                              <a:gd name="connsiteY17" fmla="*/ 6645 h 53418"/>
                              <a:gd name="connsiteX18" fmla="*/ 30684 w 47784"/>
                              <a:gd name="connsiteY18" fmla="*/ 4291 h 534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7784" h="53418">
                                <a:moveTo>
                                  <a:pt x="28149" y="217"/>
                                </a:moveTo>
                                <a:lnTo>
                                  <a:pt x="533" y="17148"/>
                                </a:lnTo>
                                <a:lnTo>
                                  <a:pt x="3250" y="21494"/>
                                </a:lnTo>
                                <a:lnTo>
                                  <a:pt x="20634" y="10810"/>
                                </a:lnTo>
                                <a:cubicBezTo>
                                  <a:pt x="24618" y="8366"/>
                                  <a:pt x="29688" y="9362"/>
                                  <a:pt x="31861" y="12893"/>
                                </a:cubicBezTo>
                                <a:cubicBezTo>
                                  <a:pt x="33853" y="16243"/>
                                  <a:pt x="33038" y="19321"/>
                                  <a:pt x="29507" y="21494"/>
                                </a:cubicBezTo>
                                <a:lnTo>
                                  <a:pt x="10402" y="33174"/>
                                </a:lnTo>
                                <a:lnTo>
                                  <a:pt x="13119" y="37610"/>
                                </a:lnTo>
                                <a:lnTo>
                                  <a:pt x="30503" y="26926"/>
                                </a:lnTo>
                                <a:cubicBezTo>
                                  <a:pt x="34487" y="24482"/>
                                  <a:pt x="39557" y="25387"/>
                                  <a:pt x="41730" y="28918"/>
                                </a:cubicBezTo>
                                <a:cubicBezTo>
                                  <a:pt x="43722" y="32178"/>
                                  <a:pt x="42817" y="35347"/>
                                  <a:pt x="39376" y="37520"/>
                                </a:cubicBezTo>
                                <a:lnTo>
                                  <a:pt x="20272" y="49199"/>
                                </a:lnTo>
                                <a:lnTo>
                                  <a:pt x="22897" y="53636"/>
                                </a:lnTo>
                                <a:lnTo>
                                  <a:pt x="43632" y="40870"/>
                                </a:lnTo>
                                <a:cubicBezTo>
                                  <a:pt x="48611" y="37882"/>
                                  <a:pt x="49698" y="33355"/>
                                  <a:pt x="46529" y="28104"/>
                                </a:cubicBezTo>
                                <a:cubicBezTo>
                                  <a:pt x="44265" y="24482"/>
                                  <a:pt x="41730" y="23033"/>
                                  <a:pt x="37112" y="22309"/>
                                </a:cubicBezTo>
                                <a:cubicBezTo>
                                  <a:pt x="39014" y="18868"/>
                                  <a:pt x="38923" y="15790"/>
                                  <a:pt x="36750" y="12259"/>
                                </a:cubicBezTo>
                                <a:cubicBezTo>
                                  <a:pt x="34487" y="8547"/>
                                  <a:pt x="31589" y="6917"/>
                                  <a:pt x="26881" y="6645"/>
                                </a:cubicBezTo>
                                <a:lnTo>
                                  <a:pt x="30684" y="429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1" name="Freeform: Shape 1981"/>
                        <wps:cNvSpPr/>
                        <wps:spPr>
                          <a:xfrm>
                            <a:off x="964938" y="404949"/>
                            <a:ext cx="41196" cy="28158"/>
                          </a:xfrm>
                          <a:custGeom>
                            <a:avLst/>
                            <a:gdLst>
                              <a:gd name="connsiteX0" fmla="*/ 30881 w 41196"/>
                              <a:gd name="connsiteY0" fmla="*/ 11469 h 28158"/>
                              <a:gd name="connsiteX1" fmla="*/ 28164 w 41196"/>
                              <a:gd name="connsiteY1" fmla="*/ 7033 h 28158"/>
                              <a:gd name="connsiteX2" fmla="*/ 549 w 41196"/>
                              <a:gd name="connsiteY2" fmla="*/ 23964 h 28158"/>
                              <a:gd name="connsiteX3" fmla="*/ 3265 w 41196"/>
                              <a:gd name="connsiteY3" fmla="*/ 28400 h 28158"/>
                              <a:gd name="connsiteX4" fmla="*/ 41746 w 41196"/>
                              <a:gd name="connsiteY4" fmla="*/ 4769 h 28158"/>
                              <a:gd name="connsiteX5" fmla="*/ 39029 w 41196"/>
                              <a:gd name="connsiteY5" fmla="*/ 242 h 28158"/>
                              <a:gd name="connsiteX6" fmla="*/ 33506 w 41196"/>
                              <a:gd name="connsiteY6" fmla="*/ 3683 h 28158"/>
                              <a:gd name="connsiteX7" fmla="*/ 36222 w 41196"/>
                              <a:gd name="connsiteY7" fmla="*/ 8210 h 281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1196" h="28158">
                                <a:moveTo>
                                  <a:pt x="30881" y="11469"/>
                                </a:moveTo>
                                <a:lnTo>
                                  <a:pt x="28164" y="7033"/>
                                </a:lnTo>
                                <a:lnTo>
                                  <a:pt x="549" y="23964"/>
                                </a:lnTo>
                                <a:lnTo>
                                  <a:pt x="3265" y="28400"/>
                                </a:lnTo>
                                <a:close/>
                                <a:moveTo>
                                  <a:pt x="41746" y="4769"/>
                                </a:moveTo>
                                <a:lnTo>
                                  <a:pt x="39029" y="242"/>
                                </a:lnTo>
                                <a:lnTo>
                                  <a:pt x="33506" y="3683"/>
                                </a:lnTo>
                                <a:lnTo>
                                  <a:pt x="36222" y="821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2" name="Freeform: Shape 1982"/>
                        <wps:cNvSpPr/>
                        <wps:spPr>
                          <a:xfrm>
                            <a:off x="972938" y="418199"/>
                            <a:ext cx="52200" cy="54414"/>
                          </a:xfrm>
                          <a:custGeom>
                            <a:avLst/>
                            <a:gdLst>
                              <a:gd name="connsiteX0" fmla="*/ 20110 w 52200"/>
                              <a:gd name="connsiteY0" fmla="*/ 18538 h 54414"/>
                              <a:gd name="connsiteX1" fmla="*/ 27897 w 52200"/>
                              <a:gd name="connsiteY1" fmla="*/ 31214 h 54414"/>
                              <a:gd name="connsiteX2" fmla="*/ 24909 w 52200"/>
                              <a:gd name="connsiteY2" fmla="*/ 41716 h 54414"/>
                              <a:gd name="connsiteX3" fmla="*/ 21468 w 52200"/>
                              <a:gd name="connsiteY3" fmla="*/ 43889 h 54414"/>
                              <a:gd name="connsiteX4" fmla="*/ 15854 w 52200"/>
                              <a:gd name="connsiteY4" fmla="*/ 48778 h 54414"/>
                              <a:gd name="connsiteX5" fmla="*/ 19567 w 52200"/>
                              <a:gd name="connsiteY5" fmla="*/ 54664 h 54414"/>
                              <a:gd name="connsiteX6" fmla="*/ 20834 w 52200"/>
                              <a:gd name="connsiteY6" fmla="*/ 53939 h 54414"/>
                              <a:gd name="connsiteX7" fmla="*/ 27082 w 52200"/>
                              <a:gd name="connsiteY7" fmla="*/ 46877 h 54414"/>
                              <a:gd name="connsiteX8" fmla="*/ 33963 w 52200"/>
                              <a:gd name="connsiteY8" fmla="*/ 35560 h 54414"/>
                              <a:gd name="connsiteX9" fmla="*/ 46820 w 52200"/>
                              <a:gd name="connsiteY9" fmla="*/ 35922 h 54414"/>
                              <a:gd name="connsiteX10" fmla="*/ 49898 w 52200"/>
                              <a:gd name="connsiteY10" fmla="*/ 17904 h 54414"/>
                              <a:gd name="connsiteX11" fmla="*/ 39033 w 52200"/>
                              <a:gd name="connsiteY11" fmla="*/ 249 h 54414"/>
                              <a:gd name="connsiteX12" fmla="*/ 553 w 52200"/>
                              <a:gd name="connsiteY12" fmla="*/ 23880 h 54414"/>
                              <a:gd name="connsiteX13" fmla="*/ 3541 w 52200"/>
                              <a:gd name="connsiteY13" fmla="*/ 28679 h 54414"/>
                              <a:gd name="connsiteX14" fmla="*/ 24456 w 52200"/>
                              <a:gd name="connsiteY14" fmla="*/ 15822 h 54414"/>
                              <a:gd name="connsiteX15" fmla="*/ 37766 w 52200"/>
                              <a:gd name="connsiteY15" fmla="*/ 7673 h 54414"/>
                              <a:gd name="connsiteX16" fmla="*/ 45100 w 52200"/>
                              <a:gd name="connsiteY16" fmla="*/ 19534 h 54414"/>
                              <a:gd name="connsiteX17" fmla="*/ 47001 w 52200"/>
                              <a:gd name="connsiteY17" fmla="*/ 26143 h 54414"/>
                              <a:gd name="connsiteX18" fmla="*/ 43017 w 52200"/>
                              <a:gd name="connsiteY18" fmla="*/ 31214 h 54414"/>
                              <a:gd name="connsiteX19" fmla="*/ 31790 w 52200"/>
                              <a:gd name="connsiteY19" fmla="*/ 27683 h 544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200" h="54414">
                                <a:moveTo>
                                  <a:pt x="20110" y="18538"/>
                                </a:moveTo>
                                <a:lnTo>
                                  <a:pt x="27897" y="31214"/>
                                </a:lnTo>
                                <a:cubicBezTo>
                                  <a:pt x="30613" y="35650"/>
                                  <a:pt x="29617" y="38819"/>
                                  <a:pt x="24909" y="41716"/>
                                </a:cubicBezTo>
                                <a:lnTo>
                                  <a:pt x="21468" y="43889"/>
                                </a:lnTo>
                                <a:cubicBezTo>
                                  <a:pt x="19114" y="45247"/>
                                  <a:pt x="17122" y="47058"/>
                                  <a:pt x="15854" y="48778"/>
                                </a:cubicBezTo>
                                <a:lnTo>
                                  <a:pt x="19567" y="54664"/>
                                </a:lnTo>
                                <a:lnTo>
                                  <a:pt x="20834" y="53939"/>
                                </a:lnTo>
                                <a:cubicBezTo>
                                  <a:pt x="20834" y="51314"/>
                                  <a:pt x="22102" y="50227"/>
                                  <a:pt x="27082" y="46877"/>
                                </a:cubicBezTo>
                                <a:cubicBezTo>
                                  <a:pt x="33420" y="42984"/>
                                  <a:pt x="34687" y="40811"/>
                                  <a:pt x="33963" y="35560"/>
                                </a:cubicBezTo>
                                <a:cubicBezTo>
                                  <a:pt x="38762" y="38638"/>
                                  <a:pt x="42474" y="38638"/>
                                  <a:pt x="46820" y="35922"/>
                                </a:cubicBezTo>
                                <a:cubicBezTo>
                                  <a:pt x="53429" y="31847"/>
                                  <a:pt x="54607" y="25510"/>
                                  <a:pt x="49898" y="17904"/>
                                </a:cubicBezTo>
                                <a:lnTo>
                                  <a:pt x="39033" y="249"/>
                                </a:lnTo>
                                <a:lnTo>
                                  <a:pt x="553" y="23880"/>
                                </a:lnTo>
                                <a:lnTo>
                                  <a:pt x="3541" y="28679"/>
                                </a:lnTo>
                                <a:close/>
                                <a:moveTo>
                                  <a:pt x="24456" y="15822"/>
                                </a:moveTo>
                                <a:lnTo>
                                  <a:pt x="37766" y="7673"/>
                                </a:lnTo>
                                <a:lnTo>
                                  <a:pt x="45100" y="19534"/>
                                </a:lnTo>
                                <a:cubicBezTo>
                                  <a:pt x="46820" y="22341"/>
                                  <a:pt x="47182" y="24151"/>
                                  <a:pt x="47001" y="26143"/>
                                </a:cubicBezTo>
                                <a:cubicBezTo>
                                  <a:pt x="46730" y="28045"/>
                                  <a:pt x="45281" y="29856"/>
                                  <a:pt x="43017" y="31214"/>
                                </a:cubicBezTo>
                                <a:cubicBezTo>
                                  <a:pt x="38490" y="34020"/>
                                  <a:pt x="35050" y="32934"/>
                                  <a:pt x="31790" y="2768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3" name="Freeform: Shape 1983"/>
                        <wps:cNvSpPr/>
                        <wps:spPr>
                          <a:xfrm>
                            <a:off x="1007387" y="467142"/>
                            <a:ext cx="11498" cy="14848"/>
                          </a:xfrm>
                          <a:custGeom>
                            <a:avLst/>
                            <a:gdLst>
                              <a:gd name="connsiteX0" fmla="*/ 12065 w 11498"/>
                              <a:gd name="connsiteY0" fmla="*/ 12856 h 14848"/>
                              <a:gd name="connsiteX1" fmla="*/ 4369 w 11498"/>
                              <a:gd name="connsiteY1" fmla="*/ 270 h 14848"/>
                              <a:gd name="connsiteX2" fmla="*/ 566 w 11498"/>
                              <a:gd name="connsiteY2" fmla="*/ 2534 h 14848"/>
                              <a:gd name="connsiteX3" fmla="*/ 8262 w 11498"/>
                              <a:gd name="connsiteY3" fmla="*/ 15119 h 14848"/>
                            </a:gdLst>
                            <a:ahLst/>
                            <a:cxnLst>
                              <a:cxn ang="0">
                                <a:pos x="connsiteX0" y="connsiteY0"/>
                              </a:cxn>
                              <a:cxn ang="0">
                                <a:pos x="connsiteX1" y="connsiteY1"/>
                              </a:cxn>
                              <a:cxn ang="0">
                                <a:pos x="connsiteX2" y="connsiteY2"/>
                              </a:cxn>
                              <a:cxn ang="0">
                                <a:pos x="connsiteX3" y="connsiteY3"/>
                              </a:cxn>
                            </a:cxnLst>
                            <a:rect l="l" t="t" r="r" b="b"/>
                            <a:pathLst>
                              <a:path w="11498" h="14848">
                                <a:moveTo>
                                  <a:pt x="12065" y="12856"/>
                                </a:moveTo>
                                <a:lnTo>
                                  <a:pt x="4369" y="270"/>
                                </a:lnTo>
                                <a:lnTo>
                                  <a:pt x="566" y="2534"/>
                                </a:lnTo>
                                <a:lnTo>
                                  <a:pt x="8262" y="151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4" name="Freeform: Shape 1984"/>
                        <wps:cNvSpPr/>
                        <wps:spPr>
                          <a:xfrm>
                            <a:off x="1008780" y="476208"/>
                            <a:ext cx="44706" cy="38666"/>
                          </a:xfrm>
                          <a:custGeom>
                            <a:avLst/>
                            <a:gdLst>
                              <a:gd name="connsiteX0" fmla="*/ 20557 w 44706"/>
                              <a:gd name="connsiteY0" fmla="*/ 17386 h 38666"/>
                              <a:gd name="connsiteX1" fmla="*/ 20919 w 44706"/>
                              <a:gd name="connsiteY1" fmla="*/ 18019 h 38666"/>
                              <a:gd name="connsiteX2" fmla="*/ 22096 w 44706"/>
                              <a:gd name="connsiteY2" fmla="*/ 19921 h 38666"/>
                              <a:gd name="connsiteX3" fmla="*/ 19923 w 44706"/>
                              <a:gd name="connsiteY3" fmla="*/ 31963 h 38666"/>
                              <a:gd name="connsiteX4" fmla="*/ 7519 w 44706"/>
                              <a:gd name="connsiteY4" fmla="*/ 28975 h 38666"/>
                              <a:gd name="connsiteX5" fmla="*/ 10869 w 44706"/>
                              <a:gd name="connsiteY5" fmla="*/ 16027 h 38666"/>
                              <a:gd name="connsiteX6" fmla="*/ 8062 w 44706"/>
                              <a:gd name="connsiteY6" fmla="*/ 11410 h 38666"/>
                              <a:gd name="connsiteX7" fmla="*/ 2177 w 44706"/>
                              <a:gd name="connsiteY7" fmla="*/ 17204 h 38666"/>
                              <a:gd name="connsiteX8" fmla="*/ 3173 w 44706"/>
                              <a:gd name="connsiteY8" fmla="*/ 31238 h 38666"/>
                              <a:gd name="connsiteX9" fmla="*/ 22911 w 44706"/>
                              <a:gd name="connsiteY9" fmla="*/ 36671 h 38666"/>
                              <a:gd name="connsiteX10" fmla="*/ 28072 w 44706"/>
                              <a:gd name="connsiteY10" fmla="*/ 24719 h 38666"/>
                              <a:gd name="connsiteX11" fmla="*/ 39209 w 44706"/>
                              <a:gd name="connsiteY11" fmla="*/ 25172 h 38666"/>
                              <a:gd name="connsiteX12" fmla="*/ 42740 w 44706"/>
                              <a:gd name="connsiteY12" fmla="*/ 7245 h 38666"/>
                              <a:gd name="connsiteX13" fmla="*/ 23273 w 44706"/>
                              <a:gd name="connsiteY13" fmla="*/ 3080 h 38666"/>
                              <a:gd name="connsiteX14" fmla="*/ 26080 w 44706"/>
                              <a:gd name="connsiteY14" fmla="*/ 7698 h 38666"/>
                              <a:gd name="connsiteX15" fmla="*/ 31331 w 44706"/>
                              <a:gd name="connsiteY15" fmla="*/ 5615 h 38666"/>
                              <a:gd name="connsiteX16" fmla="*/ 38756 w 44706"/>
                              <a:gd name="connsiteY16" fmla="*/ 9871 h 38666"/>
                              <a:gd name="connsiteX17" fmla="*/ 36039 w 44706"/>
                              <a:gd name="connsiteY17" fmla="*/ 20464 h 38666"/>
                              <a:gd name="connsiteX18" fmla="*/ 29068 w 44706"/>
                              <a:gd name="connsiteY18" fmla="*/ 20645 h 38666"/>
                              <a:gd name="connsiteX19" fmla="*/ 24450 w 44706"/>
                              <a:gd name="connsiteY19" fmla="*/ 15031 h 386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706" h="38666">
                                <a:moveTo>
                                  <a:pt x="20557" y="17386"/>
                                </a:moveTo>
                                <a:lnTo>
                                  <a:pt x="20919" y="18019"/>
                                </a:lnTo>
                                <a:lnTo>
                                  <a:pt x="22096" y="19921"/>
                                </a:lnTo>
                                <a:cubicBezTo>
                                  <a:pt x="25265" y="24991"/>
                                  <a:pt x="24541" y="29156"/>
                                  <a:pt x="19923" y="31963"/>
                                </a:cubicBezTo>
                                <a:cubicBezTo>
                                  <a:pt x="15124" y="34950"/>
                                  <a:pt x="10416" y="33773"/>
                                  <a:pt x="7519" y="28975"/>
                                </a:cubicBezTo>
                                <a:cubicBezTo>
                                  <a:pt x="4350" y="23814"/>
                                  <a:pt x="5436" y="19740"/>
                                  <a:pt x="10869" y="16027"/>
                                </a:cubicBezTo>
                                <a:lnTo>
                                  <a:pt x="8062" y="11410"/>
                                </a:lnTo>
                                <a:cubicBezTo>
                                  <a:pt x="5074" y="13492"/>
                                  <a:pt x="3263" y="15122"/>
                                  <a:pt x="2177" y="17204"/>
                                </a:cubicBezTo>
                                <a:cubicBezTo>
                                  <a:pt x="-268" y="21369"/>
                                  <a:pt x="94" y="26168"/>
                                  <a:pt x="3173" y="31238"/>
                                </a:cubicBezTo>
                                <a:cubicBezTo>
                                  <a:pt x="7881" y="38934"/>
                                  <a:pt x="15668" y="41107"/>
                                  <a:pt x="22911" y="36671"/>
                                </a:cubicBezTo>
                                <a:cubicBezTo>
                                  <a:pt x="27710" y="33683"/>
                                  <a:pt x="29158" y="30152"/>
                                  <a:pt x="28072" y="24719"/>
                                </a:cubicBezTo>
                                <a:cubicBezTo>
                                  <a:pt x="31693" y="27345"/>
                                  <a:pt x="35406" y="27526"/>
                                  <a:pt x="39209" y="25172"/>
                                </a:cubicBezTo>
                                <a:cubicBezTo>
                                  <a:pt x="45818" y="21098"/>
                                  <a:pt x="47086" y="14307"/>
                                  <a:pt x="42740" y="7245"/>
                                </a:cubicBezTo>
                                <a:cubicBezTo>
                                  <a:pt x="38122" y="-360"/>
                                  <a:pt x="31422" y="-1718"/>
                                  <a:pt x="23273" y="3080"/>
                                </a:cubicBezTo>
                                <a:lnTo>
                                  <a:pt x="26080" y="7698"/>
                                </a:lnTo>
                                <a:cubicBezTo>
                                  <a:pt x="28434" y="6340"/>
                                  <a:pt x="29883" y="5796"/>
                                  <a:pt x="31331" y="5615"/>
                                </a:cubicBezTo>
                                <a:cubicBezTo>
                                  <a:pt x="34138" y="5434"/>
                                  <a:pt x="36945" y="6883"/>
                                  <a:pt x="38756" y="9871"/>
                                </a:cubicBezTo>
                                <a:cubicBezTo>
                                  <a:pt x="41200" y="13945"/>
                                  <a:pt x="40204" y="17929"/>
                                  <a:pt x="36039" y="20464"/>
                                </a:cubicBezTo>
                                <a:cubicBezTo>
                                  <a:pt x="33414" y="22094"/>
                                  <a:pt x="31241" y="22184"/>
                                  <a:pt x="29068" y="20645"/>
                                </a:cubicBezTo>
                                <a:cubicBezTo>
                                  <a:pt x="27710" y="19740"/>
                                  <a:pt x="26533" y="18110"/>
                                  <a:pt x="24450" y="1503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5" name="Freeform: Shape 1985"/>
                        <wps:cNvSpPr/>
                        <wps:spPr>
                          <a:xfrm>
                            <a:off x="1027678" y="506806"/>
                            <a:ext cx="43403" cy="36249"/>
                          </a:xfrm>
                          <a:custGeom>
                            <a:avLst/>
                            <a:gdLst>
                              <a:gd name="connsiteX0" fmla="*/ 42030 w 43403"/>
                              <a:gd name="connsiteY0" fmla="*/ 6270 h 36249"/>
                              <a:gd name="connsiteX1" fmla="*/ 32523 w 43403"/>
                              <a:gd name="connsiteY1" fmla="*/ 385 h 36249"/>
                              <a:gd name="connsiteX2" fmla="*/ 14777 w 43403"/>
                              <a:gd name="connsiteY2" fmla="*/ 6179 h 36249"/>
                              <a:gd name="connsiteX3" fmla="*/ 2554 w 43403"/>
                              <a:gd name="connsiteY3" fmla="*/ 30444 h 36249"/>
                              <a:gd name="connsiteX4" fmla="*/ 29445 w 43403"/>
                              <a:gd name="connsiteY4" fmla="*/ 30897 h 36249"/>
                              <a:gd name="connsiteX5" fmla="*/ 43116 w 43403"/>
                              <a:gd name="connsiteY5" fmla="*/ 17587 h 36249"/>
                              <a:gd name="connsiteX6" fmla="*/ 42030 w 43403"/>
                              <a:gd name="connsiteY6" fmla="*/ 6270 h 36249"/>
                              <a:gd name="connsiteX7" fmla="*/ 37865 w 43403"/>
                              <a:gd name="connsiteY7" fmla="*/ 8805 h 36249"/>
                              <a:gd name="connsiteX8" fmla="*/ 27000 w 43403"/>
                              <a:gd name="connsiteY8" fmla="*/ 25826 h 36249"/>
                              <a:gd name="connsiteX9" fmla="*/ 6447 w 43403"/>
                              <a:gd name="connsiteY9" fmla="*/ 27999 h 36249"/>
                              <a:gd name="connsiteX10" fmla="*/ 17765 w 43403"/>
                              <a:gd name="connsiteY10" fmla="*/ 10978 h 36249"/>
                              <a:gd name="connsiteX11" fmla="*/ 37865 w 43403"/>
                              <a:gd name="connsiteY11" fmla="*/ 8805 h 362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3403" h="36249">
                                <a:moveTo>
                                  <a:pt x="42030" y="6270"/>
                                </a:moveTo>
                                <a:cubicBezTo>
                                  <a:pt x="39947" y="2829"/>
                                  <a:pt x="36326" y="656"/>
                                  <a:pt x="32523" y="385"/>
                                </a:cubicBezTo>
                                <a:cubicBezTo>
                                  <a:pt x="27724" y="-159"/>
                                  <a:pt x="21839" y="1833"/>
                                  <a:pt x="14777" y="6179"/>
                                </a:cubicBezTo>
                                <a:cubicBezTo>
                                  <a:pt x="1920" y="14056"/>
                                  <a:pt x="-2336" y="22477"/>
                                  <a:pt x="2554" y="30444"/>
                                </a:cubicBezTo>
                                <a:cubicBezTo>
                                  <a:pt x="7443" y="38412"/>
                                  <a:pt x="16950" y="38593"/>
                                  <a:pt x="29445" y="30897"/>
                                </a:cubicBezTo>
                                <a:cubicBezTo>
                                  <a:pt x="36869" y="26370"/>
                                  <a:pt x="41215" y="22114"/>
                                  <a:pt x="43116" y="17587"/>
                                </a:cubicBezTo>
                                <a:cubicBezTo>
                                  <a:pt x="44565" y="13966"/>
                                  <a:pt x="44203" y="9801"/>
                                  <a:pt x="42030" y="6270"/>
                                </a:cubicBezTo>
                                <a:close/>
                                <a:moveTo>
                                  <a:pt x="37865" y="8805"/>
                                </a:moveTo>
                                <a:cubicBezTo>
                                  <a:pt x="40944" y="13875"/>
                                  <a:pt x="37412" y="19489"/>
                                  <a:pt x="27000" y="25826"/>
                                </a:cubicBezTo>
                                <a:cubicBezTo>
                                  <a:pt x="16135" y="32527"/>
                                  <a:pt x="9616" y="33160"/>
                                  <a:pt x="6447" y="27999"/>
                                </a:cubicBezTo>
                                <a:cubicBezTo>
                                  <a:pt x="3368" y="23110"/>
                                  <a:pt x="7262" y="17406"/>
                                  <a:pt x="17765" y="10978"/>
                                </a:cubicBezTo>
                                <a:cubicBezTo>
                                  <a:pt x="28268" y="4550"/>
                                  <a:pt x="34787" y="3825"/>
                                  <a:pt x="37865" y="880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6" name="Freeform: Shape 1986"/>
                        <wps:cNvSpPr/>
                        <wps:spPr>
                          <a:xfrm>
                            <a:off x="1048463" y="537768"/>
                            <a:ext cx="41015" cy="31598"/>
                          </a:xfrm>
                          <a:custGeom>
                            <a:avLst/>
                            <a:gdLst>
                              <a:gd name="connsiteX0" fmla="*/ 27755 w 41015"/>
                              <a:gd name="connsiteY0" fmla="*/ 10635 h 31598"/>
                              <a:gd name="connsiteX1" fmla="*/ 593 w 41015"/>
                              <a:gd name="connsiteY1" fmla="*/ 27295 h 31598"/>
                              <a:gd name="connsiteX2" fmla="*/ 3400 w 41015"/>
                              <a:gd name="connsiteY2" fmla="*/ 31912 h 31598"/>
                              <a:gd name="connsiteX3" fmla="*/ 41608 w 41015"/>
                              <a:gd name="connsiteY3" fmla="*/ 8463 h 31598"/>
                              <a:gd name="connsiteX4" fmla="*/ 39798 w 41015"/>
                              <a:gd name="connsiteY4" fmla="*/ 5475 h 31598"/>
                              <a:gd name="connsiteX5" fmla="*/ 26126 w 41015"/>
                              <a:gd name="connsiteY5" fmla="*/ 314 h 31598"/>
                              <a:gd name="connsiteX6" fmla="*/ 22685 w 41015"/>
                              <a:gd name="connsiteY6" fmla="*/ 2396 h 31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1015" h="31598">
                                <a:moveTo>
                                  <a:pt x="27755" y="10635"/>
                                </a:moveTo>
                                <a:lnTo>
                                  <a:pt x="593" y="27295"/>
                                </a:lnTo>
                                <a:lnTo>
                                  <a:pt x="3400" y="31912"/>
                                </a:lnTo>
                                <a:lnTo>
                                  <a:pt x="41608" y="8463"/>
                                </a:lnTo>
                                <a:lnTo>
                                  <a:pt x="39798" y="5475"/>
                                </a:lnTo>
                                <a:cubicBezTo>
                                  <a:pt x="32826" y="7376"/>
                                  <a:pt x="31377" y="6923"/>
                                  <a:pt x="26126" y="314"/>
                                </a:cubicBezTo>
                                <a:lnTo>
                                  <a:pt x="22685" y="239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7" name="Freeform: Shape 1987"/>
                        <wps:cNvSpPr/>
                        <wps:spPr>
                          <a:xfrm>
                            <a:off x="1059767" y="559674"/>
                            <a:ext cx="41196" cy="43353"/>
                          </a:xfrm>
                          <a:custGeom>
                            <a:avLst/>
                            <a:gdLst>
                              <a:gd name="connsiteX0" fmla="*/ 39083 w 41196"/>
                              <a:gd name="connsiteY0" fmla="*/ 331 h 43353"/>
                              <a:gd name="connsiteX1" fmla="*/ 603 w 41196"/>
                              <a:gd name="connsiteY1" fmla="*/ 23962 h 43353"/>
                              <a:gd name="connsiteX2" fmla="*/ 3048 w 41196"/>
                              <a:gd name="connsiteY2" fmla="*/ 27855 h 43353"/>
                              <a:gd name="connsiteX3" fmla="*/ 6579 w 41196"/>
                              <a:gd name="connsiteY3" fmla="*/ 25682 h 43353"/>
                              <a:gd name="connsiteX4" fmla="*/ 7213 w 41196"/>
                              <a:gd name="connsiteY4" fmla="*/ 37362 h 43353"/>
                              <a:gd name="connsiteX5" fmla="*/ 29758 w 41196"/>
                              <a:gd name="connsiteY5" fmla="*/ 40078 h 43353"/>
                              <a:gd name="connsiteX6" fmla="*/ 37092 w 41196"/>
                              <a:gd name="connsiteY6" fmla="*/ 19435 h 43353"/>
                              <a:gd name="connsiteX7" fmla="*/ 27222 w 41196"/>
                              <a:gd name="connsiteY7" fmla="*/ 13640 h 43353"/>
                              <a:gd name="connsiteX8" fmla="*/ 41800 w 41196"/>
                              <a:gd name="connsiteY8" fmla="*/ 4676 h 43353"/>
                              <a:gd name="connsiteX9" fmla="*/ 32293 w 41196"/>
                              <a:gd name="connsiteY9" fmla="*/ 21064 h 43353"/>
                              <a:gd name="connsiteX10" fmla="*/ 26408 w 41196"/>
                              <a:gd name="connsiteY10" fmla="*/ 35822 h 43353"/>
                              <a:gd name="connsiteX11" fmla="*/ 10925 w 41196"/>
                              <a:gd name="connsiteY11" fmla="*/ 34193 h 43353"/>
                              <a:gd name="connsiteX12" fmla="*/ 16901 w 41196"/>
                              <a:gd name="connsiteY12" fmla="*/ 19978 h 43353"/>
                              <a:gd name="connsiteX13" fmla="*/ 32293 w 41196"/>
                              <a:gd name="connsiteY13" fmla="*/ 21064 h 433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1196" h="43353">
                                <a:moveTo>
                                  <a:pt x="39083" y="331"/>
                                </a:moveTo>
                                <a:lnTo>
                                  <a:pt x="603" y="23962"/>
                                </a:lnTo>
                                <a:lnTo>
                                  <a:pt x="3048" y="27855"/>
                                </a:lnTo>
                                <a:lnTo>
                                  <a:pt x="6579" y="25682"/>
                                </a:lnTo>
                                <a:cubicBezTo>
                                  <a:pt x="4677" y="29847"/>
                                  <a:pt x="4768" y="33559"/>
                                  <a:pt x="7213" y="37362"/>
                                </a:cubicBezTo>
                                <a:cubicBezTo>
                                  <a:pt x="11649" y="44605"/>
                                  <a:pt x="20613" y="45782"/>
                                  <a:pt x="29758" y="40078"/>
                                </a:cubicBezTo>
                                <a:cubicBezTo>
                                  <a:pt x="38721" y="34645"/>
                                  <a:pt x="41619" y="26768"/>
                                  <a:pt x="37092" y="19435"/>
                                </a:cubicBezTo>
                                <a:cubicBezTo>
                                  <a:pt x="34737" y="15541"/>
                                  <a:pt x="31568" y="13731"/>
                                  <a:pt x="27222" y="13640"/>
                                </a:cubicBezTo>
                                <a:lnTo>
                                  <a:pt x="41800" y="4676"/>
                                </a:lnTo>
                                <a:close/>
                                <a:moveTo>
                                  <a:pt x="32293" y="21064"/>
                                </a:moveTo>
                                <a:cubicBezTo>
                                  <a:pt x="35281" y="25953"/>
                                  <a:pt x="33108" y="31748"/>
                                  <a:pt x="26408" y="35822"/>
                                </a:cubicBezTo>
                                <a:cubicBezTo>
                                  <a:pt x="20160" y="39625"/>
                                  <a:pt x="13913" y="38991"/>
                                  <a:pt x="10925" y="34193"/>
                                </a:cubicBezTo>
                                <a:cubicBezTo>
                                  <a:pt x="8118" y="29485"/>
                                  <a:pt x="10382" y="23962"/>
                                  <a:pt x="16901" y="19978"/>
                                </a:cubicBezTo>
                                <a:cubicBezTo>
                                  <a:pt x="23420" y="15903"/>
                                  <a:pt x="29486" y="16356"/>
                                  <a:pt x="32293" y="2106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8" name="Freeform: Shape 1988"/>
                        <wps:cNvSpPr/>
                        <wps:spPr>
                          <a:xfrm>
                            <a:off x="1090171" y="602050"/>
                            <a:ext cx="11498" cy="14848"/>
                          </a:xfrm>
                          <a:custGeom>
                            <a:avLst/>
                            <a:gdLst>
                              <a:gd name="connsiteX0" fmla="*/ 12112 w 11498"/>
                              <a:gd name="connsiteY0" fmla="*/ 12932 h 14848"/>
                              <a:gd name="connsiteX1" fmla="*/ 4416 w 11498"/>
                              <a:gd name="connsiteY1" fmla="*/ 347 h 14848"/>
                              <a:gd name="connsiteX2" fmla="*/ 613 w 11498"/>
                              <a:gd name="connsiteY2" fmla="*/ 2611 h 14848"/>
                              <a:gd name="connsiteX3" fmla="*/ 8309 w 11498"/>
                              <a:gd name="connsiteY3" fmla="*/ 15196 h 14848"/>
                            </a:gdLst>
                            <a:ahLst/>
                            <a:cxnLst>
                              <a:cxn ang="0">
                                <a:pos x="connsiteX0" y="connsiteY0"/>
                              </a:cxn>
                              <a:cxn ang="0">
                                <a:pos x="connsiteX1" y="connsiteY1"/>
                              </a:cxn>
                              <a:cxn ang="0">
                                <a:pos x="connsiteX2" y="connsiteY2"/>
                              </a:cxn>
                              <a:cxn ang="0">
                                <a:pos x="connsiteX3" y="connsiteY3"/>
                              </a:cxn>
                            </a:cxnLst>
                            <a:rect l="l" t="t" r="r" b="b"/>
                            <a:pathLst>
                              <a:path w="11498" h="14848">
                                <a:moveTo>
                                  <a:pt x="12112" y="12932"/>
                                </a:moveTo>
                                <a:lnTo>
                                  <a:pt x="4416" y="347"/>
                                </a:lnTo>
                                <a:lnTo>
                                  <a:pt x="613" y="2611"/>
                                </a:lnTo>
                                <a:lnTo>
                                  <a:pt x="8309" y="1519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89" name="Freeform: Shape 1989"/>
                        <wps:cNvSpPr/>
                        <wps:spPr>
                          <a:xfrm>
                            <a:off x="1091562" y="611116"/>
                            <a:ext cx="44706" cy="38666"/>
                          </a:xfrm>
                          <a:custGeom>
                            <a:avLst/>
                            <a:gdLst>
                              <a:gd name="connsiteX0" fmla="*/ 20604 w 44706"/>
                              <a:gd name="connsiteY0" fmla="*/ 17462 h 38666"/>
                              <a:gd name="connsiteX1" fmla="*/ 20966 w 44706"/>
                              <a:gd name="connsiteY1" fmla="*/ 18096 h 38666"/>
                              <a:gd name="connsiteX2" fmla="*/ 22143 w 44706"/>
                              <a:gd name="connsiteY2" fmla="*/ 19997 h 38666"/>
                              <a:gd name="connsiteX3" fmla="*/ 19970 w 44706"/>
                              <a:gd name="connsiteY3" fmla="*/ 32039 h 38666"/>
                              <a:gd name="connsiteX4" fmla="*/ 7566 w 44706"/>
                              <a:gd name="connsiteY4" fmla="*/ 29052 h 38666"/>
                              <a:gd name="connsiteX5" fmla="*/ 10916 w 44706"/>
                              <a:gd name="connsiteY5" fmla="*/ 16104 h 38666"/>
                              <a:gd name="connsiteX6" fmla="*/ 8109 w 44706"/>
                              <a:gd name="connsiteY6" fmla="*/ 11487 h 38666"/>
                              <a:gd name="connsiteX7" fmla="*/ 2224 w 44706"/>
                              <a:gd name="connsiteY7" fmla="*/ 17281 h 38666"/>
                              <a:gd name="connsiteX8" fmla="*/ 3220 w 44706"/>
                              <a:gd name="connsiteY8" fmla="*/ 31315 h 38666"/>
                              <a:gd name="connsiteX9" fmla="*/ 22958 w 44706"/>
                              <a:gd name="connsiteY9" fmla="*/ 36748 h 38666"/>
                              <a:gd name="connsiteX10" fmla="*/ 28119 w 44706"/>
                              <a:gd name="connsiteY10" fmla="*/ 24796 h 38666"/>
                              <a:gd name="connsiteX11" fmla="*/ 39256 w 44706"/>
                              <a:gd name="connsiteY11" fmla="*/ 25249 h 38666"/>
                              <a:gd name="connsiteX12" fmla="*/ 42787 w 44706"/>
                              <a:gd name="connsiteY12" fmla="*/ 7322 h 38666"/>
                              <a:gd name="connsiteX13" fmla="*/ 23320 w 44706"/>
                              <a:gd name="connsiteY13" fmla="*/ 3157 h 38666"/>
                              <a:gd name="connsiteX14" fmla="*/ 26127 w 44706"/>
                              <a:gd name="connsiteY14" fmla="*/ 7775 h 38666"/>
                              <a:gd name="connsiteX15" fmla="*/ 31378 w 44706"/>
                              <a:gd name="connsiteY15" fmla="*/ 5692 h 38666"/>
                              <a:gd name="connsiteX16" fmla="*/ 38803 w 44706"/>
                              <a:gd name="connsiteY16" fmla="*/ 9948 h 38666"/>
                              <a:gd name="connsiteX17" fmla="*/ 36087 w 44706"/>
                              <a:gd name="connsiteY17" fmla="*/ 20541 h 38666"/>
                              <a:gd name="connsiteX18" fmla="*/ 29115 w 44706"/>
                              <a:gd name="connsiteY18" fmla="*/ 20722 h 38666"/>
                              <a:gd name="connsiteX19" fmla="*/ 24497 w 44706"/>
                              <a:gd name="connsiteY19" fmla="*/ 15108 h 386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706" h="38666">
                                <a:moveTo>
                                  <a:pt x="20604" y="17462"/>
                                </a:moveTo>
                                <a:lnTo>
                                  <a:pt x="20966" y="18096"/>
                                </a:lnTo>
                                <a:lnTo>
                                  <a:pt x="22143" y="19997"/>
                                </a:lnTo>
                                <a:cubicBezTo>
                                  <a:pt x="25312" y="25068"/>
                                  <a:pt x="24588" y="29233"/>
                                  <a:pt x="19970" y="32039"/>
                                </a:cubicBezTo>
                                <a:cubicBezTo>
                                  <a:pt x="15171" y="35027"/>
                                  <a:pt x="10463" y="33850"/>
                                  <a:pt x="7566" y="29052"/>
                                </a:cubicBezTo>
                                <a:cubicBezTo>
                                  <a:pt x="4397" y="23891"/>
                                  <a:pt x="5483" y="19816"/>
                                  <a:pt x="10916" y="16104"/>
                                </a:cubicBezTo>
                                <a:lnTo>
                                  <a:pt x="8109" y="11487"/>
                                </a:lnTo>
                                <a:cubicBezTo>
                                  <a:pt x="5121" y="13569"/>
                                  <a:pt x="3310" y="15199"/>
                                  <a:pt x="2224" y="17281"/>
                                </a:cubicBezTo>
                                <a:cubicBezTo>
                                  <a:pt x="-221" y="21446"/>
                                  <a:pt x="141" y="26245"/>
                                  <a:pt x="3220" y="31315"/>
                                </a:cubicBezTo>
                                <a:cubicBezTo>
                                  <a:pt x="7928" y="39011"/>
                                  <a:pt x="15715" y="41184"/>
                                  <a:pt x="22958" y="36748"/>
                                </a:cubicBezTo>
                                <a:cubicBezTo>
                                  <a:pt x="27757" y="33760"/>
                                  <a:pt x="29205" y="30229"/>
                                  <a:pt x="28119" y="24796"/>
                                </a:cubicBezTo>
                                <a:cubicBezTo>
                                  <a:pt x="31741" y="27422"/>
                                  <a:pt x="35453" y="27603"/>
                                  <a:pt x="39256" y="25249"/>
                                </a:cubicBezTo>
                                <a:cubicBezTo>
                                  <a:pt x="45865" y="21175"/>
                                  <a:pt x="47133" y="14384"/>
                                  <a:pt x="42787" y="7322"/>
                                </a:cubicBezTo>
                                <a:cubicBezTo>
                                  <a:pt x="38169" y="-284"/>
                                  <a:pt x="31469" y="-1642"/>
                                  <a:pt x="23320" y="3157"/>
                                </a:cubicBezTo>
                                <a:lnTo>
                                  <a:pt x="26127" y="7775"/>
                                </a:lnTo>
                                <a:cubicBezTo>
                                  <a:pt x="28481" y="6416"/>
                                  <a:pt x="29930" y="5873"/>
                                  <a:pt x="31378" y="5692"/>
                                </a:cubicBezTo>
                                <a:cubicBezTo>
                                  <a:pt x="34185" y="5511"/>
                                  <a:pt x="36992" y="6960"/>
                                  <a:pt x="38803" y="9948"/>
                                </a:cubicBezTo>
                                <a:cubicBezTo>
                                  <a:pt x="41248" y="14022"/>
                                  <a:pt x="40252" y="18006"/>
                                  <a:pt x="36087" y="20541"/>
                                </a:cubicBezTo>
                                <a:cubicBezTo>
                                  <a:pt x="33461" y="22170"/>
                                  <a:pt x="31288" y="22261"/>
                                  <a:pt x="29115" y="20722"/>
                                </a:cubicBezTo>
                                <a:cubicBezTo>
                                  <a:pt x="27757" y="19816"/>
                                  <a:pt x="26580" y="18187"/>
                                  <a:pt x="24497" y="1510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0" name="Freeform: Shape 1990"/>
                        <wps:cNvSpPr/>
                        <wps:spPr>
                          <a:xfrm>
                            <a:off x="1095049" y="642614"/>
                            <a:ext cx="49985" cy="36855"/>
                          </a:xfrm>
                          <a:custGeom>
                            <a:avLst/>
                            <a:gdLst>
                              <a:gd name="connsiteX0" fmla="*/ 630 w 49985"/>
                              <a:gd name="connsiteY0" fmla="*/ 24367 h 36855"/>
                              <a:gd name="connsiteX1" fmla="*/ 3346 w 49985"/>
                              <a:gd name="connsiteY1" fmla="*/ 28713 h 36855"/>
                              <a:gd name="connsiteX2" fmla="*/ 17742 w 49985"/>
                              <a:gd name="connsiteY2" fmla="*/ 19840 h 36855"/>
                              <a:gd name="connsiteX3" fmla="*/ 18829 w 49985"/>
                              <a:gd name="connsiteY3" fmla="*/ 30977 h 36855"/>
                              <a:gd name="connsiteX4" fmla="*/ 40649 w 49985"/>
                              <a:gd name="connsiteY4" fmla="*/ 33874 h 36855"/>
                              <a:gd name="connsiteX5" fmla="*/ 48617 w 49985"/>
                              <a:gd name="connsiteY5" fmla="*/ 12687 h 36855"/>
                              <a:gd name="connsiteX6" fmla="*/ 38114 w 49985"/>
                              <a:gd name="connsiteY6" fmla="*/ 6983 h 36855"/>
                              <a:gd name="connsiteX7" fmla="*/ 42279 w 49985"/>
                              <a:gd name="connsiteY7" fmla="*/ 4448 h 36855"/>
                              <a:gd name="connsiteX8" fmla="*/ 39744 w 49985"/>
                              <a:gd name="connsiteY8" fmla="*/ 374 h 36855"/>
                              <a:gd name="connsiteX9" fmla="*/ 43818 w 49985"/>
                              <a:gd name="connsiteY9" fmla="*/ 14408 h 36855"/>
                              <a:gd name="connsiteX10" fmla="*/ 37933 w 49985"/>
                              <a:gd name="connsiteY10" fmla="*/ 29166 h 36855"/>
                              <a:gd name="connsiteX11" fmla="*/ 22450 w 49985"/>
                              <a:gd name="connsiteY11" fmla="*/ 27536 h 36855"/>
                              <a:gd name="connsiteX12" fmla="*/ 28426 w 49985"/>
                              <a:gd name="connsiteY12" fmla="*/ 13321 h 36855"/>
                              <a:gd name="connsiteX13" fmla="*/ 43818 w 49985"/>
                              <a:gd name="connsiteY13" fmla="*/ 14408 h 36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9985" h="36855">
                                <a:moveTo>
                                  <a:pt x="630" y="24367"/>
                                </a:moveTo>
                                <a:lnTo>
                                  <a:pt x="3346" y="28713"/>
                                </a:lnTo>
                                <a:lnTo>
                                  <a:pt x="17742" y="19840"/>
                                </a:lnTo>
                                <a:cubicBezTo>
                                  <a:pt x="16384" y="23914"/>
                                  <a:pt x="16656" y="27355"/>
                                  <a:pt x="18829" y="30977"/>
                                </a:cubicBezTo>
                                <a:cubicBezTo>
                                  <a:pt x="23265" y="38129"/>
                                  <a:pt x="31867" y="39216"/>
                                  <a:pt x="40649" y="33874"/>
                                </a:cubicBezTo>
                                <a:cubicBezTo>
                                  <a:pt x="49975" y="28170"/>
                                  <a:pt x="53054" y="20021"/>
                                  <a:pt x="48617" y="12687"/>
                                </a:cubicBezTo>
                                <a:cubicBezTo>
                                  <a:pt x="46263" y="8885"/>
                                  <a:pt x="42732" y="6983"/>
                                  <a:pt x="38114" y="6983"/>
                                </a:cubicBezTo>
                                <a:lnTo>
                                  <a:pt x="42279" y="4448"/>
                                </a:lnTo>
                                <a:lnTo>
                                  <a:pt x="39744" y="374"/>
                                </a:lnTo>
                                <a:close/>
                                <a:moveTo>
                                  <a:pt x="43818" y="14408"/>
                                </a:moveTo>
                                <a:cubicBezTo>
                                  <a:pt x="46806" y="19297"/>
                                  <a:pt x="44633" y="25092"/>
                                  <a:pt x="37933" y="29166"/>
                                </a:cubicBezTo>
                                <a:cubicBezTo>
                                  <a:pt x="31686" y="32969"/>
                                  <a:pt x="25438" y="32425"/>
                                  <a:pt x="22450" y="27536"/>
                                </a:cubicBezTo>
                                <a:cubicBezTo>
                                  <a:pt x="19644" y="22828"/>
                                  <a:pt x="21907" y="17305"/>
                                  <a:pt x="28426" y="13321"/>
                                </a:cubicBezTo>
                                <a:cubicBezTo>
                                  <a:pt x="34945" y="9247"/>
                                  <a:pt x="41011" y="9700"/>
                                  <a:pt x="43818" y="1440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1" name="Freeform: Shape 1991"/>
                        <wps:cNvSpPr/>
                        <wps:spPr>
                          <a:xfrm>
                            <a:off x="1167909" y="287650"/>
                            <a:ext cx="45116" cy="52151"/>
                          </a:xfrm>
                          <a:custGeom>
                            <a:avLst/>
                            <a:gdLst>
                              <a:gd name="connsiteX0" fmla="*/ 30363 w 45116"/>
                              <a:gd name="connsiteY0" fmla="*/ 169 h 52151"/>
                              <a:gd name="connsiteX1" fmla="*/ 665 w 45116"/>
                              <a:gd name="connsiteY1" fmla="*/ 13116 h 52151"/>
                              <a:gd name="connsiteX2" fmla="*/ 2747 w 45116"/>
                              <a:gd name="connsiteY2" fmla="*/ 17824 h 52151"/>
                              <a:gd name="connsiteX3" fmla="*/ 21399 w 45116"/>
                              <a:gd name="connsiteY3" fmla="*/ 9676 h 52151"/>
                              <a:gd name="connsiteX4" fmla="*/ 32264 w 45116"/>
                              <a:gd name="connsiteY4" fmla="*/ 13207 h 52151"/>
                              <a:gd name="connsiteX5" fmla="*/ 28642 w 45116"/>
                              <a:gd name="connsiteY5" fmla="*/ 21446 h 52151"/>
                              <a:gd name="connsiteX6" fmla="*/ 8180 w 45116"/>
                              <a:gd name="connsiteY6" fmla="*/ 30409 h 52151"/>
                              <a:gd name="connsiteX7" fmla="*/ 10262 w 45116"/>
                              <a:gd name="connsiteY7" fmla="*/ 35118 h 52151"/>
                              <a:gd name="connsiteX8" fmla="*/ 28914 w 45116"/>
                              <a:gd name="connsiteY8" fmla="*/ 26969 h 52151"/>
                              <a:gd name="connsiteX9" fmla="*/ 39779 w 45116"/>
                              <a:gd name="connsiteY9" fmla="*/ 30500 h 52151"/>
                              <a:gd name="connsiteX10" fmla="*/ 36248 w 45116"/>
                              <a:gd name="connsiteY10" fmla="*/ 38649 h 52151"/>
                              <a:gd name="connsiteX11" fmla="*/ 15785 w 45116"/>
                              <a:gd name="connsiteY11" fmla="*/ 47612 h 52151"/>
                              <a:gd name="connsiteX12" fmla="*/ 17868 w 45116"/>
                              <a:gd name="connsiteY12" fmla="*/ 52320 h 52151"/>
                              <a:gd name="connsiteX13" fmla="*/ 40232 w 45116"/>
                              <a:gd name="connsiteY13" fmla="*/ 42542 h 52151"/>
                              <a:gd name="connsiteX14" fmla="*/ 44668 w 45116"/>
                              <a:gd name="connsiteY14" fmla="*/ 30319 h 52151"/>
                              <a:gd name="connsiteX15" fmla="*/ 36157 w 45116"/>
                              <a:gd name="connsiteY15" fmla="*/ 23166 h 52151"/>
                              <a:gd name="connsiteX16" fmla="*/ 37153 w 45116"/>
                              <a:gd name="connsiteY16" fmla="*/ 13207 h 52151"/>
                              <a:gd name="connsiteX17" fmla="*/ 28099 w 45116"/>
                              <a:gd name="connsiteY17" fmla="*/ 6416 h 52151"/>
                              <a:gd name="connsiteX18" fmla="*/ 32264 w 45116"/>
                              <a:gd name="connsiteY18" fmla="*/ 4605 h 521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5116" h="52151">
                                <a:moveTo>
                                  <a:pt x="30363" y="169"/>
                                </a:moveTo>
                                <a:lnTo>
                                  <a:pt x="665" y="13116"/>
                                </a:lnTo>
                                <a:lnTo>
                                  <a:pt x="2747" y="17824"/>
                                </a:lnTo>
                                <a:lnTo>
                                  <a:pt x="21399" y="9676"/>
                                </a:lnTo>
                                <a:cubicBezTo>
                                  <a:pt x="25745" y="7774"/>
                                  <a:pt x="30544" y="9404"/>
                                  <a:pt x="32264" y="13207"/>
                                </a:cubicBezTo>
                                <a:cubicBezTo>
                                  <a:pt x="33803" y="16828"/>
                                  <a:pt x="32445" y="19816"/>
                                  <a:pt x="28642" y="21446"/>
                                </a:cubicBezTo>
                                <a:lnTo>
                                  <a:pt x="8180" y="30409"/>
                                </a:lnTo>
                                <a:lnTo>
                                  <a:pt x="10262" y="35118"/>
                                </a:lnTo>
                                <a:lnTo>
                                  <a:pt x="28914" y="26969"/>
                                </a:lnTo>
                                <a:cubicBezTo>
                                  <a:pt x="33260" y="25068"/>
                                  <a:pt x="38149" y="26697"/>
                                  <a:pt x="39779" y="30500"/>
                                </a:cubicBezTo>
                                <a:cubicBezTo>
                                  <a:pt x="41318" y="33940"/>
                                  <a:pt x="40051" y="37019"/>
                                  <a:pt x="36248" y="38649"/>
                                </a:cubicBezTo>
                                <a:lnTo>
                                  <a:pt x="15785" y="47612"/>
                                </a:lnTo>
                                <a:lnTo>
                                  <a:pt x="17868" y="52320"/>
                                </a:lnTo>
                                <a:lnTo>
                                  <a:pt x="40232" y="42542"/>
                                </a:lnTo>
                                <a:cubicBezTo>
                                  <a:pt x="45483" y="40278"/>
                                  <a:pt x="47113" y="35932"/>
                                  <a:pt x="44668" y="30319"/>
                                </a:cubicBezTo>
                                <a:cubicBezTo>
                                  <a:pt x="42948" y="26335"/>
                                  <a:pt x="40684" y="24524"/>
                                  <a:pt x="36157" y="23166"/>
                                </a:cubicBezTo>
                                <a:cubicBezTo>
                                  <a:pt x="38511" y="20088"/>
                                  <a:pt x="38873" y="17100"/>
                                  <a:pt x="37153" y="13207"/>
                                </a:cubicBezTo>
                                <a:cubicBezTo>
                                  <a:pt x="35433" y="9223"/>
                                  <a:pt x="32807" y="7231"/>
                                  <a:pt x="28099" y="6416"/>
                                </a:cubicBezTo>
                                <a:lnTo>
                                  <a:pt x="32264" y="460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2" name="Freeform: Shape 1992"/>
                        <wps:cNvSpPr/>
                        <wps:spPr>
                          <a:xfrm>
                            <a:off x="1188458" y="329468"/>
                            <a:ext cx="43460" cy="22906"/>
                          </a:xfrm>
                          <a:custGeom>
                            <a:avLst/>
                            <a:gdLst>
                              <a:gd name="connsiteX0" fmla="*/ 32457 w 43460"/>
                              <a:gd name="connsiteY0" fmla="*/ 10155 h 22906"/>
                              <a:gd name="connsiteX1" fmla="*/ 30374 w 43460"/>
                              <a:gd name="connsiteY1" fmla="*/ 5447 h 22906"/>
                              <a:gd name="connsiteX2" fmla="*/ 676 w 43460"/>
                              <a:gd name="connsiteY2" fmla="*/ 18394 h 22906"/>
                              <a:gd name="connsiteX3" fmla="*/ 2759 w 43460"/>
                              <a:gd name="connsiteY3" fmla="*/ 23103 h 22906"/>
                              <a:gd name="connsiteX4" fmla="*/ 44137 w 43460"/>
                              <a:gd name="connsiteY4" fmla="*/ 4995 h 22906"/>
                              <a:gd name="connsiteX5" fmla="*/ 42054 w 43460"/>
                              <a:gd name="connsiteY5" fmla="*/ 196 h 22906"/>
                              <a:gd name="connsiteX6" fmla="*/ 36078 w 43460"/>
                              <a:gd name="connsiteY6" fmla="*/ 2822 h 22906"/>
                              <a:gd name="connsiteX7" fmla="*/ 38161 w 43460"/>
                              <a:gd name="connsiteY7" fmla="*/ 7620 h 229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3460" h="22906">
                                <a:moveTo>
                                  <a:pt x="32457" y="10155"/>
                                </a:moveTo>
                                <a:lnTo>
                                  <a:pt x="30374" y="5447"/>
                                </a:lnTo>
                                <a:lnTo>
                                  <a:pt x="676" y="18394"/>
                                </a:lnTo>
                                <a:lnTo>
                                  <a:pt x="2759" y="23103"/>
                                </a:lnTo>
                                <a:close/>
                                <a:moveTo>
                                  <a:pt x="44137" y="4995"/>
                                </a:moveTo>
                                <a:lnTo>
                                  <a:pt x="42054" y="196"/>
                                </a:lnTo>
                                <a:lnTo>
                                  <a:pt x="36078" y="2822"/>
                                </a:lnTo>
                                <a:lnTo>
                                  <a:pt x="38161" y="762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3" name="Freeform: Shape 1993"/>
                        <wps:cNvSpPr/>
                        <wps:spPr>
                          <a:xfrm>
                            <a:off x="1194682" y="343688"/>
                            <a:ext cx="51362" cy="51245"/>
                          </a:xfrm>
                          <a:custGeom>
                            <a:avLst/>
                            <a:gdLst>
                              <a:gd name="connsiteX0" fmla="*/ 20780 w 51362"/>
                              <a:gd name="connsiteY0" fmla="*/ 15685 h 51245"/>
                              <a:gd name="connsiteX1" fmla="*/ 26665 w 51362"/>
                              <a:gd name="connsiteY1" fmla="*/ 29357 h 51245"/>
                              <a:gd name="connsiteX2" fmla="*/ 22229 w 51362"/>
                              <a:gd name="connsiteY2" fmla="*/ 39407 h 51245"/>
                              <a:gd name="connsiteX3" fmla="*/ 18516 w 51362"/>
                              <a:gd name="connsiteY3" fmla="*/ 41037 h 51245"/>
                              <a:gd name="connsiteX4" fmla="*/ 12359 w 51362"/>
                              <a:gd name="connsiteY4" fmla="*/ 45111 h 51245"/>
                              <a:gd name="connsiteX5" fmla="*/ 15166 w 51362"/>
                              <a:gd name="connsiteY5" fmla="*/ 51449 h 51245"/>
                              <a:gd name="connsiteX6" fmla="*/ 16524 w 51362"/>
                              <a:gd name="connsiteY6" fmla="*/ 50906 h 51245"/>
                              <a:gd name="connsiteX7" fmla="*/ 23677 w 51362"/>
                              <a:gd name="connsiteY7" fmla="*/ 44839 h 51245"/>
                              <a:gd name="connsiteX8" fmla="*/ 32007 w 51362"/>
                              <a:gd name="connsiteY8" fmla="*/ 34518 h 51245"/>
                              <a:gd name="connsiteX9" fmla="*/ 44683 w 51362"/>
                              <a:gd name="connsiteY9" fmla="*/ 36691 h 51245"/>
                              <a:gd name="connsiteX10" fmla="*/ 50297 w 51362"/>
                              <a:gd name="connsiteY10" fmla="*/ 19126 h 51245"/>
                              <a:gd name="connsiteX11" fmla="*/ 42057 w 51362"/>
                              <a:gd name="connsiteY11" fmla="*/ 203 h 51245"/>
                              <a:gd name="connsiteX12" fmla="*/ 679 w 51362"/>
                              <a:gd name="connsiteY12" fmla="*/ 18311 h 51245"/>
                              <a:gd name="connsiteX13" fmla="*/ 2943 w 51362"/>
                              <a:gd name="connsiteY13" fmla="*/ 23472 h 51245"/>
                              <a:gd name="connsiteX14" fmla="*/ 25398 w 51362"/>
                              <a:gd name="connsiteY14" fmla="*/ 13694 h 51245"/>
                              <a:gd name="connsiteX15" fmla="*/ 39703 w 51362"/>
                              <a:gd name="connsiteY15" fmla="*/ 7446 h 51245"/>
                              <a:gd name="connsiteX16" fmla="*/ 45226 w 51362"/>
                              <a:gd name="connsiteY16" fmla="*/ 20212 h 51245"/>
                              <a:gd name="connsiteX17" fmla="*/ 46222 w 51362"/>
                              <a:gd name="connsiteY17" fmla="*/ 26912 h 51245"/>
                              <a:gd name="connsiteX18" fmla="*/ 41695 w 51362"/>
                              <a:gd name="connsiteY18" fmla="*/ 31440 h 51245"/>
                              <a:gd name="connsiteX19" fmla="*/ 30921 w 51362"/>
                              <a:gd name="connsiteY19" fmla="*/ 26460 h 51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362" h="51245">
                                <a:moveTo>
                                  <a:pt x="20780" y="15685"/>
                                </a:moveTo>
                                <a:lnTo>
                                  <a:pt x="26665" y="29357"/>
                                </a:lnTo>
                                <a:cubicBezTo>
                                  <a:pt x="28748" y="34065"/>
                                  <a:pt x="27299" y="37143"/>
                                  <a:pt x="22229" y="39407"/>
                                </a:cubicBezTo>
                                <a:lnTo>
                                  <a:pt x="18516" y="41037"/>
                                </a:lnTo>
                                <a:cubicBezTo>
                                  <a:pt x="16072" y="42123"/>
                                  <a:pt x="13718" y="43572"/>
                                  <a:pt x="12359" y="45111"/>
                                </a:cubicBezTo>
                                <a:lnTo>
                                  <a:pt x="15166" y="51449"/>
                                </a:lnTo>
                                <a:lnTo>
                                  <a:pt x="16524" y="50906"/>
                                </a:lnTo>
                                <a:cubicBezTo>
                                  <a:pt x="16887" y="48280"/>
                                  <a:pt x="18335" y="47375"/>
                                  <a:pt x="23677" y="44839"/>
                                </a:cubicBezTo>
                                <a:cubicBezTo>
                                  <a:pt x="30468" y="41852"/>
                                  <a:pt x="32098" y="39860"/>
                                  <a:pt x="32007" y="34518"/>
                                </a:cubicBezTo>
                                <a:cubicBezTo>
                                  <a:pt x="36353" y="38139"/>
                                  <a:pt x="39975" y="38773"/>
                                  <a:pt x="44683" y="36691"/>
                                </a:cubicBezTo>
                                <a:cubicBezTo>
                                  <a:pt x="51836" y="33522"/>
                                  <a:pt x="53918" y="27365"/>
                                  <a:pt x="50297" y="19126"/>
                                </a:cubicBezTo>
                                <a:lnTo>
                                  <a:pt x="42057" y="203"/>
                                </a:lnTo>
                                <a:lnTo>
                                  <a:pt x="679" y="18311"/>
                                </a:lnTo>
                                <a:lnTo>
                                  <a:pt x="2943" y="23472"/>
                                </a:lnTo>
                                <a:close/>
                                <a:moveTo>
                                  <a:pt x="25398" y="13694"/>
                                </a:moveTo>
                                <a:lnTo>
                                  <a:pt x="39703" y="7446"/>
                                </a:lnTo>
                                <a:lnTo>
                                  <a:pt x="45226" y="20212"/>
                                </a:lnTo>
                                <a:cubicBezTo>
                                  <a:pt x="46584" y="23200"/>
                                  <a:pt x="46766" y="25102"/>
                                  <a:pt x="46222" y="26912"/>
                                </a:cubicBezTo>
                                <a:cubicBezTo>
                                  <a:pt x="45679" y="28814"/>
                                  <a:pt x="44140" y="30353"/>
                                  <a:pt x="41695" y="31440"/>
                                </a:cubicBezTo>
                                <a:cubicBezTo>
                                  <a:pt x="36806" y="33612"/>
                                  <a:pt x="33456" y="32164"/>
                                  <a:pt x="30921" y="264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4" name="Freeform: Shape 1994"/>
                        <wps:cNvSpPr/>
                        <wps:spPr>
                          <a:xfrm>
                            <a:off x="1224838" y="392135"/>
                            <a:ext cx="10050" cy="15301"/>
                          </a:xfrm>
                          <a:custGeom>
                            <a:avLst/>
                            <a:gdLst>
                              <a:gd name="connsiteX0" fmla="*/ 10740 w 10050"/>
                              <a:gd name="connsiteY0" fmla="*/ 13807 h 15301"/>
                              <a:gd name="connsiteX1" fmla="*/ 4764 w 10050"/>
                              <a:gd name="connsiteY1" fmla="*/ 226 h 15301"/>
                              <a:gd name="connsiteX2" fmla="*/ 690 w 10050"/>
                              <a:gd name="connsiteY2" fmla="*/ 1947 h 15301"/>
                              <a:gd name="connsiteX3" fmla="*/ 6665 w 10050"/>
                              <a:gd name="connsiteY3" fmla="*/ 15528 h 15301"/>
                            </a:gdLst>
                            <a:ahLst/>
                            <a:cxnLst>
                              <a:cxn ang="0">
                                <a:pos x="connsiteX0" y="connsiteY0"/>
                              </a:cxn>
                              <a:cxn ang="0">
                                <a:pos x="connsiteX1" y="connsiteY1"/>
                              </a:cxn>
                              <a:cxn ang="0">
                                <a:pos x="connsiteX2" y="connsiteY2"/>
                              </a:cxn>
                              <a:cxn ang="0">
                                <a:pos x="connsiteX3" y="connsiteY3"/>
                              </a:cxn>
                            </a:cxnLst>
                            <a:rect l="l" t="t" r="r" b="b"/>
                            <a:pathLst>
                              <a:path w="10050" h="15301">
                                <a:moveTo>
                                  <a:pt x="10740" y="13807"/>
                                </a:moveTo>
                                <a:lnTo>
                                  <a:pt x="4764" y="226"/>
                                </a:lnTo>
                                <a:lnTo>
                                  <a:pt x="690" y="1947"/>
                                </a:lnTo>
                                <a:lnTo>
                                  <a:pt x="6665" y="1552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5" name="Freeform: Shape 1995"/>
                        <wps:cNvSpPr/>
                        <wps:spPr>
                          <a:xfrm>
                            <a:off x="1219332" y="405403"/>
                            <a:ext cx="48672" cy="39486"/>
                          </a:xfrm>
                          <a:custGeom>
                            <a:avLst/>
                            <a:gdLst>
                              <a:gd name="connsiteX0" fmla="*/ 17354 w 48672"/>
                              <a:gd name="connsiteY0" fmla="*/ 37550 h 39486"/>
                              <a:gd name="connsiteX1" fmla="*/ 8028 w 48672"/>
                              <a:gd name="connsiteY1" fmla="*/ 16364 h 39486"/>
                              <a:gd name="connsiteX2" fmla="*/ 19799 w 48672"/>
                              <a:gd name="connsiteY2" fmla="*/ 19985 h 39486"/>
                              <a:gd name="connsiteX3" fmla="*/ 25412 w 48672"/>
                              <a:gd name="connsiteY3" fmla="*/ 24241 h 39486"/>
                              <a:gd name="connsiteX4" fmla="*/ 41529 w 48672"/>
                              <a:gd name="connsiteY4" fmla="*/ 27410 h 39486"/>
                              <a:gd name="connsiteX5" fmla="*/ 48682 w 48672"/>
                              <a:gd name="connsiteY5" fmla="*/ 19714 h 39486"/>
                              <a:gd name="connsiteX6" fmla="*/ 47957 w 48672"/>
                              <a:gd name="connsiteY6" fmla="*/ 9211 h 39486"/>
                              <a:gd name="connsiteX7" fmla="*/ 37636 w 48672"/>
                              <a:gd name="connsiteY7" fmla="*/ 429 h 39486"/>
                              <a:gd name="connsiteX8" fmla="*/ 27948 w 48672"/>
                              <a:gd name="connsiteY8" fmla="*/ 2058 h 39486"/>
                              <a:gd name="connsiteX9" fmla="*/ 30121 w 48672"/>
                              <a:gd name="connsiteY9" fmla="*/ 7038 h 39486"/>
                              <a:gd name="connsiteX10" fmla="*/ 36368 w 48672"/>
                              <a:gd name="connsiteY10" fmla="*/ 5861 h 39486"/>
                              <a:gd name="connsiteX11" fmla="*/ 43430 w 48672"/>
                              <a:gd name="connsiteY11" fmla="*/ 10931 h 39486"/>
                              <a:gd name="connsiteX12" fmla="*/ 39175 w 48672"/>
                              <a:gd name="connsiteY12" fmla="*/ 22249 h 39486"/>
                              <a:gd name="connsiteX13" fmla="*/ 28581 w 48672"/>
                              <a:gd name="connsiteY13" fmla="*/ 20347 h 39486"/>
                              <a:gd name="connsiteX14" fmla="*/ 23239 w 48672"/>
                              <a:gd name="connsiteY14" fmla="*/ 16545 h 39486"/>
                              <a:gd name="connsiteX15" fmla="*/ 694 w 48672"/>
                              <a:gd name="connsiteY15" fmla="*/ 12923 h 39486"/>
                              <a:gd name="connsiteX16" fmla="*/ 12465 w 48672"/>
                              <a:gd name="connsiteY16" fmla="*/ 39723 h 394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672" h="39486">
                                <a:moveTo>
                                  <a:pt x="17354" y="37550"/>
                                </a:moveTo>
                                <a:lnTo>
                                  <a:pt x="8028" y="16364"/>
                                </a:lnTo>
                                <a:cubicBezTo>
                                  <a:pt x="11741" y="15458"/>
                                  <a:pt x="14638" y="16273"/>
                                  <a:pt x="19799" y="19985"/>
                                </a:cubicBezTo>
                                <a:lnTo>
                                  <a:pt x="25412" y="24241"/>
                                </a:lnTo>
                                <a:cubicBezTo>
                                  <a:pt x="31026" y="28496"/>
                                  <a:pt x="36459" y="29583"/>
                                  <a:pt x="41529" y="27410"/>
                                </a:cubicBezTo>
                                <a:cubicBezTo>
                                  <a:pt x="44879" y="25870"/>
                                  <a:pt x="47505" y="23064"/>
                                  <a:pt x="48682" y="19714"/>
                                </a:cubicBezTo>
                                <a:cubicBezTo>
                                  <a:pt x="49768" y="16454"/>
                                  <a:pt x="49587" y="13014"/>
                                  <a:pt x="47957" y="9211"/>
                                </a:cubicBezTo>
                                <a:cubicBezTo>
                                  <a:pt x="45694" y="4141"/>
                                  <a:pt x="42163" y="1153"/>
                                  <a:pt x="37636" y="429"/>
                                </a:cubicBezTo>
                                <a:cubicBezTo>
                                  <a:pt x="34829" y="-115"/>
                                  <a:pt x="32022" y="519"/>
                                  <a:pt x="27948" y="2058"/>
                                </a:cubicBezTo>
                                <a:lnTo>
                                  <a:pt x="30121" y="7038"/>
                                </a:lnTo>
                                <a:cubicBezTo>
                                  <a:pt x="32837" y="6042"/>
                                  <a:pt x="34648" y="5770"/>
                                  <a:pt x="36368" y="5861"/>
                                </a:cubicBezTo>
                                <a:cubicBezTo>
                                  <a:pt x="39447" y="6042"/>
                                  <a:pt x="42072" y="7943"/>
                                  <a:pt x="43430" y="10931"/>
                                </a:cubicBezTo>
                                <a:cubicBezTo>
                                  <a:pt x="45422" y="15458"/>
                                  <a:pt x="43521" y="20347"/>
                                  <a:pt x="39175" y="22249"/>
                                </a:cubicBezTo>
                                <a:cubicBezTo>
                                  <a:pt x="35825" y="23697"/>
                                  <a:pt x="32203" y="23064"/>
                                  <a:pt x="28581" y="20347"/>
                                </a:cubicBezTo>
                                <a:lnTo>
                                  <a:pt x="23239" y="16545"/>
                                </a:lnTo>
                                <a:cubicBezTo>
                                  <a:pt x="14728" y="10207"/>
                                  <a:pt x="9930" y="9483"/>
                                  <a:pt x="694" y="12923"/>
                                </a:cubicBezTo>
                                <a:lnTo>
                                  <a:pt x="12465" y="3972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6" name="Freeform: Shape 1996"/>
                        <wps:cNvSpPr/>
                        <wps:spPr>
                          <a:xfrm>
                            <a:off x="1233107" y="436940"/>
                            <a:ext cx="48672" cy="39486"/>
                          </a:xfrm>
                          <a:custGeom>
                            <a:avLst/>
                            <a:gdLst>
                              <a:gd name="connsiteX0" fmla="*/ 17362 w 48672"/>
                              <a:gd name="connsiteY0" fmla="*/ 37568 h 39486"/>
                              <a:gd name="connsiteX1" fmla="*/ 8036 w 48672"/>
                              <a:gd name="connsiteY1" fmla="*/ 16382 h 39486"/>
                              <a:gd name="connsiteX2" fmla="*/ 19807 w 48672"/>
                              <a:gd name="connsiteY2" fmla="*/ 20003 h 39486"/>
                              <a:gd name="connsiteX3" fmla="*/ 25420 w 48672"/>
                              <a:gd name="connsiteY3" fmla="*/ 24259 h 39486"/>
                              <a:gd name="connsiteX4" fmla="*/ 41537 w 48672"/>
                              <a:gd name="connsiteY4" fmla="*/ 27428 h 39486"/>
                              <a:gd name="connsiteX5" fmla="*/ 48690 w 48672"/>
                              <a:gd name="connsiteY5" fmla="*/ 19732 h 39486"/>
                              <a:gd name="connsiteX6" fmla="*/ 47965 w 48672"/>
                              <a:gd name="connsiteY6" fmla="*/ 9229 h 39486"/>
                              <a:gd name="connsiteX7" fmla="*/ 37643 w 48672"/>
                              <a:gd name="connsiteY7" fmla="*/ 447 h 39486"/>
                              <a:gd name="connsiteX8" fmla="*/ 27956 w 48672"/>
                              <a:gd name="connsiteY8" fmla="*/ 2076 h 39486"/>
                              <a:gd name="connsiteX9" fmla="*/ 30129 w 48672"/>
                              <a:gd name="connsiteY9" fmla="*/ 7056 h 39486"/>
                              <a:gd name="connsiteX10" fmla="*/ 36376 w 48672"/>
                              <a:gd name="connsiteY10" fmla="*/ 5879 h 39486"/>
                              <a:gd name="connsiteX11" fmla="*/ 43438 w 48672"/>
                              <a:gd name="connsiteY11" fmla="*/ 10949 h 39486"/>
                              <a:gd name="connsiteX12" fmla="*/ 39183 w 48672"/>
                              <a:gd name="connsiteY12" fmla="*/ 22267 h 39486"/>
                              <a:gd name="connsiteX13" fmla="*/ 28589 w 48672"/>
                              <a:gd name="connsiteY13" fmla="*/ 20365 h 39486"/>
                              <a:gd name="connsiteX14" fmla="*/ 23247 w 48672"/>
                              <a:gd name="connsiteY14" fmla="*/ 16563 h 39486"/>
                              <a:gd name="connsiteX15" fmla="*/ 702 w 48672"/>
                              <a:gd name="connsiteY15" fmla="*/ 12941 h 39486"/>
                              <a:gd name="connsiteX16" fmla="*/ 12473 w 48672"/>
                              <a:gd name="connsiteY16" fmla="*/ 39741 h 394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672" h="39486">
                                <a:moveTo>
                                  <a:pt x="17362" y="37568"/>
                                </a:moveTo>
                                <a:lnTo>
                                  <a:pt x="8036" y="16382"/>
                                </a:lnTo>
                                <a:cubicBezTo>
                                  <a:pt x="11748" y="15476"/>
                                  <a:pt x="14646" y="16291"/>
                                  <a:pt x="19807" y="20003"/>
                                </a:cubicBezTo>
                                <a:lnTo>
                                  <a:pt x="25420" y="24259"/>
                                </a:lnTo>
                                <a:cubicBezTo>
                                  <a:pt x="31034" y="28514"/>
                                  <a:pt x="36466" y="29600"/>
                                  <a:pt x="41537" y="27428"/>
                                </a:cubicBezTo>
                                <a:cubicBezTo>
                                  <a:pt x="44887" y="25888"/>
                                  <a:pt x="47513" y="23082"/>
                                  <a:pt x="48690" y="19732"/>
                                </a:cubicBezTo>
                                <a:cubicBezTo>
                                  <a:pt x="49776" y="16472"/>
                                  <a:pt x="49595" y="13032"/>
                                  <a:pt x="47965" y="9229"/>
                                </a:cubicBezTo>
                                <a:cubicBezTo>
                                  <a:pt x="45702" y="4159"/>
                                  <a:pt x="42171" y="1171"/>
                                  <a:pt x="37643" y="447"/>
                                </a:cubicBezTo>
                                <a:cubicBezTo>
                                  <a:pt x="34837" y="-97"/>
                                  <a:pt x="32030" y="537"/>
                                  <a:pt x="27956" y="2076"/>
                                </a:cubicBezTo>
                                <a:lnTo>
                                  <a:pt x="30129" y="7056"/>
                                </a:lnTo>
                                <a:cubicBezTo>
                                  <a:pt x="32845" y="6060"/>
                                  <a:pt x="34655" y="5788"/>
                                  <a:pt x="36376" y="5879"/>
                                </a:cubicBezTo>
                                <a:cubicBezTo>
                                  <a:pt x="39454" y="6060"/>
                                  <a:pt x="42080" y="7961"/>
                                  <a:pt x="43438" y="10949"/>
                                </a:cubicBezTo>
                                <a:cubicBezTo>
                                  <a:pt x="45430" y="15476"/>
                                  <a:pt x="43529" y="20365"/>
                                  <a:pt x="39183" y="22267"/>
                                </a:cubicBezTo>
                                <a:cubicBezTo>
                                  <a:pt x="35833" y="23715"/>
                                  <a:pt x="32211" y="23082"/>
                                  <a:pt x="28589" y="20365"/>
                                </a:cubicBezTo>
                                <a:lnTo>
                                  <a:pt x="23247" y="16563"/>
                                </a:lnTo>
                                <a:cubicBezTo>
                                  <a:pt x="14736" y="10225"/>
                                  <a:pt x="9938" y="9501"/>
                                  <a:pt x="702" y="12941"/>
                                </a:cubicBezTo>
                                <a:lnTo>
                                  <a:pt x="12473" y="3974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7" name="Freeform: Shape 1997"/>
                        <wps:cNvSpPr/>
                        <wps:spPr>
                          <a:xfrm>
                            <a:off x="1246887" y="468480"/>
                            <a:ext cx="48672" cy="39486"/>
                          </a:xfrm>
                          <a:custGeom>
                            <a:avLst/>
                            <a:gdLst>
                              <a:gd name="connsiteX0" fmla="*/ 17370 w 48672"/>
                              <a:gd name="connsiteY0" fmla="*/ 37586 h 39486"/>
                              <a:gd name="connsiteX1" fmla="*/ 8044 w 48672"/>
                              <a:gd name="connsiteY1" fmla="*/ 16400 h 39486"/>
                              <a:gd name="connsiteX2" fmla="*/ 19814 w 48672"/>
                              <a:gd name="connsiteY2" fmla="*/ 20021 h 39486"/>
                              <a:gd name="connsiteX3" fmla="*/ 25428 w 48672"/>
                              <a:gd name="connsiteY3" fmla="*/ 24277 h 39486"/>
                              <a:gd name="connsiteX4" fmla="*/ 41545 w 48672"/>
                              <a:gd name="connsiteY4" fmla="*/ 27445 h 39486"/>
                              <a:gd name="connsiteX5" fmla="*/ 48698 w 48672"/>
                              <a:gd name="connsiteY5" fmla="*/ 19750 h 39486"/>
                              <a:gd name="connsiteX6" fmla="*/ 47973 w 48672"/>
                              <a:gd name="connsiteY6" fmla="*/ 9247 h 39486"/>
                              <a:gd name="connsiteX7" fmla="*/ 37651 w 48672"/>
                              <a:gd name="connsiteY7" fmla="*/ 464 h 39486"/>
                              <a:gd name="connsiteX8" fmla="*/ 27963 w 48672"/>
                              <a:gd name="connsiteY8" fmla="*/ 2094 h 39486"/>
                              <a:gd name="connsiteX9" fmla="*/ 30136 w 48672"/>
                              <a:gd name="connsiteY9" fmla="*/ 7074 h 39486"/>
                              <a:gd name="connsiteX10" fmla="*/ 36384 w 48672"/>
                              <a:gd name="connsiteY10" fmla="*/ 5897 h 39486"/>
                              <a:gd name="connsiteX11" fmla="*/ 43446 w 48672"/>
                              <a:gd name="connsiteY11" fmla="*/ 10967 h 39486"/>
                              <a:gd name="connsiteX12" fmla="*/ 39191 w 48672"/>
                              <a:gd name="connsiteY12" fmla="*/ 22285 h 39486"/>
                              <a:gd name="connsiteX13" fmla="*/ 28597 w 48672"/>
                              <a:gd name="connsiteY13" fmla="*/ 20383 h 39486"/>
                              <a:gd name="connsiteX14" fmla="*/ 23255 w 48672"/>
                              <a:gd name="connsiteY14" fmla="*/ 16581 h 39486"/>
                              <a:gd name="connsiteX15" fmla="*/ 710 w 48672"/>
                              <a:gd name="connsiteY15" fmla="*/ 12959 h 39486"/>
                              <a:gd name="connsiteX16" fmla="*/ 12481 w 48672"/>
                              <a:gd name="connsiteY16" fmla="*/ 39759 h 394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672" h="39486">
                                <a:moveTo>
                                  <a:pt x="17370" y="37586"/>
                                </a:moveTo>
                                <a:lnTo>
                                  <a:pt x="8044" y="16400"/>
                                </a:lnTo>
                                <a:cubicBezTo>
                                  <a:pt x="11756" y="15494"/>
                                  <a:pt x="14654" y="16309"/>
                                  <a:pt x="19814" y="20021"/>
                                </a:cubicBezTo>
                                <a:lnTo>
                                  <a:pt x="25428" y="24277"/>
                                </a:lnTo>
                                <a:cubicBezTo>
                                  <a:pt x="31042" y="28532"/>
                                  <a:pt x="36474" y="29618"/>
                                  <a:pt x="41545" y="27445"/>
                                </a:cubicBezTo>
                                <a:cubicBezTo>
                                  <a:pt x="44895" y="25906"/>
                                  <a:pt x="47521" y="23100"/>
                                  <a:pt x="48698" y="19750"/>
                                </a:cubicBezTo>
                                <a:cubicBezTo>
                                  <a:pt x="49784" y="16490"/>
                                  <a:pt x="49603" y="13050"/>
                                  <a:pt x="47973" y="9247"/>
                                </a:cubicBezTo>
                                <a:cubicBezTo>
                                  <a:pt x="45710" y="4177"/>
                                  <a:pt x="42179" y="1189"/>
                                  <a:pt x="37651" y="464"/>
                                </a:cubicBezTo>
                                <a:cubicBezTo>
                                  <a:pt x="34845" y="-79"/>
                                  <a:pt x="32038" y="555"/>
                                  <a:pt x="27963" y="2094"/>
                                </a:cubicBezTo>
                                <a:lnTo>
                                  <a:pt x="30136" y="7074"/>
                                </a:lnTo>
                                <a:cubicBezTo>
                                  <a:pt x="32853" y="6078"/>
                                  <a:pt x="34663" y="5806"/>
                                  <a:pt x="36384" y="5897"/>
                                </a:cubicBezTo>
                                <a:cubicBezTo>
                                  <a:pt x="39462" y="6078"/>
                                  <a:pt x="42088" y="7979"/>
                                  <a:pt x="43446" y="10967"/>
                                </a:cubicBezTo>
                                <a:cubicBezTo>
                                  <a:pt x="45438" y="15494"/>
                                  <a:pt x="43537" y="20383"/>
                                  <a:pt x="39191" y="22285"/>
                                </a:cubicBezTo>
                                <a:cubicBezTo>
                                  <a:pt x="35841" y="23733"/>
                                  <a:pt x="32219" y="23100"/>
                                  <a:pt x="28597" y="20383"/>
                                </a:cubicBezTo>
                                <a:lnTo>
                                  <a:pt x="23255" y="16581"/>
                                </a:lnTo>
                                <a:cubicBezTo>
                                  <a:pt x="14744" y="10243"/>
                                  <a:pt x="9945" y="9519"/>
                                  <a:pt x="710" y="12959"/>
                                </a:cubicBezTo>
                                <a:lnTo>
                                  <a:pt x="12481" y="397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8" name="Freeform: Shape 1998"/>
                        <wps:cNvSpPr/>
                        <wps:spPr>
                          <a:xfrm>
                            <a:off x="1274429" y="505642"/>
                            <a:ext cx="10050" cy="15301"/>
                          </a:xfrm>
                          <a:custGeom>
                            <a:avLst/>
                            <a:gdLst>
                              <a:gd name="connsiteX0" fmla="*/ 10768 w 10050"/>
                              <a:gd name="connsiteY0" fmla="*/ 13872 h 15301"/>
                              <a:gd name="connsiteX1" fmla="*/ 4792 w 10050"/>
                              <a:gd name="connsiteY1" fmla="*/ 291 h 15301"/>
                              <a:gd name="connsiteX2" fmla="*/ 718 w 10050"/>
                              <a:gd name="connsiteY2" fmla="*/ 2011 h 15301"/>
                              <a:gd name="connsiteX3" fmla="*/ 6694 w 10050"/>
                              <a:gd name="connsiteY3" fmla="*/ 15592 h 15301"/>
                            </a:gdLst>
                            <a:ahLst/>
                            <a:cxnLst>
                              <a:cxn ang="0">
                                <a:pos x="connsiteX0" y="connsiteY0"/>
                              </a:cxn>
                              <a:cxn ang="0">
                                <a:pos x="connsiteX1" y="connsiteY1"/>
                              </a:cxn>
                              <a:cxn ang="0">
                                <a:pos x="connsiteX2" y="connsiteY2"/>
                              </a:cxn>
                              <a:cxn ang="0">
                                <a:pos x="connsiteX3" y="connsiteY3"/>
                              </a:cxn>
                            </a:cxnLst>
                            <a:rect l="l" t="t" r="r" b="b"/>
                            <a:pathLst>
                              <a:path w="10050" h="15301">
                                <a:moveTo>
                                  <a:pt x="10768" y="13872"/>
                                </a:moveTo>
                                <a:lnTo>
                                  <a:pt x="4792" y="291"/>
                                </a:lnTo>
                                <a:lnTo>
                                  <a:pt x="718" y="2011"/>
                                </a:lnTo>
                                <a:lnTo>
                                  <a:pt x="6694" y="155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99" name="Freeform: Shape 1999"/>
                        <wps:cNvSpPr/>
                        <wps:spPr>
                          <a:xfrm>
                            <a:off x="1271622" y="518535"/>
                            <a:ext cx="45658" cy="36196"/>
                          </a:xfrm>
                          <a:custGeom>
                            <a:avLst/>
                            <a:gdLst>
                              <a:gd name="connsiteX0" fmla="*/ 21469 w 45658"/>
                              <a:gd name="connsiteY0" fmla="*/ 15715 h 36196"/>
                              <a:gd name="connsiteX1" fmla="*/ 21831 w 45658"/>
                              <a:gd name="connsiteY1" fmla="*/ 16439 h 36196"/>
                              <a:gd name="connsiteX2" fmla="*/ 22737 w 45658"/>
                              <a:gd name="connsiteY2" fmla="*/ 18522 h 36196"/>
                              <a:gd name="connsiteX3" fmla="*/ 18843 w 45658"/>
                              <a:gd name="connsiteY3" fmla="*/ 30111 h 36196"/>
                              <a:gd name="connsiteX4" fmla="*/ 6982 w 45658"/>
                              <a:gd name="connsiteY4" fmla="*/ 25493 h 36196"/>
                              <a:gd name="connsiteX5" fmla="*/ 12053 w 45658"/>
                              <a:gd name="connsiteY5" fmla="*/ 12999 h 36196"/>
                              <a:gd name="connsiteX6" fmla="*/ 9880 w 45658"/>
                              <a:gd name="connsiteY6" fmla="*/ 8019 h 36196"/>
                              <a:gd name="connsiteX7" fmla="*/ 3270 w 45658"/>
                              <a:gd name="connsiteY7" fmla="*/ 12999 h 36196"/>
                              <a:gd name="connsiteX8" fmla="*/ 2365 w 45658"/>
                              <a:gd name="connsiteY8" fmla="*/ 27123 h 36196"/>
                              <a:gd name="connsiteX9" fmla="*/ 21107 w 45658"/>
                              <a:gd name="connsiteY9" fmla="*/ 35181 h 36196"/>
                              <a:gd name="connsiteX10" fmla="*/ 27988 w 45658"/>
                              <a:gd name="connsiteY10" fmla="*/ 24135 h 36196"/>
                              <a:gd name="connsiteX11" fmla="*/ 38853 w 45658"/>
                              <a:gd name="connsiteY11" fmla="*/ 26037 h 36196"/>
                              <a:gd name="connsiteX12" fmla="*/ 44919 w 45658"/>
                              <a:gd name="connsiteY12" fmla="*/ 8834 h 36196"/>
                              <a:gd name="connsiteX13" fmla="*/ 26087 w 45658"/>
                              <a:gd name="connsiteY13" fmla="*/ 1953 h 36196"/>
                              <a:gd name="connsiteX14" fmla="*/ 28260 w 45658"/>
                              <a:gd name="connsiteY14" fmla="*/ 6933 h 36196"/>
                              <a:gd name="connsiteX15" fmla="*/ 33783 w 45658"/>
                              <a:gd name="connsiteY15" fmla="*/ 5575 h 36196"/>
                              <a:gd name="connsiteX16" fmla="*/ 40483 w 45658"/>
                              <a:gd name="connsiteY16" fmla="*/ 10826 h 36196"/>
                              <a:gd name="connsiteX17" fmla="*/ 36408 w 45658"/>
                              <a:gd name="connsiteY17" fmla="*/ 20876 h 36196"/>
                              <a:gd name="connsiteX18" fmla="*/ 29437 w 45658"/>
                              <a:gd name="connsiteY18" fmla="*/ 20152 h 36196"/>
                              <a:gd name="connsiteX19" fmla="*/ 25634 w 45658"/>
                              <a:gd name="connsiteY19" fmla="*/ 13904 h 361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658" h="36196">
                                <a:moveTo>
                                  <a:pt x="21469" y="15715"/>
                                </a:moveTo>
                                <a:lnTo>
                                  <a:pt x="21831" y="16439"/>
                                </a:lnTo>
                                <a:lnTo>
                                  <a:pt x="22737" y="18522"/>
                                </a:lnTo>
                                <a:cubicBezTo>
                                  <a:pt x="25091" y="23954"/>
                                  <a:pt x="23823" y="27938"/>
                                  <a:pt x="18843" y="30111"/>
                                </a:cubicBezTo>
                                <a:cubicBezTo>
                                  <a:pt x="13682" y="32375"/>
                                  <a:pt x="9246" y="30564"/>
                                  <a:pt x="6982" y="25493"/>
                                </a:cubicBezTo>
                                <a:cubicBezTo>
                                  <a:pt x="4538" y="19880"/>
                                  <a:pt x="6077" y="16077"/>
                                  <a:pt x="12053" y="12999"/>
                                </a:cubicBezTo>
                                <a:lnTo>
                                  <a:pt x="9880" y="8019"/>
                                </a:lnTo>
                                <a:cubicBezTo>
                                  <a:pt x="6620" y="9739"/>
                                  <a:pt x="4628" y="11188"/>
                                  <a:pt x="3270" y="12999"/>
                                </a:cubicBezTo>
                                <a:cubicBezTo>
                                  <a:pt x="192" y="16802"/>
                                  <a:pt x="-80" y="21600"/>
                                  <a:pt x="2365" y="27123"/>
                                </a:cubicBezTo>
                                <a:cubicBezTo>
                                  <a:pt x="5986" y="35362"/>
                                  <a:pt x="13320" y="38531"/>
                                  <a:pt x="21107" y="35181"/>
                                </a:cubicBezTo>
                                <a:cubicBezTo>
                                  <a:pt x="26358" y="32918"/>
                                  <a:pt x="28260" y="29658"/>
                                  <a:pt x="27988" y="24135"/>
                                </a:cubicBezTo>
                                <a:cubicBezTo>
                                  <a:pt x="31067" y="27123"/>
                                  <a:pt x="34688" y="27847"/>
                                  <a:pt x="38853" y="26037"/>
                                </a:cubicBezTo>
                                <a:cubicBezTo>
                                  <a:pt x="45915" y="22958"/>
                                  <a:pt x="48179" y="16439"/>
                                  <a:pt x="44919" y="8834"/>
                                </a:cubicBezTo>
                                <a:cubicBezTo>
                                  <a:pt x="41298" y="685"/>
                                  <a:pt x="34869" y="-1669"/>
                                  <a:pt x="26087" y="1953"/>
                                </a:cubicBezTo>
                                <a:lnTo>
                                  <a:pt x="28260" y="6933"/>
                                </a:lnTo>
                                <a:cubicBezTo>
                                  <a:pt x="30704" y="5937"/>
                                  <a:pt x="32244" y="5575"/>
                                  <a:pt x="33783" y="5575"/>
                                </a:cubicBezTo>
                                <a:cubicBezTo>
                                  <a:pt x="36589" y="5756"/>
                                  <a:pt x="39125" y="7657"/>
                                  <a:pt x="40483" y="10826"/>
                                </a:cubicBezTo>
                                <a:cubicBezTo>
                                  <a:pt x="42384" y="15172"/>
                                  <a:pt x="40936" y="18975"/>
                                  <a:pt x="36408" y="20876"/>
                                </a:cubicBezTo>
                                <a:cubicBezTo>
                                  <a:pt x="33511" y="22143"/>
                                  <a:pt x="31338" y="21962"/>
                                  <a:pt x="29437" y="20152"/>
                                </a:cubicBezTo>
                                <a:cubicBezTo>
                                  <a:pt x="28260" y="19065"/>
                                  <a:pt x="27264" y="17345"/>
                                  <a:pt x="25634" y="1390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0" name="Freeform: Shape 2000"/>
                        <wps:cNvSpPr/>
                        <wps:spPr>
                          <a:xfrm>
                            <a:off x="1270746" y="551363"/>
                            <a:ext cx="50251" cy="35314"/>
                          </a:xfrm>
                          <a:custGeom>
                            <a:avLst/>
                            <a:gdLst>
                              <a:gd name="connsiteX0" fmla="*/ 730 w 50251"/>
                              <a:gd name="connsiteY0" fmla="*/ 18699 h 35314"/>
                              <a:gd name="connsiteX1" fmla="*/ 2813 w 50251"/>
                              <a:gd name="connsiteY1" fmla="*/ 23407 h 35314"/>
                              <a:gd name="connsiteX2" fmla="*/ 18386 w 50251"/>
                              <a:gd name="connsiteY2" fmla="*/ 16617 h 35314"/>
                              <a:gd name="connsiteX3" fmla="*/ 17843 w 50251"/>
                              <a:gd name="connsiteY3" fmla="*/ 27753 h 35314"/>
                              <a:gd name="connsiteX4" fmla="*/ 39120 w 50251"/>
                              <a:gd name="connsiteY4" fmla="*/ 33638 h 35314"/>
                              <a:gd name="connsiteX5" fmla="*/ 49804 w 50251"/>
                              <a:gd name="connsiteY5" fmla="*/ 13720 h 35314"/>
                              <a:gd name="connsiteX6" fmla="*/ 40297 w 50251"/>
                              <a:gd name="connsiteY6" fmla="*/ 6567 h 35314"/>
                              <a:gd name="connsiteX7" fmla="*/ 44734 w 50251"/>
                              <a:gd name="connsiteY7" fmla="*/ 4666 h 35314"/>
                              <a:gd name="connsiteX8" fmla="*/ 42833 w 50251"/>
                              <a:gd name="connsiteY8" fmla="*/ 320 h 35314"/>
                              <a:gd name="connsiteX9" fmla="*/ 45006 w 50251"/>
                              <a:gd name="connsiteY9" fmla="*/ 14897 h 35314"/>
                              <a:gd name="connsiteX10" fmla="*/ 36947 w 50251"/>
                              <a:gd name="connsiteY10" fmla="*/ 28568 h 35314"/>
                              <a:gd name="connsiteX11" fmla="*/ 22008 w 50251"/>
                              <a:gd name="connsiteY11" fmla="*/ 24947 h 35314"/>
                              <a:gd name="connsiteX12" fmla="*/ 29795 w 50251"/>
                              <a:gd name="connsiteY12" fmla="*/ 11637 h 35314"/>
                              <a:gd name="connsiteX13" fmla="*/ 45006 w 50251"/>
                              <a:gd name="connsiteY13" fmla="*/ 14897 h 35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251" h="35314">
                                <a:moveTo>
                                  <a:pt x="730" y="18699"/>
                                </a:moveTo>
                                <a:lnTo>
                                  <a:pt x="2813" y="23407"/>
                                </a:lnTo>
                                <a:lnTo>
                                  <a:pt x="18386" y="16617"/>
                                </a:lnTo>
                                <a:cubicBezTo>
                                  <a:pt x="16394" y="20510"/>
                                  <a:pt x="16123" y="23860"/>
                                  <a:pt x="17843" y="27753"/>
                                </a:cubicBezTo>
                                <a:cubicBezTo>
                                  <a:pt x="21193" y="35449"/>
                                  <a:pt x="29613" y="37713"/>
                                  <a:pt x="39120" y="33638"/>
                                </a:cubicBezTo>
                                <a:cubicBezTo>
                                  <a:pt x="48990" y="29293"/>
                                  <a:pt x="53245" y="21597"/>
                                  <a:pt x="49804" y="13720"/>
                                </a:cubicBezTo>
                                <a:cubicBezTo>
                                  <a:pt x="47994" y="9645"/>
                                  <a:pt x="44734" y="7201"/>
                                  <a:pt x="40297" y="6567"/>
                                </a:cubicBezTo>
                                <a:lnTo>
                                  <a:pt x="44734" y="4666"/>
                                </a:lnTo>
                                <a:lnTo>
                                  <a:pt x="42833" y="320"/>
                                </a:lnTo>
                                <a:close/>
                                <a:moveTo>
                                  <a:pt x="45006" y="14897"/>
                                </a:moveTo>
                                <a:cubicBezTo>
                                  <a:pt x="47269" y="20148"/>
                                  <a:pt x="44100" y="25490"/>
                                  <a:pt x="36947" y="28568"/>
                                </a:cubicBezTo>
                                <a:cubicBezTo>
                                  <a:pt x="30247" y="31556"/>
                                  <a:pt x="24271" y="30198"/>
                                  <a:pt x="22008" y="24947"/>
                                </a:cubicBezTo>
                                <a:cubicBezTo>
                                  <a:pt x="19744" y="19876"/>
                                  <a:pt x="22823" y="14625"/>
                                  <a:pt x="29795" y="11637"/>
                                </a:cubicBezTo>
                                <a:cubicBezTo>
                                  <a:pt x="36857" y="8559"/>
                                  <a:pt x="42742" y="9826"/>
                                  <a:pt x="45006" y="1489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1" name="Freeform: Shape 2001"/>
                        <wps:cNvSpPr/>
                        <wps:spPr>
                          <a:xfrm>
                            <a:off x="1215352" y="268009"/>
                            <a:ext cx="44342" cy="51698"/>
                          </a:xfrm>
                          <a:custGeom>
                            <a:avLst/>
                            <a:gdLst>
                              <a:gd name="connsiteX0" fmla="*/ 30752 w 44342"/>
                              <a:gd name="connsiteY0" fmla="*/ 157 h 51698"/>
                              <a:gd name="connsiteX1" fmla="*/ 692 w 44342"/>
                              <a:gd name="connsiteY1" fmla="*/ 12199 h 51698"/>
                              <a:gd name="connsiteX2" fmla="*/ 2593 w 44342"/>
                              <a:gd name="connsiteY2" fmla="*/ 16907 h 51698"/>
                              <a:gd name="connsiteX3" fmla="*/ 21516 w 44342"/>
                              <a:gd name="connsiteY3" fmla="*/ 9302 h 51698"/>
                              <a:gd name="connsiteX4" fmla="*/ 32200 w 44342"/>
                              <a:gd name="connsiteY4" fmla="*/ 13195 h 51698"/>
                              <a:gd name="connsiteX5" fmla="*/ 28398 w 44342"/>
                              <a:gd name="connsiteY5" fmla="*/ 21344 h 51698"/>
                              <a:gd name="connsiteX6" fmla="*/ 7663 w 44342"/>
                              <a:gd name="connsiteY6" fmla="*/ 29673 h 51698"/>
                              <a:gd name="connsiteX7" fmla="*/ 9655 w 44342"/>
                              <a:gd name="connsiteY7" fmla="*/ 34381 h 51698"/>
                              <a:gd name="connsiteX8" fmla="*/ 28579 w 44342"/>
                              <a:gd name="connsiteY8" fmla="*/ 26776 h 51698"/>
                              <a:gd name="connsiteX9" fmla="*/ 39263 w 44342"/>
                              <a:gd name="connsiteY9" fmla="*/ 30669 h 51698"/>
                              <a:gd name="connsiteX10" fmla="*/ 35460 w 44342"/>
                              <a:gd name="connsiteY10" fmla="*/ 38818 h 51698"/>
                              <a:gd name="connsiteX11" fmla="*/ 14726 w 44342"/>
                              <a:gd name="connsiteY11" fmla="*/ 47148 h 51698"/>
                              <a:gd name="connsiteX12" fmla="*/ 16627 w 44342"/>
                              <a:gd name="connsiteY12" fmla="*/ 51856 h 51698"/>
                              <a:gd name="connsiteX13" fmla="*/ 39263 w 44342"/>
                              <a:gd name="connsiteY13" fmla="*/ 42802 h 51698"/>
                              <a:gd name="connsiteX14" fmla="*/ 44061 w 44342"/>
                              <a:gd name="connsiteY14" fmla="*/ 30669 h 51698"/>
                              <a:gd name="connsiteX15" fmla="*/ 35732 w 44342"/>
                              <a:gd name="connsiteY15" fmla="*/ 23336 h 51698"/>
                              <a:gd name="connsiteX16" fmla="*/ 37180 w 44342"/>
                              <a:gd name="connsiteY16" fmla="*/ 13376 h 51698"/>
                              <a:gd name="connsiteX17" fmla="*/ 28398 w 44342"/>
                              <a:gd name="connsiteY17" fmla="*/ 6223 h 51698"/>
                              <a:gd name="connsiteX18" fmla="*/ 32563 w 44342"/>
                              <a:gd name="connsiteY18" fmla="*/ 4594 h 516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4342" h="51698">
                                <a:moveTo>
                                  <a:pt x="30752" y="157"/>
                                </a:moveTo>
                                <a:lnTo>
                                  <a:pt x="692" y="12199"/>
                                </a:lnTo>
                                <a:lnTo>
                                  <a:pt x="2593" y="16907"/>
                                </a:lnTo>
                                <a:lnTo>
                                  <a:pt x="21516" y="9302"/>
                                </a:lnTo>
                                <a:cubicBezTo>
                                  <a:pt x="25862" y="7581"/>
                                  <a:pt x="30661" y="9392"/>
                                  <a:pt x="32200" y="13195"/>
                                </a:cubicBezTo>
                                <a:cubicBezTo>
                                  <a:pt x="33740" y="16817"/>
                                  <a:pt x="32291" y="19804"/>
                                  <a:pt x="28398" y="21344"/>
                                </a:cubicBezTo>
                                <a:lnTo>
                                  <a:pt x="7663" y="29673"/>
                                </a:lnTo>
                                <a:lnTo>
                                  <a:pt x="9655" y="34381"/>
                                </a:lnTo>
                                <a:lnTo>
                                  <a:pt x="28579" y="26776"/>
                                </a:lnTo>
                                <a:cubicBezTo>
                                  <a:pt x="32925" y="25056"/>
                                  <a:pt x="37724" y="26867"/>
                                  <a:pt x="39263" y="30669"/>
                                </a:cubicBezTo>
                                <a:cubicBezTo>
                                  <a:pt x="40711" y="34200"/>
                                  <a:pt x="39263" y="37279"/>
                                  <a:pt x="35460" y="38818"/>
                                </a:cubicBezTo>
                                <a:lnTo>
                                  <a:pt x="14726" y="47148"/>
                                </a:lnTo>
                                <a:lnTo>
                                  <a:pt x="16627" y="51856"/>
                                </a:lnTo>
                                <a:lnTo>
                                  <a:pt x="39263" y="42802"/>
                                </a:lnTo>
                                <a:cubicBezTo>
                                  <a:pt x="44605" y="40629"/>
                                  <a:pt x="46325" y="36283"/>
                                  <a:pt x="44061" y="30669"/>
                                </a:cubicBezTo>
                                <a:cubicBezTo>
                                  <a:pt x="42522" y="26595"/>
                                  <a:pt x="40259" y="24784"/>
                                  <a:pt x="35732" y="23336"/>
                                </a:cubicBezTo>
                                <a:cubicBezTo>
                                  <a:pt x="38357" y="20257"/>
                                  <a:pt x="38720" y="17179"/>
                                  <a:pt x="37180" y="13376"/>
                                </a:cubicBezTo>
                                <a:cubicBezTo>
                                  <a:pt x="35550" y="9302"/>
                                  <a:pt x="33015" y="7310"/>
                                  <a:pt x="28398" y="6223"/>
                                </a:cubicBezTo>
                                <a:lnTo>
                                  <a:pt x="32563" y="459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2" name="Freeform: Shape 2002"/>
                        <wps:cNvSpPr/>
                        <wps:spPr>
                          <a:xfrm>
                            <a:off x="1234488" y="310782"/>
                            <a:ext cx="43822" cy="21729"/>
                          </a:xfrm>
                          <a:custGeom>
                            <a:avLst/>
                            <a:gdLst>
                              <a:gd name="connsiteX0" fmla="*/ 32664 w 43822"/>
                              <a:gd name="connsiteY0" fmla="*/ 9872 h 21729"/>
                              <a:gd name="connsiteX1" fmla="*/ 30763 w 43822"/>
                              <a:gd name="connsiteY1" fmla="*/ 5074 h 21729"/>
                              <a:gd name="connsiteX2" fmla="*/ 703 w 43822"/>
                              <a:gd name="connsiteY2" fmla="*/ 17115 h 21729"/>
                              <a:gd name="connsiteX3" fmla="*/ 2604 w 43822"/>
                              <a:gd name="connsiteY3" fmla="*/ 21914 h 21729"/>
                              <a:gd name="connsiteX4" fmla="*/ 44525 w 43822"/>
                              <a:gd name="connsiteY4" fmla="*/ 5074 h 21729"/>
                              <a:gd name="connsiteX5" fmla="*/ 42624 w 43822"/>
                              <a:gd name="connsiteY5" fmla="*/ 184 h 21729"/>
                              <a:gd name="connsiteX6" fmla="*/ 36557 w 43822"/>
                              <a:gd name="connsiteY6" fmla="*/ 2629 h 21729"/>
                              <a:gd name="connsiteX7" fmla="*/ 38459 w 43822"/>
                              <a:gd name="connsiteY7" fmla="*/ 7518 h 217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3822" h="21729">
                                <a:moveTo>
                                  <a:pt x="32664" y="9872"/>
                                </a:moveTo>
                                <a:lnTo>
                                  <a:pt x="30763" y="5074"/>
                                </a:lnTo>
                                <a:lnTo>
                                  <a:pt x="703" y="17115"/>
                                </a:lnTo>
                                <a:lnTo>
                                  <a:pt x="2604" y="21914"/>
                                </a:lnTo>
                                <a:close/>
                                <a:moveTo>
                                  <a:pt x="44525" y="5074"/>
                                </a:moveTo>
                                <a:lnTo>
                                  <a:pt x="42624" y="184"/>
                                </a:lnTo>
                                <a:lnTo>
                                  <a:pt x="36557" y="2629"/>
                                </a:lnTo>
                                <a:lnTo>
                                  <a:pt x="38459" y="751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3" name="Freeform: Shape 2003"/>
                        <wps:cNvSpPr/>
                        <wps:spPr>
                          <a:xfrm>
                            <a:off x="1240245" y="325070"/>
                            <a:ext cx="51136" cy="50521"/>
                          </a:xfrm>
                          <a:custGeom>
                            <a:avLst/>
                            <a:gdLst>
                              <a:gd name="connsiteX0" fmla="*/ 20806 w 51136"/>
                              <a:gd name="connsiteY0" fmla="*/ 15131 h 50521"/>
                              <a:gd name="connsiteX1" fmla="*/ 26419 w 51136"/>
                              <a:gd name="connsiteY1" fmla="*/ 28893 h 50521"/>
                              <a:gd name="connsiteX2" fmla="*/ 21711 w 51136"/>
                              <a:gd name="connsiteY2" fmla="*/ 38762 h 50521"/>
                              <a:gd name="connsiteX3" fmla="*/ 17909 w 51136"/>
                              <a:gd name="connsiteY3" fmla="*/ 40301 h 50521"/>
                              <a:gd name="connsiteX4" fmla="*/ 11571 w 51136"/>
                              <a:gd name="connsiteY4" fmla="*/ 44194 h 50521"/>
                              <a:gd name="connsiteX5" fmla="*/ 14196 w 51136"/>
                              <a:gd name="connsiteY5" fmla="*/ 50713 h 50521"/>
                              <a:gd name="connsiteX6" fmla="*/ 15554 w 51136"/>
                              <a:gd name="connsiteY6" fmla="*/ 50170 h 50521"/>
                              <a:gd name="connsiteX7" fmla="*/ 22979 w 51136"/>
                              <a:gd name="connsiteY7" fmla="*/ 44285 h 50521"/>
                              <a:gd name="connsiteX8" fmla="*/ 31580 w 51136"/>
                              <a:gd name="connsiteY8" fmla="*/ 34235 h 50521"/>
                              <a:gd name="connsiteX9" fmla="*/ 44256 w 51136"/>
                              <a:gd name="connsiteY9" fmla="*/ 36770 h 50521"/>
                              <a:gd name="connsiteX10" fmla="*/ 50323 w 51136"/>
                              <a:gd name="connsiteY10" fmla="*/ 19477 h 50521"/>
                              <a:gd name="connsiteX11" fmla="*/ 42627 w 51136"/>
                              <a:gd name="connsiteY11" fmla="*/ 192 h 50521"/>
                              <a:gd name="connsiteX12" fmla="*/ 706 w 51136"/>
                              <a:gd name="connsiteY12" fmla="*/ 17032 h 50521"/>
                              <a:gd name="connsiteX13" fmla="*/ 2788 w 51136"/>
                              <a:gd name="connsiteY13" fmla="*/ 22374 h 50521"/>
                              <a:gd name="connsiteX14" fmla="*/ 25514 w 51136"/>
                              <a:gd name="connsiteY14" fmla="*/ 13230 h 50521"/>
                              <a:gd name="connsiteX15" fmla="*/ 40001 w 51136"/>
                              <a:gd name="connsiteY15" fmla="*/ 7435 h 50521"/>
                              <a:gd name="connsiteX16" fmla="*/ 45252 w 51136"/>
                              <a:gd name="connsiteY16" fmla="*/ 20382 h 50521"/>
                              <a:gd name="connsiteX17" fmla="*/ 45977 w 51136"/>
                              <a:gd name="connsiteY17" fmla="*/ 27082 h 50521"/>
                              <a:gd name="connsiteX18" fmla="*/ 41269 w 51136"/>
                              <a:gd name="connsiteY18" fmla="*/ 31519 h 50521"/>
                              <a:gd name="connsiteX19" fmla="*/ 30766 w 51136"/>
                              <a:gd name="connsiteY19" fmla="*/ 26177 h 505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136" h="50521">
                                <a:moveTo>
                                  <a:pt x="20806" y="15131"/>
                                </a:moveTo>
                                <a:lnTo>
                                  <a:pt x="26419" y="28893"/>
                                </a:lnTo>
                                <a:cubicBezTo>
                                  <a:pt x="28321" y="33692"/>
                                  <a:pt x="26872" y="36679"/>
                                  <a:pt x="21711" y="38762"/>
                                </a:cubicBezTo>
                                <a:lnTo>
                                  <a:pt x="17909" y="40301"/>
                                </a:lnTo>
                                <a:cubicBezTo>
                                  <a:pt x="15373" y="41297"/>
                                  <a:pt x="13019" y="42746"/>
                                  <a:pt x="11571" y="44194"/>
                                </a:cubicBezTo>
                                <a:lnTo>
                                  <a:pt x="14196" y="50713"/>
                                </a:lnTo>
                                <a:lnTo>
                                  <a:pt x="15554" y="50170"/>
                                </a:lnTo>
                                <a:cubicBezTo>
                                  <a:pt x="16098" y="47544"/>
                                  <a:pt x="17456" y="46639"/>
                                  <a:pt x="22979" y="44285"/>
                                </a:cubicBezTo>
                                <a:cubicBezTo>
                                  <a:pt x="29860" y="41478"/>
                                  <a:pt x="31490" y="39577"/>
                                  <a:pt x="31580" y="34235"/>
                                </a:cubicBezTo>
                                <a:cubicBezTo>
                                  <a:pt x="35836" y="37947"/>
                                  <a:pt x="39458" y="38671"/>
                                  <a:pt x="44256" y="36770"/>
                                </a:cubicBezTo>
                                <a:cubicBezTo>
                                  <a:pt x="51409" y="33873"/>
                                  <a:pt x="53673" y="27807"/>
                                  <a:pt x="50323" y="19477"/>
                                </a:cubicBezTo>
                                <a:lnTo>
                                  <a:pt x="42627" y="192"/>
                                </a:lnTo>
                                <a:lnTo>
                                  <a:pt x="706" y="17032"/>
                                </a:lnTo>
                                <a:lnTo>
                                  <a:pt x="2788" y="22374"/>
                                </a:lnTo>
                                <a:close/>
                                <a:moveTo>
                                  <a:pt x="25514" y="13230"/>
                                </a:moveTo>
                                <a:lnTo>
                                  <a:pt x="40001" y="7435"/>
                                </a:lnTo>
                                <a:lnTo>
                                  <a:pt x="45252" y="20382"/>
                                </a:lnTo>
                                <a:cubicBezTo>
                                  <a:pt x="46429" y="23370"/>
                                  <a:pt x="46611" y="25271"/>
                                  <a:pt x="45977" y="27082"/>
                                </a:cubicBezTo>
                                <a:cubicBezTo>
                                  <a:pt x="45343" y="28893"/>
                                  <a:pt x="43713" y="30523"/>
                                  <a:pt x="41269" y="31519"/>
                                </a:cubicBezTo>
                                <a:cubicBezTo>
                                  <a:pt x="36379" y="33510"/>
                                  <a:pt x="33029" y="31881"/>
                                  <a:pt x="30766" y="2617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4" name="Freeform: Shape 2004"/>
                        <wps:cNvSpPr/>
                        <wps:spPr>
                          <a:xfrm>
                            <a:off x="1269540" y="373395"/>
                            <a:ext cx="9597" cy="15301"/>
                          </a:xfrm>
                          <a:custGeom>
                            <a:avLst/>
                            <a:gdLst>
                              <a:gd name="connsiteX0" fmla="*/ 10313 w 9597"/>
                              <a:gd name="connsiteY0" fmla="*/ 13887 h 15301"/>
                              <a:gd name="connsiteX1" fmla="*/ 4880 w 9597"/>
                              <a:gd name="connsiteY1" fmla="*/ 215 h 15301"/>
                              <a:gd name="connsiteX2" fmla="*/ 715 w 9597"/>
                              <a:gd name="connsiteY2" fmla="*/ 1845 h 15301"/>
                              <a:gd name="connsiteX3" fmla="*/ 6148 w 9597"/>
                              <a:gd name="connsiteY3" fmla="*/ 15517 h 15301"/>
                            </a:gdLst>
                            <a:ahLst/>
                            <a:cxnLst>
                              <a:cxn ang="0">
                                <a:pos x="connsiteX0" y="connsiteY0"/>
                              </a:cxn>
                              <a:cxn ang="0">
                                <a:pos x="connsiteX1" y="connsiteY1"/>
                              </a:cxn>
                              <a:cxn ang="0">
                                <a:pos x="connsiteX2" y="connsiteY2"/>
                              </a:cxn>
                              <a:cxn ang="0">
                                <a:pos x="connsiteX3" y="connsiteY3"/>
                              </a:cxn>
                            </a:cxnLst>
                            <a:rect l="l" t="t" r="r" b="b"/>
                            <a:pathLst>
                              <a:path w="9597" h="15301">
                                <a:moveTo>
                                  <a:pt x="10313" y="13887"/>
                                </a:moveTo>
                                <a:lnTo>
                                  <a:pt x="4880" y="215"/>
                                </a:lnTo>
                                <a:lnTo>
                                  <a:pt x="715" y="1845"/>
                                </a:lnTo>
                                <a:lnTo>
                                  <a:pt x="6148" y="155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5" name="Freeform: Shape 2005"/>
                        <wps:cNvSpPr/>
                        <wps:spPr>
                          <a:xfrm>
                            <a:off x="1268356" y="389537"/>
                            <a:ext cx="43550" cy="27433"/>
                          </a:xfrm>
                          <a:custGeom>
                            <a:avLst/>
                            <a:gdLst>
                              <a:gd name="connsiteX0" fmla="*/ 30327 w 43550"/>
                              <a:gd name="connsiteY0" fmla="*/ 10729 h 27433"/>
                              <a:gd name="connsiteX1" fmla="*/ 719 w 43550"/>
                              <a:gd name="connsiteY1" fmla="*/ 22590 h 27433"/>
                              <a:gd name="connsiteX2" fmla="*/ 2711 w 43550"/>
                              <a:gd name="connsiteY2" fmla="*/ 27660 h 27433"/>
                              <a:gd name="connsiteX3" fmla="*/ 44270 w 43550"/>
                              <a:gd name="connsiteY3" fmla="*/ 10910 h 27433"/>
                              <a:gd name="connsiteX4" fmla="*/ 43003 w 43550"/>
                              <a:gd name="connsiteY4" fmla="*/ 7650 h 27433"/>
                              <a:gd name="connsiteX5" fmla="*/ 30327 w 43550"/>
                              <a:gd name="connsiteY5" fmla="*/ 226 h 27433"/>
                              <a:gd name="connsiteX6" fmla="*/ 26705 w 43550"/>
                              <a:gd name="connsiteY6" fmla="*/ 1765 h 274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3550" h="27433">
                                <a:moveTo>
                                  <a:pt x="30327" y="10729"/>
                                </a:moveTo>
                                <a:lnTo>
                                  <a:pt x="719" y="22590"/>
                                </a:lnTo>
                                <a:lnTo>
                                  <a:pt x="2711" y="27660"/>
                                </a:lnTo>
                                <a:lnTo>
                                  <a:pt x="44270" y="10910"/>
                                </a:lnTo>
                                <a:lnTo>
                                  <a:pt x="43003" y="7650"/>
                                </a:lnTo>
                                <a:cubicBezTo>
                                  <a:pt x="35940" y="8375"/>
                                  <a:pt x="34582" y="7650"/>
                                  <a:pt x="30327" y="226"/>
                                </a:cubicBezTo>
                                <a:lnTo>
                                  <a:pt x="26705" y="176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6" name="Freeform: Shape 2006"/>
                        <wps:cNvSpPr/>
                        <wps:spPr>
                          <a:xfrm>
                            <a:off x="1278904" y="419392"/>
                            <a:ext cx="45398" cy="35557"/>
                          </a:xfrm>
                          <a:custGeom>
                            <a:avLst/>
                            <a:gdLst>
                              <a:gd name="connsiteX0" fmla="*/ 28004 w 45398"/>
                              <a:gd name="connsiteY0" fmla="*/ 23511 h 35557"/>
                              <a:gd name="connsiteX1" fmla="*/ 38869 w 45398"/>
                              <a:gd name="connsiteY1" fmla="*/ 25684 h 35557"/>
                              <a:gd name="connsiteX2" fmla="*/ 44935 w 45398"/>
                              <a:gd name="connsiteY2" fmla="*/ 8843 h 35557"/>
                              <a:gd name="connsiteX3" fmla="*/ 29000 w 45398"/>
                              <a:gd name="connsiteY3" fmla="*/ 1147 h 35557"/>
                              <a:gd name="connsiteX4" fmla="*/ 22571 w 45398"/>
                              <a:gd name="connsiteY4" fmla="*/ 10111 h 35557"/>
                              <a:gd name="connsiteX5" fmla="*/ 9352 w 45398"/>
                              <a:gd name="connsiteY5" fmla="*/ 7304 h 35557"/>
                              <a:gd name="connsiteX6" fmla="*/ 2018 w 45398"/>
                              <a:gd name="connsiteY6" fmla="*/ 26137 h 35557"/>
                              <a:gd name="connsiteX7" fmla="*/ 20398 w 45398"/>
                              <a:gd name="connsiteY7" fmla="*/ 34738 h 35557"/>
                              <a:gd name="connsiteX8" fmla="*/ 28004 w 45398"/>
                              <a:gd name="connsiteY8" fmla="*/ 23511 h 35557"/>
                              <a:gd name="connsiteX9" fmla="*/ 40408 w 45398"/>
                              <a:gd name="connsiteY9" fmla="*/ 10745 h 35557"/>
                              <a:gd name="connsiteX10" fmla="*/ 36515 w 45398"/>
                              <a:gd name="connsiteY10" fmla="*/ 20433 h 35557"/>
                              <a:gd name="connsiteX11" fmla="*/ 27280 w 45398"/>
                              <a:gd name="connsiteY11" fmla="*/ 15996 h 35557"/>
                              <a:gd name="connsiteX12" fmla="*/ 31082 w 45398"/>
                              <a:gd name="connsiteY12" fmla="*/ 6308 h 35557"/>
                              <a:gd name="connsiteX13" fmla="*/ 40408 w 45398"/>
                              <a:gd name="connsiteY13" fmla="*/ 10745 h 35557"/>
                              <a:gd name="connsiteX14" fmla="*/ 22934 w 45398"/>
                              <a:gd name="connsiteY14" fmla="*/ 17716 h 35557"/>
                              <a:gd name="connsiteX15" fmla="*/ 18225 w 45398"/>
                              <a:gd name="connsiteY15" fmla="*/ 29487 h 35557"/>
                              <a:gd name="connsiteX16" fmla="*/ 6545 w 45398"/>
                              <a:gd name="connsiteY16" fmla="*/ 24326 h 35557"/>
                              <a:gd name="connsiteX17" fmla="*/ 11254 w 45398"/>
                              <a:gd name="connsiteY17" fmla="*/ 12646 h 35557"/>
                              <a:gd name="connsiteX18" fmla="*/ 22934 w 45398"/>
                              <a:gd name="connsiteY18" fmla="*/ 17716 h 355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5398" h="35557">
                                <a:moveTo>
                                  <a:pt x="28004" y="23511"/>
                                </a:moveTo>
                                <a:cubicBezTo>
                                  <a:pt x="32259" y="26680"/>
                                  <a:pt x="34885" y="27223"/>
                                  <a:pt x="38869" y="25684"/>
                                </a:cubicBezTo>
                                <a:cubicBezTo>
                                  <a:pt x="45298" y="23058"/>
                                  <a:pt x="47833" y="16087"/>
                                  <a:pt x="44935" y="8843"/>
                                </a:cubicBezTo>
                                <a:cubicBezTo>
                                  <a:pt x="42038" y="1781"/>
                                  <a:pt x="35428" y="-1478"/>
                                  <a:pt x="29000" y="1147"/>
                                </a:cubicBezTo>
                                <a:cubicBezTo>
                                  <a:pt x="25016" y="2687"/>
                                  <a:pt x="23567" y="4860"/>
                                  <a:pt x="22571" y="10111"/>
                                </a:cubicBezTo>
                                <a:cubicBezTo>
                                  <a:pt x="18406" y="6399"/>
                                  <a:pt x="13970" y="5403"/>
                                  <a:pt x="9352" y="7304"/>
                                </a:cubicBezTo>
                                <a:cubicBezTo>
                                  <a:pt x="1837" y="10292"/>
                                  <a:pt x="-1241" y="18079"/>
                                  <a:pt x="2018" y="26137"/>
                                </a:cubicBezTo>
                                <a:cubicBezTo>
                                  <a:pt x="5278" y="34285"/>
                                  <a:pt x="12883" y="37726"/>
                                  <a:pt x="20398" y="34738"/>
                                </a:cubicBezTo>
                                <a:cubicBezTo>
                                  <a:pt x="25016" y="32837"/>
                                  <a:pt x="27551" y="29215"/>
                                  <a:pt x="28004" y="23511"/>
                                </a:cubicBezTo>
                                <a:close/>
                                <a:moveTo>
                                  <a:pt x="40408" y="10745"/>
                                </a:moveTo>
                                <a:cubicBezTo>
                                  <a:pt x="42129" y="15091"/>
                                  <a:pt x="40589" y="18803"/>
                                  <a:pt x="36515" y="20433"/>
                                </a:cubicBezTo>
                                <a:cubicBezTo>
                                  <a:pt x="32621" y="22062"/>
                                  <a:pt x="29000" y="20342"/>
                                  <a:pt x="27280" y="15996"/>
                                </a:cubicBezTo>
                                <a:cubicBezTo>
                                  <a:pt x="25559" y="11741"/>
                                  <a:pt x="27008" y="7938"/>
                                  <a:pt x="31082" y="6308"/>
                                </a:cubicBezTo>
                                <a:cubicBezTo>
                                  <a:pt x="34976" y="4679"/>
                                  <a:pt x="38688" y="6489"/>
                                  <a:pt x="40408" y="10745"/>
                                </a:cubicBezTo>
                                <a:close/>
                                <a:moveTo>
                                  <a:pt x="22934" y="17716"/>
                                </a:moveTo>
                                <a:cubicBezTo>
                                  <a:pt x="24925" y="22787"/>
                                  <a:pt x="23115" y="27585"/>
                                  <a:pt x="18225" y="29487"/>
                                </a:cubicBezTo>
                                <a:cubicBezTo>
                                  <a:pt x="13246" y="31479"/>
                                  <a:pt x="8628" y="29487"/>
                                  <a:pt x="6545" y="24326"/>
                                </a:cubicBezTo>
                                <a:cubicBezTo>
                                  <a:pt x="4553" y="19346"/>
                                  <a:pt x="6455" y="14547"/>
                                  <a:pt x="11254" y="12646"/>
                                </a:cubicBezTo>
                                <a:cubicBezTo>
                                  <a:pt x="16233" y="10654"/>
                                  <a:pt x="20851" y="12646"/>
                                  <a:pt x="22934" y="1771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7" name="Freeform: Shape 2007"/>
                        <wps:cNvSpPr/>
                        <wps:spPr>
                          <a:xfrm>
                            <a:off x="1291733" y="451325"/>
                            <a:ext cx="45398" cy="35557"/>
                          </a:xfrm>
                          <a:custGeom>
                            <a:avLst/>
                            <a:gdLst>
                              <a:gd name="connsiteX0" fmla="*/ 28011 w 45398"/>
                              <a:gd name="connsiteY0" fmla="*/ 23529 h 35557"/>
                              <a:gd name="connsiteX1" fmla="*/ 38876 w 45398"/>
                              <a:gd name="connsiteY1" fmla="*/ 25702 h 35557"/>
                              <a:gd name="connsiteX2" fmla="*/ 44943 w 45398"/>
                              <a:gd name="connsiteY2" fmla="*/ 8862 h 35557"/>
                              <a:gd name="connsiteX3" fmla="*/ 29007 w 45398"/>
                              <a:gd name="connsiteY3" fmla="*/ 1166 h 35557"/>
                              <a:gd name="connsiteX4" fmla="*/ 22579 w 45398"/>
                              <a:gd name="connsiteY4" fmla="*/ 10129 h 35557"/>
                              <a:gd name="connsiteX5" fmla="*/ 9360 w 45398"/>
                              <a:gd name="connsiteY5" fmla="*/ 7322 h 35557"/>
                              <a:gd name="connsiteX6" fmla="*/ 2026 w 45398"/>
                              <a:gd name="connsiteY6" fmla="*/ 26155 h 35557"/>
                              <a:gd name="connsiteX7" fmla="*/ 20406 w 45398"/>
                              <a:gd name="connsiteY7" fmla="*/ 34756 h 35557"/>
                              <a:gd name="connsiteX8" fmla="*/ 28011 w 45398"/>
                              <a:gd name="connsiteY8" fmla="*/ 23529 h 35557"/>
                              <a:gd name="connsiteX9" fmla="*/ 40416 w 45398"/>
                              <a:gd name="connsiteY9" fmla="*/ 10763 h 35557"/>
                              <a:gd name="connsiteX10" fmla="*/ 36522 w 45398"/>
                              <a:gd name="connsiteY10" fmla="*/ 20451 h 35557"/>
                              <a:gd name="connsiteX11" fmla="*/ 27287 w 45398"/>
                              <a:gd name="connsiteY11" fmla="*/ 16014 h 35557"/>
                              <a:gd name="connsiteX12" fmla="*/ 31090 w 45398"/>
                              <a:gd name="connsiteY12" fmla="*/ 6326 h 35557"/>
                              <a:gd name="connsiteX13" fmla="*/ 40416 w 45398"/>
                              <a:gd name="connsiteY13" fmla="*/ 10763 h 35557"/>
                              <a:gd name="connsiteX14" fmla="*/ 22941 w 45398"/>
                              <a:gd name="connsiteY14" fmla="*/ 17735 h 35557"/>
                              <a:gd name="connsiteX15" fmla="*/ 18233 w 45398"/>
                              <a:gd name="connsiteY15" fmla="*/ 29505 h 35557"/>
                              <a:gd name="connsiteX16" fmla="*/ 6553 w 45398"/>
                              <a:gd name="connsiteY16" fmla="*/ 24344 h 35557"/>
                              <a:gd name="connsiteX17" fmla="*/ 11261 w 45398"/>
                              <a:gd name="connsiteY17" fmla="*/ 12664 h 35557"/>
                              <a:gd name="connsiteX18" fmla="*/ 22941 w 45398"/>
                              <a:gd name="connsiteY18" fmla="*/ 17735 h 355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5398" h="35557">
                                <a:moveTo>
                                  <a:pt x="28011" y="23529"/>
                                </a:moveTo>
                                <a:cubicBezTo>
                                  <a:pt x="32267" y="26698"/>
                                  <a:pt x="34892" y="27241"/>
                                  <a:pt x="38876" y="25702"/>
                                </a:cubicBezTo>
                                <a:cubicBezTo>
                                  <a:pt x="45305" y="23076"/>
                                  <a:pt x="47840" y="16105"/>
                                  <a:pt x="44943" y="8862"/>
                                </a:cubicBezTo>
                                <a:cubicBezTo>
                                  <a:pt x="42045" y="1799"/>
                                  <a:pt x="35436" y="-1460"/>
                                  <a:pt x="29007" y="1166"/>
                                </a:cubicBezTo>
                                <a:cubicBezTo>
                                  <a:pt x="25023" y="2705"/>
                                  <a:pt x="23575" y="4878"/>
                                  <a:pt x="22579" y="10129"/>
                                </a:cubicBezTo>
                                <a:cubicBezTo>
                                  <a:pt x="18414" y="6417"/>
                                  <a:pt x="13977" y="5421"/>
                                  <a:pt x="9360" y="7322"/>
                                </a:cubicBezTo>
                                <a:cubicBezTo>
                                  <a:pt x="1845" y="10310"/>
                                  <a:pt x="-1234" y="18097"/>
                                  <a:pt x="2026" y="26155"/>
                                </a:cubicBezTo>
                                <a:cubicBezTo>
                                  <a:pt x="5285" y="34304"/>
                                  <a:pt x="12891" y="37744"/>
                                  <a:pt x="20406" y="34756"/>
                                </a:cubicBezTo>
                                <a:cubicBezTo>
                                  <a:pt x="25023" y="32855"/>
                                  <a:pt x="27558" y="29233"/>
                                  <a:pt x="28011" y="23529"/>
                                </a:cubicBezTo>
                                <a:close/>
                                <a:moveTo>
                                  <a:pt x="40416" y="10763"/>
                                </a:moveTo>
                                <a:cubicBezTo>
                                  <a:pt x="42136" y="15109"/>
                                  <a:pt x="40597" y="18821"/>
                                  <a:pt x="36522" y="20451"/>
                                </a:cubicBezTo>
                                <a:cubicBezTo>
                                  <a:pt x="32629" y="22081"/>
                                  <a:pt x="29007" y="20360"/>
                                  <a:pt x="27287" y="16014"/>
                                </a:cubicBezTo>
                                <a:cubicBezTo>
                                  <a:pt x="25567" y="11759"/>
                                  <a:pt x="27015" y="7956"/>
                                  <a:pt x="31090" y="6326"/>
                                </a:cubicBezTo>
                                <a:cubicBezTo>
                                  <a:pt x="34983" y="4697"/>
                                  <a:pt x="38695" y="6508"/>
                                  <a:pt x="40416" y="10763"/>
                                </a:cubicBezTo>
                                <a:close/>
                                <a:moveTo>
                                  <a:pt x="22941" y="17735"/>
                                </a:moveTo>
                                <a:cubicBezTo>
                                  <a:pt x="24933" y="22805"/>
                                  <a:pt x="23122" y="27603"/>
                                  <a:pt x="18233" y="29505"/>
                                </a:cubicBezTo>
                                <a:cubicBezTo>
                                  <a:pt x="13253" y="31497"/>
                                  <a:pt x="8635" y="29505"/>
                                  <a:pt x="6553" y="24344"/>
                                </a:cubicBezTo>
                                <a:cubicBezTo>
                                  <a:pt x="4561" y="19364"/>
                                  <a:pt x="6462" y="14566"/>
                                  <a:pt x="11261" y="12664"/>
                                </a:cubicBezTo>
                                <a:cubicBezTo>
                                  <a:pt x="16241" y="10672"/>
                                  <a:pt x="20859" y="12664"/>
                                  <a:pt x="22941" y="177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8" name="Freeform: Shape 2008"/>
                        <wps:cNvSpPr/>
                        <wps:spPr>
                          <a:xfrm>
                            <a:off x="1315729" y="488328"/>
                            <a:ext cx="9597" cy="15301"/>
                          </a:xfrm>
                          <a:custGeom>
                            <a:avLst/>
                            <a:gdLst>
                              <a:gd name="connsiteX0" fmla="*/ 10339 w 9597"/>
                              <a:gd name="connsiteY0" fmla="*/ 13952 h 15301"/>
                              <a:gd name="connsiteX1" fmla="*/ 4906 w 9597"/>
                              <a:gd name="connsiteY1" fmla="*/ 281 h 15301"/>
                              <a:gd name="connsiteX2" fmla="*/ 741 w 9597"/>
                              <a:gd name="connsiteY2" fmla="*/ 1910 h 15301"/>
                              <a:gd name="connsiteX3" fmla="*/ 6174 w 9597"/>
                              <a:gd name="connsiteY3" fmla="*/ 15582 h 15301"/>
                            </a:gdLst>
                            <a:ahLst/>
                            <a:cxnLst>
                              <a:cxn ang="0">
                                <a:pos x="connsiteX0" y="connsiteY0"/>
                              </a:cxn>
                              <a:cxn ang="0">
                                <a:pos x="connsiteX1" y="connsiteY1"/>
                              </a:cxn>
                              <a:cxn ang="0">
                                <a:pos x="connsiteX2" y="connsiteY2"/>
                              </a:cxn>
                              <a:cxn ang="0">
                                <a:pos x="connsiteX3" y="connsiteY3"/>
                              </a:cxn>
                            </a:cxnLst>
                            <a:rect l="l" t="t" r="r" b="b"/>
                            <a:pathLst>
                              <a:path w="9597" h="15301">
                                <a:moveTo>
                                  <a:pt x="10339" y="13952"/>
                                </a:moveTo>
                                <a:lnTo>
                                  <a:pt x="4906" y="281"/>
                                </a:lnTo>
                                <a:lnTo>
                                  <a:pt x="741" y="1910"/>
                                </a:lnTo>
                                <a:lnTo>
                                  <a:pt x="6174" y="155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9" name="Freeform: Shape 2009"/>
                        <wps:cNvSpPr/>
                        <wps:spPr>
                          <a:xfrm>
                            <a:off x="1311921" y="501929"/>
                            <a:ext cx="45755" cy="35676"/>
                          </a:xfrm>
                          <a:custGeom>
                            <a:avLst/>
                            <a:gdLst>
                              <a:gd name="connsiteX0" fmla="*/ 21655 w 45755"/>
                              <a:gd name="connsiteY0" fmla="*/ 15325 h 35676"/>
                              <a:gd name="connsiteX1" fmla="*/ 21926 w 45755"/>
                              <a:gd name="connsiteY1" fmla="*/ 16050 h 35676"/>
                              <a:gd name="connsiteX2" fmla="*/ 22832 w 45755"/>
                              <a:gd name="connsiteY2" fmla="*/ 18132 h 35676"/>
                              <a:gd name="connsiteX3" fmla="*/ 18486 w 45755"/>
                              <a:gd name="connsiteY3" fmla="*/ 29631 h 35676"/>
                              <a:gd name="connsiteX4" fmla="*/ 6806 w 45755"/>
                              <a:gd name="connsiteY4" fmla="*/ 24651 h 35676"/>
                              <a:gd name="connsiteX5" fmla="*/ 12329 w 45755"/>
                              <a:gd name="connsiteY5" fmla="*/ 12337 h 35676"/>
                              <a:gd name="connsiteX6" fmla="*/ 10246 w 45755"/>
                              <a:gd name="connsiteY6" fmla="*/ 7267 h 35676"/>
                              <a:gd name="connsiteX7" fmla="*/ 3546 w 45755"/>
                              <a:gd name="connsiteY7" fmla="*/ 12066 h 35676"/>
                              <a:gd name="connsiteX8" fmla="*/ 2188 w 45755"/>
                              <a:gd name="connsiteY8" fmla="*/ 26190 h 35676"/>
                              <a:gd name="connsiteX9" fmla="*/ 20659 w 45755"/>
                              <a:gd name="connsiteY9" fmla="*/ 34791 h 35676"/>
                              <a:gd name="connsiteX10" fmla="*/ 27812 w 45755"/>
                              <a:gd name="connsiteY10" fmla="*/ 23927 h 35676"/>
                              <a:gd name="connsiteX11" fmla="*/ 38677 w 45755"/>
                              <a:gd name="connsiteY11" fmla="*/ 26190 h 35676"/>
                              <a:gd name="connsiteX12" fmla="*/ 45196 w 45755"/>
                              <a:gd name="connsiteY12" fmla="*/ 9078 h 35676"/>
                              <a:gd name="connsiteX13" fmla="*/ 26635 w 45755"/>
                              <a:gd name="connsiteY13" fmla="*/ 1744 h 35676"/>
                              <a:gd name="connsiteX14" fmla="*/ 28626 w 45755"/>
                              <a:gd name="connsiteY14" fmla="*/ 6724 h 35676"/>
                              <a:gd name="connsiteX15" fmla="*/ 34150 w 45755"/>
                              <a:gd name="connsiteY15" fmla="*/ 5637 h 35676"/>
                              <a:gd name="connsiteX16" fmla="*/ 40759 w 45755"/>
                              <a:gd name="connsiteY16" fmla="*/ 10979 h 35676"/>
                              <a:gd name="connsiteX17" fmla="*/ 36413 w 45755"/>
                              <a:gd name="connsiteY17" fmla="*/ 21029 h 35676"/>
                              <a:gd name="connsiteX18" fmla="*/ 29441 w 45755"/>
                              <a:gd name="connsiteY18" fmla="*/ 19943 h 35676"/>
                              <a:gd name="connsiteX19" fmla="*/ 25820 w 45755"/>
                              <a:gd name="connsiteY19" fmla="*/ 13605 h 356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755" h="35676">
                                <a:moveTo>
                                  <a:pt x="21655" y="15325"/>
                                </a:moveTo>
                                <a:lnTo>
                                  <a:pt x="21926" y="16050"/>
                                </a:lnTo>
                                <a:lnTo>
                                  <a:pt x="22832" y="18132"/>
                                </a:lnTo>
                                <a:cubicBezTo>
                                  <a:pt x="25005" y="23655"/>
                                  <a:pt x="23556" y="27639"/>
                                  <a:pt x="18486" y="29631"/>
                                </a:cubicBezTo>
                                <a:cubicBezTo>
                                  <a:pt x="13325" y="31713"/>
                                  <a:pt x="8888" y="29812"/>
                                  <a:pt x="6806" y="24651"/>
                                </a:cubicBezTo>
                                <a:cubicBezTo>
                                  <a:pt x="4542" y="18947"/>
                                  <a:pt x="6263" y="15235"/>
                                  <a:pt x="12329" y="12337"/>
                                </a:cubicBezTo>
                                <a:lnTo>
                                  <a:pt x="10246" y="7267"/>
                                </a:lnTo>
                                <a:cubicBezTo>
                                  <a:pt x="6896" y="8897"/>
                                  <a:pt x="4995" y="10345"/>
                                  <a:pt x="3546" y="12066"/>
                                </a:cubicBezTo>
                                <a:cubicBezTo>
                                  <a:pt x="287" y="15778"/>
                                  <a:pt x="-75" y="20667"/>
                                  <a:pt x="2188" y="26190"/>
                                </a:cubicBezTo>
                                <a:cubicBezTo>
                                  <a:pt x="5538" y="34610"/>
                                  <a:pt x="12782" y="37960"/>
                                  <a:pt x="20659" y="34791"/>
                                </a:cubicBezTo>
                                <a:cubicBezTo>
                                  <a:pt x="26001" y="32618"/>
                                  <a:pt x="27993" y="29450"/>
                                  <a:pt x="27812" y="23927"/>
                                </a:cubicBezTo>
                                <a:cubicBezTo>
                                  <a:pt x="30799" y="27095"/>
                                  <a:pt x="34512" y="27820"/>
                                  <a:pt x="38677" y="26190"/>
                                </a:cubicBezTo>
                                <a:cubicBezTo>
                                  <a:pt x="45830" y="23293"/>
                                  <a:pt x="48274" y="16774"/>
                                  <a:pt x="45196" y="9078"/>
                                </a:cubicBezTo>
                                <a:cubicBezTo>
                                  <a:pt x="41846" y="839"/>
                                  <a:pt x="35508" y="-1606"/>
                                  <a:pt x="26635" y="1744"/>
                                </a:cubicBezTo>
                                <a:lnTo>
                                  <a:pt x="28626" y="6724"/>
                                </a:lnTo>
                                <a:cubicBezTo>
                                  <a:pt x="31252" y="5818"/>
                                  <a:pt x="32701" y="5547"/>
                                  <a:pt x="34150" y="5637"/>
                                </a:cubicBezTo>
                                <a:cubicBezTo>
                                  <a:pt x="37047" y="5909"/>
                                  <a:pt x="39491" y="7720"/>
                                  <a:pt x="40759" y="10979"/>
                                </a:cubicBezTo>
                                <a:cubicBezTo>
                                  <a:pt x="42570" y="15416"/>
                                  <a:pt x="40940" y="19218"/>
                                  <a:pt x="36413" y="21029"/>
                                </a:cubicBezTo>
                                <a:cubicBezTo>
                                  <a:pt x="33516" y="22206"/>
                                  <a:pt x="31252" y="21844"/>
                                  <a:pt x="29441" y="19943"/>
                                </a:cubicBezTo>
                                <a:cubicBezTo>
                                  <a:pt x="28355" y="18856"/>
                                  <a:pt x="27359" y="17136"/>
                                  <a:pt x="25820" y="1360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0" name="Freeform: Shape 2010"/>
                        <wps:cNvSpPr/>
                        <wps:spPr>
                          <a:xfrm>
                            <a:off x="1310172" y="534955"/>
                            <a:ext cx="50093" cy="34958"/>
                          </a:xfrm>
                          <a:custGeom>
                            <a:avLst/>
                            <a:gdLst>
                              <a:gd name="connsiteX0" fmla="*/ 753 w 50093"/>
                              <a:gd name="connsiteY0" fmla="*/ 17422 h 34958"/>
                              <a:gd name="connsiteX1" fmla="*/ 2654 w 50093"/>
                              <a:gd name="connsiteY1" fmla="*/ 22221 h 34958"/>
                              <a:gd name="connsiteX2" fmla="*/ 18318 w 50093"/>
                              <a:gd name="connsiteY2" fmla="*/ 15883 h 34958"/>
                              <a:gd name="connsiteX3" fmla="*/ 17503 w 50093"/>
                              <a:gd name="connsiteY3" fmla="*/ 27019 h 34958"/>
                              <a:gd name="connsiteX4" fmla="*/ 38600 w 50093"/>
                              <a:gd name="connsiteY4" fmla="*/ 33448 h 34958"/>
                              <a:gd name="connsiteX5" fmla="*/ 49827 w 50093"/>
                              <a:gd name="connsiteY5" fmla="*/ 13891 h 34958"/>
                              <a:gd name="connsiteX6" fmla="*/ 40592 w 50093"/>
                              <a:gd name="connsiteY6" fmla="*/ 6648 h 34958"/>
                              <a:gd name="connsiteX7" fmla="*/ 45119 w 50093"/>
                              <a:gd name="connsiteY7" fmla="*/ 4837 h 34958"/>
                              <a:gd name="connsiteX8" fmla="*/ 43308 w 50093"/>
                              <a:gd name="connsiteY8" fmla="*/ 310 h 34958"/>
                              <a:gd name="connsiteX9" fmla="*/ 44938 w 50093"/>
                              <a:gd name="connsiteY9" fmla="*/ 14977 h 34958"/>
                              <a:gd name="connsiteX10" fmla="*/ 36608 w 50093"/>
                              <a:gd name="connsiteY10" fmla="*/ 28468 h 34958"/>
                              <a:gd name="connsiteX11" fmla="*/ 21668 w 50093"/>
                              <a:gd name="connsiteY11" fmla="*/ 24303 h 34958"/>
                              <a:gd name="connsiteX12" fmla="*/ 29908 w 50093"/>
                              <a:gd name="connsiteY12" fmla="*/ 11175 h 34958"/>
                              <a:gd name="connsiteX13" fmla="*/ 44938 w 50093"/>
                              <a:gd name="connsiteY13" fmla="*/ 14977 h 349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093" h="34958">
                                <a:moveTo>
                                  <a:pt x="753" y="17422"/>
                                </a:moveTo>
                                <a:lnTo>
                                  <a:pt x="2654" y="22221"/>
                                </a:lnTo>
                                <a:lnTo>
                                  <a:pt x="18318" y="15883"/>
                                </a:lnTo>
                                <a:cubicBezTo>
                                  <a:pt x="16236" y="19685"/>
                                  <a:pt x="15964" y="23126"/>
                                  <a:pt x="17503" y="27019"/>
                                </a:cubicBezTo>
                                <a:cubicBezTo>
                                  <a:pt x="20672" y="34896"/>
                                  <a:pt x="29002" y="37341"/>
                                  <a:pt x="38600" y="33448"/>
                                </a:cubicBezTo>
                                <a:cubicBezTo>
                                  <a:pt x="48650" y="29464"/>
                                  <a:pt x="52996" y="21858"/>
                                  <a:pt x="49827" y="13891"/>
                                </a:cubicBezTo>
                                <a:cubicBezTo>
                                  <a:pt x="48197" y="9817"/>
                                  <a:pt x="45028" y="7372"/>
                                  <a:pt x="40592" y="6648"/>
                                </a:cubicBezTo>
                                <a:lnTo>
                                  <a:pt x="45119" y="4837"/>
                                </a:lnTo>
                                <a:lnTo>
                                  <a:pt x="43308" y="310"/>
                                </a:lnTo>
                                <a:close/>
                                <a:moveTo>
                                  <a:pt x="44938" y="14977"/>
                                </a:moveTo>
                                <a:cubicBezTo>
                                  <a:pt x="47111" y="20229"/>
                                  <a:pt x="43851" y="25571"/>
                                  <a:pt x="36608" y="28468"/>
                                </a:cubicBezTo>
                                <a:cubicBezTo>
                                  <a:pt x="29817" y="31184"/>
                                  <a:pt x="23841" y="29554"/>
                                  <a:pt x="21668" y="24303"/>
                                </a:cubicBezTo>
                                <a:cubicBezTo>
                                  <a:pt x="19676" y="19142"/>
                                  <a:pt x="22845" y="14072"/>
                                  <a:pt x="29908" y="11175"/>
                                </a:cubicBezTo>
                                <a:cubicBezTo>
                                  <a:pt x="37060" y="8368"/>
                                  <a:pt x="42946" y="9817"/>
                                  <a:pt x="44938" y="1497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1" name="Freeform: Shape 2011"/>
                        <wps:cNvSpPr/>
                        <wps:spPr>
                          <a:xfrm>
                            <a:off x="1263404" y="249621"/>
                            <a:ext cx="43665" cy="51426"/>
                          </a:xfrm>
                          <a:custGeom>
                            <a:avLst/>
                            <a:gdLst>
                              <a:gd name="connsiteX0" fmla="*/ 31141 w 43665"/>
                              <a:gd name="connsiteY0" fmla="*/ 146 h 51426"/>
                              <a:gd name="connsiteX1" fmla="*/ 719 w 43665"/>
                              <a:gd name="connsiteY1" fmla="*/ 11373 h 51426"/>
                              <a:gd name="connsiteX2" fmla="*/ 2439 w 43665"/>
                              <a:gd name="connsiteY2" fmla="*/ 16262 h 51426"/>
                              <a:gd name="connsiteX3" fmla="*/ 21544 w 43665"/>
                              <a:gd name="connsiteY3" fmla="*/ 9200 h 51426"/>
                              <a:gd name="connsiteX4" fmla="*/ 32137 w 43665"/>
                              <a:gd name="connsiteY4" fmla="*/ 13365 h 51426"/>
                              <a:gd name="connsiteX5" fmla="*/ 28153 w 43665"/>
                              <a:gd name="connsiteY5" fmla="*/ 21333 h 51426"/>
                              <a:gd name="connsiteX6" fmla="*/ 7148 w 43665"/>
                              <a:gd name="connsiteY6" fmla="*/ 29029 h 51426"/>
                              <a:gd name="connsiteX7" fmla="*/ 8958 w 43665"/>
                              <a:gd name="connsiteY7" fmla="*/ 33918 h 51426"/>
                              <a:gd name="connsiteX8" fmla="*/ 28063 w 43665"/>
                              <a:gd name="connsiteY8" fmla="*/ 26856 h 51426"/>
                              <a:gd name="connsiteX9" fmla="*/ 38656 w 43665"/>
                              <a:gd name="connsiteY9" fmla="*/ 31111 h 51426"/>
                              <a:gd name="connsiteX10" fmla="*/ 34672 w 43665"/>
                              <a:gd name="connsiteY10" fmla="*/ 38988 h 51426"/>
                              <a:gd name="connsiteX11" fmla="*/ 13667 w 43665"/>
                              <a:gd name="connsiteY11" fmla="*/ 46684 h 51426"/>
                              <a:gd name="connsiteX12" fmla="*/ 15477 w 43665"/>
                              <a:gd name="connsiteY12" fmla="*/ 51573 h 51426"/>
                              <a:gd name="connsiteX13" fmla="*/ 38294 w 43665"/>
                              <a:gd name="connsiteY13" fmla="*/ 43153 h 51426"/>
                              <a:gd name="connsiteX14" fmla="*/ 43546 w 43665"/>
                              <a:gd name="connsiteY14" fmla="*/ 31202 h 51426"/>
                              <a:gd name="connsiteX15" fmla="*/ 35487 w 43665"/>
                              <a:gd name="connsiteY15" fmla="*/ 23596 h 51426"/>
                              <a:gd name="connsiteX16" fmla="*/ 37117 w 43665"/>
                              <a:gd name="connsiteY16" fmla="*/ 13727 h 51426"/>
                              <a:gd name="connsiteX17" fmla="*/ 28516 w 43665"/>
                              <a:gd name="connsiteY17" fmla="*/ 6303 h 51426"/>
                              <a:gd name="connsiteX18" fmla="*/ 32771 w 43665"/>
                              <a:gd name="connsiteY18" fmla="*/ 4673 h 51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665" h="51426">
                                <a:moveTo>
                                  <a:pt x="31141" y="146"/>
                                </a:moveTo>
                                <a:lnTo>
                                  <a:pt x="719" y="11373"/>
                                </a:lnTo>
                                <a:lnTo>
                                  <a:pt x="2439" y="16262"/>
                                </a:lnTo>
                                <a:lnTo>
                                  <a:pt x="21544" y="9200"/>
                                </a:lnTo>
                                <a:cubicBezTo>
                                  <a:pt x="25980" y="7571"/>
                                  <a:pt x="30689" y="9472"/>
                                  <a:pt x="32137" y="13365"/>
                                </a:cubicBezTo>
                                <a:cubicBezTo>
                                  <a:pt x="33495" y="17077"/>
                                  <a:pt x="32047" y="19884"/>
                                  <a:pt x="28153" y="21333"/>
                                </a:cubicBezTo>
                                <a:lnTo>
                                  <a:pt x="7148" y="29029"/>
                                </a:lnTo>
                                <a:lnTo>
                                  <a:pt x="8958" y="33918"/>
                                </a:lnTo>
                                <a:lnTo>
                                  <a:pt x="28063" y="26856"/>
                                </a:lnTo>
                                <a:cubicBezTo>
                                  <a:pt x="32499" y="25226"/>
                                  <a:pt x="37208" y="27127"/>
                                  <a:pt x="38656" y="31111"/>
                                </a:cubicBezTo>
                                <a:cubicBezTo>
                                  <a:pt x="39924" y="34642"/>
                                  <a:pt x="38475" y="37539"/>
                                  <a:pt x="34672" y="38988"/>
                                </a:cubicBezTo>
                                <a:lnTo>
                                  <a:pt x="13667" y="46684"/>
                                </a:lnTo>
                                <a:lnTo>
                                  <a:pt x="15477" y="51573"/>
                                </a:lnTo>
                                <a:lnTo>
                                  <a:pt x="38294" y="43153"/>
                                </a:lnTo>
                                <a:cubicBezTo>
                                  <a:pt x="43817" y="41161"/>
                                  <a:pt x="45628" y="36906"/>
                                  <a:pt x="43546" y="31202"/>
                                </a:cubicBezTo>
                                <a:cubicBezTo>
                                  <a:pt x="42006" y="27127"/>
                                  <a:pt x="39924" y="25226"/>
                                  <a:pt x="35487" y="23596"/>
                                </a:cubicBezTo>
                                <a:cubicBezTo>
                                  <a:pt x="38023" y="20608"/>
                                  <a:pt x="38566" y="17621"/>
                                  <a:pt x="37117" y="13727"/>
                                </a:cubicBezTo>
                                <a:cubicBezTo>
                                  <a:pt x="35578" y="9653"/>
                                  <a:pt x="33043" y="7480"/>
                                  <a:pt x="28516" y="6303"/>
                                </a:cubicBezTo>
                                <a:lnTo>
                                  <a:pt x="32771" y="46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2" name="Freeform: Shape 2012"/>
                        <wps:cNvSpPr/>
                        <wps:spPr>
                          <a:xfrm>
                            <a:off x="1281103" y="293399"/>
                            <a:ext cx="44184" cy="20552"/>
                          </a:xfrm>
                          <a:custGeom>
                            <a:avLst/>
                            <a:gdLst>
                              <a:gd name="connsiteX0" fmla="*/ 32962 w 44184"/>
                              <a:gd name="connsiteY0" fmla="*/ 9499 h 20552"/>
                              <a:gd name="connsiteX1" fmla="*/ 31151 w 44184"/>
                              <a:gd name="connsiteY1" fmla="*/ 4610 h 20552"/>
                              <a:gd name="connsiteX2" fmla="*/ 729 w 44184"/>
                              <a:gd name="connsiteY2" fmla="*/ 15837 h 20552"/>
                              <a:gd name="connsiteX3" fmla="*/ 2540 w 44184"/>
                              <a:gd name="connsiteY3" fmla="*/ 20726 h 20552"/>
                              <a:gd name="connsiteX4" fmla="*/ 44914 w 44184"/>
                              <a:gd name="connsiteY4" fmla="*/ 5153 h 20552"/>
                              <a:gd name="connsiteX5" fmla="*/ 43103 w 44184"/>
                              <a:gd name="connsiteY5" fmla="*/ 174 h 20552"/>
                              <a:gd name="connsiteX6" fmla="*/ 37037 w 44184"/>
                              <a:gd name="connsiteY6" fmla="*/ 2437 h 20552"/>
                              <a:gd name="connsiteX7" fmla="*/ 38848 w 44184"/>
                              <a:gd name="connsiteY7" fmla="*/ 7417 h 205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4184" h="20552">
                                <a:moveTo>
                                  <a:pt x="32962" y="9499"/>
                                </a:moveTo>
                                <a:lnTo>
                                  <a:pt x="31151" y="4610"/>
                                </a:lnTo>
                                <a:lnTo>
                                  <a:pt x="729" y="15837"/>
                                </a:lnTo>
                                <a:lnTo>
                                  <a:pt x="2540" y="20726"/>
                                </a:lnTo>
                                <a:close/>
                                <a:moveTo>
                                  <a:pt x="44914" y="5153"/>
                                </a:moveTo>
                                <a:lnTo>
                                  <a:pt x="43103" y="174"/>
                                </a:lnTo>
                                <a:lnTo>
                                  <a:pt x="37037" y="2437"/>
                                </a:lnTo>
                                <a:lnTo>
                                  <a:pt x="38848" y="74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3" name="Freeform: Shape 2013"/>
                        <wps:cNvSpPr/>
                        <wps:spPr>
                          <a:xfrm>
                            <a:off x="1286392" y="307922"/>
                            <a:ext cx="50847" cy="49525"/>
                          </a:xfrm>
                          <a:custGeom>
                            <a:avLst/>
                            <a:gdLst>
                              <a:gd name="connsiteX0" fmla="*/ 21013 w 50847"/>
                              <a:gd name="connsiteY0" fmla="*/ 14396 h 49525"/>
                              <a:gd name="connsiteX1" fmla="*/ 26084 w 50847"/>
                              <a:gd name="connsiteY1" fmla="*/ 28339 h 49525"/>
                              <a:gd name="connsiteX2" fmla="*/ 21104 w 50847"/>
                              <a:gd name="connsiteY2" fmla="*/ 38118 h 49525"/>
                              <a:gd name="connsiteX3" fmla="*/ 17301 w 50847"/>
                              <a:gd name="connsiteY3" fmla="*/ 39476 h 49525"/>
                              <a:gd name="connsiteX4" fmla="*/ 10873 w 50847"/>
                              <a:gd name="connsiteY4" fmla="*/ 43188 h 49525"/>
                              <a:gd name="connsiteX5" fmla="*/ 13227 w 50847"/>
                              <a:gd name="connsiteY5" fmla="*/ 49707 h 49525"/>
                              <a:gd name="connsiteX6" fmla="*/ 14585 w 50847"/>
                              <a:gd name="connsiteY6" fmla="*/ 49163 h 49525"/>
                              <a:gd name="connsiteX7" fmla="*/ 22190 w 50847"/>
                              <a:gd name="connsiteY7" fmla="*/ 43550 h 49525"/>
                              <a:gd name="connsiteX8" fmla="*/ 31154 w 50847"/>
                              <a:gd name="connsiteY8" fmla="*/ 33772 h 49525"/>
                              <a:gd name="connsiteX9" fmla="*/ 43739 w 50847"/>
                              <a:gd name="connsiteY9" fmla="*/ 36759 h 49525"/>
                              <a:gd name="connsiteX10" fmla="*/ 50258 w 50847"/>
                              <a:gd name="connsiteY10" fmla="*/ 19647 h 49525"/>
                              <a:gd name="connsiteX11" fmla="*/ 43106 w 50847"/>
                              <a:gd name="connsiteY11" fmla="*/ 181 h 49525"/>
                              <a:gd name="connsiteX12" fmla="*/ 732 w 50847"/>
                              <a:gd name="connsiteY12" fmla="*/ 15754 h 49525"/>
                              <a:gd name="connsiteX13" fmla="*/ 2724 w 50847"/>
                              <a:gd name="connsiteY13" fmla="*/ 21096 h 49525"/>
                              <a:gd name="connsiteX14" fmla="*/ 25722 w 50847"/>
                              <a:gd name="connsiteY14" fmla="*/ 12585 h 49525"/>
                              <a:gd name="connsiteX15" fmla="*/ 40390 w 50847"/>
                              <a:gd name="connsiteY15" fmla="*/ 7243 h 49525"/>
                              <a:gd name="connsiteX16" fmla="*/ 45188 w 50847"/>
                              <a:gd name="connsiteY16" fmla="*/ 20372 h 49525"/>
                              <a:gd name="connsiteX17" fmla="*/ 45732 w 50847"/>
                              <a:gd name="connsiteY17" fmla="*/ 27072 h 49525"/>
                              <a:gd name="connsiteX18" fmla="*/ 40933 w 50847"/>
                              <a:gd name="connsiteY18" fmla="*/ 31417 h 49525"/>
                              <a:gd name="connsiteX19" fmla="*/ 30520 w 50847"/>
                              <a:gd name="connsiteY19" fmla="*/ 25714 h 49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847" h="49525">
                                <a:moveTo>
                                  <a:pt x="21013" y="14396"/>
                                </a:moveTo>
                                <a:lnTo>
                                  <a:pt x="26084" y="28339"/>
                                </a:lnTo>
                                <a:cubicBezTo>
                                  <a:pt x="27895" y="33228"/>
                                  <a:pt x="26355" y="36126"/>
                                  <a:pt x="21104" y="38118"/>
                                </a:cubicBezTo>
                                <a:lnTo>
                                  <a:pt x="17301" y="39476"/>
                                </a:lnTo>
                                <a:cubicBezTo>
                                  <a:pt x="14766" y="40381"/>
                                  <a:pt x="12321" y="41830"/>
                                  <a:pt x="10873" y="43188"/>
                                </a:cubicBezTo>
                                <a:lnTo>
                                  <a:pt x="13227" y="49707"/>
                                </a:lnTo>
                                <a:lnTo>
                                  <a:pt x="14585" y="49163"/>
                                </a:lnTo>
                                <a:cubicBezTo>
                                  <a:pt x="15219" y="46719"/>
                                  <a:pt x="16577" y="45814"/>
                                  <a:pt x="22190" y="43550"/>
                                </a:cubicBezTo>
                                <a:cubicBezTo>
                                  <a:pt x="29162" y="41015"/>
                                  <a:pt x="30792" y="39114"/>
                                  <a:pt x="31154" y="33772"/>
                                </a:cubicBezTo>
                                <a:cubicBezTo>
                                  <a:pt x="35229" y="37665"/>
                                  <a:pt x="38850" y="38570"/>
                                  <a:pt x="43739" y="36759"/>
                                </a:cubicBezTo>
                                <a:cubicBezTo>
                                  <a:pt x="50983" y="34043"/>
                                  <a:pt x="53337" y="28067"/>
                                  <a:pt x="50258" y="19647"/>
                                </a:cubicBezTo>
                                <a:lnTo>
                                  <a:pt x="43106" y="181"/>
                                </a:lnTo>
                                <a:lnTo>
                                  <a:pt x="732" y="15754"/>
                                </a:lnTo>
                                <a:lnTo>
                                  <a:pt x="2724" y="21096"/>
                                </a:lnTo>
                                <a:close/>
                                <a:moveTo>
                                  <a:pt x="25722" y="12585"/>
                                </a:moveTo>
                                <a:lnTo>
                                  <a:pt x="40390" y="7243"/>
                                </a:lnTo>
                                <a:lnTo>
                                  <a:pt x="45188" y="20372"/>
                                </a:lnTo>
                                <a:cubicBezTo>
                                  <a:pt x="46275" y="23450"/>
                                  <a:pt x="46365" y="25261"/>
                                  <a:pt x="45732" y="27072"/>
                                </a:cubicBezTo>
                                <a:cubicBezTo>
                                  <a:pt x="45098" y="28973"/>
                                  <a:pt x="43377" y="30512"/>
                                  <a:pt x="40933" y="31417"/>
                                </a:cubicBezTo>
                                <a:cubicBezTo>
                                  <a:pt x="35953" y="33228"/>
                                  <a:pt x="32603" y="31508"/>
                                  <a:pt x="30520" y="257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4" name="Freeform: Shape 2014"/>
                        <wps:cNvSpPr/>
                        <wps:spPr>
                          <a:xfrm>
                            <a:off x="1314719" y="355820"/>
                            <a:ext cx="9235" cy="15391"/>
                          </a:xfrm>
                          <a:custGeom>
                            <a:avLst/>
                            <a:gdLst>
                              <a:gd name="connsiteX0" fmla="*/ 9976 w 9235"/>
                              <a:gd name="connsiteY0" fmla="*/ 14058 h 15391"/>
                              <a:gd name="connsiteX1" fmla="*/ 4906 w 9235"/>
                              <a:gd name="connsiteY1" fmla="*/ 205 h 15391"/>
                              <a:gd name="connsiteX2" fmla="*/ 741 w 9235"/>
                              <a:gd name="connsiteY2" fmla="*/ 1744 h 15391"/>
                              <a:gd name="connsiteX3" fmla="*/ 5811 w 9235"/>
                              <a:gd name="connsiteY3" fmla="*/ 15597 h 15391"/>
                            </a:gdLst>
                            <a:ahLst/>
                            <a:cxnLst>
                              <a:cxn ang="0">
                                <a:pos x="connsiteX0" y="connsiteY0"/>
                              </a:cxn>
                              <a:cxn ang="0">
                                <a:pos x="connsiteX1" y="connsiteY1"/>
                              </a:cxn>
                              <a:cxn ang="0">
                                <a:pos x="connsiteX2" y="connsiteY2"/>
                              </a:cxn>
                              <a:cxn ang="0">
                                <a:pos x="connsiteX3" y="connsiteY3"/>
                              </a:cxn>
                            </a:cxnLst>
                            <a:rect l="l" t="t" r="r" b="b"/>
                            <a:pathLst>
                              <a:path w="9235" h="15391">
                                <a:moveTo>
                                  <a:pt x="9976" y="14058"/>
                                </a:moveTo>
                                <a:lnTo>
                                  <a:pt x="4906" y="205"/>
                                </a:lnTo>
                                <a:lnTo>
                                  <a:pt x="741" y="1744"/>
                                </a:lnTo>
                                <a:lnTo>
                                  <a:pt x="5811" y="1559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5" name="Freeform: Shape 2015"/>
                        <wps:cNvSpPr/>
                        <wps:spPr>
                          <a:xfrm>
                            <a:off x="1307710" y="370611"/>
                            <a:ext cx="48417" cy="38057"/>
                          </a:xfrm>
                          <a:custGeom>
                            <a:avLst/>
                            <a:gdLst>
                              <a:gd name="connsiteX0" fmla="*/ 15775 w 48417"/>
                              <a:gd name="connsiteY0" fmla="*/ 36372 h 38057"/>
                              <a:gd name="connsiteX1" fmla="*/ 7807 w 48417"/>
                              <a:gd name="connsiteY1" fmla="*/ 14643 h 38057"/>
                              <a:gd name="connsiteX2" fmla="*/ 19397 w 48417"/>
                              <a:gd name="connsiteY2" fmla="*/ 18989 h 38057"/>
                              <a:gd name="connsiteX3" fmla="*/ 24738 w 48417"/>
                              <a:gd name="connsiteY3" fmla="*/ 23606 h 38057"/>
                              <a:gd name="connsiteX4" fmla="*/ 40583 w 48417"/>
                              <a:gd name="connsiteY4" fmla="*/ 27590 h 38057"/>
                              <a:gd name="connsiteX5" fmla="*/ 48189 w 48417"/>
                              <a:gd name="connsiteY5" fmla="*/ 20437 h 38057"/>
                              <a:gd name="connsiteX6" fmla="*/ 48098 w 48417"/>
                              <a:gd name="connsiteY6" fmla="*/ 9844 h 38057"/>
                              <a:gd name="connsiteX7" fmla="*/ 38410 w 48417"/>
                              <a:gd name="connsiteY7" fmla="*/ 518 h 38057"/>
                              <a:gd name="connsiteX8" fmla="*/ 28541 w 48417"/>
                              <a:gd name="connsiteY8" fmla="*/ 1605 h 38057"/>
                              <a:gd name="connsiteX9" fmla="*/ 30352 w 48417"/>
                              <a:gd name="connsiteY9" fmla="*/ 6675 h 38057"/>
                              <a:gd name="connsiteX10" fmla="*/ 36781 w 48417"/>
                              <a:gd name="connsiteY10" fmla="*/ 5770 h 38057"/>
                              <a:gd name="connsiteX11" fmla="*/ 43481 w 48417"/>
                              <a:gd name="connsiteY11" fmla="*/ 11293 h 38057"/>
                              <a:gd name="connsiteX12" fmla="*/ 38591 w 48417"/>
                              <a:gd name="connsiteY12" fmla="*/ 22429 h 38057"/>
                              <a:gd name="connsiteX13" fmla="*/ 28179 w 48417"/>
                              <a:gd name="connsiteY13" fmla="*/ 19894 h 38057"/>
                              <a:gd name="connsiteX14" fmla="*/ 23018 w 48417"/>
                              <a:gd name="connsiteY14" fmla="*/ 15639 h 38057"/>
                              <a:gd name="connsiteX15" fmla="*/ 745 w 48417"/>
                              <a:gd name="connsiteY15" fmla="*/ 10840 h 38057"/>
                              <a:gd name="connsiteX16" fmla="*/ 10795 w 48417"/>
                              <a:gd name="connsiteY16" fmla="*/ 38274 h 380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417" h="38057">
                                <a:moveTo>
                                  <a:pt x="15775" y="36372"/>
                                </a:moveTo>
                                <a:lnTo>
                                  <a:pt x="7807" y="14643"/>
                                </a:lnTo>
                                <a:cubicBezTo>
                                  <a:pt x="11519" y="13918"/>
                                  <a:pt x="14417" y="15005"/>
                                  <a:pt x="19397" y="18989"/>
                                </a:cubicBezTo>
                                <a:lnTo>
                                  <a:pt x="24738" y="23606"/>
                                </a:lnTo>
                                <a:cubicBezTo>
                                  <a:pt x="30080" y="28224"/>
                                  <a:pt x="35422" y="29491"/>
                                  <a:pt x="40583" y="27590"/>
                                </a:cubicBezTo>
                                <a:cubicBezTo>
                                  <a:pt x="44115" y="26322"/>
                                  <a:pt x="46921" y="23787"/>
                                  <a:pt x="48189" y="20437"/>
                                </a:cubicBezTo>
                                <a:cubicBezTo>
                                  <a:pt x="49457" y="17268"/>
                                  <a:pt x="49547" y="13737"/>
                                  <a:pt x="48098" y="9844"/>
                                </a:cubicBezTo>
                                <a:cubicBezTo>
                                  <a:pt x="46197" y="4683"/>
                                  <a:pt x="42847" y="1514"/>
                                  <a:pt x="38410" y="518"/>
                                </a:cubicBezTo>
                                <a:cubicBezTo>
                                  <a:pt x="35603" y="-115"/>
                                  <a:pt x="32706" y="247"/>
                                  <a:pt x="28541" y="1605"/>
                                </a:cubicBezTo>
                                <a:lnTo>
                                  <a:pt x="30352" y="6675"/>
                                </a:lnTo>
                                <a:cubicBezTo>
                                  <a:pt x="33249" y="5860"/>
                                  <a:pt x="35151" y="5679"/>
                                  <a:pt x="36781" y="5770"/>
                                </a:cubicBezTo>
                                <a:cubicBezTo>
                                  <a:pt x="39768" y="6132"/>
                                  <a:pt x="42394" y="8214"/>
                                  <a:pt x="43481" y="11293"/>
                                </a:cubicBezTo>
                                <a:cubicBezTo>
                                  <a:pt x="45201" y="16001"/>
                                  <a:pt x="43028" y="20709"/>
                                  <a:pt x="38591" y="22429"/>
                                </a:cubicBezTo>
                                <a:cubicBezTo>
                                  <a:pt x="35151" y="23606"/>
                                  <a:pt x="31529" y="22791"/>
                                  <a:pt x="28179" y="19894"/>
                                </a:cubicBezTo>
                                <a:lnTo>
                                  <a:pt x="23018" y="15639"/>
                                </a:lnTo>
                                <a:cubicBezTo>
                                  <a:pt x="14869" y="8939"/>
                                  <a:pt x="10071" y="7852"/>
                                  <a:pt x="745" y="10840"/>
                                </a:cubicBezTo>
                                <a:lnTo>
                                  <a:pt x="10795" y="3827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6" name="Freeform: Shape 2016"/>
                        <wps:cNvSpPr/>
                        <wps:spPr>
                          <a:xfrm>
                            <a:off x="1319584" y="402913"/>
                            <a:ext cx="48417" cy="38057"/>
                          </a:xfrm>
                          <a:custGeom>
                            <a:avLst/>
                            <a:gdLst>
                              <a:gd name="connsiteX0" fmla="*/ 15782 w 48417"/>
                              <a:gd name="connsiteY0" fmla="*/ 36391 h 38057"/>
                              <a:gd name="connsiteX1" fmla="*/ 7814 w 48417"/>
                              <a:gd name="connsiteY1" fmla="*/ 14661 h 38057"/>
                              <a:gd name="connsiteX2" fmla="*/ 19403 w 48417"/>
                              <a:gd name="connsiteY2" fmla="*/ 19007 h 38057"/>
                              <a:gd name="connsiteX3" fmla="*/ 24745 w 48417"/>
                              <a:gd name="connsiteY3" fmla="*/ 23625 h 38057"/>
                              <a:gd name="connsiteX4" fmla="*/ 40590 w 48417"/>
                              <a:gd name="connsiteY4" fmla="*/ 27609 h 38057"/>
                              <a:gd name="connsiteX5" fmla="*/ 48196 w 48417"/>
                              <a:gd name="connsiteY5" fmla="*/ 20456 h 38057"/>
                              <a:gd name="connsiteX6" fmla="*/ 48105 w 48417"/>
                              <a:gd name="connsiteY6" fmla="*/ 9863 h 38057"/>
                              <a:gd name="connsiteX7" fmla="*/ 38417 w 48417"/>
                              <a:gd name="connsiteY7" fmla="*/ 537 h 38057"/>
                              <a:gd name="connsiteX8" fmla="*/ 28548 w 48417"/>
                              <a:gd name="connsiteY8" fmla="*/ 1623 h 38057"/>
                              <a:gd name="connsiteX9" fmla="*/ 30359 w 48417"/>
                              <a:gd name="connsiteY9" fmla="*/ 6694 h 38057"/>
                              <a:gd name="connsiteX10" fmla="*/ 36787 w 48417"/>
                              <a:gd name="connsiteY10" fmla="*/ 5788 h 38057"/>
                              <a:gd name="connsiteX11" fmla="*/ 43487 w 48417"/>
                              <a:gd name="connsiteY11" fmla="*/ 11311 h 38057"/>
                              <a:gd name="connsiteX12" fmla="*/ 38598 w 48417"/>
                              <a:gd name="connsiteY12" fmla="*/ 22448 h 38057"/>
                              <a:gd name="connsiteX13" fmla="*/ 28186 w 48417"/>
                              <a:gd name="connsiteY13" fmla="*/ 19913 h 38057"/>
                              <a:gd name="connsiteX14" fmla="*/ 23025 w 48417"/>
                              <a:gd name="connsiteY14" fmla="*/ 15657 h 38057"/>
                              <a:gd name="connsiteX15" fmla="*/ 751 w 48417"/>
                              <a:gd name="connsiteY15" fmla="*/ 10858 h 38057"/>
                              <a:gd name="connsiteX16" fmla="*/ 10802 w 48417"/>
                              <a:gd name="connsiteY16" fmla="*/ 38292 h 380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417" h="38057">
                                <a:moveTo>
                                  <a:pt x="15782" y="36391"/>
                                </a:moveTo>
                                <a:lnTo>
                                  <a:pt x="7814" y="14661"/>
                                </a:lnTo>
                                <a:cubicBezTo>
                                  <a:pt x="11526" y="13937"/>
                                  <a:pt x="14423" y="15023"/>
                                  <a:pt x="19403" y="19007"/>
                                </a:cubicBezTo>
                                <a:lnTo>
                                  <a:pt x="24745" y="23625"/>
                                </a:lnTo>
                                <a:cubicBezTo>
                                  <a:pt x="30087" y="28242"/>
                                  <a:pt x="35429" y="29510"/>
                                  <a:pt x="40590" y="27609"/>
                                </a:cubicBezTo>
                                <a:cubicBezTo>
                                  <a:pt x="44121" y="26341"/>
                                  <a:pt x="46928" y="23806"/>
                                  <a:pt x="48196" y="20456"/>
                                </a:cubicBezTo>
                                <a:cubicBezTo>
                                  <a:pt x="49463" y="17287"/>
                                  <a:pt x="49554" y="13756"/>
                                  <a:pt x="48105" y="9863"/>
                                </a:cubicBezTo>
                                <a:cubicBezTo>
                                  <a:pt x="46204" y="4702"/>
                                  <a:pt x="42854" y="1533"/>
                                  <a:pt x="38417" y="537"/>
                                </a:cubicBezTo>
                                <a:cubicBezTo>
                                  <a:pt x="35610" y="-97"/>
                                  <a:pt x="32713" y="265"/>
                                  <a:pt x="28548" y="1623"/>
                                </a:cubicBezTo>
                                <a:lnTo>
                                  <a:pt x="30359" y="6694"/>
                                </a:lnTo>
                                <a:cubicBezTo>
                                  <a:pt x="33256" y="5879"/>
                                  <a:pt x="35158" y="5698"/>
                                  <a:pt x="36787" y="5788"/>
                                </a:cubicBezTo>
                                <a:cubicBezTo>
                                  <a:pt x="39775" y="6150"/>
                                  <a:pt x="42401" y="8233"/>
                                  <a:pt x="43487" y="11311"/>
                                </a:cubicBezTo>
                                <a:cubicBezTo>
                                  <a:pt x="45208" y="16019"/>
                                  <a:pt x="43035" y="20727"/>
                                  <a:pt x="38598" y="22448"/>
                                </a:cubicBezTo>
                                <a:cubicBezTo>
                                  <a:pt x="35158" y="23625"/>
                                  <a:pt x="31536" y="22810"/>
                                  <a:pt x="28186" y="19913"/>
                                </a:cubicBezTo>
                                <a:lnTo>
                                  <a:pt x="23025" y="15657"/>
                                </a:lnTo>
                                <a:cubicBezTo>
                                  <a:pt x="14876" y="8957"/>
                                  <a:pt x="10077" y="7871"/>
                                  <a:pt x="751" y="10858"/>
                                </a:cubicBezTo>
                                <a:lnTo>
                                  <a:pt x="10802" y="382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7" name="Freeform: Shape 2017"/>
                        <wps:cNvSpPr/>
                        <wps:spPr>
                          <a:xfrm>
                            <a:off x="1333766" y="434831"/>
                            <a:ext cx="45844" cy="35142"/>
                          </a:xfrm>
                          <a:custGeom>
                            <a:avLst/>
                            <a:gdLst>
                              <a:gd name="connsiteX0" fmla="*/ 21724 w 45844"/>
                              <a:gd name="connsiteY0" fmla="*/ 14973 h 35142"/>
                              <a:gd name="connsiteX1" fmla="*/ 21996 w 45844"/>
                              <a:gd name="connsiteY1" fmla="*/ 15607 h 35142"/>
                              <a:gd name="connsiteX2" fmla="*/ 22720 w 45844"/>
                              <a:gd name="connsiteY2" fmla="*/ 17780 h 35142"/>
                              <a:gd name="connsiteX3" fmla="*/ 18193 w 45844"/>
                              <a:gd name="connsiteY3" fmla="*/ 29188 h 35142"/>
                              <a:gd name="connsiteX4" fmla="*/ 6694 w 45844"/>
                              <a:gd name="connsiteY4" fmla="*/ 23846 h 35142"/>
                              <a:gd name="connsiteX5" fmla="*/ 12398 w 45844"/>
                              <a:gd name="connsiteY5" fmla="*/ 11714 h 35142"/>
                              <a:gd name="connsiteX6" fmla="*/ 10587 w 45844"/>
                              <a:gd name="connsiteY6" fmla="*/ 6644 h 35142"/>
                              <a:gd name="connsiteX7" fmla="*/ 3797 w 45844"/>
                              <a:gd name="connsiteY7" fmla="*/ 11171 h 35142"/>
                              <a:gd name="connsiteX8" fmla="*/ 1986 w 45844"/>
                              <a:gd name="connsiteY8" fmla="*/ 25295 h 35142"/>
                              <a:gd name="connsiteX9" fmla="*/ 20185 w 45844"/>
                              <a:gd name="connsiteY9" fmla="*/ 34349 h 35142"/>
                              <a:gd name="connsiteX10" fmla="*/ 27609 w 45844"/>
                              <a:gd name="connsiteY10" fmla="*/ 23756 h 35142"/>
                              <a:gd name="connsiteX11" fmla="*/ 38474 w 45844"/>
                              <a:gd name="connsiteY11" fmla="*/ 26291 h 35142"/>
                              <a:gd name="connsiteX12" fmla="*/ 45446 w 45844"/>
                              <a:gd name="connsiteY12" fmla="*/ 9450 h 35142"/>
                              <a:gd name="connsiteX13" fmla="*/ 27066 w 45844"/>
                              <a:gd name="connsiteY13" fmla="*/ 1483 h 35142"/>
                              <a:gd name="connsiteX14" fmla="*/ 28967 w 45844"/>
                              <a:gd name="connsiteY14" fmla="*/ 6553 h 35142"/>
                              <a:gd name="connsiteX15" fmla="*/ 34672 w 45844"/>
                              <a:gd name="connsiteY15" fmla="*/ 5648 h 35142"/>
                              <a:gd name="connsiteX16" fmla="*/ 41010 w 45844"/>
                              <a:gd name="connsiteY16" fmla="*/ 11171 h 35142"/>
                              <a:gd name="connsiteX17" fmla="*/ 36301 w 45844"/>
                              <a:gd name="connsiteY17" fmla="*/ 21039 h 35142"/>
                              <a:gd name="connsiteX18" fmla="*/ 29420 w 45844"/>
                              <a:gd name="connsiteY18" fmla="*/ 19862 h 35142"/>
                              <a:gd name="connsiteX19" fmla="*/ 25980 w 45844"/>
                              <a:gd name="connsiteY19" fmla="*/ 13434 h 351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844" h="35142">
                                <a:moveTo>
                                  <a:pt x="21724" y="14973"/>
                                </a:moveTo>
                                <a:lnTo>
                                  <a:pt x="21996" y="15607"/>
                                </a:lnTo>
                                <a:lnTo>
                                  <a:pt x="22720" y="17780"/>
                                </a:lnTo>
                                <a:cubicBezTo>
                                  <a:pt x="24803" y="23394"/>
                                  <a:pt x="23263" y="27287"/>
                                  <a:pt x="18193" y="29188"/>
                                </a:cubicBezTo>
                                <a:cubicBezTo>
                                  <a:pt x="12851" y="31089"/>
                                  <a:pt x="8595" y="29098"/>
                                  <a:pt x="6694" y="23846"/>
                                </a:cubicBezTo>
                                <a:cubicBezTo>
                                  <a:pt x="4612" y="18142"/>
                                  <a:pt x="6422" y="14339"/>
                                  <a:pt x="12398" y="11714"/>
                                </a:cubicBezTo>
                                <a:lnTo>
                                  <a:pt x="10587" y="6644"/>
                                </a:lnTo>
                                <a:cubicBezTo>
                                  <a:pt x="7328" y="8092"/>
                                  <a:pt x="5245" y="9450"/>
                                  <a:pt x="3797" y="11171"/>
                                </a:cubicBezTo>
                                <a:cubicBezTo>
                                  <a:pt x="447" y="14792"/>
                                  <a:pt x="-97" y="19681"/>
                                  <a:pt x="1986" y="25295"/>
                                </a:cubicBezTo>
                                <a:cubicBezTo>
                                  <a:pt x="5064" y="33806"/>
                                  <a:pt x="12127" y="37337"/>
                                  <a:pt x="20185" y="34349"/>
                                </a:cubicBezTo>
                                <a:cubicBezTo>
                                  <a:pt x="25527" y="32448"/>
                                  <a:pt x="27700" y="29279"/>
                                  <a:pt x="27609" y="23756"/>
                                </a:cubicBezTo>
                                <a:cubicBezTo>
                                  <a:pt x="30597" y="26925"/>
                                  <a:pt x="34219" y="27921"/>
                                  <a:pt x="38474" y="26291"/>
                                </a:cubicBezTo>
                                <a:cubicBezTo>
                                  <a:pt x="45718" y="23665"/>
                                  <a:pt x="48344" y="17237"/>
                                  <a:pt x="45446" y="9450"/>
                                </a:cubicBezTo>
                                <a:cubicBezTo>
                                  <a:pt x="42458" y="1121"/>
                                  <a:pt x="36120" y="-1596"/>
                                  <a:pt x="27066" y="1483"/>
                                </a:cubicBezTo>
                                <a:lnTo>
                                  <a:pt x="28967" y="6553"/>
                                </a:lnTo>
                                <a:cubicBezTo>
                                  <a:pt x="31593" y="5738"/>
                                  <a:pt x="33132" y="5467"/>
                                  <a:pt x="34672" y="5648"/>
                                </a:cubicBezTo>
                                <a:cubicBezTo>
                                  <a:pt x="37388" y="5919"/>
                                  <a:pt x="39833" y="7911"/>
                                  <a:pt x="41010" y="11171"/>
                                </a:cubicBezTo>
                                <a:cubicBezTo>
                                  <a:pt x="42639" y="15607"/>
                                  <a:pt x="40919" y="19410"/>
                                  <a:pt x="36301" y="21039"/>
                                </a:cubicBezTo>
                                <a:cubicBezTo>
                                  <a:pt x="33314" y="22126"/>
                                  <a:pt x="31231" y="21764"/>
                                  <a:pt x="29420" y="19862"/>
                                </a:cubicBezTo>
                                <a:cubicBezTo>
                                  <a:pt x="28334" y="18776"/>
                                  <a:pt x="27428" y="16965"/>
                                  <a:pt x="25980" y="1343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8" name="Freeform: Shape 2018"/>
                        <wps:cNvSpPr/>
                        <wps:spPr>
                          <a:xfrm>
                            <a:off x="1357467" y="472075"/>
                            <a:ext cx="9235" cy="15391"/>
                          </a:xfrm>
                          <a:custGeom>
                            <a:avLst/>
                            <a:gdLst>
                              <a:gd name="connsiteX0" fmla="*/ 10000 w 9235"/>
                              <a:gd name="connsiteY0" fmla="*/ 14124 h 15391"/>
                              <a:gd name="connsiteX1" fmla="*/ 4930 w 9235"/>
                              <a:gd name="connsiteY1" fmla="*/ 271 h 15391"/>
                              <a:gd name="connsiteX2" fmla="*/ 765 w 9235"/>
                              <a:gd name="connsiteY2" fmla="*/ 1810 h 15391"/>
                              <a:gd name="connsiteX3" fmla="*/ 5835 w 9235"/>
                              <a:gd name="connsiteY3" fmla="*/ 15663 h 15391"/>
                            </a:gdLst>
                            <a:ahLst/>
                            <a:cxnLst>
                              <a:cxn ang="0">
                                <a:pos x="connsiteX0" y="connsiteY0"/>
                              </a:cxn>
                              <a:cxn ang="0">
                                <a:pos x="connsiteX1" y="connsiteY1"/>
                              </a:cxn>
                              <a:cxn ang="0">
                                <a:pos x="connsiteX2" y="connsiteY2"/>
                              </a:cxn>
                              <a:cxn ang="0">
                                <a:pos x="connsiteX3" y="connsiteY3"/>
                              </a:cxn>
                            </a:cxnLst>
                            <a:rect l="l" t="t" r="r" b="b"/>
                            <a:pathLst>
                              <a:path w="9235" h="15391">
                                <a:moveTo>
                                  <a:pt x="10000" y="14124"/>
                                </a:moveTo>
                                <a:lnTo>
                                  <a:pt x="4930" y="271"/>
                                </a:lnTo>
                                <a:lnTo>
                                  <a:pt x="765" y="1810"/>
                                </a:lnTo>
                                <a:lnTo>
                                  <a:pt x="5835" y="1566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9" name="Freeform: Shape 2019"/>
                        <wps:cNvSpPr/>
                        <wps:spPr>
                          <a:xfrm>
                            <a:off x="1352756" y="486482"/>
                            <a:ext cx="45844" cy="35142"/>
                          </a:xfrm>
                          <a:custGeom>
                            <a:avLst/>
                            <a:gdLst>
                              <a:gd name="connsiteX0" fmla="*/ 21735 w 45844"/>
                              <a:gd name="connsiteY0" fmla="*/ 15003 h 35142"/>
                              <a:gd name="connsiteX1" fmla="*/ 22007 w 45844"/>
                              <a:gd name="connsiteY1" fmla="*/ 15636 h 35142"/>
                              <a:gd name="connsiteX2" fmla="*/ 22731 w 45844"/>
                              <a:gd name="connsiteY2" fmla="*/ 17809 h 35142"/>
                              <a:gd name="connsiteX3" fmla="*/ 18204 w 45844"/>
                              <a:gd name="connsiteY3" fmla="*/ 29218 h 35142"/>
                              <a:gd name="connsiteX4" fmla="*/ 6705 w 45844"/>
                              <a:gd name="connsiteY4" fmla="*/ 23876 h 35142"/>
                              <a:gd name="connsiteX5" fmla="*/ 12409 w 45844"/>
                              <a:gd name="connsiteY5" fmla="*/ 11743 h 35142"/>
                              <a:gd name="connsiteX6" fmla="*/ 10598 w 45844"/>
                              <a:gd name="connsiteY6" fmla="*/ 6673 h 35142"/>
                              <a:gd name="connsiteX7" fmla="*/ 3808 w 45844"/>
                              <a:gd name="connsiteY7" fmla="*/ 11200 h 35142"/>
                              <a:gd name="connsiteX8" fmla="*/ 1997 w 45844"/>
                              <a:gd name="connsiteY8" fmla="*/ 25324 h 35142"/>
                              <a:gd name="connsiteX9" fmla="*/ 20196 w 45844"/>
                              <a:gd name="connsiteY9" fmla="*/ 34378 h 35142"/>
                              <a:gd name="connsiteX10" fmla="*/ 27620 w 45844"/>
                              <a:gd name="connsiteY10" fmla="*/ 23785 h 35142"/>
                              <a:gd name="connsiteX11" fmla="*/ 38485 w 45844"/>
                              <a:gd name="connsiteY11" fmla="*/ 26320 h 35142"/>
                              <a:gd name="connsiteX12" fmla="*/ 45457 w 45844"/>
                              <a:gd name="connsiteY12" fmla="*/ 9480 h 35142"/>
                              <a:gd name="connsiteX13" fmla="*/ 27077 w 45844"/>
                              <a:gd name="connsiteY13" fmla="*/ 1512 h 35142"/>
                              <a:gd name="connsiteX14" fmla="*/ 28978 w 45844"/>
                              <a:gd name="connsiteY14" fmla="*/ 6582 h 35142"/>
                              <a:gd name="connsiteX15" fmla="*/ 34682 w 45844"/>
                              <a:gd name="connsiteY15" fmla="*/ 5677 h 35142"/>
                              <a:gd name="connsiteX16" fmla="*/ 41021 w 45844"/>
                              <a:gd name="connsiteY16" fmla="*/ 11200 h 35142"/>
                              <a:gd name="connsiteX17" fmla="*/ 36312 w 45844"/>
                              <a:gd name="connsiteY17" fmla="*/ 21069 h 35142"/>
                              <a:gd name="connsiteX18" fmla="*/ 29431 w 45844"/>
                              <a:gd name="connsiteY18" fmla="*/ 19892 h 35142"/>
                              <a:gd name="connsiteX19" fmla="*/ 25990 w 45844"/>
                              <a:gd name="connsiteY19" fmla="*/ 13463 h 351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844" h="35142">
                                <a:moveTo>
                                  <a:pt x="21735" y="15003"/>
                                </a:moveTo>
                                <a:lnTo>
                                  <a:pt x="22007" y="15636"/>
                                </a:lnTo>
                                <a:lnTo>
                                  <a:pt x="22731" y="17809"/>
                                </a:lnTo>
                                <a:cubicBezTo>
                                  <a:pt x="24813" y="23423"/>
                                  <a:pt x="23274" y="27316"/>
                                  <a:pt x="18204" y="29218"/>
                                </a:cubicBezTo>
                                <a:cubicBezTo>
                                  <a:pt x="12862" y="31119"/>
                                  <a:pt x="8606" y="29127"/>
                                  <a:pt x="6705" y="23876"/>
                                </a:cubicBezTo>
                                <a:cubicBezTo>
                                  <a:pt x="4622" y="18172"/>
                                  <a:pt x="6433" y="14369"/>
                                  <a:pt x="12409" y="11743"/>
                                </a:cubicBezTo>
                                <a:lnTo>
                                  <a:pt x="10598" y="6673"/>
                                </a:lnTo>
                                <a:cubicBezTo>
                                  <a:pt x="7339" y="8122"/>
                                  <a:pt x="5256" y="9480"/>
                                  <a:pt x="3808" y="11200"/>
                                </a:cubicBezTo>
                                <a:cubicBezTo>
                                  <a:pt x="458" y="14822"/>
                                  <a:pt x="-86" y="19711"/>
                                  <a:pt x="1997" y="25324"/>
                                </a:cubicBezTo>
                                <a:cubicBezTo>
                                  <a:pt x="5075" y="33835"/>
                                  <a:pt x="12137" y="37366"/>
                                  <a:pt x="20196" y="34378"/>
                                </a:cubicBezTo>
                                <a:cubicBezTo>
                                  <a:pt x="25538" y="32477"/>
                                  <a:pt x="27711" y="29308"/>
                                  <a:pt x="27620" y="23785"/>
                                </a:cubicBezTo>
                                <a:cubicBezTo>
                                  <a:pt x="30608" y="26954"/>
                                  <a:pt x="34230" y="27950"/>
                                  <a:pt x="38485" y="26320"/>
                                </a:cubicBezTo>
                                <a:cubicBezTo>
                                  <a:pt x="45729" y="23695"/>
                                  <a:pt x="48354" y="17266"/>
                                  <a:pt x="45457" y="9480"/>
                                </a:cubicBezTo>
                                <a:cubicBezTo>
                                  <a:pt x="42469" y="1150"/>
                                  <a:pt x="36131" y="-1566"/>
                                  <a:pt x="27077" y="1512"/>
                                </a:cubicBezTo>
                                <a:lnTo>
                                  <a:pt x="28978" y="6582"/>
                                </a:lnTo>
                                <a:cubicBezTo>
                                  <a:pt x="31604" y="5768"/>
                                  <a:pt x="33143" y="5496"/>
                                  <a:pt x="34682" y="5677"/>
                                </a:cubicBezTo>
                                <a:cubicBezTo>
                                  <a:pt x="37399" y="5949"/>
                                  <a:pt x="39843" y="7941"/>
                                  <a:pt x="41021" y="11200"/>
                                </a:cubicBezTo>
                                <a:cubicBezTo>
                                  <a:pt x="42650" y="15636"/>
                                  <a:pt x="40930" y="19439"/>
                                  <a:pt x="36312" y="21069"/>
                                </a:cubicBezTo>
                                <a:cubicBezTo>
                                  <a:pt x="33324" y="22155"/>
                                  <a:pt x="31242" y="21793"/>
                                  <a:pt x="29431" y="19892"/>
                                </a:cubicBezTo>
                                <a:cubicBezTo>
                                  <a:pt x="28345" y="18805"/>
                                  <a:pt x="27439" y="16995"/>
                                  <a:pt x="25990" y="1346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0" name="Freeform: Shape 2020"/>
                        <wps:cNvSpPr/>
                        <wps:spPr>
                          <a:xfrm>
                            <a:off x="1350017" y="519742"/>
                            <a:ext cx="50070" cy="34625"/>
                          </a:xfrm>
                          <a:custGeom>
                            <a:avLst/>
                            <a:gdLst>
                              <a:gd name="connsiteX0" fmla="*/ 776 w 50070"/>
                              <a:gd name="connsiteY0" fmla="*/ 16145 h 34625"/>
                              <a:gd name="connsiteX1" fmla="*/ 2496 w 50070"/>
                              <a:gd name="connsiteY1" fmla="*/ 20944 h 34625"/>
                              <a:gd name="connsiteX2" fmla="*/ 18432 w 50070"/>
                              <a:gd name="connsiteY2" fmla="*/ 15149 h 34625"/>
                              <a:gd name="connsiteX3" fmla="*/ 17345 w 50070"/>
                              <a:gd name="connsiteY3" fmla="*/ 26286 h 34625"/>
                              <a:gd name="connsiteX4" fmla="*/ 38170 w 50070"/>
                              <a:gd name="connsiteY4" fmla="*/ 33348 h 34625"/>
                              <a:gd name="connsiteX5" fmla="*/ 49940 w 50070"/>
                              <a:gd name="connsiteY5" fmla="*/ 14153 h 34625"/>
                              <a:gd name="connsiteX6" fmla="*/ 40886 w 50070"/>
                              <a:gd name="connsiteY6" fmla="*/ 6457 h 34625"/>
                              <a:gd name="connsiteX7" fmla="*/ 45504 w 50070"/>
                              <a:gd name="connsiteY7" fmla="*/ 4737 h 34625"/>
                              <a:gd name="connsiteX8" fmla="*/ 43874 w 50070"/>
                              <a:gd name="connsiteY8" fmla="*/ 301 h 34625"/>
                              <a:gd name="connsiteX9" fmla="*/ 45142 w 50070"/>
                              <a:gd name="connsiteY9" fmla="*/ 14968 h 34625"/>
                              <a:gd name="connsiteX10" fmla="*/ 36359 w 50070"/>
                              <a:gd name="connsiteY10" fmla="*/ 28278 h 34625"/>
                              <a:gd name="connsiteX11" fmla="*/ 21601 w 50070"/>
                              <a:gd name="connsiteY11" fmla="*/ 23660 h 34625"/>
                              <a:gd name="connsiteX12" fmla="*/ 30112 w 50070"/>
                              <a:gd name="connsiteY12" fmla="*/ 10803 h 34625"/>
                              <a:gd name="connsiteX13" fmla="*/ 45142 w 50070"/>
                              <a:gd name="connsiteY13" fmla="*/ 14968 h 34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070" h="34625">
                                <a:moveTo>
                                  <a:pt x="776" y="16145"/>
                                </a:moveTo>
                                <a:lnTo>
                                  <a:pt x="2496" y="20944"/>
                                </a:lnTo>
                                <a:lnTo>
                                  <a:pt x="18432" y="15149"/>
                                </a:lnTo>
                                <a:cubicBezTo>
                                  <a:pt x="16259" y="18861"/>
                                  <a:pt x="15896" y="22302"/>
                                  <a:pt x="17345" y="26286"/>
                                </a:cubicBezTo>
                                <a:cubicBezTo>
                                  <a:pt x="20242" y="34253"/>
                                  <a:pt x="28482" y="36969"/>
                                  <a:pt x="38170" y="33348"/>
                                </a:cubicBezTo>
                                <a:cubicBezTo>
                                  <a:pt x="48401" y="29636"/>
                                  <a:pt x="52928" y="22302"/>
                                  <a:pt x="49940" y="14153"/>
                                </a:cubicBezTo>
                                <a:cubicBezTo>
                                  <a:pt x="48401" y="9988"/>
                                  <a:pt x="45413" y="7363"/>
                                  <a:pt x="40886" y="6457"/>
                                </a:cubicBezTo>
                                <a:lnTo>
                                  <a:pt x="45504" y="4737"/>
                                </a:lnTo>
                                <a:lnTo>
                                  <a:pt x="43874" y="301"/>
                                </a:lnTo>
                                <a:close/>
                                <a:moveTo>
                                  <a:pt x="45142" y="14968"/>
                                </a:moveTo>
                                <a:cubicBezTo>
                                  <a:pt x="47133" y="20310"/>
                                  <a:pt x="43693" y="25561"/>
                                  <a:pt x="36359" y="28278"/>
                                </a:cubicBezTo>
                                <a:cubicBezTo>
                                  <a:pt x="29478" y="30813"/>
                                  <a:pt x="23593" y="29002"/>
                                  <a:pt x="21601" y="23660"/>
                                </a:cubicBezTo>
                                <a:cubicBezTo>
                                  <a:pt x="19699" y="18499"/>
                                  <a:pt x="22959" y="13429"/>
                                  <a:pt x="30112" y="10803"/>
                                </a:cubicBezTo>
                                <a:cubicBezTo>
                                  <a:pt x="37355" y="8178"/>
                                  <a:pt x="43240" y="9807"/>
                                  <a:pt x="45142" y="1496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1" name="Freeform: Shape 2021"/>
                        <wps:cNvSpPr/>
                        <wps:spPr>
                          <a:xfrm>
                            <a:off x="1300871" y="199936"/>
                            <a:ext cx="42985" cy="50793"/>
                          </a:xfrm>
                          <a:custGeom>
                            <a:avLst/>
                            <a:gdLst>
                              <a:gd name="connsiteX0" fmla="*/ 31525 w 42985"/>
                              <a:gd name="connsiteY0" fmla="*/ 117 h 50793"/>
                              <a:gd name="connsiteX1" fmla="*/ 741 w 42985"/>
                              <a:gd name="connsiteY1" fmla="*/ 10348 h 50793"/>
                              <a:gd name="connsiteX2" fmla="*/ 2370 w 42985"/>
                              <a:gd name="connsiteY2" fmla="*/ 15238 h 50793"/>
                              <a:gd name="connsiteX3" fmla="*/ 21656 w 42985"/>
                              <a:gd name="connsiteY3" fmla="*/ 8809 h 50793"/>
                              <a:gd name="connsiteX4" fmla="*/ 32249 w 42985"/>
                              <a:gd name="connsiteY4" fmla="*/ 13246 h 50793"/>
                              <a:gd name="connsiteX5" fmla="*/ 27903 w 42985"/>
                              <a:gd name="connsiteY5" fmla="*/ 21123 h 50793"/>
                              <a:gd name="connsiteX6" fmla="*/ 6716 w 42985"/>
                              <a:gd name="connsiteY6" fmla="*/ 28185 h 50793"/>
                              <a:gd name="connsiteX7" fmla="*/ 8346 w 42985"/>
                              <a:gd name="connsiteY7" fmla="*/ 33074 h 50793"/>
                              <a:gd name="connsiteX8" fmla="*/ 27632 w 42985"/>
                              <a:gd name="connsiteY8" fmla="*/ 26646 h 50793"/>
                              <a:gd name="connsiteX9" fmla="*/ 38225 w 42985"/>
                              <a:gd name="connsiteY9" fmla="*/ 31173 h 50793"/>
                              <a:gd name="connsiteX10" fmla="*/ 33879 w 42985"/>
                              <a:gd name="connsiteY10" fmla="*/ 38959 h 50793"/>
                              <a:gd name="connsiteX11" fmla="*/ 12692 w 42985"/>
                              <a:gd name="connsiteY11" fmla="*/ 46021 h 50793"/>
                              <a:gd name="connsiteX12" fmla="*/ 14322 w 42985"/>
                              <a:gd name="connsiteY12" fmla="*/ 50911 h 50793"/>
                              <a:gd name="connsiteX13" fmla="*/ 37410 w 42985"/>
                              <a:gd name="connsiteY13" fmla="*/ 43214 h 50793"/>
                              <a:gd name="connsiteX14" fmla="*/ 43024 w 42985"/>
                              <a:gd name="connsiteY14" fmla="*/ 31354 h 50793"/>
                              <a:gd name="connsiteX15" fmla="*/ 35147 w 42985"/>
                              <a:gd name="connsiteY15" fmla="*/ 23477 h 50793"/>
                              <a:gd name="connsiteX16" fmla="*/ 37138 w 42985"/>
                              <a:gd name="connsiteY16" fmla="*/ 13698 h 50793"/>
                              <a:gd name="connsiteX17" fmla="*/ 28718 w 42985"/>
                              <a:gd name="connsiteY17" fmla="*/ 6002 h 50793"/>
                              <a:gd name="connsiteX18" fmla="*/ 33064 w 42985"/>
                              <a:gd name="connsiteY18" fmla="*/ 4644 h 507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2985" h="50793">
                                <a:moveTo>
                                  <a:pt x="31525" y="117"/>
                                </a:moveTo>
                                <a:lnTo>
                                  <a:pt x="741" y="10348"/>
                                </a:lnTo>
                                <a:lnTo>
                                  <a:pt x="2370" y="15238"/>
                                </a:lnTo>
                                <a:lnTo>
                                  <a:pt x="21656" y="8809"/>
                                </a:lnTo>
                                <a:cubicBezTo>
                                  <a:pt x="26183" y="7270"/>
                                  <a:pt x="30891" y="9352"/>
                                  <a:pt x="32249" y="13246"/>
                                </a:cubicBezTo>
                                <a:cubicBezTo>
                                  <a:pt x="33517" y="16958"/>
                                  <a:pt x="31887" y="19765"/>
                                  <a:pt x="27903" y="21123"/>
                                </a:cubicBezTo>
                                <a:lnTo>
                                  <a:pt x="6716" y="28185"/>
                                </a:lnTo>
                                <a:lnTo>
                                  <a:pt x="8346" y="33074"/>
                                </a:lnTo>
                                <a:lnTo>
                                  <a:pt x="27632" y="26646"/>
                                </a:lnTo>
                                <a:cubicBezTo>
                                  <a:pt x="32159" y="25106"/>
                                  <a:pt x="36867" y="27189"/>
                                  <a:pt x="38225" y="31173"/>
                                </a:cubicBezTo>
                                <a:cubicBezTo>
                                  <a:pt x="39402" y="34704"/>
                                  <a:pt x="37772" y="37601"/>
                                  <a:pt x="33879" y="38959"/>
                                </a:cubicBezTo>
                                <a:lnTo>
                                  <a:pt x="12692" y="46021"/>
                                </a:lnTo>
                                <a:lnTo>
                                  <a:pt x="14322" y="50911"/>
                                </a:lnTo>
                                <a:lnTo>
                                  <a:pt x="37410" y="43214"/>
                                </a:lnTo>
                                <a:cubicBezTo>
                                  <a:pt x="42933" y="41313"/>
                                  <a:pt x="44925" y="37148"/>
                                  <a:pt x="43024" y="31354"/>
                                </a:cubicBezTo>
                                <a:cubicBezTo>
                                  <a:pt x="41666" y="27279"/>
                                  <a:pt x="39583" y="25288"/>
                                  <a:pt x="35147" y="23477"/>
                                </a:cubicBezTo>
                                <a:cubicBezTo>
                                  <a:pt x="37863" y="20579"/>
                                  <a:pt x="38406" y="17682"/>
                                  <a:pt x="37138" y="13698"/>
                                </a:cubicBezTo>
                                <a:cubicBezTo>
                                  <a:pt x="35780" y="9624"/>
                                  <a:pt x="33336" y="7361"/>
                                  <a:pt x="28718" y="6002"/>
                                </a:cubicBezTo>
                                <a:lnTo>
                                  <a:pt x="33064" y="464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2" name="Freeform: Shape 2022"/>
                        <wps:cNvSpPr/>
                        <wps:spPr>
                          <a:xfrm>
                            <a:off x="1317218" y="244493"/>
                            <a:ext cx="44456" cy="19285"/>
                          </a:xfrm>
                          <a:custGeom>
                            <a:avLst/>
                            <a:gdLst>
                              <a:gd name="connsiteX0" fmla="*/ 33164 w 44456"/>
                              <a:gd name="connsiteY0" fmla="*/ 9199 h 19285"/>
                              <a:gd name="connsiteX1" fmla="*/ 31534 w 44456"/>
                              <a:gd name="connsiteY1" fmla="*/ 4310 h 19285"/>
                              <a:gd name="connsiteX2" fmla="*/ 750 w 44456"/>
                              <a:gd name="connsiteY2" fmla="*/ 14541 h 19285"/>
                              <a:gd name="connsiteX3" fmla="*/ 2380 w 44456"/>
                              <a:gd name="connsiteY3" fmla="*/ 19430 h 19285"/>
                              <a:gd name="connsiteX4" fmla="*/ 45206 w 44456"/>
                              <a:gd name="connsiteY4" fmla="*/ 5125 h 19285"/>
                              <a:gd name="connsiteX5" fmla="*/ 43486 w 44456"/>
                              <a:gd name="connsiteY5" fmla="*/ 145 h 19285"/>
                              <a:gd name="connsiteX6" fmla="*/ 37329 w 44456"/>
                              <a:gd name="connsiteY6" fmla="*/ 2228 h 19285"/>
                              <a:gd name="connsiteX7" fmla="*/ 39049 w 44456"/>
                              <a:gd name="connsiteY7" fmla="*/ 7207 h 192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4456" h="19285">
                                <a:moveTo>
                                  <a:pt x="33164" y="9199"/>
                                </a:moveTo>
                                <a:lnTo>
                                  <a:pt x="31534" y="4310"/>
                                </a:lnTo>
                                <a:lnTo>
                                  <a:pt x="750" y="14541"/>
                                </a:lnTo>
                                <a:lnTo>
                                  <a:pt x="2380" y="19430"/>
                                </a:lnTo>
                                <a:close/>
                                <a:moveTo>
                                  <a:pt x="45206" y="5125"/>
                                </a:moveTo>
                                <a:lnTo>
                                  <a:pt x="43486" y="145"/>
                                </a:lnTo>
                                <a:lnTo>
                                  <a:pt x="37329" y="2228"/>
                                </a:lnTo>
                                <a:lnTo>
                                  <a:pt x="39049" y="720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3" name="Freeform: Shape 2023"/>
                        <wps:cNvSpPr/>
                        <wps:spPr>
                          <a:xfrm>
                            <a:off x="1322028" y="259154"/>
                            <a:ext cx="50550" cy="48620"/>
                          </a:xfrm>
                          <a:custGeom>
                            <a:avLst/>
                            <a:gdLst>
                              <a:gd name="connsiteX0" fmla="*/ 21034 w 50550"/>
                              <a:gd name="connsiteY0" fmla="*/ 13643 h 48620"/>
                              <a:gd name="connsiteX1" fmla="*/ 25742 w 50550"/>
                              <a:gd name="connsiteY1" fmla="*/ 27767 h 48620"/>
                              <a:gd name="connsiteX2" fmla="*/ 20400 w 50550"/>
                              <a:gd name="connsiteY2" fmla="*/ 37365 h 48620"/>
                              <a:gd name="connsiteX3" fmla="*/ 16597 w 50550"/>
                              <a:gd name="connsiteY3" fmla="*/ 38632 h 48620"/>
                              <a:gd name="connsiteX4" fmla="*/ 10078 w 50550"/>
                              <a:gd name="connsiteY4" fmla="*/ 42163 h 48620"/>
                              <a:gd name="connsiteX5" fmla="*/ 12251 w 50550"/>
                              <a:gd name="connsiteY5" fmla="*/ 48773 h 48620"/>
                              <a:gd name="connsiteX6" fmla="*/ 13609 w 50550"/>
                              <a:gd name="connsiteY6" fmla="*/ 48320 h 48620"/>
                              <a:gd name="connsiteX7" fmla="*/ 21396 w 50550"/>
                              <a:gd name="connsiteY7" fmla="*/ 42888 h 48620"/>
                              <a:gd name="connsiteX8" fmla="*/ 30541 w 50550"/>
                              <a:gd name="connsiteY8" fmla="*/ 33381 h 48620"/>
                              <a:gd name="connsiteX9" fmla="*/ 43036 w 50550"/>
                              <a:gd name="connsiteY9" fmla="*/ 36640 h 48620"/>
                              <a:gd name="connsiteX10" fmla="*/ 50188 w 50550"/>
                              <a:gd name="connsiteY10" fmla="*/ 19800 h 48620"/>
                              <a:gd name="connsiteX11" fmla="*/ 43579 w 50550"/>
                              <a:gd name="connsiteY11" fmla="*/ 153 h 48620"/>
                              <a:gd name="connsiteX12" fmla="*/ 752 w 50550"/>
                              <a:gd name="connsiteY12" fmla="*/ 14458 h 48620"/>
                              <a:gd name="connsiteX13" fmla="*/ 2563 w 50550"/>
                              <a:gd name="connsiteY13" fmla="*/ 19800 h 48620"/>
                              <a:gd name="connsiteX14" fmla="*/ 25832 w 50550"/>
                              <a:gd name="connsiteY14" fmla="*/ 12013 h 48620"/>
                              <a:gd name="connsiteX15" fmla="*/ 40591 w 50550"/>
                              <a:gd name="connsiteY15" fmla="*/ 7124 h 48620"/>
                              <a:gd name="connsiteX16" fmla="*/ 45028 w 50550"/>
                              <a:gd name="connsiteY16" fmla="*/ 20434 h 48620"/>
                              <a:gd name="connsiteX17" fmla="*/ 45390 w 50550"/>
                              <a:gd name="connsiteY17" fmla="*/ 27134 h 48620"/>
                              <a:gd name="connsiteX18" fmla="*/ 40500 w 50550"/>
                              <a:gd name="connsiteY18" fmla="*/ 31208 h 48620"/>
                              <a:gd name="connsiteX19" fmla="*/ 30269 w 50550"/>
                              <a:gd name="connsiteY19" fmla="*/ 25323 h 486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550" h="48620">
                                <a:moveTo>
                                  <a:pt x="21034" y="13643"/>
                                </a:moveTo>
                                <a:lnTo>
                                  <a:pt x="25742" y="27767"/>
                                </a:lnTo>
                                <a:cubicBezTo>
                                  <a:pt x="27372" y="32657"/>
                                  <a:pt x="25652" y="35645"/>
                                  <a:pt x="20400" y="37365"/>
                                </a:cubicBezTo>
                                <a:lnTo>
                                  <a:pt x="16597" y="38632"/>
                                </a:lnTo>
                                <a:cubicBezTo>
                                  <a:pt x="13971" y="39538"/>
                                  <a:pt x="11617" y="40715"/>
                                  <a:pt x="10078" y="42163"/>
                                </a:cubicBezTo>
                                <a:lnTo>
                                  <a:pt x="12251" y="48773"/>
                                </a:lnTo>
                                <a:lnTo>
                                  <a:pt x="13609" y="48320"/>
                                </a:lnTo>
                                <a:cubicBezTo>
                                  <a:pt x="14243" y="45785"/>
                                  <a:pt x="15692" y="44970"/>
                                  <a:pt x="21396" y="42888"/>
                                </a:cubicBezTo>
                                <a:cubicBezTo>
                                  <a:pt x="28458" y="40534"/>
                                  <a:pt x="30088" y="38632"/>
                                  <a:pt x="30541" y="33381"/>
                                </a:cubicBezTo>
                                <a:cubicBezTo>
                                  <a:pt x="34615" y="37365"/>
                                  <a:pt x="38146" y="38270"/>
                                  <a:pt x="43036" y="36640"/>
                                </a:cubicBezTo>
                                <a:cubicBezTo>
                                  <a:pt x="50460" y="34196"/>
                                  <a:pt x="52995" y="28311"/>
                                  <a:pt x="50188" y="19800"/>
                                </a:cubicBezTo>
                                <a:lnTo>
                                  <a:pt x="43579" y="153"/>
                                </a:lnTo>
                                <a:lnTo>
                                  <a:pt x="752" y="14458"/>
                                </a:lnTo>
                                <a:lnTo>
                                  <a:pt x="2563" y="19800"/>
                                </a:lnTo>
                                <a:close/>
                                <a:moveTo>
                                  <a:pt x="25832" y="12013"/>
                                </a:moveTo>
                                <a:lnTo>
                                  <a:pt x="40591" y="7124"/>
                                </a:lnTo>
                                <a:lnTo>
                                  <a:pt x="45028" y="20434"/>
                                </a:lnTo>
                                <a:cubicBezTo>
                                  <a:pt x="46023" y="23512"/>
                                  <a:pt x="46114" y="25323"/>
                                  <a:pt x="45390" y="27134"/>
                                </a:cubicBezTo>
                                <a:cubicBezTo>
                                  <a:pt x="44665" y="28944"/>
                                  <a:pt x="42945" y="30393"/>
                                  <a:pt x="40500" y="31208"/>
                                </a:cubicBezTo>
                                <a:cubicBezTo>
                                  <a:pt x="35430" y="32928"/>
                                  <a:pt x="32261" y="31117"/>
                                  <a:pt x="30269" y="2532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4" name="Freeform: Shape 2024"/>
                        <wps:cNvSpPr/>
                        <wps:spPr>
                          <a:xfrm>
                            <a:off x="1349375" y="306675"/>
                            <a:ext cx="8782" cy="15482"/>
                          </a:xfrm>
                          <a:custGeom>
                            <a:avLst/>
                            <a:gdLst>
                              <a:gd name="connsiteX0" fmla="*/ 9543 w 8782"/>
                              <a:gd name="connsiteY0" fmla="*/ 14210 h 15482"/>
                              <a:gd name="connsiteX1" fmla="*/ 4925 w 8782"/>
                              <a:gd name="connsiteY1" fmla="*/ 177 h 15482"/>
                              <a:gd name="connsiteX2" fmla="*/ 760 w 8782"/>
                              <a:gd name="connsiteY2" fmla="*/ 1625 h 15482"/>
                              <a:gd name="connsiteX3" fmla="*/ 5378 w 8782"/>
                              <a:gd name="connsiteY3" fmla="*/ 15659 h 15482"/>
                            </a:gdLst>
                            <a:ahLst/>
                            <a:cxnLst>
                              <a:cxn ang="0">
                                <a:pos x="connsiteX0" y="connsiteY0"/>
                              </a:cxn>
                              <a:cxn ang="0">
                                <a:pos x="connsiteX1" y="connsiteY1"/>
                              </a:cxn>
                              <a:cxn ang="0">
                                <a:pos x="connsiteX2" y="connsiteY2"/>
                              </a:cxn>
                              <a:cxn ang="0">
                                <a:pos x="connsiteX3" y="connsiteY3"/>
                              </a:cxn>
                            </a:cxnLst>
                            <a:rect l="l" t="t" r="r" b="b"/>
                            <a:pathLst>
                              <a:path w="8782" h="15482">
                                <a:moveTo>
                                  <a:pt x="9543" y="14210"/>
                                </a:moveTo>
                                <a:lnTo>
                                  <a:pt x="4925" y="177"/>
                                </a:lnTo>
                                <a:lnTo>
                                  <a:pt x="760" y="1625"/>
                                </a:lnTo>
                                <a:lnTo>
                                  <a:pt x="5378" y="156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5" name="Freeform: Shape 2025"/>
                        <wps:cNvSpPr/>
                        <wps:spPr>
                          <a:xfrm>
                            <a:off x="1343742" y="321838"/>
                            <a:ext cx="45821" cy="34499"/>
                          </a:xfrm>
                          <a:custGeom>
                            <a:avLst/>
                            <a:gdLst>
                              <a:gd name="connsiteX0" fmla="*/ 21807 w 45821"/>
                              <a:gd name="connsiteY0" fmla="*/ 14536 h 34499"/>
                              <a:gd name="connsiteX1" fmla="*/ 21988 w 45821"/>
                              <a:gd name="connsiteY1" fmla="*/ 15260 h 34499"/>
                              <a:gd name="connsiteX2" fmla="*/ 22712 w 45821"/>
                              <a:gd name="connsiteY2" fmla="*/ 17433 h 34499"/>
                              <a:gd name="connsiteX3" fmla="*/ 17823 w 45821"/>
                              <a:gd name="connsiteY3" fmla="*/ 28660 h 34499"/>
                              <a:gd name="connsiteX4" fmla="*/ 6505 w 45821"/>
                              <a:gd name="connsiteY4" fmla="*/ 22866 h 34499"/>
                              <a:gd name="connsiteX5" fmla="*/ 12662 w 45821"/>
                              <a:gd name="connsiteY5" fmla="*/ 11005 h 34499"/>
                              <a:gd name="connsiteX6" fmla="*/ 10942 w 45821"/>
                              <a:gd name="connsiteY6" fmla="*/ 5844 h 34499"/>
                              <a:gd name="connsiteX7" fmla="*/ 3970 w 45821"/>
                              <a:gd name="connsiteY7" fmla="*/ 10190 h 34499"/>
                              <a:gd name="connsiteX8" fmla="*/ 1797 w 45821"/>
                              <a:gd name="connsiteY8" fmla="*/ 24224 h 34499"/>
                              <a:gd name="connsiteX9" fmla="*/ 19724 w 45821"/>
                              <a:gd name="connsiteY9" fmla="*/ 33821 h 34499"/>
                              <a:gd name="connsiteX10" fmla="*/ 27511 w 45821"/>
                              <a:gd name="connsiteY10" fmla="*/ 23409 h 34499"/>
                              <a:gd name="connsiteX11" fmla="*/ 38195 w 45821"/>
                              <a:gd name="connsiteY11" fmla="*/ 26397 h 34499"/>
                              <a:gd name="connsiteX12" fmla="*/ 45619 w 45821"/>
                              <a:gd name="connsiteY12" fmla="*/ 9737 h 34499"/>
                              <a:gd name="connsiteX13" fmla="*/ 27601 w 45821"/>
                              <a:gd name="connsiteY13" fmla="*/ 1226 h 34499"/>
                              <a:gd name="connsiteX14" fmla="*/ 29322 w 45821"/>
                              <a:gd name="connsiteY14" fmla="*/ 6387 h 34499"/>
                              <a:gd name="connsiteX15" fmla="*/ 35026 w 45821"/>
                              <a:gd name="connsiteY15" fmla="*/ 5572 h 34499"/>
                              <a:gd name="connsiteX16" fmla="*/ 41183 w 45821"/>
                              <a:gd name="connsiteY16" fmla="*/ 11276 h 34499"/>
                              <a:gd name="connsiteX17" fmla="*/ 36293 w 45821"/>
                              <a:gd name="connsiteY17" fmla="*/ 21055 h 34499"/>
                              <a:gd name="connsiteX18" fmla="*/ 29322 w 45821"/>
                              <a:gd name="connsiteY18" fmla="*/ 19606 h 34499"/>
                              <a:gd name="connsiteX19" fmla="*/ 26153 w 45821"/>
                              <a:gd name="connsiteY19" fmla="*/ 13087 h 344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821" h="34499">
                                <a:moveTo>
                                  <a:pt x="21807" y="14536"/>
                                </a:moveTo>
                                <a:lnTo>
                                  <a:pt x="21988" y="15260"/>
                                </a:lnTo>
                                <a:lnTo>
                                  <a:pt x="22712" y="17433"/>
                                </a:lnTo>
                                <a:cubicBezTo>
                                  <a:pt x="24614" y="23047"/>
                                  <a:pt x="22984" y="26940"/>
                                  <a:pt x="17823" y="28660"/>
                                </a:cubicBezTo>
                                <a:cubicBezTo>
                                  <a:pt x="12481" y="30380"/>
                                  <a:pt x="8225" y="28207"/>
                                  <a:pt x="6505" y="22866"/>
                                </a:cubicBezTo>
                                <a:cubicBezTo>
                                  <a:pt x="4513" y="17161"/>
                                  <a:pt x="6414" y="13449"/>
                                  <a:pt x="12662" y="11005"/>
                                </a:cubicBezTo>
                                <a:lnTo>
                                  <a:pt x="10942" y="5844"/>
                                </a:lnTo>
                                <a:cubicBezTo>
                                  <a:pt x="7591" y="7293"/>
                                  <a:pt x="5509" y="8470"/>
                                  <a:pt x="3970" y="10190"/>
                                </a:cubicBezTo>
                                <a:cubicBezTo>
                                  <a:pt x="620" y="13630"/>
                                  <a:pt x="-105" y="18520"/>
                                  <a:pt x="1797" y="24224"/>
                                </a:cubicBezTo>
                                <a:cubicBezTo>
                                  <a:pt x="4604" y="32734"/>
                                  <a:pt x="11666" y="36537"/>
                                  <a:pt x="19724" y="33821"/>
                                </a:cubicBezTo>
                                <a:cubicBezTo>
                                  <a:pt x="25157" y="32010"/>
                                  <a:pt x="27330" y="29022"/>
                                  <a:pt x="27511" y="23409"/>
                                </a:cubicBezTo>
                                <a:cubicBezTo>
                                  <a:pt x="30318" y="26759"/>
                                  <a:pt x="33849" y="27755"/>
                                  <a:pt x="38195" y="26397"/>
                                </a:cubicBezTo>
                                <a:cubicBezTo>
                                  <a:pt x="45438" y="23952"/>
                                  <a:pt x="48245" y="17614"/>
                                  <a:pt x="45619" y="9737"/>
                                </a:cubicBezTo>
                                <a:cubicBezTo>
                                  <a:pt x="42812" y="1317"/>
                                  <a:pt x="36656" y="-1580"/>
                                  <a:pt x="27601" y="1226"/>
                                </a:cubicBezTo>
                                <a:lnTo>
                                  <a:pt x="29322" y="6387"/>
                                </a:lnTo>
                                <a:cubicBezTo>
                                  <a:pt x="31857" y="5572"/>
                                  <a:pt x="33396" y="5391"/>
                                  <a:pt x="35026" y="5572"/>
                                </a:cubicBezTo>
                                <a:cubicBezTo>
                                  <a:pt x="37742" y="5934"/>
                                  <a:pt x="40096" y="8017"/>
                                  <a:pt x="41183" y="11276"/>
                                </a:cubicBezTo>
                                <a:cubicBezTo>
                                  <a:pt x="42631" y="15894"/>
                                  <a:pt x="40911" y="19516"/>
                                  <a:pt x="36293" y="21055"/>
                                </a:cubicBezTo>
                                <a:cubicBezTo>
                                  <a:pt x="33215" y="22051"/>
                                  <a:pt x="31133" y="21688"/>
                                  <a:pt x="29322" y="19606"/>
                                </a:cubicBezTo>
                                <a:cubicBezTo>
                                  <a:pt x="28235" y="18520"/>
                                  <a:pt x="27420" y="16709"/>
                                  <a:pt x="26153" y="1308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6" name="Freeform: Shape 2026"/>
                        <wps:cNvSpPr/>
                        <wps:spPr>
                          <a:xfrm>
                            <a:off x="1354509" y="351082"/>
                            <a:ext cx="49164" cy="29425"/>
                          </a:xfrm>
                          <a:custGeom>
                            <a:avLst/>
                            <a:gdLst>
                              <a:gd name="connsiteX0" fmla="*/ 49935 w 49164"/>
                              <a:gd name="connsiteY0" fmla="*/ 28183 h 29425"/>
                              <a:gd name="connsiteX1" fmla="*/ 40609 w 49164"/>
                              <a:gd name="connsiteY1" fmla="*/ 206 h 29425"/>
                              <a:gd name="connsiteX2" fmla="*/ 35448 w 49164"/>
                              <a:gd name="connsiteY2" fmla="*/ 1927 h 29425"/>
                              <a:gd name="connsiteX3" fmla="*/ 42963 w 49164"/>
                              <a:gd name="connsiteY3" fmla="*/ 24471 h 29425"/>
                              <a:gd name="connsiteX4" fmla="*/ 770 w 49164"/>
                              <a:gd name="connsiteY4" fmla="*/ 19582 h 29425"/>
                              <a:gd name="connsiteX5" fmla="*/ 2581 w 49164"/>
                              <a:gd name="connsiteY5" fmla="*/ 25196 h 29425"/>
                              <a:gd name="connsiteX6" fmla="*/ 45589 w 49164"/>
                              <a:gd name="connsiteY6" fmla="*/ 29632 h 294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9164" h="29425">
                                <a:moveTo>
                                  <a:pt x="49935" y="28183"/>
                                </a:moveTo>
                                <a:lnTo>
                                  <a:pt x="40609" y="206"/>
                                </a:lnTo>
                                <a:lnTo>
                                  <a:pt x="35448" y="1927"/>
                                </a:lnTo>
                                <a:lnTo>
                                  <a:pt x="42963" y="24471"/>
                                </a:lnTo>
                                <a:cubicBezTo>
                                  <a:pt x="25579" y="19310"/>
                                  <a:pt x="15529" y="18224"/>
                                  <a:pt x="770" y="19582"/>
                                </a:cubicBezTo>
                                <a:lnTo>
                                  <a:pt x="2581" y="25196"/>
                                </a:lnTo>
                                <a:cubicBezTo>
                                  <a:pt x="16706" y="22932"/>
                                  <a:pt x="29925" y="24290"/>
                                  <a:pt x="45589" y="2963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7" name="Freeform: Shape 2027"/>
                        <wps:cNvSpPr/>
                        <wps:spPr>
                          <a:xfrm>
                            <a:off x="1369127" y="391419"/>
                            <a:ext cx="44184" cy="30783"/>
                          </a:xfrm>
                          <a:custGeom>
                            <a:avLst/>
                            <a:gdLst>
                              <a:gd name="connsiteX0" fmla="*/ 11098 w 44184"/>
                              <a:gd name="connsiteY0" fmla="*/ 19601 h 30783"/>
                              <a:gd name="connsiteX1" fmla="*/ 777 w 44184"/>
                              <a:gd name="connsiteY1" fmla="*/ 23041 h 30783"/>
                              <a:gd name="connsiteX2" fmla="*/ 2497 w 44184"/>
                              <a:gd name="connsiteY2" fmla="*/ 28202 h 30783"/>
                              <a:gd name="connsiteX3" fmla="*/ 12819 w 44184"/>
                              <a:gd name="connsiteY3" fmla="*/ 24762 h 30783"/>
                              <a:gd name="connsiteX4" fmla="*/ 14901 w 44184"/>
                              <a:gd name="connsiteY4" fmla="*/ 31009 h 30783"/>
                              <a:gd name="connsiteX5" fmla="*/ 19519 w 44184"/>
                              <a:gd name="connsiteY5" fmla="*/ 29470 h 30783"/>
                              <a:gd name="connsiteX6" fmla="*/ 17436 w 44184"/>
                              <a:gd name="connsiteY6" fmla="*/ 23222 h 30783"/>
                              <a:gd name="connsiteX7" fmla="*/ 44961 w 44184"/>
                              <a:gd name="connsiteY7" fmla="*/ 13987 h 30783"/>
                              <a:gd name="connsiteX8" fmla="*/ 43693 w 44184"/>
                              <a:gd name="connsiteY8" fmla="*/ 10184 h 30783"/>
                              <a:gd name="connsiteX9" fmla="*/ 10646 w 44184"/>
                              <a:gd name="connsiteY9" fmla="*/ 225 h 30783"/>
                              <a:gd name="connsiteX10" fmla="*/ 5213 w 44184"/>
                              <a:gd name="connsiteY10" fmla="*/ 2036 h 30783"/>
                              <a:gd name="connsiteX11" fmla="*/ 15716 w 44184"/>
                              <a:gd name="connsiteY11" fmla="*/ 18061 h 30783"/>
                              <a:gd name="connsiteX12" fmla="*/ 11370 w 44184"/>
                              <a:gd name="connsiteY12" fmla="*/ 5024 h 30783"/>
                              <a:gd name="connsiteX13" fmla="*/ 34458 w 44184"/>
                              <a:gd name="connsiteY13" fmla="*/ 11814 h 307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184" h="30783">
                                <a:moveTo>
                                  <a:pt x="11098" y="19601"/>
                                </a:moveTo>
                                <a:lnTo>
                                  <a:pt x="777" y="23041"/>
                                </a:lnTo>
                                <a:lnTo>
                                  <a:pt x="2497" y="28202"/>
                                </a:lnTo>
                                <a:lnTo>
                                  <a:pt x="12819" y="24762"/>
                                </a:lnTo>
                                <a:lnTo>
                                  <a:pt x="14901" y="31009"/>
                                </a:lnTo>
                                <a:lnTo>
                                  <a:pt x="19519" y="29470"/>
                                </a:lnTo>
                                <a:lnTo>
                                  <a:pt x="17436" y="23222"/>
                                </a:lnTo>
                                <a:lnTo>
                                  <a:pt x="44961" y="13987"/>
                                </a:lnTo>
                                <a:lnTo>
                                  <a:pt x="43693" y="10184"/>
                                </a:lnTo>
                                <a:lnTo>
                                  <a:pt x="10646" y="225"/>
                                </a:lnTo>
                                <a:lnTo>
                                  <a:pt x="5213" y="2036"/>
                                </a:lnTo>
                                <a:close/>
                                <a:moveTo>
                                  <a:pt x="15716" y="18061"/>
                                </a:moveTo>
                                <a:lnTo>
                                  <a:pt x="11370" y="5024"/>
                                </a:lnTo>
                                <a:lnTo>
                                  <a:pt x="34458" y="1181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8" name="Freeform: Shape 2028"/>
                        <wps:cNvSpPr/>
                        <wps:spPr>
                          <a:xfrm>
                            <a:off x="1375653" y="423583"/>
                            <a:ext cx="36187" cy="35788"/>
                          </a:xfrm>
                          <a:custGeom>
                            <a:avLst/>
                            <a:gdLst>
                              <a:gd name="connsiteX0" fmla="*/ 12140 w 36187"/>
                              <a:gd name="connsiteY0" fmla="*/ 34764 h 35788"/>
                              <a:gd name="connsiteX1" fmla="*/ 11597 w 36187"/>
                              <a:gd name="connsiteY1" fmla="*/ 33859 h 35788"/>
                              <a:gd name="connsiteX2" fmla="*/ 13136 w 36187"/>
                              <a:gd name="connsiteY2" fmla="*/ 30328 h 35788"/>
                              <a:gd name="connsiteX3" fmla="*/ 31245 w 36187"/>
                              <a:gd name="connsiteY3" fmla="*/ 24261 h 35788"/>
                              <a:gd name="connsiteX4" fmla="*/ 35862 w 36187"/>
                              <a:gd name="connsiteY4" fmla="*/ 9865 h 35788"/>
                              <a:gd name="connsiteX5" fmla="*/ 28800 w 36187"/>
                              <a:gd name="connsiteY5" fmla="*/ 811 h 35788"/>
                              <a:gd name="connsiteX6" fmla="*/ 21647 w 36187"/>
                              <a:gd name="connsiteY6" fmla="*/ 902 h 35788"/>
                              <a:gd name="connsiteX7" fmla="*/ 23277 w 36187"/>
                              <a:gd name="connsiteY7" fmla="*/ 5882 h 35788"/>
                              <a:gd name="connsiteX8" fmla="*/ 31245 w 36187"/>
                              <a:gd name="connsiteY8" fmla="*/ 11223 h 35788"/>
                              <a:gd name="connsiteX9" fmla="*/ 28891 w 36187"/>
                              <a:gd name="connsiteY9" fmla="*/ 19644 h 35788"/>
                              <a:gd name="connsiteX10" fmla="*/ 27623 w 36187"/>
                              <a:gd name="connsiteY10" fmla="*/ 20006 h 35788"/>
                              <a:gd name="connsiteX11" fmla="*/ 22553 w 36187"/>
                              <a:gd name="connsiteY11" fmla="*/ 16113 h 35788"/>
                              <a:gd name="connsiteX12" fmla="*/ 17301 w 36187"/>
                              <a:gd name="connsiteY12" fmla="*/ 6878 h 35788"/>
                              <a:gd name="connsiteX13" fmla="*/ 7251 w 36187"/>
                              <a:gd name="connsiteY13" fmla="*/ 4252 h 35788"/>
                              <a:gd name="connsiteX14" fmla="*/ 1547 w 36187"/>
                              <a:gd name="connsiteY14" fmla="*/ 17290 h 35788"/>
                              <a:gd name="connsiteX15" fmla="*/ 9605 w 36187"/>
                              <a:gd name="connsiteY15" fmla="*/ 26253 h 35788"/>
                              <a:gd name="connsiteX16" fmla="*/ 6798 w 36187"/>
                              <a:gd name="connsiteY16" fmla="*/ 32863 h 35788"/>
                              <a:gd name="connsiteX17" fmla="*/ 8428 w 36187"/>
                              <a:gd name="connsiteY17" fmla="*/ 36032 h 35788"/>
                              <a:gd name="connsiteX18" fmla="*/ 16034 w 36187"/>
                              <a:gd name="connsiteY18" fmla="*/ 23899 h 35788"/>
                              <a:gd name="connsiteX19" fmla="*/ 11416 w 36187"/>
                              <a:gd name="connsiteY19" fmla="*/ 23356 h 35788"/>
                              <a:gd name="connsiteX20" fmla="*/ 6164 w 36187"/>
                              <a:gd name="connsiteY20" fmla="*/ 17018 h 35788"/>
                              <a:gd name="connsiteX21" fmla="*/ 9152 w 36187"/>
                              <a:gd name="connsiteY21" fmla="*/ 9232 h 35788"/>
                              <a:gd name="connsiteX22" fmla="*/ 17211 w 36187"/>
                              <a:gd name="connsiteY22" fmla="*/ 14755 h 35788"/>
                              <a:gd name="connsiteX23" fmla="*/ 21557 w 36187"/>
                              <a:gd name="connsiteY23" fmla="*/ 22088 h 35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6187" h="35788">
                                <a:moveTo>
                                  <a:pt x="12140" y="34764"/>
                                </a:moveTo>
                                <a:cubicBezTo>
                                  <a:pt x="11778" y="34311"/>
                                  <a:pt x="11688" y="34130"/>
                                  <a:pt x="11597" y="33859"/>
                                </a:cubicBezTo>
                                <a:cubicBezTo>
                                  <a:pt x="11054" y="32138"/>
                                  <a:pt x="11597" y="30871"/>
                                  <a:pt x="13136" y="30328"/>
                                </a:cubicBezTo>
                                <a:lnTo>
                                  <a:pt x="31245" y="24261"/>
                                </a:lnTo>
                                <a:cubicBezTo>
                                  <a:pt x="36677" y="22450"/>
                                  <a:pt x="38307" y="17471"/>
                                  <a:pt x="35862" y="9865"/>
                                </a:cubicBezTo>
                                <a:cubicBezTo>
                                  <a:pt x="34323" y="5338"/>
                                  <a:pt x="31879" y="2260"/>
                                  <a:pt x="28800" y="811"/>
                                </a:cubicBezTo>
                                <a:cubicBezTo>
                                  <a:pt x="26718" y="-4"/>
                                  <a:pt x="24816" y="87"/>
                                  <a:pt x="21647" y="902"/>
                                </a:cubicBezTo>
                                <a:lnTo>
                                  <a:pt x="23277" y="5882"/>
                                </a:lnTo>
                                <a:cubicBezTo>
                                  <a:pt x="27261" y="4976"/>
                                  <a:pt x="29705" y="6696"/>
                                  <a:pt x="31245" y="11223"/>
                                </a:cubicBezTo>
                                <a:cubicBezTo>
                                  <a:pt x="32693" y="15750"/>
                                  <a:pt x="31879" y="18648"/>
                                  <a:pt x="28891" y="19644"/>
                                </a:cubicBezTo>
                                <a:lnTo>
                                  <a:pt x="27623" y="20006"/>
                                </a:lnTo>
                                <a:cubicBezTo>
                                  <a:pt x="25450" y="20640"/>
                                  <a:pt x="24363" y="19915"/>
                                  <a:pt x="22553" y="16113"/>
                                </a:cubicBezTo>
                                <a:cubicBezTo>
                                  <a:pt x="19384" y="9413"/>
                                  <a:pt x="18750" y="8507"/>
                                  <a:pt x="17301" y="6878"/>
                                </a:cubicBezTo>
                                <a:cubicBezTo>
                                  <a:pt x="14585" y="3799"/>
                                  <a:pt x="11325" y="2984"/>
                                  <a:pt x="7251" y="4252"/>
                                </a:cubicBezTo>
                                <a:cubicBezTo>
                                  <a:pt x="1728" y="6153"/>
                                  <a:pt x="-536" y="11133"/>
                                  <a:pt x="1547" y="17290"/>
                                </a:cubicBezTo>
                                <a:cubicBezTo>
                                  <a:pt x="2905" y="21273"/>
                                  <a:pt x="5259" y="23899"/>
                                  <a:pt x="9605" y="26253"/>
                                </a:cubicBezTo>
                                <a:cubicBezTo>
                                  <a:pt x="6527" y="27702"/>
                                  <a:pt x="5712" y="29694"/>
                                  <a:pt x="6798" y="32863"/>
                                </a:cubicBezTo>
                                <a:cubicBezTo>
                                  <a:pt x="7070" y="33949"/>
                                  <a:pt x="7523" y="34492"/>
                                  <a:pt x="8428" y="36032"/>
                                </a:cubicBezTo>
                                <a:close/>
                                <a:moveTo>
                                  <a:pt x="16034" y="23899"/>
                                </a:moveTo>
                                <a:cubicBezTo>
                                  <a:pt x="14404" y="24442"/>
                                  <a:pt x="13317" y="24442"/>
                                  <a:pt x="11416" y="23356"/>
                                </a:cubicBezTo>
                                <a:cubicBezTo>
                                  <a:pt x="8971" y="21998"/>
                                  <a:pt x="7160" y="19825"/>
                                  <a:pt x="6164" y="17018"/>
                                </a:cubicBezTo>
                                <a:cubicBezTo>
                                  <a:pt x="4897" y="13125"/>
                                  <a:pt x="5983" y="10318"/>
                                  <a:pt x="9152" y="9232"/>
                                </a:cubicBezTo>
                                <a:cubicBezTo>
                                  <a:pt x="12321" y="8145"/>
                                  <a:pt x="14675" y="9775"/>
                                  <a:pt x="17211" y="14755"/>
                                </a:cubicBezTo>
                                <a:cubicBezTo>
                                  <a:pt x="19655" y="19734"/>
                                  <a:pt x="20198" y="20730"/>
                                  <a:pt x="21557" y="2208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9" name="Freeform: Shape 2029"/>
                        <wps:cNvSpPr/>
                        <wps:spPr>
                          <a:xfrm>
                            <a:off x="1399552" y="456794"/>
                            <a:ext cx="8782" cy="15482"/>
                          </a:xfrm>
                          <a:custGeom>
                            <a:avLst/>
                            <a:gdLst>
                              <a:gd name="connsiteX0" fmla="*/ 9572 w 8782"/>
                              <a:gd name="connsiteY0" fmla="*/ 14296 h 15482"/>
                              <a:gd name="connsiteX1" fmla="*/ 4954 w 8782"/>
                              <a:gd name="connsiteY1" fmla="*/ 262 h 15482"/>
                              <a:gd name="connsiteX2" fmla="*/ 789 w 8782"/>
                              <a:gd name="connsiteY2" fmla="*/ 1711 h 15482"/>
                              <a:gd name="connsiteX3" fmla="*/ 5406 w 8782"/>
                              <a:gd name="connsiteY3" fmla="*/ 15745 h 15482"/>
                            </a:gdLst>
                            <a:ahLst/>
                            <a:cxnLst>
                              <a:cxn ang="0">
                                <a:pos x="connsiteX0" y="connsiteY0"/>
                              </a:cxn>
                              <a:cxn ang="0">
                                <a:pos x="connsiteX1" y="connsiteY1"/>
                              </a:cxn>
                              <a:cxn ang="0">
                                <a:pos x="connsiteX2" y="connsiteY2"/>
                              </a:cxn>
                              <a:cxn ang="0">
                                <a:pos x="connsiteX3" y="connsiteY3"/>
                              </a:cxn>
                            </a:cxnLst>
                            <a:rect l="l" t="t" r="r" b="b"/>
                            <a:pathLst>
                              <a:path w="8782" h="15482">
                                <a:moveTo>
                                  <a:pt x="9572" y="14296"/>
                                </a:moveTo>
                                <a:lnTo>
                                  <a:pt x="4954" y="262"/>
                                </a:lnTo>
                                <a:lnTo>
                                  <a:pt x="789" y="1711"/>
                                </a:lnTo>
                                <a:lnTo>
                                  <a:pt x="5406" y="1574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0" name="Freeform: Shape 2030"/>
                        <wps:cNvSpPr/>
                        <wps:spPr>
                          <a:xfrm>
                            <a:off x="1394074" y="472361"/>
                            <a:ext cx="47959" cy="34125"/>
                          </a:xfrm>
                          <a:custGeom>
                            <a:avLst/>
                            <a:gdLst>
                              <a:gd name="connsiteX0" fmla="*/ 48752 w 47959"/>
                              <a:gd name="connsiteY0" fmla="*/ 21822 h 34125"/>
                              <a:gd name="connsiteX1" fmla="*/ 41599 w 47959"/>
                              <a:gd name="connsiteY1" fmla="*/ 273 h 34125"/>
                              <a:gd name="connsiteX2" fmla="*/ 17877 w 47959"/>
                              <a:gd name="connsiteY2" fmla="*/ 4800 h 34125"/>
                              <a:gd name="connsiteX3" fmla="*/ 19507 w 47959"/>
                              <a:gd name="connsiteY3" fmla="*/ 9508 h 34125"/>
                              <a:gd name="connsiteX4" fmla="*/ 25845 w 47959"/>
                              <a:gd name="connsiteY4" fmla="*/ 16027 h 34125"/>
                              <a:gd name="connsiteX5" fmla="*/ 18963 w 47959"/>
                              <a:gd name="connsiteY5" fmla="*/ 28250 h 34125"/>
                              <a:gd name="connsiteX6" fmla="*/ 6288 w 47959"/>
                              <a:gd name="connsiteY6" fmla="*/ 22456 h 34125"/>
                              <a:gd name="connsiteX7" fmla="*/ 10452 w 47959"/>
                              <a:gd name="connsiteY7" fmla="*/ 11591 h 34125"/>
                              <a:gd name="connsiteX8" fmla="*/ 8732 w 47959"/>
                              <a:gd name="connsiteY8" fmla="*/ 6430 h 34125"/>
                              <a:gd name="connsiteX9" fmla="*/ 2937 w 47959"/>
                              <a:gd name="connsiteY9" fmla="*/ 11138 h 34125"/>
                              <a:gd name="connsiteX10" fmla="*/ 1760 w 47959"/>
                              <a:gd name="connsiteY10" fmla="*/ 24085 h 34125"/>
                              <a:gd name="connsiteX11" fmla="*/ 21408 w 47959"/>
                              <a:gd name="connsiteY11" fmla="*/ 33411 h 34125"/>
                              <a:gd name="connsiteX12" fmla="*/ 30734 w 47959"/>
                              <a:gd name="connsiteY12" fmla="*/ 15303 h 34125"/>
                              <a:gd name="connsiteX13" fmla="*/ 25663 w 47959"/>
                              <a:gd name="connsiteY13" fmla="*/ 8512 h 34125"/>
                              <a:gd name="connsiteX14" fmla="*/ 37796 w 47959"/>
                              <a:gd name="connsiteY14" fmla="*/ 6249 h 34125"/>
                              <a:gd name="connsiteX15" fmla="*/ 43591 w 47959"/>
                              <a:gd name="connsiteY15" fmla="*/ 23542 h 341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7959" h="34125">
                                <a:moveTo>
                                  <a:pt x="48752" y="21822"/>
                                </a:moveTo>
                                <a:lnTo>
                                  <a:pt x="41599" y="273"/>
                                </a:lnTo>
                                <a:lnTo>
                                  <a:pt x="17877" y="4800"/>
                                </a:lnTo>
                                <a:lnTo>
                                  <a:pt x="19507" y="9508"/>
                                </a:lnTo>
                                <a:cubicBezTo>
                                  <a:pt x="23128" y="10957"/>
                                  <a:pt x="24758" y="12677"/>
                                  <a:pt x="25845" y="16027"/>
                                </a:cubicBezTo>
                                <a:cubicBezTo>
                                  <a:pt x="27746" y="21550"/>
                                  <a:pt x="25211" y="26258"/>
                                  <a:pt x="18963" y="28250"/>
                                </a:cubicBezTo>
                                <a:cubicBezTo>
                                  <a:pt x="12988" y="30333"/>
                                  <a:pt x="8189" y="28069"/>
                                  <a:pt x="6288" y="22456"/>
                                </a:cubicBezTo>
                                <a:cubicBezTo>
                                  <a:pt x="4839" y="17929"/>
                                  <a:pt x="6106" y="14398"/>
                                  <a:pt x="10452" y="11591"/>
                                </a:cubicBezTo>
                                <a:lnTo>
                                  <a:pt x="8732" y="6430"/>
                                </a:lnTo>
                                <a:cubicBezTo>
                                  <a:pt x="5473" y="8241"/>
                                  <a:pt x="4024" y="9418"/>
                                  <a:pt x="2937" y="11138"/>
                                </a:cubicBezTo>
                                <a:cubicBezTo>
                                  <a:pt x="583" y="14579"/>
                                  <a:pt x="131" y="19377"/>
                                  <a:pt x="1760" y="24085"/>
                                </a:cubicBezTo>
                                <a:cubicBezTo>
                                  <a:pt x="4477" y="32415"/>
                                  <a:pt x="12535" y="36399"/>
                                  <a:pt x="21408" y="33411"/>
                                </a:cubicBezTo>
                                <a:cubicBezTo>
                                  <a:pt x="29647" y="30604"/>
                                  <a:pt x="33450" y="23271"/>
                                  <a:pt x="30734" y="15303"/>
                                </a:cubicBezTo>
                                <a:cubicBezTo>
                                  <a:pt x="29828" y="12406"/>
                                  <a:pt x="28289" y="10233"/>
                                  <a:pt x="25663" y="8512"/>
                                </a:cubicBezTo>
                                <a:lnTo>
                                  <a:pt x="37796" y="6249"/>
                                </a:lnTo>
                                <a:lnTo>
                                  <a:pt x="43591" y="2354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1" name="Freeform: Shape 2031"/>
                        <wps:cNvSpPr/>
                        <wps:spPr>
                          <a:xfrm>
                            <a:off x="1390289" y="505454"/>
                            <a:ext cx="49995" cy="34163"/>
                          </a:xfrm>
                          <a:custGeom>
                            <a:avLst/>
                            <a:gdLst>
                              <a:gd name="connsiteX0" fmla="*/ 799 w 49995"/>
                              <a:gd name="connsiteY0" fmla="*/ 14778 h 34163"/>
                              <a:gd name="connsiteX1" fmla="*/ 2429 w 49995"/>
                              <a:gd name="connsiteY1" fmla="*/ 19668 h 34163"/>
                              <a:gd name="connsiteX2" fmla="*/ 18455 w 49995"/>
                              <a:gd name="connsiteY2" fmla="*/ 14326 h 34163"/>
                              <a:gd name="connsiteX3" fmla="*/ 17006 w 49995"/>
                              <a:gd name="connsiteY3" fmla="*/ 25372 h 34163"/>
                              <a:gd name="connsiteX4" fmla="*/ 37559 w 49995"/>
                              <a:gd name="connsiteY4" fmla="*/ 33158 h 34163"/>
                              <a:gd name="connsiteX5" fmla="*/ 50054 w 49995"/>
                              <a:gd name="connsiteY5" fmla="*/ 14235 h 34163"/>
                              <a:gd name="connsiteX6" fmla="*/ 41181 w 49995"/>
                              <a:gd name="connsiteY6" fmla="*/ 6358 h 34163"/>
                              <a:gd name="connsiteX7" fmla="*/ 45889 w 49995"/>
                              <a:gd name="connsiteY7" fmla="*/ 4819 h 34163"/>
                              <a:gd name="connsiteX8" fmla="*/ 44350 w 49995"/>
                              <a:gd name="connsiteY8" fmla="*/ 292 h 34163"/>
                              <a:gd name="connsiteX9" fmla="*/ 45074 w 49995"/>
                              <a:gd name="connsiteY9" fmla="*/ 14959 h 34163"/>
                              <a:gd name="connsiteX10" fmla="*/ 35929 w 49995"/>
                              <a:gd name="connsiteY10" fmla="*/ 27997 h 34163"/>
                              <a:gd name="connsiteX11" fmla="*/ 21261 w 49995"/>
                              <a:gd name="connsiteY11" fmla="*/ 22927 h 34163"/>
                              <a:gd name="connsiteX12" fmla="*/ 30316 w 49995"/>
                              <a:gd name="connsiteY12" fmla="*/ 10342 h 34163"/>
                              <a:gd name="connsiteX13" fmla="*/ 45074 w 49995"/>
                              <a:gd name="connsiteY13" fmla="*/ 14959 h 341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9995" h="34163">
                                <a:moveTo>
                                  <a:pt x="799" y="14778"/>
                                </a:moveTo>
                                <a:lnTo>
                                  <a:pt x="2429" y="19668"/>
                                </a:lnTo>
                                <a:lnTo>
                                  <a:pt x="18455" y="14326"/>
                                </a:lnTo>
                                <a:cubicBezTo>
                                  <a:pt x="16101" y="18038"/>
                                  <a:pt x="15648" y="21388"/>
                                  <a:pt x="17006" y="25372"/>
                                </a:cubicBezTo>
                                <a:cubicBezTo>
                                  <a:pt x="19632" y="33430"/>
                                  <a:pt x="27780" y="36417"/>
                                  <a:pt x="37559" y="33158"/>
                                </a:cubicBezTo>
                                <a:cubicBezTo>
                                  <a:pt x="47881" y="29718"/>
                                  <a:pt x="52770" y="22474"/>
                                  <a:pt x="50054" y="14235"/>
                                </a:cubicBezTo>
                                <a:cubicBezTo>
                                  <a:pt x="48605" y="10070"/>
                                  <a:pt x="45617" y="7354"/>
                                  <a:pt x="41181" y="6358"/>
                                </a:cubicBezTo>
                                <a:lnTo>
                                  <a:pt x="45889" y="4819"/>
                                </a:lnTo>
                                <a:lnTo>
                                  <a:pt x="44350" y="292"/>
                                </a:lnTo>
                                <a:close/>
                                <a:moveTo>
                                  <a:pt x="45074" y="14959"/>
                                </a:moveTo>
                                <a:cubicBezTo>
                                  <a:pt x="46885" y="20392"/>
                                  <a:pt x="43354" y="25553"/>
                                  <a:pt x="35929" y="27997"/>
                                </a:cubicBezTo>
                                <a:cubicBezTo>
                                  <a:pt x="28958" y="30351"/>
                                  <a:pt x="23072" y="28359"/>
                                  <a:pt x="21261" y="22927"/>
                                </a:cubicBezTo>
                                <a:cubicBezTo>
                                  <a:pt x="19541" y="17676"/>
                                  <a:pt x="23072" y="12786"/>
                                  <a:pt x="30316" y="10342"/>
                                </a:cubicBezTo>
                                <a:cubicBezTo>
                                  <a:pt x="37650" y="7897"/>
                                  <a:pt x="43354" y="9708"/>
                                  <a:pt x="45074" y="1495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2" name="Freeform: Shape 2032"/>
                        <wps:cNvSpPr/>
                        <wps:spPr>
                          <a:xfrm>
                            <a:off x="2012876" y="426438"/>
                            <a:ext cx="36398" cy="44991"/>
                          </a:xfrm>
                          <a:custGeom>
                            <a:avLst/>
                            <a:gdLst>
                              <a:gd name="connsiteX0" fmla="*/ 1165 w 36398"/>
                              <a:gd name="connsiteY0" fmla="*/ 42094 h 44991"/>
                              <a:gd name="connsiteX1" fmla="*/ 33398 w 36398"/>
                              <a:gd name="connsiteY1" fmla="*/ 45263 h 44991"/>
                              <a:gd name="connsiteX2" fmla="*/ 33851 w 36398"/>
                              <a:gd name="connsiteY2" fmla="*/ 40192 h 44991"/>
                              <a:gd name="connsiteX3" fmla="*/ 13569 w 36398"/>
                              <a:gd name="connsiteY3" fmla="*/ 38200 h 44991"/>
                              <a:gd name="connsiteX4" fmla="*/ 5964 w 36398"/>
                              <a:gd name="connsiteY4" fmla="*/ 29780 h 44991"/>
                              <a:gd name="connsiteX5" fmla="*/ 12936 w 36398"/>
                              <a:gd name="connsiteY5" fmla="*/ 24348 h 44991"/>
                              <a:gd name="connsiteX6" fmla="*/ 35209 w 36398"/>
                              <a:gd name="connsiteY6" fmla="*/ 26521 h 44991"/>
                              <a:gd name="connsiteX7" fmla="*/ 35752 w 36398"/>
                              <a:gd name="connsiteY7" fmla="*/ 21450 h 44991"/>
                              <a:gd name="connsiteX8" fmla="*/ 15471 w 36398"/>
                              <a:gd name="connsiteY8" fmla="*/ 19459 h 44991"/>
                              <a:gd name="connsiteX9" fmla="*/ 7775 w 36398"/>
                              <a:gd name="connsiteY9" fmla="*/ 11038 h 44991"/>
                              <a:gd name="connsiteX10" fmla="*/ 14837 w 36398"/>
                              <a:gd name="connsiteY10" fmla="*/ 5606 h 44991"/>
                              <a:gd name="connsiteX11" fmla="*/ 37110 w 36398"/>
                              <a:gd name="connsiteY11" fmla="*/ 7779 h 44991"/>
                              <a:gd name="connsiteX12" fmla="*/ 37563 w 36398"/>
                              <a:gd name="connsiteY12" fmla="*/ 2709 h 44991"/>
                              <a:gd name="connsiteX13" fmla="*/ 13298 w 36398"/>
                              <a:gd name="connsiteY13" fmla="*/ 355 h 44991"/>
                              <a:gd name="connsiteX14" fmla="*/ 3429 w 36398"/>
                              <a:gd name="connsiteY14" fmla="*/ 8775 h 44991"/>
                              <a:gd name="connsiteX15" fmla="*/ 7412 w 36398"/>
                              <a:gd name="connsiteY15" fmla="*/ 19097 h 44991"/>
                              <a:gd name="connsiteX16" fmla="*/ 1618 w 36398"/>
                              <a:gd name="connsiteY16" fmla="*/ 27336 h 44991"/>
                              <a:gd name="connsiteX17" fmla="*/ 6054 w 36398"/>
                              <a:gd name="connsiteY17" fmla="*/ 37748 h 44991"/>
                              <a:gd name="connsiteX18" fmla="*/ 1618 w 36398"/>
                              <a:gd name="connsiteY18" fmla="*/ 37295 h 449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398" h="44991">
                                <a:moveTo>
                                  <a:pt x="1165" y="42094"/>
                                </a:moveTo>
                                <a:lnTo>
                                  <a:pt x="33398" y="45263"/>
                                </a:lnTo>
                                <a:lnTo>
                                  <a:pt x="33851" y="40192"/>
                                </a:lnTo>
                                <a:lnTo>
                                  <a:pt x="13569" y="38200"/>
                                </a:lnTo>
                                <a:cubicBezTo>
                                  <a:pt x="8861" y="37748"/>
                                  <a:pt x="5511" y="33945"/>
                                  <a:pt x="5964" y="29780"/>
                                </a:cubicBezTo>
                                <a:cubicBezTo>
                                  <a:pt x="6326" y="25887"/>
                                  <a:pt x="8771" y="23895"/>
                                  <a:pt x="12936" y="24348"/>
                                </a:cubicBezTo>
                                <a:lnTo>
                                  <a:pt x="35209" y="26521"/>
                                </a:lnTo>
                                <a:lnTo>
                                  <a:pt x="35752" y="21450"/>
                                </a:lnTo>
                                <a:lnTo>
                                  <a:pt x="15471" y="19459"/>
                                </a:lnTo>
                                <a:cubicBezTo>
                                  <a:pt x="10763" y="19006"/>
                                  <a:pt x="7412" y="15203"/>
                                  <a:pt x="7775" y="11038"/>
                                </a:cubicBezTo>
                                <a:cubicBezTo>
                                  <a:pt x="8137" y="7236"/>
                                  <a:pt x="10763" y="5153"/>
                                  <a:pt x="14837" y="5606"/>
                                </a:cubicBezTo>
                                <a:lnTo>
                                  <a:pt x="37110" y="7779"/>
                                </a:lnTo>
                                <a:lnTo>
                                  <a:pt x="37563" y="2709"/>
                                </a:lnTo>
                                <a:lnTo>
                                  <a:pt x="13298" y="355"/>
                                </a:lnTo>
                                <a:cubicBezTo>
                                  <a:pt x="7594" y="-279"/>
                                  <a:pt x="4062" y="2709"/>
                                  <a:pt x="3429" y="8775"/>
                                </a:cubicBezTo>
                                <a:cubicBezTo>
                                  <a:pt x="2976" y="13121"/>
                                  <a:pt x="4153" y="15746"/>
                                  <a:pt x="7412" y="19097"/>
                                </a:cubicBezTo>
                                <a:cubicBezTo>
                                  <a:pt x="3791" y="20636"/>
                                  <a:pt x="1980" y="23171"/>
                                  <a:pt x="1618" y="27336"/>
                                </a:cubicBezTo>
                                <a:cubicBezTo>
                                  <a:pt x="1165" y="31681"/>
                                  <a:pt x="2523" y="34669"/>
                                  <a:pt x="6054" y="37748"/>
                                </a:cubicBezTo>
                                <a:lnTo>
                                  <a:pt x="1618" y="3729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3" name="Freeform: Shape 2033"/>
                        <wps:cNvSpPr/>
                        <wps:spPr>
                          <a:xfrm>
                            <a:off x="2005095" y="410792"/>
                            <a:ext cx="45542" cy="9506"/>
                          </a:xfrm>
                          <a:custGeom>
                            <a:avLst/>
                            <a:gdLst>
                              <a:gd name="connsiteX0" fmla="*/ 14478 w 45542"/>
                              <a:gd name="connsiteY0" fmla="*/ 1509 h 9506"/>
                              <a:gd name="connsiteX1" fmla="*/ 14025 w 45542"/>
                              <a:gd name="connsiteY1" fmla="*/ 6580 h 9506"/>
                              <a:gd name="connsiteX2" fmla="*/ 46258 w 45542"/>
                              <a:gd name="connsiteY2" fmla="*/ 9748 h 9506"/>
                              <a:gd name="connsiteX3" fmla="*/ 46711 w 45542"/>
                              <a:gd name="connsiteY3" fmla="*/ 4678 h 9506"/>
                              <a:gd name="connsiteX4" fmla="*/ 1711 w 45542"/>
                              <a:gd name="connsiteY4" fmla="*/ 242 h 9506"/>
                              <a:gd name="connsiteX5" fmla="*/ 1168 w 45542"/>
                              <a:gd name="connsiteY5" fmla="*/ 5403 h 9506"/>
                              <a:gd name="connsiteX6" fmla="*/ 7687 w 45542"/>
                              <a:gd name="connsiteY6" fmla="*/ 6036 h 9506"/>
                              <a:gd name="connsiteX7" fmla="*/ 8230 w 45542"/>
                              <a:gd name="connsiteY7" fmla="*/ 876 h 95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542" h="9506">
                                <a:moveTo>
                                  <a:pt x="14478" y="1509"/>
                                </a:moveTo>
                                <a:lnTo>
                                  <a:pt x="14025" y="6580"/>
                                </a:lnTo>
                                <a:lnTo>
                                  <a:pt x="46258" y="9748"/>
                                </a:lnTo>
                                <a:lnTo>
                                  <a:pt x="46711" y="4678"/>
                                </a:lnTo>
                                <a:close/>
                                <a:moveTo>
                                  <a:pt x="1711" y="242"/>
                                </a:moveTo>
                                <a:lnTo>
                                  <a:pt x="1168" y="5403"/>
                                </a:lnTo>
                                <a:lnTo>
                                  <a:pt x="7687" y="6036"/>
                                </a:lnTo>
                                <a:lnTo>
                                  <a:pt x="8230" y="8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4" name="Freeform: Shape 2034"/>
                        <wps:cNvSpPr/>
                        <wps:spPr>
                          <a:xfrm>
                            <a:off x="2006632" y="367343"/>
                            <a:ext cx="48621" cy="37652"/>
                          </a:xfrm>
                          <a:custGeom>
                            <a:avLst/>
                            <a:gdLst>
                              <a:gd name="connsiteX0" fmla="*/ 27426 w 48621"/>
                              <a:gd name="connsiteY0" fmla="*/ 30371 h 37652"/>
                              <a:gd name="connsiteX1" fmla="*/ 28875 w 48621"/>
                              <a:gd name="connsiteY1" fmla="*/ 15523 h 37652"/>
                              <a:gd name="connsiteX2" fmla="*/ 37657 w 48621"/>
                              <a:gd name="connsiteY2" fmla="*/ 9004 h 37652"/>
                              <a:gd name="connsiteX3" fmla="*/ 41641 w 48621"/>
                              <a:gd name="connsiteY3" fmla="*/ 9366 h 37652"/>
                              <a:gd name="connsiteX4" fmla="*/ 49066 w 48621"/>
                              <a:gd name="connsiteY4" fmla="*/ 8823 h 37652"/>
                              <a:gd name="connsiteX5" fmla="*/ 49790 w 48621"/>
                              <a:gd name="connsiteY5" fmla="*/ 1851 h 37652"/>
                              <a:gd name="connsiteX6" fmla="*/ 48341 w 48621"/>
                              <a:gd name="connsiteY6" fmla="*/ 1670 h 37652"/>
                              <a:gd name="connsiteX7" fmla="*/ 39106 w 48621"/>
                              <a:gd name="connsiteY7" fmla="*/ 3571 h 37652"/>
                              <a:gd name="connsiteX8" fmla="*/ 26702 w 48621"/>
                              <a:gd name="connsiteY8" fmla="*/ 8461 h 37652"/>
                              <a:gd name="connsiteX9" fmla="*/ 16742 w 48621"/>
                              <a:gd name="connsiteY9" fmla="*/ 312 h 37652"/>
                              <a:gd name="connsiteX10" fmla="*/ 3251 w 48621"/>
                              <a:gd name="connsiteY10" fmla="*/ 12806 h 37652"/>
                              <a:gd name="connsiteX11" fmla="*/ 1169 w 48621"/>
                              <a:gd name="connsiteY11" fmla="*/ 33450 h 37652"/>
                              <a:gd name="connsiteX12" fmla="*/ 46168 w 48621"/>
                              <a:gd name="connsiteY12" fmla="*/ 37886 h 37652"/>
                              <a:gd name="connsiteX13" fmla="*/ 46802 w 48621"/>
                              <a:gd name="connsiteY13" fmla="*/ 32273 h 37652"/>
                              <a:gd name="connsiteX14" fmla="*/ 22356 w 48621"/>
                              <a:gd name="connsiteY14" fmla="*/ 29828 h 37652"/>
                              <a:gd name="connsiteX15" fmla="*/ 6873 w 48621"/>
                              <a:gd name="connsiteY15" fmla="*/ 28289 h 37652"/>
                              <a:gd name="connsiteX16" fmla="*/ 8231 w 48621"/>
                              <a:gd name="connsiteY16" fmla="*/ 14346 h 37652"/>
                              <a:gd name="connsiteX17" fmla="*/ 10676 w 48621"/>
                              <a:gd name="connsiteY17" fmla="*/ 8098 h 37652"/>
                              <a:gd name="connsiteX18" fmla="*/ 16832 w 48621"/>
                              <a:gd name="connsiteY18" fmla="*/ 6378 h 37652"/>
                              <a:gd name="connsiteX19" fmla="*/ 23714 w 48621"/>
                              <a:gd name="connsiteY19" fmla="*/ 15885 h 376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8621" h="37652">
                                <a:moveTo>
                                  <a:pt x="27426" y="30371"/>
                                </a:moveTo>
                                <a:lnTo>
                                  <a:pt x="28875" y="15523"/>
                                </a:lnTo>
                                <a:cubicBezTo>
                                  <a:pt x="29327" y="10452"/>
                                  <a:pt x="32134" y="8461"/>
                                  <a:pt x="37657" y="9004"/>
                                </a:cubicBezTo>
                                <a:lnTo>
                                  <a:pt x="41641" y="9366"/>
                                </a:lnTo>
                                <a:cubicBezTo>
                                  <a:pt x="44357" y="9638"/>
                                  <a:pt x="47074" y="9456"/>
                                  <a:pt x="49066" y="8823"/>
                                </a:cubicBezTo>
                                <a:lnTo>
                                  <a:pt x="49790" y="1851"/>
                                </a:lnTo>
                                <a:lnTo>
                                  <a:pt x="48341" y="1670"/>
                                </a:lnTo>
                                <a:cubicBezTo>
                                  <a:pt x="46621" y="3753"/>
                                  <a:pt x="44991" y="3933"/>
                                  <a:pt x="39106" y="3571"/>
                                </a:cubicBezTo>
                                <a:cubicBezTo>
                                  <a:pt x="31681" y="2847"/>
                                  <a:pt x="29237" y="3753"/>
                                  <a:pt x="26702" y="8461"/>
                                </a:cubicBezTo>
                                <a:cubicBezTo>
                                  <a:pt x="24709" y="3119"/>
                                  <a:pt x="21812" y="855"/>
                                  <a:pt x="16742" y="312"/>
                                </a:cubicBezTo>
                                <a:cubicBezTo>
                                  <a:pt x="8955" y="-413"/>
                                  <a:pt x="4157" y="3933"/>
                                  <a:pt x="3251" y="12806"/>
                                </a:cubicBezTo>
                                <a:lnTo>
                                  <a:pt x="1169" y="33450"/>
                                </a:lnTo>
                                <a:lnTo>
                                  <a:pt x="46168" y="37886"/>
                                </a:lnTo>
                                <a:lnTo>
                                  <a:pt x="46802" y="32273"/>
                                </a:lnTo>
                                <a:close/>
                                <a:moveTo>
                                  <a:pt x="22356" y="29828"/>
                                </a:moveTo>
                                <a:lnTo>
                                  <a:pt x="6873" y="28289"/>
                                </a:lnTo>
                                <a:lnTo>
                                  <a:pt x="8231" y="14346"/>
                                </a:lnTo>
                                <a:cubicBezTo>
                                  <a:pt x="8503" y="11177"/>
                                  <a:pt x="9227" y="9456"/>
                                  <a:pt x="10676" y="8098"/>
                                </a:cubicBezTo>
                                <a:cubicBezTo>
                                  <a:pt x="12034" y="6740"/>
                                  <a:pt x="14207" y="6106"/>
                                  <a:pt x="16832" y="6378"/>
                                </a:cubicBezTo>
                                <a:cubicBezTo>
                                  <a:pt x="22084" y="6921"/>
                                  <a:pt x="24257" y="9819"/>
                                  <a:pt x="23714" y="1588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5" name="Freeform: Shape 2035"/>
                        <wps:cNvSpPr/>
                        <wps:spPr>
                          <a:xfrm>
                            <a:off x="2036551" y="347063"/>
                            <a:ext cx="5885" cy="15120"/>
                          </a:xfrm>
                          <a:custGeom>
                            <a:avLst/>
                            <a:gdLst>
                              <a:gd name="connsiteX0" fmla="*/ 2620 w 5885"/>
                              <a:gd name="connsiteY0" fmla="*/ 209 h 15120"/>
                              <a:gd name="connsiteX1" fmla="*/ 1171 w 5885"/>
                              <a:gd name="connsiteY1" fmla="*/ 14876 h 15120"/>
                              <a:gd name="connsiteX2" fmla="*/ 5608 w 5885"/>
                              <a:gd name="connsiteY2" fmla="*/ 15329 h 15120"/>
                              <a:gd name="connsiteX3" fmla="*/ 7056 w 5885"/>
                              <a:gd name="connsiteY3" fmla="*/ 662 h 15120"/>
                            </a:gdLst>
                            <a:ahLst/>
                            <a:cxnLst>
                              <a:cxn ang="0">
                                <a:pos x="connsiteX0" y="connsiteY0"/>
                              </a:cxn>
                              <a:cxn ang="0">
                                <a:pos x="connsiteX1" y="connsiteY1"/>
                              </a:cxn>
                              <a:cxn ang="0">
                                <a:pos x="connsiteX2" y="connsiteY2"/>
                              </a:cxn>
                              <a:cxn ang="0">
                                <a:pos x="connsiteX3" y="connsiteY3"/>
                              </a:cxn>
                            </a:cxnLst>
                            <a:rect l="l" t="t" r="r" b="b"/>
                            <a:pathLst>
                              <a:path w="5885" h="15120">
                                <a:moveTo>
                                  <a:pt x="2620" y="209"/>
                                </a:moveTo>
                                <a:lnTo>
                                  <a:pt x="1171" y="14876"/>
                                </a:lnTo>
                                <a:lnTo>
                                  <a:pt x="5608" y="15329"/>
                                </a:lnTo>
                                <a:lnTo>
                                  <a:pt x="7056" y="6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6" name="Freeform: Shape 2036"/>
                        <wps:cNvSpPr/>
                        <wps:spPr>
                          <a:xfrm>
                            <a:off x="2014490" y="311246"/>
                            <a:ext cx="46007" cy="32595"/>
                          </a:xfrm>
                          <a:custGeom>
                            <a:avLst/>
                            <a:gdLst>
                              <a:gd name="connsiteX0" fmla="*/ 41837 w 46007"/>
                              <a:gd name="connsiteY0" fmla="*/ 3185 h 32595"/>
                              <a:gd name="connsiteX1" fmla="*/ 39574 w 46007"/>
                              <a:gd name="connsiteY1" fmla="*/ 26092 h 32595"/>
                              <a:gd name="connsiteX2" fmla="*/ 31153 w 46007"/>
                              <a:gd name="connsiteY2" fmla="*/ 17310 h 32595"/>
                              <a:gd name="connsiteX3" fmla="*/ 28256 w 46007"/>
                              <a:gd name="connsiteY3" fmla="*/ 10791 h 32595"/>
                              <a:gd name="connsiteX4" fmla="*/ 15761 w 46007"/>
                              <a:gd name="connsiteY4" fmla="*/ 288 h 32595"/>
                              <a:gd name="connsiteX5" fmla="*/ 5802 w 46007"/>
                              <a:gd name="connsiteY5" fmla="*/ 3366 h 32595"/>
                              <a:gd name="connsiteX6" fmla="*/ 1274 w 46007"/>
                              <a:gd name="connsiteY6" fmla="*/ 12964 h 32595"/>
                              <a:gd name="connsiteX7" fmla="*/ 5983 w 46007"/>
                              <a:gd name="connsiteY7" fmla="*/ 25639 h 32595"/>
                              <a:gd name="connsiteX8" fmla="*/ 15308 w 46007"/>
                              <a:gd name="connsiteY8" fmla="*/ 28899 h 32595"/>
                              <a:gd name="connsiteX9" fmla="*/ 15852 w 46007"/>
                              <a:gd name="connsiteY9" fmla="*/ 23466 h 32595"/>
                              <a:gd name="connsiteX10" fmla="*/ 9785 w 46007"/>
                              <a:gd name="connsiteY10" fmla="*/ 21565 h 32595"/>
                              <a:gd name="connsiteX11" fmla="*/ 6073 w 46007"/>
                              <a:gd name="connsiteY11" fmla="*/ 13598 h 32595"/>
                              <a:gd name="connsiteX12" fmla="*/ 15308 w 46007"/>
                              <a:gd name="connsiteY12" fmla="*/ 5811 h 32595"/>
                              <a:gd name="connsiteX13" fmla="*/ 23638 w 46007"/>
                              <a:gd name="connsiteY13" fmla="*/ 12602 h 32595"/>
                              <a:gd name="connsiteX14" fmla="*/ 26445 w 46007"/>
                              <a:gd name="connsiteY14" fmla="*/ 18668 h 32595"/>
                              <a:gd name="connsiteX15" fmla="*/ 44282 w 46007"/>
                              <a:gd name="connsiteY15" fmla="*/ 32792 h 32595"/>
                              <a:gd name="connsiteX16" fmla="*/ 47179 w 46007"/>
                              <a:gd name="connsiteY16" fmla="*/ 3729 h 325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6007" h="32595">
                                <a:moveTo>
                                  <a:pt x="41837" y="3185"/>
                                </a:moveTo>
                                <a:lnTo>
                                  <a:pt x="39574" y="26092"/>
                                </a:lnTo>
                                <a:cubicBezTo>
                                  <a:pt x="35952" y="25187"/>
                                  <a:pt x="33870" y="23014"/>
                                  <a:pt x="31153" y="17310"/>
                                </a:cubicBezTo>
                                <a:lnTo>
                                  <a:pt x="28256" y="10791"/>
                                </a:lnTo>
                                <a:cubicBezTo>
                                  <a:pt x="25449" y="4363"/>
                                  <a:pt x="21194" y="831"/>
                                  <a:pt x="15761" y="288"/>
                                </a:cubicBezTo>
                                <a:cubicBezTo>
                                  <a:pt x="12049" y="-165"/>
                                  <a:pt x="8427" y="1103"/>
                                  <a:pt x="5802" y="3366"/>
                                </a:cubicBezTo>
                                <a:cubicBezTo>
                                  <a:pt x="3176" y="5721"/>
                                  <a:pt x="1727" y="8799"/>
                                  <a:pt x="1274" y="12964"/>
                                </a:cubicBezTo>
                                <a:cubicBezTo>
                                  <a:pt x="731" y="18487"/>
                                  <a:pt x="2361" y="22742"/>
                                  <a:pt x="5983" y="25639"/>
                                </a:cubicBezTo>
                                <a:cubicBezTo>
                                  <a:pt x="8156" y="27360"/>
                                  <a:pt x="10962" y="28265"/>
                                  <a:pt x="15308" y="28899"/>
                                </a:cubicBezTo>
                                <a:lnTo>
                                  <a:pt x="15852" y="23466"/>
                                </a:lnTo>
                                <a:cubicBezTo>
                                  <a:pt x="12864" y="23014"/>
                                  <a:pt x="11144" y="22380"/>
                                  <a:pt x="9785" y="21565"/>
                                </a:cubicBezTo>
                                <a:cubicBezTo>
                                  <a:pt x="7160" y="19935"/>
                                  <a:pt x="5711" y="16857"/>
                                  <a:pt x="6073" y="13598"/>
                                </a:cubicBezTo>
                                <a:cubicBezTo>
                                  <a:pt x="6526" y="8618"/>
                                  <a:pt x="10510" y="5268"/>
                                  <a:pt x="15308" y="5811"/>
                                </a:cubicBezTo>
                                <a:cubicBezTo>
                                  <a:pt x="18930" y="6173"/>
                                  <a:pt x="21737" y="8527"/>
                                  <a:pt x="23638" y="12602"/>
                                </a:cubicBezTo>
                                <a:lnTo>
                                  <a:pt x="26445" y="18668"/>
                                </a:lnTo>
                                <a:cubicBezTo>
                                  <a:pt x="30791" y="28265"/>
                                  <a:pt x="34685" y="31253"/>
                                  <a:pt x="44282" y="32792"/>
                                </a:cubicBezTo>
                                <a:lnTo>
                                  <a:pt x="47179" y="372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7" name="Freeform: Shape 2037"/>
                        <wps:cNvSpPr/>
                        <wps:spPr>
                          <a:xfrm>
                            <a:off x="2017903" y="277997"/>
                            <a:ext cx="46236" cy="29192"/>
                          </a:xfrm>
                          <a:custGeom>
                            <a:avLst/>
                            <a:gdLst>
                              <a:gd name="connsiteX0" fmla="*/ 1252 w 46236"/>
                              <a:gd name="connsiteY0" fmla="*/ 12488 h 29192"/>
                              <a:gd name="connsiteX1" fmla="*/ 5236 w 46236"/>
                              <a:gd name="connsiteY1" fmla="*/ 22991 h 29192"/>
                              <a:gd name="connsiteX2" fmla="*/ 22892 w 46236"/>
                              <a:gd name="connsiteY2" fmla="*/ 29057 h 29192"/>
                              <a:gd name="connsiteX3" fmla="*/ 47338 w 46236"/>
                              <a:gd name="connsiteY3" fmla="*/ 17105 h 29192"/>
                              <a:gd name="connsiteX4" fmla="*/ 26061 w 46236"/>
                              <a:gd name="connsiteY4" fmla="*/ 537 h 29192"/>
                              <a:gd name="connsiteX5" fmla="*/ 7228 w 46236"/>
                              <a:gd name="connsiteY5" fmla="*/ 2891 h 29192"/>
                              <a:gd name="connsiteX6" fmla="*/ 1252 w 46236"/>
                              <a:gd name="connsiteY6" fmla="*/ 12488 h 29192"/>
                              <a:gd name="connsiteX7" fmla="*/ 6142 w 46236"/>
                              <a:gd name="connsiteY7" fmla="*/ 13031 h 29192"/>
                              <a:gd name="connsiteX8" fmla="*/ 24974 w 46236"/>
                              <a:gd name="connsiteY8" fmla="*/ 5969 h 29192"/>
                              <a:gd name="connsiteX9" fmla="*/ 42721 w 46236"/>
                              <a:gd name="connsiteY9" fmla="*/ 16743 h 29192"/>
                              <a:gd name="connsiteX10" fmla="*/ 23435 w 46236"/>
                              <a:gd name="connsiteY10" fmla="*/ 23443 h 29192"/>
                              <a:gd name="connsiteX11" fmla="*/ 6142 w 46236"/>
                              <a:gd name="connsiteY11" fmla="*/ 13031 h 291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6236" h="29192">
                                <a:moveTo>
                                  <a:pt x="1252" y="12488"/>
                                </a:moveTo>
                                <a:cubicBezTo>
                                  <a:pt x="799" y="16562"/>
                                  <a:pt x="2339" y="20365"/>
                                  <a:pt x="5236" y="22991"/>
                                </a:cubicBezTo>
                                <a:cubicBezTo>
                                  <a:pt x="8767" y="26250"/>
                                  <a:pt x="14653" y="28242"/>
                                  <a:pt x="22892" y="29057"/>
                                </a:cubicBezTo>
                                <a:cubicBezTo>
                                  <a:pt x="37831" y="30596"/>
                                  <a:pt x="46342" y="26431"/>
                                  <a:pt x="47338" y="17105"/>
                                </a:cubicBezTo>
                                <a:cubicBezTo>
                                  <a:pt x="48244" y="7780"/>
                                  <a:pt x="40638" y="1985"/>
                                  <a:pt x="26061" y="537"/>
                                </a:cubicBezTo>
                                <a:cubicBezTo>
                                  <a:pt x="17459" y="-369"/>
                                  <a:pt x="11574" y="446"/>
                                  <a:pt x="7228" y="2891"/>
                                </a:cubicBezTo>
                                <a:cubicBezTo>
                                  <a:pt x="3787" y="4882"/>
                                  <a:pt x="1614" y="8323"/>
                                  <a:pt x="1252" y="12488"/>
                                </a:cubicBezTo>
                                <a:close/>
                                <a:moveTo>
                                  <a:pt x="6142" y="13031"/>
                                </a:moveTo>
                                <a:cubicBezTo>
                                  <a:pt x="6685" y="7146"/>
                                  <a:pt x="12932" y="4792"/>
                                  <a:pt x="24974" y="5969"/>
                                </a:cubicBezTo>
                                <a:cubicBezTo>
                                  <a:pt x="37650" y="7236"/>
                                  <a:pt x="43354" y="10677"/>
                                  <a:pt x="42721" y="16743"/>
                                </a:cubicBezTo>
                                <a:cubicBezTo>
                                  <a:pt x="42177" y="22538"/>
                                  <a:pt x="35749" y="24711"/>
                                  <a:pt x="23435" y="23443"/>
                                </a:cubicBezTo>
                                <a:cubicBezTo>
                                  <a:pt x="11212" y="22266"/>
                                  <a:pt x="5508" y="18916"/>
                                  <a:pt x="6142" y="1303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8" name="Freeform: Shape 2038"/>
                        <wps:cNvSpPr/>
                        <wps:spPr>
                          <a:xfrm>
                            <a:off x="2021293" y="243747"/>
                            <a:ext cx="46236" cy="29192"/>
                          </a:xfrm>
                          <a:custGeom>
                            <a:avLst/>
                            <a:gdLst>
                              <a:gd name="connsiteX0" fmla="*/ 1254 w 46236"/>
                              <a:gd name="connsiteY0" fmla="*/ 12468 h 29192"/>
                              <a:gd name="connsiteX1" fmla="*/ 5238 w 46236"/>
                              <a:gd name="connsiteY1" fmla="*/ 22971 h 29192"/>
                              <a:gd name="connsiteX2" fmla="*/ 22894 w 46236"/>
                              <a:gd name="connsiteY2" fmla="*/ 29037 h 29192"/>
                              <a:gd name="connsiteX3" fmla="*/ 47340 w 46236"/>
                              <a:gd name="connsiteY3" fmla="*/ 17086 h 29192"/>
                              <a:gd name="connsiteX4" fmla="*/ 26063 w 46236"/>
                              <a:gd name="connsiteY4" fmla="*/ 517 h 29192"/>
                              <a:gd name="connsiteX5" fmla="*/ 7230 w 46236"/>
                              <a:gd name="connsiteY5" fmla="*/ 2871 h 29192"/>
                              <a:gd name="connsiteX6" fmla="*/ 1254 w 46236"/>
                              <a:gd name="connsiteY6" fmla="*/ 12468 h 29192"/>
                              <a:gd name="connsiteX7" fmla="*/ 6144 w 46236"/>
                              <a:gd name="connsiteY7" fmla="*/ 13012 h 29192"/>
                              <a:gd name="connsiteX8" fmla="*/ 24976 w 46236"/>
                              <a:gd name="connsiteY8" fmla="*/ 5950 h 29192"/>
                              <a:gd name="connsiteX9" fmla="*/ 42723 w 46236"/>
                              <a:gd name="connsiteY9" fmla="*/ 16724 h 29192"/>
                              <a:gd name="connsiteX10" fmla="*/ 23437 w 46236"/>
                              <a:gd name="connsiteY10" fmla="*/ 23424 h 29192"/>
                              <a:gd name="connsiteX11" fmla="*/ 6144 w 46236"/>
                              <a:gd name="connsiteY11" fmla="*/ 13012 h 291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6236" h="29192">
                                <a:moveTo>
                                  <a:pt x="1254" y="12468"/>
                                </a:moveTo>
                                <a:cubicBezTo>
                                  <a:pt x="801" y="16543"/>
                                  <a:pt x="2341" y="20345"/>
                                  <a:pt x="5238" y="22971"/>
                                </a:cubicBezTo>
                                <a:cubicBezTo>
                                  <a:pt x="8769" y="26231"/>
                                  <a:pt x="14654" y="28222"/>
                                  <a:pt x="22894" y="29037"/>
                                </a:cubicBezTo>
                                <a:cubicBezTo>
                                  <a:pt x="37833" y="30576"/>
                                  <a:pt x="46344" y="26412"/>
                                  <a:pt x="47340" y="17086"/>
                                </a:cubicBezTo>
                                <a:cubicBezTo>
                                  <a:pt x="48246" y="7760"/>
                                  <a:pt x="40640" y="1966"/>
                                  <a:pt x="26063" y="517"/>
                                </a:cubicBezTo>
                                <a:cubicBezTo>
                                  <a:pt x="17461" y="-388"/>
                                  <a:pt x="11576" y="427"/>
                                  <a:pt x="7230" y="2871"/>
                                </a:cubicBezTo>
                                <a:cubicBezTo>
                                  <a:pt x="3789" y="4863"/>
                                  <a:pt x="1616" y="8304"/>
                                  <a:pt x="1254" y="12468"/>
                                </a:cubicBezTo>
                                <a:close/>
                                <a:moveTo>
                                  <a:pt x="6144" y="13012"/>
                                </a:moveTo>
                                <a:cubicBezTo>
                                  <a:pt x="6687" y="7126"/>
                                  <a:pt x="12934" y="4773"/>
                                  <a:pt x="24976" y="5950"/>
                                </a:cubicBezTo>
                                <a:cubicBezTo>
                                  <a:pt x="37652" y="7217"/>
                                  <a:pt x="43356" y="10658"/>
                                  <a:pt x="42723" y="16724"/>
                                </a:cubicBezTo>
                                <a:cubicBezTo>
                                  <a:pt x="42179" y="22518"/>
                                  <a:pt x="35751" y="24691"/>
                                  <a:pt x="23437" y="23424"/>
                                </a:cubicBezTo>
                                <a:cubicBezTo>
                                  <a:pt x="11214" y="22247"/>
                                  <a:pt x="5510" y="18897"/>
                                  <a:pt x="6144" y="1301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9" name="Freeform: Shape 2039"/>
                        <wps:cNvSpPr/>
                        <wps:spPr>
                          <a:xfrm>
                            <a:off x="2036025" y="209947"/>
                            <a:ext cx="36035" cy="29857"/>
                          </a:xfrm>
                          <a:custGeom>
                            <a:avLst/>
                            <a:gdLst>
                              <a:gd name="connsiteX0" fmla="*/ 33013 w 36035"/>
                              <a:gd name="connsiteY0" fmla="*/ 138 h 29857"/>
                              <a:gd name="connsiteX1" fmla="*/ 33104 w 36035"/>
                              <a:gd name="connsiteY1" fmla="*/ 1225 h 29857"/>
                              <a:gd name="connsiteX2" fmla="*/ 30297 w 36035"/>
                              <a:gd name="connsiteY2" fmla="*/ 3760 h 29857"/>
                              <a:gd name="connsiteX3" fmla="*/ 11283 w 36035"/>
                              <a:gd name="connsiteY3" fmla="*/ 1859 h 29857"/>
                              <a:gd name="connsiteX4" fmla="*/ 1323 w 36035"/>
                              <a:gd name="connsiteY4" fmla="*/ 13176 h 29857"/>
                              <a:gd name="connsiteX5" fmla="*/ 4040 w 36035"/>
                              <a:gd name="connsiteY5" fmla="*/ 24222 h 29857"/>
                              <a:gd name="connsiteX6" fmla="*/ 10468 w 36035"/>
                              <a:gd name="connsiteY6" fmla="*/ 27120 h 29857"/>
                              <a:gd name="connsiteX7" fmla="*/ 11012 w 36035"/>
                              <a:gd name="connsiteY7" fmla="*/ 21868 h 29857"/>
                              <a:gd name="connsiteX8" fmla="*/ 6032 w 36035"/>
                              <a:gd name="connsiteY8" fmla="*/ 13810 h 29857"/>
                              <a:gd name="connsiteX9" fmla="*/ 11464 w 36035"/>
                              <a:gd name="connsiteY9" fmla="*/ 7020 h 29857"/>
                              <a:gd name="connsiteX10" fmla="*/ 12822 w 36035"/>
                              <a:gd name="connsiteY10" fmla="*/ 7201 h 29857"/>
                              <a:gd name="connsiteX11" fmla="*/ 15901 w 36035"/>
                              <a:gd name="connsiteY11" fmla="*/ 12905 h 29857"/>
                              <a:gd name="connsiteX12" fmla="*/ 16897 w 36035"/>
                              <a:gd name="connsiteY12" fmla="*/ 23407 h 29857"/>
                              <a:gd name="connsiteX13" fmla="*/ 24955 w 36035"/>
                              <a:gd name="connsiteY13" fmla="*/ 29926 h 29857"/>
                              <a:gd name="connsiteX14" fmla="*/ 35548 w 36035"/>
                              <a:gd name="connsiteY14" fmla="*/ 20420 h 29857"/>
                              <a:gd name="connsiteX15" fmla="*/ 31836 w 36035"/>
                              <a:gd name="connsiteY15" fmla="*/ 8830 h 29857"/>
                              <a:gd name="connsiteX16" fmla="*/ 37178 w 36035"/>
                              <a:gd name="connsiteY16" fmla="*/ 4122 h 29857"/>
                              <a:gd name="connsiteX17" fmla="*/ 36997 w 36035"/>
                              <a:gd name="connsiteY17" fmla="*/ 501 h 29857"/>
                              <a:gd name="connsiteX18" fmla="*/ 25045 w 36035"/>
                              <a:gd name="connsiteY18" fmla="*/ 8378 h 29857"/>
                              <a:gd name="connsiteX19" fmla="*/ 29029 w 36035"/>
                              <a:gd name="connsiteY19" fmla="*/ 10822 h 29857"/>
                              <a:gd name="connsiteX20" fmla="*/ 31202 w 36035"/>
                              <a:gd name="connsiteY20" fmla="*/ 18790 h 29857"/>
                              <a:gd name="connsiteX21" fmla="*/ 25317 w 36035"/>
                              <a:gd name="connsiteY21" fmla="*/ 24585 h 29857"/>
                              <a:gd name="connsiteX22" fmla="*/ 20247 w 36035"/>
                              <a:gd name="connsiteY22" fmla="*/ 16345 h 29857"/>
                              <a:gd name="connsiteX23" fmla="*/ 19251 w 36035"/>
                              <a:gd name="connsiteY23" fmla="*/ 7835 h 298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6035" h="29857">
                                <a:moveTo>
                                  <a:pt x="33013" y="138"/>
                                </a:moveTo>
                                <a:cubicBezTo>
                                  <a:pt x="33104" y="682"/>
                                  <a:pt x="33104" y="953"/>
                                  <a:pt x="33104" y="1225"/>
                                </a:cubicBezTo>
                                <a:cubicBezTo>
                                  <a:pt x="32923" y="3036"/>
                                  <a:pt x="31927" y="3941"/>
                                  <a:pt x="30297" y="3760"/>
                                </a:cubicBezTo>
                                <a:lnTo>
                                  <a:pt x="11283" y="1859"/>
                                </a:lnTo>
                                <a:cubicBezTo>
                                  <a:pt x="5669" y="1316"/>
                                  <a:pt x="2048" y="5209"/>
                                  <a:pt x="1323" y="13176"/>
                                </a:cubicBezTo>
                                <a:cubicBezTo>
                                  <a:pt x="780" y="17975"/>
                                  <a:pt x="1776" y="21687"/>
                                  <a:pt x="4040" y="24222"/>
                                </a:cubicBezTo>
                                <a:cubicBezTo>
                                  <a:pt x="5488" y="25852"/>
                                  <a:pt x="7299" y="26667"/>
                                  <a:pt x="10468" y="27120"/>
                                </a:cubicBezTo>
                                <a:lnTo>
                                  <a:pt x="11012" y="21868"/>
                                </a:lnTo>
                                <a:cubicBezTo>
                                  <a:pt x="7118" y="21144"/>
                                  <a:pt x="5579" y="18609"/>
                                  <a:pt x="6032" y="13810"/>
                                </a:cubicBezTo>
                                <a:cubicBezTo>
                                  <a:pt x="6484" y="9102"/>
                                  <a:pt x="8386" y="6748"/>
                                  <a:pt x="11464" y="7020"/>
                                </a:cubicBezTo>
                                <a:lnTo>
                                  <a:pt x="12822" y="7201"/>
                                </a:lnTo>
                                <a:cubicBezTo>
                                  <a:pt x="15086" y="7472"/>
                                  <a:pt x="15810" y="8650"/>
                                  <a:pt x="15901" y="12905"/>
                                </a:cubicBezTo>
                                <a:cubicBezTo>
                                  <a:pt x="16082" y="20329"/>
                                  <a:pt x="16263" y="21416"/>
                                  <a:pt x="16897" y="23407"/>
                                </a:cubicBezTo>
                                <a:cubicBezTo>
                                  <a:pt x="18164" y="27301"/>
                                  <a:pt x="20790" y="29564"/>
                                  <a:pt x="24955" y="29926"/>
                                </a:cubicBezTo>
                                <a:cubicBezTo>
                                  <a:pt x="30840" y="30560"/>
                                  <a:pt x="34915" y="26848"/>
                                  <a:pt x="35548" y="20420"/>
                                </a:cubicBezTo>
                                <a:cubicBezTo>
                                  <a:pt x="36001" y="16255"/>
                                  <a:pt x="34824" y="12814"/>
                                  <a:pt x="31836" y="8830"/>
                                </a:cubicBezTo>
                                <a:cubicBezTo>
                                  <a:pt x="35277" y="8830"/>
                                  <a:pt x="36907" y="7382"/>
                                  <a:pt x="37178" y="4122"/>
                                </a:cubicBezTo>
                                <a:cubicBezTo>
                                  <a:pt x="37269" y="3036"/>
                                  <a:pt x="37178" y="2221"/>
                                  <a:pt x="36997" y="501"/>
                                </a:cubicBezTo>
                                <a:close/>
                                <a:moveTo>
                                  <a:pt x="25045" y="8378"/>
                                </a:moveTo>
                                <a:cubicBezTo>
                                  <a:pt x="26675" y="8559"/>
                                  <a:pt x="27762" y="9102"/>
                                  <a:pt x="29029" y="10822"/>
                                </a:cubicBezTo>
                                <a:cubicBezTo>
                                  <a:pt x="30750" y="13176"/>
                                  <a:pt x="31474" y="15802"/>
                                  <a:pt x="31202" y="18790"/>
                                </a:cubicBezTo>
                                <a:cubicBezTo>
                                  <a:pt x="30750" y="22864"/>
                                  <a:pt x="28667" y="24947"/>
                                  <a:pt x="25317" y="24585"/>
                                </a:cubicBezTo>
                                <a:cubicBezTo>
                                  <a:pt x="22058" y="24222"/>
                                  <a:pt x="20518" y="21868"/>
                                  <a:pt x="20247" y="16345"/>
                                </a:cubicBezTo>
                                <a:cubicBezTo>
                                  <a:pt x="19975" y="10732"/>
                                  <a:pt x="19885" y="9555"/>
                                  <a:pt x="19251" y="78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0" name="Freeform: Shape 2040"/>
                        <wps:cNvSpPr/>
                        <wps:spPr>
                          <a:xfrm>
                            <a:off x="2052144" y="189550"/>
                            <a:ext cx="5885" cy="15120"/>
                          </a:xfrm>
                          <a:custGeom>
                            <a:avLst/>
                            <a:gdLst>
                              <a:gd name="connsiteX0" fmla="*/ 2629 w 5885"/>
                              <a:gd name="connsiteY0" fmla="*/ 119 h 15120"/>
                              <a:gd name="connsiteX1" fmla="*/ 1180 w 5885"/>
                              <a:gd name="connsiteY1" fmla="*/ 14787 h 15120"/>
                              <a:gd name="connsiteX2" fmla="*/ 5616 w 5885"/>
                              <a:gd name="connsiteY2" fmla="*/ 15239 h 15120"/>
                              <a:gd name="connsiteX3" fmla="*/ 7065 w 5885"/>
                              <a:gd name="connsiteY3" fmla="*/ 572 h 15120"/>
                            </a:gdLst>
                            <a:ahLst/>
                            <a:cxnLst>
                              <a:cxn ang="0">
                                <a:pos x="connsiteX0" y="connsiteY0"/>
                              </a:cxn>
                              <a:cxn ang="0">
                                <a:pos x="connsiteX1" y="connsiteY1"/>
                              </a:cxn>
                              <a:cxn ang="0">
                                <a:pos x="connsiteX2" y="connsiteY2"/>
                              </a:cxn>
                              <a:cxn ang="0">
                                <a:pos x="connsiteX3" y="connsiteY3"/>
                              </a:cxn>
                            </a:cxnLst>
                            <a:rect l="l" t="t" r="r" b="b"/>
                            <a:pathLst>
                              <a:path w="5885" h="15120">
                                <a:moveTo>
                                  <a:pt x="2629" y="119"/>
                                </a:moveTo>
                                <a:lnTo>
                                  <a:pt x="1180" y="14787"/>
                                </a:lnTo>
                                <a:lnTo>
                                  <a:pt x="5616" y="15239"/>
                                </a:lnTo>
                                <a:lnTo>
                                  <a:pt x="7065" y="5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1" name="Freeform: Shape 2041"/>
                        <wps:cNvSpPr/>
                        <wps:spPr>
                          <a:xfrm>
                            <a:off x="2029976" y="155270"/>
                            <a:ext cx="46306" cy="29895"/>
                          </a:xfrm>
                          <a:custGeom>
                            <a:avLst/>
                            <a:gdLst>
                              <a:gd name="connsiteX0" fmla="*/ 25107 w 46306"/>
                              <a:gd name="connsiteY0" fmla="*/ 17676 h 29895"/>
                              <a:gd name="connsiteX1" fmla="*/ 25198 w 46306"/>
                              <a:gd name="connsiteY1" fmla="*/ 16951 h 29895"/>
                              <a:gd name="connsiteX2" fmla="*/ 25379 w 46306"/>
                              <a:gd name="connsiteY2" fmla="*/ 14688 h 29895"/>
                              <a:gd name="connsiteX3" fmla="*/ 34524 w 46306"/>
                              <a:gd name="connsiteY3" fmla="*/ 6358 h 29895"/>
                              <a:gd name="connsiteX4" fmla="*/ 42491 w 46306"/>
                              <a:gd name="connsiteY4" fmla="*/ 16227 h 29895"/>
                              <a:gd name="connsiteX5" fmla="*/ 32079 w 46306"/>
                              <a:gd name="connsiteY5" fmla="*/ 24557 h 29895"/>
                              <a:gd name="connsiteX6" fmla="*/ 31536 w 46306"/>
                              <a:gd name="connsiteY6" fmla="*/ 29989 h 29895"/>
                              <a:gd name="connsiteX7" fmla="*/ 39594 w 46306"/>
                              <a:gd name="connsiteY7" fmla="*/ 28812 h 29895"/>
                              <a:gd name="connsiteX8" fmla="*/ 47381 w 46306"/>
                              <a:gd name="connsiteY8" fmla="*/ 17042 h 29895"/>
                              <a:gd name="connsiteX9" fmla="*/ 34976 w 46306"/>
                              <a:gd name="connsiteY9" fmla="*/ 835 h 29895"/>
                              <a:gd name="connsiteX10" fmla="*/ 23568 w 46306"/>
                              <a:gd name="connsiteY10" fmla="*/ 7173 h 29895"/>
                              <a:gd name="connsiteX11" fmla="*/ 15057 w 46306"/>
                              <a:gd name="connsiteY11" fmla="*/ 201 h 29895"/>
                              <a:gd name="connsiteX12" fmla="*/ 1295 w 46306"/>
                              <a:gd name="connsiteY12" fmla="*/ 12243 h 29895"/>
                              <a:gd name="connsiteX13" fmla="*/ 14423 w 46306"/>
                              <a:gd name="connsiteY13" fmla="*/ 27363 h 29895"/>
                              <a:gd name="connsiteX14" fmla="*/ 14967 w 46306"/>
                              <a:gd name="connsiteY14" fmla="*/ 21931 h 29895"/>
                              <a:gd name="connsiteX15" fmla="*/ 9443 w 46306"/>
                              <a:gd name="connsiteY15" fmla="*/ 20482 h 29895"/>
                              <a:gd name="connsiteX16" fmla="*/ 6093 w 46306"/>
                              <a:gd name="connsiteY16" fmla="*/ 12605 h 29895"/>
                              <a:gd name="connsiteX17" fmla="*/ 14695 w 46306"/>
                              <a:gd name="connsiteY17" fmla="*/ 5724 h 29895"/>
                              <a:gd name="connsiteX18" fmla="*/ 20309 w 46306"/>
                              <a:gd name="connsiteY18" fmla="*/ 9889 h 29895"/>
                              <a:gd name="connsiteX19" fmla="*/ 20580 w 46306"/>
                              <a:gd name="connsiteY19" fmla="*/ 17223 h 298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306" h="29895">
                                <a:moveTo>
                                  <a:pt x="25107" y="17676"/>
                                </a:moveTo>
                                <a:lnTo>
                                  <a:pt x="25198" y="16951"/>
                                </a:lnTo>
                                <a:lnTo>
                                  <a:pt x="25379" y="14688"/>
                                </a:lnTo>
                                <a:cubicBezTo>
                                  <a:pt x="26013" y="8712"/>
                                  <a:pt x="29091" y="5815"/>
                                  <a:pt x="34524" y="6358"/>
                                </a:cubicBezTo>
                                <a:cubicBezTo>
                                  <a:pt x="40047" y="6901"/>
                                  <a:pt x="43035" y="10613"/>
                                  <a:pt x="42491" y="16227"/>
                                </a:cubicBezTo>
                                <a:cubicBezTo>
                                  <a:pt x="41948" y="22293"/>
                                  <a:pt x="38598" y="24828"/>
                                  <a:pt x="32079" y="24557"/>
                                </a:cubicBezTo>
                                <a:lnTo>
                                  <a:pt x="31536" y="29989"/>
                                </a:lnTo>
                                <a:cubicBezTo>
                                  <a:pt x="35157" y="30080"/>
                                  <a:pt x="37511" y="29717"/>
                                  <a:pt x="39594" y="28812"/>
                                </a:cubicBezTo>
                                <a:cubicBezTo>
                                  <a:pt x="44212" y="27001"/>
                                  <a:pt x="46747" y="23017"/>
                                  <a:pt x="47381" y="17042"/>
                                </a:cubicBezTo>
                                <a:cubicBezTo>
                                  <a:pt x="48286" y="7988"/>
                                  <a:pt x="43397" y="1740"/>
                                  <a:pt x="34976" y="835"/>
                                </a:cubicBezTo>
                                <a:cubicBezTo>
                                  <a:pt x="29272" y="292"/>
                                  <a:pt x="26013" y="2193"/>
                                  <a:pt x="23568" y="7173"/>
                                </a:cubicBezTo>
                                <a:cubicBezTo>
                                  <a:pt x="22300" y="3008"/>
                                  <a:pt x="19494" y="654"/>
                                  <a:pt x="15057" y="201"/>
                                </a:cubicBezTo>
                                <a:cubicBezTo>
                                  <a:pt x="7361" y="-614"/>
                                  <a:pt x="2109" y="3913"/>
                                  <a:pt x="1295" y="12243"/>
                                </a:cubicBezTo>
                                <a:cubicBezTo>
                                  <a:pt x="389" y="21025"/>
                                  <a:pt x="4916" y="26277"/>
                                  <a:pt x="14423" y="27363"/>
                                </a:cubicBezTo>
                                <a:lnTo>
                                  <a:pt x="14967" y="21931"/>
                                </a:lnTo>
                                <a:cubicBezTo>
                                  <a:pt x="12250" y="21569"/>
                                  <a:pt x="10711" y="21116"/>
                                  <a:pt x="9443" y="20482"/>
                                </a:cubicBezTo>
                                <a:cubicBezTo>
                                  <a:pt x="7089" y="18943"/>
                                  <a:pt x="5731" y="16046"/>
                                  <a:pt x="6093" y="12605"/>
                                </a:cubicBezTo>
                                <a:cubicBezTo>
                                  <a:pt x="6546" y="7807"/>
                                  <a:pt x="9806" y="5271"/>
                                  <a:pt x="14695" y="5724"/>
                                </a:cubicBezTo>
                                <a:cubicBezTo>
                                  <a:pt x="17864" y="5996"/>
                                  <a:pt x="19494" y="7263"/>
                                  <a:pt x="20309" y="9889"/>
                                </a:cubicBezTo>
                                <a:cubicBezTo>
                                  <a:pt x="20761" y="11338"/>
                                  <a:pt x="20852" y="13420"/>
                                  <a:pt x="20580" y="1722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2" name="Freeform: Shape 2042"/>
                        <wps:cNvSpPr/>
                        <wps:spPr>
                          <a:xfrm>
                            <a:off x="2044615" y="120234"/>
                            <a:ext cx="46086" cy="31936"/>
                          </a:xfrm>
                          <a:custGeom>
                            <a:avLst/>
                            <a:gdLst>
                              <a:gd name="connsiteX0" fmla="*/ 46816 w 46086"/>
                              <a:gd name="connsiteY0" fmla="*/ 32024 h 31936"/>
                              <a:gd name="connsiteX1" fmla="*/ 47269 w 46086"/>
                              <a:gd name="connsiteY1" fmla="*/ 26863 h 31936"/>
                              <a:gd name="connsiteX2" fmla="*/ 30428 w 46086"/>
                              <a:gd name="connsiteY2" fmla="*/ 25143 h 31936"/>
                              <a:gd name="connsiteX3" fmla="*/ 36313 w 46086"/>
                              <a:gd name="connsiteY3" fmla="*/ 15727 h 31936"/>
                              <a:gd name="connsiteX4" fmla="*/ 20650 w 46086"/>
                              <a:gd name="connsiteY4" fmla="*/ 245 h 31936"/>
                              <a:gd name="connsiteX5" fmla="*/ 1636 w 46086"/>
                              <a:gd name="connsiteY5" fmla="*/ 12377 h 31936"/>
                              <a:gd name="connsiteX6" fmla="*/ 6434 w 46086"/>
                              <a:gd name="connsiteY6" fmla="*/ 23151 h 31936"/>
                              <a:gd name="connsiteX7" fmla="*/ 1636 w 46086"/>
                              <a:gd name="connsiteY7" fmla="*/ 22699 h 31936"/>
                              <a:gd name="connsiteX8" fmla="*/ 1183 w 46086"/>
                              <a:gd name="connsiteY8" fmla="*/ 27497 h 31936"/>
                              <a:gd name="connsiteX9" fmla="*/ 6434 w 46086"/>
                              <a:gd name="connsiteY9" fmla="*/ 13735 h 31936"/>
                              <a:gd name="connsiteX10" fmla="*/ 20016 w 46086"/>
                              <a:gd name="connsiteY10" fmla="*/ 5586 h 31936"/>
                              <a:gd name="connsiteX11" fmla="*/ 31334 w 46086"/>
                              <a:gd name="connsiteY11" fmla="*/ 16180 h 31936"/>
                              <a:gd name="connsiteX12" fmla="*/ 18024 w 46086"/>
                              <a:gd name="connsiteY12" fmla="*/ 23966 h 31936"/>
                              <a:gd name="connsiteX13" fmla="*/ 6434 w 46086"/>
                              <a:gd name="connsiteY13" fmla="*/ 13735 h 319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086" h="31936">
                                <a:moveTo>
                                  <a:pt x="46816" y="32024"/>
                                </a:moveTo>
                                <a:lnTo>
                                  <a:pt x="47269" y="26863"/>
                                </a:lnTo>
                                <a:lnTo>
                                  <a:pt x="30428" y="25143"/>
                                </a:lnTo>
                                <a:cubicBezTo>
                                  <a:pt x="34050" y="22880"/>
                                  <a:pt x="35951" y="19982"/>
                                  <a:pt x="36313" y="15727"/>
                                </a:cubicBezTo>
                                <a:cubicBezTo>
                                  <a:pt x="37128" y="7307"/>
                                  <a:pt x="30881" y="1240"/>
                                  <a:pt x="20650" y="245"/>
                                </a:cubicBezTo>
                                <a:cubicBezTo>
                                  <a:pt x="9785" y="-842"/>
                                  <a:pt x="2451" y="3776"/>
                                  <a:pt x="1636" y="12377"/>
                                </a:cubicBezTo>
                                <a:cubicBezTo>
                                  <a:pt x="1183" y="16813"/>
                                  <a:pt x="2813" y="20526"/>
                                  <a:pt x="6434" y="23151"/>
                                </a:cubicBezTo>
                                <a:lnTo>
                                  <a:pt x="1636" y="22699"/>
                                </a:lnTo>
                                <a:lnTo>
                                  <a:pt x="1183" y="27497"/>
                                </a:lnTo>
                                <a:close/>
                                <a:moveTo>
                                  <a:pt x="6434" y="13735"/>
                                </a:moveTo>
                                <a:cubicBezTo>
                                  <a:pt x="6978" y="8031"/>
                                  <a:pt x="12229" y="4771"/>
                                  <a:pt x="20016" y="5586"/>
                                </a:cubicBezTo>
                                <a:cubicBezTo>
                                  <a:pt x="27259" y="6311"/>
                                  <a:pt x="31877" y="10476"/>
                                  <a:pt x="31334" y="16180"/>
                                </a:cubicBezTo>
                                <a:cubicBezTo>
                                  <a:pt x="30790" y="21703"/>
                                  <a:pt x="25539" y="24690"/>
                                  <a:pt x="18024" y="23966"/>
                                </a:cubicBezTo>
                                <a:cubicBezTo>
                                  <a:pt x="10328" y="23151"/>
                                  <a:pt x="5891" y="19258"/>
                                  <a:pt x="6434" y="137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3" name="Freeform: Shape 2043"/>
                        <wps:cNvSpPr/>
                        <wps:spPr>
                          <a:xfrm>
                            <a:off x="2095022" y="436976"/>
                            <a:ext cx="38661" cy="46342"/>
                          </a:xfrm>
                          <a:custGeom>
                            <a:avLst/>
                            <a:gdLst>
                              <a:gd name="connsiteX0" fmla="*/ 1211 w 38661"/>
                              <a:gd name="connsiteY0" fmla="*/ 41550 h 46342"/>
                              <a:gd name="connsiteX1" fmla="*/ 33263 w 38661"/>
                              <a:gd name="connsiteY1" fmla="*/ 46620 h 46342"/>
                              <a:gd name="connsiteX2" fmla="*/ 33988 w 38661"/>
                              <a:gd name="connsiteY2" fmla="*/ 41459 h 46342"/>
                              <a:gd name="connsiteX3" fmla="*/ 13887 w 38661"/>
                              <a:gd name="connsiteY3" fmla="*/ 38290 h 46342"/>
                              <a:gd name="connsiteX4" fmla="*/ 6734 w 38661"/>
                              <a:gd name="connsiteY4" fmla="*/ 29417 h 46342"/>
                              <a:gd name="connsiteX5" fmla="*/ 14068 w 38661"/>
                              <a:gd name="connsiteY5" fmla="*/ 24438 h 46342"/>
                              <a:gd name="connsiteX6" fmla="*/ 36161 w 38661"/>
                              <a:gd name="connsiteY6" fmla="*/ 27969 h 46342"/>
                              <a:gd name="connsiteX7" fmla="*/ 36976 w 38661"/>
                              <a:gd name="connsiteY7" fmla="*/ 22898 h 46342"/>
                              <a:gd name="connsiteX8" fmla="*/ 16875 w 38661"/>
                              <a:gd name="connsiteY8" fmla="*/ 19729 h 46342"/>
                              <a:gd name="connsiteX9" fmla="*/ 9632 w 38661"/>
                              <a:gd name="connsiteY9" fmla="*/ 10857 h 46342"/>
                              <a:gd name="connsiteX10" fmla="*/ 17056 w 38661"/>
                              <a:gd name="connsiteY10" fmla="*/ 5877 h 46342"/>
                              <a:gd name="connsiteX11" fmla="*/ 39149 w 38661"/>
                              <a:gd name="connsiteY11" fmla="*/ 9408 h 46342"/>
                              <a:gd name="connsiteX12" fmla="*/ 39873 w 38661"/>
                              <a:gd name="connsiteY12" fmla="*/ 4247 h 46342"/>
                              <a:gd name="connsiteX13" fmla="*/ 15789 w 38661"/>
                              <a:gd name="connsiteY13" fmla="*/ 444 h 46342"/>
                              <a:gd name="connsiteX14" fmla="*/ 5467 w 38661"/>
                              <a:gd name="connsiteY14" fmla="*/ 8321 h 46342"/>
                              <a:gd name="connsiteX15" fmla="*/ 8817 w 38661"/>
                              <a:gd name="connsiteY15" fmla="*/ 19005 h 46342"/>
                              <a:gd name="connsiteX16" fmla="*/ 2570 w 38661"/>
                              <a:gd name="connsiteY16" fmla="*/ 26792 h 46342"/>
                              <a:gd name="connsiteX17" fmla="*/ 6463 w 38661"/>
                              <a:gd name="connsiteY17" fmla="*/ 37475 h 46342"/>
                              <a:gd name="connsiteX18" fmla="*/ 1936 w 38661"/>
                              <a:gd name="connsiteY18" fmla="*/ 36751 h 463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8661" h="46342">
                                <a:moveTo>
                                  <a:pt x="1211" y="41550"/>
                                </a:moveTo>
                                <a:lnTo>
                                  <a:pt x="33263" y="46620"/>
                                </a:lnTo>
                                <a:lnTo>
                                  <a:pt x="33988" y="41459"/>
                                </a:lnTo>
                                <a:lnTo>
                                  <a:pt x="13887" y="38290"/>
                                </a:lnTo>
                                <a:cubicBezTo>
                                  <a:pt x="9179" y="37566"/>
                                  <a:pt x="6010" y="33582"/>
                                  <a:pt x="6734" y="29417"/>
                                </a:cubicBezTo>
                                <a:cubicBezTo>
                                  <a:pt x="7278" y="25614"/>
                                  <a:pt x="9994" y="23804"/>
                                  <a:pt x="14068" y="24438"/>
                                </a:cubicBezTo>
                                <a:lnTo>
                                  <a:pt x="36161" y="27969"/>
                                </a:lnTo>
                                <a:lnTo>
                                  <a:pt x="36976" y="22898"/>
                                </a:lnTo>
                                <a:lnTo>
                                  <a:pt x="16875" y="19729"/>
                                </a:lnTo>
                                <a:cubicBezTo>
                                  <a:pt x="12167" y="19005"/>
                                  <a:pt x="8998" y="14931"/>
                                  <a:pt x="9632" y="10857"/>
                                </a:cubicBezTo>
                                <a:cubicBezTo>
                                  <a:pt x="10266" y="7054"/>
                                  <a:pt x="13072" y="5243"/>
                                  <a:pt x="17056" y="5877"/>
                                </a:cubicBezTo>
                                <a:lnTo>
                                  <a:pt x="39149" y="9408"/>
                                </a:lnTo>
                                <a:lnTo>
                                  <a:pt x="39873" y="4247"/>
                                </a:lnTo>
                                <a:lnTo>
                                  <a:pt x="15789" y="444"/>
                                </a:lnTo>
                                <a:cubicBezTo>
                                  <a:pt x="10085" y="-461"/>
                                  <a:pt x="6463" y="2346"/>
                                  <a:pt x="5467" y="8321"/>
                                </a:cubicBezTo>
                                <a:cubicBezTo>
                                  <a:pt x="4833" y="12667"/>
                                  <a:pt x="5648" y="15383"/>
                                  <a:pt x="8817" y="19005"/>
                                </a:cubicBezTo>
                                <a:cubicBezTo>
                                  <a:pt x="5105" y="20363"/>
                                  <a:pt x="3203" y="22627"/>
                                  <a:pt x="2570" y="26792"/>
                                </a:cubicBezTo>
                                <a:cubicBezTo>
                                  <a:pt x="1845" y="31047"/>
                                  <a:pt x="2932" y="34216"/>
                                  <a:pt x="6463" y="37475"/>
                                </a:cubicBezTo>
                                <a:lnTo>
                                  <a:pt x="1936" y="367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4" name="Freeform: Shape 2044"/>
                        <wps:cNvSpPr/>
                        <wps:spPr>
                          <a:xfrm>
                            <a:off x="2090407" y="420347"/>
                            <a:ext cx="45452" cy="12222"/>
                          </a:xfrm>
                          <a:custGeom>
                            <a:avLst/>
                            <a:gdLst>
                              <a:gd name="connsiteX0" fmla="*/ 14616 w 45452"/>
                              <a:gd name="connsiteY0" fmla="*/ 2241 h 12222"/>
                              <a:gd name="connsiteX1" fmla="*/ 13801 w 45452"/>
                              <a:gd name="connsiteY1" fmla="*/ 7401 h 12222"/>
                              <a:gd name="connsiteX2" fmla="*/ 45853 w 45452"/>
                              <a:gd name="connsiteY2" fmla="*/ 12472 h 12222"/>
                              <a:gd name="connsiteX3" fmla="*/ 46668 w 45452"/>
                              <a:gd name="connsiteY3" fmla="*/ 7311 h 12222"/>
                              <a:gd name="connsiteX4" fmla="*/ 2031 w 45452"/>
                              <a:gd name="connsiteY4" fmla="*/ 249 h 12222"/>
                              <a:gd name="connsiteX5" fmla="*/ 1216 w 45452"/>
                              <a:gd name="connsiteY5" fmla="*/ 5500 h 12222"/>
                              <a:gd name="connsiteX6" fmla="*/ 7644 w 45452"/>
                              <a:gd name="connsiteY6" fmla="*/ 6496 h 12222"/>
                              <a:gd name="connsiteX7" fmla="*/ 8459 w 45452"/>
                              <a:gd name="connsiteY7" fmla="*/ 1245 h 122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452" h="12222">
                                <a:moveTo>
                                  <a:pt x="14616" y="2241"/>
                                </a:moveTo>
                                <a:lnTo>
                                  <a:pt x="13801" y="7401"/>
                                </a:lnTo>
                                <a:lnTo>
                                  <a:pt x="45853" y="12472"/>
                                </a:lnTo>
                                <a:lnTo>
                                  <a:pt x="46668" y="7311"/>
                                </a:lnTo>
                                <a:close/>
                                <a:moveTo>
                                  <a:pt x="2031" y="249"/>
                                </a:moveTo>
                                <a:lnTo>
                                  <a:pt x="1216" y="5500"/>
                                </a:lnTo>
                                <a:lnTo>
                                  <a:pt x="7644" y="6496"/>
                                </a:lnTo>
                                <a:lnTo>
                                  <a:pt x="8459" y="124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5" name="Freeform: Shape 2045"/>
                        <wps:cNvSpPr/>
                        <wps:spPr>
                          <a:xfrm>
                            <a:off x="2092828" y="377878"/>
                            <a:ext cx="50341" cy="39492"/>
                          </a:xfrm>
                          <a:custGeom>
                            <a:avLst/>
                            <a:gdLst>
                              <a:gd name="connsiteX0" fmla="*/ 27565 w 50341"/>
                              <a:gd name="connsiteY0" fmla="*/ 31042 h 39492"/>
                              <a:gd name="connsiteX1" fmla="*/ 29829 w 50341"/>
                              <a:gd name="connsiteY1" fmla="*/ 16375 h 39492"/>
                              <a:gd name="connsiteX2" fmla="*/ 38973 w 50341"/>
                              <a:gd name="connsiteY2" fmla="*/ 10308 h 39492"/>
                              <a:gd name="connsiteX3" fmla="*/ 42957 w 50341"/>
                              <a:gd name="connsiteY3" fmla="*/ 10942 h 39492"/>
                              <a:gd name="connsiteX4" fmla="*/ 50382 w 50341"/>
                              <a:gd name="connsiteY4" fmla="*/ 10851 h 39492"/>
                              <a:gd name="connsiteX5" fmla="*/ 51559 w 50341"/>
                              <a:gd name="connsiteY5" fmla="*/ 3970 h 39492"/>
                              <a:gd name="connsiteX6" fmla="*/ 50110 w 50341"/>
                              <a:gd name="connsiteY6" fmla="*/ 3699 h 39492"/>
                              <a:gd name="connsiteX7" fmla="*/ 40694 w 50341"/>
                              <a:gd name="connsiteY7" fmla="*/ 4966 h 39492"/>
                              <a:gd name="connsiteX8" fmla="*/ 28108 w 50341"/>
                              <a:gd name="connsiteY8" fmla="*/ 9222 h 39492"/>
                              <a:gd name="connsiteX9" fmla="*/ 18601 w 50341"/>
                              <a:gd name="connsiteY9" fmla="*/ 439 h 39492"/>
                              <a:gd name="connsiteX10" fmla="*/ 4477 w 50341"/>
                              <a:gd name="connsiteY10" fmla="*/ 12210 h 39492"/>
                              <a:gd name="connsiteX11" fmla="*/ 1217 w 50341"/>
                              <a:gd name="connsiteY11" fmla="*/ 32672 h 39492"/>
                              <a:gd name="connsiteX12" fmla="*/ 45855 w 50341"/>
                              <a:gd name="connsiteY12" fmla="*/ 39734 h 39492"/>
                              <a:gd name="connsiteX13" fmla="*/ 46760 w 50341"/>
                              <a:gd name="connsiteY13" fmla="*/ 34120 h 39492"/>
                              <a:gd name="connsiteX14" fmla="*/ 22495 w 50341"/>
                              <a:gd name="connsiteY14" fmla="*/ 30318 h 39492"/>
                              <a:gd name="connsiteX15" fmla="*/ 7103 w 50341"/>
                              <a:gd name="connsiteY15" fmla="*/ 27873 h 39492"/>
                              <a:gd name="connsiteX16" fmla="*/ 9276 w 50341"/>
                              <a:gd name="connsiteY16" fmla="*/ 14020 h 39492"/>
                              <a:gd name="connsiteX17" fmla="*/ 12082 w 50341"/>
                              <a:gd name="connsiteY17" fmla="*/ 7864 h 39492"/>
                              <a:gd name="connsiteX18" fmla="*/ 18330 w 50341"/>
                              <a:gd name="connsiteY18" fmla="*/ 6506 h 39492"/>
                              <a:gd name="connsiteX19" fmla="*/ 24668 w 50341"/>
                              <a:gd name="connsiteY19" fmla="*/ 16465 h 394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341" h="39492">
                                <a:moveTo>
                                  <a:pt x="27565" y="31042"/>
                                </a:moveTo>
                                <a:lnTo>
                                  <a:pt x="29829" y="16375"/>
                                </a:lnTo>
                                <a:cubicBezTo>
                                  <a:pt x="30644" y="11214"/>
                                  <a:pt x="33450" y="9493"/>
                                  <a:pt x="38973" y="10308"/>
                                </a:cubicBezTo>
                                <a:lnTo>
                                  <a:pt x="42957" y="10942"/>
                                </a:lnTo>
                                <a:cubicBezTo>
                                  <a:pt x="45674" y="11395"/>
                                  <a:pt x="48390" y="11395"/>
                                  <a:pt x="50382" y="10851"/>
                                </a:cubicBezTo>
                                <a:lnTo>
                                  <a:pt x="51559" y="3970"/>
                                </a:lnTo>
                                <a:lnTo>
                                  <a:pt x="50110" y="3699"/>
                                </a:lnTo>
                                <a:cubicBezTo>
                                  <a:pt x="48299" y="5600"/>
                                  <a:pt x="46670" y="5691"/>
                                  <a:pt x="40694" y="4966"/>
                                </a:cubicBezTo>
                                <a:cubicBezTo>
                                  <a:pt x="33360" y="3789"/>
                                  <a:pt x="31006" y="4604"/>
                                  <a:pt x="28108" y="9222"/>
                                </a:cubicBezTo>
                                <a:cubicBezTo>
                                  <a:pt x="26388" y="3699"/>
                                  <a:pt x="23762" y="1254"/>
                                  <a:pt x="18601" y="439"/>
                                </a:cubicBezTo>
                                <a:cubicBezTo>
                                  <a:pt x="10996" y="-738"/>
                                  <a:pt x="5835" y="3337"/>
                                  <a:pt x="4477" y="12210"/>
                                </a:cubicBezTo>
                                <a:lnTo>
                                  <a:pt x="1217" y="32672"/>
                                </a:lnTo>
                                <a:lnTo>
                                  <a:pt x="45855" y="39734"/>
                                </a:lnTo>
                                <a:lnTo>
                                  <a:pt x="46760" y="34120"/>
                                </a:lnTo>
                                <a:close/>
                                <a:moveTo>
                                  <a:pt x="22495" y="30318"/>
                                </a:moveTo>
                                <a:lnTo>
                                  <a:pt x="7103" y="27873"/>
                                </a:lnTo>
                                <a:lnTo>
                                  <a:pt x="9276" y="14020"/>
                                </a:lnTo>
                                <a:cubicBezTo>
                                  <a:pt x="9819" y="10851"/>
                                  <a:pt x="10634" y="9131"/>
                                  <a:pt x="12082" y="7864"/>
                                </a:cubicBezTo>
                                <a:cubicBezTo>
                                  <a:pt x="13622" y="6596"/>
                                  <a:pt x="15795" y="6143"/>
                                  <a:pt x="18330" y="6506"/>
                                </a:cubicBezTo>
                                <a:cubicBezTo>
                                  <a:pt x="23672" y="7320"/>
                                  <a:pt x="25664" y="10399"/>
                                  <a:pt x="24668" y="1646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6" name="Freeform: Shape 2046"/>
                        <wps:cNvSpPr/>
                        <wps:spPr>
                          <a:xfrm>
                            <a:off x="2124964" y="358682"/>
                            <a:ext cx="6609" cy="15210"/>
                          </a:xfrm>
                          <a:custGeom>
                            <a:avLst/>
                            <a:gdLst>
                              <a:gd name="connsiteX0" fmla="*/ 3485 w 6609"/>
                              <a:gd name="connsiteY0" fmla="*/ 216 h 15210"/>
                              <a:gd name="connsiteX1" fmla="*/ 1221 w 6609"/>
                              <a:gd name="connsiteY1" fmla="*/ 14793 h 15210"/>
                              <a:gd name="connsiteX2" fmla="*/ 5567 w 6609"/>
                              <a:gd name="connsiteY2" fmla="*/ 15427 h 15210"/>
                              <a:gd name="connsiteX3" fmla="*/ 7831 w 6609"/>
                              <a:gd name="connsiteY3" fmla="*/ 850 h 15210"/>
                            </a:gdLst>
                            <a:ahLst/>
                            <a:cxnLst>
                              <a:cxn ang="0">
                                <a:pos x="connsiteX0" y="connsiteY0"/>
                              </a:cxn>
                              <a:cxn ang="0">
                                <a:pos x="connsiteX1" y="connsiteY1"/>
                              </a:cxn>
                              <a:cxn ang="0">
                                <a:pos x="connsiteX2" y="connsiteY2"/>
                              </a:cxn>
                              <a:cxn ang="0">
                                <a:pos x="connsiteX3" y="connsiteY3"/>
                              </a:cxn>
                            </a:cxnLst>
                            <a:rect l="l" t="t" r="r" b="b"/>
                            <a:pathLst>
                              <a:path w="6609" h="15210">
                                <a:moveTo>
                                  <a:pt x="3485" y="216"/>
                                </a:moveTo>
                                <a:lnTo>
                                  <a:pt x="1221" y="14793"/>
                                </a:lnTo>
                                <a:lnTo>
                                  <a:pt x="5567" y="15427"/>
                                </a:lnTo>
                                <a:lnTo>
                                  <a:pt x="7831" y="85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7" name="Freeform: Shape 2047"/>
                        <wps:cNvSpPr/>
                        <wps:spPr>
                          <a:xfrm>
                            <a:off x="2104817" y="323731"/>
                            <a:ext cx="46185" cy="31067"/>
                          </a:xfrm>
                          <a:custGeom>
                            <a:avLst/>
                            <a:gdLst>
                              <a:gd name="connsiteX0" fmla="*/ 24955 w 46185"/>
                              <a:gd name="connsiteY0" fmla="*/ 18415 h 31067"/>
                              <a:gd name="connsiteX1" fmla="*/ 25045 w 46185"/>
                              <a:gd name="connsiteY1" fmla="*/ 17691 h 31067"/>
                              <a:gd name="connsiteX2" fmla="*/ 25408 w 46185"/>
                              <a:gd name="connsiteY2" fmla="*/ 15427 h 31067"/>
                              <a:gd name="connsiteX3" fmla="*/ 35005 w 46185"/>
                              <a:gd name="connsiteY3" fmla="*/ 7822 h 31067"/>
                              <a:gd name="connsiteX4" fmla="*/ 42339 w 46185"/>
                              <a:gd name="connsiteY4" fmla="*/ 18053 h 31067"/>
                              <a:gd name="connsiteX5" fmla="*/ 31474 w 46185"/>
                              <a:gd name="connsiteY5" fmla="*/ 25749 h 31067"/>
                              <a:gd name="connsiteX6" fmla="*/ 30568 w 46185"/>
                              <a:gd name="connsiteY6" fmla="*/ 31091 h 31067"/>
                              <a:gd name="connsiteX7" fmla="*/ 38808 w 46185"/>
                              <a:gd name="connsiteY7" fmla="*/ 30547 h 31067"/>
                              <a:gd name="connsiteX8" fmla="*/ 47138 w 46185"/>
                              <a:gd name="connsiteY8" fmla="*/ 19139 h 31067"/>
                              <a:gd name="connsiteX9" fmla="*/ 35729 w 46185"/>
                              <a:gd name="connsiteY9" fmla="*/ 2208 h 31067"/>
                              <a:gd name="connsiteX10" fmla="*/ 23959 w 46185"/>
                              <a:gd name="connsiteY10" fmla="*/ 7912 h 31067"/>
                              <a:gd name="connsiteX11" fmla="*/ 15810 w 46185"/>
                              <a:gd name="connsiteY11" fmla="*/ 397 h 31067"/>
                              <a:gd name="connsiteX12" fmla="*/ 1504 w 46185"/>
                              <a:gd name="connsiteY12" fmla="*/ 11715 h 31067"/>
                              <a:gd name="connsiteX13" fmla="*/ 13637 w 46185"/>
                              <a:gd name="connsiteY13" fmla="*/ 27560 h 31067"/>
                              <a:gd name="connsiteX14" fmla="*/ 14452 w 46185"/>
                              <a:gd name="connsiteY14" fmla="*/ 22218 h 31067"/>
                              <a:gd name="connsiteX15" fmla="*/ 9110 w 46185"/>
                              <a:gd name="connsiteY15" fmla="*/ 20316 h 31067"/>
                              <a:gd name="connsiteX16" fmla="*/ 6212 w 46185"/>
                              <a:gd name="connsiteY16" fmla="*/ 12349 h 31067"/>
                              <a:gd name="connsiteX17" fmla="*/ 15086 w 46185"/>
                              <a:gd name="connsiteY17" fmla="*/ 5920 h 31067"/>
                              <a:gd name="connsiteX18" fmla="*/ 20609 w 46185"/>
                              <a:gd name="connsiteY18" fmla="*/ 10448 h 31067"/>
                              <a:gd name="connsiteX19" fmla="*/ 20428 w 46185"/>
                              <a:gd name="connsiteY19" fmla="*/ 17781 h 310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185" h="31067">
                                <a:moveTo>
                                  <a:pt x="24955" y="18415"/>
                                </a:moveTo>
                                <a:lnTo>
                                  <a:pt x="25045" y="17691"/>
                                </a:lnTo>
                                <a:lnTo>
                                  <a:pt x="25408" y="15427"/>
                                </a:lnTo>
                                <a:cubicBezTo>
                                  <a:pt x="26313" y="9542"/>
                                  <a:pt x="29572" y="6916"/>
                                  <a:pt x="35005" y="7822"/>
                                </a:cubicBezTo>
                                <a:cubicBezTo>
                                  <a:pt x="40528" y="8637"/>
                                  <a:pt x="43244" y="12530"/>
                                  <a:pt x="42339" y="18053"/>
                                </a:cubicBezTo>
                                <a:cubicBezTo>
                                  <a:pt x="41343" y="24028"/>
                                  <a:pt x="37993" y="26473"/>
                                  <a:pt x="31474" y="25749"/>
                                </a:cubicBezTo>
                                <a:lnTo>
                                  <a:pt x="30568" y="31091"/>
                                </a:lnTo>
                                <a:cubicBezTo>
                                  <a:pt x="34190" y="31453"/>
                                  <a:pt x="36635" y="31272"/>
                                  <a:pt x="38808" y="30547"/>
                                </a:cubicBezTo>
                                <a:cubicBezTo>
                                  <a:pt x="43425" y="29008"/>
                                  <a:pt x="46232" y="25024"/>
                                  <a:pt x="47138" y="19139"/>
                                </a:cubicBezTo>
                                <a:cubicBezTo>
                                  <a:pt x="48586" y="10176"/>
                                  <a:pt x="44150" y="3566"/>
                                  <a:pt x="35729" y="2208"/>
                                </a:cubicBezTo>
                                <a:cubicBezTo>
                                  <a:pt x="30025" y="1393"/>
                                  <a:pt x="26675" y="3023"/>
                                  <a:pt x="23959" y="7912"/>
                                </a:cubicBezTo>
                                <a:cubicBezTo>
                                  <a:pt x="22963" y="3657"/>
                                  <a:pt x="20337" y="1122"/>
                                  <a:pt x="15810" y="397"/>
                                </a:cubicBezTo>
                                <a:cubicBezTo>
                                  <a:pt x="8204" y="-780"/>
                                  <a:pt x="2772" y="3476"/>
                                  <a:pt x="1504" y="11715"/>
                                </a:cubicBezTo>
                                <a:cubicBezTo>
                                  <a:pt x="56" y="20497"/>
                                  <a:pt x="4220" y="25839"/>
                                  <a:pt x="13637" y="27560"/>
                                </a:cubicBezTo>
                                <a:lnTo>
                                  <a:pt x="14452" y="22218"/>
                                </a:lnTo>
                                <a:cubicBezTo>
                                  <a:pt x="11826" y="21674"/>
                                  <a:pt x="10377" y="21131"/>
                                  <a:pt x="9110" y="20316"/>
                                </a:cubicBezTo>
                                <a:cubicBezTo>
                                  <a:pt x="6756" y="18687"/>
                                  <a:pt x="5669" y="15789"/>
                                  <a:pt x="6212" y="12349"/>
                                </a:cubicBezTo>
                                <a:cubicBezTo>
                                  <a:pt x="6937" y="7641"/>
                                  <a:pt x="10287" y="5196"/>
                                  <a:pt x="15086" y="5920"/>
                                </a:cubicBezTo>
                                <a:cubicBezTo>
                                  <a:pt x="18255" y="6464"/>
                                  <a:pt x="19975" y="7822"/>
                                  <a:pt x="20609" y="10448"/>
                                </a:cubicBezTo>
                                <a:cubicBezTo>
                                  <a:pt x="20971" y="11987"/>
                                  <a:pt x="20880" y="13888"/>
                                  <a:pt x="20428" y="1778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8" name="Freeform: Shape 2048"/>
                        <wps:cNvSpPr/>
                        <wps:spPr>
                          <a:xfrm>
                            <a:off x="2110322" y="289529"/>
                            <a:ext cx="46061" cy="29891"/>
                          </a:xfrm>
                          <a:custGeom>
                            <a:avLst/>
                            <a:gdLst>
                              <a:gd name="connsiteX0" fmla="*/ 1380 w 46061"/>
                              <a:gd name="connsiteY0" fmla="*/ 11542 h 29891"/>
                              <a:gd name="connsiteX1" fmla="*/ 4730 w 46061"/>
                              <a:gd name="connsiteY1" fmla="*/ 22226 h 29891"/>
                              <a:gd name="connsiteX2" fmla="*/ 22115 w 46061"/>
                              <a:gd name="connsiteY2" fmla="*/ 29379 h 29891"/>
                              <a:gd name="connsiteX3" fmla="*/ 47104 w 46061"/>
                              <a:gd name="connsiteY3" fmla="*/ 18785 h 29891"/>
                              <a:gd name="connsiteX4" fmla="*/ 26913 w 46061"/>
                              <a:gd name="connsiteY4" fmla="*/ 949 h 29891"/>
                              <a:gd name="connsiteX5" fmla="*/ 7899 w 46061"/>
                              <a:gd name="connsiteY5" fmla="*/ 2307 h 29891"/>
                              <a:gd name="connsiteX6" fmla="*/ 1380 w 46061"/>
                              <a:gd name="connsiteY6" fmla="*/ 11542 h 29891"/>
                              <a:gd name="connsiteX7" fmla="*/ 6179 w 46061"/>
                              <a:gd name="connsiteY7" fmla="*/ 12266 h 29891"/>
                              <a:gd name="connsiteX8" fmla="*/ 25555 w 46061"/>
                              <a:gd name="connsiteY8" fmla="*/ 6472 h 29891"/>
                              <a:gd name="connsiteX9" fmla="*/ 42577 w 46061"/>
                              <a:gd name="connsiteY9" fmla="*/ 18152 h 29891"/>
                              <a:gd name="connsiteX10" fmla="*/ 22930 w 46061"/>
                              <a:gd name="connsiteY10" fmla="*/ 23856 h 29891"/>
                              <a:gd name="connsiteX11" fmla="*/ 6179 w 46061"/>
                              <a:gd name="connsiteY11" fmla="*/ 12266 h 298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6061" h="29891">
                                <a:moveTo>
                                  <a:pt x="1380" y="11542"/>
                                </a:moveTo>
                                <a:cubicBezTo>
                                  <a:pt x="747" y="15616"/>
                                  <a:pt x="2105" y="19510"/>
                                  <a:pt x="4730" y="22226"/>
                                </a:cubicBezTo>
                                <a:cubicBezTo>
                                  <a:pt x="8171" y="25757"/>
                                  <a:pt x="13875" y="28020"/>
                                  <a:pt x="22115" y="29379"/>
                                </a:cubicBezTo>
                                <a:cubicBezTo>
                                  <a:pt x="36964" y="31733"/>
                                  <a:pt x="45656" y="28111"/>
                                  <a:pt x="47104" y="18785"/>
                                </a:cubicBezTo>
                                <a:cubicBezTo>
                                  <a:pt x="48553" y="9641"/>
                                  <a:pt x="41400" y="3303"/>
                                  <a:pt x="26913" y="949"/>
                                </a:cubicBezTo>
                                <a:cubicBezTo>
                                  <a:pt x="18312" y="-409"/>
                                  <a:pt x="12427" y="43"/>
                                  <a:pt x="7899" y="2307"/>
                                </a:cubicBezTo>
                                <a:cubicBezTo>
                                  <a:pt x="4459" y="4118"/>
                                  <a:pt x="2105" y="7468"/>
                                  <a:pt x="1380" y="11542"/>
                                </a:cubicBezTo>
                                <a:close/>
                                <a:moveTo>
                                  <a:pt x="6179" y="12266"/>
                                </a:moveTo>
                                <a:cubicBezTo>
                                  <a:pt x="7175" y="6472"/>
                                  <a:pt x="13604" y="4571"/>
                                  <a:pt x="25555" y="6472"/>
                                </a:cubicBezTo>
                                <a:cubicBezTo>
                                  <a:pt x="38141" y="8464"/>
                                  <a:pt x="43573" y="12176"/>
                                  <a:pt x="42577" y="18152"/>
                                </a:cubicBezTo>
                                <a:cubicBezTo>
                                  <a:pt x="41672" y="23946"/>
                                  <a:pt x="35062" y="25757"/>
                                  <a:pt x="22930" y="23856"/>
                                </a:cubicBezTo>
                                <a:cubicBezTo>
                                  <a:pt x="10797" y="21864"/>
                                  <a:pt x="5274" y="18152"/>
                                  <a:pt x="6179" y="122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9" name="Freeform: Shape 2049"/>
                        <wps:cNvSpPr/>
                        <wps:spPr>
                          <a:xfrm>
                            <a:off x="2126889" y="258474"/>
                            <a:ext cx="34804" cy="28216"/>
                          </a:xfrm>
                          <a:custGeom>
                            <a:avLst/>
                            <a:gdLst>
                              <a:gd name="connsiteX0" fmla="*/ 15092 w 34804"/>
                              <a:gd name="connsiteY0" fmla="*/ 253 h 28216"/>
                              <a:gd name="connsiteX1" fmla="*/ 7939 w 34804"/>
                              <a:gd name="connsiteY1" fmla="*/ 1339 h 28216"/>
                              <a:gd name="connsiteX2" fmla="*/ 1420 w 34804"/>
                              <a:gd name="connsiteY2" fmla="*/ 10937 h 28216"/>
                              <a:gd name="connsiteX3" fmla="*/ 16631 w 34804"/>
                              <a:gd name="connsiteY3" fmla="*/ 28049 h 28216"/>
                              <a:gd name="connsiteX4" fmla="*/ 35826 w 34804"/>
                              <a:gd name="connsiteY4" fmla="*/ 16550 h 28216"/>
                              <a:gd name="connsiteX5" fmla="*/ 25504 w 34804"/>
                              <a:gd name="connsiteY5" fmla="*/ 1520 h 28216"/>
                              <a:gd name="connsiteX6" fmla="*/ 24689 w 34804"/>
                              <a:gd name="connsiteY6" fmla="*/ 6591 h 28216"/>
                              <a:gd name="connsiteX7" fmla="*/ 31027 w 34804"/>
                              <a:gd name="connsiteY7" fmla="*/ 15645 h 28216"/>
                              <a:gd name="connsiteX8" fmla="*/ 17537 w 34804"/>
                              <a:gd name="connsiteY8" fmla="*/ 22707 h 28216"/>
                              <a:gd name="connsiteX9" fmla="*/ 6128 w 34804"/>
                              <a:gd name="connsiteY9" fmla="*/ 11842 h 28216"/>
                              <a:gd name="connsiteX10" fmla="*/ 14277 w 34804"/>
                              <a:gd name="connsiteY10" fmla="*/ 5323 h 282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4804" h="28216">
                                <a:moveTo>
                                  <a:pt x="15092" y="253"/>
                                </a:moveTo>
                                <a:cubicBezTo>
                                  <a:pt x="11923" y="-19"/>
                                  <a:pt x="9931" y="343"/>
                                  <a:pt x="7939" y="1339"/>
                                </a:cubicBezTo>
                                <a:cubicBezTo>
                                  <a:pt x="4498" y="2879"/>
                                  <a:pt x="2144" y="6500"/>
                                  <a:pt x="1420" y="10937"/>
                                </a:cubicBezTo>
                                <a:cubicBezTo>
                                  <a:pt x="62" y="19719"/>
                                  <a:pt x="6038" y="26329"/>
                                  <a:pt x="16631" y="28049"/>
                                </a:cubicBezTo>
                                <a:cubicBezTo>
                                  <a:pt x="27044" y="29679"/>
                                  <a:pt x="34468" y="25242"/>
                                  <a:pt x="35826" y="16550"/>
                                </a:cubicBezTo>
                                <a:cubicBezTo>
                                  <a:pt x="37003" y="8945"/>
                                  <a:pt x="33110" y="3331"/>
                                  <a:pt x="25504" y="1520"/>
                                </a:cubicBezTo>
                                <a:lnTo>
                                  <a:pt x="24689" y="6591"/>
                                </a:lnTo>
                                <a:cubicBezTo>
                                  <a:pt x="29579" y="8311"/>
                                  <a:pt x="31752" y="11299"/>
                                  <a:pt x="31027" y="15645"/>
                                </a:cubicBezTo>
                                <a:cubicBezTo>
                                  <a:pt x="30122" y="21258"/>
                                  <a:pt x="25142" y="23884"/>
                                  <a:pt x="17537" y="22707"/>
                                </a:cubicBezTo>
                                <a:cubicBezTo>
                                  <a:pt x="9478" y="21439"/>
                                  <a:pt x="5223" y="17365"/>
                                  <a:pt x="6128" y="11842"/>
                                </a:cubicBezTo>
                                <a:cubicBezTo>
                                  <a:pt x="6853" y="7587"/>
                                  <a:pt x="9750" y="5233"/>
                                  <a:pt x="14277" y="532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0" name="Freeform: Shape 2050"/>
                        <wps:cNvSpPr/>
                        <wps:spPr>
                          <a:xfrm>
                            <a:off x="2143750" y="239944"/>
                            <a:ext cx="6609" cy="15210"/>
                          </a:xfrm>
                          <a:custGeom>
                            <a:avLst/>
                            <a:gdLst>
                              <a:gd name="connsiteX0" fmla="*/ 3495 w 6609"/>
                              <a:gd name="connsiteY0" fmla="*/ 148 h 15210"/>
                              <a:gd name="connsiteX1" fmla="*/ 1232 w 6609"/>
                              <a:gd name="connsiteY1" fmla="*/ 14725 h 15210"/>
                              <a:gd name="connsiteX2" fmla="*/ 5578 w 6609"/>
                              <a:gd name="connsiteY2" fmla="*/ 15359 h 15210"/>
                              <a:gd name="connsiteX3" fmla="*/ 7841 w 6609"/>
                              <a:gd name="connsiteY3" fmla="*/ 782 h 15210"/>
                            </a:gdLst>
                            <a:ahLst/>
                            <a:cxnLst>
                              <a:cxn ang="0">
                                <a:pos x="connsiteX0" y="connsiteY0"/>
                              </a:cxn>
                              <a:cxn ang="0">
                                <a:pos x="connsiteX1" y="connsiteY1"/>
                              </a:cxn>
                              <a:cxn ang="0">
                                <a:pos x="connsiteX2" y="connsiteY2"/>
                              </a:cxn>
                              <a:cxn ang="0">
                                <a:pos x="connsiteX3" y="connsiteY3"/>
                              </a:cxn>
                            </a:cxnLst>
                            <a:rect l="l" t="t" r="r" b="b"/>
                            <a:pathLst>
                              <a:path w="6609" h="15210">
                                <a:moveTo>
                                  <a:pt x="3495" y="148"/>
                                </a:moveTo>
                                <a:lnTo>
                                  <a:pt x="1232" y="14725"/>
                                </a:lnTo>
                                <a:lnTo>
                                  <a:pt x="5578" y="15359"/>
                                </a:lnTo>
                                <a:lnTo>
                                  <a:pt x="7841" y="7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1" name="Freeform: Shape 2051"/>
                        <wps:cNvSpPr/>
                        <wps:spPr>
                          <a:xfrm>
                            <a:off x="2123250" y="203918"/>
                            <a:ext cx="46567" cy="32141"/>
                          </a:xfrm>
                          <a:custGeom>
                            <a:avLst/>
                            <a:gdLst>
                              <a:gd name="connsiteX0" fmla="*/ 4765 w 46567"/>
                              <a:gd name="connsiteY0" fmla="*/ 137 h 32141"/>
                              <a:gd name="connsiteX1" fmla="*/ 1234 w 46567"/>
                              <a:gd name="connsiteY1" fmla="*/ 22591 h 32141"/>
                              <a:gd name="connsiteX2" fmla="*/ 24322 w 46567"/>
                              <a:gd name="connsiteY2" fmla="*/ 29472 h 32141"/>
                              <a:gd name="connsiteX3" fmla="*/ 25137 w 46567"/>
                              <a:gd name="connsiteY3" fmla="*/ 24583 h 32141"/>
                              <a:gd name="connsiteX4" fmla="*/ 22330 w 46567"/>
                              <a:gd name="connsiteY4" fmla="*/ 15891 h 32141"/>
                              <a:gd name="connsiteX5" fmla="*/ 34191 w 46567"/>
                              <a:gd name="connsiteY5" fmla="*/ 8285 h 32141"/>
                              <a:gd name="connsiteX6" fmla="*/ 42702 w 46567"/>
                              <a:gd name="connsiteY6" fmla="*/ 19241 h 32141"/>
                              <a:gd name="connsiteX7" fmla="*/ 34010 w 46567"/>
                              <a:gd name="connsiteY7" fmla="*/ 26937 h 32141"/>
                              <a:gd name="connsiteX8" fmla="*/ 33195 w 46567"/>
                              <a:gd name="connsiteY8" fmla="*/ 32279 h 32141"/>
                              <a:gd name="connsiteX9" fmla="*/ 40529 w 46567"/>
                              <a:gd name="connsiteY9" fmla="*/ 30830 h 32141"/>
                              <a:gd name="connsiteX10" fmla="*/ 47591 w 46567"/>
                              <a:gd name="connsiteY10" fmla="*/ 19875 h 32141"/>
                              <a:gd name="connsiteX11" fmla="*/ 34372 w 46567"/>
                              <a:gd name="connsiteY11" fmla="*/ 2491 h 32141"/>
                              <a:gd name="connsiteX12" fmla="*/ 17713 w 46567"/>
                              <a:gd name="connsiteY12" fmla="*/ 14261 h 32141"/>
                              <a:gd name="connsiteX13" fmla="*/ 19071 w 46567"/>
                              <a:gd name="connsiteY13" fmla="*/ 22681 h 32141"/>
                              <a:gd name="connsiteX14" fmla="*/ 7210 w 46567"/>
                              <a:gd name="connsiteY14" fmla="*/ 19150 h 32141"/>
                              <a:gd name="connsiteX15" fmla="*/ 10107 w 46567"/>
                              <a:gd name="connsiteY15" fmla="*/ 1042 h 321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567" h="32141">
                                <a:moveTo>
                                  <a:pt x="4765" y="137"/>
                                </a:moveTo>
                                <a:lnTo>
                                  <a:pt x="1234" y="22591"/>
                                </a:lnTo>
                                <a:lnTo>
                                  <a:pt x="24322" y="29472"/>
                                </a:lnTo>
                                <a:lnTo>
                                  <a:pt x="25137" y="24583"/>
                                </a:lnTo>
                                <a:cubicBezTo>
                                  <a:pt x="22511" y="21685"/>
                                  <a:pt x="21787" y="19331"/>
                                  <a:pt x="22330" y="15891"/>
                                </a:cubicBezTo>
                                <a:cubicBezTo>
                                  <a:pt x="23236" y="10096"/>
                                  <a:pt x="27763" y="7199"/>
                                  <a:pt x="34191" y="8285"/>
                                </a:cubicBezTo>
                                <a:cubicBezTo>
                                  <a:pt x="40439" y="9191"/>
                                  <a:pt x="43608" y="13356"/>
                                  <a:pt x="42702" y="19241"/>
                                </a:cubicBezTo>
                                <a:cubicBezTo>
                                  <a:pt x="41887" y="23949"/>
                                  <a:pt x="39171" y="26484"/>
                                  <a:pt x="34010" y="26937"/>
                                </a:cubicBezTo>
                                <a:lnTo>
                                  <a:pt x="33195" y="32279"/>
                                </a:lnTo>
                                <a:cubicBezTo>
                                  <a:pt x="36907" y="32188"/>
                                  <a:pt x="38718" y="31826"/>
                                  <a:pt x="40529" y="30830"/>
                                </a:cubicBezTo>
                                <a:cubicBezTo>
                                  <a:pt x="44241" y="28838"/>
                                  <a:pt x="46777" y="24854"/>
                                  <a:pt x="47591" y="19875"/>
                                </a:cubicBezTo>
                                <a:cubicBezTo>
                                  <a:pt x="48950" y="11183"/>
                                  <a:pt x="43608" y="3939"/>
                                  <a:pt x="34372" y="2491"/>
                                </a:cubicBezTo>
                                <a:cubicBezTo>
                                  <a:pt x="25771" y="1133"/>
                                  <a:pt x="19071" y="6022"/>
                                  <a:pt x="17713" y="14261"/>
                                </a:cubicBezTo>
                                <a:cubicBezTo>
                                  <a:pt x="17260" y="17339"/>
                                  <a:pt x="17622" y="19875"/>
                                  <a:pt x="19071" y="22681"/>
                                </a:cubicBezTo>
                                <a:lnTo>
                                  <a:pt x="7210" y="19150"/>
                                </a:lnTo>
                                <a:lnTo>
                                  <a:pt x="10107" y="104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2" name="Freeform: Shape 2052"/>
                        <wps:cNvSpPr/>
                        <wps:spPr>
                          <a:xfrm>
                            <a:off x="2139408" y="171088"/>
                            <a:ext cx="46176" cy="33605"/>
                          </a:xfrm>
                          <a:custGeom>
                            <a:avLst/>
                            <a:gdLst>
                              <a:gd name="connsiteX0" fmla="*/ 46599 w 46176"/>
                              <a:gd name="connsiteY0" fmla="*/ 33722 h 33605"/>
                              <a:gd name="connsiteX1" fmla="*/ 47413 w 46176"/>
                              <a:gd name="connsiteY1" fmla="*/ 28652 h 33605"/>
                              <a:gd name="connsiteX2" fmla="*/ 30663 w 46176"/>
                              <a:gd name="connsiteY2" fmla="*/ 26026 h 33605"/>
                              <a:gd name="connsiteX3" fmla="*/ 37092 w 46176"/>
                              <a:gd name="connsiteY3" fmla="*/ 16972 h 33605"/>
                              <a:gd name="connsiteX4" fmla="*/ 22333 w 46176"/>
                              <a:gd name="connsiteY4" fmla="*/ 494 h 33605"/>
                              <a:gd name="connsiteX5" fmla="*/ 2686 w 46176"/>
                              <a:gd name="connsiteY5" fmla="*/ 11540 h 33605"/>
                              <a:gd name="connsiteX6" fmla="*/ 6850 w 46176"/>
                              <a:gd name="connsiteY6" fmla="*/ 22586 h 33605"/>
                              <a:gd name="connsiteX7" fmla="*/ 1961 w 46176"/>
                              <a:gd name="connsiteY7" fmla="*/ 21862 h 33605"/>
                              <a:gd name="connsiteX8" fmla="*/ 1237 w 46176"/>
                              <a:gd name="connsiteY8" fmla="*/ 26570 h 33605"/>
                              <a:gd name="connsiteX9" fmla="*/ 7303 w 46176"/>
                              <a:gd name="connsiteY9" fmla="*/ 13170 h 33605"/>
                              <a:gd name="connsiteX10" fmla="*/ 21428 w 46176"/>
                              <a:gd name="connsiteY10" fmla="*/ 5927 h 33605"/>
                              <a:gd name="connsiteX11" fmla="*/ 32021 w 46176"/>
                              <a:gd name="connsiteY11" fmla="*/ 17063 h 33605"/>
                              <a:gd name="connsiteX12" fmla="*/ 18349 w 46176"/>
                              <a:gd name="connsiteY12" fmla="*/ 24035 h 33605"/>
                              <a:gd name="connsiteX13" fmla="*/ 7303 w 46176"/>
                              <a:gd name="connsiteY13" fmla="*/ 13170 h 336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176" h="33605">
                                <a:moveTo>
                                  <a:pt x="46599" y="33722"/>
                                </a:moveTo>
                                <a:lnTo>
                                  <a:pt x="47413" y="28652"/>
                                </a:lnTo>
                                <a:lnTo>
                                  <a:pt x="30663" y="26026"/>
                                </a:lnTo>
                                <a:cubicBezTo>
                                  <a:pt x="34375" y="23944"/>
                                  <a:pt x="36458" y="21137"/>
                                  <a:pt x="37092" y="16972"/>
                                </a:cubicBezTo>
                                <a:cubicBezTo>
                                  <a:pt x="38450" y="8643"/>
                                  <a:pt x="32565" y="2124"/>
                                  <a:pt x="22333" y="494"/>
                                </a:cubicBezTo>
                                <a:cubicBezTo>
                                  <a:pt x="11649" y="-1226"/>
                                  <a:pt x="4044" y="3029"/>
                                  <a:pt x="2686" y="11540"/>
                                </a:cubicBezTo>
                                <a:cubicBezTo>
                                  <a:pt x="1961" y="15886"/>
                                  <a:pt x="3319" y="19689"/>
                                  <a:pt x="6850" y="22586"/>
                                </a:cubicBezTo>
                                <a:lnTo>
                                  <a:pt x="1961" y="21862"/>
                                </a:lnTo>
                                <a:lnTo>
                                  <a:pt x="1237" y="26570"/>
                                </a:lnTo>
                                <a:close/>
                                <a:moveTo>
                                  <a:pt x="7303" y="13170"/>
                                </a:moveTo>
                                <a:cubicBezTo>
                                  <a:pt x="8209" y="7556"/>
                                  <a:pt x="13732" y="4659"/>
                                  <a:pt x="21428" y="5927"/>
                                </a:cubicBezTo>
                                <a:cubicBezTo>
                                  <a:pt x="28671" y="7013"/>
                                  <a:pt x="32927" y="11449"/>
                                  <a:pt x="32021" y="17063"/>
                                </a:cubicBezTo>
                                <a:cubicBezTo>
                                  <a:pt x="31206" y="22586"/>
                                  <a:pt x="25864" y="25302"/>
                                  <a:pt x="18349" y="24035"/>
                                </a:cubicBezTo>
                                <a:cubicBezTo>
                                  <a:pt x="10744" y="22857"/>
                                  <a:pt x="6488" y="18693"/>
                                  <a:pt x="7303" y="1317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3" name="Freeform: Shape 2053"/>
                        <wps:cNvSpPr/>
                        <wps:spPr>
                          <a:xfrm>
                            <a:off x="2136737" y="444297"/>
                            <a:ext cx="39838" cy="46862"/>
                          </a:xfrm>
                          <a:custGeom>
                            <a:avLst/>
                            <a:gdLst>
                              <a:gd name="connsiteX0" fmla="*/ 1235 w 39838"/>
                              <a:gd name="connsiteY0" fmla="*/ 41169 h 46862"/>
                              <a:gd name="connsiteX1" fmla="*/ 33106 w 39838"/>
                              <a:gd name="connsiteY1" fmla="*/ 47145 h 46862"/>
                              <a:gd name="connsiteX2" fmla="*/ 34011 w 39838"/>
                              <a:gd name="connsiteY2" fmla="*/ 42075 h 46862"/>
                              <a:gd name="connsiteX3" fmla="*/ 14002 w 39838"/>
                              <a:gd name="connsiteY3" fmla="*/ 38272 h 46862"/>
                              <a:gd name="connsiteX4" fmla="*/ 7120 w 39838"/>
                              <a:gd name="connsiteY4" fmla="*/ 29218 h 46862"/>
                              <a:gd name="connsiteX5" fmla="*/ 14635 w 39838"/>
                              <a:gd name="connsiteY5" fmla="*/ 24419 h 46862"/>
                              <a:gd name="connsiteX6" fmla="*/ 36637 w 39838"/>
                              <a:gd name="connsiteY6" fmla="*/ 28584 h 46862"/>
                              <a:gd name="connsiteX7" fmla="*/ 37543 w 39838"/>
                              <a:gd name="connsiteY7" fmla="*/ 23514 h 46862"/>
                              <a:gd name="connsiteX8" fmla="*/ 17533 w 39838"/>
                              <a:gd name="connsiteY8" fmla="*/ 19711 h 46862"/>
                              <a:gd name="connsiteX9" fmla="*/ 10651 w 39838"/>
                              <a:gd name="connsiteY9" fmla="*/ 10748 h 46862"/>
                              <a:gd name="connsiteX10" fmla="*/ 18076 w 39838"/>
                              <a:gd name="connsiteY10" fmla="*/ 5949 h 46862"/>
                              <a:gd name="connsiteX11" fmla="*/ 40078 w 39838"/>
                              <a:gd name="connsiteY11" fmla="*/ 10114 h 46862"/>
                              <a:gd name="connsiteX12" fmla="*/ 41074 w 39838"/>
                              <a:gd name="connsiteY12" fmla="*/ 5044 h 46862"/>
                              <a:gd name="connsiteX13" fmla="*/ 17171 w 39838"/>
                              <a:gd name="connsiteY13" fmla="*/ 517 h 46862"/>
                              <a:gd name="connsiteX14" fmla="*/ 6396 w 39838"/>
                              <a:gd name="connsiteY14" fmla="*/ 8122 h 46862"/>
                              <a:gd name="connsiteX15" fmla="*/ 9475 w 39838"/>
                              <a:gd name="connsiteY15" fmla="*/ 18806 h 46862"/>
                              <a:gd name="connsiteX16" fmla="*/ 2956 w 39838"/>
                              <a:gd name="connsiteY16" fmla="*/ 26502 h 46862"/>
                              <a:gd name="connsiteX17" fmla="*/ 6577 w 39838"/>
                              <a:gd name="connsiteY17" fmla="*/ 37276 h 46862"/>
                              <a:gd name="connsiteX18" fmla="*/ 2141 w 39838"/>
                              <a:gd name="connsiteY18" fmla="*/ 36461 h 468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9838" h="46862">
                                <a:moveTo>
                                  <a:pt x="1235" y="41169"/>
                                </a:moveTo>
                                <a:lnTo>
                                  <a:pt x="33106" y="47145"/>
                                </a:lnTo>
                                <a:lnTo>
                                  <a:pt x="34011" y="42075"/>
                                </a:lnTo>
                                <a:lnTo>
                                  <a:pt x="14002" y="38272"/>
                                </a:lnTo>
                                <a:cubicBezTo>
                                  <a:pt x="9384" y="37457"/>
                                  <a:pt x="6396" y="33292"/>
                                  <a:pt x="7120" y="29218"/>
                                </a:cubicBezTo>
                                <a:cubicBezTo>
                                  <a:pt x="7845" y="25415"/>
                                  <a:pt x="10561" y="23695"/>
                                  <a:pt x="14635" y="24419"/>
                                </a:cubicBezTo>
                                <a:lnTo>
                                  <a:pt x="36637" y="28584"/>
                                </a:lnTo>
                                <a:lnTo>
                                  <a:pt x="37543" y="23514"/>
                                </a:lnTo>
                                <a:lnTo>
                                  <a:pt x="17533" y="19711"/>
                                </a:lnTo>
                                <a:cubicBezTo>
                                  <a:pt x="12915" y="18896"/>
                                  <a:pt x="9837" y="14822"/>
                                  <a:pt x="10651" y="10748"/>
                                </a:cubicBezTo>
                                <a:cubicBezTo>
                                  <a:pt x="11285" y="7036"/>
                                  <a:pt x="14092" y="5225"/>
                                  <a:pt x="18076" y="5949"/>
                                </a:cubicBezTo>
                                <a:lnTo>
                                  <a:pt x="40078" y="10114"/>
                                </a:lnTo>
                                <a:lnTo>
                                  <a:pt x="41074" y="5044"/>
                                </a:lnTo>
                                <a:lnTo>
                                  <a:pt x="17171" y="517"/>
                                </a:lnTo>
                                <a:cubicBezTo>
                                  <a:pt x="11466" y="-570"/>
                                  <a:pt x="7573" y="2146"/>
                                  <a:pt x="6396" y="8122"/>
                                </a:cubicBezTo>
                                <a:cubicBezTo>
                                  <a:pt x="5581" y="12377"/>
                                  <a:pt x="6487" y="15094"/>
                                  <a:pt x="9475" y="18806"/>
                                </a:cubicBezTo>
                                <a:cubicBezTo>
                                  <a:pt x="5762" y="20073"/>
                                  <a:pt x="3770" y="22337"/>
                                  <a:pt x="2956" y="26502"/>
                                </a:cubicBezTo>
                                <a:cubicBezTo>
                                  <a:pt x="2141" y="30757"/>
                                  <a:pt x="3227" y="33835"/>
                                  <a:pt x="6577" y="37276"/>
                                </a:cubicBezTo>
                                <a:lnTo>
                                  <a:pt x="2141" y="3646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4" name="Freeform: Shape 2054"/>
                        <wps:cNvSpPr/>
                        <wps:spPr>
                          <a:xfrm>
                            <a:off x="2133726" y="427185"/>
                            <a:ext cx="45361" cy="13490"/>
                          </a:xfrm>
                          <a:custGeom>
                            <a:avLst/>
                            <a:gdLst>
                              <a:gd name="connsiteX0" fmla="*/ 14731 w 45361"/>
                              <a:gd name="connsiteY0" fmla="*/ 2698 h 13490"/>
                              <a:gd name="connsiteX1" fmla="*/ 13826 w 45361"/>
                              <a:gd name="connsiteY1" fmla="*/ 7768 h 13490"/>
                              <a:gd name="connsiteX2" fmla="*/ 45697 w 45361"/>
                              <a:gd name="connsiteY2" fmla="*/ 13744 h 13490"/>
                              <a:gd name="connsiteX3" fmla="*/ 46602 w 45361"/>
                              <a:gd name="connsiteY3" fmla="*/ 8674 h 13490"/>
                              <a:gd name="connsiteX4" fmla="*/ 2236 w 45361"/>
                              <a:gd name="connsiteY4" fmla="*/ 253 h 13490"/>
                              <a:gd name="connsiteX5" fmla="*/ 1240 w 45361"/>
                              <a:gd name="connsiteY5" fmla="*/ 5414 h 13490"/>
                              <a:gd name="connsiteX6" fmla="*/ 7578 w 45361"/>
                              <a:gd name="connsiteY6" fmla="*/ 6682 h 13490"/>
                              <a:gd name="connsiteX7" fmla="*/ 8574 w 45361"/>
                              <a:gd name="connsiteY7" fmla="*/ 1521 h 134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361" h="13490">
                                <a:moveTo>
                                  <a:pt x="14731" y="2698"/>
                                </a:moveTo>
                                <a:lnTo>
                                  <a:pt x="13826" y="7768"/>
                                </a:lnTo>
                                <a:lnTo>
                                  <a:pt x="45697" y="13744"/>
                                </a:lnTo>
                                <a:lnTo>
                                  <a:pt x="46602" y="8674"/>
                                </a:lnTo>
                                <a:close/>
                                <a:moveTo>
                                  <a:pt x="2236" y="253"/>
                                </a:moveTo>
                                <a:lnTo>
                                  <a:pt x="1240" y="5414"/>
                                </a:lnTo>
                                <a:lnTo>
                                  <a:pt x="7578" y="6682"/>
                                </a:lnTo>
                                <a:lnTo>
                                  <a:pt x="8574" y="152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5" name="Freeform: Shape 2055"/>
                        <wps:cNvSpPr/>
                        <wps:spPr>
                          <a:xfrm>
                            <a:off x="2136638" y="385230"/>
                            <a:ext cx="51065" cy="40314"/>
                          </a:xfrm>
                          <a:custGeom>
                            <a:avLst/>
                            <a:gdLst>
                              <a:gd name="connsiteX0" fmla="*/ 27590 w 51065"/>
                              <a:gd name="connsiteY0" fmla="*/ 31325 h 40314"/>
                              <a:gd name="connsiteX1" fmla="*/ 30306 w 51065"/>
                              <a:gd name="connsiteY1" fmla="*/ 16748 h 40314"/>
                              <a:gd name="connsiteX2" fmla="*/ 39541 w 51065"/>
                              <a:gd name="connsiteY2" fmla="*/ 10953 h 40314"/>
                              <a:gd name="connsiteX3" fmla="*/ 43525 w 51065"/>
                              <a:gd name="connsiteY3" fmla="*/ 11678 h 40314"/>
                              <a:gd name="connsiteX4" fmla="*/ 51040 w 51065"/>
                              <a:gd name="connsiteY4" fmla="*/ 11859 h 40314"/>
                              <a:gd name="connsiteX5" fmla="*/ 52308 w 51065"/>
                              <a:gd name="connsiteY5" fmla="*/ 4978 h 40314"/>
                              <a:gd name="connsiteX6" fmla="*/ 50859 w 51065"/>
                              <a:gd name="connsiteY6" fmla="*/ 4706 h 40314"/>
                              <a:gd name="connsiteX7" fmla="*/ 41533 w 51065"/>
                              <a:gd name="connsiteY7" fmla="*/ 5702 h 40314"/>
                              <a:gd name="connsiteX8" fmla="*/ 28767 w 51065"/>
                              <a:gd name="connsiteY8" fmla="*/ 9414 h 40314"/>
                              <a:gd name="connsiteX9" fmla="*/ 19532 w 51065"/>
                              <a:gd name="connsiteY9" fmla="*/ 541 h 40314"/>
                              <a:gd name="connsiteX10" fmla="*/ 5045 w 51065"/>
                              <a:gd name="connsiteY10" fmla="*/ 11768 h 40314"/>
                              <a:gd name="connsiteX11" fmla="*/ 1242 w 51065"/>
                              <a:gd name="connsiteY11" fmla="*/ 32140 h 40314"/>
                              <a:gd name="connsiteX12" fmla="*/ 45608 w 51065"/>
                              <a:gd name="connsiteY12" fmla="*/ 40560 h 40314"/>
                              <a:gd name="connsiteX13" fmla="*/ 46694 w 51065"/>
                              <a:gd name="connsiteY13" fmla="*/ 34947 h 40314"/>
                              <a:gd name="connsiteX14" fmla="*/ 22610 w 51065"/>
                              <a:gd name="connsiteY14" fmla="*/ 30420 h 40314"/>
                              <a:gd name="connsiteX15" fmla="*/ 7308 w 51065"/>
                              <a:gd name="connsiteY15" fmla="*/ 27522 h 40314"/>
                              <a:gd name="connsiteX16" fmla="*/ 9843 w 51065"/>
                              <a:gd name="connsiteY16" fmla="*/ 13851 h 40314"/>
                              <a:gd name="connsiteX17" fmla="*/ 12831 w 51065"/>
                              <a:gd name="connsiteY17" fmla="*/ 7694 h 40314"/>
                              <a:gd name="connsiteX18" fmla="*/ 19079 w 51065"/>
                              <a:gd name="connsiteY18" fmla="*/ 6607 h 40314"/>
                              <a:gd name="connsiteX19" fmla="*/ 25145 w 51065"/>
                              <a:gd name="connsiteY19" fmla="*/ 16748 h 40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065" h="40314">
                                <a:moveTo>
                                  <a:pt x="27590" y="31325"/>
                                </a:moveTo>
                                <a:lnTo>
                                  <a:pt x="30306" y="16748"/>
                                </a:lnTo>
                                <a:cubicBezTo>
                                  <a:pt x="31302" y="11678"/>
                                  <a:pt x="34109" y="9867"/>
                                  <a:pt x="39541" y="10953"/>
                                </a:cubicBezTo>
                                <a:lnTo>
                                  <a:pt x="43525" y="11678"/>
                                </a:lnTo>
                                <a:cubicBezTo>
                                  <a:pt x="46242" y="12221"/>
                                  <a:pt x="48958" y="12311"/>
                                  <a:pt x="51040" y="11859"/>
                                </a:cubicBezTo>
                                <a:lnTo>
                                  <a:pt x="52308" y="4978"/>
                                </a:lnTo>
                                <a:lnTo>
                                  <a:pt x="50859" y="4706"/>
                                </a:lnTo>
                                <a:cubicBezTo>
                                  <a:pt x="49139" y="6607"/>
                                  <a:pt x="47419" y="6698"/>
                                  <a:pt x="41533" y="5702"/>
                                </a:cubicBezTo>
                                <a:cubicBezTo>
                                  <a:pt x="34199" y="4344"/>
                                  <a:pt x="31755" y="5068"/>
                                  <a:pt x="28767" y="9414"/>
                                </a:cubicBezTo>
                                <a:cubicBezTo>
                                  <a:pt x="27318" y="3982"/>
                                  <a:pt x="24602" y="1537"/>
                                  <a:pt x="19532" y="541"/>
                                </a:cubicBezTo>
                                <a:cubicBezTo>
                                  <a:pt x="11926" y="-907"/>
                                  <a:pt x="6765" y="2986"/>
                                  <a:pt x="5045" y="11768"/>
                                </a:cubicBezTo>
                                <a:lnTo>
                                  <a:pt x="1242" y="32140"/>
                                </a:lnTo>
                                <a:lnTo>
                                  <a:pt x="45608" y="40560"/>
                                </a:lnTo>
                                <a:lnTo>
                                  <a:pt x="46694" y="34947"/>
                                </a:lnTo>
                                <a:close/>
                                <a:moveTo>
                                  <a:pt x="22610" y="30420"/>
                                </a:moveTo>
                                <a:lnTo>
                                  <a:pt x="7308" y="27522"/>
                                </a:lnTo>
                                <a:lnTo>
                                  <a:pt x="9843" y="13851"/>
                                </a:lnTo>
                                <a:cubicBezTo>
                                  <a:pt x="10477" y="10682"/>
                                  <a:pt x="11383" y="8962"/>
                                  <a:pt x="12831" y="7694"/>
                                </a:cubicBezTo>
                                <a:cubicBezTo>
                                  <a:pt x="14371" y="6426"/>
                                  <a:pt x="16544" y="6064"/>
                                  <a:pt x="19079" y="6607"/>
                                </a:cubicBezTo>
                                <a:cubicBezTo>
                                  <a:pt x="24330" y="7603"/>
                                  <a:pt x="26322" y="10682"/>
                                  <a:pt x="25145" y="1674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6" name="Freeform: Shape 2056"/>
                        <wps:cNvSpPr/>
                        <wps:spPr>
                          <a:xfrm>
                            <a:off x="2169810" y="366539"/>
                            <a:ext cx="7062" cy="15482"/>
                          </a:xfrm>
                          <a:custGeom>
                            <a:avLst/>
                            <a:gdLst>
                              <a:gd name="connsiteX0" fmla="*/ 3963 w 7062"/>
                              <a:gd name="connsiteY0" fmla="*/ 221 h 15482"/>
                              <a:gd name="connsiteX1" fmla="*/ 1247 w 7062"/>
                              <a:gd name="connsiteY1" fmla="*/ 14798 h 15482"/>
                              <a:gd name="connsiteX2" fmla="*/ 5593 w 7062"/>
                              <a:gd name="connsiteY2" fmla="*/ 15703 h 15482"/>
                              <a:gd name="connsiteX3" fmla="*/ 8309 w 7062"/>
                              <a:gd name="connsiteY3" fmla="*/ 1126 h 15482"/>
                            </a:gdLst>
                            <a:ahLst/>
                            <a:cxnLst>
                              <a:cxn ang="0">
                                <a:pos x="connsiteX0" y="connsiteY0"/>
                              </a:cxn>
                              <a:cxn ang="0">
                                <a:pos x="connsiteX1" y="connsiteY1"/>
                              </a:cxn>
                              <a:cxn ang="0">
                                <a:pos x="connsiteX2" y="connsiteY2"/>
                              </a:cxn>
                              <a:cxn ang="0">
                                <a:pos x="connsiteX3" y="connsiteY3"/>
                              </a:cxn>
                            </a:cxnLst>
                            <a:rect l="l" t="t" r="r" b="b"/>
                            <a:pathLst>
                              <a:path w="7062" h="15482">
                                <a:moveTo>
                                  <a:pt x="3963" y="221"/>
                                </a:moveTo>
                                <a:lnTo>
                                  <a:pt x="1247" y="14798"/>
                                </a:lnTo>
                                <a:lnTo>
                                  <a:pt x="5593" y="15703"/>
                                </a:lnTo>
                                <a:lnTo>
                                  <a:pt x="8309" y="112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7" name="Freeform: Shape 2057"/>
                        <wps:cNvSpPr/>
                        <wps:spPr>
                          <a:xfrm>
                            <a:off x="2150736" y="331417"/>
                            <a:ext cx="46151" cy="31655"/>
                          </a:xfrm>
                          <a:custGeom>
                            <a:avLst/>
                            <a:gdLst>
                              <a:gd name="connsiteX0" fmla="*/ 24783 w 46151"/>
                              <a:gd name="connsiteY0" fmla="*/ 18787 h 31655"/>
                              <a:gd name="connsiteX1" fmla="*/ 24964 w 46151"/>
                              <a:gd name="connsiteY1" fmla="*/ 18062 h 31655"/>
                              <a:gd name="connsiteX2" fmla="*/ 25327 w 46151"/>
                              <a:gd name="connsiteY2" fmla="*/ 15799 h 31655"/>
                              <a:gd name="connsiteX3" fmla="*/ 35105 w 46151"/>
                              <a:gd name="connsiteY3" fmla="*/ 8375 h 31655"/>
                              <a:gd name="connsiteX4" fmla="*/ 42258 w 46151"/>
                              <a:gd name="connsiteY4" fmla="*/ 18877 h 31655"/>
                              <a:gd name="connsiteX5" fmla="*/ 31121 w 46151"/>
                              <a:gd name="connsiteY5" fmla="*/ 26211 h 31655"/>
                              <a:gd name="connsiteX6" fmla="*/ 30125 w 46151"/>
                              <a:gd name="connsiteY6" fmla="*/ 31553 h 31655"/>
                              <a:gd name="connsiteX7" fmla="*/ 38274 w 46151"/>
                              <a:gd name="connsiteY7" fmla="*/ 31281 h 31655"/>
                              <a:gd name="connsiteX8" fmla="*/ 47057 w 46151"/>
                              <a:gd name="connsiteY8" fmla="*/ 20054 h 31655"/>
                              <a:gd name="connsiteX9" fmla="*/ 36011 w 46151"/>
                              <a:gd name="connsiteY9" fmla="*/ 2851 h 31655"/>
                              <a:gd name="connsiteX10" fmla="*/ 24150 w 46151"/>
                              <a:gd name="connsiteY10" fmla="*/ 8193 h 31655"/>
                              <a:gd name="connsiteX11" fmla="*/ 16272 w 46151"/>
                              <a:gd name="connsiteY11" fmla="*/ 497 h 31655"/>
                              <a:gd name="connsiteX12" fmla="*/ 1605 w 46151"/>
                              <a:gd name="connsiteY12" fmla="*/ 11272 h 31655"/>
                              <a:gd name="connsiteX13" fmla="*/ 13284 w 46151"/>
                              <a:gd name="connsiteY13" fmla="*/ 27569 h 31655"/>
                              <a:gd name="connsiteX14" fmla="*/ 14280 w 46151"/>
                              <a:gd name="connsiteY14" fmla="*/ 22227 h 31655"/>
                              <a:gd name="connsiteX15" fmla="*/ 8938 w 46151"/>
                              <a:gd name="connsiteY15" fmla="*/ 20145 h 31655"/>
                              <a:gd name="connsiteX16" fmla="*/ 6313 w 46151"/>
                              <a:gd name="connsiteY16" fmla="*/ 12087 h 31655"/>
                              <a:gd name="connsiteX17" fmla="*/ 15367 w 46151"/>
                              <a:gd name="connsiteY17" fmla="*/ 6020 h 31655"/>
                              <a:gd name="connsiteX18" fmla="*/ 20709 w 46151"/>
                              <a:gd name="connsiteY18" fmla="*/ 10548 h 31655"/>
                              <a:gd name="connsiteX19" fmla="*/ 20347 w 46151"/>
                              <a:gd name="connsiteY19" fmla="*/ 17881 h 316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151" h="31655">
                                <a:moveTo>
                                  <a:pt x="24783" y="18787"/>
                                </a:moveTo>
                                <a:lnTo>
                                  <a:pt x="24964" y="18062"/>
                                </a:lnTo>
                                <a:lnTo>
                                  <a:pt x="25327" y="15799"/>
                                </a:lnTo>
                                <a:cubicBezTo>
                                  <a:pt x="26413" y="9914"/>
                                  <a:pt x="29763" y="7288"/>
                                  <a:pt x="35105" y="8375"/>
                                </a:cubicBezTo>
                                <a:cubicBezTo>
                                  <a:pt x="40628" y="9370"/>
                                  <a:pt x="43345" y="13354"/>
                                  <a:pt x="42258" y="18877"/>
                                </a:cubicBezTo>
                                <a:cubicBezTo>
                                  <a:pt x="41172" y="24853"/>
                                  <a:pt x="37640" y="27116"/>
                                  <a:pt x="31121" y="26211"/>
                                </a:cubicBezTo>
                                <a:lnTo>
                                  <a:pt x="30125" y="31553"/>
                                </a:lnTo>
                                <a:cubicBezTo>
                                  <a:pt x="33747" y="32006"/>
                                  <a:pt x="36101" y="32006"/>
                                  <a:pt x="38274" y="31281"/>
                                </a:cubicBezTo>
                                <a:cubicBezTo>
                                  <a:pt x="42982" y="29833"/>
                                  <a:pt x="45970" y="25939"/>
                                  <a:pt x="47057" y="20054"/>
                                </a:cubicBezTo>
                                <a:cubicBezTo>
                                  <a:pt x="48687" y="11181"/>
                                  <a:pt x="44431" y="4481"/>
                                  <a:pt x="36011" y="2851"/>
                                </a:cubicBezTo>
                                <a:cubicBezTo>
                                  <a:pt x="30397" y="1856"/>
                                  <a:pt x="27047" y="3395"/>
                                  <a:pt x="24150" y="8193"/>
                                </a:cubicBezTo>
                                <a:cubicBezTo>
                                  <a:pt x="23335" y="3847"/>
                                  <a:pt x="20709" y="1312"/>
                                  <a:pt x="16272" y="497"/>
                                </a:cubicBezTo>
                                <a:cubicBezTo>
                                  <a:pt x="8757" y="-951"/>
                                  <a:pt x="3144" y="3123"/>
                                  <a:pt x="1605" y="11272"/>
                                </a:cubicBezTo>
                                <a:cubicBezTo>
                                  <a:pt x="-25" y="19964"/>
                                  <a:pt x="3959" y="25577"/>
                                  <a:pt x="13284" y="27569"/>
                                </a:cubicBezTo>
                                <a:lnTo>
                                  <a:pt x="14280" y="22227"/>
                                </a:lnTo>
                                <a:cubicBezTo>
                                  <a:pt x="11564" y="21593"/>
                                  <a:pt x="10206" y="21050"/>
                                  <a:pt x="8938" y="20145"/>
                                </a:cubicBezTo>
                                <a:cubicBezTo>
                                  <a:pt x="6675" y="18424"/>
                                  <a:pt x="5679" y="15527"/>
                                  <a:pt x="6313" y="12087"/>
                                </a:cubicBezTo>
                                <a:cubicBezTo>
                                  <a:pt x="7218" y="7379"/>
                                  <a:pt x="10568" y="5115"/>
                                  <a:pt x="15367" y="6020"/>
                                </a:cubicBezTo>
                                <a:cubicBezTo>
                                  <a:pt x="18536" y="6564"/>
                                  <a:pt x="20166" y="7922"/>
                                  <a:pt x="20709" y="10548"/>
                                </a:cubicBezTo>
                                <a:cubicBezTo>
                                  <a:pt x="21071" y="12177"/>
                                  <a:pt x="20981" y="14079"/>
                                  <a:pt x="20347" y="1788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8" name="Freeform: Shape 2058"/>
                        <wps:cNvSpPr/>
                        <wps:spPr>
                          <a:xfrm>
                            <a:off x="2157348" y="297533"/>
                            <a:ext cx="45925" cy="30230"/>
                          </a:xfrm>
                          <a:custGeom>
                            <a:avLst/>
                            <a:gdLst>
                              <a:gd name="connsiteX0" fmla="*/ 1472 w 45925"/>
                              <a:gd name="connsiteY0" fmla="*/ 10957 h 30230"/>
                              <a:gd name="connsiteX1" fmla="*/ 4460 w 45925"/>
                              <a:gd name="connsiteY1" fmla="*/ 21731 h 30230"/>
                              <a:gd name="connsiteX2" fmla="*/ 21482 w 45925"/>
                              <a:gd name="connsiteY2" fmla="*/ 29517 h 30230"/>
                              <a:gd name="connsiteX3" fmla="*/ 46924 w 45925"/>
                              <a:gd name="connsiteY3" fmla="*/ 19558 h 30230"/>
                              <a:gd name="connsiteX4" fmla="*/ 27186 w 45925"/>
                              <a:gd name="connsiteY4" fmla="*/ 1178 h 30230"/>
                              <a:gd name="connsiteX5" fmla="*/ 8263 w 45925"/>
                              <a:gd name="connsiteY5" fmla="*/ 1903 h 30230"/>
                              <a:gd name="connsiteX6" fmla="*/ 1472 w 45925"/>
                              <a:gd name="connsiteY6" fmla="*/ 10957 h 30230"/>
                              <a:gd name="connsiteX7" fmla="*/ 6271 w 45925"/>
                              <a:gd name="connsiteY7" fmla="*/ 11862 h 30230"/>
                              <a:gd name="connsiteX8" fmla="*/ 25647 w 45925"/>
                              <a:gd name="connsiteY8" fmla="*/ 6611 h 30230"/>
                              <a:gd name="connsiteX9" fmla="*/ 42488 w 45925"/>
                              <a:gd name="connsiteY9" fmla="*/ 18834 h 30230"/>
                              <a:gd name="connsiteX10" fmla="*/ 22568 w 45925"/>
                              <a:gd name="connsiteY10" fmla="*/ 23994 h 30230"/>
                              <a:gd name="connsiteX11" fmla="*/ 6271 w 45925"/>
                              <a:gd name="connsiteY11" fmla="*/ 11862 h 302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5925" h="30230">
                                <a:moveTo>
                                  <a:pt x="1472" y="10957"/>
                                </a:moveTo>
                                <a:cubicBezTo>
                                  <a:pt x="748" y="14940"/>
                                  <a:pt x="1834" y="19015"/>
                                  <a:pt x="4460" y="21731"/>
                                </a:cubicBezTo>
                                <a:cubicBezTo>
                                  <a:pt x="7719" y="25352"/>
                                  <a:pt x="13333" y="27978"/>
                                  <a:pt x="21482" y="29517"/>
                                </a:cubicBezTo>
                                <a:cubicBezTo>
                                  <a:pt x="36240" y="32234"/>
                                  <a:pt x="45204" y="28793"/>
                                  <a:pt x="46924" y="19558"/>
                                </a:cubicBezTo>
                                <a:cubicBezTo>
                                  <a:pt x="48645" y="10413"/>
                                  <a:pt x="41582" y="3894"/>
                                  <a:pt x="27186" y="1178"/>
                                </a:cubicBezTo>
                                <a:cubicBezTo>
                                  <a:pt x="18675" y="-361"/>
                                  <a:pt x="12790" y="-90"/>
                                  <a:pt x="8263" y="1903"/>
                                </a:cubicBezTo>
                                <a:cubicBezTo>
                                  <a:pt x="4641" y="3713"/>
                                  <a:pt x="2196" y="6882"/>
                                  <a:pt x="1472" y="10957"/>
                                </a:cubicBezTo>
                                <a:close/>
                                <a:moveTo>
                                  <a:pt x="6271" y="11862"/>
                                </a:moveTo>
                                <a:cubicBezTo>
                                  <a:pt x="7357" y="6067"/>
                                  <a:pt x="13786" y="4347"/>
                                  <a:pt x="25647" y="6611"/>
                                </a:cubicBezTo>
                                <a:cubicBezTo>
                                  <a:pt x="38232" y="8965"/>
                                  <a:pt x="43574" y="12858"/>
                                  <a:pt x="42488" y="18834"/>
                                </a:cubicBezTo>
                                <a:cubicBezTo>
                                  <a:pt x="41401" y="24538"/>
                                  <a:pt x="34701" y="26258"/>
                                  <a:pt x="22568" y="23994"/>
                                </a:cubicBezTo>
                                <a:cubicBezTo>
                                  <a:pt x="10526" y="21640"/>
                                  <a:pt x="5184" y="17656"/>
                                  <a:pt x="6271" y="1186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9" name="Freeform: Shape 2059"/>
                        <wps:cNvSpPr/>
                        <wps:spPr>
                          <a:xfrm>
                            <a:off x="2174883" y="264735"/>
                            <a:ext cx="34837" cy="29965"/>
                          </a:xfrm>
                          <a:custGeom>
                            <a:avLst/>
                            <a:gdLst>
                              <a:gd name="connsiteX0" fmla="*/ 22837 w 34837"/>
                              <a:gd name="connsiteY0" fmla="*/ 1043 h 29965"/>
                              <a:gd name="connsiteX1" fmla="*/ 12515 w 34837"/>
                              <a:gd name="connsiteY1" fmla="*/ 409 h 29965"/>
                              <a:gd name="connsiteX2" fmla="*/ 1559 w 34837"/>
                              <a:gd name="connsiteY2" fmla="*/ 11727 h 29965"/>
                              <a:gd name="connsiteX3" fmla="*/ 16137 w 34837"/>
                              <a:gd name="connsiteY3" fmla="*/ 29654 h 29965"/>
                              <a:gd name="connsiteX4" fmla="*/ 35784 w 34837"/>
                              <a:gd name="connsiteY4" fmla="*/ 18336 h 29965"/>
                              <a:gd name="connsiteX5" fmla="*/ 27273 w 34837"/>
                              <a:gd name="connsiteY5" fmla="*/ 2673 h 29965"/>
                              <a:gd name="connsiteX6" fmla="*/ 26277 w 34837"/>
                              <a:gd name="connsiteY6" fmla="*/ 7743 h 29965"/>
                              <a:gd name="connsiteX7" fmla="*/ 31167 w 34837"/>
                              <a:gd name="connsiteY7" fmla="*/ 17250 h 29965"/>
                              <a:gd name="connsiteX8" fmla="*/ 25553 w 34837"/>
                              <a:gd name="connsiteY8" fmla="*/ 24221 h 29965"/>
                              <a:gd name="connsiteX9" fmla="*/ 18400 w 34837"/>
                              <a:gd name="connsiteY9" fmla="*/ 24583 h 29965"/>
                              <a:gd name="connsiteX10" fmla="*/ 14235 w 34837"/>
                              <a:gd name="connsiteY10" fmla="*/ 23769 h 29965"/>
                              <a:gd name="connsiteX11" fmla="*/ 6177 w 34837"/>
                              <a:gd name="connsiteY11" fmla="*/ 12632 h 29965"/>
                              <a:gd name="connsiteX12" fmla="*/ 17676 w 34837"/>
                              <a:gd name="connsiteY12" fmla="*/ 5842 h 299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837" h="29965">
                                <a:moveTo>
                                  <a:pt x="22837" y="1043"/>
                                </a:moveTo>
                                <a:cubicBezTo>
                                  <a:pt x="17947" y="138"/>
                                  <a:pt x="14869" y="-44"/>
                                  <a:pt x="12515" y="409"/>
                                </a:cubicBezTo>
                                <a:cubicBezTo>
                                  <a:pt x="6811" y="1496"/>
                                  <a:pt x="2646" y="5842"/>
                                  <a:pt x="1559" y="11727"/>
                                </a:cubicBezTo>
                                <a:cubicBezTo>
                                  <a:pt x="-161" y="20690"/>
                                  <a:pt x="5543" y="27662"/>
                                  <a:pt x="16137" y="29654"/>
                                </a:cubicBezTo>
                                <a:cubicBezTo>
                                  <a:pt x="26639" y="31646"/>
                                  <a:pt x="34154" y="27390"/>
                                  <a:pt x="35784" y="18336"/>
                                </a:cubicBezTo>
                                <a:cubicBezTo>
                                  <a:pt x="37142" y="11093"/>
                                  <a:pt x="33973" y="5208"/>
                                  <a:pt x="27273" y="2673"/>
                                </a:cubicBezTo>
                                <a:lnTo>
                                  <a:pt x="26277" y="7743"/>
                                </a:lnTo>
                                <a:cubicBezTo>
                                  <a:pt x="30171" y="9916"/>
                                  <a:pt x="31891" y="13175"/>
                                  <a:pt x="31167" y="17250"/>
                                </a:cubicBezTo>
                                <a:cubicBezTo>
                                  <a:pt x="30533" y="20509"/>
                                  <a:pt x="28541" y="22954"/>
                                  <a:pt x="25553" y="24221"/>
                                </a:cubicBezTo>
                                <a:cubicBezTo>
                                  <a:pt x="23470" y="25127"/>
                                  <a:pt x="21569" y="25127"/>
                                  <a:pt x="18400" y="24583"/>
                                </a:cubicBezTo>
                                <a:close/>
                                <a:moveTo>
                                  <a:pt x="14235" y="23769"/>
                                </a:moveTo>
                                <a:cubicBezTo>
                                  <a:pt x="8440" y="22139"/>
                                  <a:pt x="5271" y="17793"/>
                                  <a:pt x="6177" y="12632"/>
                                </a:cubicBezTo>
                                <a:cubicBezTo>
                                  <a:pt x="7173" y="7471"/>
                                  <a:pt x="11972" y="4755"/>
                                  <a:pt x="17676" y="584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0" name="Freeform: Shape 2060"/>
                        <wps:cNvSpPr/>
                        <wps:spPr>
                          <a:xfrm>
                            <a:off x="2192938" y="244099"/>
                            <a:ext cx="7062" cy="15482"/>
                          </a:xfrm>
                          <a:custGeom>
                            <a:avLst/>
                            <a:gdLst>
                              <a:gd name="connsiteX0" fmla="*/ 3976 w 7062"/>
                              <a:gd name="connsiteY0" fmla="*/ 151 h 15482"/>
                              <a:gd name="connsiteX1" fmla="*/ 1260 w 7062"/>
                              <a:gd name="connsiteY1" fmla="*/ 14728 h 15482"/>
                              <a:gd name="connsiteX2" fmla="*/ 5606 w 7062"/>
                              <a:gd name="connsiteY2" fmla="*/ 15633 h 15482"/>
                              <a:gd name="connsiteX3" fmla="*/ 8322 w 7062"/>
                              <a:gd name="connsiteY3" fmla="*/ 1056 h 15482"/>
                            </a:gdLst>
                            <a:ahLst/>
                            <a:cxnLst>
                              <a:cxn ang="0">
                                <a:pos x="connsiteX0" y="connsiteY0"/>
                              </a:cxn>
                              <a:cxn ang="0">
                                <a:pos x="connsiteX1" y="connsiteY1"/>
                              </a:cxn>
                              <a:cxn ang="0">
                                <a:pos x="connsiteX2" y="connsiteY2"/>
                              </a:cxn>
                              <a:cxn ang="0">
                                <a:pos x="connsiteX3" y="connsiteY3"/>
                              </a:cxn>
                            </a:cxnLst>
                            <a:rect l="l" t="t" r="r" b="b"/>
                            <a:pathLst>
                              <a:path w="7062" h="15482">
                                <a:moveTo>
                                  <a:pt x="3976" y="151"/>
                                </a:moveTo>
                                <a:lnTo>
                                  <a:pt x="1260" y="14728"/>
                                </a:lnTo>
                                <a:lnTo>
                                  <a:pt x="5606" y="15633"/>
                                </a:lnTo>
                                <a:lnTo>
                                  <a:pt x="8322" y="105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1" name="Freeform: Shape 2061"/>
                        <wps:cNvSpPr/>
                        <wps:spPr>
                          <a:xfrm>
                            <a:off x="2173867" y="208977"/>
                            <a:ext cx="46151" cy="31655"/>
                          </a:xfrm>
                          <a:custGeom>
                            <a:avLst/>
                            <a:gdLst>
                              <a:gd name="connsiteX0" fmla="*/ 24797 w 46151"/>
                              <a:gd name="connsiteY0" fmla="*/ 18717 h 31655"/>
                              <a:gd name="connsiteX1" fmla="*/ 24978 w 46151"/>
                              <a:gd name="connsiteY1" fmla="*/ 17993 h 31655"/>
                              <a:gd name="connsiteX2" fmla="*/ 25340 w 46151"/>
                              <a:gd name="connsiteY2" fmla="*/ 15729 h 31655"/>
                              <a:gd name="connsiteX3" fmla="*/ 35118 w 46151"/>
                              <a:gd name="connsiteY3" fmla="*/ 8305 h 31655"/>
                              <a:gd name="connsiteX4" fmla="*/ 42271 w 46151"/>
                              <a:gd name="connsiteY4" fmla="*/ 18807 h 31655"/>
                              <a:gd name="connsiteX5" fmla="*/ 31134 w 46151"/>
                              <a:gd name="connsiteY5" fmla="*/ 26141 h 31655"/>
                              <a:gd name="connsiteX6" fmla="*/ 30139 w 46151"/>
                              <a:gd name="connsiteY6" fmla="*/ 31483 h 31655"/>
                              <a:gd name="connsiteX7" fmla="*/ 38287 w 46151"/>
                              <a:gd name="connsiteY7" fmla="*/ 31211 h 31655"/>
                              <a:gd name="connsiteX8" fmla="*/ 47070 w 46151"/>
                              <a:gd name="connsiteY8" fmla="*/ 19984 h 31655"/>
                              <a:gd name="connsiteX9" fmla="*/ 36024 w 46151"/>
                              <a:gd name="connsiteY9" fmla="*/ 2782 h 31655"/>
                              <a:gd name="connsiteX10" fmla="*/ 24163 w 46151"/>
                              <a:gd name="connsiteY10" fmla="*/ 8124 h 31655"/>
                              <a:gd name="connsiteX11" fmla="*/ 16286 w 46151"/>
                              <a:gd name="connsiteY11" fmla="*/ 428 h 31655"/>
                              <a:gd name="connsiteX12" fmla="*/ 1618 w 46151"/>
                              <a:gd name="connsiteY12" fmla="*/ 11202 h 31655"/>
                              <a:gd name="connsiteX13" fmla="*/ 13298 w 46151"/>
                              <a:gd name="connsiteY13" fmla="*/ 27499 h 31655"/>
                              <a:gd name="connsiteX14" fmla="*/ 14294 w 46151"/>
                              <a:gd name="connsiteY14" fmla="*/ 22157 h 31655"/>
                              <a:gd name="connsiteX15" fmla="*/ 8952 w 46151"/>
                              <a:gd name="connsiteY15" fmla="*/ 20075 h 31655"/>
                              <a:gd name="connsiteX16" fmla="*/ 6326 w 46151"/>
                              <a:gd name="connsiteY16" fmla="*/ 12017 h 31655"/>
                              <a:gd name="connsiteX17" fmla="*/ 15380 w 46151"/>
                              <a:gd name="connsiteY17" fmla="*/ 5951 h 31655"/>
                              <a:gd name="connsiteX18" fmla="*/ 20722 w 46151"/>
                              <a:gd name="connsiteY18" fmla="*/ 10478 h 31655"/>
                              <a:gd name="connsiteX19" fmla="*/ 20360 w 46151"/>
                              <a:gd name="connsiteY19" fmla="*/ 17811 h 316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151" h="31655">
                                <a:moveTo>
                                  <a:pt x="24797" y="18717"/>
                                </a:moveTo>
                                <a:lnTo>
                                  <a:pt x="24978" y="17993"/>
                                </a:lnTo>
                                <a:lnTo>
                                  <a:pt x="25340" y="15729"/>
                                </a:lnTo>
                                <a:cubicBezTo>
                                  <a:pt x="26426" y="9844"/>
                                  <a:pt x="29776" y="7218"/>
                                  <a:pt x="35118" y="8305"/>
                                </a:cubicBezTo>
                                <a:cubicBezTo>
                                  <a:pt x="40641" y="9301"/>
                                  <a:pt x="43358" y="13285"/>
                                  <a:pt x="42271" y="18807"/>
                                </a:cubicBezTo>
                                <a:cubicBezTo>
                                  <a:pt x="41185" y="24783"/>
                                  <a:pt x="37654" y="27047"/>
                                  <a:pt x="31134" y="26141"/>
                                </a:cubicBezTo>
                                <a:lnTo>
                                  <a:pt x="30139" y="31483"/>
                                </a:lnTo>
                                <a:cubicBezTo>
                                  <a:pt x="33760" y="31936"/>
                                  <a:pt x="36114" y="31936"/>
                                  <a:pt x="38287" y="31211"/>
                                </a:cubicBezTo>
                                <a:cubicBezTo>
                                  <a:pt x="42996" y="29763"/>
                                  <a:pt x="45983" y="25870"/>
                                  <a:pt x="47070" y="19984"/>
                                </a:cubicBezTo>
                                <a:cubicBezTo>
                                  <a:pt x="48700" y="11112"/>
                                  <a:pt x="44444" y="4411"/>
                                  <a:pt x="36024" y="2782"/>
                                </a:cubicBezTo>
                                <a:cubicBezTo>
                                  <a:pt x="30410" y="1786"/>
                                  <a:pt x="27060" y="3325"/>
                                  <a:pt x="24163" y="8124"/>
                                </a:cubicBezTo>
                                <a:cubicBezTo>
                                  <a:pt x="23348" y="3778"/>
                                  <a:pt x="20722" y="1242"/>
                                  <a:pt x="16286" y="428"/>
                                </a:cubicBezTo>
                                <a:cubicBezTo>
                                  <a:pt x="8771" y="-1021"/>
                                  <a:pt x="3157" y="3053"/>
                                  <a:pt x="1618" y="11202"/>
                                </a:cubicBezTo>
                                <a:cubicBezTo>
                                  <a:pt x="-12" y="19894"/>
                                  <a:pt x="3972" y="25507"/>
                                  <a:pt x="13298" y="27499"/>
                                </a:cubicBezTo>
                                <a:lnTo>
                                  <a:pt x="14294" y="22157"/>
                                </a:lnTo>
                                <a:cubicBezTo>
                                  <a:pt x="11577" y="21524"/>
                                  <a:pt x="10219" y="20980"/>
                                  <a:pt x="8952" y="20075"/>
                                </a:cubicBezTo>
                                <a:cubicBezTo>
                                  <a:pt x="6688" y="18355"/>
                                  <a:pt x="5692" y="15457"/>
                                  <a:pt x="6326" y="12017"/>
                                </a:cubicBezTo>
                                <a:cubicBezTo>
                                  <a:pt x="7231" y="7309"/>
                                  <a:pt x="10581" y="5045"/>
                                  <a:pt x="15380" y="5951"/>
                                </a:cubicBezTo>
                                <a:cubicBezTo>
                                  <a:pt x="18549" y="6494"/>
                                  <a:pt x="20179" y="7852"/>
                                  <a:pt x="20722" y="10478"/>
                                </a:cubicBezTo>
                                <a:cubicBezTo>
                                  <a:pt x="21084" y="12107"/>
                                  <a:pt x="20994" y="14009"/>
                                  <a:pt x="20360" y="1781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2" name="Freeform: Shape 2062"/>
                        <wps:cNvSpPr/>
                        <wps:spPr>
                          <a:xfrm>
                            <a:off x="2190297" y="175666"/>
                            <a:ext cx="45995" cy="34548"/>
                          </a:xfrm>
                          <a:custGeom>
                            <a:avLst/>
                            <a:gdLst>
                              <a:gd name="connsiteX0" fmla="*/ 46356 w 45995"/>
                              <a:gd name="connsiteY0" fmla="*/ 34668 h 34548"/>
                              <a:gd name="connsiteX1" fmla="*/ 47261 w 45995"/>
                              <a:gd name="connsiteY1" fmla="*/ 29598 h 34548"/>
                              <a:gd name="connsiteX2" fmla="*/ 30692 w 45995"/>
                              <a:gd name="connsiteY2" fmla="*/ 26429 h 34548"/>
                              <a:gd name="connsiteX3" fmla="*/ 37392 w 45995"/>
                              <a:gd name="connsiteY3" fmla="*/ 17466 h 34548"/>
                              <a:gd name="connsiteX4" fmla="*/ 23086 w 45995"/>
                              <a:gd name="connsiteY4" fmla="*/ 625 h 34548"/>
                              <a:gd name="connsiteX5" fmla="*/ 3076 w 45995"/>
                              <a:gd name="connsiteY5" fmla="*/ 11128 h 34548"/>
                              <a:gd name="connsiteX6" fmla="*/ 6970 w 45995"/>
                              <a:gd name="connsiteY6" fmla="*/ 22355 h 34548"/>
                              <a:gd name="connsiteX7" fmla="*/ 2171 w 45995"/>
                              <a:gd name="connsiteY7" fmla="*/ 21449 h 34548"/>
                              <a:gd name="connsiteX8" fmla="*/ 1266 w 45995"/>
                              <a:gd name="connsiteY8" fmla="*/ 26157 h 34548"/>
                              <a:gd name="connsiteX9" fmla="*/ 7694 w 45995"/>
                              <a:gd name="connsiteY9" fmla="*/ 12848 h 34548"/>
                              <a:gd name="connsiteX10" fmla="*/ 22000 w 45995"/>
                              <a:gd name="connsiteY10" fmla="*/ 5967 h 34548"/>
                              <a:gd name="connsiteX11" fmla="*/ 32412 w 45995"/>
                              <a:gd name="connsiteY11" fmla="*/ 17466 h 34548"/>
                              <a:gd name="connsiteX12" fmla="*/ 18378 w 45995"/>
                              <a:gd name="connsiteY12" fmla="*/ 24075 h 34548"/>
                              <a:gd name="connsiteX13" fmla="*/ 7694 w 45995"/>
                              <a:gd name="connsiteY13" fmla="*/ 12848 h 345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995" h="34548">
                                <a:moveTo>
                                  <a:pt x="46356" y="34668"/>
                                </a:moveTo>
                                <a:lnTo>
                                  <a:pt x="47261" y="29598"/>
                                </a:lnTo>
                                <a:lnTo>
                                  <a:pt x="30692" y="26429"/>
                                </a:lnTo>
                                <a:cubicBezTo>
                                  <a:pt x="34495" y="24347"/>
                                  <a:pt x="36577" y="21630"/>
                                  <a:pt x="37392" y="17466"/>
                                </a:cubicBezTo>
                                <a:cubicBezTo>
                                  <a:pt x="38931" y="9136"/>
                                  <a:pt x="33227" y="2526"/>
                                  <a:pt x="23086" y="625"/>
                                </a:cubicBezTo>
                                <a:cubicBezTo>
                                  <a:pt x="12402" y="-1367"/>
                                  <a:pt x="4616" y="2617"/>
                                  <a:pt x="3076" y="11128"/>
                                </a:cubicBezTo>
                                <a:cubicBezTo>
                                  <a:pt x="2261" y="15474"/>
                                  <a:pt x="3620" y="19276"/>
                                  <a:pt x="6970" y="22355"/>
                                </a:cubicBezTo>
                                <a:lnTo>
                                  <a:pt x="2171" y="21449"/>
                                </a:lnTo>
                                <a:lnTo>
                                  <a:pt x="1266" y="26157"/>
                                </a:lnTo>
                                <a:close/>
                                <a:moveTo>
                                  <a:pt x="7694" y="12848"/>
                                </a:moveTo>
                                <a:cubicBezTo>
                                  <a:pt x="8781" y="7234"/>
                                  <a:pt x="14394" y="4518"/>
                                  <a:pt x="22000" y="5967"/>
                                </a:cubicBezTo>
                                <a:cubicBezTo>
                                  <a:pt x="29243" y="7325"/>
                                  <a:pt x="33499" y="11852"/>
                                  <a:pt x="32412" y="17466"/>
                                </a:cubicBezTo>
                                <a:cubicBezTo>
                                  <a:pt x="31416" y="22898"/>
                                  <a:pt x="25893" y="25524"/>
                                  <a:pt x="18378" y="24075"/>
                                </a:cubicBezTo>
                                <a:cubicBezTo>
                                  <a:pt x="10863" y="22717"/>
                                  <a:pt x="6698" y="18280"/>
                                  <a:pt x="7694" y="1284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3" name="Freeform: Shape 2063"/>
                        <wps:cNvSpPr/>
                        <wps:spPr>
                          <a:xfrm>
                            <a:off x="2194031" y="456448"/>
                            <a:ext cx="41287" cy="47574"/>
                          </a:xfrm>
                          <a:custGeom>
                            <a:avLst/>
                            <a:gdLst>
                              <a:gd name="connsiteX0" fmla="*/ 1267 w 41287"/>
                              <a:gd name="connsiteY0" fmla="*/ 40530 h 47574"/>
                              <a:gd name="connsiteX1" fmla="*/ 32867 w 41287"/>
                              <a:gd name="connsiteY1" fmla="*/ 47864 h 47574"/>
                              <a:gd name="connsiteX2" fmla="*/ 34044 w 41287"/>
                              <a:gd name="connsiteY2" fmla="*/ 42884 h 47574"/>
                              <a:gd name="connsiteX3" fmla="*/ 14215 w 41287"/>
                              <a:gd name="connsiteY3" fmla="*/ 38267 h 47574"/>
                              <a:gd name="connsiteX4" fmla="*/ 7605 w 41287"/>
                              <a:gd name="connsiteY4" fmla="*/ 28941 h 47574"/>
                              <a:gd name="connsiteX5" fmla="*/ 15301 w 41287"/>
                              <a:gd name="connsiteY5" fmla="*/ 24505 h 47574"/>
                              <a:gd name="connsiteX6" fmla="*/ 37122 w 41287"/>
                              <a:gd name="connsiteY6" fmla="*/ 29575 h 47574"/>
                              <a:gd name="connsiteX7" fmla="*/ 38299 w 41287"/>
                              <a:gd name="connsiteY7" fmla="*/ 24505 h 47574"/>
                              <a:gd name="connsiteX8" fmla="*/ 18470 w 41287"/>
                              <a:gd name="connsiteY8" fmla="*/ 19887 h 47574"/>
                              <a:gd name="connsiteX9" fmla="*/ 11861 w 41287"/>
                              <a:gd name="connsiteY9" fmla="*/ 10561 h 47574"/>
                              <a:gd name="connsiteX10" fmla="*/ 19557 w 41287"/>
                              <a:gd name="connsiteY10" fmla="*/ 6125 h 47574"/>
                              <a:gd name="connsiteX11" fmla="*/ 41378 w 41287"/>
                              <a:gd name="connsiteY11" fmla="*/ 11195 h 47574"/>
                              <a:gd name="connsiteX12" fmla="*/ 42555 w 41287"/>
                              <a:gd name="connsiteY12" fmla="*/ 6125 h 47574"/>
                              <a:gd name="connsiteX13" fmla="*/ 18833 w 41287"/>
                              <a:gd name="connsiteY13" fmla="*/ 602 h 47574"/>
                              <a:gd name="connsiteX14" fmla="*/ 7877 w 41287"/>
                              <a:gd name="connsiteY14" fmla="*/ 7845 h 47574"/>
                              <a:gd name="connsiteX15" fmla="*/ 10412 w 41287"/>
                              <a:gd name="connsiteY15" fmla="*/ 18619 h 47574"/>
                              <a:gd name="connsiteX16" fmla="*/ 3712 w 41287"/>
                              <a:gd name="connsiteY16" fmla="*/ 25953 h 47574"/>
                              <a:gd name="connsiteX17" fmla="*/ 6790 w 41287"/>
                              <a:gd name="connsiteY17" fmla="*/ 36908 h 47574"/>
                              <a:gd name="connsiteX18" fmla="*/ 2354 w 41287"/>
                              <a:gd name="connsiteY18" fmla="*/ 35912 h 475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1287" h="47574">
                                <a:moveTo>
                                  <a:pt x="1267" y="40530"/>
                                </a:moveTo>
                                <a:lnTo>
                                  <a:pt x="32867" y="47864"/>
                                </a:lnTo>
                                <a:lnTo>
                                  <a:pt x="34044" y="42884"/>
                                </a:lnTo>
                                <a:lnTo>
                                  <a:pt x="14215" y="38267"/>
                                </a:lnTo>
                                <a:cubicBezTo>
                                  <a:pt x="9597" y="37180"/>
                                  <a:pt x="6609" y="33015"/>
                                  <a:pt x="7605" y="28941"/>
                                </a:cubicBezTo>
                                <a:cubicBezTo>
                                  <a:pt x="8420" y="25138"/>
                                  <a:pt x="11318" y="23599"/>
                                  <a:pt x="15301" y="24505"/>
                                </a:cubicBezTo>
                                <a:lnTo>
                                  <a:pt x="37122" y="29575"/>
                                </a:lnTo>
                                <a:lnTo>
                                  <a:pt x="38299" y="24505"/>
                                </a:lnTo>
                                <a:lnTo>
                                  <a:pt x="18470" y="19887"/>
                                </a:lnTo>
                                <a:cubicBezTo>
                                  <a:pt x="13853" y="18800"/>
                                  <a:pt x="10865" y="14635"/>
                                  <a:pt x="11861" y="10561"/>
                                </a:cubicBezTo>
                                <a:cubicBezTo>
                                  <a:pt x="12676" y="6849"/>
                                  <a:pt x="15664" y="5219"/>
                                  <a:pt x="19557" y="6125"/>
                                </a:cubicBezTo>
                                <a:lnTo>
                                  <a:pt x="41378" y="11195"/>
                                </a:lnTo>
                                <a:lnTo>
                                  <a:pt x="42555" y="6125"/>
                                </a:lnTo>
                                <a:lnTo>
                                  <a:pt x="18833" y="602"/>
                                </a:lnTo>
                                <a:cubicBezTo>
                                  <a:pt x="13219" y="-666"/>
                                  <a:pt x="9235" y="1960"/>
                                  <a:pt x="7877" y="7845"/>
                                </a:cubicBezTo>
                                <a:cubicBezTo>
                                  <a:pt x="6881" y="12100"/>
                                  <a:pt x="7605" y="14817"/>
                                  <a:pt x="10412" y="18619"/>
                                </a:cubicBezTo>
                                <a:cubicBezTo>
                                  <a:pt x="6700" y="19615"/>
                                  <a:pt x="4617" y="21969"/>
                                  <a:pt x="3712" y="25953"/>
                                </a:cubicBezTo>
                                <a:cubicBezTo>
                                  <a:pt x="2716" y="30209"/>
                                  <a:pt x="3621" y="33377"/>
                                  <a:pt x="6790" y="36908"/>
                                </a:cubicBezTo>
                                <a:lnTo>
                                  <a:pt x="2354" y="359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4" name="Freeform: Shape 2064"/>
                        <wps:cNvSpPr/>
                        <wps:spPr>
                          <a:xfrm>
                            <a:off x="2193183" y="438762"/>
                            <a:ext cx="45180" cy="15210"/>
                          </a:xfrm>
                          <a:custGeom>
                            <a:avLst/>
                            <a:gdLst>
                              <a:gd name="connsiteX0" fmla="*/ 14855 w 45180"/>
                              <a:gd name="connsiteY0" fmla="*/ 3158 h 15210"/>
                              <a:gd name="connsiteX1" fmla="*/ 13678 w 45180"/>
                              <a:gd name="connsiteY1" fmla="*/ 8138 h 15210"/>
                              <a:gd name="connsiteX2" fmla="*/ 45278 w 45180"/>
                              <a:gd name="connsiteY2" fmla="*/ 15472 h 15210"/>
                              <a:gd name="connsiteX3" fmla="*/ 46455 w 45180"/>
                              <a:gd name="connsiteY3" fmla="*/ 10492 h 15210"/>
                              <a:gd name="connsiteX4" fmla="*/ 2451 w 45180"/>
                              <a:gd name="connsiteY4" fmla="*/ 261 h 15210"/>
                              <a:gd name="connsiteX5" fmla="*/ 1274 w 45180"/>
                              <a:gd name="connsiteY5" fmla="*/ 5331 h 15210"/>
                              <a:gd name="connsiteX6" fmla="*/ 7612 w 45180"/>
                              <a:gd name="connsiteY6" fmla="*/ 6870 h 15210"/>
                              <a:gd name="connsiteX7" fmla="*/ 8789 w 45180"/>
                              <a:gd name="connsiteY7" fmla="*/ 1800 h 152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180" h="15210">
                                <a:moveTo>
                                  <a:pt x="14855" y="3158"/>
                                </a:moveTo>
                                <a:lnTo>
                                  <a:pt x="13678" y="8138"/>
                                </a:lnTo>
                                <a:lnTo>
                                  <a:pt x="45278" y="15472"/>
                                </a:lnTo>
                                <a:lnTo>
                                  <a:pt x="46455" y="10492"/>
                                </a:lnTo>
                                <a:close/>
                                <a:moveTo>
                                  <a:pt x="2451" y="261"/>
                                </a:moveTo>
                                <a:lnTo>
                                  <a:pt x="1274" y="5331"/>
                                </a:lnTo>
                                <a:lnTo>
                                  <a:pt x="7612" y="6870"/>
                                </a:lnTo>
                                <a:lnTo>
                                  <a:pt x="8789" y="180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5" name="Freeform: Shape 2065"/>
                        <wps:cNvSpPr/>
                        <wps:spPr>
                          <a:xfrm>
                            <a:off x="2196651" y="397581"/>
                            <a:ext cx="52242" cy="41468"/>
                          </a:xfrm>
                          <a:custGeom>
                            <a:avLst/>
                            <a:gdLst>
                              <a:gd name="connsiteX0" fmla="*/ 27714 w 52242"/>
                              <a:gd name="connsiteY0" fmla="*/ 31672 h 41468"/>
                              <a:gd name="connsiteX1" fmla="*/ 31064 w 52242"/>
                              <a:gd name="connsiteY1" fmla="*/ 17276 h 41468"/>
                              <a:gd name="connsiteX2" fmla="*/ 40481 w 52242"/>
                              <a:gd name="connsiteY2" fmla="*/ 11934 h 41468"/>
                              <a:gd name="connsiteX3" fmla="*/ 44465 w 52242"/>
                              <a:gd name="connsiteY3" fmla="*/ 12840 h 41468"/>
                              <a:gd name="connsiteX4" fmla="*/ 51889 w 52242"/>
                              <a:gd name="connsiteY4" fmla="*/ 13202 h 41468"/>
                              <a:gd name="connsiteX5" fmla="*/ 53519 w 52242"/>
                              <a:gd name="connsiteY5" fmla="*/ 6411 h 41468"/>
                              <a:gd name="connsiteX6" fmla="*/ 52070 w 52242"/>
                              <a:gd name="connsiteY6" fmla="*/ 6049 h 41468"/>
                              <a:gd name="connsiteX7" fmla="*/ 42654 w 52242"/>
                              <a:gd name="connsiteY7" fmla="*/ 6683 h 41468"/>
                              <a:gd name="connsiteX8" fmla="*/ 29797 w 52242"/>
                              <a:gd name="connsiteY8" fmla="*/ 9852 h 41468"/>
                              <a:gd name="connsiteX9" fmla="*/ 20923 w 52242"/>
                              <a:gd name="connsiteY9" fmla="*/ 707 h 41468"/>
                              <a:gd name="connsiteX10" fmla="*/ 5984 w 52242"/>
                              <a:gd name="connsiteY10" fmla="*/ 11300 h 41468"/>
                              <a:gd name="connsiteX11" fmla="*/ 1276 w 52242"/>
                              <a:gd name="connsiteY11" fmla="*/ 31491 h 41468"/>
                              <a:gd name="connsiteX12" fmla="*/ 45279 w 52242"/>
                              <a:gd name="connsiteY12" fmla="*/ 41722 h 41468"/>
                              <a:gd name="connsiteX13" fmla="*/ 46638 w 52242"/>
                              <a:gd name="connsiteY13" fmla="*/ 36109 h 41468"/>
                              <a:gd name="connsiteX14" fmla="*/ 22734 w 52242"/>
                              <a:gd name="connsiteY14" fmla="*/ 30586 h 41468"/>
                              <a:gd name="connsiteX15" fmla="*/ 7523 w 52242"/>
                              <a:gd name="connsiteY15" fmla="*/ 27055 h 41468"/>
                              <a:gd name="connsiteX16" fmla="*/ 10602 w 52242"/>
                              <a:gd name="connsiteY16" fmla="*/ 13473 h 41468"/>
                              <a:gd name="connsiteX17" fmla="*/ 13952 w 52242"/>
                              <a:gd name="connsiteY17" fmla="*/ 7498 h 41468"/>
                              <a:gd name="connsiteX18" fmla="*/ 20290 w 52242"/>
                              <a:gd name="connsiteY18" fmla="*/ 6592 h 41468"/>
                              <a:gd name="connsiteX19" fmla="*/ 25813 w 52242"/>
                              <a:gd name="connsiteY19" fmla="*/ 17004 h 414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242" h="41468">
                                <a:moveTo>
                                  <a:pt x="27714" y="31672"/>
                                </a:moveTo>
                                <a:lnTo>
                                  <a:pt x="31064" y="17276"/>
                                </a:lnTo>
                                <a:cubicBezTo>
                                  <a:pt x="32241" y="12206"/>
                                  <a:pt x="35139" y="10667"/>
                                  <a:pt x="40481" y="11934"/>
                                </a:cubicBezTo>
                                <a:lnTo>
                                  <a:pt x="44465" y="12840"/>
                                </a:lnTo>
                                <a:cubicBezTo>
                                  <a:pt x="47090" y="13383"/>
                                  <a:pt x="49897" y="13564"/>
                                  <a:pt x="51889" y="13202"/>
                                </a:cubicBezTo>
                                <a:lnTo>
                                  <a:pt x="53519" y="6411"/>
                                </a:lnTo>
                                <a:lnTo>
                                  <a:pt x="52070" y="6049"/>
                                </a:lnTo>
                                <a:cubicBezTo>
                                  <a:pt x="50169" y="7860"/>
                                  <a:pt x="48448" y="7860"/>
                                  <a:pt x="42654" y="6683"/>
                                </a:cubicBezTo>
                                <a:cubicBezTo>
                                  <a:pt x="35410" y="4963"/>
                                  <a:pt x="32966" y="5687"/>
                                  <a:pt x="29797" y="9852"/>
                                </a:cubicBezTo>
                                <a:cubicBezTo>
                                  <a:pt x="28529" y="4419"/>
                                  <a:pt x="25994" y="1794"/>
                                  <a:pt x="20923" y="707"/>
                                </a:cubicBezTo>
                                <a:cubicBezTo>
                                  <a:pt x="13409" y="-1104"/>
                                  <a:pt x="8067" y="2518"/>
                                  <a:pt x="5984" y="11300"/>
                                </a:cubicBezTo>
                                <a:lnTo>
                                  <a:pt x="1276" y="31491"/>
                                </a:lnTo>
                                <a:lnTo>
                                  <a:pt x="45279" y="41722"/>
                                </a:lnTo>
                                <a:lnTo>
                                  <a:pt x="46638" y="36109"/>
                                </a:lnTo>
                                <a:close/>
                                <a:moveTo>
                                  <a:pt x="22734" y="30586"/>
                                </a:moveTo>
                                <a:lnTo>
                                  <a:pt x="7523" y="27055"/>
                                </a:lnTo>
                                <a:lnTo>
                                  <a:pt x="10602" y="13473"/>
                                </a:lnTo>
                                <a:cubicBezTo>
                                  <a:pt x="11417" y="10305"/>
                                  <a:pt x="12322" y="8675"/>
                                  <a:pt x="13952" y="7498"/>
                                </a:cubicBezTo>
                                <a:cubicBezTo>
                                  <a:pt x="15582" y="6411"/>
                                  <a:pt x="17755" y="6049"/>
                                  <a:pt x="20290" y="6592"/>
                                </a:cubicBezTo>
                                <a:cubicBezTo>
                                  <a:pt x="25541" y="7860"/>
                                  <a:pt x="27261" y="11029"/>
                                  <a:pt x="25813" y="1700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6" name="Freeform: Shape 2066"/>
                        <wps:cNvSpPr/>
                        <wps:spPr>
                          <a:xfrm>
                            <a:off x="2231345" y="379788"/>
                            <a:ext cx="7605" cy="15391"/>
                          </a:xfrm>
                          <a:custGeom>
                            <a:avLst/>
                            <a:gdLst>
                              <a:gd name="connsiteX0" fmla="*/ 4632 w 7605"/>
                              <a:gd name="connsiteY0" fmla="*/ 229 h 15391"/>
                              <a:gd name="connsiteX1" fmla="*/ 1282 w 7605"/>
                              <a:gd name="connsiteY1" fmla="*/ 14624 h 15391"/>
                              <a:gd name="connsiteX2" fmla="*/ 5537 w 7605"/>
                              <a:gd name="connsiteY2" fmla="*/ 15620 h 15391"/>
                              <a:gd name="connsiteX3" fmla="*/ 8887 w 7605"/>
                              <a:gd name="connsiteY3" fmla="*/ 1224 h 15391"/>
                            </a:gdLst>
                            <a:ahLst/>
                            <a:cxnLst>
                              <a:cxn ang="0">
                                <a:pos x="connsiteX0" y="connsiteY0"/>
                              </a:cxn>
                              <a:cxn ang="0">
                                <a:pos x="connsiteX1" y="connsiteY1"/>
                              </a:cxn>
                              <a:cxn ang="0">
                                <a:pos x="connsiteX2" y="connsiteY2"/>
                              </a:cxn>
                              <a:cxn ang="0">
                                <a:pos x="connsiteX3" y="connsiteY3"/>
                              </a:cxn>
                            </a:cxnLst>
                            <a:rect l="l" t="t" r="r" b="b"/>
                            <a:pathLst>
                              <a:path w="7605" h="15391">
                                <a:moveTo>
                                  <a:pt x="4632" y="229"/>
                                </a:moveTo>
                                <a:lnTo>
                                  <a:pt x="1282" y="14624"/>
                                </a:lnTo>
                                <a:lnTo>
                                  <a:pt x="5537" y="15620"/>
                                </a:lnTo>
                                <a:lnTo>
                                  <a:pt x="8887" y="12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7" name="Freeform: Shape 2067"/>
                        <wps:cNvSpPr/>
                        <wps:spPr>
                          <a:xfrm>
                            <a:off x="2214544" y="350110"/>
                            <a:ext cx="44456" cy="17655"/>
                          </a:xfrm>
                          <a:custGeom>
                            <a:avLst/>
                            <a:gdLst>
                              <a:gd name="connsiteX0" fmla="*/ 13417 w 44456"/>
                              <a:gd name="connsiteY0" fmla="*/ 8456 h 17655"/>
                              <a:gd name="connsiteX1" fmla="*/ 44473 w 44456"/>
                              <a:gd name="connsiteY1" fmla="*/ 15700 h 17655"/>
                              <a:gd name="connsiteX2" fmla="*/ 45740 w 44456"/>
                              <a:gd name="connsiteY2" fmla="*/ 10358 h 17655"/>
                              <a:gd name="connsiteX3" fmla="*/ 2099 w 44456"/>
                              <a:gd name="connsiteY3" fmla="*/ 217 h 17655"/>
                              <a:gd name="connsiteX4" fmla="*/ 1284 w 44456"/>
                              <a:gd name="connsiteY4" fmla="*/ 3658 h 17655"/>
                              <a:gd name="connsiteX5" fmla="*/ 7351 w 44456"/>
                              <a:gd name="connsiteY5" fmla="*/ 17058 h 17655"/>
                              <a:gd name="connsiteX6" fmla="*/ 11244 w 44456"/>
                              <a:gd name="connsiteY6" fmla="*/ 17873 h 176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4456" h="17655">
                                <a:moveTo>
                                  <a:pt x="13417" y="8456"/>
                                </a:moveTo>
                                <a:lnTo>
                                  <a:pt x="44473" y="15700"/>
                                </a:lnTo>
                                <a:lnTo>
                                  <a:pt x="45740" y="10358"/>
                                </a:lnTo>
                                <a:lnTo>
                                  <a:pt x="2099" y="217"/>
                                </a:lnTo>
                                <a:lnTo>
                                  <a:pt x="1284" y="3658"/>
                                </a:lnTo>
                                <a:cubicBezTo>
                                  <a:pt x="7532" y="7189"/>
                                  <a:pt x="8256" y="8547"/>
                                  <a:pt x="7351" y="17058"/>
                                </a:cubicBezTo>
                                <a:lnTo>
                                  <a:pt x="11244" y="178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8" name="Freeform: Shape 2068"/>
                        <wps:cNvSpPr/>
                        <wps:spPr>
                          <a:xfrm>
                            <a:off x="2221612" y="310466"/>
                            <a:ext cx="46009" cy="32582"/>
                          </a:xfrm>
                          <a:custGeom>
                            <a:avLst/>
                            <a:gdLst>
                              <a:gd name="connsiteX0" fmla="*/ 23994 w 46009"/>
                              <a:gd name="connsiteY0" fmla="*/ 8488 h 32582"/>
                              <a:gd name="connsiteX1" fmla="*/ 16298 w 46009"/>
                              <a:gd name="connsiteY1" fmla="*/ 520 h 32582"/>
                              <a:gd name="connsiteX2" fmla="*/ 1720 w 46009"/>
                              <a:gd name="connsiteY2" fmla="*/ 10661 h 32582"/>
                              <a:gd name="connsiteX3" fmla="*/ 10322 w 46009"/>
                              <a:gd name="connsiteY3" fmla="*/ 26234 h 32582"/>
                              <a:gd name="connsiteX4" fmla="*/ 20734 w 46009"/>
                              <a:gd name="connsiteY4" fmla="*/ 22521 h 32582"/>
                              <a:gd name="connsiteX5" fmla="*/ 30060 w 46009"/>
                              <a:gd name="connsiteY5" fmla="*/ 32390 h 32582"/>
                              <a:gd name="connsiteX6" fmla="*/ 46811 w 46009"/>
                              <a:gd name="connsiteY6" fmla="*/ 21163 h 32582"/>
                              <a:gd name="connsiteX7" fmla="*/ 36670 w 46009"/>
                              <a:gd name="connsiteY7" fmla="*/ 3599 h 32582"/>
                              <a:gd name="connsiteX8" fmla="*/ 23994 w 46009"/>
                              <a:gd name="connsiteY8" fmla="*/ 8488 h 32582"/>
                              <a:gd name="connsiteX9" fmla="*/ 6429 w 46009"/>
                              <a:gd name="connsiteY9" fmla="*/ 11747 h 32582"/>
                              <a:gd name="connsiteX10" fmla="*/ 15211 w 46009"/>
                              <a:gd name="connsiteY10" fmla="*/ 5953 h 32582"/>
                              <a:gd name="connsiteX11" fmla="*/ 20282 w 46009"/>
                              <a:gd name="connsiteY11" fmla="*/ 15007 h 32582"/>
                              <a:gd name="connsiteX12" fmla="*/ 11590 w 46009"/>
                              <a:gd name="connsiteY12" fmla="*/ 20801 h 32582"/>
                              <a:gd name="connsiteX13" fmla="*/ 6429 w 46009"/>
                              <a:gd name="connsiteY13" fmla="*/ 11747 h 32582"/>
                              <a:gd name="connsiteX14" fmla="*/ 24809 w 46009"/>
                              <a:gd name="connsiteY14" fmla="*/ 16003 h 32582"/>
                              <a:gd name="connsiteX15" fmla="*/ 35493 w 46009"/>
                              <a:gd name="connsiteY15" fmla="*/ 9031 h 32582"/>
                              <a:gd name="connsiteX16" fmla="*/ 42012 w 46009"/>
                              <a:gd name="connsiteY16" fmla="*/ 20077 h 32582"/>
                              <a:gd name="connsiteX17" fmla="*/ 31418 w 46009"/>
                              <a:gd name="connsiteY17" fmla="*/ 26958 h 32582"/>
                              <a:gd name="connsiteX18" fmla="*/ 24809 w 46009"/>
                              <a:gd name="connsiteY18" fmla="*/ 16003 h 325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009" h="32582">
                                <a:moveTo>
                                  <a:pt x="23994" y="8488"/>
                                </a:moveTo>
                                <a:cubicBezTo>
                                  <a:pt x="22455" y="3327"/>
                                  <a:pt x="20463" y="1516"/>
                                  <a:pt x="16298" y="520"/>
                                </a:cubicBezTo>
                                <a:cubicBezTo>
                                  <a:pt x="9507" y="-1019"/>
                                  <a:pt x="3531" y="3055"/>
                                  <a:pt x="1720" y="10661"/>
                                </a:cubicBezTo>
                                <a:cubicBezTo>
                                  <a:pt x="0" y="18176"/>
                                  <a:pt x="3531" y="24694"/>
                                  <a:pt x="10322" y="26234"/>
                                </a:cubicBezTo>
                                <a:cubicBezTo>
                                  <a:pt x="14487" y="27230"/>
                                  <a:pt x="17022" y="26234"/>
                                  <a:pt x="20734" y="22521"/>
                                </a:cubicBezTo>
                                <a:cubicBezTo>
                                  <a:pt x="22092" y="27863"/>
                                  <a:pt x="25171" y="31304"/>
                                  <a:pt x="30060" y="32390"/>
                                </a:cubicBezTo>
                                <a:cubicBezTo>
                                  <a:pt x="37937" y="34201"/>
                                  <a:pt x="44909" y="29584"/>
                                  <a:pt x="46811" y="21163"/>
                                </a:cubicBezTo>
                                <a:cubicBezTo>
                                  <a:pt x="48803" y="12653"/>
                                  <a:pt x="44547" y="5409"/>
                                  <a:pt x="36670" y="3599"/>
                                </a:cubicBezTo>
                                <a:cubicBezTo>
                                  <a:pt x="31781" y="2512"/>
                                  <a:pt x="27616" y="3961"/>
                                  <a:pt x="23994" y="8488"/>
                                </a:cubicBezTo>
                                <a:close/>
                                <a:moveTo>
                                  <a:pt x="6429" y="11747"/>
                                </a:moveTo>
                                <a:cubicBezTo>
                                  <a:pt x="7515" y="7220"/>
                                  <a:pt x="10956" y="4957"/>
                                  <a:pt x="15211" y="5953"/>
                                </a:cubicBezTo>
                                <a:cubicBezTo>
                                  <a:pt x="19286" y="6949"/>
                                  <a:pt x="21368" y="10480"/>
                                  <a:pt x="20282" y="15007"/>
                                </a:cubicBezTo>
                                <a:cubicBezTo>
                                  <a:pt x="19286" y="19534"/>
                                  <a:pt x="15845" y="21797"/>
                                  <a:pt x="11590" y="20801"/>
                                </a:cubicBezTo>
                                <a:cubicBezTo>
                                  <a:pt x="7515" y="19805"/>
                                  <a:pt x="5433" y="16274"/>
                                  <a:pt x="6429" y="11747"/>
                                </a:cubicBezTo>
                                <a:close/>
                                <a:moveTo>
                                  <a:pt x="24809" y="16003"/>
                                </a:moveTo>
                                <a:cubicBezTo>
                                  <a:pt x="26076" y="10661"/>
                                  <a:pt x="30332" y="7854"/>
                                  <a:pt x="35493" y="9031"/>
                                </a:cubicBezTo>
                                <a:cubicBezTo>
                                  <a:pt x="40654" y="10299"/>
                                  <a:pt x="43279" y="14554"/>
                                  <a:pt x="42012" y="20077"/>
                                </a:cubicBezTo>
                                <a:cubicBezTo>
                                  <a:pt x="40835" y="25238"/>
                                  <a:pt x="36489" y="28044"/>
                                  <a:pt x="31418" y="26958"/>
                                </a:cubicBezTo>
                                <a:cubicBezTo>
                                  <a:pt x="26257" y="25690"/>
                                  <a:pt x="23632" y="21344"/>
                                  <a:pt x="24809" y="1600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9" name="Freeform: Shape 2069"/>
                        <wps:cNvSpPr/>
                        <wps:spPr>
                          <a:xfrm>
                            <a:off x="2229803" y="276481"/>
                            <a:ext cx="45611" cy="31778"/>
                          </a:xfrm>
                          <a:custGeom>
                            <a:avLst/>
                            <a:gdLst>
                              <a:gd name="connsiteX0" fmla="*/ 15797 w 45611"/>
                              <a:gd name="connsiteY0" fmla="*/ 234 h 31778"/>
                              <a:gd name="connsiteX1" fmla="*/ 1673 w 45611"/>
                              <a:gd name="connsiteY1" fmla="*/ 9740 h 31778"/>
                              <a:gd name="connsiteX2" fmla="*/ 5204 w 45611"/>
                              <a:gd name="connsiteY2" fmla="*/ 22688 h 31778"/>
                              <a:gd name="connsiteX3" fmla="*/ 21863 w 45611"/>
                              <a:gd name="connsiteY3" fmla="*/ 30655 h 31778"/>
                              <a:gd name="connsiteX4" fmla="*/ 38523 w 45611"/>
                              <a:gd name="connsiteY4" fmla="*/ 30746 h 31778"/>
                              <a:gd name="connsiteX5" fmla="*/ 46491 w 45611"/>
                              <a:gd name="connsiteY5" fmla="*/ 21239 h 31778"/>
                              <a:gd name="connsiteX6" fmla="*/ 35083 w 45611"/>
                              <a:gd name="connsiteY6" fmla="*/ 3765 h 31778"/>
                              <a:gd name="connsiteX7" fmla="*/ 18423 w 45611"/>
                              <a:gd name="connsiteY7" fmla="*/ 13724 h 31778"/>
                              <a:gd name="connsiteX8" fmla="*/ 20867 w 45611"/>
                              <a:gd name="connsiteY8" fmla="*/ 24589 h 31778"/>
                              <a:gd name="connsiteX9" fmla="*/ 6290 w 45611"/>
                              <a:gd name="connsiteY9" fmla="*/ 11189 h 31778"/>
                              <a:gd name="connsiteX10" fmla="*/ 14529 w 45611"/>
                              <a:gd name="connsiteY10" fmla="*/ 5576 h 31778"/>
                              <a:gd name="connsiteX11" fmla="*/ 22950 w 45611"/>
                              <a:gd name="connsiteY11" fmla="*/ 15444 h 31778"/>
                              <a:gd name="connsiteX12" fmla="*/ 34268 w 45611"/>
                              <a:gd name="connsiteY12" fmla="*/ 9288 h 31778"/>
                              <a:gd name="connsiteX13" fmla="*/ 41783 w 45611"/>
                              <a:gd name="connsiteY13" fmla="*/ 19971 h 31778"/>
                              <a:gd name="connsiteX14" fmla="*/ 30012 w 45611"/>
                              <a:gd name="connsiteY14" fmla="*/ 26490 h 31778"/>
                              <a:gd name="connsiteX15" fmla="*/ 22950 w 45611"/>
                              <a:gd name="connsiteY15" fmla="*/ 15444 h 317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611" h="31778">
                                <a:moveTo>
                                  <a:pt x="15797" y="234"/>
                                </a:moveTo>
                                <a:cubicBezTo>
                                  <a:pt x="8463" y="-310"/>
                                  <a:pt x="3212" y="3221"/>
                                  <a:pt x="1673" y="9740"/>
                                </a:cubicBezTo>
                                <a:cubicBezTo>
                                  <a:pt x="586" y="14449"/>
                                  <a:pt x="1854" y="19247"/>
                                  <a:pt x="5204" y="22688"/>
                                </a:cubicBezTo>
                                <a:cubicBezTo>
                                  <a:pt x="8825" y="26400"/>
                                  <a:pt x="13986" y="28844"/>
                                  <a:pt x="21863" y="30655"/>
                                </a:cubicBezTo>
                                <a:cubicBezTo>
                                  <a:pt x="29288" y="32375"/>
                                  <a:pt x="33996" y="32375"/>
                                  <a:pt x="38523" y="30746"/>
                                </a:cubicBezTo>
                                <a:cubicBezTo>
                                  <a:pt x="42688" y="29207"/>
                                  <a:pt x="45404" y="25947"/>
                                  <a:pt x="46491" y="21239"/>
                                </a:cubicBezTo>
                                <a:cubicBezTo>
                                  <a:pt x="48392" y="13000"/>
                                  <a:pt x="43594" y="5757"/>
                                  <a:pt x="35083" y="3765"/>
                                </a:cubicBezTo>
                                <a:cubicBezTo>
                                  <a:pt x="27024" y="1954"/>
                                  <a:pt x="20143" y="6028"/>
                                  <a:pt x="18423" y="13724"/>
                                </a:cubicBezTo>
                                <a:cubicBezTo>
                                  <a:pt x="17427" y="17889"/>
                                  <a:pt x="18151" y="21601"/>
                                  <a:pt x="20867" y="24589"/>
                                </a:cubicBezTo>
                                <a:cubicBezTo>
                                  <a:pt x="10183" y="22054"/>
                                  <a:pt x="4842" y="17255"/>
                                  <a:pt x="6290" y="11189"/>
                                </a:cubicBezTo>
                                <a:cubicBezTo>
                                  <a:pt x="7105" y="7477"/>
                                  <a:pt x="10183" y="5394"/>
                                  <a:pt x="14529" y="5576"/>
                                </a:cubicBezTo>
                                <a:close/>
                                <a:moveTo>
                                  <a:pt x="22950" y="15444"/>
                                </a:moveTo>
                                <a:cubicBezTo>
                                  <a:pt x="24127" y="10374"/>
                                  <a:pt x="28383" y="7930"/>
                                  <a:pt x="34268" y="9288"/>
                                </a:cubicBezTo>
                                <a:cubicBezTo>
                                  <a:pt x="39700" y="10555"/>
                                  <a:pt x="42869" y="15082"/>
                                  <a:pt x="41783" y="19971"/>
                                </a:cubicBezTo>
                                <a:cubicBezTo>
                                  <a:pt x="40606" y="24951"/>
                                  <a:pt x="35535" y="27758"/>
                                  <a:pt x="30012" y="26490"/>
                                </a:cubicBezTo>
                                <a:cubicBezTo>
                                  <a:pt x="24580" y="25223"/>
                                  <a:pt x="21682" y="20696"/>
                                  <a:pt x="22950" y="1544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0" name="Freeform: Shape 2070"/>
                        <wps:cNvSpPr/>
                        <wps:spPr>
                          <a:xfrm>
                            <a:off x="2259322" y="259126"/>
                            <a:ext cx="7605" cy="15391"/>
                          </a:xfrm>
                          <a:custGeom>
                            <a:avLst/>
                            <a:gdLst>
                              <a:gd name="connsiteX0" fmla="*/ 4648 w 7605"/>
                              <a:gd name="connsiteY0" fmla="*/ 160 h 15391"/>
                              <a:gd name="connsiteX1" fmla="*/ 1297 w 7605"/>
                              <a:gd name="connsiteY1" fmla="*/ 14556 h 15391"/>
                              <a:gd name="connsiteX2" fmla="*/ 5553 w 7605"/>
                              <a:gd name="connsiteY2" fmla="*/ 15552 h 15391"/>
                              <a:gd name="connsiteX3" fmla="*/ 8903 w 7605"/>
                              <a:gd name="connsiteY3" fmla="*/ 1156 h 15391"/>
                            </a:gdLst>
                            <a:ahLst/>
                            <a:cxnLst>
                              <a:cxn ang="0">
                                <a:pos x="connsiteX0" y="connsiteY0"/>
                              </a:cxn>
                              <a:cxn ang="0">
                                <a:pos x="connsiteX1" y="connsiteY1"/>
                              </a:cxn>
                              <a:cxn ang="0">
                                <a:pos x="connsiteX2" y="connsiteY2"/>
                              </a:cxn>
                              <a:cxn ang="0">
                                <a:pos x="connsiteX3" y="connsiteY3"/>
                              </a:cxn>
                            </a:cxnLst>
                            <a:rect l="l" t="t" r="r" b="b"/>
                            <a:pathLst>
                              <a:path w="7605" h="15391">
                                <a:moveTo>
                                  <a:pt x="4648" y="160"/>
                                </a:moveTo>
                                <a:lnTo>
                                  <a:pt x="1297" y="14556"/>
                                </a:lnTo>
                                <a:lnTo>
                                  <a:pt x="5553" y="15552"/>
                                </a:lnTo>
                                <a:lnTo>
                                  <a:pt x="8903" y="115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1" name="Freeform: Shape 2071"/>
                        <wps:cNvSpPr/>
                        <wps:spPr>
                          <a:xfrm>
                            <a:off x="2240892" y="221750"/>
                            <a:ext cx="46884" cy="34241"/>
                          </a:xfrm>
                          <a:custGeom>
                            <a:avLst/>
                            <a:gdLst>
                              <a:gd name="connsiteX0" fmla="*/ 6461 w 46884"/>
                              <a:gd name="connsiteY0" fmla="*/ 148 h 34241"/>
                              <a:gd name="connsiteX1" fmla="*/ 1300 w 46884"/>
                              <a:gd name="connsiteY1" fmla="*/ 22331 h 34241"/>
                              <a:gd name="connsiteX2" fmla="*/ 23845 w 46884"/>
                              <a:gd name="connsiteY2" fmla="*/ 30932 h 34241"/>
                              <a:gd name="connsiteX3" fmla="*/ 24932 w 46884"/>
                              <a:gd name="connsiteY3" fmla="*/ 26043 h 34241"/>
                              <a:gd name="connsiteX4" fmla="*/ 22849 w 46884"/>
                              <a:gd name="connsiteY4" fmla="*/ 17260 h 34241"/>
                              <a:gd name="connsiteX5" fmla="*/ 35163 w 46884"/>
                              <a:gd name="connsiteY5" fmla="*/ 10289 h 34241"/>
                              <a:gd name="connsiteX6" fmla="*/ 42859 w 46884"/>
                              <a:gd name="connsiteY6" fmla="*/ 21969 h 34241"/>
                              <a:gd name="connsiteX7" fmla="*/ 33714 w 46884"/>
                              <a:gd name="connsiteY7" fmla="*/ 29031 h 34241"/>
                              <a:gd name="connsiteX8" fmla="*/ 32447 w 46884"/>
                              <a:gd name="connsiteY8" fmla="*/ 34373 h 34241"/>
                              <a:gd name="connsiteX9" fmla="*/ 39871 w 46884"/>
                              <a:gd name="connsiteY9" fmla="*/ 33377 h 34241"/>
                              <a:gd name="connsiteX10" fmla="*/ 47748 w 46884"/>
                              <a:gd name="connsiteY10" fmla="*/ 22965 h 34241"/>
                              <a:gd name="connsiteX11" fmla="*/ 35706 w 46884"/>
                              <a:gd name="connsiteY11" fmla="*/ 4676 h 34241"/>
                              <a:gd name="connsiteX12" fmla="*/ 18322 w 46884"/>
                              <a:gd name="connsiteY12" fmla="*/ 15269 h 34241"/>
                              <a:gd name="connsiteX13" fmla="*/ 19047 w 46884"/>
                              <a:gd name="connsiteY13" fmla="*/ 23779 h 34241"/>
                              <a:gd name="connsiteX14" fmla="*/ 7548 w 46884"/>
                              <a:gd name="connsiteY14" fmla="*/ 19253 h 34241"/>
                              <a:gd name="connsiteX15" fmla="*/ 11713 w 46884"/>
                              <a:gd name="connsiteY15" fmla="*/ 1416 h 342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884" h="34241">
                                <a:moveTo>
                                  <a:pt x="6461" y="148"/>
                                </a:moveTo>
                                <a:lnTo>
                                  <a:pt x="1300" y="22331"/>
                                </a:lnTo>
                                <a:lnTo>
                                  <a:pt x="23845" y="30932"/>
                                </a:lnTo>
                                <a:lnTo>
                                  <a:pt x="24932" y="26043"/>
                                </a:lnTo>
                                <a:cubicBezTo>
                                  <a:pt x="22668" y="22965"/>
                                  <a:pt x="22034" y="20611"/>
                                  <a:pt x="22849" y="17260"/>
                                </a:cubicBezTo>
                                <a:cubicBezTo>
                                  <a:pt x="24117" y="11466"/>
                                  <a:pt x="28825" y="8840"/>
                                  <a:pt x="35163" y="10289"/>
                                </a:cubicBezTo>
                                <a:cubicBezTo>
                                  <a:pt x="41320" y="11738"/>
                                  <a:pt x="44217" y="16084"/>
                                  <a:pt x="42859" y="21969"/>
                                </a:cubicBezTo>
                                <a:cubicBezTo>
                                  <a:pt x="41863" y="26496"/>
                                  <a:pt x="38875" y="29031"/>
                                  <a:pt x="33714" y="29031"/>
                                </a:cubicBezTo>
                                <a:lnTo>
                                  <a:pt x="32447" y="34373"/>
                                </a:lnTo>
                                <a:cubicBezTo>
                                  <a:pt x="36159" y="34463"/>
                                  <a:pt x="38060" y="34192"/>
                                  <a:pt x="39871" y="33377"/>
                                </a:cubicBezTo>
                                <a:cubicBezTo>
                                  <a:pt x="43674" y="31657"/>
                                  <a:pt x="46571" y="27763"/>
                                  <a:pt x="47748" y="22965"/>
                                </a:cubicBezTo>
                                <a:cubicBezTo>
                                  <a:pt x="49740" y="14363"/>
                                  <a:pt x="44761" y="6848"/>
                                  <a:pt x="35706" y="4676"/>
                                </a:cubicBezTo>
                                <a:cubicBezTo>
                                  <a:pt x="27286" y="2774"/>
                                  <a:pt x="20224" y="7030"/>
                                  <a:pt x="18322" y="15269"/>
                                </a:cubicBezTo>
                                <a:cubicBezTo>
                                  <a:pt x="17598" y="18257"/>
                                  <a:pt x="17779" y="20792"/>
                                  <a:pt x="19047" y="23779"/>
                                </a:cubicBezTo>
                                <a:lnTo>
                                  <a:pt x="7548" y="19253"/>
                                </a:lnTo>
                                <a:lnTo>
                                  <a:pt x="11713" y="141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2" name="Freeform: Shape 2072"/>
                        <wps:cNvSpPr/>
                        <wps:spPr>
                          <a:xfrm>
                            <a:off x="2258985" y="191103"/>
                            <a:ext cx="45904" cy="35689"/>
                          </a:xfrm>
                          <a:custGeom>
                            <a:avLst/>
                            <a:gdLst>
                              <a:gd name="connsiteX0" fmla="*/ 46032 w 45904"/>
                              <a:gd name="connsiteY0" fmla="*/ 35818 h 35689"/>
                              <a:gd name="connsiteX1" fmla="*/ 47210 w 45904"/>
                              <a:gd name="connsiteY1" fmla="*/ 30748 h 35689"/>
                              <a:gd name="connsiteX2" fmla="*/ 30731 w 45904"/>
                              <a:gd name="connsiteY2" fmla="*/ 26855 h 35689"/>
                              <a:gd name="connsiteX3" fmla="*/ 37793 w 45904"/>
                              <a:gd name="connsiteY3" fmla="*/ 18254 h 35689"/>
                              <a:gd name="connsiteX4" fmla="*/ 24212 w 45904"/>
                              <a:gd name="connsiteY4" fmla="*/ 870 h 35689"/>
                              <a:gd name="connsiteX5" fmla="*/ 3840 w 45904"/>
                              <a:gd name="connsiteY5" fmla="*/ 10467 h 35689"/>
                              <a:gd name="connsiteX6" fmla="*/ 7190 w 45904"/>
                              <a:gd name="connsiteY6" fmla="*/ 21785 h 35689"/>
                              <a:gd name="connsiteX7" fmla="*/ 2391 w 45904"/>
                              <a:gd name="connsiteY7" fmla="*/ 20698 h 35689"/>
                              <a:gd name="connsiteX8" fmla="*/ 1305 w 45904"/>
                              <a:gd name="connsiteY8" fmla="*/ 25406 h 35689"/>
                              <a:gd name="connsiteX9" fmla="*/ 8367 w 45904"/>
                              <a:gd name="connsiteY9" fmla="*/ 12459 h 35689"/>
                              <a:gd name="connsiteX10" fmla="*/ 22854 w 45904"/>
                              <a:gd name="connsiteY10" fmla="*/ 6212 h 35689"/>
                              <a:gd name="connsiteX11" fmla="*/ 32813 w 45904"/>
                              <a:gd name="connsiteY11" fmla="*/ 18072 h 35689"/>
                              <a:gd name="connsiteX12" fmla="*/ 18598 w 45904"/>
                              <a:gd name="connsiteY12" fmla="*/ 24048 h 35689"/>
                              <a:gd name="connsiteX13" fmla="*/ 8367 w 45904"/>
                              <a:gd name="connsiteY13" fmla="*/ 12459 h 356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904" h="35689">
                                <a:moveTo>
                                  <a:pt x="46032" y="35818"/>
                                </a:moveTo>
                                <a:lnTo>
                                  <a:pt x="47210" y="30748"/>
                                </a:lnTo>
                                <a:lnTo>
                                  <a:pt x="30731" y="26855"/>
                                </a:lnTo>
                                <a:cubicBezTo>
                                  <a:pt x="34624" y="25044"/>
                                  <a:pt x="36888" y="22418"/>
                                  <a:pt x="37793" y="18254"/>
                                </a:cubicBezTo>
                                <a:cubicBezTo>
                                  <a:pt x="39695" y="10105"/>
                                  <a:pt x="34352" y="3224"/>
                                  <a:pt x="24212" y="870"/>
                                </a:cubicBezTo>
                                <a:cubicBezTo>
                                  <a:pt x="13709" y="-1575"/>
                                  <a:pt x="5832" y="2137"/>
                                  <a:pt x="3840" y="10467"/>
                                </a:cubicBezTo>
                                <a:cubicBezTo>
                                  <a:pt x="2844" y="14813"/>
                                  <a:pt x="3930" y="18706"/>
                                  <a:pt x="7190" y="21785"/>
                                </a:cubicBezTo>
                                <a:lnTo>
                                  <a:pt x="2391" y="20698"/>
                                </a:lnTo>
                                <a:lnTo>
                                  <a:pt x="1305" y="25406"/>
                                </a:lnTo>
                                <a:close/>
                                <a:moveTo>
                                  <a:pt x="8367" y="12459"/>
                                </a:moveTo>
                                <a:cubicBezTo>
                                  <a:pt x="9635" y="6936"/>
                                  <a:pt x="15339" y="4401"/>
                                  <a:pt x="22854" y="6212"/>
                                </a:cubicBezTo>
                                <a:cubicBezTo>
                                  <a:pt x="30006" y="7841"/>
                                  <a:pt x="34081" y="12550"/>
                                  <a:pt x="32813" y="18072"/>
                                </a:cubicBezTo>
                                <a:cubicBezTo>
                                  <a:pt x="31546" y="23414"/>
                                  <a:pt x="25932" y="25768"/>
                                  <a:pt x="18598" y="24048"/>
                                </a:cubicBezTo>
                                <a:cubicBezTo>
                                  <a:pt x="11083" y="22328"/>
                                  <a:pt x="7099" y="17801"/>
                                  <a:pt x="8367" y="1245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3" name="Freeform: Shape 2073"/>
                        <wps:cNvSpPr/>
                        <wps:spPr>
                          <a:xfrm>
                            <a:off x="2246263" y="469769"/>
                            <a:ext cx="42464" cy="48221"/>
                          </a:xfrm>
                          <a:custGeom>
                            <a:avLst/>
                            <a:gdLst>
                              <a:gd name="connsiteX0" fmla="*/ 1297 w 42464"/>
                              <a:gd name="connsiteY0" fmla="*/ 40008 h 48221"/>
                              <a:gd name="connsiteX1" fmla="*/ 32534 w 42464"/>
                              <a:gd name="connsiteY1" fmla="*/ 48519 h 48221"/>
                              <a:gd name="connsiteX2" fmla="*/ 33892 w 42464"/>
                              <a:gd name="connsiteY2" fmla="*/ 43539 h 48221"/>
                              <a:gd name="connsiteX3" fmla="*/ 14244 w 42464"/>
                              <a:gd name="connsiteY3" fmla="*/ 38197 h 48221"/>
                              <a:gd name="connsiteX4" fmla="*/ 7997 w 42464"/>
                              <a:gd name="connsiteY4" fmla="*/ 28600 h 48221"/>
                              <a:gd name="connsiteX5" fmla="*/ 15874 w 42464"/>
                              <a:gd name="connsiteY5" fmla="*/ 24435 h 48221"/>
                              <a:gd name="connsiteX6" fmla="*/ 37423 w 42464"/>
                              <a:gd name="connsiteY6" fmla="*/ 30320 h 48221"/>
                              <a:gd name="connsiteX7" fmla="*/ 38781 w 42464"/>
                              <a:gd name="connsiteY7" fmla="*/ 25340 h 48221"/>
                              <a:gd name="connsiteX8" fmla="*/ 19134 w 42464"/>
                              <a:gd name="connsiteY8" fmla="*/ 19998 h 48221"/>
                              <a:gd name="connsiteX9" fmla="*/ 12886 w 42464"/>
                              <a:gd name="connsiteY9" fmla="*/ 10401 h 48221"/>
                              <a:gd name="connsiteX10" fmla="*/ 20854 w 42464"/>
                              <a:gd name="connsiteY10" fmla="*/ 6236 h 48221"/>
                              <a:gd name="connsiteX11" fmla="*/ 42403 w 42464"/>
                              <a:gd name="connsiteY11" fmla="*/ 12121 h 48221"/>
                              <a:gd name="connsiteX12" fmla="*/ 43761 w 42464"/>
                              <a:gd name="connsiteY12" fmla="*/ 7141 h 48221"/>
                              <a:gd name="connsiteX13" fmla="*/ 20220 w 42464"/>
                              <a:gd name="connsiteY13" fmla="*/ 713 h 48221"/>
                              <a:gd name="connsiteX14" fmla="*/ 8993 w 42464"/>
                              <a:gd name="connsiteY14" fmla="*/ 7504 h 48221"/>
                              <a:gd name="connsiteX15" fmla="*/ 11256 w 42464"/>
                              <a:gd name="connsiteY15" fmla="*/ 18459 h 48221"/>
                              <a:gd name="connsiteX16" fmla="*/ 4104 w 42464"/>
                              <a:gd name="connsiteY16" fmla="*/ 25431 h 48221"/>
                              <a:gd name="connsiteX17" fmla="*/ 6910 w 42464"/>
                              <a:gd name="connsiteY17" fmla="*/ 36567 h 48221"/>
                              <a:gd name="connsiteX18" fmla="*/ 2564 w 42464"/>
                              <a:gd name="connsiteY18" fmla="*/ 35390 h 482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2464" h="48221">
                                <a:moveTo>
                                  <a:pt x="1297" y="40008"/>
                                </a:moveTo>
                                <a:lnTo>
                                  <a:pt x="32534" y="48519"/>
                                </a:lnTo>
                                <a:lnTo>
                                  <a:pt x="33892" y="43539"/>
                                </a:lnTo>
                                <a:lnTo>
                                  <a:pt x="14244" y="38197"/>
                                </a:lnTo>
                                <a:cubicBezTo>
                                  <a:pt x="9717" y="36929"/>
                                  <a:pt x="6910" y="32583"/>
                                  <a:pt x="7997" y="28600"/>
                                </a:cubicBezTo>
                                <a:cubicBezTo>
                                  <a:pt x="8993" y="24797"/>
                                  <a:pt x="11800" y="23348"/>
                                  <a:pt x="15874" y="24435"/>
                                </a:cubicBezTo>
                                <a:lnTo>
                                  <a:pt x="37423" y="30320"/>
                                </a:lnTo>
                                <a:lnTo>
                                  <a:pt x="38781" y="25340"/>
                                </a:lnTo>
                                <a:lnTo>
                                  <a:pt x="19134" y="19998"/>
                                </a:lnTo>
                                <a:cubicBezTo>
                                  <a:pt x="14607" y="18731"/>
                                  <a:pt x="11800" y="14385"/>
                                  <a:pt x="12886" y="10401"/>
                                </a:cubicBezTo>
                                <a:cubicBezTo>
                                  <a:pt x="13882" y="6689"/>
                                  <a:pt x="16870" y="5150"/>
                                  <a:pt x="20854" y="6236"/>
                                </a:cubicBezTo>
                                <a:lnTo>
                                  <a:pt x="42403" y="12121"/>
                                </a:lnTo>
                                <a:lnTo>
                                  <a:pt x="43761" y="7141"/>
                                </a:lnTo>
                                <a:lnTo>
                                  <a:pt x="20220" y="713"/>
                                </a:lnTo>
                                <a:cubicBezTo>
                                  <a:pt x="14697" y="-735"/>
                                  <a:pt x="10623" y="1619"/>
                                  <a:pt x="8993" y="7504"/>
                                </a:cubicBezTo>
                                <a:cubicBezTo>
                                  <a:pt x="7906" y="11669"/>
                                  <a:pt x="8540" y="14475"/>
                                  <a:pt x="11256" y="18459"/>
                                </a:cubicBezTo>
                                <a:cubicBezTo>
                                  <a:pt x="7363" y="19365"/>
                                  <a:pt x="5190" y="21447"/>
                                  <a:pt x="4104" y="25431"/>
                                </a:cubicBezTo>
                                <a:cubicBezTo>
                                  <a:pt x="3017" y="29686"/>
                                  <a:pt x="3742" y="32946"/>
                                  <a:pt x="6910" y="36567"/>
                                </a:cubicBezTo>
                                <a:lnTo>
                                  <a:pt x="2564" y="3539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4" name="Freeform: Shape 2074"/>
                        <wps:cNvSpPr/>
                        <wps:spPr>
                          <a:xfrm>
                            <a:off x="2247396" y="451576"/>
                            <a:ext cx="44908" cy="16840"/>
                          </a:xfrm>
                          <a:custGeom>
                            <a:avLst/>
                            <a:gdLst>
                              <a:gd name="connsiteX0" fmla="*/ 14976 w 44908"/>
                              <a:gd name="connsiteY0" fmla="*/ 3619 h 16840"/>
                              <a:gd name="connsiteX1" fmla="*/ 13618 w 44908"/>
                              <a:gd name="connsiteY1" fmla="*/ 8599 h 16840"/>
                              <a:gd name="connsiteX2" fmla="*/ 44855 w 44908"/>
                              <a:gd name="connsiteY2" fmla="*/ 17110 h 16840"/>
                              <a:gd name="connsiteX3" fmla="*/ 46214 w 44908"/>
                              <a:gd name="connsiteY3" fmla="*/ 12130 h 16840"/>
                              <a:gd name="connsiteX4" fmla="*/ 2663 w 44908"/>
                              <a:gd name="connsiteY4" fmla="*/ 269 h 16840"/>
                              <a:gd name="connsiteX5" fmla="*/ 1305 w 44908"/>
                              <a:gd name="connsiteY5" fmla="*/ 5339 h 16840"/>
                              <a:gd name="connsiteX6" fmla="*/ 7552 w 44908"/>
                              <a:gd name="connsiteY6" fmla="*/ 7060 h 16840"/>
                              <a:gd name="connsiteX7" fmla="*/ 8910 w 44908"/>
                              <a:gd name="connsiteY7" fmla="*/ 1989 h 168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4908" h="16840">
                                <a:moveTo>
                                  <a:pt x="14976" y="3619"/>
                                </a:moveTo>
                                <a:lnTo>
                                  <a:pt x="13618" y="8599"/>
                                </a:lnTo>
                                <a:lnTo>
                                  <a:pt x="44855" y="17110"/>
                                </a:lnTo>
                                <a:lnTo>
                                  <a:pt x="46214" y="12130"/>
                                </a:lnTo>
                                <a:close/>
                                <a:moveTo>
                                  <a:pt x="2663" y="269"/>
                                </a:moveTo>
                                <a:lnTo>
                                  <a:pt x="1305" y="5339"/>
                                </a:lnTo>
                                <a:lnTo>
                                  <a:pt x="7552" y="7060"/>
                                </a:lnTo>
                                <a:lnTo>
                                  <a:pt x="8910" y="198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5" name="Freeform: Shape 2075"/>
                        <wps:cNvSpPr/>
                        <wps:spPr>
                          <a:xfrm>
                            <a:off x="2251458" y="411058"/>
                            <a:ext cx="53057" cy="42469"/>
                          </a:xfrm>
                          <a:custGeom>
                            <a:avLst/>
                            <a:gdLst>
                              <a:gd name="connsiteX0" fmla="*/ 27564 w 53057"/>
                              <a:gd name="connsiteY0" fmla="*/ 32138 h 42469"/>
                              <a:gd name="connsiteX1" fmla="*/ 31457 w 53057"/>
                              <a:gd name="connsiteY1" fmla="*/ 17833 h 42469"/>
                              <a:gd name="connsiteX2" fmla="*/ 41145 w 53057"/>
                              <a:gd name="connsiteY2" fmla="*/ 12762 h 42469"/>
                              <a:gd name="connsiteX3" fmla="*/ 45129 w 53057"/>
                              <a:gd name="connsiteY3" fmla="*/ 13849 h 42469"/>
                              <a:gd name="connsiteX4" fmla="*/ 52554 w 53057"/>
                              <a:gd name="connsiteY4" fmla="*/ 14573 h 42469"/>
                              <a:gd name="connsiteX5" fmla="*/ 54364 w 53057"/>
                              <a:gd name="connsiteY5" fmla="*/ 7783 h 42469"/>
                              <a:gd name="connsiteX6" fmla="*/ 53006 w 53057"/>
                              <a:gd name="connsiteY6" fmla="*/ 7420 h 42469"/>
                              <a:gd name="connsiteX7" fmla="*/ 43499 w 53057"/>
                              <a:gd name="connsiteY7" fmla="*/ 7692 h 42469"/>
                              <a:gd name="connsiteX8" fmla="*/ 30552 w 53057"/>
                              <a:gd name="connsiteY8" fmla="*/ 10408 h 42469"/>
                              <a:gd name="connsiteX9" fmla="*/ 22041 w 53057"/>
                              <a:gd name="connsiteY9" fmla="*/ 811 h 42469"/>
                              <a:gd name="connsiteX10" fmla="*/ 6739 w 53057"/>
                              <a:gd name="connsiteY10" fmla="*/ 10861 h 42469"/>
                              <a:gd name="connsiteX11" fmla="*/ 1307 w 53057"/>
                              <a:gd name="connsiteY11" fmla="*/ 30870 h 42469"/>
                              <a:gd name="connsiteX12" fmla="*/ 44857 w 53057"/>
                              <a:gd name="connsiteY12" fmla="*/ 42731 h 42469"/>
                              <a:gd name="connsiteX13" fmla="*/ 46306 w 53057"/>
                              <a:gd name="connsiteY13" fmla="*/ 37208 h 42469"/>
                              <a:gd name="connsiteX14" fmla="*/ 22675 w 53057"/>
                              <a:gd name="connsiteY14" fmla="*/ 30780 h 42469"/>
                              <a:gd name="connsiteX15" fmla="*/ 7645 w 53057"/>
                              <a:gd name="connsiteY15" fmla="*/ 26705 h 42469"/>
                              <a:gd name="connsiteX16" fmla="*/ 11357 w 53057"/>
                              <a:gd name="connsiteY16" fmla="*/ 13305 h 42469"/>
                              <a:gd name="connsiteX17" fmla="*/ 14797 w 53057"/>
                              <a:gd name="connsiteY17" fmla="*/ 7420 h 42469"/>
                              <a:gd name="connsiteX18" fmla="*/ 21135 w 53057"/>
                              <a:gd name="connsiteY18" fmla="*/ 6696 h 42469"/>
                              <a:gd name="connsiteX19" fmla="*/ 26387 w 53057"/>
                              <a:gd name="connsiteY19" fmla="*/ 17380 h 424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3057" h="42469">
                                <a:moveTo>
                                  <a:pt x="27564" y="32138"/>
                                </a:moveTo>
                                <a:lnTo>
                                  <a:pt x="31457" y="17833"/>
                                </a:lnTo>
                                <a:cubicBezTo>
                                  <a:pt x="32815" y="12853"/>
                                  <a:pt x="35894" y="11314"/>
                                  <a:pt x="41145" y="12762"/>
                                </a:cubicBezTo>
                                <a:lnTo>
                                  <a:pt x="45129" y="13849"/>
                                </a:lnTo>
                                <a:cubicBezTo>
                                  <a:pt x="47755" y="14573"/>
                                  <a:pt x="50471" y="14754"/>
                                  <a:pt x="52554" y="14573"/>
                                </a:cubicBezTo>
                                <a:lnTo>
                                  <a:pt x="54364" y="7783"/>
                                </a:lnTo>
                                <a:lnTo>
                                  <a:pt x="53006" y="7420"/>
                                </a:lnTo>
                                <a:cubicBezTo>
                                  <a:pt x="50924" y="9141"/>
                                  <a:pt x="49294" y="9050"/>
                                  <a:pt x="43499" y="7692"/>
                                </a:cubicBezTo>
                                <a:cubicBezTo>
                                  <a:pt x="36347" y="5700"/>
                                  <a:pt x="33902" y="6243"/>
                                  <a:pt x="30552" y="10408"/>
                                </a:cubicBezTo>
                                <a:cubicBezTo>
                                  <a:pt x="29465" y="4885"/>
                                  <a:pt x="27021" y="2169"/>
                                  <a:pt x="22041" y="811"/>
                                </a:cubicBezTo>
                                <a:cubicBezTo>
                                  <a:pt x="14526" y="-1181"/>
                                  <a:pt x="9093" y="2260"/>
                                  <a:pt x="6739" y="10861"/>
                                </a:cubicBezTo>
                                <a:lnTo>
                                  <a:pt x="1307" y="30870"/>
                                </a:lnTo>
                                <a:lnTo>
                                  <a:pt x="44857" y="42731"/>
                                </a:lnTo>
                                <a:lnTo>
                                  <a:pt x="46306" y="37208"/>
                                </a:lnTo>
                                <a:close/>
                                <a:moveTo>
                                  <a:pt x="22675" y="30780"/>
                                </a:moveTo>
                                <a:lnTo>
                                  <a:pt x="7645" y="26705"/>
                                </a:lnTo>
                                <a:lnTo>
                                  <a:pt x="11357" y="13305"/>
                                </a:lnTo>
                                <a:cubicBezTo>
                                  <a:pt x="12172" y="10137"/>
                                  <a:pt x="13077" y="8507"/>
                                  <a:pt x="14797" y="7420"/>
                                </a:cubicBezTo>
                                <a:cubicBezTo>
                                  <a:pt x="16337" y="6334"/>
                                  <a:pt x="18600" y="6062"/>
                                  <a:pt x="21135" y="6696"/>
                                </a:cubicBezTo>
                                <a:cubicBezTo>
                                  <a:pt x="26206" y="8145"/>
                                  <a:pt x="28017" y="11404"/>
                                  <a:pt x="26387" y="1738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6" name="Freeform: Shape 2076"/>
                        <wps:cNvSpPr/>
                        <wps:spPr>
                          <a:xfrm>
                            <a:off x="2287242" y="394136"/>
                            <a:ext cx="8239" cy="15391"/>
                          </a:xfrm>
                          <a:custGeom>
                            <a:avLst/>
                            <a:gdLst>
                              <a:gd name="connsiteX0" fmla="*/ 5207 w 8239"/>
                              <a:gd name="connsiteY0" fmla="*/ 237 h 15391"/>
                              <a:gd name="connsiteX1" fmla="*/ 1313 w 8239"/>
                              <a:gd name="connsiteY1" fmla="*/ 14452 h 15391"/>
                              <a:gd name="connsiteX2" fmla="*/ 5659 w 8239"/>
                              <a:gd name="connsiteY2" fmla="*/ 15629 h 15391"/>
                              <a:gd name="connsiteX3" fmla="*/ 9553 w 8239"/>
                              <a:gd name="connsiteY3" fmla="*/ 1414 h 15391"/>
                            </a:gdLst>
                            <a:ahLst/>
                            <a:cxnLst>
                              <a:cxn ang="0">
                                <a:pos x="connsiteX0" y="connsiteY0"/>
                              </a:cxn>
                              <a:cxn ang="0">
                                <a:pos x="connsiteX1" y="connsiteY1"/>
                              </a:cxn>
                              <a:cxn ang="0">
                                <a:pos x="connsiteX2" y="connsiteY2"/>
                              </a:cxn>
                              <a:cxn ang="0">
                                <a:pos x="connsiteX3" y="connsiteY3"/>
                              </a:cxn>
                            </a:cxnLst>
                            <a:rect l="l" t="t" r="r" b="b"/>
                            <a:pathLst>
                              <a:path w="8239" h="15391">
                                <a:moveTo>
                                  <a:pt x="5207" y="237"/>
                                </a:moveTo>
                                <a:lnTo>
                                  <a:pt x="1313" y="14452"/>
                                </a:lnTo>
                                <a:lnTo>
                                  <a:pt x="5659" y="15629"/>
                                </a:lnTo>
                                <a:lnTo>
                                  <a:pt x="9553" y="141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7" name="Freeform: Shape 2077"/>
                        <wps:cNvSpPr/>
                        <wps:spPr>
                          <a:xfrm>
                            <a:off x="2270983" y="358225"/>
                            <a:ext cx="46008" cy="33300"/>
                          </a:xfrm>
                          <a:custGeom>
                            <a:avLst/>
                            <a:gdLst>
                              <a:gd name="connsiteX0" fmla="*/ 24617 w 46008"/>
                              <a:gd name="connsiteY0" fmla="*/ 19595 h 33300"/>
                              <a:gd name="connsiteX1" fmla="*/ 24798 w 46008"/>
                              <a:gd name="connsiteY1" fmla="*/ 18962 h 33300"/>
                              <a:gd name="connsiteX2" fmla="*/ 25341 w 46008"/>
                              <a:gd name="connsiteY2" fmla="*/ 16698 h 33300"/>
                              <a:gd name="connsiteX3" fmla="*/ 35753 w 46008"/>
                              <a:gd name="connsiteY3" fmla="*/ 10089 h 33300"/>
                              <a:gd name="connsiteX4" fmla="*/ 42001 w 46008"/>
                              <a:gd name="connsiteY4" fmla="*/ 21135 h 33300"/>
                              <a:gd name="connsiteX5" fmla="*/ 30321 w 46008"/>
                              <a:gd name="connsiteY5" fmla="*/ 27654 h 33300"/>
                              <a:gd name="connsiteX6" fmla="*/ 28872 w 46008"/>
                              <a:gd name="connsiteY6" fmla="*/ 32905 h 33300"/>
                              <a:gd name="connsiteX7" fmla="*/ 37021 w 46008"/>
                              <a:gd name="connsiteY7" fmla="*/ 33177 h 33300"/>
                              <a:gd name="connsiteX8" fmla="*/ 46618 w 46008"/>
                              <a:gd name="connsiteY8" fmla="*/ 22674 h 33300"/>
                              <a:gd name="connsiteX9" fmla="*/ 37111 w 46008"/>
                              <a:gd name="connsiteY9" fmla="*/ 4747 h 33300"/>
                              <a:gd name="connsiteX10" fmla="*/ 24798 w 46008"/>
                              <a:gd name="connsiteY10" fmla="*/ 9093 h 33300"/>
                              <a:gd name="connsiteX11" fmla="*/ 17554 w 46008"/>
                              <a:gd name="connsiteY11" fmla="*/ 763 h 33300"/>
                              <a:gd name="connsiteX12" fmla="*/ 1981 w 46008"/>
                              <a:gd name="connsiteY12" fmla="*/ 10360 h 33300"/>
                              <a:gd name="connsiteX13" fmla="*/ 12393 w 46008"/>
                              <a:gd name="connsiteY13" fmla="*/ 27472 h 33300"/>
                              <a:gd name="connsiteX14" fmla="*/ 13842 w 46008"/>
                              <a:gd name="connsiteY14" fmla="*/ 22221 h 33300"/>
                              <a:gd name="connsiteX15" fmla="*/ 8681 w 46008"/>
                              <a:gd name="connsiteY15" fmla="*/ 19867 h 33300"/>
                              <a:gd name="connsiteX16" fmla="*/ 6780 w 46008"/>
                              <a:gd name="connsiteY16" fmla="*/ 11537 h 33300"/>
                              <a:gd name="connsiteX17" fmla="*/ 16196 w 46008"/>
                              <a:gd name="connsiteY17" fmla="*/ 6196 h 33300"/>
                              <a:gd name="connsiteX18" fmla="*/ 21176 w 46008"/>
                              <a:gd name="connsiteY18" fmla="*/ 11175 h 33300"/>
                              <a:gd name="connsiteX19" fmla="*/ 20271 w 46008"/>
                              <a:gd name="connsiteY19" fmla="*/ 18418 h 33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008" h="33300">
                                <a:moveTo>
                                  <a:pt x="24617" y="19595"/>
                                </a:moveTo>
                                <a:lnTo>
                                  <a:pt x="24798" y="18962"/>
                                </a:lnTo>
                                <a:lnTo>
                                  <a:pt x="25341" y="16698"/>
                                </a:lnTo>
                                <a:cubicBezTo>
                                  <a:pt x="26971" y="10994"/>
                                  <a:pt x="30502" y="8640"/>
                                  <a:pt x="35753" y="10089"/>
                                </a:cubicBezTo>
                                <a:cubicBezTo>
                                  <a:pt x="41186" y="11537"/>
                                  <a:pt x="43449" y="15793"/>
                                  <a:pt x="42001" y="21135"/>
                                </a:cubicBezTo>
                                <a:cubicBezTo>
                                  <a:pt x="40371" y="27020"/>
                                  <a:pt x="36749" y="29012"/>
                                  <a:pt x="30321" y="27654"/>
                                </a:cubicBezTo>
                                <a:lnTo>
                                  <a:pt x="28872" y="32905"/>
                                </a:lnTo>
                                <a:cubicBezTo>
                                  <a:pt x="32494" y="33629"/>
                                  <a:pt x="34848" y="33720"/>
                                  <a:pt x="37021" y="33177"/>
                                </a:cubicBezTo>
                                <a:cubicBezTo>
                                  <a:pt x="41820" y="32090"/>
                                  <a:pt x="44989" y="28468"/>
                                  <a:pt x="46618" y="22674"/>
                                </a:cubicBezTo>
                                <a:cubicBezTo>
                                  <a:pt x="48972" y="13982"/>
                                  <a:pt x="45351" y="6920"/>
                                  <a:pt x="37111" y="4747"/>
                                </a:cubicBezTo>
                                <a:cubicBezTo>
                                  <a:pt x="31588" y="3208"/>
                                  <a:pt x="28057" y="4475"/>
                                  <a:pt x="24798" y="9093"/>
                                </a:cubicBezTo>
                                <a:cubicBezTo>
                                  <a:pt x="24345" y="4747"/>
                                  <a:pt x="21900" y="1940"/>
                                  <a:pt x="17554" y="763"/>
                                </a:cubicBezTo>
                                <a:cubicBezTo>
                                  <a:pt x="10130" y="-1229"/>
                                  <a:pt x="4154" y="2393"/>
                                  <a:pt x="1981" y="10360"/>
                                </a:cubicBezTo>
                                <a:cubicBezTo>
                                  <a:pt x="-283" y="18962"/>
                                  <a:pt x="3249" y="24847"/>
                                  <a:pt x="12393" y="27472"/>
                                </a:cubicBezTo>
                                <a:lnTo>
                                  <a:pt x="13842" y="22221"/>
                                </a:lnTo>
                                <a:cubicBezTo>
                                  <a:pt x="11216" y="21406"/>
                                  <a:pt x="9768" y="20773"/>
                                  <a:pt x="8681" y="19867"/>
                                </a:cubicBezTo>
                                <a:cubicBezTo>
                                  <a:pt x="6599" y="17875"/>
                                  <a:pt x="5874" y="14887"/>
                                  <a:pt x="6780" y="11537"/>
                                </a:cubicBezTo>
                                <a:cubicBezTo>
                                  <a:pt x="7957" y="6920"/>
                                  <a:pt x="11488" y="4837"/>
                                  <a:pt x="16196" y="6196"/>
                                </a:cubicBezTo>
                                <a:cubicBezTo>
                                  <a:pt x="19274" y="7010"/>
                                  <a:pt x="20904" y="8550"/>
                                  <a:pt x="21176" y="11175"/>
                                </a:cubicBezTo>
                                <a:cubicBezTo>
                                  <a:pt x="21357" y="12805"/>
                                  <a:pt x="21176" y="14797"/>
                                  <a:pt x="20271" y="1841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8" name="Freeform: Shape 2078"/>
                        <wps:cNvSpPr/>
                        <wps:spPr>
                          <a:xfrm>
                            <a:off x="2282041" y="326457"/>
                            <a:ext cx="44365" cy="32141"/>
                          </a:xfrm>
                          <a:custGeom>
                            <a:avLst/>
                            <a:gdLst>
                              <a:gd name="connsiteX0" fmla="*/ 33736 w 44365"/>
                              <a:gd name="connsiteY0" fmla="*/ 14421 h 32141"/>
                              <a:gd name="connsiteX1" fmla="*/ 44239 w 44365"/>
                              <a:gd name="connsiteY1" fmla="*/ 17228 h 32141"/>
                              <a:gd name="connsiteX2" fmla="*/ 45687 w 44365"/>
                              <a:gd name="connsiteY2" fmla="*/ 11977 h 32141"/>
                              <a:gd name="connsiteX3" fmla="*/ 35184 w 44365"/>
                              <a:gd name="connsiteY3" fmla="*/ 9170 h 32141"/>
                              <a:gd name="connsiteX4" fmla="*/ 36814 w 44365"/>
                              <a:gd name="connsiteY4" fmla="*/ 2832 h 32141"/>
                              <a:gd name="connsiteX5" fmla="*/ 32106 w 44365"/>
                              <a:gd name="connsiteY5" fmla="*/ 1474 h 32141"/>
                              <a:gd name="connsiteX6" fmla="*/ 30476 w 44365"/>
                              <a:gd name="connsiteY6" fmla="*/ 7812 h 32141"/>
                              <a:gd name="connsiteX7" fmla="*/ 2408 w 44365"/>
                              <a:gd name="connsiteY7" fmla="*/ 207 h 32141"/>
                              <a:gd name="connsiteX8" fmla="*/ 1322 w 44365"/>
                              <a:gd name="connsiteY8" fmla="*/ 4100 h 32141"/>
                              <a:gd name="connsiteX9" fmla="*/ 23323 w 44365"/>
                              <a:gd name="connsiteY9" fmla="*/ 30809 h 32141"/>
                              <a:gd name="connsiteX10" fmla="*/ 28846 w 44365"/>
                              <a:gd name="connsiteY10" fmla="*/ 32349 h 32141"/>
                              <a:gd name="connsiteX11" fmla="*/ 29028 w 44365"/>
                              <a:gd name="connsiteY11" fmla="*/ 13063 h 32141"/>
                              <a:gd name="connsiteX12" fmla="*/ 25406 w 44365"/>
                              <a:gd name="connsiteY12" fmla="*/ 26373 h 32141"/>
                              <a:gd name="connsiteX13" fmla="*/ 10014 w 44365"/>
                              <a:gd name="connsiteY13" fmla="*/ 7902 h 321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365" h="32141">
                                <a:moveTo>
                                  <a:pt x="33736" y="14421"/>
                                </a:moveTo>
                                <a:lnTo>
                                  <a:pt x="44239" y="17228"/>
                                </a:lnTo>
                                <a:lnTo>
                                  <a:pt x="45687" y="11977"/>
                                </a:lnTo>
                                <a:lnTo>
                                  <a:pt x="35184" y="9170"/>
                                </a:lnTo>
                                <a:lnTo>
                                  <a:pt x="36814" y="2832"/>
                                </a:lnTo>
                                <a:lnTo>
                                  <a:pt x="32106" y="1474"/>
                                </a:lnTo>
                                <a:lnTo>
                                  <a:pt x="30476" y="7812"/>
                                </a:lnTo>
                                <a:lnTo>
                                  <a:pt x="2408" y="207"/>
                                </a:lnTo>
                                <a:lnTo>
                                  <a:pt x="1322" y="4100"/>
                                </a:lnTo>
                                <a:lnTo>
                                  <a:pt x="23323" y="30809"/>
                                </a:lnTo>
                                <a:lnTo>
                                  <a:pt x="28846" y="32349"/>
                                </a:lnTo>
                                <a:close/>
                                <a:moveTo>
                                  <a:pt x="29028" y="13063"/>
                                </a:moveTo>
                                <a:lnTo>
                                  <a:pt x="25406" y="26373"/>
                                </a:lnTo>
                                <a:lnTo>
                                  <a:pt x="10014" y="790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79" name="Freeform: Shape 2079"/>
                        <wps:cNvSpPr/>
                        <wps:spPr>
                          <a:xfrm>
                            <a:off x="2300097" y="294783"/>
                            <a:ext cx="38150" cy="30740"/>
                          </a:xfrm>
                          <a:custGeom>
                            <a:avLst/>
                            <a:gdLst>
                              <a:gd name="connsiteX0" fmla="*/ 35584 w 38150"/>
                              <a:gd name="connsiteY0" fmla="*/ 2455 h 30740"/>
                              <a:gd name="connsiteX1" fmla="*/ 35493 w 38150"/>
                              <a:gd name="connsiteY1" fmla="*/ 3541 h 30740"/>
                              <a:gd name="connsiteX2" fmla="*/ 32324 w 38150"/>
                              <a:gd name="connsiteY2" fmla="*/ 5533 h 30740"/>
                              <a:gd name="connsiteX3" fmla="*/ 13944 w 38150"/>
                              <a:gd name="connsiteY3" fmla="*/ 553 h 30740"/>
                              <a:gd name="connsiteX4" fmla="*/ 2083 w 38150"/>
                              <a:gd name="connsiteY4" fmla="*/ 10060 h 30740"/>
                              <a:gd name="connsiteX5" fmla="*/ 2898 w 38150"/>
                              <a:gd name="connsiteY5" fmla="*/ 21378 h 30740"/>
                              <a:gd name="connsiteX6" fmla="*/ 8964 w 38150"/>
                              <a:gd name="connsiteY6" fmla="*/ 25452 h 30740"/>
                              <a:gd name="connsiteX7" fmla="*/ 10322 w 38150"/>
                              <a:gd name="connsiteY7" fmla="*/ 20382 h 30740"/>
                              <a:gd name="connsiteX8" fmla="*/ 6700 w 38150"/>
                              <a:gd name="connsiteY8" fmla="*/ 11509 h 30740"/>
                              <a:gd name="connsiteX9" fmla="*/ 13220 w 38150"/>
                              <a:gd name="connsiteY9" fmla="*/ 5714 h 30740"/>
                              <a:gd name="connsiteX10" fmla="*/ 14578 w 38150"/>
                              <a:gd name="connsiteY10" fmla="*/ 6076 h 30740"/>
                              <a:gd name="connsiteX11" fmla="*/ 16570 w 38150"/>
                              <a:gd name="connsiteY11" fmla="*/ 12143 h 30740"/>
                              <a:gd name="connsiteX12" fmla="*/ 15845 w 38150"/>
                              <a:gd name="connsiteY12" fmla="*/ 22736 h 30740"/>
                              <a:gd name="connsiteX13" fmla="*/ 22726 w 38150"/>
                              <a:gd name="connsiteY13" fmla="*/ 30522 h 30740"/>
                              <a:gd name="connsiteX14" fmla="*/ 34678 w 38150"/>
                              <a:gd name="connsiteY14" fmla="*/ 22826 h 30740"/>
                              <a:gd name="connsiteX15" fmla="*/ 32958 w 38150"/>
                              <a:gd name="connsiteY15" fmla="*/ 10875 h 30740"/>
                              <a:gd name="connsiteX16" fmla="*/ 39024 w 38150"/>
                              <a:gd name="connsiteY16" fmla="*/ 6982 h 30740"/>
                              <a:gd name="connsiteX17" fmla="*/ 39477 w 38150"/>
                              <a:gd name="connsiteY17" fmla="*/ 3541 h 30740"/>
                              <a:gd name="connsiteX18" fmla="*/ 26348 w 38150"/>
                              <a:gd name="connsiteY18" fmla="*/ 9245 h 30740"/>
                              <a:gd name="connsiteX19" fmla="*/ 29879 w 38150"/>
                              <a:gd name="connsiteY19" fmla="*/ 12414 h 30740"/>
                              <a:gd name="connsiteX20" fmla="*/ 30694 w 38150"/>
                              <a:gd name="connsiteY20" fmla="*/ 20563 h 30740"/>
                              <a:gd name="connsiteX21" fmla="*/ 23904 w 38150"/>
                              <a:gd name="connsiteY21" fmla="*/ 25362 h 30740"/>
                              <a:gd name="connsiteX22" fmla="*/ 20372 w 38150"/>
                              <a:gd name="connsiteY22" fmla="*/ 16308 h 30740"/>
                              <a:gd name="connsiteX23" fmla="*/ 20735 w 38150"/>
                              <a:gd name="connsiteY23" fmla="*/ 7797 h 307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8150" h="30740">
                                <a:moveTo>
                                  <a:pt x="35584" y="2455"/>
                                </a:moveTo>
                                <a:cubicBezTo>
                                  <a:pt x="35584" y="3089"/>
                                  <a:pt x="35584" y="3360"/>
                                  <a:pt x="35493" y="3541"/>
                                </a:cubicBezTo>
                                <a:cubicBezTo>
                                  <a:pt x="35040" y="5352"/>
                                  <a:pt x="33863" y="5986"/>
                                  <a:pt x="32324" y="5533"/>
                                </a:cubicBezTo>
                                <a:lnTo>
                                  <a:pt x="13944" y="553"/>
                                </a:lnTo>
                                <a:cubicBezTo>
                                  <a:pt x="8421" y="-986"/>
                                  <a:pt x="4165" y="2364"/>
                                  <a:pt x="2083" y="10060"/>
                                </a:cubicBezTo>
                                <a:cubicBezTo>
                                  <a:pt x="815" y="14678"/>
                                  <a:pt x="1177" y="18571"/>
                                  <a:pt x="2898" y="21378"/>
                                </a:cubicBezTo>
                                <a:cubicBezTo>
                                  <a:pt x="4256" y="23279"/>
                                  <a:pt x="5795" y="24366"/>
                                  <a:pt x="8964" y="25452"/>
                                </a:cubicBezTo>
                                <a:lnTo>
                                  <a:pt x="10322" y="20382"/>
                                </a:lnTo>
                                <a:cubicBezTo>
                                  <a:pt x="6519" y="18843"/>
                                  <a:pt x="5433" y="16126"/>
                                  <a:pt x="6700" y="11509"/>
                                </a:cubicBezTo>
                                <a:cubicBezTo>
                                  <a:pt x="7878" y="6891"/>
                                  <a:pt x="10232" y="4899"/>
                                  <a:pt x="13220" y="5714"/>
                                </a:cubicBezTo>
                                <a:lnTo>
                                  <a:pt x="14578" y="6076"/>
                                </a:lnTo>
                                <a:cubicBezTo>
                                  <a:pt x="16751" y="6710"/>
                                  <a:pt x="17203" y="8068"/>
                                  <a:pt x="16570" y="12143"/>
                                </a:cubicBezTo>
                                <a:cubicBezTo>
                                  <a:pt x="15574" y="19476"/>
                                  <a:pt x="15574" y="20653"/>
                                  <a:pt x="15845" y="22736"/>
                                </a:cubicBezTo>
                                <a:cubicBezTo>
                                  <a:pt x="16389" y="26901"/>
                                  <a:pt x="18652" y="29436"/>
                                  <a:pt x="22726" y="30522"/>
                                </a:cubicBezTo>
                                <a:cubicBezTo>
                                  <a:pt x="28431" y="32062"/>
                                  <a:pt x="32958" y="29164"/>
                                  <a:pt x="34678" y="22826"/>
                                </a:cubicBezTo>
                                <a:cubicBezTo>
                                  <a:pt x="35765" y="18843"/>
                                  <a:pt x="35312" y="15311"/>
                                  <a:pt x="32958" y="10875"/>
                                </a:cubicBezTo>
                                <a:cubicBezTo>
                                  <a:pt x="36308" y="11509"/>
                                  <a:pt x="38119" y="10241"/>
                                  <a:pt x="39024" y="6982"/>
                                </a:cubicBezTo>
                                <a:cubicBezTo>
                                  <a:pt x="39296" y="5986"/>
                                  <a:pt x="39386" y="5262"/>
                                  <a:pt x="39477" y="3541"/>
                                </a:cubicBezTo>
                                <a:close/>
                                <a:moveTo>
                                  <a:pt x="26348" y="9245"/>
                                </a:moveTo>
                                <a:cubicBezTo>
                                  <a:pt x="27978" y="9698"/>
                                  <a:pt x="28974" y="10422"/>
                                  <a:pt x="29879" y="12414"/>
                                </a:cubicBezTo>
                                <a:cubicBezTo>
                                  <a:pt x="31237" y="14949"/>
                                  <a:pt x="31419" y="17666"/>
                                  <a:pt x="30694" y="20563"/>
                                </a:cubicBezTo>
                                <a:cubicBezTo>
                                  <a:pt x="29608" y="24456"/>
                                  <a:pt x="27163" y="26267"/>
                                  <a:pt x="23904" y="25362"/>
                                </a:cubicBezTo>
                                <a:cubicBezTo>
                                  <a:pt x="20735" y="24456"/>
                                  <a:pt x="19648" y="21830"/>
                                  <a:pt x="20372" y="16308"/>
                                </a:cubicBezTo>
                                <a:cubicBezTo>
                                  <a:pt x="21006" y="10694"/>
                                  <a:pt x="21097" y="9698"/>
                                  <a:pt x="20735" y="779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0" name="Freeform: Shape 2080"/>
                        <wps:cNvSpPr/>
                        <wps:spPr>
                          <a:xfrm>
                            <a:off x="2319756" y="274614"/>
                            <a:ext cx="8239" cy="15391"/>
                          </a:xfrm>
                          <a:custGeom>
                            <a:avLst/>
                            <a:gdLst>
                              <a:gd name="connsiteX0" fmla="*/ 5225 w 8239"/>
                              <a:gd name="connsiteY0" fmla="*/ 169 h 15391"/>
                              <a:gd name="connsiteX1" fmla="*/ 1332 w 8239"/>
                              <a:gd name="connsiteY1" fmla="*/ 14384 h 15391"/>
                              <a:gd name="connsiteX2" fmla="*/ 5678 w 8239"/>
                              <a:gd name="connsiteY2" fmla="*/ 15561 h 15391"/>
                              <a:gd name="connsiteX3" fmla="*/ 9571 w 8239"/>
                              <a:gd name="connsiteY3" fmla="*/ 1346 h 15391"/>
                            </a:gdLst>
                            <a:ahLst/>
                            <a:cxnLst>
                              <a:cxn ang="0">
                                <a:pos x="connsiteX0" y="connsiteY0"/>
                              </a:cxn>
                              <a:cxn ang="0">
                                <a:pos x="connsiteX1" y="connsiteY1"/>
                              </a:cxn>
                              <a:cxn ang="0">
                                <a:pos x="connsiteX2" y="connsiteY2"/>
                              </a:cxn>
                              <a:cxn ang="0">
                                <a:pos x="connsiteX3" y="connsiteY3"/>
                              </a:cxn>
                            </a:cxnLst>
                            <a:rect l="l" t="t" r="r" b="b"/>
                            <a:pathLst>
                              <a:path w="8239" h="15391">
                                <a:moveTo>
                                  <a:pt x="5225" y="169"/>
                                </a:moveTo>
                                <a:lnTo>
                                  <a:pt x="1332" y="14384"/>
                                </a:lnTo>
                                <a:lnTo>
                                  <a:pt x="5678" y="15561"/>
                                </a:lnTo>
                                <a:lnTo>
                                  <a:pt x="9571" y="134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1" name="Freeform: Shape 2081"/>
                        <wps:cNvSpPr/>
                        <wps:spPr>
                          <a:xfrm>
                            <a:off x="2302532" y="236706"/>
                            <a:ext cx="46934" cy="35194"/>
                          </a:xfrm>
                          <a:custGeom>
                            <a:avLst/>
                            <a:gdLst>
                              <a:gd name="connsiteX0" fmla="*/ 7311 w 46934"/>
                              <a:gd name="connsiteY0" fmla="*/ 158 h 35194"/>
                              <a:gd name="connsiteX1" fmla="*/ 1335 w 46934"/>
                              <a:gd name="connsiteY1" fmla="*/ 22159 h 35194"/>
                              <a:gd name="connsiteX2" fmla="*/ 23518 w 46934"/>
                              <a:gd name="connsiteY2" fmla="*/ 31485 h 35194"/>
                              <a:gd name="connsiteX3" fmla="*/ 24876 w 46934"/>
                              <a:gd name="connsiteY3" fmla="*/ 26686 h 35194"/>
                              <a:gd name="connsiteX4" fmla="*/ 22975 w 46934"/>
                              <a:gd name="connsiteY4" fmla="*/ 17722 h 35194"/>
                              <a:gd name="connsiteX5" fmla="*/ 35650 w 46934"/>
                              <a:gd name="connsiteY5" fmla="*/ 11385 h 35194"/>
                              <a:gd name="connsiteX6" fmla="*/ 42894 w 46934"/>
                              <a:gd name="connsiteY6" fmla="*/ 23245 h 35194"/>
                              <a:gd name="connsiteX7" fmla="*/ 33477 w 46934"/>
                              <a:gd name="connsiteY7" fmla="*/ 30036 h 35194"/>
                              <a:gd name="connsiteX8" fmla="*/ 32029 w 46934"/>
                              <a:gd name="connsiteY8" fmla="*/ 35287 h 35194"/>
                              <a:gd name="connsiteX9" fmla="*/ 39453 w 46934"/>
                              <a:gd name="connsiteY9" fmla="*/ 34563 h 35194"/>
                              <a:gd name="connsiteX10" fmla="*/ 47693 w 46934"/>
                              <a:gd name="connsiteY10" fmla="*/ 24332 h 35194"/>
                              <a:gd name="connsiteX11" fmla="*/ 36465 w 46934"/>
                              <a:gd name="connsiteY11" fmla="*/ 5771 h 35194"/>
                              <a:gd name="connsiteX12" fmla="*/ 18629 w 46934"/>
                              <a:gd name="connsiteY12" fmla="*/ 15640 h 35194"/>
                              <a:gd name="connsiteX13" fmla="*/ 19081 w 46934"/>
                              <a:gd name="connsiteY13" fmla="*/ 24151 h 35194"/>
                              <a:gd name="connsiteX14" fmla="*/ 7763 w 46934"/>
                              <a:gd name="connsiteY14" fmla="*/ 19171 h 35194"/>
                              <a:gd name="connsiteX15" fmla="*/ 12562 w 46934"/>
                              <a:gd name="connsiteY15" fmla="*/ 1516 h 35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934" h="35194">
                                <a:moveTo>
                                  <a:pt x="7311" y="158"/>
                                </a:moveTo>
                                <a:lnTo>
                                  <a:pt x="1335" y="22159"/>
                                </a:lnTo>
                                <a:lnTo>
                                  <a:pt x="23518" y="31485"/>
                                </a:lnTo>
                                <a:lnTo>
                                  <a:pt x="24876" y="26686"/>
                                </a:lnTo>
                                <a:cubicBezTo>
                                  <a:pt x="22612" y="23426"/>
                                  <a:pt x="22069" y="21072"/>
                                  <a:pt x="22975" y="17722"/>
                                </a:cubicBezTo>
                                <a:cubicBezTo>
                                  <a:pt x="24514" y="12109"/>
                                  <a:pt x="29403" y="9664"/>
                                  <a:pt x="35650" y="11385"/>
                                </a:cubicBezTo>
                                <a:cubicBezTo>
                                  <a:pt x="41807" y="13014"/>
                                  <a:pt x="44433" y="17541"/>
                                  <a:pt x="42894" y="23245"/>
                                </a:cubicBezTo>
                                <a:cubicBezTo>
                                  <a:pt x="41626" y="27863"/>
                                  <a:pt x="38638" y="30036"/>
                                  <a:pt x="33477" y="30036"/>
                                </a:cubicBezTo>
                                <a:lnTo>
                                  <a:pt x="32029" y="35287"/>
                                </a:lnTo>
                                <a:cubicBezTo>
                                  <a:pt x="35741" y="35468"/>
                                  <a:pt x="37552" y="35287"/>
                                  <a:pt x="39453" y="34563"/>
                                </a:cubicBezTo>
                                <a:cubicBezTo>
                                  <a:pt x="43347" y="33024"/>
                                  <a:pt x="46334" y="29221"/>
                                  <a:pt x="47693" y="24332"/>
                                </a:cubicBezTo>
                                <a:cubicBezTo>
                                  <a:pt x="49956" y="15912"/>
                                  <a:pt x="45429" y="8216"/>
                                  <a:pt x="36465" y="5771"/>
                                </a:cubicBezTo>
                                <a:cubicBezTo>
                                  <a:pt x="28045" y="3417"/>
                                  <a:pt x="20802" y="7491"/>
                                  <a:pt x="18629" y="15640"/>
                                </a:cubicBezTo>
                                <a:cubicBezTo>
                                  <a:pt x="17814" y="18628"/>
                                  <a:pt x="17904" y="21163"/>
                                  <a:pt x="19081" y="24151"/>
                                </a:cubicBezTo>
                                <a:lnTo>
                                  <a:pt x="7763" y="19171"/>
                                </a:lnTo>
                                <a:lnTo>
                                  <a:pt x="12562" y="151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2" name="Freeform: Shape 2082"/>
                        <wps:cNvSpPr/>
                        <wps:spPr>
                          <a:xfrm>
                            <a:off x="2321797" y="207166"/>
                            <a:ext cx="45633" cy="36619"/>
                          </a:xfrm>
                          <a:custGeom>
                            <a:avLst/>
                            <a:gdLst>
                              <a:gd name="connsiteX0" fmla="*/ 45615 w 45633"/>
                              <a:gd name="connsiteY0" fmla="*/ 36758 h 36619"/>
                              <a:gd name="connsiteX1" fmla="*/ 46973 w 45633"/>
                              <a:gd name="connsiteY1" fmla="*/ 31779 h 36619"/>
                              <a:gd name="connsiteX2" fmla="*/ 30585 w 45633"/>
                              <a:gd name="connsiteY2" fmla="*/ 27342 h 36619"/>
                              <a:gd name="connsiteX3" fmla="*/ 37919 w 45633"/>
                              <a:gd name="connsiteY3" fmla="*/ 18922 h 36619"/>
                              <a:gd name="connsiteX4" fmla="*/ 25062 w 45633"/>
                              <a:gd name="connsiteY4" fmla="*/ 1176 h 36619"/>
                              <a:gd name="connsiteX5" fmla="*/ 4328 w 45633"/>
                              <a:gd name="connsiteY5" fmla="*/ 9868 h 36619"/>
                              <a:gd name="connsiteX6" fmla="*/ 7316 w 45633"/>
                              <a:gd name="connsiteY6" fmla="*/ 21366 h 36619"/>
                              <a:gd name="connsiteX7" fmla="*/ 2608 w 45633"/>
                              <a:gd name="connsiteY7" fmla="*/ 20099 h 36619"/>
                              <a:gd name="connsiteX8" fmla="*/ 1340 w 45633"/>
                              <a:gd name="connsiteY8" fmla="*/ 24716 h 36619"/>
                              <a:gd name="connsiteX9" fmla="*/ 8765 w 45633"/>
                              <a:gd name="connsiteY9" fmla="*/ 12041 h 36619"/>
                              <a:gd name="connsiteX10" fmla="*/ 23523 w 45633"/>
                              <a:gd name="connsiteY10" fmla="*/ 6246 h 36619"/>
                              <a:gd name="connsiteX11" fmla="*/ 32939 w 45633"/>
                              <a:gd name="connsiteY11" fmla="*/ 18650 h 36619"/>
                              <a:gd name="connsiteX12" fmla="*/ 18543 w 45633"/>
                              <a:gd name="connsiteY12" fmla="*/ 24083 h 36619"/>
                              <a:gd name="connsiteX13" fmla="*/ 8765 w 45633"/>
                              <a:gd name="connsiteY13" fmla="*/ 12041 h 366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633" h="36619">
                                <a:moveTo>
                                  <a:pt x="45615" y="36758"/>
                                </a:moveTo>
                                <a:lnTo>
                                  <a:pt x="46973" y="31779"/>
                                </a:lnTo>
                                <a:lnTo>
                                  <a:pt x="30585" y="27342"/>
                                </a:lnTo>
                                <a:cubicBezTo>
                                  <a:pt x="34569" y="25622"/>
                                  <a:pt x="36742" y="23087"/>
                                  <a:pt x="37919" y="18922"/>
                                </a:cubicBezTo>
                                <a:cubicBezTo>
                                  <a:pt x="40092" y="10773"/>
                                  <a:pt x="35022" y="3892"/>
                                  <a:pt x="25062" y="1176"/>
                                </a:cubicBezTo>
                                <a:cubicBezTo>
                                  <a:pt x="14559" y="-1721"/>
                                  <a:pt x="6501" y="1538"/>
                                  <a:pt x="4328" y="9868"/>
                                </a:cubicBezTo>
                                <a:cubicBezTo>
                                  <a:pt x="3151" y="14123"/>
                                  <a:pt x="4057" y="18107"/>
                                  <a:pt x="7316" y="21366"/>
                                </a:cubicBezTo>
                                <a:lnTo>
                                  <a:pt x="2608" y="20099"/>
                                </a:lnTo>
                                <a:lnTo>
                                  <a:pt x="1340" y="24716"/>
                                </a:lnTo>
                                <a:close/>
                                <a:moveTo>
                                  <a:pt x="8765" y="12041"/>
                                </a:moveTo>
                                <a:cubicBezTo>
                                  <a:pt x="10213" y="6518"/>
                                  <a:pt x="16008" y="4254"/>
                                  <a:pt x="23523" y="6246"/>
                                </a:cubicBezTo>
                                <a:cubicBezTo>
                                  <a:pt x="30585" y="8238"/>
                                  <a:pt x="34388" y="13127"/>
                                  <a:pt x="32939" y="18650"/>
                                </a:cubicBezTo>
                                <a:cubicBezTo>
                                  <a:pt x="31491" y="23992"/>
                                  <a:pt x="25877" y="26074"/>
                                  <a:pt x="18543" y="24083"/>
                                </a:cubicBezTo>
                                <a:cubicBezTo>
                                  <a:pt x="11119" y="22000"/>
                                  <a:pt x="7316" y="17383"/>
                                  <a:pt x="8765" y="1204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3" name="Freeform: Shape 2083"/>
                        <wps:cNvSpPr/>
                        <wps:spPr>
                          <a:xfrm>
                            <a:off x="2407984" y="525252"/>
                            <a:ext cx="46176" cy="49768"/>
                          </a:xfrm>
                          <a:custGeom>
                            <a:avLst/>
                            <a:gdLst>
                              <a:gd name="connsiteX0" fmla="*/ 1388 w 46176"/>
                              <a:gd name="connsiteY0" fmla="*/ 37875 h 49768"/>
                              <a:gd name="connsiteX1" fmla="*/ 31448 w 46176"/>
                              <a:gd name="connsiteY1" fmla="*/ 50098 h 49768"/>
                              <a:gd name="connsiteX2" fmla="*/ 33349 w 46176"/>
                              <a:gd name="connsiteY2" fmla="*/ 45299 h 49768"/>
                              <a:gd name="connsiteX3" fmla="*/ 14517 w 46176"/>
                              <a:gd name="connsiteY3" fmla="*/ 37603 h 49768"/>
                              <a:gd name="connsiteX4" fmla="*/ 9446 w 46176"/>
                              <a:gd name="connsiteY4" fmla="*/ 27372 h 49768"/>
                              <a:gd name="connsiteX5" fmla="*/ 17776 w 46176"/>
                              <a:gd name="connsiteY5" fmla="*/ 24203 h 49768"/>
                              <a:gd name="connsiteX6" fmla="*/ 38510 w 46176"/>
                              <a:gd name="connsiteY6" fmla="*/ 32623 h 49768"/>
                              <a:gd name="connsiteX7" fmla="*/ 40502 w 46176"/>
                              <a:gd name="connsiteY7" fmla="*/ 27825 h 49768"/>
                              <a:gd name="connsiteX8" fmla="*/ 21669 w 46176"/>
                              <a:gd name="connsiteY8" fmla="*/ 20129 h 49768"/>
                              <a:gd name="connsiteX9" fmla="*/ 16509 w 46176"/>
                              <a:gd name="connsiteY9" fmla="*/ 9898 h 49768"/>
                              <a:gd name="connsiteX10" fmla="*/ 24929 w 46176"/>
                              <a:gd name="connsiteY10" fmla="*/ 6729 h 49768"/>
                              <a:gd name="connsiteX11" fmla="*/ 45663 w 46176"/>
                              <a:gd name="connsiteY11" fmla="*/ 15149 h 49768"/>
                              <a:gd name="connsiteX12" fmla="*/ 47564 w 46176"/>
                              <a:gd name="connsiteY12" fmla="*/ 10350 h 49768"/>
                              <a:gd name="connsiteX13" fmla="*/ 25020 w 46176"/>
                              <a:gd name="connsiteY13" fmla="*/ 1206 h 49768"/>
                              <a:gd name="connsiteX14" fmla="*/ 13068 w 46176"/>
                              <a:gd name="connsiteY14" fmla="*/ 6548 h 49768"/>
                              <a:gd name="connsiteX15" fmla="*/ 13883 w 46176"/>
                              <a:gd name="connsiteY15" fmla="*/ 17684 h 49768"/>
                              <a:gd name="connsiteX16" fmla="*/ 6006 w 46176"/>
                              <a:gd name="connsiteY16" fmla="*/ 23750 h 49768"/>
                              <a:gd name="connsiteX17" fmla="*/ 7454 w 46176"/>
                              <a:gd name="connsiteY17" fmla="*/ 35068 h 49768"/>
                              <a:gd name="connsiteX18" fmla="*/ 3199 w 46176"/>
                              <a:gd name="connsiteY18" fmla="*/ 33348 h 497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176" h="49768">
                                <a:moveTo>
                                  <a:pt x="1388" y="37875"/>
                                </a:moveTo>
                                <a:lnTo>
                                  <a:pt x="31448" y="50098"/>
                                </a:lnTo>
                                <a:lnTo>
                                  <a:pt x="33349" y="45299"/>
                                </a:lnTo>
                                <a:lnTo>
                                  <a:pt x="14517" y="37603"/>
                                </a:lnTo>
                                <a:cubicBezTo>
                                  <a:pt x="10080" y="35883"/>
                                  <a:pt x="7907" y="31265"/>
                                  <a:pt x="9446" y="27372"/>
                                </a:cubicBezTo>
                                <a:cubicBezTo>
                                  <a:pt x="10895" y="23750"/>
                                  <a:pt x="13973" y="22664"/>
                                  <a:pt x="17776" y="24203"/>
                                </a:cubicBezTo>
                                <a:lnTo>
                                  <a:pt x="38510" y="32623"/>
                                </a:lnTo>
                                <a:lnTo>
                                  <a:pt x="40502" y="27825"/>
                                </a:lnTo>
                                <a:lnTo>
                                  <a:pt x="21669" y="20129"/>
                                </a:lnTo>
                                <a:cubicBezTo>
                                  <a:pt x="17233" y="18409"/>
                                  <a:pt x="14969" y="13791"/>
                                  <a:pt x="16509" y="9898"/>
                                </a:cubicBezTo>
                                <a:cubicBezTo>
                                  <a:pt x="17957" y="6367"/>
                                  <a:pt x="21126" y="5190"/>
                                  <a:pt x="24929" y="6729"/>
                                </a:cubicBezTo>
                                <a:lnTo>
                                  <a:pt x="45663" y="15149"/>
                                </a:lnTo>
                                <a:lnTo>
                                  <a:pt x="47564" y="10350"/>
                                </a:lnTo>
                                <a:lnTo>
                                  <a:pt x="25020" y="1206"/>
                                </a:lnTo>
                                <a:cubicBezTo>
                                  <a:pt x="19587" y="-967"/>
                                  <a:pt x="15332" y="934"/>
                                  <a:pt x="13068" y="6548"/>
                                </a:cubicBezTo>
                                <a:cubicBezTo>
                                  <a:pt x="11438" y="10532"/>
                                  <a:pt x="11710" y="13429"/>
                                  <a:pt x="13883" y="17684"/>
                                </a:cubicBezTo>
                                <a:cubicBezTo>
                                  <a:pt x="10080" y="18137"/>
                                  <a:pt x="7635" y="19948"/>
                                  <a:pt x="6006" y="23750"/>
                                </a:cubicBezTo>
                                <a:cubicBezTo>
                                  <a:pt x="4376" y="27825"/>
                                  <a:pt x="4829" y="31175"/>
                                  <a:pt x="7454" y="35068"/>
                                </a:cubicBezTo>
                                <a:lnTo>
                                  <a:pt x="3199" y="3334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4" name="Freeform: Shape 2084"/>
                        <wps:cNvSpPr/>
                        <wps:spPr>
                          <a:xfrm>
                            <a:off x="2415518" y="505603"/>
                            <a:ext cx="43822" cy="21729"/>
                          </a:xfrm>
                          <a:custGeom>
                            <a:avLst/>
                            <a:gdLst>
                              <a:gd name="connsiteX0" fmla="*/ 15162 w 43822"/>
                              <a:gd name="connsiteY0" fmla="*/ 5101 h 21729"/>
                              <a:gd name="connsiteX1" fmla="*/ 13170 w 43822"/>
                              <a:gd name="connsiteY1" fmla="*/ 9809 h 21729"/>
                              <a:gd name="connsiteX2" fmla="*/ 43230 w 43822"/>
                              <a:gd name="connsiteY2" fmla="*/ 22032 h 21729"/>
                              <a:gd name="connsiteX3" fmla="*/ 45222 w 43822"/>
                              <a:gd name="connsiteY3" fmla="*/ 17324 h 21729"/>
                              <a:gd name="connsiteX4" fmla="*/ 3391 w 43822"/>
                              <a:gd name="connsiteY4" fmla="*/ 303 h 21729"/>
                              <a:gd name="connsiteX5" fmla="*/ 1399 w 43822"/>
                              <a:gd name="connsiteY5" fmla="*/ 5101 h 21729"/>
                              <a:gd name="connsiteX6" fmla="*/ 7375 w 43822"/>
                              <a:gd name="connsiteY6" fmla="*/ 7546 h 21729"/>
                              <a:gd name="connsiteX7" fmla="*/ 9367 w 43822"/>
                              <a:gd name="connsiteY7" fmla="*/ 2747 h 217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3822" h="21729">
                                <a:moveTo>
                                  <a:pt x="15162" y="5101"/>
                                </a:moveTo>
                                <a:lnTo>
                                  <a:pt x="13170" y="9809"/>
                                </a:lnTo>
                                <a:lnTo>
                                  <a:pt x="43230" y="22032"/>
                                </a:lnTo>
                                <a:lnTo>
                                  <a:pt x="45222" y="17324"/>
                                </a:lnTo>
                                <a:close/>
                                <a:moveTo>
                                  <a:pt x="3391" y="303"/>
                                </a:moveTo>
                                <a:lnTo>
                                  <a:pt x="1399" y="5101"/>
                                </a:lnTo>
                                <a:lnTo>
                                  <a:pt x="7375" y="7546"/>
                                </a:lnTo>
                                <a:lnTo>
                                  <a:pt x="9367" y="27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5" name="Freeform: Shape 2085"/>
                        <wps:cNvSpPr/>
                        <wps:spPr>
                          <a:xfrm>
                            <a:off x="2421321" y="467629"/>
                            <a:ext cx="55502" cy="45524"/>
                          </a:xfrm>
                          <a:custGeom>
                            <a:avLst/>
                            <a:gdLst>
                              <a:gd name="connsiteX0" fmla="*/ 27388 w 55502"/>
                              <a:gd name="connsiteY0" fmla="*/ 33144 h 45524"/>
                              <a:gd name="connsiteX1" fmla="*/ 32911 w 55502"/>
                              <a:gd name="connsiteY1" fmla="*/ 19382 h 45524"/>
                              <a:gd name="connsiteX2" fmla="*/ 43142 w 55502"/>
                              <a:gd name="connsiteY2" fmla="*/ 15580 h 45524"/>
                              <a:gd name="connsiteX3" fmla="*/ 46945 w 55502"/>
                              <a:gd name="connsiteY3" fmla="*/ 17119 h 45524"/>
                              <a:gd name="connsiteX4" fmla="*/ 54279 w 55502"/>
                              <a:gd name="connsiteY4" fmla="*/ 18658 h 45524"/>
                              <a:gd name="connsiteX5" fmla="*/ 56905 w 55502"/>
                              <a:gd name="connsiteY5" fmla="*/ 12230 h 45524"/>
                              <a:gd name="connsiteX6" fmla="*/ 55546 w 55502"/>
                              <a:gd name="connsiteY6" fmla="*/ 11687 h 45524"/>
                              <a:gd name="connsiteX7" fmla="*/ 46130 w 55502"/>
                              <a:gd name="connsiteY7" fmla="*/ 10781 h 45524"/>
                              <a:gd name="connsiteX8" fmla="*/ 32911 w 55502"/>
                              <a:gd name="connsiteY8" fmla="*/ 11958 h 45524"/>
                              <a:gd name="connsiteX9" fmla="*/ 25577 w 55502"/>
                              <a:gd name="connsiteY9" fmla="*/ 1455 h 45524"/>
                              <a:gd name="connsiteX10" fmla="*/ 9189 w 55502"/>
                              <a:gd name="connsiteY10" fmla="*/ 9604 h 45524"/>
                              <a:gd name="connsiteX11" fmla="*/ 1402 w 55502"/>
                              <a:gd name="connsiteY11" fmla="*/ 28799 h 45524"/>
                              <a:gd name="connsiteX12" fmla="*/ 43233 w 55502"/>
                              <a:gd name="connsiteY12" fmla="*/ 45820 h 45524"/>
                              <a:gd name="connsiteX13" fmla="*/ 45406 w 55502"/>
                              <a:gd name="connsiteY13" fmla="*/ 40478 h 45524"/>
                              <a:gd name="connsiteX14" fmla="*/ 22679 w 55502"/>
                              <a:gd name="connsiteY14" fmla="*/ 31243 h 45524"/>
                              <a:gd name="connsiteX15" fmla="*/ 8283 w 55502"/>
                              <a:gd name="connsiteY15" fmla="*/ 25358 h 45524"/>
                              <a:gd name="connsiteX16" fmla="*/ 13535 w 55502"/>
                              <a:gd name="connsiteY16" fmla="*/ 12501 h 45524"/>
                              <a:gd name="connsiteX17" fmla="*/ 17609 w 55502"/>
                              <a:gd name="connsiteY17" fmla="*/ 7159 h 45524"/>
                              <a:gd name="connsiteX18" fmla="*/ 24038 w 55502"/>
                              <a:gd name="connsiteY18" fmla="*/ 7250 h 45524"/>
                              <a:gd name="connsiteX19" fmla="*/ 27931 w 55502"/>
                              <a:gd name="connsiteY19" fmla="*/ 18387 h 455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502" h="45524">
                                <a:moveTo>
                                  <a:pt x="27388" y="33144"/>
                                </a:moveTo>
                                <a:lnTo>
                                  <a:pt x="32911" y="19382"/>
                                </a:lnTo>
                                <a:cubicBezTo>
                                  <a:pt x="34903" y="14674"/>
                                  <a:pt x="38072" y="13497"/>
                                  <a:pt x="43142" y="15580"/>
                                </a:cubicBezTo>
                                <a:lnTo>
                                  <a:pt x="46945" y="17119"/>
                                </a:lnTo>
                                <a:cubicBezTo>
                                  <a:pt x="49480" y="18115"/>
                                  <a:pt x="52196" y="18749"/>
                                  <a:pt x="54279" y="18658"/>
                                </a:cubicBezTo>
                                <a:lnTo>
                                  <a:pt x="56905" y="12230"/>
                                </a:lnTo>
                                <a:lnTo>
                                  <a:pt x="55546" y="11687"/>
                                </a:lnTo>
                                <a:cubicBezTo>
                                  <a:pt x="53283" y="13135"/>
                                  <a:pt x="51744" y="12863"/>
                                  <a:pt x="46130" y="10781"/>
                                </a:cubicBezTo>
                                <a:cubicBezTo>
                                  <a:pt x="39249" y="8065"/>
                                  <a:pt x="36623" y="8246"/>
                                  <a:pt x="32911" y="11958"/>
                                </a:cubicBezTo>
                                <a:cubicBezTo>
                                  <a:pt x="32458" y="6345"/>
                                  <a:pt x="30376" y="3357"/>
                                  <a:pt x="25577" y="1455"/>
                                </a:cubicBezTo>
                                <a:cubicBezTo>
                                  <a:pt x="18333" y="-1532"/>
                                  <a:pt x="12539" y="1274"/>
                                  <a:pt x="9189" y="9604"/>
                                </a:cubicBezTo>
                                <a:lnTo>
                                  <a:pt x="1402" y="28799"/>
                                </a:lnTo>
                                <a:lnTo>
                                  <a:pt x="43233" y="45820"/>
                                </a:lnTo>
                                <a:lnTo>
                                  <a:pt x="45406" y="40478"/>
                                </a:lnTo>
                                <a:close/>
                                <a:moveTo>
                                  <a:pt x="22679" y="31243"/>
                                </a:moveTo>
                                <a:lnTo>
                                  <a:pt x="8283" y="25358"/>
                                </a:lnTo>
                                <a:lnTo>
                                  <a:pt x="13535" y="12501"/>
                                </a:lnTo>
                                <a:cubicBezTo>
                                  <a:pt x="14712" y="9423"/>
                                  <a:pt x="15889" y="8065"/>
                                  <a:pt x="17609" y="7159"/>
                                </a:cubicBezTo>
                                <a:cubicBezTo>
                                  <a:pt x="19329" y="6164"/>
                                  <a:pt x="21593" y="6254"/>
                                  <a:pt x="24038" y="7250"/>
                                </a:cubicBezTo>
                                <a:cubicBezTo>
                                  <a:pt x="29018" y="9242"/>
                                  <a:pt x="30195" y="12683"/>
                                  <a:pt x="27931" y="1838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6" name="Freeform: Shape 2086"/>
                        <wps:cNvSpPr/>
                        <wps:spPr>
                          <a:xfrm>
                            <a:off x="2460991" y="453659"/>
                            <a:ext cx="9597" cy="15301"/>
                          </a:xfrm>
                          <a:custGeom>
                            <a:avLst/>
                            <a:gdLst>
                              <a:gd name="connsiteX0" fmla="*/ 6935 w 9597"/>
                              <a:gd name="connsiteY0" fmla="*/ 272 h 15301"/>
                              <a:gd name="connsiteX1" fmla="*/ 1412 w 9597"/>
                              <a:gd name="connsiteY1" fmla="*/ 13943 h 15301"/>
                              <a:gd name="connsiteX2" fmla="*/ 5486 w 9597"/>
                              <a:gd name="connsiteY2" fmla="*/ 15573 h 15301"/>
                              <a:gd name="connsiteX3" fmla="*/ 11009 w 9597"/>
                              <a:gd name="connsiteY3" fmla="*/ 1901 h 15301"/>
                            </a:gdLst>
                            <a:ahLst/>
                            <a:cxnLst>
                              <a:cxn ang="0">
                                <a:pos x="connsiteX0" y="connsiteY0"/>
                              </a:cxn>
                              <a:cxn ang="0">
                                <a:pos x="connsiteX1" y="connsiteY1"/>
                              </a:cxn>
                              <a:cxn ang="0">
                                <a:pos x="connsiteX2" y="connsiteY2"/>
                              </a:cxn>
                              <a:cxn ang="0">
                                <a:pos x="connsiteX3" y="connsiteY3"/>
                              </a:cxn>
                            </a:cxnLst>
                            <a:rect l="l" t="t" r="r" b="b"/>
                            <a:pathLst>
                              <a:path w="9597" h="15301">
                                <a:moveTo>
                                  <a:pt x="6935" y="272"/>
                                </a:moveTo>
                                <a:lnTo>
                                  <a:pt x="1412" y="13943"/>
                                </a:lnTo>
                                <a:lnTo>
                                  <a:pt x="5486" y="15573"/>
                                </a:lnTo>
                                <a:lnTo>
                                  <a:pt x="11009" y="190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7" name="Freeform: Shape 2087"/>
                        <wps:cNvSpPr/>
                        <wps:spPr>
                          <a:xfrm>
                            <a:off x="2449132" y="417261"/>
                            <a:ext cx="44721" cy="34499"/>
                          </a:xfrm>
                          <a:custGeom>
                            <a:avLst/>
                            <a:gdLst>
                              <a:gd name="connsiteX0" fmla="*/ 29540 w 44721"/>
                              <a:gd name="connsiteY0" fmla="*/ 34218 h 34499"/>
                              <a:gd name="connsiteX1" fmla="*/ 45023 w 44721"/>
                              <a:gd name="connsiteY1" fmla="*/ 27065 h 34499"/>
                              <a:gd name="connsiteX2" fmla="*/ 43483 w 44721"/>
                              <a:gd name="connsiteY2" fmla="*/ 13665 h 34499"/>
                              <a:gd name="connsiteX3" fmla="*/ 28453 w 44721"/>
                              <a:gd name="connsiteY3" fmla="*/ 3344 h 34499"/>
                              <a:gd name="connsiteX4" fmla="*/ 11884 w 44721"/>
                              <a:gd name="connsiteY4" fmla="*/ 627 h 34499"/>
                              <a:gd name="connsiteX5" fmla="*/ 2558 w 44721"/>
                              <a:gd name="connsiteY5" fmla="*/ 8776 h 34499"/>
                              <a:gd name="connsiteX6" fmla="*/ 10979 w 44721"/>
                              <a:gd name="connsiteY6" fmla="*/ 27699 h 34499"/>
                              <a:gd name="connsiteX7" fmla="*/ 29178 w 44721"/>
                              <a:gd name="connsiteY7" fmla="*/ 20546 h 34499"/>
                              <a:gd name="connsiteX8" fmla="*/ 28453 w 44721"/>
                              <a:gd name="connsiteY8" fmla="*/ 9319 h 34499"/>
                              <a:gd name="connsiteX9" fmla="*/ 40677 w 44721"/>
                              <a:gd name="connsiteY9" fmla="*/ 24892 h 34499"/>
                              <a:gd name="connsiteX10" fmla="*/ 31532 w 44721"/>
                              <a:gd name="connsiteY10" fmla="*/ 29147 h 34499"/>
                              <a:gd name="connsiteX11" fmla="*/ 6904 w 44721"/>
                              <a:gd name="connsiteY11" fmla="*/ 10677 h 34499"/>
                              <a:gd name="connsiteX12" fmla="*/ 19580 w 44721"/>
                              <a:gd name="connsiteY12" fmla="*/ 6241 h 34499"/>
                              <a:gd name="connsiteX13" fmla="*/ 24832 w 44721"/>
                              <a:gd name="connsiteY13" fmla="*/ 18011 h 34499"/>
                              <a:gd name="connsiteX14" fmla="*/ 12790 w 44721"/>
                              <a:gd name="connsiteY14" fmla="*/ 22266 h 34499"/>
                              <a:gd name="connsiteX15" fmla="*/ 6904 w 44721"/>
                              <a:gd name="connsiteY15" fmla="*/ 10677 h 344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721" h="34499">
                                <a:moveTo>
                                  <a:pt x="29540" y="34218"/>
                                </a:moveTo>
                                <a:cubicBezTo>
                                  <a:pt x="36693" y="36029"/>
                                  <a:pt x="42578" y="33222"/>
                                  <a:pt x="45023" y="27065"/>
                                </a:cubicBezTo>
                                <a:cubicBezTo>
                                  <a:pt x="46924" y="22538"/>
                                  <a:pt x="46381" y="17558"/>
                                  <a:pt x="43483" y="13665"/>
                                </a:cubicBezTo>
                                <a:cubicBezTo>
                                  <a:pt x="40586" y="9591"/>
                                  <a:pt x="35968" y="6422"/>
                                  <a:pt x="28453" y="3344"/>
                                </a:cubicBezTo>
                                <a:cubicBezTo>
                                  <a:pt x="21391" y="446"/>
                                  <a:pt x="16592" y="-278"/>
                                  <a:pt x="11884" y="627"/>
                                </a:cubicBezTo>
                                <a:cubicBezTo>
                                  <a:pt x="7629" y="1533"/>
                                  <a:pt x="4369" y="4249"/>
                                  <a:pt x="2558" y="8776"/>
                                </a:cubicBezTo>
                                <a:cubicBezTo>
                                  <a:pt x="-611" y="16562"/>
                                  <a:pt x="3011" y="24439"/>
                                  <a:pt x="10979" y="27699"/>
                                </a:cubicBezTo>
                                <a:cubicBezTo>
                                  <a:pt x="18675" y="30777"/>
                                  <a:pt x="26190" y="27789"/>
                                  <a:pt x="29178" y="20546"/>
                                </a:cubicBezTo>
                                <a:cubicBezTo>
                                  <a:pt x="30717" y="16653"/>
                                  <a:pt x="30445" y="13212"/>
                                  <a:pt x="28453" y="9319"/>
                                </a:cubicBezTo>
                                <a:cubicBezTo>
                                  <a:pt x="38685" y="13665"/>
                                  <a:pt x="43031" y="19097"/>
                                  <a:pt x="40677" y="24892"/>
                                </a:cubicBezTo>
                                <a:cubicBezTo>
                                  <a:pt x="39228" y="28514"/>
                                  <a:pt x="35968" y="30053"/>
                                  <a:pt x="31532" y="29147"/>
                                </a:cubicBezTo>
                                <a:close/>
                                <a:moveTo>
                                  <a:pt x="6904" y="10677"/>
                                </a:moveTo>
                                <a:cubicBezTo>
                                  <a:pt x="8806" y="5969"/>
                                  <a:pt x="14238" y="3977"/>
                                  <a:pt x="19580" y="6241"/>
                                </a:cubicBezTo>
                                <a:cubicBezTo>
                                  <a:pt x="24741" y="8233"/>
                                  <a:pt x="26914" y="13122"/>
                                  <a:pt x="24832" y="18011"/>
                                </a:cubicBezTo>
                                <a:cubicBezTo>
                                  <a:pt x="22930" y="22900"/>
                                  <a:pt x="18222" y="24530"/>
                                  <a:pt x="12790" y="22266"/>
                                </a:cubicBezTo>
                                <a:cubicBezTo>
                                  <a:pt x="7447" y="20184"/>
                                  <a:pt x="5003" y="15295"/>
                                  <a:pt x="6904" y="1067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8" name="Freeform: Shape 2088"/>
                        <wps:cNvSpPr/>
                        <wps:spPr>
                          <a:xfrm>
                            <a:off x="2481690" y="402668"/>
                            <a:ext cx="9597" cy="15301"/>
                          </a:xfrm>
                          <a:custGeom>
                            <a:avLst/>
                            <a:gdLst>
                              <a:gd name="connsiteX0" fmla="*/ 6946 w 9597"/>
                              <a:gd name="connsiteY0" fmla="*/ 243 h 15301"/>
                              <a:gd name="connsiteX1" fmla="*/ 1423 w 9597"/>
                              <a:gd name="connsiteY1" fmla="*/ 13914 h 15301"/>
                              <a:gd name="connsiteX2" fmla="*/ 5498 w 9597"/>
                              <a:gd name="connsiteY2" fmla="*/ 15544 h 15301"/>
                              <a:gd name="connsiteX3" fmla="*/ 11021 w 9597"/>
                              <a:gd name="connsiteY3" fmla="*/ 1872 h 15301"/>
                            </a:gdLst>
                            <a:ahLst/>
                            <a:cxnLst>
                              <a:cxn ang="0">
                                <a:pos x="connsiteX0" y="connsiteY0"/>
                              </a:cxn>
                              <a:cxn ang="0">
                                <a:pos x="connsiteX1" y="connsiteY1"/>
                              </a:cxn>
                              <a:cxn ang="0">
                                <a:pos x="connsiteX2" y="connsiteY2"/>
                              </a:cxn>
                              <a:cxn ang="0">
                                <a:pos x="connsiteX3" y="connsiteY3"/>
                              </a:cxn>
                            </a:cxnLst>
                            <a:rect l="l" t="t" r="r" b="b"/>
                            <a:pathLst>
                              <a:path w="9597" h="15301">
                                <a:moveTo>
                                  <a:pt x="6946" y="243"/>
                                </a:moveTo>
                                <a:lnTo>
                                  <a:pt x="1423" y="13914"/>
                                </a:lnTo>
                                <a:lnTo>
                                  <a:pt x="5498" y="15544"/>
                                </a:lnTo>
                                <a:lnTo>
                                  <a:pt x="11021" y="18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89" name="Freeform: Shape 2089"/>
                        <wps:cNvSpPr/>
                        <wps:spPr>
                          <a:xfrm>
                            <a:off x="2468076" y="363286"/>
                            <a:ext cx="46998" cy="38293"/>
                          </a:xfrm>
                          <a:custGeom>
                            <a:avLst/>
                            <a:gdLst>
                              <a:gd name="connsiteX0" fmla="*/ 10029 w 46998"/>
                              <a:gd name="connsiteY0" fmla="*/ 232 h 38293"/>
                              <a:gd name="connsiteX1" fmla="*/ 1428 w 46998"/>
                              <a:gd name="connsiteY1" fmla="*/ 21328 h 38293"/>
                              <a:gd name="connsiteX2" fmla="*/ 22343 w 46998"/>
                              <a:gd name="connsiteY2" fmla="*/ 33279 h 38293"/>
                              <a:gd name="connsiteX3" fmla="*/ 24154 w 46998"/>
                              <a:gd name="connsiteY3" fmla="*/ 28661 h 38293"/>
                              <a:gd name="connsiteX4" fmla="*/ 23520 w 46998"/>
                              <a:gd name="connsiteY4" fmla="*/ 19607 h 38293"/>
                              <a:gd name="connsiteX5" fmla="*/ 36830 w 46998"/>
                              <a:gd name="connsiteY5" fmla="*/ 14718 h 38293"/>
                              <a:gd name="connsiteX6" fmla="*/ 42625 w 46998"/>
                              <a:gd name="connsiteY6" fmla="*/ 27394 h 38293"/>
                              <a:gd name="connsiteX7" fmla="*/ 32484 w 46998"/>
                              <a:gd name="connsiteY7" fmla="*/ 32917 h 38293"/>
                              <a:gd name="connsiteX8" fmla="*/ 30401 w 46998"/>
                              <a:gd name="connsiteY8" fmla="*/ 37987 h 38293"/>
                              <a:gd name="connsiteX9" fmla="*/ 37826 w 46998"/>
                              <a:gd name="connsiteY9" fmla="*/ 38168 h 38293"/>
                              <a:gd name="connsiteX10" fmla="*/ 47242 w 46998"/>
                              <a:gd name="connsiteY10" fmla="*/ 29114 h 38293"/>
                              <a:gd name="connsiteX11" fmla="*/ 38278 w 46998"/>
                              <a:gd name="connsiteY11" fmla="*/ 9286 h 38293"/>
                              <a:gd name="connsiteX12" fmla="*/ 19355 w 46998"/>
                              <a:gd name="connsiteY12" fmla="*/ 16891 h 38293"/>
                              <a:gd name="connsiteX13" fmla="*/ 18721 w 46998"/>
                              <a:gd name="connsiteY13" fmla="*/ 25402 h 38293"/>
                              <a:gd name="connsiteX14" fmla="*/ 8128 w 46998"/>
                              <a:gd name="connsiteY14" fmla="*/ 19155 h 38293"/>
                              <a:gd name="connsiteX15" fmla="*/ 15009 w 46998"/>
                              <a:gd name="connsiteY15" fmla="*/ 2224 h 382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998" h="38293">
                                <a:moveTo>
                                  <a:pt x="10029" y="232"/>
                                </a:moveTo>
                                <a:lnTo>
                                  <a:pt x="1428" y="21328"/>
                                </a:lnTo>
                                <a:lnTo>
                                  <a:pt x="22343" y="33279"/>
                                </a:lnTo>
                                <a:lnTo>
                                  <a:pt x="24154" y="28661"/>
                                </a:lnTo>
                                <a:cubicBezTo>
                                  <a:pt x="22434" y="25130"/>
                                  <a:pt x="22252" y="22776"/>
                                  <a:pt x="23520" y="19607"/>
                                </a:cubicBezTo>
                                <a:cubicBezTo>
                                  <a:pt x="25784" y="14084"/>
                                  <a:pt x="30763" y="12274"/>
                                  <a:pt x="36830" y="14718"/>
                                </a:cubicBezTo>
                                <a:cubicBezTo>
                                  <a:pt x="42715" y="17072"/>
                                  <a:pt x="44888" y="21871"/>
                                  <a:pt x="42625" y="27394"/>
                                </a:cubicBezTo>
                                <a:cubicBezTo>
                                  <a:pt x="40814" y="31830"/>
                                  <a:pt x="37554" y="33641"/>
                                  <a:pt x="32484" y="32917"/>
                                </a:cubicBezTo>
                                <a:lnTo>
                                  <a:pt x="30401" y="37987"/>
                                </a:lnTo>
                                <a:cubicBezTo>
                                  <a:pt x="34023" y="38621"/>
                                  <a:pt x="35834" y="38711"/>
                                  <a:pt x="37826" y="38168"/>
                                </a:cubicBezTo>
                                <a:cubicBezTo>
                                  <a:pt x="41810" y="37082"/>
                                  <a:pt x="45341" y="33732"/>
                                  <a:pt x="47242" y="29114"/>
                                </a:cubicBezTo>
                                <a:cubicBezTo>
                                  <a:pt x="50502" y="20965"/>
                                  <a:pt x="46880" y="12726"/>
                                  <a:pt x="38278" y="9286"/>
                                </a:cubicBezTo>
                                <a:cubicBezTo>
                                  <a:pt x="30220" y="5936"/>
                                  <a:pt x="22524" y="9105"/>
                                  <a:pt x="19355" y="16891"/>
                                </a:cubicBezTo>
                                <a:cubicBezTo>
                                  <a:pt x="18178" y="19789"/>
                                  <a:pt x="17997" y="22324"/>
                                  <a:pt x="18721" y="25402"/>
                                </a:cubicBezTo>
                                <a:lnTo>
                                  <a:pt x="8128" y="19155"/>
                                </a:lnTo>
                                <a:lnTo>
                                  <a:pt x="15009" y="22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0" name="Freeform: Shape 2090"/>
                        <wps:cNvSpPr/>
                        <wps:spPr>
                          <a:xfrm>
                            <a:off x="2490346" y="337310"/>
                            <a:ext cx="44456" cy="39899"/>
                          </a:xfrm>
                          <a:custGeom>
                            <a:avLst/>
                            <a:gdLst>
                              <a:gd name="connsiteX0" fmla="*/ 43990 w 44456"/>
                              <a:gd name="connsiteY0" fmla="*/ 40114 h 39899"/>
                              <a:gd name="connsiteX1" fmla="*/ 45891 w 44456"/>
                              <a:gd name="connsiteY1" fmla="*/ 35315 h 39899"/>
                              <a:gd name="connsiteX2" fmla="*/ 30228 w 44456"/>
                              <a:gd name="connsiteY2" fmla="*/ 28977 h 39899"/>
                              <a:gd name="connsiteX3" fmla="*/ 38558 w 44456"/>
                              <a:gd name="connsiteY3" fmla="*/ 21462 h 39899"/>
                              <a:gd name="connsiteX4" fmla="*/ 27964 w 44456"/>
                              <a:gd name="connsiteY4" fmla="*/ 2177 h 39899"/>
                              <a:gd name="connsiteX5" fmla="*/ 6234 w 44456"/>
                              <a:gd name="connsiteY5" fmla="*/ 8424 h 39899"/>
                              <a:gd name="connsiteX6" fmla="*/ 7773 w 44456"/>
                              <a:gd name="connsiteY6" fmla="*/ 20285 h 39899"/>
                              <a:gd name="connsiteX7" fmla="*/ 3246 w 44456"/>
                              <a:gd name="connsiteY7" fmla="*/ 18384 h 39899"/>
                              <a:gd name="connsiteX8" fmla="*/ 1435 w 44456"/>
                              <a:gd name="connsiteY8" fmla="*/ 22820 h 39899"/>
                              <a:gd name="connsiteX9" fmla="*/ 10399 w 44456"/>
                              <a:gd name="connsiteY9" fmla="*/ 11141 h 39899"/>
                              <a:gd name="connsiteX10" fmla="*/ 25791 w 44456"/>
                              <a:gd name="connsiteY10" fmla="*/ 7247 h 39899"/>
                              <a:gd name="connsiteX11" fmla="*/ 33668 w 44456"/>
                              <a:gd name="connsiteY11" fmla="*/ 20557 h 39899"/>
                              <a:gd name="connsiteX12" fmla="*/ 18638 w 44456"/>
                              <a:gd name="connsiteY12" fmla="*/ 24269 h 39899"/>
                              <a:gd name="connsiteX13" fmla="*/ 10399 w 44456"/>
                              <a:gd name="connsiteY13" fmla="*/ 11141 h 398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456" h="39899">
                                <a:moveTo>
                                  <a:pt x="43990" y="40114"/>
                                </a:moveTo>
                                <a:lnTo>
                                  <a:pt x="45891" y="35315"/>
                                </a:lnTo>
                                <a:lnTo>
                                  <a:pt x="30228" y="28977"/>
                                </a:lnTo>
                                <a:cubicBezTo>
                                  <a:pt x="34393" y="27710"/>
                                  <a:pt x="36928" y="25446"/>
                                  <a:pt x="38558" y="21462"/>
                                </a:cubicBezTo>
                                <a:cubicBezTo>
                                  <a:pt x="41727" y="13676"/>
                                  <a:pt x="37471" y="6070"/>
                                  <a:pt x="27964" y="2177"/>
                                </a:cubicBezTo>
                                <a:cubicBezTo>
                                  <a:pt x="17914" y="-1897"/>
                                  <a:pt x="9403" y="457"/>
                                  <a:pt x="6234" y="8424"/>
                                </a:cubicBezTo>
                                <a:cubicBezTo>
                                  <a:pt x="4514" y="12499"/>
                                  <a:pt x="5057" y="16573"/>
                                  <a:pt x="7773" y="20285"/>
                                </a:cubicBezTo>
                                <a:lnTo>
                                  <a:pt x="3246" y="18384"/>
                                </a:lnTo>
                                <a:lnTo>
                                  <a:pt x="1435" y="22820"/>
                                </a:lnTo>
                                <a:close/>
                                <a:moveTo>
                                  <a:pt x="10399" y="11141"/>
                                </a:moveTo>
                                <a:cubicBezTo>
                                  <a:pt x="12572" y="5889"/>
                                  <a:pt x="18548" y="4260"/>
                                  <a:pt x="25791" y="7247"/>
                                </a:cubicBezTo>
                                <a:cubicBezTo>
                                  <a:pt x="32582" y="9964"/>
                                  <a:pt x="35841" y="15306"/>
                                  <a:pt x="33668" y="20557"/>
                                </a:cubicBezTo>
                                <a:cubicBezTo>
                                  <a:pt x="31586" y="25718"/>
                                  <a:pt x="25701" y="27076"/>
                                  <a:pt x="18638" y="24269"/>
                                </a:cubicBezTo>
                                <a:cubicBezTo>
                                  <a:pt x="11485" y="21372"/>
                                  <a:pt x="8316" y="16302"/>
                                  <a:pt x="10399" y="1114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1" name="Freeform: Shape 2091"/>
                        <wps:cNvSpPr/>
                        <wps:spPr>
                          <a:xfrm>
                            <a:off x="2499248" y="566677"/>
                            <a:ext cx="47896" cy="50389"/>
                          </a:xfrm>
                          <a:custGeom>
                            <a:avLst/>
                            <a:gdLst>
                              <a:gd name="connsiteX0" fmla="*/ 1439 w 47896"/>
                              <a:gd name="connsiteY0" fmla="*/ 36438 h 50389"/>
                              <a:gd name="connsiteX1" fmla="*/ 30503 w 47896"/>
                              <a:gd name="connsiteY1" fmla="*/ 50743 h 50389"/>
                              <a:gd name="connsiteX2" fmla="*/ 32767 w 47896"/>
                              <a:gd name="connsiteY2" fmla="*/ 46125 h 50389"/>
                              <a:gd name="connsiteX3" fmla="*/ 14477 w 47896"/>
                              <a:gd name="connsiteY3" fmla="*/ 37162 h 50389"/>
                              <a:gd name="connsiteX4" fmla="*/ 10222 w 47896"/>
                              <a:gd name="connsiteY4" fmla="*/ 26569 h 50389"/>
                              <a:gd name="connsiteX5" fmla="*/ 18733 w 47896"/>
                              <a:gd name="connsiteY5" fmla="*/ 23943 h 50389"/>
                              <a:gd name="connsiteX6" fmla="*/ 38833 w 47896"/>
                              <a:gd name="connsiteY6" fmla="*/ 33812 h 50389"/>
                              <a:gd name="connsiteX7" fmla="*/ 41097 w 47896"/>
                              <a:gd name="connsiteY7" fmla="*/ 29195 h 50389"/>
                              <a:gd name="connsiteX8" fmla="*/ 22807 w 47896"/>
                              <a:gd name="connsiteY8" fmla="*/ 20231 h 50389"/>
                              <a:gd name="connsiteX9" fmla="*/ 18552 w 47896"/>
                              <a:gd name="connsiteY9" fmla="*/ 9728 h 50389"/>
                              <a:gd name="connsiteX10" fmla="*/ 26972 w 47896"/>
                              <a:gd name="connsiteY10" fmla="*/ 7012 h 50389"/>
                              <a:gd name="connsiteX11" fmla="*/ 47073 w 47896"/>
                              <a:gd name="connsiteY11" fmla="*/ 16881 h 50389"/>
                              <a:gd name="connsiteX12" fmla="*/ 49336 w 47896"/>
                              <a:gd name="connsiteY12" fmla="*/ 12263 h 50389"/>
                              <a:gd name="connsiteX13" fmla="*/ 27425 w 47896"/>
                              <a:gd name="connsiteY13" fmla="*/ 1580 h 50389"/>
                              <a:gd name="connsiteX14" fmla="*/ 15292 w 47896"/>
                              <a:gd name="connsiteY14" fmla="*/ 6107 h 50389"/>
                              <a:gd name="connsiteX15" fmla="*/ 15292 w 47896"/>
                              <a:gd name="connsiteY15" fmla="*/ 17152 h 50389"/>
                              <a:gd name="connsiteX16" fmla="*/ 7053 w 47896"/>
                              <a:gd name="connsiteY16" fmla="*/ 22856 h 50389"/>
                              <a:gd name="connsiteX17" fmla="*/ 7506 w 47896"/>
                              <a:gd name="connsiteY17" fmla="*/ 34084 h 50389"/>
                              <a:gd name="connsiteX18" fmla="*/ 3522 w 47896"/>
                              <a:gd name="connsiteY18" fmla="*/ 32092 h 503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7896" h="50389">
                                <a:moveTo>
                                  <a:pt x="1439" y="36438"/>
                                </a:moveTo>
                                <a:lnTo>
                                  <a:pt x="30503" y="50743"/>
                                </a:lnTo>
                                <a:lnTo>
                                  <a:pt x="32767" y="46125"/>
                                </a:lnTo>
                                <a:lnTo>
                                  <a:pt x="14477" y="37162"/>
                                </a:lnTo>
                                <a:cubicBezTo>
                                  <a:pt x="10222" y="35080"/>
                                  <a:pt x="8411" y="30372"/>
                                  <a:pt x="10222" y="26569"/>
                                </a:cubicBezTo>
                                <a:cubicBezTo>
                                  <a:pt x="11942" y="23128"/>
                                  <a:pt x="15021" y="22132"/>
                                  <a:pt x="18733" y="23943"/>
                                </a:cubicBezTo>
                                <a:lnTo>
                                  <a:pt x="38833" y="33812"/>
                                </a:lnTo>
                                <a:lnTo>
                                  <a:pt x="41097" y="29195"/>
                                </a:lnTo>
                                <a:lnTo>
                                  <a:pt x="22807" y="20231"/>
                                </a:lnTo>
                                <a:cubicBezTo>
                                  <a:pt x="18552" y="18148"/>
                                  <a:pt x="16650" y="13440"/>
                                  <a:pt x="18552" y="9728"/>
                                </a:cubicBezTo>
                                <a:cubicBezTo>
                                  <a:pt x="20182" y="6288"/>
                                  <a:pt x="23351" y="5201"/>
                                  <a:pt x="26972" y="7012"/>
                                </a:cubicBezTo>
                                <a:lnTo>
                                  <a:pt x="47073" y="16881"/>
                                </a:lnTo>
                                <a:lnTo>
                                  <a:pt x="49336" y="12263"/>
                                </a:lnTo>
                                <a:lnTo>
                                  <a:pt x="27425" y="1580"/>
                                </a:lnTo>
                                <a:cubicBezTo>
                                  <a:pt x="22264" y="-1046"/>
                                  <a:pt x="17918" y="584"/>
                                  <a:pt x="15292" y="6107"/>
                                </a:cubicBezTo>
                                <a:cubicBezTo>
                                  <a:pt x="13300" y="10000"/>
                                  <a:pt x="13391" y="12807"/>
                                  <a:pt x="15292" y="17152"/>
                                </a:cubicBezTo>
                                <a:cubicBezTo>
                                  <a:pt x="11399" y="17334"/>
                                  <a:pt x="8864" y="19054"/>
                                  <a:pt x="7053" y="22856"/>
                                </a:cubicBezTo>
                                <a:cubicBezTo>
                                  <a:pt x="5152" y="26750"/>
                                  <a:pt x="5333" y="30009"/>
                                  <a:pt x="7506" y="34084"/>
                                </a:cubicBezTo>
                                <a:lnTo>
                                  <a:pt x="3522" y="320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2" name="Freeform: Shape 2092"/>
                        <wps:cNvSpPr/>
                        <wps:spPr>
                          <a:xfrm>
                            <a:off x="2510357" y="546409"/>
                            <a:ext cx="42826" cy="24536"/>
                          </a:xfrm>
                          <a:custGeom>
                            <a:avLst/>
                            <a:gdLst>
                              <a:gd name="connsiteX0" fmla="*/ 15215 w 42826"/>
                              <a:gd name="connsiteY0" fmla="*/ 5941 h 24536"/>
                              <a:gd name="connsiteX1" fmla="*/ 12951 w 42826"/>
                              <a:gd name="connsiteY1" fmla="*/ 10558 h 24536"/>
                              <a:gd name="connsiteX2" fmla="*/ 42015 w 42826"/>
                              <a:gd name="connsiteY2" fmla="*/ 24864 h 24536"/>
                              <a:gd name="connsiteX3" fmla="*/ 44279 w 42826"/>
                              <a:gd name="connsiteY3" fmla="*/ 20246 h 24536"/>
                              <a:gd name="connsiteX4" fmla="*/ 3716 w 42826"/>
                              <a:gd name="connsiteY4" fmla="*/ 327 h 24536"/>
                              <a:gd name="connsiteX5" fmla="*/ 1452 w 42826"/>
                              <a:gd name="connsiteY5" fmla="*/ 5035 h 24536"/>
                              <a:gd name="connsiteX6" fmla="*/ 7338 w 42826"/>
                              <a:gd name="connsiteY6" fmla="*/ 7933 h 24536"/>
                              <a:gd name="connsiteX7" fmla="*/ 9601 w 42826"/>
                              <a:gd name="connsiteY7" fmla="*/ 3225 h 245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2826" h="24536">
                                <a:moveTo>
                                  <a:pt x="15215" y="5941"/>
                                </a:moveTo>
                                <a:lnTo>
                                  <a:pt x="12951" y="10558"/>
                                </a:lnTo>
                                <a:lnTo>
                                  <a:pt x="42015" y="24864"/>
                                </a:lnTo>
                                <a:lnTo>
                                  <a:pt x="44279" y="20246"/>
                                </a:lnTo>
                                <a:close/>
                                <a:moveTo>
                                  <a:pt x="3716" y="327"/>
                                </a:moveTo>
                                <a:lnTo>
                                  <a:pt x="1452" y="5035"/>
                                </a:lnTo>
                                <a:lnTo>
                                  <a:pt x="7338" y="7933"/>
                                </a:lnTo>
                                <a:lnTo>
                                  <a:pt x="9601" y="322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3" name="Freeform: Shape 2093"/>
                        <wps:cNvSpPr/>
                        <wps:spPr>
                          <a:xfrm>
                            <a:off x="2517126" y="510052"/>
                            <a:ext cx="56498" cy="47107"/>
                          </a:xfrm>
                          <a:custGeom>
                            <a:avLst/>
                            <a:gdLst>
                              <a:gd name="connsiteX0" fmla="*/ 27079 w 56498"/>
                              <a:gd name="connsiteY0" fmla="*/ 33666 h 47107"/>
                              <a:gd name="connsiteX1" fmla="*/ 33598 w 56498"/>
                              <a:gd name="connsiteY1" fmla="*/ 20357 h 47107"/>
                              <a:gd name="connsiteX2" fmla="*/ 44101 w 56498"/>
                              <a:gd name="connsiteY2" fmla="*/ 17278 h 47107"/>
                              <a:gd name="connsiteX3" fmla="*/ 47723 w 56498"/>
                              <a:gd name="connsiteY3" fmla="*/ 18998 h 47107"/>
                              <a:gd name="connsiteX4" fmla="*/ 54876 w 56498"/>
                              <a:gd name="connsiteY4" fmla="*/ 21081 h 47107"/>
                              <a:gd name="connsiteX5" fmla="*/ 57954 w 56498"/>
                              <a:gd name="connsiteY5" fmla="*/ 14834 h 47107"/>
                              <a:gd name="connsiteX6" fmla="*/ 56686 w 56498"/>
                              <a:gd name="connsiteY6" fmla="*/ 14200 h 47107"/>
                              <a:gd name="connsiteX7" fmla="*/ 47361 w 56498"/>
                              <a:gd name="connsiteY7" fmla="*/ 12661 h 47107"/>
                              <a:gd name="connsiteX8" fmla="*/ 34141 w 56498"/>
                              <a:gd name="connsiteY8" fmla="*/ 12932 h 47107"/>
                              <a:gd name="connsiteX9" fmla="*/ 27532 w 56498"/>
                              <a:gd name="connsiteY9" fmla="*/ 1796 h 47107"/>
                              <a:gd name="connsiteX10" fmla="*/ 10600 w 56498"/>
                              <a:gd name="connsiteY10" fmla="*/ 8858 h 47107"/>
                              <a:gd name="connsiteX11" fmla="*/ 1456 w 56498"/>
                              <a:gd name="connsiteY11" fmla="*/ 27509 h 47107"/>
                              <a:gd name="connsiteX12" fmla="*/ 42019 w 56498"/>
                              <a:gd name="connsiteY12" fmla="*/ 47428 h 47107"/>
                              <a:gd name="connsiteX13" fmla="*/ 44554 w 56498"/>
                              <a:gd name="connsiteY13" fmla="*/ 42267 h 47107"/>
                              <a:gd name="connsiteX14" fmla="*/ 22552 w 56498"/>
                              <a:gd name="connsiteY14" fmla="*/ 31493 h 47107"/>
                              <a:gd name="connsiteX15" fmla="*/ 8518 w 56498"/>
                              <a:gd name="connsiteY15" fmla="*/ 24612 h 47107"/>
                              <a:gd name="connsiteX16" fmla="*/ 14675 w 56498"/>
                              <a:gd name="connsiteY16" fmla="*/ 12117 h 47107"/>
                              <a:gd name="connsiteX17" fmla="*/ 19111 w 56498"/>
                              <a:gd name="connsiteY17" fmla="*/ 7047 h 47107"/>
                              <a:gd name="connsiteX18" fmla="*/ 25540 w 56498"/>
                              <a:gd name="connsiteY18" fmla="*/ 7590 h 47107"/>
                              <a:gd name="connsiteX19" fmla="*/ 28709 w 56498"/>
                              <a:gd name="connsiteY19" fmla="*/ 18998 h 471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6498" h="47107">
                                <a:moveTo>
                                  <a:pt x="27079" y="33666"/>
                                </a:moveTo>
                                <a:lnTo>
                                  <a:pt x="33598" y="20357"/>
                                </a:lnTo>
                                <a:cubicBezTo>
                                  <a:pt x="35862" y="15739"/>
                                  <a:pt x="39121" y="14834"/>
                                  <a:pt x="44101" y="17278"/>
                                </a:cubicBezTo>
                                <a:lnTo>
                                  <a:pt x="47723" y="18998"/>
                                </a:lnTo>
                                <a:cubicBezTo>
                                  <a:pt x="50167" y="20266"/>
                                  <a:pt x="52793" y="21081"/>
                                  <a:pt x="54876" y="21081"/>
                                </a:cubicBezTo>
                                <a:lnTo>
                                  <a:pt x="57954" y="14834"/>
                                </a:lnTo>
                                <a:lnTo>
                                  <a:pt x="56686" y="14200"/>
                                </a:lnTo>
                                <a:cubicBezTo>
                                  <a:pt x="54423" y="15558"/>
                                  <a:pt x="52793" y="15196"/>
                                  <a:pt x="47361" y="12661"/>
                                </a:cubicBezTo>
                                <a:cubicBezTo>
                                  <a:pt x="40660" y="9401"/>
                                  <a:pt x="38125" y="9492"/>
                                  <a:pt x="34141" y="12932"/>
                                </a:cubicBezTo>
                                <a:cubicBezTo>
                                  <a:pt x="34051" y="7228"/>
                                  <a:pt x="32149" y="4059"/>
                                  <a:pt x="27532" y="1796"/>
                                </a:cubicBezTo>
                                <a:cubicBezTo>
                                  <a:pt x="20560" y="-1554"/>
                                  <a:pt x="14584" y="800"/>
                                  <a:pt x="10600" y="8858"/>
                                </a:cubicBezTo>
                                <a:lnTo>
                                  <a:pt x="1456" y="27509"/>
                                </a:lnTo>
                                <a:lnTo>
                                  <a:pt x="42019" y="47428"/>
                                </a:lnTo>
                                <a:lnTo>
                                  <a:pt x="44554" y="42267"/>
                                </a:lnTo>
                                <a:close/>
                                <a:moveTo>
                                  <a:pt x="22552" y="31493"/>
                                </a:moveTo>
                                <a:lnTo>
                                  <a:pt x="8518" y="24612"/>
                                </a:lnTo>
                                <a:lnTo>
                                  <a:pt x="14675" y="12117"/>
                                </a:lnTo>
                                <a:cubicBezTo>
                                  <a:pt x="16123" y="9130"/>
                                  <a:pt x="17391" y="7771"/>
                                  <a:pt x="19111" y="7047"/>
                                </a:cubicBezTo>
                                <a:cubicBezTo>
                                  <a:pt x="21013" y="6232"/>
                                  <a:pt x="23186" y="6413"/>
                                  <a:pt x="25540" y="7590"/>
                                </a:cubicBezTo>
                                <a:cubicBezTo>
                                  <a:pt x="30339" y="9944"/>
                                  <a:pt x="31425" y="13476"/>
                                  <a:pt x="28709" y="1899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4" name="Freeform: Shape 2094"/>
                        <wps:cNvSpPr/>
                        <wps:spPr>
                          <a:xfrm>
                            <a:off x="2558743" y="498036"/>
                            <a:ext cx="10412" cy="15210"/>
                          </a:xfrm>
                          <a:custGeom>
                            <a:avLst/>
                            <a:gdLst>
                              <a:gd name="connsiteX0" fmla="*/ 7895 w 10412"/>
                              <a:gd name="connsiteY0" fmla="*/ 297 h 15210"/>
                              <a:gd name="connsiteX1" fmla="*/ 1467 w 10412"/>
                              <a:gd name="connsiteY1" fmla="*/ 13516 h 15210"/>
                              <a:gd name="connsiteX2" fmla="*/ 5451 w 10412"/>
                              <a:gd name="connsiteY2" fmla="*/ 15508 h 15210"/>
                              <a:gd name="connsiteX3" fmla="*/ 11879 w 10412"/>
                              <a:gd name="connsiteY3" fmla="*/ 2289 h 15210"/>
                            </a:gdLst>
                            <a:ahLst/>
                            <a:cxnLst>
                              <a:cxn ang="0">
                                <a:pos x="connsiteX0" y="connsiteY0"/>
                              </a:cxn>
                              <a:cxn ang="0">
                                <a:pos x="connsiteX1" y="connsiteY1"/>
                              </a:cxn>
                              <a:cxn ang="0">
                                <a:pos x="connsiteX2" y="connsiteY2"/>
                              </a:cxn>
                              <a:cxn ang="0">
                                <a:pos x="connsiteX3" y="connsiteY3"/>
                              </a:cxn>
                            </a:cxnLst>
                            <a:rect l="l" t="t" r="r" b="b"/>
                            <a:pathLst>
                              <a:path w="10412" h="15210">
                                <a:moveTo>
                                  <a:pt x="7895" y="297"/>
                                </a:moveTo>
                                <a:lnTo>
                                  <a:pt x="1467" y="13516"/>
                                </a:lnTo>
                                <a:lnTo>
                                  <a:pt x="5451" y="15508"/>
                                </a:lnTo>
                                <a:lnTo>
                                  <a:pt x="11879" y="228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5" name="Freeform: Shape 2095"/>
                        <wps:cNvSpPr/>
                        <wps:spPr>
                          <a:xfrm>
                            <a:off x="2551519" y="464767"/>
                            <a:ext cx="41740" cy="24627"/>
                          </a:xfrm>
                          <a:custGeom>
                            <a:avLst/>
                            <a:gdLst>
                              <a:gd name="connsiteX0" fmla="*/ 12246 w 41740"/>
                              <a:gd name="connsiteY0" fmla="*/ 10880 h 24627"/>
                              <a:gd name="connsiteX1" fmla="*/ 40858 w 41740"/>
                              <a:gd name="connsiteY1" fmla="*/ 24914 h 24627"/>
                              <a:gd name="connsiteX2" fmla="*/ 43212 w 41740"/>
                              <a:gd name="connsiteY2" fmla="*/ 20025 h 24627"/>
                              <a:gd name="connsiteX3" fmla="*/ 3011 w 41740"/>
                              <a:gd name="connsiteY3" fmla="*/ 287 h 24627"/>
                              <a:gd name="connsiteX4" fmla="*/ 1472 w 41740"/>
                              <a:gd name="connsiteY4" fmla="*/ 3456 h 24627"/>
                              <a:gd name="connsiteX5" fmla="*/ 4369 w 41740"/>
                              <a:gd name="connsiteY5" fmla="*/ 17852 h 24627"/>
                              <a:gd name="connsiteX6" fmla="*/ 7991 w 41740"/>
                              <a:gd name="connsiteY6" fmla="*/ 19572 h 246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1740" h="24627">
                                <a:moveTo>
                                  <a:pt x="12246" y="10880"/>
                                </a:moveTo>
                                <a:lnTo>
                                  <a:pt x="40858" y="24914"/>
                                </a:lnTo>
                                <a:lnTo>
                                  <a:pt x="43212" y="20025"/>
                                </a:lnTo>
                                <a:lnTo>
                                  <a:pt x="3011" y="287"/>
                                </a:lnTo>
                                <a:lnTo>
                                  <a:pt x="1472" y="3456"/>
                                </a:lnTo>
                                <a:cubicBezTo>
                                  <a:pt x="6723" y="8345"/>
                                  <a:pt x="7176" y="9794"/>
                                  <a:pt x="4369" y="17852"/>
                                </a:cubicBezTo>
                                <a:lnTo>
                                  <a:pt x="7991" y="195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6" name="Freeform: Shape 2096"/>
                        <wps:cNvSpPr/>
                        <wps:spPr>
                          <a:xfrm>
                            <a:off x="2564631" y="429980"/>
                            <a:ext cx="44918" cy="36952"/>
                          </a:xfrm>
                          <a:custGeom>
                            <a:avLst/>
                            <a:gdLst>
                              <a:gd name="connsiteX0" fmla="*/ 25337 w 44918"/>
                              <a:gd name="connsiteY0" fmla="*/ 11033 h 36952"/>
                              <a:gd name="connsiteX1" fmla="*/ 19633 w 44918"/>
                              <a:gd name="connsiteY1" fmla="*/ 1526 h 36952"/>
                              <a:gd name="connsiteX2" fmla="*/ 3154 w 44918"/>
                              <a:gd name="connsiteY2" fmla="*/ 8136 h 36952"/>
                              <a:gd name="connsiteX3" fmla="*/ 7953 w 44918"/>
                              <a:gd name="connsiteY3" fmla="*/ 25248 h 36952"/>
                              <a:gd name="connsiteX4" fmla="*/ 18999 w 44918"/>
                              <a:gd name="connsiteY4" fmla="*/ 23981 h 36952"/>
                              <a:gd name="connsiteX5" fmla="*/ 25699 w 44918"/>
                              <a:gd name="connsiteY5" fmla="*/ 35751 h 36952"/>
                              <a:gd name="connsiteX6" fmla="*/ 44623 w 44918"/>
                              <a:gd name="connsiteY6" fmla="*/ 28507 h 36952"/>
                              <a:gd name="connsiteX7" fmla="*/ 38647 w 44918"/>
                              <a:gd name="connsiteY7" fmla="*/ 9222 h 36952"/>
                              <a:gd name="connsiteX8" fmla="*/ 25337 w 44918"/>
                              <a:gd name="connsiteY8" fmla="*/ 11033 h 36952"/>
                              <a:gd name="connsiteX9" fmla="*/ 7500 w 44918"/>
                              <a:gd name="connsiteY9" fmla="*/ 10309 h 36952"/>
                              <a:gd name="connsiteX10" fmla="*/ 17369 w 44918"/>
                              <a:gd name="connsiteY10" fmla="*/ 6687 h 36952"/>
                              <a:gd name="connsiteX11" fmla="*/ 20267 w 44918"/>
                              <a:gd name="connsiteY11" fmla="*/ 16556 h 36952"/>
                              <a:gd name="connsiteX12" fmla="*/ 10488 w 44918"/>
                              <a:gd name="connsiteY12" fmla="*/ 20268 h 36952"/>
                              <a:gd name="connsiteX13" fmla="*/ 7500 w 44918"/>
                              <a:gd name="connsiteY13" fmla="*/ 10309 h 36952"/>
                              <a:gd name="connsiteX14" fmla="*/ 24432 w 44918"/>
                              <a:gd name="connsiteY14" fmla="*/ 18548 h 36952"/>
                              <a:gd name="connsiteX15" fmla="*/ 36293 w 44918"/>
                              <a:gd name="connsiteY15" fmla="*/ 14202 h 36952"/>
                              <a:gd name="connsiteX16" fmla="*/ 40186 w 44918"/>
                              <a:gd name="connsiteY16" fmla="*/ 26425 h 36952"/>
                              <a:gd name="connsiteX17" fmla="*/ 28325 w 44918"/>
                              <a:gd name="connsiteY17" fmla="*/ 30771 h 36952"/>
                              <a:gd name="connsiteX18" fmla="*/ 24432 w 44918"/>
                              <a:gd name="connsiteY18" fmla="*/ 18548 h 369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4918" h="36952">
                                <a:moveTo>
                                  <a:pt x="25337" y="11033"/>
                                </a:moveTo>
                                <a:cubicBezTo>
                                  <a:pt x="24885" y="5691"/>
                                  <a:pt x="23436" y="3428"/>
                                  <a:pt x="19633" y="1526"/>
                                </a:cubicBezTo>
                                <a:cubicBezTo>
                                  <a:pt x="13386" y="-1552"/>
                                  <a:pt x="6595" y="1164"/>
                                  <a:pt x="3154" y="8136"/>
                                </a:cubicBezTo>
                                <a:cubicBezTo>
                                  <a:pt x="-286" y="15107"/>
                                  <a:pt x="1706" y="22170"/>
                                  <a:pt x="7953" y="25248"/>
                                </a:cubicBezTo>
                                <a:cubicBezTo>
                                  <a:pt x="11756" y="27149"/>
                                  <a:pt x="14472" y="26787"/>
                                  <a:pt x="18999" y="23981"/>
                                </a:cubicBezTo>
                                <a:cubicBezTo>
                                  <a:pt x="18999" y="29503"/>
                                  <a:pt x="21263" y="33578"/>
                                  <a:pt x="25699" y="35751"/>
                                </a:cubicBezTo>
                                <a:cubicBezTo>
                                  <a:pt x="33033" y="39282"/>
                                  <a:pt x="40729" y="36294"/>
                                  <a:pt x="44623" y="28507"/>
                                </a:cubicBezTo>
                                <a:cubicBezTo>
                                  <a:pt x="48426" y="20721"/>
                                  <a:pt x="45981" y="12753"/>
                                  <a:pt x="38647" y="9222"/>
                                </a:cubicBezTo>
                                <a:cubicBezTo>
                                  <a:pt x="34210" y="7049"/>
                                  <a:pt x="29864" y="7502"/>
                                  <a:pt x="25337" y="11033"/>
                                </a:cubicBezTo>
                                <a:close/>
                                <a:moveTo>
                                  <a:pt x="7500" y="10309"/>
                                </a:moveTo>
                                <a:cubicBezTo>
                                  <a:pt x="9492" y="6144"/>
                                  <a:pt x="13386" y="4786"/>
                                  <a:pt x="17369" y="6687"/>
                                </a:cubicBezTo>
                                <a:cubicBezTo>
                                  <a:pt x="21082" y="8498"/>
                                  <a:pt x="22259" y="12391"/>
                                  <a:pt x="20267" y="16556"/>
                                </a:cubicBezTo>
                                <a:cubicBezTo>
                                  <a:pt x="18184" y="20721"/>
                                  <a:pt x="14382" y="22170"/>
                                  <a:pt x="10488" y="20268"/>
                                </a:cubicBezTo>
                                <a:cubicBezTo>
                                  <a:pt x="6686" y="18458"/>
                                  <a:pt x="5418" y="14474"/>
                                  <a:pt x="7500" y="10309"/>
                                </a:cubicBezTo>
                                <a:close/>
                                <a:moveTo>
                                  <a:pt x="24432" y="18548"/>
                                </a:moveTo>
                                <a:cubicBezTo>
                                  <a:pt x="26786" y="13659"/>
                                  <a:pt x="31585" y="11939"/>
                                  <a:pt x="36293" y="14202"/>
                                </a:cubicBezTo>
                                <a:cubicBezTo>
                                  <a:pt x="41092" y="16556"/>
                                  <a:pt x="42721" y="21355"/>
                                  <a:pt x="40186" y="26425"/>
                                </a:cubicBezTo>
                                <a:cubicBezTo>
                                  <a:pt x="37832" y="31224"/>
                                  <a:pt x="32943" y="33034"/>
                                  <a:pt x="28325" y="30771"/>
                                </a:cubicBezTo>
                                <a:cubicBezTo>
                                  <a:pt x="23526" y="28417"/>
                                  <a:pt x="21987" y="23528"/>
                                  <a:pt x="24432" y="1854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7" name="Freeform: Shape 2097"/>
                        <wps:cNvSpPr/>
                        <wps:spPr>
                          <a:xfrm>
                            <a:off x="2581814" y="402958"/>
                            <a:ext cx="41740" cy="24627"/>
                          </a:xfrm>
                          <a:custGeom>
                            <a:avLst/>
                            <a:gdLst>
                              <a:gd name="connsiteX0" fmla="*/ 12264 w 41740"/>
                              <a:gd name="connsiteY0" fmla="*/ 10845 h 24627"/>
                              <a:gd name="connsiteX1" fmla="*/ 40875 w 41740"/>
                              <a:gd name="connsiteY1" fmla="*/ 24879 h 24627"/>
                              <a:gd name="connsiteX2" fmla="*/ 43229 w 41740"/>
                              <a:gd name="connsiteY2" fmla="*/ 19990 h 24627"/>
                              <a:gd name="connsiteX3" fmla="*/ 3029 w 41740"/>
                              <a:gd name="connsiteY3" fmla="*/ 252 h 24627"/>
                              <a:gd name="connsiteX4" fmla="*/ 1489 w 41740"/>
                              <a:gd name="connsiteY4" fmla="*/ 3421 h 24627"/>
                              <a:gd name="connsiteX5" fmla="*/ 4387 w 41740"/>
                              <a:gd name="connsiteY5" fmla="*/ 17817 h 24627"/>
                              <a:gd name="connsiteX6" fmla="*/ 8008 w 41740"/>
                              <a:gd name="connsiteY6" fmla="*/ 19537 h 246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1740" h="24627">
                                <a:moveTo>
                                  <a:pt x="12264" y="10845"/>
                                </a:moveTo>
                                <a:lnTo>
                                  <a:pt x="40875" y="24879"/>
                                </a:lnTo>
                                <a:lnTo>
                                  <a:pt x="43229" y="19990"/>
                                </a:lnTo>
                                <a:lnTo>
                                  <a:pt x="3029" y="252"/>
                                </a:lnTo>
                                <a:lnTo>
                                  <a:pt x="1489" y="3421"/>
                                </a:lnTo>
                                <a:cubicBezTo>
                                  <a:pt x="6741" y="8310"/>
                                  <a:pt x="7193" y="9759"/>
                                  <a:pt x="4387" y="17817"/>
                                </a:cubicBezTo>
                                <a:lnTo>
                                  <a:pt x="8008" y="1953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8" name="Freeform: Shape 2098"/>
                        <wps:cNvSpPr/>
                        <wps:spPr>
                          <a:xfrm>
                            <a:off x="2604749" y="373073"/>
                            <a:ext cx="39928" cy="33164"/>
                          </a:xfrm>
                          <a:custGeom>
                            <a:avLst/>
                            <a:gdLst>
                              <a:gd name="connsiteX0" fmla="*/ 37805 w 39928"/>
                              <a:gd name="connsiteY0" fmla="*/ 7092 h 33164"/>
                              <a:gd name="connsiteX1" fmla="*/ 37533 w 39928"/>
                              <a:gd name="connsiteY1" fmla="*/ 8178 h 33164"/>
                              <a:gd name="connsiteX2" fmla="*/ 34002 w 39928"/>
                              <a:gd name="connsiteY2" fmla="*/ 9627 h 33164"/>
                              <a:gd name="connsiteX3" fmla="*/ 16890 w 39928"/>
                              <a:gd name="connsiteY3" fmla="*/ 1207 h 33164"/>
                              <a:gd name="connsiteX4" fmla="*/ 3580 w 39928"/>
                              <a:gd name="connsiteY4" fmla="*/ 8269 h 33164"/>
                              <a:gd name="connsiteX5" fmla="*/ 2131 w 39928"/>
                              <a:gd name="connsiteY5" fmla="*/ 19586 h 33164"/>
                              <a:gd name="connsiteX6" fmla="*/ 7292 w 39928"/>
                              <a:gd name="connsiteY6" fmla="*/ 24566 h 33164"/>
                              <a:gd name="connsiteX7" fmla="*/ 9646 w 39928"/>
                              <a:gd name="connsiteY7" fmla="*/ 19858 h 33164"/>
                              <a:gd name="connsiteX8" fmla="*/ 7745 w 39928"/>
                              <a:gd name="connsiteY8" fmla="*/ 10532 h 33164"/>
                              <a:gd name="connsiteX9" fmla="*/ 15260 w 39928"/>
                              <a:gd name="connsiteY9" fmla="*/ 6096 h 33164"/>
                              <a:gd name="connsiteX10" fmla="*/ 16437 w 39928"/>
                              <a:gd name="connsiteY10" fmla="*/ 6729 h 33164"/>
                              <a:gd name="connsiteX11" fmla="*/ 17342 w 39928"/>
                              <a:gd name="connsiteY11" fmla="*/ 13067 h 33164"/>
                              <a:gd name="connsiteX12" fmla="*/ 14536 w 39928"/>
                              <a:gd name="connsiteY12" fmla="*/ 23298 h 33164"/>
                              <a:gd name="connsiteX13" fmla="*/ 19878 w 39928"/>
                              <a:gd name="connsiteY13" fmla="*/ 32262 h 33164"/>
                              <a:gd name="connsiteX14" fmla="*/ 33097 w 39928"/>
                              <a:gd name="connsiteY14" fmla="*/ 27011 h 33164"/>
                              <a:gd name="connsiteX15" fmla="*/ 33730 w 39928"/>
                              <a:gd name="connsiteY15" fmla="*/ 14969 h 33164"/>
                              <a:gd name="connsiteX16" fmla="*/ 40340 w 39928"/>
                              <a:gd name="connsiteY16" fmla="*/ 12252 h 33164"/>
                              <a:gd name="connsiteX17" fmla="*/ 41427 w 39928"/>
                              <a:gd name="connsiteY17" fmla="*/ 8812 h 33164"/>
                              <a:gd name="connsiteX18" fmla="*/ 27483 w 39928"/>
                              <a:gd name="connsiteY18" fmla="*/ 12071 h 33164"/>
                              <a:gd name="connsiteX19" fmla="*/ 30380 w 39928"/>
                              <a:gd name="connsiteY19" fmla="*/ 15784 h 33164"/>
                              <a:gd name="connsiteX20" fmla="*/ 29566 w 39928"/>
                              <a:gd name="connsiteY20" fmla="*/ 23932 h 33164"/>
                              <a:gd name="connsiteX21" fmla="*/ 22051 w 39928"/>
                              <a:gd name="connsiteY21" fmla="*/ 27463 h 33164"/>
                              <a:gd name="connsiteX22" fmla="*/ 20240 w 39928"/>
                              <a:gd name="connsiteY22" fmla="*/ 17866 h 33164"/>
                              <a:gd name="connsiteX23" fmla="*/ 22232 w 39928"/>
                              <a:gd name="connsiteY23" fmla="*/ 9536 h 331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9928" h="33164">
                                <a:moveTo>
                                  <a:pt x="37805" y="7092"/>
                                </a:moveTo>
                                <a:cubicBezTo>
                                  <a:pt x="37714" y="7726"/>
                                  <a:pt x="37624" y="7906"/>
                                  <a:pt x="37533" y="8178"/>
                                </a:cubicBezTo>
                                <a:cubicBezTo>
                                  <a:pt x="36718" y="9808"/>
                                  <a:pt x="35451" y="10351"/>
                                  <a:pt x="34002" y="9627"/>
                                </a:cubicBezTo>
                                <a:lnTo>
                                  <a:pt x="16890" y="1207"/>
                                </a:lnTo>
                                <a:cubicBezTo>
                                  <a:pt x="11729" y="-1329"/>
                                  <a:pt x="7021" y="1116"/>
                                  <a:pt x="3580" y="8269"/>
                                </a:cubicBezTo>
                                <a:cubicBezTo>
                                  <a:pt x="1407" y="12615"/>
                                  <a:pt x="954" y="16508"/>
                                  <a:pt x="2131" y="19586"/>
                                </a:cubicBezTo>
                                <a:cubicBezTo>
                                  <a:pt x="3037" y="21578"/>
                                  <a:pt x="4395" y="23027"/>
                                  <a:pt x="7292" y="24566"/>
                                </a:cubicBezTo>
                                <a:lnTo>
                                  <a:pt x="9646" y="19858"/>
                                </a:lnTo>
                                <a:cubicBezTo>
                                  <a:pt x="6206" y="17775"/>
                                  <a:pt x="5662" y="14878"/>
                                  <a:pt x="7745" y="10532"/>
                                </a:cubicBezTo>
                                <a:cubicBezTo>
                                  <a:pt x="9827" y="6277"/>
                                  <a:pt x="12453" y="4738"/>
                                  <a:pt x="15260" y="6096"/>
                                </a:cubicBezTo>
                                <a:lnTo>
                                  <a:pt x="16437" y="6729"/>
                                </a:lnTo>
                                <a:cubicBezTo>
                                  <a:pt x="18519" y="7816"/>
                                  <a:pt x="18701" y="9174"/>
                                  <a:pt x="17342" y="13067"/>
                                </a:cubicBezTo>
                                <a:cubicBezTo>
                                  <a:pt x="14898" y="20129"/>
                                  <a:pt x="14717" y="21216"/>
                                  <a:pt x="14536" y="23298"/>
                                </a:cubicBezTo>
                                <a:cubicBezTo>
                                  <a:pt x="14354" y="27463"/>
                                  <a:pt x="16075" y="30451"/>
                                  <a:pt x="19878" y="32262"/>
                                </a:cubicBezTo>
                                <a:cubicBezTo>
                                  <a:pt x="25220" y="34888"/>
                                  <a:pt x="30290" y="32896"/>
                                  <a:pt x="33097" y="27011"/>
                                </a:cubicBezTo>
                                <a:cubicBezTo>
                                  <a:pt x="34908" y="23298"/>
                                  <a:pt x="35089" y="19677"/>
                                  <a:pt x="33730" y="14969"/>
                                </a:cubicBezTo>
                                <a:cubicBezTo>
                                  <a:pt x="36899" y="16146"/>
                                  <a:pt x="38891" y="15331"/>
                                  <a:pt x="40340" y="12252"/>
                                </a:cubicBezTo>
                                <a:cubicBezTo>
                                  <a:pt x="40793" y="11347"/>
                                  <a:pt x="41064" y="10532"/>
                                  <a:pt x="41427" y="8812"/>
                                </a:cubicBezTo>
                                <a:close/>
                                <a:moveTo>
                                  <a:pt x="27483" y="12071"/>
                                </a:moveTo>
                                <a:cubicBezTo>
                                  <a:pt x="29022" y="12886"/>
                                  <a:pt x="29747" y="13792"/>
                                  <a:pt x="30380" y="15784"/>
                                </a:cubicBezTo>
                                <a:cubicBezTo>
                                  <a:pt x="31195" y="18500"/>
                                  <a:pt x="30833" y="21306"/>
                                  <a:pt x="29566" y="23932"/>
                                </a:cubicBezTo>
                                <a:cubicBezTo>
                                  <a:pt x="27755" y="27644"/>
                                  <a:pt x="25129" y="28912"/>
                                  <a:pt x="22051" y="27463"/>
                                </a:cubicBezTo>
                                <a:cubicBezTo>
                                  <a:pt x="19063" y="25924"/>
                                  <a:pt x="18519" y="23208"/>
                                  <a:pt x="20240" y="17866"/>
                                </a:cubicBezTo>
                                <a:cubicBezTo>
                                  <a:pt x="21869" y="12524"/>
                                  <a:pt x="22232" y="11438"/>
                                  <a:pt x="22232" y="953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9" name="Freeform: Shape 2099"/>
                        <wps:cNvSpPr/>
                        <wps:spPr>
                          <a:xfrm>
                            <a:off x="2628407" y="355907"/>
                            <a:ext cx="10412" cy="15210"/>
                          </a:xfrm>
                          <a:custGeom>
                            <a:avLst/>
                            <a:gdLst>
                              <a:gd name="connsiteX0" fmla="*/ 7935 w 10412"/>
                              <a:gd name="connsiteY0" fmla="*/ 217 h 15210"/>
                              <a:gd name="connsiteX1" fmla="*/ 1506 w 10412"/>
                              <a:gd name="connsiteY1" fmla="*/ 13435 h 15210"/>
                              <a:gd name="connsiteX2" fmla="*/ 5490 w 10412"/>
                              <a:gd name="connsiteY2" fmla="*/ 15427 h 15210"/>
                              <a:gd name="connsiteX3" fmla="*/ 11919 w 10412"/>
                              <a:gd name="connsiteY3" fmla="*/ 2208 h 15210"/>
                            </a:gdLst>
                            <a:ahLst/>
                            <a:cxnLst>
                              <a:cxn ang="0">
                                <a:pos x="connsiteX0" y="connsiteY0"/>
                              </a:cxn>
                              <a:cxn ang="0">
                                <a:pos x="connsiteX1" y="connsiteY1"/>
                              </a:cxn>
                              <a:cxn ang="0">
                                <a:pos x="connsiteX2" y="connsiteY2"/>
                              </a:cxn>
                              <a:cxn ang="0">
                                <a:pos x="connsiteX3" y="connsiteY3"/>
                              </a:cxn>
                            </a:cxnLst>
                            <a:rect l="l" t="t" r="r" b="b"/>
                            <a:pathLst>
                              <a:path w="10412" h="15210">
                                <a:moveTo>
                                  <a:pt x="7935" y="217"/>
                                </a:moveTo>
                                <a:lnTo>
                                  <a:pt x="1506" y="13435"/>
                                </a:lnTo>
                                <a:lnTo>
                                  <a:pt x="5490" y="15427"/>
                                </a:lnTo>
                                <a:lnTo>
                                  <a:pt x="11919" y="220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0" name="Freeform: Shape 2100"/>
                        <wps:cNvSpPr/>
                        <wps:spPr>
                          <a:xfrm>
                            <a:off x="2617104" y="315847"/>
                            <a:ext cx="46685" cy="40052"/>
                          </a:xfrm>
                          <a:custGeom>
                            <a:avLst/>
                            <a:gdLst>
                              <a:gd name="connsiteX0" fmla="*/ 11471 w 46685"/>
                              <a:gd name="connsiteY0" fmla="*/ 206 h 40052"/>
                              <a:gd name="connsiteX1" fmla="*/ 1512 w 46685"/>
                              <a:gd name="connsiteY1" fmla="*/ 20668 h 40052"/>
                              <a:gd name="connsiteX2" fmla="*/ 21522 w 46685"/>
                              <a:gd name="connsiteY2" fmla="*/ 34068 h 40052"/>
                              <a:gd name="connsiteX3" fmla="*/ 23695 w 46685"/>
                              <a:gd name="connsiteY3" fmla="*/ 29632 h 40052"/>
                              <a:gd name="connsiteX4" fmla="*/ 23604 w 46685"/>
                              <a:gd name="connsiteY4" fmla="*/ 20487 h 40052"/>
                              <a:gd name="connsiteX5" fmla="*/ 37185 w 46685"/>
                              <a:gd name="connsiteY5" fmla="*/ 16503 h 40052"/>
                              <a:gd name="connsiteX6" fmla="*/ 42165 w 46685"/>
                              <a:gd name="connsiteY6" fmla="*/ 29632 h 40052"/>
                              <a:gd name="connsiteX7" fmla="*/ 31572 w 46685"/>
                              <a:gd name="connsiteY7" fmla="*/ 34521 h 40052"/>
                              <a:gd name="connsiteX8" fmla="*/ 29218 w 46685"/>
                              <a:gd name="connsiteY8" fmla="*/ 39319 h 40052"/>
                              <a:gd name="connsiteX9" fmla="*/ 36552 w 46685"/>
                              <a:gd name="connsiteY9" fmla="*/ 40044 h 40052"/>
                              <a:gd name="connsiteX10" fmla="*/ 46511 w 46685"/>
                              <a:gd name="connsiteY10" fmla="*/ 31623 h 40052"/>
                              <a:gd name="connsiteX11" fmla="*/ 38996 w 46685"/>
                              <a:gd name="connsiteY11" fmla="*/ 11161 h 40052"/>
                              <a:gd name="connsiteX12" fmla="*/ 19711 w 46685"/>
                              <a:gd name="connsiteY12" fmla="*/ 17590 h 40052"/>
                              <a:gd name="connsiteX13" fmla="*/ 18534 w 46685"/>
                              <a:gd name="connsiteY13" fmla="*/ 25919 h 40052"/>
                              <a:gd name="connsiteX14" fmla="*/ 8302 w 46685"/>
                              <a:gd name="connsiteY14" fmla="*/ 19038 h 40052"/>
                              <a:gd name="connsiteX15" fmla="*/ 16270 w 46685"/>
                              <a:gd name="connsiteY15" fmla="*/ 2560 h 400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685" h="40052">
                                <a:moveTo>
                                  <a:pt x="11471" y="206"/>
                                </a:moveTo>
                                <a:lnTo>
                                  <a:pt x="1512" y="20668"/>
                                </a:lnTo>
                                <a:lnTo>
                                  <a:pt x="21522" y="34068"/>
                                </a:lnTo>
                                <a:lnTo>
                                  <a:pt x="23695" y="29632"/>
                                </a:lnTo>
                                <a:cubicBezTo>
                                  <a:pt x="22155" y="25919"/>
                                  <a:pt x="22065" y="23565"/>
                                  <a:pt x="23604" y="20487"/>
                                </a:cubicBezTo>
                                <a:cubicBezTo>
                                  <a:pt x="26230" y="15145"/>
                                  <a:pt x="31391" y="13606"/>
                                  <a:pt x="37185" y="16503"/>
                                </a:cubicBezTo>
                                <a:cubicBezTo>
                                  <a:pt x="42889" y="19310"/>
                                  <a:pt x="44791" y="24199"/>
                                  <a:pt x="42165" y="29632"/>
                                </a:cubicBezTo>
                                <a:cubicBezTo>
                                  <a:pt x="40083" y="33796"/>
                                  <a:pt x="36642" y="35517"/>
                                  <a:pt x="31572" y="34521"/>
                                </a:cubicBezTo>
                                <a:lnTo>
                                  <a:pt x="29218" y="39319"/>
                                </a:lnTo>
                                <a:cubicBezTo>
                                  <a:pt x="32749" y="40225"/>
                                  <a:pt x="34560" y="40496"/>
                                  <a:pt x="36552" y="40044"/>
                                </a:cubicBezTo>
                                <a:cubicBezTo>
                                  <a:pt x="40807" y="39229"/>
                                  <a:pt x="44338" y="36060"/>
                                  <a:pt x="46511" y="31623"/>
                                </a:cubicBezTo>
                                <a:cubicBezTo>
                                  <a:pt x="50404" y="23746"/>
                                  <a:pt x="47417" y="15326"/>
                                  <a:pt x="38996" y="11161"/>
                                </a:cubicBezTo>
                                <a:cubicBezTo>
                                  <a:pt x="31210" y="7359"/>
                                  <a:pt x="23423" y="9984"/>
                                  <a:pt x="19711" y="17590"/>
                                </a:cubicBezTo>
                                <a:cubicBezTo>
                                  <a:pt x="18352" y="20306"/>
                                  <a:pt x="17990" y="22841"/>
                                  <a:pt x="18534" y="25919"/>
                                </a:cubicBezTo>
                                <a:lnTo>
                                  <a:pt x="8302" y="19038"/>
                                </a:lnTo>
                                <a:lnTo>
                                  <a:pt x="16270" y="256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1" name="Freeform: Shape 2101"/>
                        <wps:cNvSpPr/>
                        <wps:spPr>
                          <a:xfrm>
                            <a:off x="2641034" y="292163"/>
                            <a:ext cx="43460" cy="41581"/>
                          </a:xfrm>
                          <a:custGeom>
                            <a:avLst/>
                            <a:gdLst>
                              <a:gd name="connsiteX0" fmla="*/ 42717 w 43460"/>
                              <a:gd name="connsiteY0" fmla="*/ 41769 h 41581"/>
                              <a:gd name="connsiteX1" fmla="*/ 44981 w 43460"/>
                              <a:gd name="connsiteY1" fmla="*/ 37152 h 41581"/>
                              <a:gd name="connsiteX2" fmla="*/ 29769 w 43460"/>
                              <a:gd name="connsiteY2" fmla="*/ 29637 h 41581"/>
                              <a:gd name="connsiteX3" fmla="*/ 38552 w 43460"/>
                              <a:gd name="connsiteY3" fmla="*/ 22756 h 41581"/>
                              <a:gd name="connsiteX4" fmla="*/ 29407 w 43460"/>
                              <a:gd name="connsiteY4" fmla="*/ 2837 h 41581"/>
                              <a:gd name="connsiteX5" fmla="*/ 7315 w 43460"/>
                              <a:gd name="connsiteY5" fmla="*/ 7545 h 41581"/>
                              <a:gd name="connsiteX6" fmla="*/ 8039 w 43460"/>
                              <a:gd name="connsiteY6" fmla="*/ 19315 h 41581"/>
                              <a:gd name="connsiteX7" fmla="*/ 3693 w 43460"/>
                              <a:gd name="connsiteY7" fmla="*/ 17142 h 41581"/>
                              <a:gd name="connsiteX8" fmla="*/ 1520 w 43460"/>
                              <a:gd name="connsiteY8" fmla="*/ 21488 h 41581"/>
                              <a:gd name="connsiteX9" fmla="*/ 11208 w 43460"/>
                              <a:gd name="connsiteY9" fmla="*/ 10443 h 41581"/>
                              <a:gd name="connsiteX10" fmla="*/ 26872 w 43460"/>
                              <a:gd name="connsiteY10" fmla="*/ 7545 h 41581"/>
                              <a:gd name="connsiteX11" fmla="*/ 33753 w 43460"/>
                              <a:gd name="connsiteY11" fmla="*/ 21488 h 41581"/>
                              <a:gd name="connsiteX12" fmla="*/ 18542 w 43460"/>
                              <a:gd name="connsiteY12" fmla="*/ 24205 h 41581"/>
                              <a:gd name="connsiteX13" fmla="*/ 11208 w 43460"/>
                              <a:gd name="connsiteY13" fmla="*/ 10443 h 415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3460" h="41581">
                                <a:moveTo>
                                  <a:pt x="42717" y="41769"/>
                                </a:moveTo>
                                <a:lnTo>
                                  <a:pt x="44981" y="37152"/>
                                </a:lnTo>
                                <a:lnTo>
                                  <a:pt x="29769" y="29637"/>
                                </a:lnTo>
                                <a:cubicBezTo>
                                  <a:pt x="34025" y="28732"/>
                                  <a:pt x="36741" y="26559"/>
                                  <a:pt x="38552" y="22756"/>
                                </a:cubicBezTo>
                                <a:cubicBezTo>
                                  <a:pt x="42264" y="15151"/>
                                  <a:pt x="38643" y="7364"/>
                                  <a:pt x="29407" y="2837"/>
                                </a:cubicBezTo>
                                <a:cubicBezTo>
                                  <a:pt x="19629" y="-1962"/>
                                  <a:pt x="11118" y="-151"/>
                                  <a:pt x="7315" y="7545"/>
                                </a:cubicBezTo>
                                <a:cubicBezTo>
                                  <a:pt x="5323" y="11529"/>
                                  <a:pt x="5504" y="15513"/>
                                  <a:pt x="8039" y="19315"/>
                                </a:cubicBezTo>
                                <a:lnTo>
                                  <a:pt x="3693" y="17142"/>
                                </a:lnTo>
                                <a:lnTo>
                                  <a:pt x="1520" y="21488"/>
                                </a:lnTo>
                                <a:close/>
                                <a:moveTo>
                                  <a:pt x="11208" y="10443"/>
                                </a:moveTo>
                                <a:cubicBezTo>
                                  <a:pt x="13743" y="5282"/>
                                  <a:pt x="19900" y="4195"/>
                                  <a:pt x="26872" y="7545"/>
                                </a:cubicBezTo>
                                <a:cubicBezTo>
                                  <a:pt x="33391" y="10805"/>
                                  <a:pt x="36288" y="16328"/>
                                  <a:pt x="33753" y="21488"/>
                                </a:cubicBezTo>
                                <a:cubicBezTo>
                                  <a:pt x="31399" y="26468"/>
                                  <a:pt x="25333" y="27555"/>
                                  <a:pt x="18542" y="24205"/>
                                </a:cubicBezTo>
                                <a:cubicBezTo>
                                  <a:pt x="11661" y="20764"/>
                                  <a:pt x="8854" y="15422"/>
                                  <a:pt x="11208" y="1044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2" name="Freeform: Shape 2102"/>
                        <wps:cNvSpPr/>
                        <wps:spPr>
                          <a:xfrm>
                            <a:off x="2717391" y="701104"/>
                            <a:ext cx="51518" cy="51041"/>
                          </a:xfrm>
                          <a:custGeom>
                            <a:avLst/>
                            <a:gdLst>
                              <a:gd name="connsiteX0" fmla="*/ 1561 w 51518"/>
                              <a:gd name="connsiteY0" fmla="*/ 32278 h 51041"/>
                              <a:gd name="connsiteX1" fmla="*/ 27638 w 51518"/>
                              <a:gd name="connsiteY1" fmla="*/ 51472 h 51041"/>
                              <a:gd name="connsiteX2" fmla="*/ 30716 w 51518"/>
                              <a:gd name="connsiteY2" fmla="*/ 47307 h 51041"/>
                              <a:gd name="connsiteX3" fmla="*/ 14328 w 51518"/>
                              <a:gd name="connsiteY3" fmla="*/ 35266 h 51041"/>
                              <a:gd name="connsiteX4" fmla="*/ 11974 w 51518"/>
                              <a:gd name="connsiteY4" fmla="*/ 24129 h 51041"/>
                              <a:gd name="connsiteX5" fmla="*/ 20847 w 51518"/>
                              <a:gd name="connsiteY5" fmla="*/ 23133 h 51041"/>
                              <a:gd name="connsiteX6" fmla="*/ 38865 w 51518"/>
                              <a:gd name="connsiteY6" fmla="*/ 36352 h 51041"/>
                              <a:gd name="connsiteX7" fmla="*/ 41943 w 51518"/>
                              <a:gd name="connsiteY7" fmla="*/ 32187 h 51041"/>
                              <a:gd name="connsiteX8" fmla="*/ 25555 w 51518"/>
                              <a:gd name="connsiteY8" fmla="*/ 20145 h 51041"/>
                              <a:gd name="connsiteX9" fmla="*/ 23110 w 51518"/>
                              <a:gd name="connsiteY9" fmla="*/ 8918 h 51041"/>
                              <a:gd name="connsiteX10" fmla="*/ 31984 w 51518"/>
                              <a:gd name="connsiteY10" fmla="*/ 7922 h 51041"/>
                              <a:gd name="connsiteX11" fmla="*/ 50002 w 51518"/>
                              <a:gd name="connsiteY11" fmla="*/ 21141 h 51041"/>
                              <a:gd name="connsiteX12" fmla="*/ 53080 w 51518"/>
                              <a:gd name="connsiteY12" fmla="*/ 16976 h 51041"/>
                              <a:gd name="connsiteX13" fmla="*/ 33432 w 51518"/>
                              <a:gd name="connsiteY13" fmla="*/ 2490 h 51041"/>
                              <a:gd name="connsiteX14" fmla="*/ 20575 w 51518"/>
                              <a:gd name="connsiteY14" fmla="*/ 4753 h 51041"/>
                              <a:gd name="connsiteX15" fmla="*/ 18674 w 51518"/>
                              <a:gd name="connsiteY15" fmla="*/ 15799 h 51041"/>
                              <a:gd name="connsiteX16" fmla="*/ 9529 w 51518"/>
                              <a:gd name="connsiteY16" fmla="*/ 19783 h 51041"/>
                              <a:gd name="connsiteX17" fmla="*/ 8080 w 51518"/>
                              <a:gd name="connsiteY17" fmla="*/ 31101 h 51041"/>
                              <a:gd name="connsiteX18" fmla="*/ 4459 w 51518"/>
                              <a:gd name="connsiteY18" fmla="*/ 28475 h 510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1518" h="51041">
                                <a:moveTo>
                                  <a:pt x="1561" y="32278"/>
                                </a:moveTo>
                                <a:lnTo>
                                  <a:pt x="27638" y="51472"/>
                                </a:lnTo>
                                <a:lnTo>
                                  <a:pt x="30716" y="47307"/>
                                </a:lnTo>
                                <a:lnTo>
                                  <a:pt x="14328" y="35266"/>
                                </a:lnTo>
                                <a:cubicBezTo>
                                  <a:pt x="10525" y="32459"/>
                                  <a:pt x="9529" y="27479"/>
                                  <a:pt x="11974" y="24129"/>
                                </a:cubicBezTo>
                                <a:cubicBezTo>
                                  <a:pt x="14328" y="20960"/>
                                  <a:pt x="17497" y="20598"/>
                                  <a:pt x="20847" y="23133"/>
                                </a:cubicBezTo>
                                <a:lnTo>
                                  <a:pt x="38865" y="36352"/>
                                </a:lnTo>
                                <a:lnTo>
                                  <a:pt x="41943" y="32187"/>
                                </a:lnTo>
                                <a:lnTo>
                                  <a:pt x="25555" y="20145"/>
                                </a:lnTo>
                                <a:cubicBezTo>
                                  <a:pt x="21752" y="17338"/>
                                  <a:pt x="20666" y="12268"/>
                                  <a:pt x="23110" y="8918"/>
                                </a:cubicBezTo>
                                <a:cubicBezTo>
                                  <a:pt x="25374" y="5930"/>
                                  <a:pt x="28724" y="5478"/>
                                  <a:pt x="31984" y="7922"/>
                                </a:cubicBezTo>
                                <a:lnTo>
                                  <a:pt x="50002" y="21141"/>
                                </a:lnTo>
                                <a:lnTo>
                                  <a:pt x="53080" y="16976"/>
                                </a:lnTo>
                                <a:lnTo>
                                  <a:pt x="33432" y="2490"/>
                                </a:lnTo>
                                <a:cubicBezTo>
                                  <a:pt x="28815" y="-860"/>
                                  <a:pt x="24197" y="-136"/>
                                  <a:pt x="20575" y="4753"/>
                                </a:cubicBezTo>
                                <a:cubicBezTo>
                                  <a:pt x="18040" y="8285"/>
                                  <a:pt x="17587" y="11091"/>
                                  <a:pt x="18674" y="15799"/>
                                </a:cubicBezTo>
                                <a:cubicBezTo>
                                  <a:pt x="14871" y="15256"/>
                                  <a:pt x="11974" y="16433"/>
                                  <a:pt x="9529" y="19783"/>
                                </a:cubicBezTo>
                                <a:cubicBezTo>
                                  <a:pt x="6994" y="23314"/>
                                  <a:pt x="6541" y="26664"/>
                                  <a:pt x="8080" y="31101"/>
                                </a:cubicBezTo>
                                <a:lnTo>
                                  <a:pt x="4459" y="2847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3" name="Freeform: Shape 2103"/>
                        <wps:cNvSpPr/>
                        <wps:spPr>
                          <a:xfrm>
                            <a:off x="2737558" y="679845"/>
                            <a:ext cx="39476" cy="30964"/>
                          </a:xfrm>
                          <a:custGeom>
                            <a:avLst/>
                            <a:gdLst>
                              <a:gd name="connsiteX0" fmla="*/ 14979 w 39476"/>
                              <a:gd name="connsiteY0" fmla="*/ 8012 h 30964"/>
                              <a:gd name="connsiteX1" fmla="*/ 11901 w 39476"/>
                              <a:gd name="connsiteY1" fmla="*/ 12177 h 30964"/>
                              <a:gd name="connsiteX2" fmla="*/ 37977 w 39476"/>
                              <a:gd name="connsiteY2" fmla="*/ 31372 h 30964"/>
                              <a:gd name="connsiteX3" fmla="*/ 41055 w 39476"/>
                              <a:gd name="connsiteY3" fmla="*/ 27207 h 30964"/>
                              <a:gd name="connsiteX4" fmla="*/ 4657 w 39476"/>
                              <a:gd name="connsiteY4" fmla="*/ 407 h 30964"/>
                              <a:gd name="connsiteX5" fmla="*/ 1579 w 39476"/>
                              <a:gd name="connsiteY5" fmla="*/ 4662 h 30964"/>
                              <a:gd name="connsiteX6" fmla="*/ 6830 w 39476"/>
                              <a:gd name="connsiteY6" fmla="*/ 8555 h 30964"/>
                              <a:gd name="connsiteX7" fmla="*/ 9909 w 39476"/>
                              <a:gd name="connsiteY7" fmla="*/ 4300 h 309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9476" h="30964">
                                <a:moveTo>
                                  <a:pt x="14979" y="8012"/>
                                </a:moveTo>
                                <a:lnTo>
                                  <a:pt x="11901" y="12177"/>
                                </a:lnTo>
                                <a:lnTo>
                                  <a:pt x="37977" y="31372"/>
                                </a:lnTo>
                                <a:lnTo>
                                  <a:pt x="41055" y="27207"/>
                                </a:lnTo>
                                <a:close/>
                                <a:moveTo>
                                  <a:pt x="4657" y="407"/>
                                </a:moveTo>
                                <a:lnTo>
                                  <a:pt x="1579" y="4662"/>
                                </a:lnTo>
                                <a:lnTo>
                                  <a:pt x="6830" y="8555"/>
                                </a:lnTo>
                                <a:lnTo>
                                  <a:pt x="9909" y="430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4" name="Freeform: Shape 2104"/>
                        <wps:cNvSpPr/>
                        <wps:spPr>
                          <a:xfrm>
                            <a:off x="2746701" y="648384"/>
                            <a:ext cx="57856" cy="50004"/>
                          </a:xfrm>
                          <a:custGeom>
                            <a:avLst/>
                            <a:gdLst>
                              <a:gd name="connsiteX0" fmla="*/ 25668 w 57856"/>
                              <a:gd name="connsiteY0" fmla="*/ 34380 h 50004"/>
                              <a:gd name="connsiteX1" fmla="*/ 34541 w 57856"/>
                              <a:gd name="connsiteY1" fmla="*/ 22428 h 50004"/>
                              <a:gd name="connsiteX2" fmla="*/ 45406 w 57856"/>
                              <a:gd name="connsiteY2" fmla="*/ 21161 h 50004"/>
                              <a:gd name="connsiteX3" fmla="*/ 48665 w 57856"/>
                              <a:gd name="connsiteY3" fmla="*/ 23605 h 50004"/>
                              <a:gd name="connsiteX4" fmla="*/ 55275 w 57856"/>
                              <a:gd name="connsiteY4" fmla="*/ 26865 h 50004"/>
                              <a:gd name="connsiteX5" fmla="*/ 59440 w 57856"/>
                              <a:gd name="connsiteY5" fmla="*/ 21251 h 50004"/>
                              <a:gd name="connsiteX6" fmla="*/ 58263 w 57856"/>
                              <a:gd name="connsiteY6" fmla="*/ 20436 h 50004"/>
                              <a:gd name="connsiteX7" fmla="*/ 49390 w 57856"/>
                              <a:gd name="connsiteY7" fmla="*/ 17267 h 50004"/>
                              <a:gd name="connsiteX8" fmla="*/ 36352 w 57856"/>
                              <a:gd name="connsiteY8" fmla="*/ 15094 h 50004"/>
                              <a:gd name="connsiteX9" fmla="*/ 31825 w 57856"/>
                              <a:gd name="connsiteY9" fmla="*/ 3143 h 50004"/>
                              <a:gd name="connsiteX10" fmla="*/ 13897 w 57856"/>
                              <a:gd name="connsiteY10" fmla="*/ 6946 h 50004"/>
                              <a:gd name="connsiteX11" fmla="*/ 1584 w 57856"/>
                              <a:gd name="connsiteY11" fmla="*/ 23605 h 50004"/>
                              <a:gd name="connsiteX12" fmla="*/ 37981 w 57856"/>
                              <a:gd name="connsiteY12" fmla="*/ 50405 h 50004"/>
                              <a:gd name="connsiteX13" fmla="*/ 41332 w 57856"/>
                              <a:gd name="connsiteY13" fmla="*/ 45878 h 50004"/>
                              <a:gd name="connsiteX14" fmla="*/ 21593 w 57856"/>
                              <a:gd name="connsiteY14" fmla="*/ 31301 h 50004"/>
                              <a:gd name="connsiteX15" fmla="*/ 9008 w 57856"/>
                              <a:gd name="connsiteY15" fmla="*/ 22066 h 50004"/>
                              <a:gd name="connsiteX16" fmla="*/ 17338 w 57856"/>
                              <a:gd name="connsiteY16" fmla="*/ 10839 h 50004"/>
                              <a:gd name="connsiteX17" fmla="*/ 22589 w 57856"/>
                              <a:gd name="connsiteY17" fmla="*/ 6674 h 50004"/>
                              <a:gd name="connsiteX18" fmla="*/ 28927 w 57856"/>
                              <a:gd name="connsiteY18" fmla="*/ 8304 h 50004"/>
                              <a:gd name="connsiteX19" fmla="*/ 29923 w 57856"/>
                              <a:gd name="connsiteY19" fmla="*/ 20074 h 500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7856" h="50004">
                                <a:moveTo>
                                  <a:pt x="25668" y="34380"/>
                                </a:moveTo>
                                <a:lnTo>
                                  <a:pt x="34541" y="22428"/>
                                </a:lnTo>
                                <a:cubicBezTo>
                                  <a:pt x="37529" y="18263"/>
                                  <a:pt x="40879" y="17901"/>
                                  <a:pt x="45406" y="21161"/>
                                </a:cubicBezTo>
                                <a:lnTo>
                                  <a:pt x="48665" y="23605"/>
                                </a:lnTo>
                                <a:cubicBezTo>
                                  <a:pt x="50838" y="25235"/>
                                  <a:pt x="53283" y="26503"/>
                                  <a:pt x="55275" y="26865"/>
                                </a:cubicBezTo>
                                <a:lnTo>
                                  <a:pt x="59440" y="21251"/>
                                </a:lnTo>
                                <a:lnTo>
                                  <a:pt x="58263" y="20436"/>
                                </a:lnTo>
                                <a:cubicBezTo>
                                  <a:pt x="55818" y="21342"/>
                                  <a:pt x="54370" y="20617"/>
                                  <a:pt x="49390" y="17267"/>
                                </a:cubicBezTo>
                                <a:cubicBezTo>
                                  <a:pt x="43414" y="12922"/>
                                  <a:pt x="40879" y="12469"/>
                                  <a:pt x="36352" y="15094"/>
                                </a:cubicBezTo>
                                <a:cubicBezTo>
                                  <a:pt x="37257" y="9571"/>
                                  <a:pt x="35990" y="6131"/>
                                  <a:pt x="31825" y="3143"/>
                                </a:cubicBezTo>
                                <a:cubicBezTo>
                                  <a:pt x="25577" y="-1474"/>
                                  <a:pt x="19149" y="-297"/>
                                  <a:pt x="13897" y="6946"/>
                                </a:cubicBezTo>
                                <a:lnTo>
                                  <a:pt x="1584" y="23605"/>
                                </a:lnTo>
                                <a:lnTo>
                                  <a:pt x="37981" y="50405"/>
                                </a:lnTo>
                                <a:lnTo>
                                  <a:pt x="41332" y="45878"/>
                                </a:lnTo>
                                <a:close/>
                                <a:moveTo>
                                  <a:pt x="21593" y="31301"/>
                                </a:moveTo>
                                <a:lnTo>
                                  <a:pt x="9008" y="22066"/>
                                </a:lnTo>
                                <a:lnTo>
                                  <a:pt x="17338" y="10839"/>
                                </a:lnTo>
                                <a:cubicBezTo>
                                  <a:pt x="19239" y="8213"/>
                                  <a:pt x="20778" y="7127"/>
                                  <a:pt x="22589" y="6674"/>
                                </a:cubicBezTo>
                                <a:cubicBezTo>
                                  <a:pt x="24581" y="6131"/>
                                  <a:pt x="26754" y="6765"/>
                                  <a:pt x="28927" y="8304"/>
                                </a:cubicBezTo>
                                <a:cubicBezTo>
                                  <a:pt x="33183" y="11473"/>
                                  <a:pt x="33545" y="15094"/>
                                  <a:pt x="29923" y="2007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5" name="Freeform: Shape 2105"/>
                        <wps:cNvSpPr/>
                        <wps:spPr>
                          <a:xfrm>
                            <a:off x="2792144" y="641673"/>
                            <a:ext cx="12404" cy="14486"/>
                          </a:xfrm>
                          <a:custGeom>
                            <a:avLst/>
                            <a:gdLst>
                              <a:gd name="connsiteX0" fmla="*/ 10381 w 12404"/>
                              <a:gd name="connsiteY0" fmla="*/ 380 h 14486"/>
                              <a:gd name="connsiteX1" fmla="*/ 1599 w 12404"/>
                              <a:gd name="connsiteY1" fmla="*/ 12241 h 14486"/>
                              <a:gd name="connsiteX2" fmla="*/ 5220 w 12404"/>
                              <a:gd name="connsiteY2" fmla="*/ 14866 h 14486"/>
                              <a:gd name="connsiteX3" fmla="*/ 14003 w 12404"/>
                              <a:gd name="connsiteY3" fmla="*/ 3006 h 14486"/>
                            </a:gdLst>
                            <a:ahLst/>
                            <a:cxnLst>
                              <a:cxn ang="0">
                                <a:pos x="connsiteX0" y="connsiteY0"/>
                              </a:cxn>
                              <a:cxn ang="0">
                                <a:pos x="connsiteX1" y="connsiteY1"/>
                              </a:cxn>
                              <a:cxn ang="0">
                                <a:pos x="connsiteX2" y="connsiteY2"/>
                              </a:cxn>
                              <a:cxn ang="0">
                                <a:pos x="connsiteX3" y="connsiteY3"/>
                              </a:cxn>
                            </a:cxnLst>
                            <a:rect l="l" t="t" r="r" b="b"/>
                            <a:pathLst>
                              <a:path w="12404" h="14486">
                                <a:moveTo>
                                  <a:pt x="10381" y="380"/>
                                </a:moveTo>
                                <a:lnTo>
                                  <a:pt x="1599" y="12241"/>
                                </a:lnTo>
                                <a:lnTo>
                                  <a:pt x="5220" y="14866"/>
                                </a:lnTo>
                                <a:lnTo>
                                  <a:pt x="14003" y="300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6" name="Freeform: Shape 2106"/>
                        <wps:cNvSpPr/>
                        <wps:spPr>
                          <a:xfrm>
                            <a:off x="2786897" y="600813"/>
                            <a:ext cx="45610" cy="43650"/>
                          </a:xfrm>
                          <a:custGeom>
                            <a:avLst/>
                            <a:gdLst>
                              <a:gd name="connsiteX0" fmla="*/ 15096 w 45610"/>
                              <a:gd name="connsiteY0" fmla="*/ 371 h 43650"/>
                              <a:gd name="connsiteX1" fmla="*/ 1606 w 45610"/>
                              <a:gd name="connsiteY1" fmla="*/ 18660 h 43650"/>
                              <a:gd name="connsiteX2" fmla="*/ 18990 w 45610"/>
                              <a:gd name="connsiteY2" fmla="*/ 35500 h 43650"/>
                              <a:gd name="connsiteX3" fmla="*/ 21978 w 45610"/>
                              <a:gd name="connsiteY3" fmla="*/ 31426 h 43650"/>
                              <a:gd name="connsiteX4" fmla="*/ 23517 w 45610"/>
                              <a:gd name="connsiteY4" fmla="*/ 22462 h 43650"/>
                              <a:gd name="connsiteX5" fmla="*/ 37551 w 45610"/>
                              <a:gd name="connsiteY5" fmla="*/ 21014 h 43650"/>
                              <a:gd name="connsiteX6" fmla="*/ 40086 w 45610"/>
                              <a:gd name="connsiteY6" fmla="*/ 34776 h 43650"/>
                              <a:gd name="connsiteX7" fmla="*/ 28859 w 45610"/>
                              <a:gd name="connsiteY7" fmla="*/ 37583 h 43650"/>
                              <a:gd name="connsiteX8" fmla="*/ 25599 w 45610"/>
                              <a:gd name="connsiteY8" fmla="*/ 42019 h 43650"/>
                              <a:gd name="connsiteX9" fmla="*/ 32752 w 45610"/>
                              <a:gd name="connsiteY9" fmla="*/ 44011 h 43650"/>
                              <a:gd name="connsiteX10" fmla="*/ 44160 w 45610"/>
                              <a:gd name="connsiteY10" fmla="*/ 37492 h 43650"/>
                              <a:gd name="connsiteX11" fmla="*/ 40358 w 45610"/>
                              <a:gd name="connsiteY11" fmla="*/ 16034 h 43650"/>
                              <a:gd name="connsiteX12" fmla="*/ 20167 w 45610"/>
                              <a:gd name="connsiteY12" fmla="*/ 18931 h 43650"/>
                              <a:gd name="connsiteX13" fmla="*/ 17450 w 45610"/>
                              <a:gd name="connsiteY13" fmla="*/ 26899 h 43650"/>
                              <a:gd name="connsiteX14" fmla="*/ 8758 w 45610"/>
                              <a:gd name="connsiteY14" fmla="*/ 18298 h 43650"/>
                              <a:gd name="connsiteX15" fmla="*/ 19533 w 45610"/>
                              <a:gd name="connsiteY15" fmla="*/ 3630 h 43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610" h="43650">
                                <a:moveTo>
                                  <a:pt x="15096" y="371"/>
                                </a:moveTo>
                                <a:lnTo>
                                  <a:pt x="1606" y="18660"/>
                                </a:lnTo>
                                <a:lnTo>
                                  <a:pt x="18990" y="35500"/>
                                </a:lnTo>
                                <a:lnTo>
                                  <a:pt x="21978" y="31426"/>
                                </a:lnTo>
                                <a:cubicBezTo>
                                  <a:pt x="20982" y="27623"/>
                                  <a:pt x="21525" y="25179"/>
                                  <a:pt x="23517" y="22462"/>
                                </a:cubicBezTo>
                                <a:cubicBezTo>
                                  <a:pt x="27048" y="17754"/>
                                  <a:pt x="32299" y="17121"/>
                                  <a:pt x="37551" y="21014"/>
                                </a:cubicBezTo>
                                <a:cubicBezTo>
                                  <a:pt x="42712" y="24816"/>
                                  <a:pt x="43617" y="29977"/>
                                  <a:pt x="40086" y="34776"/>
                                </a:cubicBezTo>
                                <a:cubicBezTo>
                                  <a:pt x="37279" y="38579"/>
                                  <a:pt x="33567" y="39575"/>
                                  <a:pt x="28859" y="37583"/>
                                </a:cubicBezTo>
                                <a:lnTo>
                                  <a:pt x="25599" y="42019"/>
                                </a:lnTo>
                                <a:cubicBezTo>
                                  <a:pt x="28949" y="43558"/>
                                  <a:pt x="30760" y="44102"/>
                                  <a:pt x="32752" y="44011"/>
                                </a:cubicBezTo>
                                <a:cubicBezTo>
                                  <a:pt x="37008" y="44011"/>
                                  <a:pt x="41173" y="41476"/>
                                  <a:pt x="44160" y="37492"/>
                                </a:cubicBezTo>
                                <a:cubicBezTo>
                                  <a:pt x="49321" y="30430"/>
                                  <a:pt x="47873" y="21557"/>
                                  <a:pt x="40358" y="16034"/>
                                </a:cubicBezTo>
                                <a:cubicBezTo>
                                  <a:pt x="33295" y="10873"/>
                                  <a:pt x="25147" y="12141"/>
                                  <a:pt x="20167" y="18931"/>
                                </a:cubicBezTo>
                                <a:cubicBezTo>
                                  <a:pt x="18356" y="21376"/>
                                  <a:pt x="17541" y="23821"/>
                                  <a:pt x="17450" y="26899"/>
                                </a:cubicBezTo>
                                <a:lnTo>
                                  <a:pt x="8758" y="18298"/>
                                </a:lnTo>
                                <a:lnTo>
                                  <a:pt x="19533" y="363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7" name="Freeform: Shape 2107"/>
                        <wps:cNvSpPr/>
                        <wps:spPr>
                          <a:xfrm>
                            <a:off x="2807299" y="573097"/>
                            <a:ext cx="45610" cy="43650"/>
                          </a:xfrm>
                          <a:custGeom>
                            <a:avLst/>
                            <a:gdLst>
                              <a:gd name="connsiteX0" fmla="*/ 15108 w 45610"/>
                              <a:gd name="connsiteY0" fmla="*/ 355 h 43650"/>
                              <a:gd name="connsiteX1" fmla="*/ 1617 w 45610"/>
                              <a:gd name="connsiteY1" fmla="*/ 18644 h 43650"/>
                              <a:gd name="connsiteX2" fmla="*/ 19001 w 45610"/>
                              <a:gd name="connsiteY2" fmla="*/ 35484 h 43650"/>
                              <a:gd name="connsiteX3" fmla="*/ 21989 w 45610"/>
                              <a:gd name="connsiteY3" fmla="*/ 31410 h 43650"/>
                              <a:gd name="connsiteX4" fmla="*/ 23528 w 45610"/>
                              <a:gd name="connsiteY4" fmla="*/ 22447 h 43650"/>
                              <a:gd name="connsiteX5" fmla="*/ 37562 w 45610"/>
                              <a:gd name="connsiteY5" fmla="*/ 20998 h 43650"/>
                              <a:gd name="connsiteX6" fmla="*/ 40098 w 45610"/>
                              <a:gd name="connsiteY6" fmla="*/ 34760 h 43650"/>
                              <a:gd name="connsiteX7" fmla="*/ 28870 w 45610"/>
                              <a:gd name="connsiteY7" fmla="*/ 37567 h 43650"/>
                              <a:gd name="connsiteX8" fmla="*/ 25611 w 45610"/>
                              <a:gd name="connsiteY8" fmla="*/ 42003 h 43650"/>
                              <a:gd name="connsiteX9" fmla="*/ 32764 w 45610"/>
                              <a:gd name="connsiteY9" fmla="*/ 43995 h 43650"/>
                              <a:gd name="connsiteX10" fmla="*/ 44172 w 45610"/>
                              <a:gd name="connsiteY10" fmla="*/ 37476 h 43650"/>
                              <a:gd name="connsiteX11" fmla="*/ 40369 w 45610"/>
                              <a:gd name="connsiteY11" fmla="*/ 16018 h 43650"/>
                              <a:gd name="connsiteX12" fmla="*/ 20178 w 45610"/>
                              <a:gd name="connsiteY12" fmla="*/ 18916 h 43650"/>
                              <a:gd name="connsiteX13" fmla="*/ 17462 w 45610"/>
                              <a:gd name="connsiteY13" fmla="*/ 26883 h 43650"/>
                              <a:gd name="connsiteX14" fmla="*/ 8770 w 45610"/>
                              <a:gd name="connsiteY14" fmla="*/ 18282 h 43650"/>
                              <a:gd name="connsiteX15" fmla="*/ 19545 w 45610"/>
                              <a:gd name="connsiteY15" fmla="*/ 3614 h 43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610" h="43650">
                                <a:moveTo>
                                  <a:pt x="15108" y="355"/>
                                </a:moveTo>
                                <a:lnTo>
                                  <a:pt x="1617" y="18644"/>
                                </a:lnTo>
                                <a:lnTo>
                                  <a:pt x="19001" y="35484"/>
                                </a:lnTo>
                                <a:lnTo>
                                  <a:pt x="21989" y="31410"/>
                                </a:lnTo>
                                <a:cubicBezTo>
                                  <a:pt x="20993" y="27608"/>
                                  <a:pt x="21536" y="25163"/>
                                  <a:pt x="23528" y="22447"/>
                                </a:cubicBezTo>
                                <a:cubicBezTo>
                                  <a:pt x="27060" y="17738"/>
                                  <a:pt x="32311" y="17105"/>
                                  <a:pt x="37562" y="20998"/>
                                </a:cubicBezTo>
                                <a:cubicBezTo>
                                  <a:pt x="42723" y="24801"/>
                                  <a:pt x="43629" y="29961"/>
                                  <a:pt x="40098" y="34760"/>
                                </a:cubicBezTo>
                                <a:cubicBezTo>
                                  <a:pt x="37291" y="38563"/>
                                  <a:pt x="33579" y="39559"/>
                                  <a:pt x="28870" y="37567"/>
                                </a:cubicBezTo>
                                <a:lnTo>
                                  <a:pt x="25611" y="42003"/>
                                </a:lnTo>
                                <a:cubicBezTo>
                                  <a:pt x="28961" y="43543"/>
                                  <a:pt x="30772" y="44086"/>
                                  <a:pt x="32764" y="43995"/>
                                </a:cubicBezTo>
                                <a:cubicBezTo>
                                  <a:pt x="37019" y="43995"/>
                                  <a:pt x="41184" y="41460"/>
                                  <a:pt x="44172" y="37476"/>
                                </a:cubicBezTo>
                                <a:cubicBezTo>
                                  <a:pt x="49333" y="30414"/>
                                  <a:pt x="47884" y="21541"/>
                                  <a:pt x="40369" y="16018"/>
                                </a:cubicBezTo>
                                <a:cubicBezTo>
                                  <a:pt x="33307" y="10858"/>
                                  <a:pt x="25158" y="12125"/>
                                  <a:pt x="20178" y="18916"/>
                                </a:cubicBezTo>
                                <a:cubicBezTo>
                                  <a:pt x="18368" y="21360"/>
                                  <a:pt x="17553" y="23805"/>
                                  <a:pt x="17462" y="26883"/>
                                </a:cubicBezTo>
                                <a:lnTo>
                                  <a:pt x="8770" y="18282"/>
                                </a:lnTo>
                                <a:lnTo>
                                  <a:pt x="19545" y="361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8" name="Freeform: Shape 2108"/>
                        <wps:cNvSpPr/>
                        <wps:spPr>
                          <a:xfrm>
                            <a:off x="2830131" y="548977"/>
                            <a:ext cx="43516" cy="39838"/>
                          </a:xfrm>
                          <a:custGeom>
                            <a:avLst/>
                            <a:gdLst>
                              <a:gd name="connsiteX0" fmla="*/ 25917 w 43516"/>
                              <a:gd name="connsiteY0" fmla="*/ 13046 h 39838"/>
                              <a:gd name="connsiteX1" fmla="*/ 22114 w 43516"/>
                              <a:gd name="connsiteY1" fmla="*/ 2725 h 39838"/>
                              <a:gd name="connsiteX2" fmla="*/ 4549 w 43516"/>
                              <a:gd name="connsiteY2" fmla="*/ 6256 h 39838"/>
                              <a:gd name="connsiteX3" fmla="*/ 6450 w 43516"/>
                              <a:gd name="connsiteY3" fmla="*/ 24002 h 39838"/>
                              <a:gd name="connsiteX4" fmla="*/ 17406 w 43516"/>
                              <a:gd name="connsiteY4" fmla="*/ 24635 h 39838"/>
                              <a:gd name="connsiteX5" fmla="*/ 22024 w 43516"/>
                              <a:gd name="connsiteY5" fmla="*/ 37401 h 39838"/>
                              <a:gd name="connsiteX6" fmla="*/ 41852 w 43516"/>
                              <a:gd name="connsiteY6" fmla="*/ 33689 h 39838"/>
                              <a:gd name="connsiteX7" fmla="*/ 39498 w 43516"/>
                              <a:gd name="connsiteY7" fmla="*/ 13589 h 39838"/>
                              <a:gd name="connsiteX8" fmla="*/ 25917 w 43516"/>
                              <a:gd name="connsiteY8" fmla="*/ 13046 h 39838"/>
                              <a:gd name="connsiteX9" fmla="*/ 8533 w 43516"/>
                              <a:gd name="connsiteY9" fmla="*/ 9153 h 39838"/>
                              <a:gd name="connsiteX10" fmla="*/ 18855 w 43516"/>
                              <a:gd name="connsiteY10" fmla="*/ 7342 h 39838"/>
                              <a:gd name="connsiteX11" fmla="*/ 19941 w 43516"/>
                              <a:gd name="connsiteY11" fmla="*/ 17663 h 39838"/>
                              <a:gd name="connsiteX12" fmla="*/ 9800 w 43516"/>
                              <a:gd name="connsiteY12" fmla="*/ 19474 h 39838"/>
                              <a:gd name="connsiteX13" fmla="*/ 8533 w 43516"/>
                              <a:gd name="connsiteY13" fmla="*/ 9153 h 39838"/>
                              <a:gd name="connsiteX14" fmla="*/ 23653 w 43516"/>
                              <a:gd name="connsiteY14" fmla="*/ 20380 h 39838"/>
                              <a:gd name="connsiteX15" fmla="*/ 36148 w 43516"/>
                              <a:gd name="connsiteY15" fmla="*/ 18116 h 39838"/>
                              <a:gd name="connsiteX16" fmla="*/ 37868 w 43516"/>
                              <a:gd name="connsiteY16" fmla="*/ 30792 h 39838"/>
                              <a:gd name="connsiteX17" fmla="*/ 25464 w 43516"/>
                              <a:gd name="connsiteY17" fmla="*/ 32965 h 39838"/>
                              <a:gd name="connsiteX18" fmla="*/ 23653 w 43516"/>
                              <a:gd name="connsiteY18" fmla="*/ 20380 h 398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516" h="39838">
                                <a:moveTo>
                                  <a:pt x="25917" y="13046"/>
                                </a:moveTo>
                                <a:cubicBezTo>
                                  <a:pt x="26551" y="7704"/>
                                  <a:pt x="25555" y="5260"/>
                                  <a:pt x="22114" y="2725"/>
                                </a:cubicBezTo>
                                <a:cubicBezTo>
                                  <a:pt x="16500" y="-1440"/>
                                  <a:pt x="9167" y="-82"/>
                                  <a:pt x="4549" y="6256"/>
                                </a:cubicBezTo>
                                <a:cubicBezTo>
                                  <a:pt x="22" y="12412"/>
                                  <a:pt x="837" y="19836"/>
                                  <a:pt x="6450" y="24002"/>
                                </a:cubicBezTo>
                                <a:cubicBezTo>
                                  <a:pt x="9891" y="26537"/>
                                  <a:pt x="12426" y="26627"/>
                                  <a:pt x="17406" y="24635"/>
                                </a:cubicBezTo>
                                <a:cubicBezTo>
                                  <a:pt x="16410" y="30158"/>
                                  <a:pt x="17949" y="34414"/>
                                  <a:pt x="22024" y="37401"/>
                                </a:cubicBezTo>
                                <a:cubicBezTo>
                                  <a:pt x="28543" y="42200"/>
                                  <a:pt x="36782" y="40661"/>
                                  <a:pt x="41852" y="33689"/>
                                </a:cubicBezTo>
                                <a:cubicBezTo>
                                  <a:pt x="47013" y="26627"/>
                                  <a:pt x="46017" y="18388"/>
                                  <a:pt x="39498" y="13589"/>
                                </a:cubicBezTo>
                                <a:cubicBezTo>
                                  <a:pt x="35424" y="10601"/>
                                  <a:pt x="30987" y="10420"/>
                                  <a:pt x="25917" y="13046"/>
                                </a:cubicBezTo>
                                <a:close/>
                                <a:moveTo>
                                  <a:pt x="8533" y="9153"/>
                                </a:moveTo>
                                <a:cubicBezTo>
                                  <a:pt x="11340" y="5441"/>
                                  <a:pt x="15323" y="4716"/>
                                  <a:pt x="18855" y="7342"/>
                                </a:cubicBezTo>
                                <a:cubicBezTo>
                                  <a:pt x="22205" y="9787"/>
                                  <a:pt x="22748" y="13951"/>
                                  <a:pt x="19941" y="17663"/>
                                </a:cubicBezTo>
                                <a:cubicBezTo>
                                  <a:pt x="17225" y="21376"/>
                                  <a:pt x="13241" y="22009"/>
                                  <a:pt x="9800" y="19474"/>
                                </a:cubicBezTo>
                                <a:cubicBezTo>
                                  <a:pt x="6360" y="16939"/>
                                  <a:pt x="5816" y="12865"/>
                                  <a:pt x="8533" y="9153"/>
                                </a:cubicBezTo>
                                <a:close/>
                                <a:moveTo>
                                  <a:pt x="23653" y="20380"/>
                                </a:moveTo>
                                <a:cubicBezTo>
                                  <a:pt x="26913" y="15943"/>
                                  <a:pt x="31983" y="15038"/>
                                  <a:pt x="36148" y="18116"/>
                                </a:cubicBezTo>
                                <a:cubicBezTo>
                                  <a:pt x="40494" y="21285"/>
                                  <a:pt x="41218" y="26355"/>
                                  <a:pt x="37868" y="30792"/>
                                </a:cubicBezTo>
                                <a:cubicBezTo>
                                  <a:pt x="34699" y="35138"/>
                                  <a:pt x="29629" y="36043"/>
                                  <a:pt x="25464" y="32965"/>
                                </a:cubicBezTo>
                                <a:cubicBezTo>
                                  <a:pt x="21209" y="29796"/>
                                  <a:pt x="20394" y="24816"/>
                                  <a:pt x="23653" y="2038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9" name="Freeform: Shape 2109"/>
                        <wps:cNvSpPr/>
                        <wps:spPr>
                          <a:xfrm>
                            <a:off x="3044493" y="1042353"/>
                            <a:ext cx="53691" cy="48675"/>
                          </a:xfrm>
                          <a:custGeom>
                            <a:avLst/>
                            <a:gdLst>
                              <a:gd name="connsiteX0" fmla="*/ 1743 w 53691"/>
                              <a:gd name="connsiteY0" fmla="*/ 22680 h 48675"/>
                              <a:gd name="connsiteX1" fmla="*/ 20213 w 53691"/>
                              <a:gd name="connsiteY1" fmla="*/ 49299 h 48675"/>
                              <a:gd name="connsiteX2" fmla="*/ 24469 w 53691"/>
                              <a:gd name="connsiteY2" fmla="*/ 46311 h 48675"/>
                              <a:gd name="connsiteX3" fmla="*/ 12880 w 53691"/>
                              <a:gd name="connsiteY3" fmla="*/ 29561 h 48675"/>
                              <a:gd name="connsiteX4" fmla="*/ 14238 w 53691"/>
                              <a:gd name="connsiteY4" fmla="*/ 18243 h 48675"/>
                              <a:gd name="connsiteX5" fmla="*/ 22930 w 53691"/>
                              <a:gd name="connsiteY5" fmla="*/ 20145 h 48675"/>
                              <a:gd name="connsiteX6" fmla="*/ 35696 w 53691"/>
                              <a:gd name="connsiteY6" fmla="*/ 38524 h 48675"/>
                              <a:gd name="connsiteX7" fmla="*/ 39952 w 53691"/>
                              <a:gd name="connsiteY7" fmla="*/ 35627 h 48675"/>
                              <a:gd name="connsiteX8" fmla="*/ 28362 w 53691"/>
                              <a:gd name="connsiteY8" fmla="*/ 18877 h 48675"/>
                              <a:gd name="connsiteX9" fmla="*/ 29720 w 53691"/>
                              <a:gd name="connsiteY9" fmla="*/ 7559 h 48675"/>
                              <a:gd name="connsiteX10" fmla="*/ 38412 w 53691"/>
                              <a:gd name="connsiteY10" fmla="*/ 9370 h 48675"/>
                              <a:gd name="connsiteX11" fmla="*/ 51179 w 53691"/>
                              <a:gd name="connsiteY11" fmla="*/ 27750 h 48675"/>
                              <a:gd name="connsiteX12" fmla="*/ 55435 w 53691"/>
                              <a:gd name="connsiteY12" fmla="*/ 24853 h 48675"/>
                              <a:gd name="connsiteX13" fmla="*/ 41581 w 53691"/>
                              <a:gd name="connsiteY13" fmla="*/ 4843 h 48675"/>
                              <a:gd name="connsiteX14" fmla="*/ 28724 w 53691"/>
                              <a:gd name="connsiteY14" fmla="*/ 2761 h 48675"/>
                              <a:gd name="connsiteX15" fmla="*/ 23292 w 53691"/>
                              <a:gd name="connsiteY15" fmla="*/ 12539 h 48675"/>
                              <a:gd name="connsiteX16" fmla="*/ 13332 w 53691"/>
                              <a:gd name="connsiteY16" fmla="*/ 13444 h 48675"/>
                              <a:gd name="connsiteX17" fmla="*/ 8262 w 53691"/>
                              <a:gd name="connsiteY17" fmla="*/ 23585 h 48675"/>
                              <a:gd name="connsiteX18" fmla="*/ 5727 w 53691"/>
                              <a:gd name="connsiteY18" fmla="*/ 19873 h 486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3691" h="48675">
                                <a:moveTo>
                                  <a:pt x="1743" y="22680"/>
                                </a:moveTo>
                                <a:lnTo>
                                  <a:pt x="20213" y="49299"/>
                                </a:lnTo>
                                <a:lnTo>
                                  <a:pt x="24469" y="46311"/>
                                </a:lnTo>
                                <a:lnTo>
                                  <a:pt x="12880" y="29561"/>
                                </a:lnTo>
                                <a:cubicBezTo>
                                  <a:pt x="10163" y="25668"/>
                                  <a:pt x="10797" y="20597"/>
                                  <a:pt x="14238" y="18243"/>
                                </a:cubicBezTo>
                                <a:cubicBezTo>
                                  <a:pt x="17497" y="16070"/>
                                  <a:pt x="20576" y="16704"/>
                                  <a:pt x="22930" y="20145"/>
                                </a:cubicBezTo>
                                <a:lnTo>
                                  <a:pt x="35696" y="38524"/>
                                </a:lnTo>
                                <a:lnTo>
                                  <a:pt x="39952" y="35627"/>
                                </a:lnTo>
                                <a:lnTo>
                                  <a:pt x="28362" y="18877"/>
                                </a:lnTo>
                                <a:cubicBezTo>
                                  <a:pt x="25646" y="14984"/>
                                  <a:pt x="26280" y="9913"/>
                                  <a:pt x="29720" y="7559"/>
                                </a:cubicBezTo>
                                <a:cubicBezTo>
                                  <a:pt x="32889" y="5386"/>
                                  <a:pt x="36058" y="6020"/>
                                  <a:pt x="38412" y="9370"/>
                                </a:cubicBezTo>
                                <a:lnTo>
                                  <a:pt x="51179" y="27750"/>
                                </a:lnTo>
                                <a:lnTo>
                                  <a:pt x="55435" y="24853"/>
                                </a:lnTo>
                                <a:lnTo>
                                  <a:pt x="41581" y="4843"/>
                                </a:lnTo>
                                <a:cubicBezTo>
                                  <a:pt x="38231" y="45"/>
                                  <a:pt x="33704" y="-680"/>
                                  <a:pt x="28724" y="2761"/>
                                </a:cubicBezTo>
                                <a:cubicBezTo>
                                  <a:pt x="25103" y="5296"/>
                                  <a:pt x="23745" y="7831"/>
                                  <a:pt x="23292" y="12539"/>
                                </a:cubicBezTo>
                                <a:cubicBezTo>
                                  <a:pt x="19761" y="10819"/>
                                  <a:pt x="16773" y="11000"/>
                                  <a:pt x="13332" y="13444"/>
                                </a:cubicBezTo>
                                <a:cubicBezTo>
                                  <a:pt x="9801" y="15889"/>
                                  <a:pt x="8352" y="18877"/>
                                  <a:pt x="8262" y="23585"/>
                                </a:cubicBezTo>
                                <a:lnTo>
                                  <a:pt x="5727" y="198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0" name="Freeform: Shape 2110"/>
                        <wps:cNvSpPr/>
                        <wps:spPr>
                          <a:xfrm>
                            <a:off x="3079332" y="1021608"/>
                            <a:ext cx="30150" cy="40109"/>
                          </a:xfrm>
                          <a:custGeom>
                            <a:avLst/>
                            <a:gdLst>
                              <a:gd name="connsiteX0" fmla="*/ 13447 w 30150"/>
                              <a:gd name="connsiteY0" fmla="*/ 11109 h 40109"/>
                              <a:gd name="connsiteX1" fmla="*/ 9191 w 30150"/>
                              <a:gd name="connsiteY1" fmla="*/ 14096 h 40109"/>
                              <a:gd name="connsiteX2" fmla="*/ 27662 w 30150"/>
                              <a:gd name="connsiteY2" fmla="*/ 40715 h 40109"/>
                              <a:gd name="connsiteX3" fmla="*/ 31918 w 30150"/>
                              <a:gd name="connsiteY3" fmla="*/ 37728 h 40109"/>
                              <a:gd name="connsiteX4" fmla="*/ 6113 w 30150"/>
                              <a:gd name="connsiteY4" fmla="*/ 606 h 40109"/>
                              <a:gd name="connsiteX5" fmla="*/ 1767 w 30150"/>
                              <a:gd name="connsiteY5" fmla="*/ 3594 h 40109"/>
                              <a:gd name="connsiteX6" fmla="*/ 5479 w 30150"/>
                              <a:gd name="connsiteY6" fmla="*/ 8936 h 40109"/>
                              <a:gd name="connsiteX7" fmla="*/ 9825 w 30150"/>
                              <a:gd name="connsiteY7" fmla="*/ 5948 h 401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150" h="40109">
                                <a:moveTo>
                                  <a:pt x="13447" y="11109"/>
                                </a:moveTo>
                                <a:lnTo>
                                  <a:pt x="9191" y="14096"/>
                                </a:lnTo>
                                <a:lnTo>
                                  <a:pt x="27662" y="40715"/>
                                </a:lnTo>
                                <a:lnTo>
                                  <a:pt x="31918" y="37728"/>
                                </a:lnTo>
                                <a:close/>
                                <a:moveTo>
                                  <a:pt x="6113" y="606"/>
                                </a:moveTo>
                                <a:lnTo>
                                  <a:pt x="1767" y="3594"/>
                                </a:lnTo>
                                <a:lnTo>
                                  <a:pt x="5479" y="8936"/>
                                </a:lnTo>
                                <a:lnTo>
                                  <a:pt x="9825" y="594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1" name="Freeform: Shape 2111"/>
                        <wps:cNvSpPr/>
                        <wps:spPr>
                          <a:xfrm>
                            <a:off x="3092069" y="1000646"/>
                            <a:ext cx="55502" cy="52325"/>
                          </a:xfrm>
                          <a:custGeom>
                            <a:avLst/>
                            <a:gdLst>
                              <a:gd name="connsiteX0" fmla="*/ 21059 w 55502"/>
                              <a:gd name="connsiteY0" fmla="*/ 33642 h 52325"/>
                              <a:gd name="connsiteX1" fmla="*/ 33282 w 55502"/>
                              <a:gd name="connsiteY1" fmla="*/ 25131 h 52325"/>
                              <a:gd name="connsiteX2" fmla="*/ 43966 w 55502"/>
                              <a:gd name="connsiteY2" fmla="*/ 27485 h 52325"/>
                              <a:gd name="connsiteX3" fmla="*/ 46320 w 55502"/>
                              <a:gd name="connsiteY3" fmla="*/ 30835 h 52325"/>
                              <a:gd name="connsiteX4" fmla="*/ 51572 w 55502"/>
                              <a:gd name="connsiteY4" fmla="*/ 36177 h 52325"/>
                              <a:gd name="connsiteX5" fmla="*/ 57276 w 55502"/>
                              <a:gd name="connsiteY5" fmla="*/ 32194 h 52325"/>
                              <a:gd name="connsiteX6" fmla="*/ 56461 w 55502"/>
                              <a:gd name="connsiteY6" fmla="*/ 31016 h 52325"/>
                              <a:gd name="connsiteX7" fmla="*/ 49127 w 55502"/>
                              <a:gd name="connsiteY7" fmla="*/ 25222 h 52325"/>
                              <a:gd name="connsiteX8" fmla="*/ 37357 w 55502"/>
                              <a:gd name="connsiteY8" fmla="*/ 18975 h 52325"/>
                              <a:gd name="connsiteX9" fmla="*/ 37085 w 55502"/>
                              <a:gd name="connsiteY9" fmla="*/ 6027 h 52325"/>
                              <a:gd name="connsiteX10" fmla="*/ 18795 w 55502"/>
                              <a:gd name="connsiteY10" fmla="*/ 3945 h 52325"/>
                              <a:gd name="connsiteX11" fmla="*/ 1773 w 55502"/>
                              <a:gd name="connsiteY11" fmla="*/ 15806 h 52325"/>
                              <a:gd name="connsiteX12" fmla="*/ 27578 w 55502"/>
                              <a:gd name="connsiteY12" fmla="*/ 52927 h 52325"/>
                              <a:gd name="connsiteX13" fmla="*/ 32196 w 55502"/>
                              <a:gd name="connsiteY13" fmla="*/ 49668 h 52325"/>
                              <a:gd name="connsiteX14" fmla="*/ 18162 w 55502"/>
                              <a:gd name="connsiteY14" fmla="*/ 29477 h 52325"/>
                              <a:gd name="connsiteX15" fmla="*/ 9288 w 55502"/>
                              <a:gd name="connsiteY15" fmla="*/ 16711 h 52325"/>
                              <a:gd name="connsiteX16" fmla="*/ 20787 w 55502"/>
                              <a:gd name="connsiteY16" fmla="*/ 8744 h 52325"/>
                              <a:gd name="connsiteX17" fmla="*/ 27216 w 55502"/>
                              <a:gd name="connsiteY17" fmla="*/ 6570 h 52325"/>
                              <a:gd name="connsiteX18" fmla="*/ 32467 w 55502"/>
                              <a:gd name="connsiteY18" fmla="*/ 10102 h 52325"/>
                              <a:gd name="connsiteX19" fmla="*/ 29660 w 55502"/>
                              <a:gd name="connsiteY19" fmla="*/ 21510 h 523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502" h="52325">
                                <a:moveTo>
                                  <a:pt x="21059" y="33642"/>
                                </a:moveTo>
                                <a:lnTo>
                                  <a:pt x="33282" y="25131"/>
                                </a:lnTo>
                                <a:cubicBezTo>
                                  <a:pt x="37538" y="22234"/>
                                  <a:pt x="40797" y="22958"/>
                                  <a:pt x="43966" y="27485"/>
                                </a:cubicBezTo>
                                <a:lnTo>
                                  <a:pt x="46320" y="30835"/>
                                </a:lnTo>
                                <a:cubicBezTo>
                                  <a:pt x="47859" y="33099"/>
                                  <a:pt x="49851" y="35091"/>
                                  <a:pt x="51572" y="36177"/>
                                </a:cubicBezTo>
                                <a:lnTo>
                                  <a:pt x="57276" y="32194"/>
                                </a:lnTo>
                                <a:lnTo>
                                  <a:pt x="56461" y="31016"/>
                                </a:lnTo>
                                <a:cubicBezTo>
                                  <a:pt x="53835" y="31107"/>
                                  <a:pt x="52568" y="29930"/>
                                  <a:pt x="49127" y="25222"/>
                                </a:cubicBezTo>
                                <a:cubicBezTo>
                                  <a:pt x="44872" y="19065"/>
                                  <a:pt x="42608" y="17888"/>
                                  <a:pt x="37357" y="18975"/>
                                </a:cubicBezTo>
                                <a:cubicBezTo>
                                  <a:pt x="40073" y="13995"/>
                                  <a:pt x="39982" y="10283"/>
                                  <a:pt x="37085" y="6027"/>
                                </a:cubicBezTo>
                                <a:cubicBezTo>
                                  <a:pt x="32648" y="-311"/>
                                  <a:pt x="26129" y="-1216"/>
                                  <a:pt x="18795" y="3945"/>
                                </a:cubicBezTo>
                                <a:lnTo>
                                  <a:pt x="1773" y="15806"/>
                                </a:lnTo>
                                <a:lnTo>
                                  <a:pt x="27578" y="52927"/>
                                </a:lnTo>
                                <a:lnTo>
                                  <a:pt x="32196" y="49668"/>
                                </a:lnTo>
                                <a:close/>
                                <a:moveTo>
                                  <a:pt x="18162" y="29477"/>
                                </a:moveTo>
                                <a:lnTo>
                                  <a:pt x="9288" y="16711"/>
                                </a:lnTo>
                                <a:lnTo>
                                  <a:pt x="20787" y="8744"/>
                                </a:lnTo>
                                <a:cubicBezTo>
                                  <a:pt x="23413" y="6842"/>
                                  <a:pt x="25314" y="6299"/>
                                  <a:pt x="27216" y="6570"/>
                                </a:cubicBezTo>
                                <a:cubicBezTo>
                                  <a:pt x="29208" y="6661"/>
                                  <a:pt x="31019" y="7929"/>
                                  <a:pt x="32467" y="10102"/>
                                </a:cubicBezTo>
                                <a:cubicBezTo>
                                  <a:pt x="35546" y="14448"/>
                                  <a:pt x="34731" y="17979"/>
                                  <a:pt x="29660" y="2151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2" name="Freeform: Shape 2112"/>
                        <wps:cNvSpPr/>
                        <wps:spPr>
                          <a:xfrm>
                            <a:off x="3140994" y="1004921"/>
                            <a:ext cx="14577" cy="12041"/>
                          </a:xfrm>
                          <a:custGeom>
                            <a:avLst/>
                            <a:gdLst>
                              <a:gd name="connsiteX0" fmla="*/ 13927 w 14577"/>
                              <a:gd name="connsiteY0" fmla="*/ 587 h 12041"/>
                              <a:gd name="connsiteX1" fmla="*/ 1794 w 14577"/>
                              <a:gd name="connsiteY1" fmla="*/ 9007 h 12041"/>
                              <a:gd name="connsiteX2" fmla="*/ 4239 w 14577"/>
                              <a:gd name="connsiteY2" fmla="*/ 12629 h 12041"/>
                              <a:gd name="connsiteX3" fmla="*/ 16372 w 14577"/>
                              <a:gd name="connsiteY3" fmla="*/ 4209 h 12041"/>
                            </a:gdLst>
                            <a:ahLst/>
                            <a:cxnLst>
                              <a:cxn ang="0">
                                <a:pos x="connsiteX0" y="connsiteY0"/>
                              </a:cxn>
                              <a:cxn ang="0">
                                <a:pos x="connsiteX1" y="connsiteY1"/>
                              </a:cxn>
                              <a:cxn ang="0">
                                <a:pos x="connsiteX2" y="connsiteY2"/>
                              </a:cxn>
                              <a:cxn ang="0">
                                <a:pos x="connsiteX3" y="connsiteY3"/>
                              </a:cxn>
                            </a:cxnLst>
                            <a:rect l="l" t="t" r="r" b="b"/>
                            <a:pathLst>
                              <a:path w="14577" h="12041">
                                <a:moveTo>
                                  <a:pt x="13927" y="587"/>
                                </a:moveTo>
                                <a:lnTo>
                                  <a:pt x="1794" y="9007"/>
                                </a:lnTo>
                                <a:lnTo>
                                  <a:pt x="4239" y="12629"/>
                                </a:lnTo>
                                <a:lnTo>
                                  <a:pt x="16372" y="420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3" name="Freeform: Shape 2113"/>
                        <wps:cNvSpPr/>
                        <wps:spPr>
                          <a:xfrm>
                            <a:off x="3148855" y="969322"/>
                            <a:ext cx="43390" cy="48468"/>
                          </a:xfrm>
                          <a:custGeom>
                            <a:avLst/>
                            <a:gdLst>
                              <a:gd name="connsiteX0" fmla="*/ 42207 w 43390"/>
                              <a:gd name="connsiteY0" fmla="*/ 28043 h 48468"/>
                              <a:gd name="connsiteX1" fmla="*/ 23284 w 43390"/>
                              <a:gd name="connsiteY1" fmla="*/ 41172 h 48468"/>
                              <a:gd name="connsiteX2" fmla="*/ 24461 w 43390"/>
                              <a:gd name="connsiteY2" fmla="*/ 28949 h 48468"/>
                              <a:gd name="connsiteX3" fmla="*/ 27539 w 43390"/>
                              <a:gd name="connsiteY3" fmla="*/ 22611 h 48468"/>
                              <a:gd name="connsiteX4" fmla="*/ 27539 w 43390"/>
                              <a:gd name="connsiteY4" fmla="*/ 6133 h 48468"/>
                              <a:gd name="connsiteX5" fmla="*/ 18666 w 43390"/>
                              <a:gd name="connsiteY5" fmla="*/ 700 h 48468"/>
                              <a:gd name="connsiteX6" fmla="*/ 8435 w 43390"/>
                              <a:gd name="connsiteY6" fmla="*/ 3416 h 48468"/>
                              <a:gd name="connsiteX7" fmla="*/ 1825 w 43390"/>
                              <a:gd name="connsiteY7" fmla="*/ 15277 h 48468"/>
                              <a:gd name="connsiteX8" fmla="*/ 5356 w 43390"/>
                              <a:gd name="connsiteY8" fmla="*/ 24512 h 48468"/>
                              <a:gd name="connsiteX9" fmla="*/ 9793 w 43390"/>
                              <a:gd name="connsiteY9" fmla="*/ 21343 h 48468"/>
                              <a:gd name="connsiteX10" fmla="*/ 7439 w 43390"/>
                              <a:gd name="connsiteY10" fmla="*/ 15458 h 48468"/>
                              <a:gd name="connsiteX11" fmla="*/ 11060 w 43390"/>
                              <a:gd name="connsiteY11" fmla="*/ 7581 h 48468"/>
                              <a:gd name="connsiteX12" fmla="*/ 23012 w 43390"/>
                              <a:gd name="connsiteY12" fmla="*/ 9483 h 48468"/>
                              <a:gd name="connsiteX13" fmla="*/ 23102 w 43390"/>
                              <a:gd name="connsiteY13" fmla="*/ 20257 h 48468"/>
                              <a:gd name="connsiteX14" fmla="*/ 20477 w 43390"/>
                              <a:gd name="connsiteY14" fmla="*/ 26233 h 48468"/>
                              <a:gd name="connsiteX15" fmla="*/ 21201 w 43390"/>
                              <a:gd name="connsiteY15" fmla="*/ 49049 h 48468"/>
                              <a:gd name="connsiteX16" fmla="*/ 45195 w 43390"/>
                              <a:gd name="connsiteY16" fmla="*/ 32389 h 484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3390" h="48468">
                                <a:moveTo>
                                  <a:pt x="42207" y="28043"/>
                                </a:moveTo>
                                <a:lnTo>
                                  <a:pt x="23284" y="41172"/>
                                </a:lnTo>
                                <a:cubicBezTo>
                                  <a:pt x="21563" y="37822"/>
                                  <a:pt x="21925" y="34743"/>
                                  <a:pt x="24461" y="28949"/>
                                </a:cubicBezTo>
                                <a:lnTo>
                                  <a:pt x="27539" y="22611"/>
                                </a:lnTo>
                                <a:cubicBezTo>
                                  <a:pt x="30708" y="16273"/>
                                  <a:pt x="30708" y="10750"/>
                                  <a:pt x="27539" y="6133"/>
                                </a:cubicBezTo>
                                <a:cubicBezTo>
                                  <a:pt x="25457" y="3145"/>
                                  <a:pt x="22197" y="1153"/>
                                  <a:pt x="18666" y="700"/>
                                </a:cubicBezTo>
                                <a:cubicBezTo>
                                  <a:pt x="15225" y="248"/>
                                  <a:pt x="11875" y="1062"/>
                                  <a:pt x="8435" y="3416"/>
                                </a:cubicBezTo>
                                <a:cubicBezTo>
                                  <a:pt x="3907" y="6585"/>
                                  <a:pt x="1553" y="10569"/>
                                  <a:pt x="1825" y="15277"/>
                                </a:cubicBezTo>
                                <a:cubicBezTo>
                                  <a:pt x="1915" y="17993"/>
                                  <a:pt x="3002" y="20709"/>
                                  <a:pt x="5356" y="24512"/>
                                </a:cubicBezTo>
                                <a:lnTo>
                                  <a:pt x="9793" y="21343"/>
                                </a:lnTo>
                                <a:cubicBezTo>
                                  <a:pt x="8254" y="18808"/>
                                  <a:pt x="7620" y="16997"/>
                                  <a:pt x="7439" y="15458"/>
                                </a:cubicBezTo>
                                <a:cubicBezTo>
                                  <a:pt x="6986" y="12470"/>
                                  <a:pt x="8344" y="9392"/>
                                  <a:pt x="11060" y="7581"/>
                                </a:cubicBezTo>
                                <a:cubicBezTo>
                                  <a:pt x="15135" y="4684"/>
                                  <a:pt x="20296" y="5589"/>
                                  <a:pt x="23012" y="9483"/>
                                </a:cubicBezTo>
                                <a:cubicBezTo>
                                  <a:pt x="25094" y="12470"/>
                                  <a:pt x="25094" y="16183"/>
                                  <a:pt x="23102" y="20257"/>
                                </a:cubicBezTo>
                                <a:lnTo>
                                  <a:pt x="20477" y="26233"/>
                                </a:lnTo>
                                <a:cubicBezTo>
                                  <a:pt x="15950" y="35830"/>
                                  <a:pt x="16131" y="40628"/>
                                  <a:pt x="21201" y="49049"/>
                                </a:cubicBezTo>
                                <a:lnTo>
                                  <a:pt x="45195" y="3238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4" name="Freeform: Shape 2114"/>
                        <wps:cNvSpPr/>
                        <wps:spPr>
                          <a:xfrm>
                            <a:off x="3178410" y="949764"/>
                            <a:ext cx="37828" cy="43562"/>
                          </a:xfrm>
                          <a:custGeom>
                            <a:avLst/>
                            <a:gdLst>
                              <a:gd name="connsiteX0" fmla="*/ 24730 w 37828"/>
                              <a:gd name="connsiteY0" fmla="*/ 5420 h 43562"/>
                              <a:gd name="connsiteX1" fmla="*/ 7889 w 37828"/>
                              <a:gd name="connsiteY1" fmla="*/ 2885 h 43562"/>
                              <a:gd name="connsiteX2" fmla="*/ 1823 w 37828"/>
                              <a:gd name="connsiteY2" fmla="*/ 14927 h 43562"/>
                              <a:gd name="connsiteX3" fmla="*/ 8794 w 37828"/>
                              <a:gd name="connsiteY3" fmla="*/ 31858 h 43562"/>
                              <a:gd name="connsiteX4" fmla="*/ 21199 w 37828"/>
                              <a:gd name="connsiteY4" fmla="*/ 43175 h 43562"/>
                              <a:gd name="connsiteX5" fmla="*/ 33422 w 37828"/>
                              <a:gd name="connsiteY5" fmla="*/ 41546 h 43562"/>
                              <a:gd name="connsiteX6" fmla="*/ 36591 w 37828"/>
                              <a:gd name="connsiteY6" fmla="*/ 20993 h 43562"/>
                              <a:gd name="connsiteX7" fmla="*/ 17577 w 37828"/>
                              <a:gd name="connsiteY7" fmla="*/ 17100 h 43562"/>
                              <a:gd name="connsiteX8" fmla="*/ 12145 w 37828"/>
                              <a:gd name="connsiteY8" fmla="*/ 26878 h 43562"/>
                              <a:gd name="connsiteX9" fmla="*/ 10334 w 37828"/>
                              <a:gd name="connsiteY9" fmla="*/ 7231 h 43562"/>
                              <a:gd name="connsiteX10" fmla="*/ 20203 w 37828"/>
                              <a:gd name="connsiteY10" fmla="*/ 8498 h 43562"/>
                              <a:gd name="connsiteX11" fmla="*/ 19750 w 37828"/>
                              <a:gd name="connsiteY11" fmla="*/ 21446 h 43562"/>
                              <a:gd name="connsiteX12" fmla="*/ 32245 w 37828"/>
                              <a:gd name="connsiteY12" fmla="*/ 24524 h 43562"/>
                              <a:gd name="connsiteX13" fmla="*/ 30706 w 37828"/>
                              <a:gd name="connsiteY13" fmla="*/ 37471 h 43562"/>
                              <a:gd name="connsiteX14" fmla="*/ 17668 w 37828"/>
                              <a:gd name="connsiteY14" fmla="*/ 34302 h 43562"/>
                              <a:gd name="connsiteX15" fmla="*/ 19750 w 37828"/>
                              <a:gd name="connsiteY15" fmla="*/ 21446 h 435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7828" h="43562">
                                <a:moveTo>
                                  <a:pt x="24730" y="5420"/>
                                </a:moveTo>
                                <a:cubicBezTo>
                                  <a:pt x="19660" y="-13"/>
                                  <a:pt x="13412" y="-918"/>
                                  <a:pt x="7889" y="2885"/>
                                </a:cubicBezTo>
                                <a:cubicBezTo>
                                  <a:pt x="3905" y="5601"/>
                                  <a:pt x="1732" y="10128"/>
                                  <a:pt x="1823" y="14927"/>
                                </a:cubicBezTo>
                                <a:cubicBezTo>
                                  <a:pt x="2094" y="20088"/>
                                  <a:pt x="4177" y="25248"/>
                                  <a:pt x="8794" y="31858"/>
                                </a:cubicBezTo>
                                <a:cubicBezTo>
                                  <a:pt x="13141" y="38105"/>
                                  <a:pt x="16762" y="41455"/>
                                  <a:pt x="21199" y="43175"/>
                                </a:cubicBezTo>
                                <a:cubicBezTo>
                                  <a:pt x="25183" y="44896"/>
                                  <a:pt x="29438" y="44262"/>
                                  <a:pt x="33422" y="41546"/>
                                </a:cubicBezTo>
                                <a:cubicBezTo>
                                  <a:pt x="40303" y="36656"/>
                                  <a:pt x="41661" y="28145"/>
                                  <a:pt x="36591" y="20993"/>
                                </a:cubicBezTo>
                                <a:cubicBezTo>
                                  <a:pt x="31973" y="14202"/>
                                  <a:pt x="24006" y="12573"/>
                                  <a:pt x="17577" y="17100"/>
                                </a:cubicBezTo>
                                <a:cubicBezTo>
                                  <a:pt x="14046" y="19544"/>
                                  <a:pt x="12145" y="22804"/>
                                  <a:pt x="12145" y="26878"/>
                                </a:cubicBezTo>
                                <a:cubicBezTo>
                                  <a:pt x="5897" y="17824"/>
                                  <a:pt x="5263" y="10762"/>
                                  <a:pt x="10334" y="7231"/>
                                </a:cubicBezTo>
                                <a:cubicBezTo>
                                  <a:pt x="13503" y="5058"/>
                                  <a:pt x="17124" y="5420"/>
                                  <a:pt x="20203" y="8498"/>
                                </a:cubicBezTo>
                                <a:close/>
                                <a:moveTo>
                                  <a:pt x="19750" y="21446"/>
                                </a:moveTo>
                                <a:cubicBezTo>
                                  <a:pt x="24096" y="18458"/>
                                  <a:pt x="28895" y="19635"/>
                                  <a:pt x="32245" y="24524"/>
                                </a:cubicBezTo>
                                <a:cubicBezTo>
                                  <a:pt x="35504" y="29142"/>
                                  <a:pt x="34780" y="34664"/>
                                  <a:pt x="30706" y="37471"/>
                                </a:cubicBezTo>
                                <a:cubicBezTo>
                                  <a:pt x="26541" y="40369"/>
                                  <a:pt x="20927" y="39010"/>
                                  <a:pt x="17668" y="34302"/>
                                </a:cubicBezTo>
                                <a:cubicBezTo>
                                  <a:pt x="14499" y="29775"/>
                                  <a:pt x="15314" y="24524"/>
                                  <a:pt x="19750" y="2144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5" name="Freeform: Shape 2115"/>
                        <wps:cNvSpPr/>
                        <wps:spPr>
                          <a:xfrm>
                            <a:off x="3200072" y="937795"/>
                            <a:ext cx="44611" cy="40109"/>
                          </a:xfrm>
                          <a:custGeom>
                            <a:avLst/>
                            <a:gdLst>
                              <a:gd name="connsiteX0" fmla="*/ 1836 w 44611"/>
                              <a:gd name="connsiteY0" fmla="*/ 3546 h 40109"/>
                              <a:gd name="connsiteX1" fmla="*/ 27641 w 44611"/>
                              <a:gd name="connsiteY1" fmla="*/ 40667 h 40109"/>
                              <a:gd name="connsiteX2" fmla="*/ 31444 w 44611"/>
                              <a:gd name="connsiteY2" fmla="*/ 38042 h 40109"/>
                              <a:gd name="connsiteX3" fmla="*/ 29089 w 44611"/>
                              <a:gd name="connsiteY3" fmla="*/ 34601 h 40109"/>
                              <a:gd name="connsiteX4" fmla="*/ 40769 w 44611"/>
                              <a:gd name="connsiteY4" fmla="*/ 33334 h 40109"/>
                              <a:gd name="connsiteX5" fmla="*/ 42218 w 44611"/>
                              <a:gd name="connsiteY5" fmla="*/ 10608 h 40109"/>
                              <a:gd name="connsiteX6" fmla="*/ 21122 w 44611"/>
                              <a:gd name="connsiteY6" fmla="*/ 4542 h 40109"/>
                              <a:gd name="connsiteX7" fmla="*/ 15870 w 44611"/>
                              <a:gd name="connsiteY7" fmla="*/ 14592 h 40109"/>
                              <a:gd name="connsiteX8" fmla="*/ 6092 w 44611"/>
                              <a:gd name="connsiteY8" fmla="*/ 558 h 40109"/>
                              <a:gd name="connsiteX9" fmla="*/ 23023 w 44611"/>
                              <a:gd name="connsiteY9" fmla="*/ 9069 h 40109"/>
                              <a:gd name="connsiteX10" fmla="*/ 38144 w 44611"/>
                              <a:gd name="connsiteY10" fmla="*/ 14230 h 40109"/>
                              <a:gd name="connsiteX11" fmla="*/ 37329 w 44611"/>
                              <a:gd name="connsiteY11" fmla="*/ 29712 h 40109"/>
                              <a:gd name="connsiteX12" fmla="*/ 22842 w 44611"/>
                              <a:gd name="connsiteY12" fmla="*/ 24551 h 40109"/>
                              <a:gd name="connsiteX13" fmla="*/ 23023 w 44611"/>
                              <a:gd name="connsiteY13" fmla="*/ 9069 h 401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611" h="40109">
                                <a:moveTo>
                                  <a:pt x="1836" y="3546"/>
                                </a:moveTo>
                                <a:lnTo>
                                  <a:pt x="27641" y="40667"/>
                                </a:lnTo>
                                <a:lnTo>
                                  <a:pt x="31444" y="38042"/>
                                </a:lnTo>
                                <a:lnTo>
                                  <a:pt x="29089" y="34601"/>
                                </a:lnTo>
                                <a:cubicBezTo>
                                  <a:pt x="33345" y="36321"/>
                                  <a:pt x="37057" y="35869"/>
                                  <a:pt x="40769" y="33334"/>
                                </a:cubicBezTo>
                                <a:cubicBezTo>
                                  <a:pt x="47741" y="28444"/>
                                  <a:pt x="48375" y="19481"/>
                                  <a:pt x="42218" y="10608"/>
                                </a:cubicBezTo>
                                <a:cubicBezTo>
                                  <a:pt x="36242" y="2007"/>
                                  <a:pt x="28184" y="-347"/>
                                  <a:pt x="21122" y="4542"/>
                                </a:cubicBezTo>
                                <a:cubicBezTo>
                                  <a:pt x="17409" y="7167"/>
                                  <a:pt x="15780" y="10336"/>
                                  <a:pt x="15870" y="14592"/>
                                </a:cubicBezTo>
                                <a:lnTo>
                                  <a:pt x="6092" y="558"/>
                                </a:lnTo>
                                <a:close/>
                                <a:moveTo>
                                  <a:pt x="23023" y="9069"/>
                                </a:moveTo>
                                <a:cubicBezTo>
                                  <a:pt x="27731" y="5809"/>
                                  <a:pt x="33707" y="7801"/>
                                  <a:pt x="38144" y="14230"/>
                                </a:cubicBezTo>
                                <a:cubicBezTo>
                                  <a:pt x="42309" y="20296"/>
                                  <a:pt x="41946" y="26543"/>
                                  <a:pt x="37329" y="29712"/>
                                </a:cubicBezTo>
                                <a:cubicBezTo>
                                  <a:pt x="32802" y="32881"/>
                                  <a:pt x="27188" y="30799"/>
                                  <a:pt x="22842" y="24551"/>
                                </a:cubicBezTo>
                                <a:cubicBezTo>
                                  <a:pt x="18405" y="18304"/>
                                  <a:pt x="18496" y="12238"/>
                                  <a:pt x="23023" y="906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6" name="Freeform: Shape 2116"/>
                        <wps:cNvSpPr/>
                        <wps:spPr>
                          <a:xfrm>
                            <a:off x="3242755" y="934285"/>
                            <a:ext cx="14577" cy="12041"/>
                          </a:xfrm>
                          <a:custGeom>
                            <a:avLst/>
                            <a:gdLst>
                              <a:gd name="connsiteX0" fmla="*/ 13985 w 14577"/>
                              <a:gd name="connsiteY0" fmla="*/ 547 h 12041"/>
                              <a:gd name="connsiteX1" fmla="*/ 1852 w 14577"/>
                              <a:gd name="connsiteY1" fmla="*/ 8967 h 12041"/>
                              <a:gd name="connsiteX2" fmla="*/ 4297 w 14577"/>
                              <a:gd name="connsiteY2" fmla="*/ 12589 h 12041"/>
                              <a:gd name="connsiteX3" fmla="*/ 16430 w 14577"/>
                              <a:gd name="connsiteY3" fmla="*/ 4168 h 12041"/>
                            </a:gdLst>
                            <a:ahLst/>
                            <a:cxnLst>
                              <a:cxn ang="0">
                                <a:pos x="connsiteX0" y="connsiteY0"/>
                              </a:cxn>
                              <a:cxn ang="0">
                                <a:pos x="connsiteX1" y="connsiteY1"/>
                              </a:cxn>
                              <a:cxn ang="0">
                                <a:pos x="connsiteX2" y="connsiteY2"/>
                              </a:cxn>
                              <a:cxn ang="0">
                                <a:pos x="connsiteX3" y="connsiteY3"/>
                              </a:cxn>
                            </a:cxnLst>
                            <a:rect l="l" t="t" r="r" b="b"/>
                            <a:pathLst>
                              <a:path w="14577" h="12041">
                                <a:moveTo>
                                  <a:pt x="13985" y="547"/>
                                </a:moveTo>
                                <a:lnTo>
                                  <a:pt x="1852" y="8967"/>
                                </a:lnTo>
                                <a:lnTo>
                                  <a:pt x="4297" y="12589"/>
                                </a:lnTo>
                                <a:lnTo>
                                  <a:pt x="16430" y="416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7" name="Freeform: Shape 2117"/>
                        <wps:cNvSpPr/>
                        <wps:spPr>
                          <a:xfrm>
                            <a:off x="3248907" y="895547"/>
                            <a:ext cx="40609" cy="47591"/>
                          </a:xfrm>
                          <a:custGeom>
                            <a:avLst/>
                            <a:gdLst>
                              <a:gd name="connsiteX0" fmla="*/ 20514 w 40609"/>
                              <a:gd name="connsiteY0" fmla="*/ 540 h 47591"/>
                              <a:gd name="connsiteX1" fmla="*/ 1862 w 40609"/>
                              <a:gd name="connsiteY1" fmla="*/ 13488 h 47591"/>
                              <a:gd name="connsiteX2" fmla="*/ 12818 w 40609"/>
                              <a:gd name="connsiteY2" fmla="*/ 34945 h 47591"/>
                              <a:gd name="connsiteX3" fmla="*/ 16892 w 40609"/>
                              <a:gd name="connsiteY3" fmla="*/ 32048 h 47591"/>
                              <a:gd name="connsiteX4" fmla="*/ 21238 w 40609"/>
                              <a:gd name="connsiteY4" fmla="*/ 24081 h 47591"/>
                              <a:gd name="connsiteX5" fmla="*/ 35000 w 40609"/>
                              <a:gd name="connsiteY5" fmla="*/ 27340 h 47591"/>
                              <a:gd name="connsiteX6" fmla="*/ 32918 w 40609"/>
                              <a:gd name="connsiteY6" fmla="*/ 41193 h 47591"/>
                              <a:gd name="connsiteX7" fmla="*/ 21419 w 40609"/>
                              <a:gd name="connsiteY7" fmla="*/ 40197 h 47591"/>
                              <a:gd name="connsiteX8" fmla="*/ 16983 w 40609"/>
                              <a:gd name="connsiteY8" fmla="*/ 43275 h 47591"/>
                              <a:gd name="connsiteX9" fmla="*/ 23139 w 40609"/>
                              <a:gd name="connsiteY9" fmla="*/ 47531 h 47591"/>
                              <a:gd name="connsiteX10" fmla="*/ 35906 w 40609"/>
                              <a:gd name="connsiteY10" fmla="*/ 45086 h 47591"/>
                              <a:gd name="connsiteX11" fmla="*/ 39256 w 40609"/>
                              <a:gd name="connsiteY11" fmla="*/ 23537 h 47591"/>
                              <a:gd name="connsiteX12" fmla="*/ 19246 w 40609"/>
                              <a:gd name="connsiteY12" fmla="*/ 19644 h 47591"/>
                              <a:gd name="connsiteX13" fmla="*/ 14176 w 40609"/>
                              <a:gd name="connsiteY13" fmla="*/ 26435 h 47591"/>
                              <a:gd name="connsiteX14" fmla="*/ 8653 w 40609"/>
                              <a:gd name="connsiteY14" fmla="*/ 15389 h 47591"/>
                              <a:gd name="connsiteX15" fmla="*/ 23683 w 40609"/>
                              <a:gd name="connsiteY15" fmla="*/ 4976 h 475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609" h="47591">
                                <a:moveTo>
                                  <a:pt x="20514" y="540"/>
                                </a:moveTo>
                                <a:lnTo>
                                  <a:pt x="1862" y="13488"/>
                                </a:lnTo>
                                <a:lnTo>
                                  <a:pt x="12818" y="34945"/>
                                </a:lnTo>
                                <a:lnTo>
                                  <a:pt x="16892" y="32048"/>
                                </a:lnTo>
                                <a:cubicBezTo>
                                  <a:pt x="17254" y="28155"/>
                                  <a:pt x="18431" y="26072"/>
                                  <a:pt x="21238" y="24081"/>
                                </a:cubicBezTo>
                                <a:cubicBezTo>
                                  <a:pt x="26127" y="20731"/>
                                  <a:pt x="31288" y="21998"/>
                                  <a:pt x="35000" y="27340"/>
                                </a:cubicBezTo>
                                <a:cubicBezTo>
                                  <a:pt x="38622" y="32501"/>
                                  <a:pt x="37898" y="37752"/>
                                  <a:pt x="32918" y="41193"/>
                                </a:cubicBezTo>
                                <a:cubicBezTo>
                                  <a:pt x="29115" y="43818"/>
                                  <a:pt x="25403" y="43547"/>
                                  <a:pt x="21419" y="40197"/>
                                </a:cubicBezTo>
                                <a:lnTo>
                                  <a:pt x="16983" y="43275"/>
                                </a:lnTo>
                                <a:cubicBezTo>
                                  <a:pt x="19608" y="45901"/>
                                  <a:pt x="21147" y="46987"/>
                                  <a:pt x="23139" y="47531"/>
                                </a:cubicBezTo>
                                <a:cubicBezTo>
                                  <a:pt x="27123" y="48889"/>
                                  <a:pt x="31831" y="47893"/>
                                  <a:pt x="35906" y="45086"/>
                                </a:cubicBezTo>
                                <a:cubicBezTo>
                                  <a:pt x="43149" y="40016"/>
                                  <a:pt x="44598" y="31233"/>
                                  <a:pt x="39256" y="23537"/>
                                </a:cubicBezTo>
                                <a:cubicBezTo>
                                  <a:pt x="34276" y="16385"/>
                                  <a:pt x="26218" y="14846"/>
                                  <a:pt x="19246" y="19644"/>
                                </a:cubicBezTo>
                                <a:cubicBezTo>
                                  <a:pt x="16711" y="21455"/>
                                  <a:pt x="15172" y="23447"/>
                                  <a:pt x="14176" y="26435"/>
                                </a:cubicBezTo>
                                <a:lnTo>
                                  <a:pt x="8653" y="15389"/>
                                </a:lnTo>
                                <a:lnTo>
                                  <a:pt x="23683" y="49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8" name="Freeform: Shape 2118"/>
                        <wps:cNvSpPr/>
                        <wps:spPr>
                          <a:xfrm>
                            <a:off x="3280888" y="888368"/>
                            <a:ext cx="37451" cy="49572"/>
                          </a:xfrm>
                          <a:custGeom>
                            <a:avLst/>
                            <a:gdLst>
                              <a:gd name="connsiteX0" fmla="*/ 28045 w 37451"/>
                              <a:gd name="connsiteY0" fmla="*/ 50102 h 49572"/>
                              <a:gd name="connsiteX1" fmla="*/ 32300 w 37451"/>
                              <a:gd name="connsiteY1" fmla="*/ 47114 h 49572"/>
                              <a:gd name="connsiteX2" fmla="*/ 22612 w 37451"/>
                              <a:gd name="connsiteY2" fmla="*/ 33261 h 49572"/>
                              <a:gd name="connsiteX3" fmla="*/ 33658 w 37451"/>
                              <a:gd name="connsiteY3" fmla="*/ 31541 h 49572"/>
                              <a:gd name="connsiteX4" fmla="*/ 35288 w 37451"/>
                              <a:gd name="connsiteY4" fmla="*/ 9630 h 49572"/>
                              <a:gd name="connsiteX5" fmla="*/ 13830 w 37451"/>
                              <a:gd name="connsiteY5" fmla="*/ 3021 h 49572"/>
                              <a:gd name="connsiteX6" fmla="*/ 8669 w 37451"/>
                              <a:gd name="connsiteY6" fmla="*/ 13705 h 49572"/>
                              <a:gd name="connsiteX7" fmla="*/ 5862 w 37451"/>
                              <a:gd name="connsiteY7" fmla="*/ 9721 h 49572"/>
                              <a:gd name="connsiteX8" fmla="*/ 1878 w 37451"/>
                              <a:gd name="connsiteY8" fmla="*/ 12437 h 49572"/>
                              <a:gd name="connsiteX9" fmla="*/ 15731 w 37451"/>
                              <a:gd name="connsiteY9" fmla="*/ 7457 h 49572"/>
                              <a:gd name="connsiteX10" fmla="*/ 30852 w 37451"/>
                              <a:gd name="connsiteY10" fmla="*/ 12618 h 49572"/>
                              <a:gd name="connsiteX11" fmla="*/ 30037 w 37451"/>
                              <a:gd name="connsiteY11" fmla="*/ 28100 h 49572"/>
                              <a:gd name="connsiteX12" fmla="*/ 15550 w 37451"/>
                              <a:gd name="connsiteY12" fmla="*/ 22940 h 49572"/>
                              <a:gd name="connsiteX13" fmla="*/ 15731 w 37451"/>
                              <a:gd name="connsiteY13" fmla="*/ 7457 h 495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7451" h="49572">
                                <a:moveTo>
                                  <a:pt x="28045" y="50102"/>
                                </a:moveTo>
                                <a:lnTo>
                                  <a:pt x="32300" y="47114"/>
                                </a:lnTo>
                                <a:lnTo>
                                  <a:pt x="22612" y="33261"/>
                                </a:lnTo>
                                <a:cubicBezTo>
                                  <a:pt x="26777" y="34438"/>
                                  <a:pt x="30218" y="33986"/>
                                  <a:pt x="33658" y="31541"/>
                                </a:cubicBezTo>
                                <a:cubicBezTo>
                                  <a:pt x="40630" y="26742"/>
                                  <a:pt x="41173" y="18141"/>
                                  <a:pt x="35288" y="9630"/>
                                </a:cubicBezTo>
                                <a:cubicBezTo>
                                  <a:pt x="29131" y="667"/>
                                  <a:pt x="20892" y="-1959"/>
                                  <a:pt x="13830" y="3021"/>
                                </a:cubicBezTo>
                                <a:cubicBezTo>
                                  <a:pt x="10117" y="5556"/>
                                  <a:pt x="8306" y="9177"/>
                                  <a:pt x="8669" y="13705"/>
                                </a:cubicBezTo>
                                <a:lnTo>
                                  <a:pt x="5862" y="9721"/>
                                </a:lnTo>
                                <a:lnTo>
                                  <a:pt x="1878" y="12437"/>
                                </a:lnTo>
                                <a:close/>
                                <a:moveTo>
                                  <a:pt x="15731" y="7457"/>
                                </a:moveTo>
                                <a:cubicBezTo>
                                  <a:pt x="20439" y="4198"/>
                                  <a:pt x="26415" y="6190"/>
                                  <a:pt x="30852" y="12618"/>
                                </a:cubicBezTo>
                                <a:cubicBezTo>
                                  <a:pt x="35016" y="18684"/>
                                  <a:pt x="34745" y="24841"/>
                                  <a:pt x="30037" y="28100"/>
                                </a:cubicBezTo>
                                <a:cubicBezTo>
                                  <a:pt x="25510" y="31269"/>
                                  <a:pt x="19896" y="29187"/>
                                  <a:pt x="15550" y="22940"/>
                                </a:cubicBezTo>
                                <a:cubicBezTo>
                                  <a:pt x="11113" y="16692"/>
                                  <a:pt x="11204" y="10626"/>
                                  <a:pt x="15731" y="745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9" name="Freeform: Shape 2119"/>
                        <wps:cNvSpPr/>
                        <wps:spPr>
                          <a:xfrm>
                            <a:off x="3068386" y="1078306"/>
                            <a:ext cx="53601" cy="48170"/>
                          </a:xfrm>
                          <a:custGeom>
                            <a:avLst/>
                            <a:gdLst>
                              <a:gd name="connsiteX0" fmla="*/ 1756 w 53601"/>
                              <a:gd name="connsiteY0" fmla="*/ 21651 h 48170"/>
                              <a:gd name="connsiteX1" fmla="*/ 19412 w 53601"/>
                              <a:gd name="connsiteY1" fmla="*/ 48813 h 48170"/>
                              <a:gd name="connsiteX2" fmla="*/ 23758 w 53601"/>
                              <a:gd name="connsiteY2" fmla="*/ 46007 h 48170"/>
                              <a:gd name="connsiteX3" fmla="*/ 12621 w 53601"/>
                              <a:gd name="connsiteY3" fmla="*/ 28894 h 48170"/>
                              <a:gd name="connsiteX4" fmla="*/ 14341 w 53601"/>
                              <a:gd name="connsiteY4" fmla="*/ 17667 h 48170"/>
                              <a:gd name="connsiteX5" fmla="*/ 23033 w 53601"/>
                              <a:gd name="connsiteY5" fmla="*/ 19750 h 48170"/>
                              <a:gd name="connsiteX6" fmla="*/ 35257 w 53601"/>
                              <a:gd name="connsiteY6" fmla="*/ 38492 h 48170"/>
                              <a:gd name="connsiteX7" fmla="*/ 39512 w 53601"/>
                              <a:gd name="connsiteY7" fmla="*/ 35685 h 48170"/>
                              <a:gd name="connsiteX8" fmla="*/ 28375 w 53601"/>
                              <a:gd name="connsiteY8" fmla="*/ 18573 h 48170"/>
                              <a:gd name="connsiteX9" fmla="*/ 30186 w 53601"/>
                              <a:gd name="connsiteY9" fmla="*/ 7346 h 48170"/>
                              <a:gd name="connsiteX10" fmla="*/ 38788 w 53601"/>
                              <a:gd name="connsiteY10" fmla="*/ 9519 h 48170"/>
                              <a:gd name="connsiteX11" fmla="*/ 51011 w 53601"/>
                              <a:gd name="connsiteY11" fmla="*/ 28261 h 48170"/>
                              <a:gd name="connsiteX12" fmla="*/ 55357 w 53601"/>
                              <a:gd name="connsiteY12" fmla="*/ 25454 h 48170"/>
                              <a:gd name="connsiteX13" fmla="*/ 42047 w 53601"/>
                              <a:gd name="connsiteY13" fmla="*/ 5082 h 48170"/>
                              <a:gd name="connsiteX14" fmla="*/ 29190 w 53601"/>
                              <a:gd name="connsiteY14" fmla="*/ 2638 h 48170"/>
                              <a:gd name="connsiteX15" fmla="*/ 23577 w 53601"/>
                              <a:gd name="connsiteY15" fmla="*/ 12235 h 48170"/>
                              <a:gd name="connsiteX16" fmla="*/ 13617 w 53601"/>
                              <a:gd name="connsiteY16" fmla="*/ 12778 h 48170"/>
                              <a:gd name="connsiteX17" fmla="*/ 8275 w 53601"/>
                              <a:gd name="connsiteY17" fmla="*/ 22828 h 48170"/>
                              <a:gd name="connsiteX18" fmla="*/ 5830 w 53601"/>
                              <a:gd name="connsiteY18" fmla="*/ 19025 h 481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3601" h="48170">
                                <a:moveTo>
                                  <a:pt x="1756" y="21651"/>
                                </a:moveTo>
                                <a:lnTo>
                                  <a:pt x="19412" y="48813"/>
                                </a:lnTo>
                                <a:lnTo>
                                  <a:pt x="23758" y="46007"/>
                                </a:lnTo>
                                <a:lnTo>
                                  <a:pt x="12621" y="28894"/>
                                </a:lnTo>
                                <a:cubicBezTo>
                                  <a:pt x="10086" y="25001"/>
                                  <a:pt x="10901" y="19931"/>
                                  <a:pt x="14341" y="17667"/>
                                </a:cubicBezTo>
                                <a:cubicBezTo>
                                  <a:pt x="17601" y="15494"/>
                                  <a:pt x="20770" y="16219"/>
                                  <a:pt x="23033" y="19750"/>
                                </a:cubicBezTo>
                                <a:lnTo>
                                  <a:pt x="35257" y="38492"/>
                                </a:lnTo>
                                <a:lnTo>
                                  <a:pt x="39512" y="35685"/>
                                </a:lnTo>
                                <a:lnTo>
                                  <a:pt x="28375" y="18573"/>
                                </a:lnTo>
                                <a:cubicBezTo>
                                  <a:pt x="25840" y="14680"/>
                                  <a:pt x="26655" y="9700"/>
                                  <a:pt x="30186" y="7346"/>
                                </a:cubicBezTo>
                                <a:cubicBezTo>
                                  <a:pt x="33355" y="5263"/>
                                  <a:pt x="36615" y="6078"/>
                                  <a:pt x="38788" y="9519"/>
                                </a:cubicBezTo>
                                <a:lnTo>
                                  <a:pt x="51011" y="28261"/>
                                </a:lnTo>
                                <a:lnTo>
                                  <a:pt x="55357" y="25454"/>
                                </a:lnTo>
                                <a:lnTo>
                                  <a:pt x="42047" y="5082"/>
                                </a:lnTo>
                                <a:cubicBezTo>
                                  <a:pt x="38878" y="193"/>
                                  <a:pt x="34351" y="-712"/>
                                  <a:pt x="29190" y="2638"/>
                                </a:cubicBezTo>
                                <a:cubicBezTo>
                                  <a:pt x="25569" y="4992"/>
                                  <a:pt x="24210" y="7436"/>
                                  <a:pt x="23577" y="12235"/>
                                </a:cubicBezTo>
                                <a:cubicBezTo>
                                  <a:pt x="20136" y="10334"/>
                                  <a:pt x="17058" y="10515"/>
                                  <a:pt x="13617" y="12778"/>
                                </a:cubicBezTo>
                                <a:cubicBezTo>
                                  <a:pt x="9995" y="15132"/>
                                  <a:pt x="8456" y="18120"/>
                                  <a:pt x="8275" y="22828"/>
                                </a:cubicBezTo>
                                <a:lnTo>
                                  <a:pt x="5830" y="1902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0" name="Freeform: Shape 2120"/>
                        <wps:cNvSpPr/>
                        <wps:spPr>
                          <a:xfrm>
                            <a:off x="3104451" y="1057783"/>
                            <a:ext cx="28973" cy="40652"/>
                          </a:xfrm>
                          <a:custGeom>
                            <a:avLst/>
                            <a:gdLst>
                              <a:gd name="connsiteX0" fmla="*/ 13098 w 28973"/>
                              <a:gd name="connsiteY0" fmla="*/ 11311 h 40652"/>
                              <a:gd name="connsiteX1" fmla="*/ 8843 w 28973"/>
                              <a:gd name="connsiteY1" fmla="*/ 14117 h 40652"/>
                              <a:gd name="connsiteX2" fmla="*/ 26499 w 28973"/>
                              <a:gd name="connsiteY2" fmla="*/ 41279 h 40652"/>
                              <a:gd name="connsiteX3" fmla="*/ 30754 w 28973"/>
                              <a:gd name="connsiteY3" fmla="*/ 38473 h 40652"/>
                              <a:gd name="connsiteX4" fmla="*/ 6127 w 28973"/>
                              <a:gd name="connsiteY4" fmla="*/ 627 h 40652"/>
                              <a:gd name="connsiteX5" fmla="*/ 1781 w 28973"/>
                              <a:gd name="connsiteY5" fmla="*/ 3434 h 40652"/>
                              <a:gd name="connsiteX6" fmla="*/ 5312 w 28973"/>
                              <a:gd name="connsiteY6" fmla="*/ 8866 h 40652"/>
                              <a:gd name="connsiteX7" fmla="*/ 9658 w 28973"/>
                              <a:gd name="connsiteY7" fmla="*/ 6059 h 406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8973" h="40652">
                                <a:moveTo>
                                  <a:pt x="13098" y="11311"/>
                                </a:moveTo>
                                <a:lnTo>
                                  <a:pt x="8843" y="14117"/>
                                </a:lnTo>
                                <a:lnTo>
                                  <a:pt x="26499" y="41279"/>
                                </a:lnTo>
                                <a:lnTo>
                                  <a:pt x="30754" y="38473"/>
                                </a:lnTo>
                                <a:close/>
                                <a:moveTo>
                                  <a:pt x="6127" y="627"/>
                                </a:moveTo>
                                <a:lnTo>
                                  <a:pt x="1781" y="3434"/>
                                </a:lnTo>
                                <a:lnTo>
                                  <a:pt x="5312" y="8866"/>
                                </a:lnTo>
                                <a:lnTo>
                                  <a:pt x="9658" y="60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1" name="Freeform: Shape 2121"/>
                        <wps:cNvSpPr/>
                        <wps:spPr>
                          <a:xfrm>
                            <a:off x="3117413" y="1037801"/>
                            <a:ext cx="54959" cy="52236"/>
                          </a:xfrm>
                          <a:custGeom>
                            <a:avLst/>
                            <a:gdLst>
                              <a:gd name="connsiteX0" fmla="*/ 20529 w 54959"/>
                              <a:gd name="connsiteY0" fmla="*/ 33483 h 52236"/>
                              <a:gd name="connsiteX1" fmla="*/ 33024 w 54959"/>
                              <a:gd name="connsiteY1" fmla="*/ 25335 h 52236"/>
                              <a:gd name="connsiteX2" fmla="*/ 43618 w 54959"/>
                              <a:gd name="connsiteY2" fmla="*/ 28051 h 52236"/>
                              <a:gd name="connsiteX3" fmla="*/ 45881 w 54959"/>
                              <a:gd name="connsiteY3" fmla="*/ 31491 h 52236"/>
                              <a:gd name="connsiteX4" fmla="*/ 50861 w 54959"/>
                              <a:gd name="connsiteY4" fmla="*/ 36924 h 52236"/>
                              <a:gd name="connsiteX5" fmla="*/ 56746 w 54959"/>
                              <a:gd name="connsiteY5" fmla="*/ 33121 h 52236"/>
                              <a:gd name="connsiteX6" fmla="*/ 55931 w 54959"/>
                              <a:gd name="connsiteY6" fmla="*/ 31944 h 52236"/>
                              <a:gd name="connsiteX7" fmla="*/ 48779 w 54959"/>
                              <a:gd name="connsiteY7" fmla="*/ 25787 h 52236"/>
                              <a:gd name="connsiteX8" fmla="*/ 37280 w 54959"/>
                              <a:gd name="connsiteY8" fmla="*/ 19268 h 52236"/>
                              <a:gd name="connsiteX9" fmla="*/ 37280 w 54959"/>
                              <a:gd name="connsiteY9" fmla="*/ 6321 h 52236"/>
                              <a:gd name="connsiteX10" fmla="*/ 19171 w 54959"/>
                              <a:gd name="connsiteY10" fmla="*/ 3695 h 52236"/>
                              <a:gd name="connsiteX11" fmla="*/ 1787 w 54959"/>
                              <a:gd name="connsiteY11" fmla="*/ 15013 h 52236"/>
                              <a:gd name="connsiteX12" fmla="*/ 26415 w 54959"/>
                              <a:gd name="connsiteY12" fmla="*/ 52859 h 52236"/>
                              <a:gd name="connsiteX13" fmla="*/ 31123 w 54959"/>
                              <a:gd name="connsiteY13" fmla="*/ 49780 h 52236"/>
                              <a:gd name="connsiteX14" fmla="*/ 17723 w 54959"/>
                              <a:gd name="connsiteY14" fmla="*/ 29228 h 52236"/>
                              <a:gd name="connsiteX15" fmla="*/ 9212 w 54959"/>
                              <a:gd name="connsiteY15" fmla="*/ 16190 h 52236"/>
                              <a:gd name="connsiteX16" fmla="*/ 20892 w 54959"/>
                              <a:gd name="connsiteY16" fmla="*/ 8585 h 52236"/>
                              <a:gd name="connsiteX17" fmla="*/ 27411 w 54959"/>
                              <a:gd name="connsiteY17" fmla="*/ 6502 h 52236"/>
                              <a:gd name="connsiteX18" fmla="*/ 32662 w 54959"/>
                              <a:gd name="connsiteY18" fmla="*/ 10214 h 52236"/>
                              <a:gd name="connsiteX19" fmla="*/ 29403 w 54959"/>
                              <a:gd name="connsiteY19" fmla="*/ 21622 h 522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4959" h="52236">
                                <a:moveTo>
                                  <a:pt x="20529" y="33483"/>
                                </a:moveTo>
                                <a:lnTo>
                                  <a:pt x="33024" y="25335"/>
                                </a:lnTo>
                                <a:cubicBezTo>
                                  <a:pt x="37370" y="22528"/>
                                  <a:pt x="40630" y="23433"/>
                                  <a:pt x="43618" y="28051"/>
                                </a:cubicBezTo>
                                <a:lnTo>
                                  <a:pt x="45881" y="31491"/>
                                </a:lnTo>
                                <a:cubicBezTo>
                                  <a:pt x="47330" y="33755"/>
                                  <a:pt x="49231" y="35747"/>
                                  <a:pt x="50861" y="36924"/>
                                </a:cubicBezTo>
                                <a:lnTo>
                                  <a:pt x="56746" y="33121"/>
                                </a:lnTo>
                                <a:lnTo>
                                  <a:pt x="55931" y="31944"/>
                                </a:lnTo>
                                <a:cubicBezTo>
                                  <a:pt x="53396" y="31853"/>
                                  <a:pt x="52129" y="30676"/>
                                  <a:pt x="48779" y="25787"/>
                                </a:cubicBezTo>
                                <a:cubicBezTo>
                                  <a:pt x="44704" y="19540"/>
                                  <a:pt x="42441" y="18272"/>
                                  <a:pt x="37280" y="19268"/>
                                </a:cubicBezTo>
                                <a:cubicBezTo>
                                  <a:pt x="40086" y="14289"/>
                                  <a:pt x="40086" y="10667"/>
                                  <a:pt x="37280" y="6321"/>
                                </a:cubicBezTo>
                                <a:cubicBezTo>
                                  <a:pt x="33024" y="-198"/>
                                  <a:pt x="26686" y="-1194"/>
                                  <a:pt x="19171" y="3695"/>
                                </a:cubicBezTo>
                                <a:lnTo>
                                  <a:pt x="1787" y="15013"/>
                                </a:lnTo>
                                <a:lnTo>
                                  <a:pt x="26415" y="52859"/>
                                </a:lnTo>
                                <a:lnTo>
                                  <a:pt x="31123" y="49780"/>
                                </a:lnTo>
                                <a:close/>
                                <a:moveTo>
                                  <a:pt x="17723" y="29228"/>
                                </a:moveTo>
                                <a:lnTo>
                                  <a:pt x="9212" y="16190"/>
                                </a:lnTo>
                                <a:lnTo>
                                  <a:pt x="20892" y="8585"/>
                                </a:lnTo>
                                <a:cubicBezTo>
                                  <a:pt x="23698" y="6774"/>
                                  <a:pt x="25509" y="6230"/>
                                  <a:pt x="27411" y="6502"/>
                                </a:cubicBezTo>
                                <a:cubicBezTo>
                                  <a:pt x="29403" y="6683"/>
                                  <a:pt x="31213" y="8041"/>
                                  <a:pt x="32662" y="10214"/>
                                </a:cubicBezTo>
                                <a:cubicBezTo>
                                  <a:pt x="35559" y="14651"/>
                                  <a:pt x="34563" y="18272"/>
                                  <a:pt x="29403" y="2162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2" name="Freeform: Shape 2122"/>
                        <wps:cNvSpPr/>
                        <wps:spPr>
                          <a:xfrm>
                            <a:off x="3166358" y="1043088"/>
                            <a:ext cx="14848" cy="11860"/>
                          </a:xfrm>
                          <a:custGeom>
                            <a:avLst/>
                            <a:gdLst>
                              <a:gd name="connsiteX0" fmla="*/ 14213 w 14848"/>
                              <a:gd name="connsiteY0" fmla="*/ 609 h 11860"/>
                              <a:gd name="connsiteX1" fmla="*/ 1808 w 14848"/>
                              <a:gd name="connsiteY1" fmla="*/ 8667 h 11860"/>
                              <a:gd name="connsiteX2" fmla="*/ 4253 w 14848"/>
                              <a:gd name="connsiteY2" fmla="*/ 12470 h 11860"/>
                              <a:gd name="connsiteX3" fmla="*/ 16657 w 14848"/>
                              <a:gd name="connsiteY3" fmla="*/ 4411 h 11860"/>
                            </a:gdLst>
                            <a:ahLst/>
                            <a:cxnLst>
                              <a:cxn ang="0">
                                <a:pos x="connsiteX0" y="connsiteY0"/>
                              </a:cxn>
                              <a:cxn ang="0">
                                <a:pos x="connsiteX1" y="connsiteY1"/>
                              </a:cxn>
                              <a:cxn ang="0">
                                <a:pos x="connsiteX2" y="connsiteY2"/>
                              </a:cxn>
                              <a:cxn ang="0">
                                <a:pos x="connsiteX3" y="connsiteY3"/>
                              </a:cxn>
                            </a:cxnLst>
                            <a:rect l="l" t="t" r="r" b="b"/>
                            <a:pathLst>
                              <a:path w="14848" h="11860">
                                <a:moveTo>
                                  <a:pt x="14213" y="609"/>
                                </a:moveTo>
                                <a:lnTo>
                                  <a:pt x="1808" y="8667"/>
                                </a:lnTo>
                                <a:lnTo>
                                  <a:pt x="4253" y="12470"/>
                                </a:lnTo>
                                <a:lnTo>
                                  <a:pt x="16657" y="441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3" name="Freeform: Shape 2123"/>
                        <wps:cNvSpPr/>
                        <wps:spPr>
                          <a:xfrm>
                            <a:off x="3174605" y="1008254"/>
                            <a:ext cx="39140" cy="44500"/>
                          </a:xfrm>
                          <a:custGeom>
                            <a:avLst/>
                            <a:gdLst>
                              <a:gd name="connsiteX0" fmla="*/ 19268 w 39140"/>
                              <a:gd name="connsiteY0" fmla="*/ 25276 h 44500"/>
                              <a:gd name="connsiteX1" fmla="*/ 19812 w 39140"/>
                              <a:gd name="connsiteY1" fmla="*/ 24823 h 44500"/>
                              <a:gd name="connsiteX2" fmla="*/ 21713 w 39140"/>
                              <a:gd name="connsiteY2" fmla="*/ 23646 h 44500"/>
                              <a:gd name="connsiteX3" fmla="*/ 33846 w 39140"/>
                              <a:gd name="connsiteY3" fmla="*/ 25547 h 44500"/>
                              <a:gd name="connsiteX4" fmla="*/ 31129 w 39140"/>
                              <a:gd name="connsiteY4" fmla="*/ 37951 h 44500"/>
                              <a:gd name="connsiteX5" fmla="*/ 18091 w 39140"/>
                              <a:gd name="connsiteY5" fmla="*/ 34964 h 44500"/>
                              <a:gd name="connsiteX6" fmla="*/ 13474 w 39140"/>
                              <a:gd name="connsiteY6" fmla="*/ 37951 h 44500"/>
                              <a:gd name="connsiteX7" fmla="*/ 19449 w 39140"/>
                              <a:gd name="connsiteY7" fmla="*/ 43655 h 44500"/>
                              <a:gd name="connsiteX8" fmla="*/ 33665 w 39140"/>
                              <a:gd name="connsiteY8" fmla="*/ 42207 h 44500"/>
                              <a:gd name="connsiteX9" fmla="*/ 38463 w 39140"/>
                              <a:gd name="connsiteY9" fmla="*/ 22379 h 44500"/>
                              <a:gd name="connsiteX10" fmla="*/ 26331 w 39140"/>
                              <a:gd name="connsiteY10" fmla="*/ 17489 h 44500"/>
                              <a:gd name="connsiteX11" fmla="*/ 26512 w 39140"/>
                              <a:gd name="connsiteY11" fmla="*/ 6443 h 44500"/>
                              <a:gd name="connsiteX12" fmla="*/ 8494 w 39140"/>
                              <a:gd name="connsiteY12" fmla="*/ 3365 h 44500"/>
                              <a:gd name="connsiteX13" fmla="*/ 4872 w 39140"/>
                              <a:gd name="connsiteY13" fmla="*/ 23012 h 44500"/>
                              <a:gd name="connsiteX14" fmla="*/ 9399 w 39140"/>
                              <a:gd name="connsiteY14" fmla="*/ 20024 h 44500"/>
                              <a:gd name="connsiteX15" fmla="*/ 7136 w 39140"/>
                              <a:gd name="connsiteY15" fmla="*/ 14773 h 44500"/>
                              <a:gd name="connsiteX16" fmla="*/ 11210 w 39140"/>
                              <a:gd name="connsiteY16" fmla="*/ 7349 h 44500"/>
                              <a:gd name="connsiteX17" fmla="*/ 21894 w 39140"/>
                              <a:gd name="connsiteY17" fmla="*/ 9703 h 44500"/>
                              <a:gd name="connsiteX18" fmla="*/ 22256 w 39140"/>
                              <a:gd name="connsiteY18" fmla="*/ 16674 h 44500"/>
                              <a:gd name="connsiteX19" fmla="*/ 16733 w 39140"/>
                              <a:gd name="connsiteY19" fmla="*/ 21473 h 44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140" h="44500">
                                <a:moveTo>
                                  <a:pt x="19268" y="25276"/>
                                </a:moveTo>
                                <a:lnTo>
                                  <a:pt x="19812" y="24823"/>
                                </a:lnTo>
                                <a:lnTo>
                                  <a:pt x="21713" y="23646"/>
                                </a:lnTo>
                                <a:cubicBezTo>
                                  <a:pt x="26783" y="20386"/>
                                  <a:pt x="30948" y="21020"/>
                                  <a:pt x="33846" y="25547"/>
                                </a:cubicBezTo>
                                <a:cubicBezTo>
                                  <a:pt x="36924" y="30256"/>
                                  <a:pt x="35838" y="34873"/>
                                  <a:pt x="31129" y="37951"/>
                                </a:cubicBezTo>
                                <a:cubicBezTo>
                                  <a:pt x="26059" y="41301"/>
                                  <a:pt x="21985" y="40305"/>
                                  <a:pt x="18091" y="34964"/>
                                </a:cubicBezTo>
                                <a:lnTo>
                                  <a:pt x="13474" y="37951"/>
                                </a:lnTo>
                                <a:cubicBezTo>
                                  <a:pt x="15737" y="40849"/>
                                  <a:pt x="17458" y="42569"/>
                                  <a:pt x="19449" y="43655"/>
                                </a:cubicBezTo>
                                <a:cubicBezTo>
                                  <a:pt x="23795" y="46010"/>
                                  <a:pt x="28594" y="45466"/>
                                  <a:pt x="33665" y="42207"/>
                                </a:cubicBezTo>
                                <a:cubicBezTo>
                                  <a:pt x="41180" y="37227"/>
                                  <a:pt x="43081" y="29531"/>
                                  <a:pt x="38463" y="22379"/>
                                </a:cubicBezTo>
                                <a:cubicBezTo>
                                  <a:pt x="35294" y="17670"/>
                                  <a:pt x="31854" y="16222"/>
                                  <a:pt x="26331" y="17489"/>
                                </a:cubicBezTo>
                                <a:cubicBezTo>
                                  <a:pt x="28956" y="13868"/>
                                  <a:pt x="28956" y="10246"/>
                                  <a:pt x="26512" y="6443"/>
                                </a:cubicBezTo>
                                <a:cubicBezTo>
                                  <a:pt x="22256" y="15"/>
                                  <a:pt x="15466" y="-1253"/>
                                  <a:pt x="8494" y="3365"/>
                                </a:cubicBezTo>
                                <a:cubicBezTo>
                                  <a:pt x="1069" y="8164"/>
                                  <a:pt x="-198" y="14864"/>
                                  <a:pt x="4872" y="23012"/>
                                </a:cubicBezTo>
                                <a:lnTo>
                                  <a:pt x="9399" y="20024"/>
                                </a:lnTo>
                                <a:cubicBezTo>
                                  <a:pt x="8041" y="17670"/>
                                  <a:pt x="7407" y="16312"/>
                                  <a:pt x="7136" y="14773"/>
                                </a:cubicBezTo>
                                <a:cubicBezTo>
                                  <a:pt x="6864" y="11966"/>
                                  <a:pt x="8313" y="9250"/>
                                  <a:pt x="11210" y="7349"/>
                                </a:cubicBezTo>
                                <a:cubicBezTo>
                                  <a:pt x="15194" y="4723"/>
                                  <a:pt x="19178" y="5538"/>
                                  <a:pt x="21894" y="9703"/>
                                </a:cubicBezTo>
                                <a:cubicBezTo>
                                  <a:pt x="23614" y="12328"/>
                                  <a:pt x="23705" y="14501"/>
                                  <a:pt x="22256" y="16674"/>
                                </a:cubicBezTo>
                                <a:cubicBezTo>
                                  <a:pt x="21351" y="18033"/>
                                  <a:pt x="19902" y="19300"/>
                                  <a:pt x="16733" y="214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4" name="Freeform: Shape 2124"/>
                        <wps:cNvSpPr/>
                        <wps:spPr>
                          <a:xfrm>
                            <a:off x="3198993" y="984541"/>
                            <a:ext cx="33681" cy="49706"/>
                          </a:xfrm>
                          <a:custGeom>
                            <a:avLst/>
                            <a:gdLst>
                              <a:gd name="connsiteX0" fmla="*/ 26462 w 33681"/>
                              <a:gd name="connsiteY0" fmla="*/ 592 h 49706"/>
                              <a:gd name="connsiteX1" fmla="*/ 1835 w 33681"/>
                              <a:gd name="connsiteY1" fmla="*/ 16617 h 49706"/>
                              <a:gd name="connsiteX2" fmla="*/ 4823 w 33681"/>
                              <a:gd name="connsiteY2" fmla="*/ 21144 h 49706"/>
                              <a:gd name="connsiteX3" fmla="*/ 24742 w 33681"/>
                              <a:gd name="connsiteY3" fmla="*/ 8197 h 49706"/>
                              <a:gd name="connsiteX4" fmla="*/ 30627 w 33681"/>
                              <a:gd name="connsiteY4" fmla="*/ 50298 h 49706"/>
                              <a:gd name="connsiteX5" fmla="*/ 35517 w 33681"/>
                              <a:gd name="connsiteY5" fmla="*/ 47039 h 49706"/>
                              <a:gd name="connsiteX6" fmla="*/ 28997 w 33681"/>
                              <a:gd name="connsiteY6" fmla="*/ 4394 h 497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3681" h="49706">
                                <a:moveTo>
                                  <a:pt x="26462" y="592"/>
                                </a:moveTo>
                                <a:lnTo>
                                  <a:pt x="1835" y="16617"/>
                                </a:lnTo>
                                <a:lnTo>
                                  <a:pt x="4823" y="21144"/>
                                </a:lnTo>
                                <a:lnTo>
                                  <a:pt x="24742" y="8197"/>
                                </a:lnTo>
                                <a:cubicBezTo>
                                  <a:pt x="24108" y="26305"/>
                                  <a:pt x="25557" y="36446"/>
                                  <a:pt x="30627" y="50298"/>
                                </a:cubicBezTo>
                                <a:lnTo>
                                  <a:pt x="35517" y="47039"/>
                                </a:lnTo>
                                <a:cubicBezTo>
                                  <a:pt x="29812" y="34001"/>
                                  <a:pt x="27820" y="20873"/>
                                  <a:pt x="28997" y="439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5" name="Freeform: Shape 2125"/>
                        <wps:cNvSpPr/>
                        <wps:spPr>
                          <a:xfrm>
                            <a:off x="3231174" y="967215"/>
                            <a:ext cx="40026" cy="47766"/>
                          </a:xfrm>
                          <a:custGeom>
                            <a:avLst/>
                            <a:gdLst>
                              <a:gd name="connsiteX0" fmla="*/ 20865 w 40026"/>
                              <a:gd name="connsiteY0" fmla="*/ 581 h 47766"/>
                              <a:gd name="connsiteX1" fmla="*/ 1851 w 40026"/>
                              <a:gd name="connsiteY1" fmla="*/ 12985 h 47766"/>
                              <a:gd name="connsiteX2" fmla="*/ 12173 w 40026"/>
                              <a:gd name="connsiteY2" fmla="*/ 34805 h 47766"/>
                              <a:gd name="connsiteX3" fmla="*/ 16338 w 40026"/>
                              <a:gd name="connsiteY3" fmla="*/ 32089 h 47766"/>
                              <a:gd name="connsiteX4" fmla="*/ 20955 w 40026"/>
                              <a:gd name="connsiteY4" fmla="*/ 24212 h 47766"/>
                              <a:gd name="connsiteX5" fmla="*/ 34627 w 40026"/>
                              <a:gd name="connsiteY5" fmla="*/ 27743 h 47766"/>
                              <a:gd name="connsiteX6" fmla="*/ 32092 w 40026"/>
                              <a:gd name="connsiteY6" fmla="*/ 41505 h 47766"/>
                              <a:gd name="connsiteX7" fmla="*/ 20593 w 40026"/>
                              <a:gd name="connsiteY7" fmla="*/ 40238 h 47766"/>
                              <a:gd name="connsiteX8" fmla="*/ 16066 w 40026"/>
                              <a:gd name="connsiteY8" fmla="*/ 43225 h 47766"/>
                              <a:gd name="connsiteX9" fmla="*/ 22042 w 40026"/>
                              <a:gd name="connsiteY9" fmla="*/ 47662 h 47766"/>
                              <a:gd name="connsiteX10" fmla="*/ 34990 w 40026"/>
                              <a:gd name="connsiteY10" fmla="*/ 45489 h 47766"/>
                              <a:gd name="connsiteX11" fmla="*/ 38973 w 40026"/>
                              <a:gd name="connsiteY11" fmla="*/ 24212 h 47766"/>
                              <a:gd name="connsiteX12" fmla="*/ 19145 w 40026"/>
                              <a:gd name="connsiteY12" fmla="*/ 19685 h 47766"/>
                              <a:gd name="connsiteX13" fmla="*/ 13803 w 40026"/>
                              <a:gd name="connsiteY13" fmla="*/ 26294 h 47766"/>
                              <a:gd name="connsiteX14" fmla="*/ 8551 w 40026"/>
                              <a:gd name="connsiteY14" fmla="*/ 15067 h 47766"/>
                              <a:gd name="connsiteX15" fmla="*/ 23853 w 40026"/>
                              <a:gd name="connsiteY15" fmla="*/ 5108 h 477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026" h="47766">
                                <a:moveTo>
                                  <a:pt x="20865" y="581"/>
                                </a:moveTo>
                                <a:lnTo>
                                  <a:pt x="1851" y="12985"/>
                                </a:lnTo>
                                <a:lnTo>
                                  <a:pt x="12173" y="34805"/>
                                </a:lnTo>
                                <a:lnTo>
                                  <a:pt x="16338" y="32089"/>
                                </a:lnTo>
                                <a:cubicBezTo>
                                  <a:pt x="16791" y="28105"/>
                                  <a:pt x="18058" y="26023"/>
                                  <a:pt x="20955" y="24212"/>
                                </a:cubicBezTo>
                                <a:cubicBezTo>
                                  <a:pt x="25935" y="20952"/>
                                  <a:pt x="31096" y="22311"/>
                                  <a:pt x="34627" y="27743"/>
                                </a:cubicBezTo>
                                <a:cubicBezTo>
                                  <a:pt x="38068" y="33085"/>
                                  <a:pt x="37163" y="38246"/>
                                  <a:pt x="32092" y="41505"/>
                                </a:cubicBezTo>
                                <a:cubicBezTo>
                                  <a:pt x="28199" y="44131"/>
                                  <a:pt x="24396" y="43769"/>
                                  <a:pt x="20593" y="40238"/>
                                </a:cubicBezTo>
                                <a:lnTo>
                                  <a:pt x="16066" y="43225"/>
                                </a:lnTo>
                                <a:cubicBezTo>
                                  <a:pt x="18692" y="45942"/>
                                  <a:pt x="20141" y="47028"/>
                                  <a:pt x="22042" y="47662"/>
                                </a:cubicBezTo>
                                <a:cubicBezTo>
                                  <a:pt x="26026" y="49111"/>
                                  <a:pt x="30825" y="48205"/>
                                  <a:pt x="34990" y="45489"/>
                                </a:cubicBezTo>
                                <a:cubicBezTo>
                                  <a:pt x="42323" y="40690"/>
                                  <a:pt x="44044" y="31998"/>
                                  <a:pt x="38973" y="24212"/>
                                </a:cubicBezTo>
                                <a:cubicBezTo>
                                  <a:pt x="34175" y="16878"/>
                                  <a:pt x="26207" y="15067"/>
                                  <a:pt x="19145" y="19685"/>
                                </a:cubicBezTo>
                                <a:cubicBezTo>
                                  <a:pt x="16519" y="21405"/>
                                  <a:pt x="14799" y="23216"/>
                                  <a:pt x="13803" y="26294"/>
                                </a:cubicBezTo>
                                <a:lnTo>
                                  <a:pt x="8551" y="15067"/>
                                </a:lnTo>
                                <a:lnTo>
                                  <a:pt x="23853" y="510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6" name="Freeform: Shape 2126"/>
                        <wps:cNvSpPr/>
                        <wps:spPr>
                          <a:xfrm>
                            <a:off x="3270163" y="975505"/>
                            <a:ext cx="14848" cy="11860"/>
                          </a:xfrm>
                          <a:custGeom>
                            <a:avLst/>
                            <a:gdLst>
                              <a:gd name="connsiteX0" fmla="*/ 14272 w 14848"/>
                              <a:gd name="connsiteY0" fmla="*/ 570 h 11860"/>
                              <a:gd name="connsiteX1" fmla="*/ 1868 w 14848"/>
                              <a:gd name="connsiteY1" fmla="*/ 8628 h 11860"/>
                              <a:gd name="connsiteX2" fmla="*/ 4312 w 14848"/>
                              <a:gd name="connsiteY2" fmla="*/ 12431 h 11860"/>
                              <a:gd name="connsiteX3" fmla="*/ 16716 w 14848"/>
                              <a:gd name="connsiteY3" fmla="*/ 4373 h 11860"/>
                            </a:gdLst>
                            <a:ahLst/>
                            <a:cxnLst>
                              <a:cxn ang="0">
                                <a:pos x="connsiteX0" y="connsiteY0"/>
                              </a:cxn>
                              <a:cxn ang="0">
                                <a:pos x="connsiteX1" y="connsiteY1"/>
                              </a:cxn>
                              <a:cxn ang="0">
                                <a:pos x="connsiteX2" y="connsiteY2"/>
                              </a:cxn>
                              <a:cxn ang="0">
                                <a:pos x="connsiteX3" y="connsiteY3"/>
                              </a:cxn>
                            </a:cxnLst>
                            <a:rect l="l" t="t" r="r" b="b"/>
                            <a:pathLst>
                              <a:path w="14848" h="11860">
                                <a:moveTo>
                                  <a:pt x="14272" y="570"/>
                                </a:moveTo>
                                <a:lnTo>
                                  <a:pt x="1868" y="8628"/>
                                </a:lnTo>
                                <a:lnTo>
                                  <a:pt x="4312" y="12431"/>
                                </a:lnTo>
                                <a:lnTo>
                                  <a:pt x="16716" y="43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7" name="Freeform: Shape 2127"/>
                        <wps:cNvSpPr/>
                        <wps:spPr>
                          <a:xfrm>
                            <a:off x="3278410" y="940677"/>
                            <a:ext cx="39140" cy="44500"/>
                          </a:xfrm>
                          <a:custGeom>
                            <a:avLst/>
                            <a:gdLst>
                              <a:gd name="connsiteX0" fmla="*/ 19327 w 39140"/>
                              <a:gd name="connsiteY0" fmla="*/ 25237 h 44500"/>
                              <a:gd name="connsiteX1" fmla="*/ 19871 w 39140"/>
                              <a:gd name="connsiteY1" fmla="*/ 24785 h 44500"/>
                              <a:gd name="connsiteX2" fmla="*/ 21772 w 39140"/>
                              <a:gd name="connsiteY2" fmla="*/ 23608 h 44500"/>
                              <a:gd name="connsiteX3" fmla="*/ 33905 w 39140"/>
                              <a:gd name="connsiteY3" fmla="*/ 25509 h 44500"/>
                              <a:gd name="connsiteX4" fmla="*/ 31189 w 39140"/>
                              <a:gd name="connsiteY4" fmla="*/ 37913 h 44500"/>
                              <a:gd name="connsiteX5" fmla="*/ 18150 w 39140"/>
                              <a:gd name="connsiteY5" fmla="*/ 34925 h 44500"/>
                              <a:gd name="connsiteX6" fmla="*/ 13533 w 39140"/>
                              <a:gd name="connsiteY6" fmla="*/ 37913 h 44500"/>
                              <a:gd name="connsiteX7" fmla="*/ 19509 w 39140"/>
                              <a:gd name="connsiteY7" fmla="*/ 43617 h 44500"/>
                              <a:gd name="connsiteX8" fmla="*/ 33724 w 39140"/>
                              <a:gd name="connsiteY8" fmla="*/ 42168 h 44500"/>
                              <a:gd name="connsiteX9" fmla="*/ 38523 w 39140"/>
                              <a:gd name="connsiteY9" fmla="*/ 22340 h 44500"/>
                              <a:gd name="connsiteX10" fmla="*/ 26390 w 39140"/>
                              <a:gd name="connsiteY10" fmla="*/ 17451 h 44500"/>
                              <a:gd name="connsiteX11" fmla="*/ 26571 w 39140"/>
                              <a:gd name="connsiteY11" fmla="*/ 6405 h 44500"/>
                              <a:gd name="connsiteX12" fmla="*/ 8553 w 39140"/>
                              <a:gd name="connsiteY12" fmla="*/ 3326 h 44500"/>
                              <a:gd name="connsiteX13" fmla="*/ 4931 w 39140"/>
                              <a:gd name="connsiteY13" fmla="*/ 22974 h 44500"/>
                              <a:gd name="connsiteX14" fmla="*/ 9458 w 39140"/>
                              <a:gd name="connsiteY14" fmla="*/ 19986 h 44500"/>
                              <a:gd name="connsiteX15" fmla="*/ 7195 w 39140"/>
                              <a:gd name="connsiteY15" fmla="*/ 14735 h 44500"/>
                              <a:gd name="connsiteX16" fmla="*/ 11269 w 39140"/>
                              <a:gd name="connsiteY16" fmla="*/ 7310 h 44500"/>
                              <a:gd name="connsiteX17" fmla="*/ 21953 w 39140"/>
                              <a:gd name="connsiteY17" fmla="*/ 9664 h 44500"/>
                              <a:gd name="connsiteX18" fmla="*/ 22315 w 39140"/>
                              <a:gd name="connsiteY18" fmla="*/ 16636 h 44500"/>
                              <a:gd name="connsiteX19" fmla="*/ 16792 w 39140"/>
                              <a:gd name="connsiteY19" fmla="*/ 21435 h 44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140" h="44500">
                                <a:moveTo>
                                  <a:pt x="19327" y="25237"/>
                                </a:moveTo>
                                <a:lnTo>
                                  <a:pt x="19871" y="24785"/>
                                </a:lnTo>
                                <a:lnTo>
                                  <a:pt x="21772" y="23608"/>
                                </a:lnTo>
                                <a:cubicBezTo>
                                  <a:pt x="26842" y="20348"/>
                                  <a:pt x="31007" y="20982"/>
                                  <a:pt x="33905" y="25509"/>
                                </a:cubicBezTo>
                                <a:cubicBezTo>
                                  <a:pt x="36983" y="30217"/>
                                  <a:pt x="35897" y="34835"/>
                                  <a:pt x="31189" y="37913"/>
                                </a:cubicBezTo>
                                <a:cubicBezTo>
                                  <a:pt x="26118" y="41263"/>
                                  <a:pt x="22044" y="40267"/>
                                  <a:pt x="18150" y="34925"/>
                                </a:cubicBezTo>
                                <a:lnTo>
                                  <a:pt x="13533" y="37913"/>
                                </a:lnTo>
                                <a:cubicBezTo>
                                  <a:pt x="15796" y="40810"/>
                                  <a:pt x="17517" y="42531"/>
                                  <a:pt x="19509" y="43617"/>
                                </a:cubicBezTo>
                                <a:cubicBezTo>
                                  <a:pt x="23855" y="45971"/>
                                  <a:pt x="28653" y="45428"/>
                                  <a:pt x="33724" y="42168"/>
                                </a:cubicBezTo>
                                <a:cubicBezTo>
                                  <a:pt x="41239" y="37189"/>
                                  <a:pt x="43140" y="29493"/>
                                  <a:pt x="38523" y="22340"/>
                                </a:cubicBezTo>
                                <a:cubicBezTo>
                                  <a:pt x="35353" y="17632"/>
                                  <a:pt x="31913" y="16183"/>
                                  <a:pt x="26390" y="17451"/>
                                </a:cubicBezTo>
                                <a:cubicBezTo>
                                  <a:pt x="29016" y="13829"/>
                                  <a:pt x="29016" y="10207"/>
                                  <a:pt x="26571" y="6405"/>
                                </a:cubicBezTo>
                                <a:cubicBezTo>
                                  <a:pt x="22315" y="-23"/>
                                  <a:pt x="15525" y="-1291"/>
                                  <a:pt x="8553" y="3326"/>
                                </a:cubicBezTo>
                                <a:cubicBezTo>
                                  <a:pt x="1128" y="8125"/>
                                  <a:pt x="-139" y="14825"/>
                                  <a:pt x="4931" y="22974"/>
                                </a:cubicBezTo>
                                <a:lnTo>
                                  <a:pt x="9458" y="19986"/>
                                </a:lnTo>
                                <a:cubicBezTo>
                                  <a:pt x="8100" y="17632"/>
                                  <a:pt x="7466" y="16274"/>
                                  <a:pt x="7195" y="14735"/>
                                </a:cubicBezTo>
                                <a:cubicBezTo>
                                  <a:pt x="6923" y="11928"/>
                                  <a:pt x="8372" y="9212"/>
                                  <a:pt x="11269" y="7310"/>
                                </a:cubicBezTo>
                                <a:cubicBezTo>
                                  <a:pt x="15253" y="4685"/>
                                  <a:pt x="19237" y="5499"/>
                                  <a:pt x="21953" y="9664"/>
                                </a:cubicBezTo>
                                <a:cubicBezTo>
                                  <a:pt x="23674" y="12290"/>
                                  <a:pt x="23764" y="14463"/>
                                  <a:pt x="22315" y="16636"/>
                                </a:cubicBezTo>
                                <a:cubicBezTo>
                                  <a:pt x="21410" y="17994"/>
                                  <a:pt x="19961" y="19262"/>
                                  <a:pt x="16792" y="214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8" name="Freeform: Shape 2128"/>
                        <wps:cNvSpPr/>
                        <wps:spPr>
                          <a:xfrm>
                            <a:off x="3309588" y="931011"/>
                            <a:ext cx="37192" cy="49783"/>
                          </a:xfrm>
                          <a:custGeom>
                            <a:avLst/>
                            <a:gdLst>
                              <a:gd name="connsiteX0" fmla="*/ 26883 w 37192"/>
                              <a:gd name="connsiteY0" fmla="*/ 50337 h 49783"/>
                              <a:gd name="connsiteX1" fmla="*/ 31230 w 37192"/>
                              <a:gd name="connsiteY1" fmla="*/ 47530 h 49783"/>
                              <a:gd name="connsiteX2" fmla="*/ 21994 w 37192"/>
                              <a:gd name="connsiteY2" fmla="*/ 33315 h 49783"/>
                              <a:gd name="connsiteX3" fmla="*/ 33131 w 37192"/>
                              <a:gd name="connsiteY3" fmla="*/ 31866 h 49783"/>
                              <a:gd name="connsiteX4" fmla="*/ 35394 w 37192"/>
                              <a:gd name="connsiteY4" fmla="*/ 10046 h 49783"/>
                              <a:gd name="connsiteX5" fmla="*/ 14026 w 37192"/>
                              <a:gd name="connsiteY5" fmla="*/ 2803 h 49783"/>
                              <a:gd name="connsiteX6" fmla="*/ 8503 w 37192"/>
                              <a:gd name="connsiteY6" fmla="*/ 13306 h 49783"/>
                              <a:gd name="connsiteX7" fmla="*/ 5878 w 37192"/>
                              <a:gd name="connsiteY7" fmla="*/ 9231 h 49783"/>
                              <a:gd name="connsiteX8" fmla="*/ 1894 w 37192"/>
                              <a:gd name="connsiteY8" fmla="*/ 11857 h 49783"/>
                              <a:gd name="connsiteX9" fmla="*/ 15928 w 37192"/>
                              <a:gd name="connsiteY9" fmla="*/ 7330 h 49783"/>
                              <a:gd name="connsiteX10" fmla="*/ 30777 w 37192"/>
                              <a:gd name="connsiteY10" fmla="*/ 12853 h 49783"/>
                              <a:gd name="connsiteX11" fmla="*/ 29600 w 37192"/>
                              <a:gd name="connsiteY11" fmla="*/ 28335 h 49783"/>
                              <a:gd name="connsiteX12" fmla="*/ 15204 w 37192"/>
                              <a:gd name="connsiteY12" fmla="*/ 22903 h 49783"/>
                              <a:gd name="connsiteX13" fmla="*/ 15928 w 37192"/>
                              <a:gd name="connsiteY13" fmla="*/ 7330 h 497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7192" h="49783">
                                <a:moveTo>
                                  <a:pt x="26883" y="50337"/>
                                </a:moveTo>
                                <a:lnTo>
                                  <a:pt x="31230" y="47530"/>
                                </a:lnTo>
                                <a:lnTo>
                                  <a:pt x="21994" y="33315"/>
                                </a:lnTo>
                                <a:cubicBezTo>
                                  <a:pt x="26069" y="34583"/>
                                  <a:pt x="29509" y="34220"/>
                                  <a:pt x="33131" y="31866"/>
                                </a:cubicBezTo>
                                <a:cubicBezTo>
                                  <a:pt x="40193" y="27249"/>
                                  <a:pt x="41008" y="18738"/>
                                  <a:pt x="35394" y="10046"/>
                                </a:cubicBezTo>
                                <a:cubicBezTo>
                                  <a:pt x="29419" y="902"/>
                                  <a:pt x="21270" y="-1905"/>
                                  <a:pt x="14026" y="2803"/>
                                </a:cubicBezTo>
                                <a:cubicBezTo>
                                  <a:pt x="10314" y="5157"/>
                                  <a:pt x="8413" y="8779"/>
                                  <a:pt x="8503" y="13306"/>
                                </a:cubicBezTo>
                                <a:lnTo>
                                  <a:pt x="5878" y="9231"/>
                                </a:lnTo>
                                <a:lnTo>
                                  <a:pt x="1894" y="11857"/>
                                </a:lnTo>
                                <a:close/>
                                <a:moveTo>
                                  <a:pt x="15928" y="7330"/>
                                </a:moveTo>
                                <a:cubicBezTo>
                                  <a:pt x="20636" y="4252"/>
                                  <a:pt x="26521" y="6334"/>
                                  <a:pt x="30777" y="12853"/>
                                </a:cubicBezTo>
                                <a:cubicBezTo>
                                  <a:pt x="34761" y="19010"/>
                                  <a:pt x="34308" y="25257"/>
                                  <a:pt x="29600" y="28335"/>
                                </a:cubicBezTo>
                                <a:cubicBezTo>
                                  <a:pt x="24892" y="31323"/>
                                  <a:pt x="19368" y="29241"/>
                                  <a:pt x="15204" y="22903"/>
                                </a:cubicBezTo>
                                <a:cubicBezTo>
                                  <a:pt x="11039" y="16384"/>
                                  <a:pt x="11220" y="10318"/>
                                  <a:pt x="15928" y="733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9" name="Freeform: Shape 2129"/>
                        <wps:cNvSpPr/>
                        <wps:spPr>
                          <a:xfrm>
                            <a:off x="3152362" y="1227207"/>
                            <a:ext cx="52786" cy="46118"/>
                          </a:xfrm>
                          <a:custGeom>
                            <a:avLst/>
                            <a:gdLst>
                              <a:gd name="connsiteX0" fmla="*/ 1802 w 52786"/>
                              <a:gd name="connsiteY0" fmla="*/ 17781 h 46118"/>
                              <a:gd name="connsiteX1" fmla="*/ 16198 w 52786"/>
                              <a:gd name="connsiteY1" fmla="*/ 46845 h 46118"/>
                              <a:gd name="connsiteX2" fmla="*/ 20816 w 52786"/>
                              <a:gd name="connsiteY2" fmla="*/ 44491 h 46118"/>
                              <a:gd name="connsiteX3" fmla="*/ 11761 w 52786"/>
                              <a:gd name="connsiteY3" fmla="*/ 26202 h 46118"/>
                              <a:gd name="connsiteX4" fmla="*/ 14840 w 52786"/>
                              <a:gd name="connsiteY4" fmla="*/ 15246 h 46118"/>
                              <a:gd name="connsiteX5" fmla="*/ 23170 w 52786"/>
                              <a:gd name="connsiteY5" fmla="*/ 18506 h 46118"/>
                              <a:gd name="connsiteX6" fmla="*/ 33039 w 52786"/>
                              <a:gd name="connsiteY6" fmla="*/ 38515 h 46118"/>
                              <a:gd name="connsiteX7" fmla="*/ 37747 w 52786"/>
                              <a:gd name="connsiteY7" fmla="*/ 36161 h 46118"/>
                              <a:gd name="connsiteX8" fmla="*/ 28693 w 52786"/>
                              <a:gd name="connsiteY8" fmla="*/ 17872 h 46118"/>
                              <a:gd name="connsiteX9" fmla="*/ 31771 w 52786"/>
                              <a:gd name="connsiteY9" fmla="*/ 6916 h 46118"/>
                              <a:gd name="connsiteX10" fmla="*/ 40101 w 52786"/>
                              <a:gd name="connsiteY10" fmla="*/ 10085 h 46118"/>
                              <a:gd name="connsiteX11" fmla="*/ 49970 w 52786"/>
                              <a:gd name="connsiteY11" fmla="*/ 30095 h 46118"/>
                              <a:gd name="connsiteX12" fmla="*/ 54588 w 52786"/>
                              <a:gd name="connsiteY12" fmla="*/ 27831 h 46118"/>
                              <a:gd name="connsiteX13" fmla="*/ 43814 w 52786"/>
                              <a:gd name="connsiteY13" fmla="*/ 6011 h 46118"/>
                              <a:gd name="connsiteX14" fmla="*/ 31319 w 52786"/>
                              <a:gd name="connsiteY14" fmla="*/ 2027 h 46118"/>
                              <a:gd name="connsiteX15" fmla="*/ 24618 w 52786"/>
                              <a:gd name="connsiteY15" fmla="*/ 10991 h 46118"/>
                              <a:gd name="connsiteX16" fmla="*/ 14568 w 52786"/>
                              <a:gd name="connsiteY16" fmla="*/ 10357 h 46118"/>
                              <a:gd name="connsiteX17" fmla="*/ 8230 w 52786"/>
                              <a:gd name="connsiteY17" fmla="*/ 19683 h 46118"/>
                              <a:gd name="connsiteX18" fmla="*/ 6148 w 52786"/>
                              <a:gd name="connsiteY18" fmla="*/ 15608 h 46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2786" h="46118">
                                <a:moveTo>
                                  <a:pt x="1802" y="17781"/>
                                </a:moveTo>
                                <a:lnTo>
                                  <a:pt x="16198" y="46845"/>
                                </a:lnTo>
                                <a:lnTo>
                                  <a:pt x="20816" y="44491"/>
                                </a:lnTo>
                                <a:lnTo>
                                  <a:pt x="11761" y="26202"/>
                                </a:lnTo>
                                <a:cubicBezTo>
                                  <a:pt x="9679" y="22037"/>
                                  <a:pt x="11128" y="17148"/>
                                  <a:pt x="14840" y="15246"/>
                                </a:cubicBezTo>
                                <a:cubicBezTo>
                                  <a:pt x="18371" y="13526"/>
                                  <a:pt x="21268" y="14703"/>
                                  <a:pt x="23170" y="18506"/>
                                </a:cubicBezTo>
                                <a:lnTo>
                                  <a:pt x="33039" y="38515"/>
                                </a:lnTo>
                                <a:lnTo>
                                  <a:pt x="37747" y="36161"/>
                                </a:lnTo>
                                <a:lnTo>
                                  <a:pt x="28693" y="17872"/>
                                </a:lnTo>
                                <a:cubicBezTo>
                                  <a:pt x="26610" y="13707"/>
                                  <a:pt x="28059" y="8727"/>
                                  <a:pt x="31771" y="6916"/>
                                </a:cubicBezTo>
                                <a:cubicBezTo>
                                  <a:pt x="35212" y="5196"/>
                                  <a:pt x="38290" y="6373"/>
                                  <a:pt x="40101" y="10085"/>
                                </a:cubicBezTo>
                                <a:lnTo>
                                  <a:pt x="49970" y="30095"/>
                                </a:lnTo>
                                <a:lnTo>
                                  <a:pt x="54588" y="27831"/>
                                </a:lnTo>
                                <a:lnTo>
                                  <a:pt x="43814" y="6011"/>
                                </a:lnTo>
                                <a:cubicBezTo>
                                  <a:pt x="41188" y="760"/>
                                  <a:pt x="36751" y="-598"/>
                                  <a:pt x="31319" y="2027"/>
                                </a:cubicBezTo>
                                <a:cubicBezTo>
                                  <a:pt x="27425" y="3929"/>
                                  <a:pt x="25795" y="6373"/>
                                  <a:pt x="24618" y="10991"/>
                                </a:cubicBezTo>
                                <a:cubicBezTo>
                                  <a:pt x="21359" y="8637"/>
                                  <a:pt x="18280" y="8456"/>
                                  <a:pt x="14568" y="10357"/>
                                </a:cubicBezTo>
                                <a:cubicBezTo>
                                  <a:pt x="10675" y="12258"/>
                                  <a:pt x="8774" y="14975"/>
                                  <a:pt x="8230" y="19683"/>
                                </a:cubicBezTo>
                                <a:lnTo>
                                  <a:pt x="6148" y="1560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0" name="Freeform: Shape 2130"/>
                        <wps:cNvSpPr/>
                        <wps:spPr>
                          <a:xfrm>
                            <a:off x="3192691" y="1207735"/>
                            <a:ext cx="24718" cy="42825"/>
                          </a:xfrm>
                          <a:custGeom>
                            <a:avLst/>
                            <a:gdLst>
                              <a:gd name="connsiteX0" fmla="*/ 12150 w 24718"/>
                              <a:gd name="connsiteY0" fmla="*/ 12121 h 42825"/>
                              <a:gd name="connsiteX1" fmla="*/ 7532 w 24718"/>
                              <a:gd name="connsiteY1" fmla="*/ 14475 h 42825"/>
                              <a:gd name="connsiteX2" fmla="*/ 21928 w 24718"/>
                              <a:gd name="connsiteY2" fmla="*/ 43539 h 42825"/>
                              <a:gd name="connsiteX3" fmla="*/ 26546 w 24718"/>
                              <a:gd name="connsiteY3" fmla="*/ 41185 h 42825"/>
                              <a:gd name="connsiteX4" fmla="*/ 6536 w 24718"/>
                              <a:gd name="connsiteY4" fmla="*/ 713 h 42825"/>
                              <a:gd name="connsiteX5" fmla="*/ 1828 w 24718"/>
                              <a:gd name="connsiteY5" fmla="*/ 3067 h 42825"/>
                              <a:gd name="connsiteX6" fmla="*/ 4725 w 24718"/>
                              <a:gd name="connsiteY6" fmla="*/ 8862 h 42825"/>
                              <a:gd name="connsiteX7" fmla="*/ 9434 w 24718"/>
                              <a:gd name="connsiteY7" fmla="*/ 6508 h 42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4718" h="42825">
                                <a:moveTo>
                                  <a:pt x="12150" y="12121"/>
                                </a:moveTo>
                                <a:lnTo>
                                  <a:pt x="7532" y="14475"/>
                                </a:lnTo>
                                <a:lnTo>
                                  <a:pt x="21928" y="43539"/>
                                </a:lnTo>
                                <a:lnTo>
                                  <a:pt x="26546" y="41185"/>
                                </a:lnTo>
                                <a:close/>
                                <a:moveTo>
                                  <a:pt x="6536" y="713"/>
                                </a:moveTo>
                                <a:lnTo>
                                  <a:pt x="1828" y="3067"/>
                                </a:lnTo>
                                <a:lnTo>
                                  <a:pt x="4725" y="8862"/>
                                </a:lnTo>
                                <a:lnTo>
                                  <a:pt x="9434" y="650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1" name="Freeform: Shape 2131"/>
                        <wps:cNvSpPr/>
                        <wps:spPr>
                          <a:xfrm>
                            <a:off x="3206556" y="1191965"/>
                            <a:ext cx="52514" cy="51787"/>
                          </a:xfrm>
                          <a:custGeom>
                            <a:avLst/>
                            <a:gdLst>
                              <a:gd name="connsiteX0" fmla="*/ 18404 w 52514"/>
                              <a:gd name="connsiteY0" fmla="*/ 32488 h 51787"/>
                              <a:gd name="connsiteX1" fmla="*/ 31714 w 52514"/>
                              <a:gd name="connsiteY1" fmla="*/ 25878 h 51787"/>
                              <a:gd name="connsiteX2" fmla="*/ 41855 w 52514"/>
                              <a:gd name="connsiteY2" fmla="*/ 29862 h 51787"/>
                              <a:gd name="connsiteX3" fmla="*/ 43666 w 52514"/>
                              <a:gd name="connsiteY3" fmla="*/ 33483 h 51787"/>
                              <a:gd name="connsiteX4" fmla="*/ 48102 w 52514"/>
                              <a:gd name="connsiteY4" fmla="*/ 39550 h 51787"/>
                              <a:gd name="connsiteX5" fmla="*/ 54350 w 52514"/>
                              <a:gd name="connsiteY5" fmla="*/ 36381 h 51787"/>
                              <a:gd name="connsiteX6" fmla="*/ 53716 w 52514"/>
                              <a:gd name="connsiteY6" fmla="*/ 35113 h 51787"/>
                              <a:gd name="connsiteX7" fmla="*/ 47287 w 52514"/>
                              <a:gd name="connsiteY7" fmla="*/ 28232 h 51787"/>
                              <a:gd name="connsiteX8" fmla="*/ 36603 w 52514"/>
                              <a:gd name="connsiteY8" fmla="*/ 20265 h 51787"/>
                              <a:gd name="connsiteX9" fmla="*/ 38143 w 52514"/>
                              <a:gd name="connsiteY9" fmla="*/ 7589 h 51787"/>
                              <a:gd name="connsiteX10" fmla="*/ 20487 w 52514"/>
                              <a:gd name="connsiteY10" fmla="*/ 2790 h 51787"/>
                              <a:gd name="connsiteX11" fmla="*/ 1835 w 52514"/>
                              <a:gd name="connsiteY11" fmla="*/ 12025 h 51787"/>
                              <a:gd name="connsiteX12" fmla="*/ 21845 w 52514"/>
                              <a:gd name="connsiteY12" fmla="*/ 52497 h 51787"/>
                              <a:gd name="connsiteX13" fmla="*/ 27006 w 52514"/>
                              <a:gd name="connsiteY13" fmla="*/ 49962 h 51787"/>
                              <a:gd name="connsiteX14" fmla="*/ 16141 w 52514"/>
                              <a:gd name="connsiteY14" fmla="*/ 27961 h 51787"/>
                              <a:gd name="connsiteX15" fmla="*/ 9260 w 52514"/>
                              <a:gd name="connsiteY15" fmla="*/ 14017 h 51787"/>
                              <a:gd name="connsiteX16" fmla="*/ 21754 w 52514"/>
                              <a:gd name="connsiteY16" fmla="*/ 7770 h 51787"/>
                              <a:gd name="connsiteX17" fmla="*/ 28364 w 52514"/>
                              <a:gd name="connsiteY17" fmla="*/ 6593 h 51787"/>
                              <a:gd name="connsiteX18" fmla="*/ 33163 w 52514"/>
                              <a:gd name="connsiteY18" fmla="*/ 10848 h 51787"/>
                              <a:gd name="connsiteX19" fmla="*/ 28636 w 52514"/>
                              <a:gd name="connsiteY19" fmla="*/ 21713 h 517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514" h="51787">
                                <a:moveTo>
                                  <a:pt x="18404" y="32488"/>
                                </a:moveTo>
                                <a:lnTo>
                                  <a:pt x="31714" y="25878"/>
                                </a:lnTo>
                                <a:cubicBezTo>
                                  <a:pt x="36332" y="23615"/>
                                  <a:pt x="39410" y="24882"/>
                                  <a:pt x="41855" y="29862"/>
                                </a:cubicBezTo>
                                <a:lnTo>
                                  <a:pt x="43666" y="33483"/>
                                </a:lnTo>
                                <a:cubicBezTo>
                                  <a:pt x="44843" y="35928"/>
                                  <a:pt x="46563" y="38192"/>
                                  <a:pt x="48102" y="39550"/>
                                </a:cubicBezTo>
                                <a:lnTo>
                                  <a:pt x="54350" y="36381"/>
                                </a:lnTo>
                                <a:lnTo>
                                  <a:pt x="53716" y="35113"/>
                                </a:lnTo>
                                <a:cubicBezTo>
                                  <a:pt x="51090" y="34751"/>
                                  <a:pt x="50094" y="33483"/>
                                  <a:pt x="47287" y="28232"/>
                                </a:cubicBezTo>
                                <a:cubicBezTo>
                                  <a:pt x="43937" y="21623"/>
                                  <a:pt x="41855" y="19993"/>
                                  <a:pt x="36603" y="20265"/>
                                </a:cubicBezTo>
                                <a:cubicBezTo>
                                  <a:pt x="40044" y="15828"/>
                                  <a:pt x="40497" y="12207"/>
                                  <a:pt x="38143" y="7589"/>
                                </a:cubicBezTo>
                                <a:cubicBezTo>
                                  <a:pt x="34702" y="617"/>
                                  <a:pt x="28455" y="-1193"/>
                                  <a:pt x="20487" y="2790"/>
                                </a:cubicBezTo>
                                <a:lnTo>
                                  <a:pt x="1835" y="12025"/>
                                </a:lnTo>
                                <a:lnTo>
                                  <a:pt x="21845" y="52497"/>
                                </a:lnTo>
                                <a:lnTo>
                                  <a:pt x="27006" y="49962"/>
                                </a:lnTo>
                                <a:close/>
                                <a:moveTo>
                                  <a:pt x="16141" y="27961"/>
                                </a:moveTo>
                                <a:lnTo>
                                  <a:pt x="9260" y="14017"/>
                                </a:lnTo>
                                <a:lnTo>
                                  <a:pt x="21754" y="7770"/>
                                </a:lnTo>
                                <a:cubicBezTo>
                                  <a:pt x="24652" y="6412"/>
                                  <a:pt x="26463" y="6050"/>
                                  <a:pt x="28364" y="6593"/>
                                </a:cubicBezTo>
                                <a:cubicBezTo>
                                  <a:pt x="30356" y="6955"/>
                                  <a:pt x="31986" y="8494"/>
                                  <a:pt x="33163" y="10848"/>
                                </a:cubicBezTo>
                                <a:cubicBezTo>
                                  <a:pt x="35517" y="15647"/>
                                  <a:pt x="34159" y="18997"/>
                                  <a:pt x="28636" y="2171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2" name="Freeform: Shape 2132"/>
                        <wps:cNvSpPr/>
                        <wps:spPr>
                          <a:xfrm>
                            <a:off x="3255392" y="1201455"/>
                            <a:ext cx="15120" cy="10502"/>
                          </a:xfrm>
                          <a:custGeom>
                            <a:avLst/>
                            <a:gdLst>
                              <a:gd name="connsiteX0" fmla="*/ 15077 w 15120"/>
                              <a:gd name="connsiteY0" fmla="*/ 699 h 10502"/>
                              <a:gd name="connsiteX1" fmla="*/ 1858 w 15120"/>
                              <a:gd name="connsiteY1" fmla="*/ 7217 h 10502"/>
                              <a:gd name="connsiteX2" fmla="*/ 3759 w 15120"/>
                              <a:gd name="connsiteY2" fmla="*/ 11201 h 10502"/>
                              <a:gd name="connsiteX3" fmla="*/ 16978 w 15120"/>
                              <a:gd name="connsiteY3" fmla="*/ 4682 h 10502"/>
                            </a:gdLst>
                            <a:ahLst/>
                            <a:cxnLst>
                              <a:cxn ang="0">
                                <a:pos x="connsiteX0" y="connsiteY0"/>
                              </a:cxn>
                              <a:cxn ang="0">
                                <a:pos x="connsiteX1" y="connsiteY1"/>
                              </a:cxn>
                              <a:cxn ang="0">
                                <a:pos x="connsiteX2" y="connsiteY2"/>
                              </a:cxn>
                              <a:cxn ang="0">
                                <a:pos x="connsiteX3" y="connsiteY3"/>
                              </a:cxn>
                            </a:cxnLst>
                            <a:rect l="l" t="t" r="r" b="b"/>
                            <a:pathLst>
                              <a:path w="15120" h="10502">
                                <a:moveTo>
                                  <a:pt x="15077" y="699"/>
                                </a:moveTo>
                                <a:lnTo>
                                  <a:pt x="1858" y="7217"/>
                                </a:lnTo>
                                <a:lnTo>
                                  <a:pt x="3759" y="11201"/>
                                </a:lnTo>
                                <a:lnTo>
                                  <a:pt x="16978" y="46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3" name="Freeform: Shape 2133"/>
                        <wps:cNvSpPr/>
                        <wps:spPr>
                          <a:xfrm>
                            <a:off x="3267374" y="1167671"/>
                            <a:ext cx="40532" cy="48735"/>
                          </a:xfrm>
                          <a:custGeom>
                            <a:avLst/>
                            <a:gdLst>
                              <a:gd name="connsiteX0" fmla="*/ 39957 w 40532"/>
                              <a:gd name="connsiteY0" fmla="*/ 31682 h 48735"/>
                              <a:gd name="connsiteX1" fmla="*/ 19313 w 40532"/>
                              <a:gd name="connsiteY1" fmla="*/ 41914 h 48735"/>
                              <a:gd name="connsiteX2" fmla="*/ 22301 w 40532"/>
                              <a:gd name="connsiteY2" fmla="*/ 30053 h 48735"/>
                              <a:gd name="connsiteX3" fmla="*/ 26285 w 40532"/>
                              <a:gd name="connsiteY3" fmla="*/ 24258 h 48735"/>
                              <a:gd name="connsiteX4" fmla="*/ 28729 w 40532"/>
                              <a:gd name="connsiteY4" fmla="*/ 7961 h 48735"/>
                              <a:gd name="connsiteX5" fmla="*/ 20762 w 40532"/>
                              <a:gd name="connsiteY5" fmla="*/ 1170 h 48735"/>
                              <a:gd name="connsiteX6" fmla="*/ 10259 w 40532"/>
                              <a:gd name="connsiteY6" fmla="*/ 2438 h 48735"/>
                              <a:gd name="connsiteX7" fmla="*/ 1929 w 40532"/>
                              <a:gd name="connsiteY7" fmla="*/ 13122 h 48735"/>
                              <a:gd name="connsiteX8" fmla="*/ 4011 w 40532"/>
                              <a:gd name="connsiteY8" fmla="*/ 22810 h 48735"/>
                              <a:gd name="connsiteX9" fmla="*/ 8901 w 40532"/>
                              <a:gd name="connsiteY9" fmla="*/ 20365 h 48735"/>
                              <a:gd name="connsiteX10" fmla="*/ 7452 w 40532"/>
                              <a:gd name="connsiteY10" fmla="*/ 14208 h 48735"/>
                              <a:gd name="connsiteX11" fmla="*/ 12160 w 40532"/>
                              <a:gd name="connsiteY11" fmla="*/ 6875 h 48735"/>
                              <a:gd name="connsiteX12" fmla="*/ 23659 w 40532"/>
                              <a:gd name="connsiteY12" fmla="*/ 10496 h 48735"/>
                              <a:gd name="connsiteX13" fmla="*/ 22301 w 40532"/>
                              <a:gd name="connsiteY13" fmla="*/ 21270 h 48735"/>
                              <a:gd name="connsiteX14" fmla="*/ 18770 w 40532"/>
                              <a:gd name="connsiteY14" fmla="*/ 26793 h 48735"/>
                              <a:gd name="connsiteX15" fmla="*/ 16235 w 40532"/>
                              <a:gd name="connsiteY15" fmla="*/ 49428 h 48735"/>
                              <a:gd name="connsiteX16" fmla="*/ 42401 w 40532"/>
                              <a:gd name="connsiteY16" fmla="*/ 36481 h 487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0532" h="48735">
                                <a:moveTo>
                                  <a:pt x="39957" y="31682"/>
                                </a:moveTo>
                                <a:lnTo>
                                  <a:pt x="19313" y="41914"/>
                                </a:lnTo>
                                <a:cubicBezTo>
                                  <a:pt x="18136" y="38292"/>
                                  <a:pt x="18951" y="35304"/>
                                  <a:pt x="22301" y="30053"/>
                                </a:cubicBezTo>
                                <a:lnTo>
                                  <a:pt x="26285" y="24258"/>
                                </a:lnTo>
                                <a:cubicBezTo>
                                  <a:pt x="30269" y="18373"/>
                                  <a:pt x="31174" y="12941"/>
                                  <a:pt x="28729" y="7961"/>
                                </a:cubicBezTo>
                                <a:cubicBezTo>
                                  <a:pt x="27100" y="4611"/>
                                  <a:pt x="24112" y="2166"/>
                                  <a:pt x="20762" y="1170"/>
                                </a:cubicBezTo>
                                <a:cubicBezTo>
                                  <a:pt x="17321" y="265"/>
                                  <a:pt x="13971" y="627"/>
                                  <a:pt x="10259" y="2438"/>
                                </a:cubicBezTo>
                                <a:cubicBezTo>
                                  <a:pt x="5279" y="4882"/>
                                  <a:pt x="2382" y="8504"/>
                                  <a:pt x="1929" y="13122"/>
                                </a:cubicBezTo>
                                <a:cubicBezTo>
                                  <a:pt x="1657" y="15928"/>
                                  <a:pt x="2291" y="18735"/>
                                  <a:pt x="4011" y="22810"/>
                                </a:cubicBezTo>
                                <a:lnTo>
                                  <a:pt x="8901" y="20365"/>
                                </a:lnTo>
                                <a:cubicBezTo>
                                  <a:pt x="7814" y="17558"/>
                                  <a:pt x="7452" y="15747"/>
                                  <a:pt x="7452" y="14208"/>
                                </a:cubicBezTo>
                                <a:cubicBezTo>
                                  <a:pt x="7452" y="11130"/>
                                  <a:pt x="9263" y="8323"/>
                                  <a:pt x="12160" y="6875"/>
                                </a:cubicBezTo>
                                <a:cubicBezTo>
                                  <a:pt x="16597" y="4702"/>
                                  <a:pt x="21577" y="6241"/>
                                  <a:pt x="23659" y="10496"/>
                                </a:cubicBezTo>
                                <a:cubicBezTo>
                                  <a:pt x="25289" y="13756"/>
                                  <a:pt x="24836" y="17468"/>
                                  <a:pt x="22301" y="21270"/>
                                </a:cubicBezTo>
                                <a:lnTo>
                                  <a:pt x="18770" y="26793"/>
                                </a:lnTo>
                                <a:cubicBezTo>
                                  <a:pt x="12794" y="35485"/>
                                  <a:pt x="12341" y="40374"/>
                                  <a:pt x="16235" y="49428"/>
                                </a:cubicBezTo>
                                <a:lnTo>
                                  <a:pt x="42401" y="3648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4" name="Freeform: Shape 2134"/>
                        <wps:cNvSpPr/>
                        <wps:spPr>
                          <a:xfrm>
                            <a:off x="3299454" y="1152392"/>
                            <a:ext cx="35566" cy="44913"/>
                          </a:xfrm>
                          <a:custGeom>
                            <a:avLst/>
                            <a:gdLst>
                              <a:gd name="connsiteX0" fmla="*/ 26176 w 35566"/>
                              <a:gd name="connsiteY0" fmla="*/ 7074 h 44913"/>
                              <a:gd name="connsiteX1" fmla="*/ 9788 w 35566"/>
                              <a:gd name="connsiteY1" fmla="*/ 2094 h 44913"/>
                              <a:gd name="connsiteX2" fmla="*/ 2001 w 35566"/>
                              <a:gd name="connsiteY2" fmla="*/ 13140 h 44913"/>
                              <a:gd name="connsiteX3" fmla="*/ 6438 w 35566"/>
                              <a:gd name="connsiteY3" fmla="*/ 30886 h 44913"/>
                              <a:gd name="connsiteX4" fmla="*/ 17031 w 35566"/>
                              <a:gd name="connsiteY4" fmla="*/ 43924 h 44913"/>
                              <a:gd name="connsiteX5" fmla="*/ 29345 w 35566"/>
                              <a:gd name="connsiteY5" fmla="*/ 44014 h 44913"/>
                              <a:gd name="connsiteX6" fmla="*/ 35683 w 35566"/>
                              <a:gd name="connsiteY6" fmla="*/ 24186 h 44913"/>
                              <a:gd name="connsiteX7" fmla="*/ 17303 w 35566"/>
                              <a:gd name="connsiteY7" fmla="*/ 17576 h 44913"/>
                              <a:gd name="connsiteX8" fmla="*/ 10512 w 35566"/>
                              <a:gd name="connsiteY8" fmla="*/ 26449 h 44913"/>
                              <a:gd name="connsiteX9" fmla="*/ 11599 w 35566"/>
                              <a:gd name="connsiteY9" fmla="*/ 6711 h 44913"/>
                              <a:gd name="connsiteX10" fmla="*/ 21196 w 35566"/>
                              <a:gd name="connsiteY10" fmla="*/ 9518 h 44913"/>
                              <a:gd name="connsiteX11" fmla="*/ 18842 w 35566"/>
                              <a:gd name="connsiteY11" fmla="*/ 22194 h 44913"/>
                              <a:gd name="connsiteX12" fmla="*/ 30794 w 35566"/>
                              <a:gd name="connsiteY12" fmla="*/ 27083 h 44913"/>
                              <a:gd name="connsiteX13" fmla="*/ 27263 w 35566"/>
                              <a:gd name="connsiteY13" fmla="*/ 39578 h 44913"/>
                              <a:gd name="connsiteX14" fmla="*/ 14768 w 35566"/>
                              <a:gd name="connsiteY14" fmla="*/ 34598 h 44913"/>
                              <a:gd name="connsiteX15" fmla="*/ 18842 w 35566"/>
                              <a:gd name="connsiteY15" fmla="*/ 22194 h 44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5566" h="44913">
                                <a:moveTo>
                                  <a:pt x="26176" y="7074"/>
                                </a:moveTo>
                                <a:cubicBezTo>
                                  <a:pt x="21921" y="917"/>
                                  <a:pt x="15764" y="-894"/>
                                  <a:pt x="9788" y="2094"/>
                                </a:cubicBezTo>
                                <a:cubicBezTo>
                                  <a:pt x="5442" y="4267"/>
                                  <a:pt x="2545" y="8341"/>
                                  <a:pt x="2001" y="13140"/>
                                </a:cubicBezTo>
                                <a:cubicBezTo>
                                  <a:pt x="1458" y="18210"/>
                                  <a:pt x="2816" y="23733"/>
                                  <a:pt x="6438" y="30886"/>
                                </a:cubicBezTo>
                                <a:cubicBezTo>
                                  <a:pt x="9788" y="37767"/>
                                  <a:pt x="12866" y="41479"/>
                                  <a:pt x="17031" y="43924"/>
                                </a:cubicBezTo>
                                <a:cubicBezTo>
                                  <a:pt x="20744" y="46187"/>
                                  <a:pt x="25090" y="46097"/>
                                  <a:pt x="29345" y="44014"/>
                                </a:cubicBezTo>
                                <a:cubicBezTo>
                                  <a:pt x="36860" y="40302"/>
                                  <a:pt x="39576" y="31972"/>
                                  <a:pt x="35683" y="24186"/>
                                </a:cubicBezTo>
                                <a:cubicBezTo>
                                  <a:pt x="31971" y="16762"/>
                                  <a:pt x="24365" y="14136"/>
                                  <a:pt x="17303" y="17576"/>
                                </a:cubicBezTo>
                                <a:cubicBezTo>
                                  <a:pt x="13500" y="19478"/>
                                  <a:pt x="11146" y="22466"/>
                                  <a:pt x="10512" y="26449"/>
                                </a:cubicBezTo>
                                <a:cubicBezTo>
                                  <a:pt x="5623" y="16490"/>
                                  <a:pt x="6076" y="9428"/>
                                  <a:pt x="11599" y="6711"/>
                                </a:cubicBezTo>
                                <a:cubicBezTo>
                                  <a:pt x="15039" y="4991"/>
                                  <a:pt x="18571" y="5987"/>
                                  <a:pt x="21196" y="9518"/>
                                </a:cubicBezTo>
                                <a:close/>
                                <a:moveTo>
                                  <a:pt x="18842" y="22194"/>
                                </a:moveTo>
                                <a:cubicBezTo>
                                  <a:pt x="23550" y="19840"/>
                                  <a:pt x="28168" y="21741"/>
                                  <a:pt x="30794" y="27083"/>
                                </a:cubicBezTo>
                                <a:cubicBezTo>
                                  <a:pt x="33239" y="32153"/>
                                  <a:pt x="31699" y="37405"/>
                                  <a:pt x="27263" y="39578"/>
                                </a:cubicBezTo>
                                <a:cubicBezTo>
                                  <a:pt x="22736" y="41841"/>
                                  <a:pt x="17303" y="39759"/>
                                  <a:pt x="14768" y="34598"/>
                                </a:cubicBezTo>
                                <a:cubicBezTo>
                                  <a:pt x="12323" y="29709"/>
                                  <a:pt x="13953" y="24548"/>
                                  <a:pt x="18842" y="2219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5" name="Freeform: Shape 2135"/>
                        <wps:cNvSpPr/>
                        <wps:spPr>
                          <a:xfrm>
                            <a:off x="3333793" y="1147322"/>
                            <a:ext cx="37823" cy="36425"/>
                          </a:xfrm>
                          <a:custGeom>
                            <a:avLst/>
                            <a:gdLst>
                              <a:gd name="connsiteX0" fmla="*/ 38007 w 37823"/>
                              <a:gd name="connsiteY0" fmla="*/ 22869 h 36425"/>
                              <a:gd name="connsiteX1" fmla="*/ 37102 w 37823"/>
                              <a:gd name="connsiteY1" fmla="*/ 23412 h 36425"/>
                              <a:gd name="connsiteX2" fmla="*/ 33480 w 37823"/>
                              <a:gd name="connsiteY2" fmla="*/ 22417 h 36425"/>
                              <a:gd name="connsiteX3" fmla="*/ 25059 w 37823"/>
                              <a:gd name="connsiteY3" fmla="*/ 5304 h 36425"/>
                              <a:gd name="connsiteX4" fmla="*/ 10120 w 37823"/>
                              <a:gd name="connsiteY4" fmla="*/ 2769 h 36425"/>
                              <a:gd name="connsiteX5" fmla="*/ 2152 w 37823"/>
                              <a:gd name="connsiteY5" fmla="*/ 10918 h 36425"/>
                              <a:gd name="connsiteX6" fmla="*/ 3058 w 37823"/>
                              <a:gd name="connsiteY6" fmla="*/ 18071 h 36425"/>
                              <a:gd name="connsiteX7" fmla="*/ 7766 w 37823"/>
                              <a:gd name="connsiteY7" fmla="*/ 15716 h 36425"/>
                              <a:gd name="connsiteX8" fmla="*/ 12112 w 37823"/>
                              <a:gd name="connsiteY8" fmla="*/ 7206 h 36425"/>
                              <a:gd name="connsiteX9" fmla="*/ 20623 w 37823"/>
                              <a:gd name="connsiteY9" fmla="*/ 8202 h 36425"/>
                              <a:gd name="connsiteX10" fmla="*/ 21257 w 37823"/>
                              <a:gd name="connsiteY10" fmla="*/ 9469 h 36425"/>
                              <a:gd name="connsiteX11" fmla="*/ 18178 w 37823"/>
                              <a:gd name="connsiteY11" fmla="*/ 15083 h 36425"/>
                              <a:gd name="connsiteX12" fmla="*/ 9667 w 37823"/>
                              <a:gd name="connsiteY12" fmla="*/ 21421 h 36425"/>
                              <a:gd name="connsiteX13" fmla="*/ 8400 w 37823"/>
                              <a:gd name="connsiteY13" fmla="*/ 31742 h 36425"/>
                              <a:gd name="connsiteX14" fmla="*/ 22162 w 37823"/>
                              <a:gd name="connsiteY14" fmla="*/ 35635 h 36425"/>
                              <a:gd name="connsiteX15" fmla="*/ 29949 w 37823"/>
                              <a:gd name="connsiteY15" fmla="*/ 26491 h 36425"/>
                              <a:gd name="connsiteX16" fmla="*/ 36830 w 37823"/>
                              <a:gd name="connsiteY16" fmla="*/ 28392 h 36425"/>
                              <a:gd name="connsiteX17" fmla="*/ 39727 w 37823"/>
                              <a:gd name="connsiteY17" fmla="*/ 26400 h 36425"/>
                              <a:gd name="connsiteX18" fmla="*/ 26689 w 37823"/>
                              <a:gd name="connsiteY18" fmla="*/ 20425 h 36425"/>
                              <a:gd name="connsiteX19" fmla="*/ 26870 w 37823"/>
                              <a:gd name="connsiteY19" fmla="*/ 25133 h 36425"/>
                              <a:gd name="connsiteX20" fmla="*/ 21257 w 37823"/>
                              <a:gd name="connsiteY20" fmla="*/ 31199 h 36425"/>
                              <a:gd name="connsiteX21" fmla="*/ 13108 w 37823"/>
                              <a:gd name="connsiteY21" fmla="*/ 29298 h 36425"/>
                              <a:gd name="connsiteX22" fmla="*/ 17454 w 37823"/>
                              <a:gd name="connsiteY22" fmla="*/ 20515 h 36425"/>
                              <a:gd name="connsiteX23" fmla="*/ 24154 w 37823"/>
                              <a:gd name="connsiteY23" fmla="*/ 15173 h 364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7823" h="36425">
                                <a:moveTo>
                                  <a:pt x="38007" y="22869"/>
                                </a:moveTo>
                                <a:cubicBezTo>
                                  <a:pt x="37645" y="23141"/>
                                  <a:pt x="37373" y="23322"/>
                                  <a:pt x="37102" y="23412"/>
                                </a:cubicBezTo>
                                <a:cubicBezTo>
                                  <a:pt x="35472" y="24227"/>
                                  <a:pt x="34204" y="23865"/>
                                  <a:pt x="33480" y="22417"/>
                                </a:cubicBezTo>
                                <a:lnTo>
                                  <a:pt x="25059" y="5304"/>
                                </a:lnTo>
                                <a:cubicBezTo>
                                  <a:pt x="22524" y="234"/>
                                  <a:pt x="17182" y="-762"/>
                                  <a:pt x="10120" y="2769"/>
                                </a:cubicBezTo>
                                <a:cubicBezTo>
                                  <a:pt x="5774" y="4852"/>
                                  <a:pt x="3058" y="7749"/>
                                  <a:pt x="2152" y="10918"/>
                                </a:cubicBezTo>
                                <a:cubicBezTo>
                                  <a:pt x="1699" y="13181"/>
                                  <a:pt x="1790" y="15083"/>
                                  <a:pt x="3058" y="18071"/>
                                </a:cubicBezTo>
                                <a:lnTo>
                                  <a:pt x="7766" y="15716"/>
                                </a:lnTo>
                                <a:cubicBezTo>
                                  <a:pt x="6498" y="12004"/>
                                  <a:pt x="7766" y="9288"/>
                                  <a:pt x="12112" y="7206"/>
                                </a:cubicBezTo>
                                <a:cubicBezTo>
                                  <a:pt x="16277" y="5123"/>
                                  <a:pt x="19265" y="5485"/>
                                  <a:pt x="20623" y="8202"/>
                                </a:cubicBezTo>
                                <a:lnTo>
                                  <a:pt x="21257" y="9469"/>
                                </a:lnTo>
                                <a:cubicBezTo>
                                  <a:pt x="22253" y="11552"/>
                                  <a:pt x="21619" y="12729"/>
                                  <a:pt x="18178" y="15083"/>
                                </a:cubicBezTo>
                                <a:cubicBezTo>
                                  <a:pt x="11931" y="19157"/>
                                  <a:pt x="11116" y="19791"/>
                                  <a:pt x="9667" y="21421"/>
                                </a:cubicBezTo>
                                <a:cubicBezTo>
                                  <a:pt x="7041" y="24590"/>
                                  <a:pt x="6498" y="27940"/>
                                  <a:pt x="8400" y="31742"/>
                                </a:cubicBezTo>
                                <a:cubicBezTo>
                                  <a:pt x="11025" y="37084"/>
                                  <a:pt x="16277" y="38533"/>
                                  <a:pt x="22162" y="35635"/>
                                </a:cubicBezTo>
                                <a:cubicBezTo>
                                  <a:pt x="25874" y="33825"/>
                                  <a:pt x="28138" y="31108"/>
                                  <a:pt x="29949" y="26491"/>
                                </a:cubicBezTo>
                                <a:cubicBezTo>
                                  <a:pt x="31760" y="29298"/>
                                  <a:pt x="33842" y="29841"/>
                                  <a:pt x="36830" y="28392"/>
                                </a:cubicBezTo>
                                <a:cubicBezTo>
                                  <a:pt x="37826" y="27940"/>
                                  <a:pt x="38369" y="27487"/>
                                  <a:pt x="39727" y="26400"/>
                                </a:cubicBezTo>
                                <a:close/>
                                <a:moveTo>
                                  <a:pt x="26689" y="20425"/>
                                </a:moveTo>
                                <a:cubicBezTo>
                                  <a:pt x="27413" y="21964"/>
                                  <a:pt x="27595" y="23050"/>
                                  <a:pt x="26870" y="25133"/>
                                </a:cubicBezTo>
                                <a:cubicBezTo>
                                  <a:pt x="25693" y="27849"/>
                                  <a:pt x="23882" y="29841"/>
                                  <a:pt x="21257" y="31199"/>
                                </a:cubicBezTo>
                                <a:cubicBezTo>
                                  <a:pt x="17544" y="32919"/>
                                  <a:pt x="14647" y="32285"/>
                                  <a:pt x="13108" y="29298"/>
                                </a:cubicBezTo>
                                <a:cubicBezTo>
                                  <a:pt x="11659" y="26219"/>
                                  <a:pt x="12836" y="23684"/>
                                  <a:pt x="17454" y="20515"/>
                                </a:cubicBezTo>
                                <a:cubicBezTo>
                                  <a:pt x="22071" y="17346"/>
                                  <a:pt x="22977" y="16713"/>
                                  <a:pt x="24154" y="151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6" name="Freeform: Shape 2136"/>
                        <wps:cNvSpPr/>
                        <wps:spPr>
                          <a:xfrm>
                            <a:off x="3366431" y="1146568"/>
                            <a:ext cx="15120" cy="10502"/>
                          </a:xfrm>
                          <a:custGeom>
                            <a:avLst/>
                            <a:gdLst>
                              <a:gd name="connsiteX0" fmla="*/ 15140 w 15120"/>
                              <a:gd name="connsiteY0" fmla="*/ 667 h 10502"/>
                              <a:gd name="connsiteX1" fmla="*/ 1921 w 15120"/>
                              <a:gd name="connsiteY1" fmla="*/ 7186 h 10502"/>
                              <a:gd name="connsiteX2" fmla="*/ 3823 w 15120"/>
                              <a:gd name="connsiteY2" fmla="*/ 11170 h 10502"/>
                              <a:gd name="connsiteX3" fmla="*/ 17042 w 15120"/>
                              <a:gd name="connsiteY3" fmla="*/ 4651 h 10502"/>
                            </a:gdLst>
                            <a:ahLst/>
                            <a:cxnLst>
                              <a:cxn ang="0">
                                <a:pos x="connsiteX0" y="connsiteY0"/>
                              </a:cxn>
                              <a:cxn ang="0">
                                <a:pos x="connsiteX1" y="connsiteY1"/>
                              </a:cxn>
                              <a:cxn ang="0">
                                <a:pos x="connsiteX2" y="connsiteY2"/>
                              </a:cxn>
                              <a:cxn ang="0">
                                <a:pos x="connsiteX3" y="connsiteY3"/>
                              </a:cxn>
                            </a:cxnLst>
                            <a:rect l="l" t="t" r="r" b="b"/>
                            <a:pathLst>
                              <a:path w="15120" h="10502">
                                <a:moveTo>
                                  <a:pt x="15140" y="667"/>
                                </a:moveTo>
                                <a:lnTo>
                                  <a:pt x="1921" y="7186"/>
                                </a:lnTo>
                                <a:lnTo>
                                  <a:pt x="3823" y="11170"/>
                                </a:lnTo>
                                <a:lnTo>
                                  <a:pt x="17042" y="46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7" name="Freeform: Shape 2137"/>
                        <wps:cNvSpPr/>
                        <wps:spPr>
                          <a:xfrm>
                            <a:off x="3377478" y="1110092"/>
                            <a:ext cx="37503" cy="48133"/>
                          </a:xfrm>
                          <a:custGeom>
                            <a:avLst/>
                            <a:gdLst>
                              <a:gd name="connsiteX0" fmla="*/ 22304 w 37503"/>
                              <a:gd name="connsiteY0" fmla="*/ 662 h 48133"/>
                              <a:gd name="connsiteX1" fmla="*/ 1932 w 37503"/>
                              <a:gd name="connsiteY1" fmla="*/ 10712 h 48133"/>
                              <a:gd name="connsiteX2" fmla="*/ 9628 w 37503"/>
                              <a:gd name="connsiteY2" fmla="*/ 33619 h 48133"/>
                              <a:gd name="connsiteX3" fmla="*/ 14064 w 37503"/>
                              <a:gd name="connsiteY3" fmla="*/ 31355 h 48133"/>
                              <a:gd name="connsiteX4" fmla="*/ 19587 w 37503"/>
                              <a:gd name="connsiteY4" fmla="*/ 24112 h 48133"/>
                              <a:gd name="connsiteX5" fmla="*/ 32807 w 37503"/>
                              <a:gd name="connsiteY5" fmla="*/ 29363 h 48133"/>
                              <a:gd name="connsiteX6" fmla="*/ 28642 w 37503"/>
                              <a:gd name="connsiteY6" fmla="*/ 42673 h 48133"/>
                              <a:gd name="connsiteX7" fmla="*/ 17324 w 37503"/>
                              <a:gd name="connsiteY7" fmla="*/ 40047 h 48133"/>
                              <a:gd name="connsiteX8" fmla="*/ 12525 w 37503"/>
                              <a:gd name="connsiteY8" fmla="*/ 42401 h 48133"/>
                              <a:gd name="connsiteX9" fmla="*/ 17958 w 37503"/>
                              <a:gd name="connsiteY9" fmla="*/ 47562 h 48133"/>
                              <a:gd name="connsiteX10" fmla="*/ 30996 w 37503"/>
                              <a:gd name="connsiteY10" fmla="*/ 46928 h 48133"/>
                              <a:gd name="connsiteX11" fmla="*/ 37515 w 37503"/>
                              <a:gd name="connsiteY11" fmla="*/ 26104 h 48133"/>
                              <a:gd name="connsiteX12" fmla="*/ 18320 w 37503"/>
                              <a:gd name="connsiteY12" fmla="*/ 19404 h 48133"/>
                              <a:gd name="connsiteX13" fmla="*/ 12163 w 37503"/>
                              <a:gd name="connsiteY13" fmla="*/ 25289 h 48133"/>
                              <a:gd name="connsiteX14" fmla="*/ 8360 w 37503"/>
                              <a:gd name="connsiteY14" fmla="*/ 13609 h 48133"/>
                              <a:gd name="connsiteX15" fmla="*/ 24748 w 37503"/>
                              <a:gd name="connsiteY15" fmla="*/ 5551 h 481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7503" h="48133">
                                <a:moveTo>
                                  <a:pt x="22304" y="662"/>
                                </a:moveTo>
                                <a:lnTo>
                                  <a:pt x="1932" y="10712"/>
                                </a:lnTo>
                                <a:lnTo>
                                  <a:pt x="9628" y="33619"/>
                                </a:lnTo>
                                <a:lnTo>
                                  <a:pt x="14064" y="31355"/>
                                </a:lnTo>
                                <a:cubicBezTo>
                                  <a:pt x="14970" y="27553"/>
                                  <a:pt x="16509" y="25651"/>
                                  <a:pt x="19587" y="24112"/>
                                </a:cubicBezTo>
                                <a:cubicBezTo>
                                  <a:pt x="24839" y="21577"/>
                                  <a:pt x="29909" y="23478"/>
                                  <a:pt x="32807" y="29363"/>
                                </a:cubicBezTo>
                                <a:cubicBezTo>
                                  <a:pt x="35613" y="34977"/>
                                  <a:pt x="33984" y="40047"/>
                                  <a:pt x="28642" y="42673"/>
                                </a:cubicBezTo>
                                <a:cubicBezTo>
                                  <a:pt x="24386" y="44755"/>
                                  <a:pt x="20764" y="44031"/>
                                  <a:pt x="17324" y="40047"/>
                                </a:cubicBezTo>
                                <a:lnTo>
                                  <a:pt x="12525" y="42401"/>
                                </a:lnTo>
                                <a:cubicBezTo>
                                  <a:pt x="14789" y="45389"/>
                                  <a:pt x="16056" y="46657"/>
                                  <a:pt x="17958" y="47562"/>
                                </a:cubicBezTo>
                                <a:cubicBezTo>
                                  <a:pt x="21760" y="49463"/>
                                  <a:pt x="26559" y="49101"/>
                                  <a:pt x="30996" y="46928"/>
                                </a:cubicBezTo>
                                <a:cubicBezTo>
                                  <a:pt x="38873" y="43035"/>
                                  <a:pt x="41680" y="34524"/>
                                  <a:pt x="37515" y="26104"/>
                                </a:cubicBezTo>
                                <a:cubicBezTo>
                                  <a:pt x="33621" y="18317"/>
                                  <a:pt x="25835" y="15692"/>
                                  <a:pt x="18320" y="19404"/>
                                </a:cubicBezTo>
                                <a:cubicBezTo>
                                  <a:pt x="15513" y="20762"/>
                                  <a:pt x="13612" y="22482"/>
                                  <a:pt x="12163" y="25289"/>
                                </a:cubicBezTo>
                                <a:lnTo>
                                  <a:pt x="8360" y="13609"/>
                                </a:lnTo>
                                <a:lnTo>
                                  <a:pt x="24748" y="55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8" name="Freeform: Shape 2138"/>
                        <wps:cNvSpPr/>
                        <wps:spPr>
                          <a:xfrm>
                            <a:off x="3410319" y="1107679"/>
                            <a:ext cx="35995" cy="50268"/>
                          </a:xfrm>
                          <a:custGeom>
                            <a:avLst/>
                            <a:gdLst>
                              <a:gd name="connsiteX0" fmla="*/ 22321 w 35995"/>
                              <a:gd name="connsiteY0" fmla="*/ 50922 h 50268"/>
                              <a:gd name="connsiteX1" fmla="*/ 26939 w 35995"/>
                              <a:gd name="connsiteY1" fmla="*/ 48568 h 50268"/>
                              <a:gd name="connsiteX2" fmla="*/ 19424 w 35995"/>
                              <a:gd name="connsiteY2" fmla="*/ 33357 h 50268"/>
                              <a:gd name="connsiteX3" fmla="*/ 30651 w 35995"/>
                              <a:gd name="connsiteY3" fmla="*/ 33267 h 50268"/>
                              <a:gd name="connsiteX4" fmla="*/ 35450 w 35995"/>
                              <a:gd name="connsiteY4" fmla="*/ 11809 h 50268"/>
                              <a:gd name="connsiteX5" fmla="*/ 15078 w 35995"/>
                              <a:gd name="connsiteY5" fmla="*/ 2121 h 50268"/>
                              <a:gd name="connsiteX6" fmla="*/ 8468 w 35995"/>
                              <a:gd name="connsiteY6" fmla="*/ 11899 h 50268"/>
                              <a:gd name="connsiteX7" fmla="*/ 6295 w 35995"/>
                              <a:gd name="connsiteY7" fmla="*/ 7554 h 50268"/>
                              <a:gd name="connsiteX8" fmla="*/ 1949 w 35995"/>
                              <a:gd name="connsiteY8" fmla="*/ 9726 h 50268"/>
                              <a:gd name="connsiteX9" fmla="*/ 16436 w 35995"/>
                              <a:gd name="connsiteY9" fmla="*/ 6920 h 50268"/>
                              <a:gd name="connsiteX10" fmla="*/ 30561 w 35995"/>
                              <a:gd name="connsiteY10" fmla="*/ 14163 h 50268"/>
                              <a:gd name="connsiteX11" fmla="*/ 27573 w 35995"/>
                              <a:gd name="connsiteY11" fmla="*/ 29374 h 50268"/>
                              <a:gd name="connsiteX12" fmla="*/ 13901 w 35995"/>
                              <a:gd name="connsiteY12" fmla="*/ 22130 h 50268"/>
                              <a:gd name="connsiteX13" fmla="*/ 16436 w 35995"/>
                              <a:gd name="connsiteY13" fmla="*/ 6920 h 502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5995" h="50268">
                                <a:moveTo>
                                  <a:pt x="22321" y="50922"/>
                                </a:moveTo>
                                <a:lnTo>
                                  <a:pt x="26939" y="48568"/>
                                </a:lnTo>
                                <a:lnTo>
                                  <a:pt x="19424" y="33357"/>
                                </a:lnTo>
                                <a:cubicBezTo>
                                  <a:pt x="23408" y="35168"/>
                                  <a:pt x="26848" y="35168"/>
                                  <a:pt x="30651" y="33267"/>
                                </a:cubicBezTo>
                                <a:cubicBezTo>
                                  <a:pt x="38166" y="29555"/>
                                  <a:pt x="40068" y="21044"/>
                                  <a:pt x="35450" y="11809"/>
                                </a:cubicBezTo>
                                <a:cubicBezTo>
                                  <a:pt x="30651" y="2030"/>
                                  <a:pt x="22774" y="-1682"/>
                                  <a:pt x="15078" y="2121"/>
                                </a:cubicBezTo>
                                <a:cubicBezTo>
                                  <a:pt x="11094" y="4022"/>
                                  <a:pt x="8830" y="7463"/>
                                  <a:pt x="8468" y="11899"/>
                                </a:cubicBezTo>
                                <a:lnTo>
                                  <a:pt x="6295" y="7554"/>
                                </a:lnTo>
                                <a:lnTo>
                                  <a:pt x="1949" y="9726"/>
                                </a:lnTo>
                                <a:close/>
                                <a:moveTo>
                                  <a:pt x="16436" y="6920"/>
                                </a:moveTo>
                                <a:cubicBezTo>
                                  <a:pt x="21506" y="4385"/>
                                  <a:pt x="27120" y="7191"/>
                                  <a:pt x="30561" y="14163"/>
                                </a:cubicBezTo>
                                <a:cubicBezTo>
                                  <a:pt x="33820" y="20772"/>
                                  <a:pt x="32643" y="26839"/>
                                  <a:pt x="27573" y="29374"/>
                                </a:cubicBezTo>
                                <a:cubicBezTo>
                                  <a:pt x="22593" y="31818"/>
                                  <a:pt x="17251" y="29011"/>
                                  <a:pt x="13901" y="22130"/>
                                </a:cubicBezTo>
                                <a:cubicBezTo>
                                  <a:pt x="10460" y="15249"/>
                                  <a:pt x="11456" y="9364"/>
                                  <a:pt x="16436" y="692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39" name="Freeform: Shape 2139"/>
                        <wps:cNvSpPr/>
                        <wps:spPr>
                          <a:xfrm>
                            <a:off x="3263428" y="1536220"/>
                            <a:ext cx="49164" cy="40609"/>
                          </a:xfrm>
                          <a:custGeom>
                            <a:avLst/>
                            <a:gdLst>
                              <a:gd name="connsiteX0" fmla="*/ 1861 w 49164"/>
                              <a:gd name="connsiteY0" fmla="*/ 9999 h 40609"/>
                              <a:gd name="connsiteX1" fmla="*/ 9376 w 49164"/>
                              <a:gd name="connsiteY1" fmla="*/ 41508 h 40609"/>
                              <a:gd name="connsiteX2" fmla="*/ 14356 w 49164"/>
                              <a:gd name="connsiteY2" fmla="*/ 40331 h 40609"/>
                              <a:gd name="connsiteX3" fmla="*/ 9648 w 49164"/>
                              <a:gd name="connsiteY3" fmla="*/ 20502 h 40609"/>
                              <a:gd name="connsiteX4" fmla="*/ 15080 w 49164"/>
                              <a:gd name="connsiteY4" fmla="*/ 10452 h 40609"/>
                              <a:gd name="connsiteX5" fmla="*/ 22505 w 49164"/>
                              <a:gd name="connsiteY5" fmla="*/ 15432 h 40609"/>
                              <a:gd name="connsiteX6" fmla="*/ 27665 w 49164"/>
                              <a:gd name="connsiteY6" fmla="*/ 37162 h 40609"/>
                              <a:gd name="connsiteX7" fmla="*/ 32736 w 49164"/>
                              <a:gd name="connsiteY7" fmla="*/ 35985 h 40609"/>
                              <a:gd name="connsiteX8" fmla="*/ 28028 w 49164"/>
                              <a:gd name="connsiteY8" fmla="*/ 16156 h 40609"/>
                              <a:gd name="connsiteX9" fmla="*/ 33370 w 49164"/>
                              <a:gd name="connsiteY9" fmla="*/ 6106 h 40609"/>
                              <a:gd name="connsiteX10" fmla="*/ 40794 w 49164"/>
                              <a:gd name="connsiteY10" fmla="*/ 11086 h 40609"/>
                              <a:gd name="connsiteX11" fmla="*/ 45955 w 49164"/>
                              <a:gd name="connsiteY11" fmla="*/ 32816 h 40609"/>
                              <a:gd name="connsiteX12" fmla="*/ 51025 w 49164"/>
                              <a:gd name="connsiteY12" fmla="*/ 31639 h 40609"/>
                              <a:gd name="connsiteX13" fmla="*/ 45412 w 49164"/>
                              <a:gd name="connsiteY13" fmla="*/ 7917 h 40609"/>
                              <a:gd name="connsiteX14" fmla="*/ 34184 w 49164"/>
                              <a:gd name="connsiteY14" fmla="*/ 1308 h 40609"/>
                              <a:gd name="connsiteX15" fmla="*/ 25674 w 49164"/>
                              <a:gd name="connsiteY15" fmla="*/ 8370 h 40609"/>
                              <a:gd name="connsiteX16" fmla="*/ 15985 w 49164"/>
                              <a:gd name="connsiteY16" fmla="*/ 5563 h 40609"/>
                              <a:gd name="connsiteX17" fmla="*/ 7565 w 49164"/>
                              <a:gd name="connsiteY17" fmla="*/ 13259 h 40609"/>
                              <a:gd name="connsiteX18" fmla="*/ 6479 w 49164"/>
                              <a:gd name="connsiteY18" fmla="*/ 8913 h 40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9164" h="40609">
                                <a:moveTo>
                                  <a:pt x="1861" y="9999"/>
                                </a:moveTo>
                                <a:lnTo>
                                  <a:pt x="9376" y="41508"/>
                                </a:lnTo>
                                <a:lnTo>
                                  <a:pt x="14356" y="40331"/>
                                </a:lnTo>
                                <a:lnTo>
                                  <a:pt x="9648" y="20502"/>
                                </a:lnTo>
                                <a:cubicBezTo>
                                  <a:pt x="8561" y="15885"/>
                                  <a:pt x="11006" y="11448"/>
                                  <a:pt x="15080" y="10452"/>
                                </a:cubicBezTo>
                                <a:cubicBezTo>
                                  <a:pt x="18883" y="9547"/>
                                  <a:pt x="21509" y="11358"/>
                                  <a:pt x="22505" y="15432"/>
                                </a:cubicBezTo>
                                <a:lnTo>
                                  <a:pt x="27665" y="37162"/>
                                </a:lnTo>
                                <a:lnTo>
                                  <a:pt x="32736" y="35985"/>
                                </a:lnTo>
                                <a:lnTo>
                                  <a:pt x="28028" y="16156"/>
                                </a:lnTo>
                                <a:cubicBezTo>
                                  <a:pt x="26941" y="11539"/>
                                  <a:pt x="29386" y="7102"/>
                                  <a:pt x="33370" y="6106"/>
                                </a:cubicBezTo>
                                <a:cubicBezTo>
                                  <a:pt x="37082" y="5291"/>
                                  <a:pt x="39889" y="7102"/>
                                  <a:pt x="40794" y="11086"/>
                                </a:cubicBezTo>
                                <a:lnTo>
                                  <a:pt x="45955" y="32816"/>
                                </a:lnTo>
                                <a:lnTo>
                                  <a:pt x="51025" y="31639"/>
                                </a:lnTo>
                                <a:lnTo>
                                  <a:pt x="45412" y="7917"/>
                                </a:lnTo>
                                <a:cubicBezTo>
                                  <a:pt x="44054" y="2304"/>
                                  <a:pt x="40070" y="-141"/>
                                  <a:pt x="34184" y="1308"/>
                                </a:cubicBezTo>
                                <a:cubicBezTo>
                                  <a:pt x="29929" y="2304"/>
                                  <a:pt x="27756" y="4205"/>
                                  <a:pt x="25674" y="8370"/>
                                </a:cubicBezTo>
                                <a:cubicBezTo>
                                  <a:pt x="22957" y="5473"/>
                                  <a:pt x="20060" y="4658"/>
                                  <a:pt x="15985" y="5563"/>
                                </a:cubicBezTo>
                                <a:cubicBezTo>
                                  <a:pt x="11821" y="6559"/>
                                  <a:pt x="9285" y="8823"/>
                                  <a:pt x="7565" y="13259"/>
                                </a:cubicBezTo>
                                <a:lnTo>
                                  <a:pt x="6479" y="891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0" name="Freeform: Shape 2140"/>
                        <wps:cNvSpPr/>
                        <wps:spPr>
                          <a:xfrm>
                            <a:off x="3310423" y="1519753"/>
                            <a:ext cx="15482" cy="45179"/>
                          </a:xfrm>
                          <a:custGeom>
                            <a:avLst/>
                            <a:gdLst>
                              <a:gd name="connsiteX0" fmla="*/ 9857 w 15482"/>
                              <a:gd name="connsiteY0" fmla="*/ 13387 h 45179"/>
                              <a:gd name="connsiteX1" fmla="*/ 4877 w 15482"/>
                              <a:gd name="connsiteY1" fmla="*/ 14563 h 45179"/>
                              <a:gd name="connsiteX2" fmla="*/ 12392 w 15482"/>
                              <a:gd name="connsiteY2" fmla="*/ 46072 h 45179"/>
                              <a:gd name="connsiteX3" fmla="*/ 17372 w 15482"/>
                              <a:gd name="connsiteY3" fmla="*/ 44894 h 45179"/>
                              <a:gd name="connsiteX4" fmla="*/ 6960 w 15482"/>
                              <a:gd name="connsiteY4" fmla="*/ 892 h 45179"/>
                              <a:gd name="connsiteX5" fmla="*/ 1889 w 15482"/>
                              <a:gd name="connsiteY5" fmla="*/ 2159 h 45179"/>
                              <a:gd name="connsiteX6" fmla="*/ 3338 w 15482"/>
                              <a:gd name="connsiteY6" fmla="*/ 8588 h 45179"/>
                              <a:gd name="connsiteX7" fmla="*/ 8409 w 15482"/>
                              <a:gd name="connsiteY7" fmla="*/ 7320 h 451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5482" h="45179">
                                <a:moveTo>
                                  <a:pt x="9857" y="13387"/>
                                </a:moveTo>
                                <a:lnTo>
                                  <a:pt x="4877" y="14563"/>
                                </a:lnTo>
                                <a:lnTo>
                                  <a:pt x="12392" y="46072"/>
                                </a:lnTo>
                                <a:lnTo>
                                  <a:pt x="17372" y="44894"/>
                                </a:lnTo>
                                <a:close/>
                                <a:moveTo>
                                  <a:pt x="6960" y="892"/>
                                </a:moveTo>
                                <a:lnTo>
                                  <a:pt x="1889" y="2159"/>
                                </a:lnTo>
                                <a:lnTo>
                                  <a:pt x="3338" y="8588"/>
                                </a:lnTo>
                                <a:lnTo>
                                  <a:pt x="8409" y="732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1" name="Freeform: Shape 2141"/>
                        <wps:cNvSpPr/>
                        <wps:spPr>
                          <a:xfrm>
                            <a:off x="3325433" y="1512009"/>
                            <a:ext cx="45633" cy="49392"/>
                          </a:xfrm>
                          <a:custGeom>
                            <a:avLst/>
                            <a:gdLst>
                              <a:gd name="connsiteX0" fmla="*/ 13396 w 45633"/>
                              <a:gd name="connsiteY0" fmla="*/ 30092 h 49392"/>
                              <a:gd name="connsiteX1" fmla="*/ 27792 w 45633"/>
                              <a:gd name="connsiteY1" fmla="*/ 26651 h 49392"/>
                              <a:gd name="connsiteX2" fmla="*/ 36937 w 45633"/>
                              <a:gd name="connsiteY2" fmla="*/ 32718 h 49392"/>
                              <a:gd name="connsiteX3" fmla="*/ 37842 w 45633"/>
                              <a:gd name="connsiteY3" fmla="*/ 36701 h 49392"/>
                              <a:gd name="connsiteX4" fmla="*/ 40830 w 45633"/>
                              <a:gd name="connsiteY4" fmla="*/ 43582 h 49392"/>
                              <a:gd name="connsiteX5" fmla="*/ 47530 w 45633"/>
                              <a:gd name="connsiteY5" fmla="*/ 41953 h 49392"/>
                              <a:gd name="connsiteX6" fmla="*/ 47168 w 45633"/>
                              <a:gd name="connsiteY6" fmla="*/ 40504 h 49392"/>
                              <a:gd name="connsiteX7" fmla="*/ 42460 w 45633"/>
                              <a:gd name="connsiteY7" fmla="*/ 32355 h 49392"/>
                              <a:gd name="connsiteX8" fmla="*/ 33859 w 45633"/>
                              <a:gd name="connsiteY8" fmla="*/ 22305 h 49392"/>
                              <a:gd name="connsiteX9" fmla="*/ 38295 w 45633"/>
                              <a:gd name="connsiteY9" fmla="*/ 10173 h 49392"/>
                              <a:gd name="connsiteX10" fmla="*/ 22088 w 45633"/>
                              <a:gd name="connsiteY10" fmla="*/ 1481 h 49392"/>
                              <a:gd name="connsiteX11" fmla="*/ 1897 w 45633"/>
                              <a:gd name="connsiteY11" fmla="*/ 6280 h 49392"/>
                              <a:gd name="connsiteX12" fmla="*/ 12309 w 45633"/>
                              <a:gd name="connsiteY12" fmla="*/ 50282 h 49392"/>
                              <a:gd name="connsiteX13" fmla="*/ 17923 w 45633"/>
                              <a:gd name="connsiteY13" fmla="*/ 49015 h 49392"/>
                              <a:gd name="connsiteX14" fmla="*/ 12219 w 45633"/>
                              <a:gd name="connsiteY14" fmla="*/ 25112 h 49392"/>
                              <a:gd name="connsiteX15" fmla="*/ 8688 w 45633"/>
                              <a:gd name="connsiteY15" fmla="*/ 9992 h 49392"/>
                              <a:gd name="connsiteX16" fmla="*/ 22179 w 45633"/>
                              <a:gd name="connsiteY16" fmla="*/ 6732 h 49392"/>
                              <a:gd name="connsiteX17" fmla="*/ 28879 w 45633"/>
                              <a:gd name="connsiteY17" fmla="*/ 7004 h 49392"/>
                              <a:gd name="connsiteX18" fmla="*/ 32682 w 45633"/>
                              <a:gd name="connsiteY18" fmla="*/ 12346 h 49392"/>
                              <a:gd name="connsiteX19" fmla="*/ 25710 w 45633"/>
                              <a:gd name="connsiteY19" fmla="*/ 21853 h 49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633" h="49392">
                                <a:moveTo>
                                  <a:pt x="13396" y="30092"/>
                                </a:moveTo>
                                <a:lnTo>
                                  <a:pt x="27792" y="26651"/>
                                </a:lnTo>
                                <a:cubicBezTo>
                                  <a:pt x="32862" y="25474"/>
                                  <a:pt x="35669" y="27376"/>
                                  <a:pt x="36937" y="32718"/>
                                </a:cubicBezTo>
                                <a:lnTo>
                                  <a:pt x="37842" y="36701"/>
                                </a:lnTo>
                                <a:cubicBezTo>
                                  <a:pt x="38476" y="39327"/>
                                  <a:pt x="39563" y="41953"/>
                                  <a:pt x="40830" y="43582"/>
                                </a:cubicBezTo>
                                <a:lnTo>
                                  <a:pt x="47530" y="41953"/>
                                </a:lnTo>
                                <a:lnTo>
                                  <a:pt x="47168" y="40504"/>
                                </a:lnTo>
                                <a:cubicBezTo>
                                  <a:pt x="44814" y="39599"/>
                                  <a:pt x="43999" y="38059"/>
                                  <a:pt x="42460" y="32355"/>
                                </a:cubicBezTo>
                                <a:cubicBezTo>
                                  <a:pt x="40740" y="25112"/>
                                  <a:pt x="39201" y="23211"/>
                                  <a:pt x="33859" y="22305"/>
                                </a:cubicBezTo>
                                <a:cubicBezTo>
                                  <a:pt x="38295" y="18593"/>
                                  <a:pt x="39472" y="15153"/>
                                  <a:pt x="38295" y="10173"/>
                                </a:cubicBezTo>
                                <a:cubicBezTo>
                                  <a:pt x="36484" y="2567"/>
                                  <a:pt x="30780" y="-511"/>
                                  <a:pt x="22088" y="1481"/>
                                </a:cubicBezTo>
                                <a:lnTo>
                                  <a:pt x="1897" y="6280"/>
                                </a:lnTo>
                                <a:lnTo>
                                  <a:pt x="12309" y="50282"/>
                                </a:lnTo>
                                <a:lnTo>
                                  <a:pt x="17923" y="49015"/>
                                </a:lnTo>
                                <a:close/>
                                <a:moveTo>
                                  <a:pt x="12219" y="25112"/>
                                </a:moveTo>
                                <a:lnTo>
                                  <a:pt x="8688" y="9992"/>
                                </a:lnTo>
                                <a:lnTo>
                                  <a:pt x="22179" y="6732"/>
                                </a:lnTo>
                                <a:cubicBezTo>
                                  <a:pt x="25348" y="6008"/>
                                  <a:pt x="27249" y="6098"/>
                                  <a:pt x="28879" y="7004"/>
                                </a:cubicBezTo>
                                <a:cubicBezTo>
                                  <a:pt x="30780" y="7909"/>
                                  <a:pt x="32048" y="9720"/>
                                  <a:pt x="32682" y="12346"/>
                                </a:cubicBezTo>
                                <a:cubicBezTo>
                                  <a:pt x="33859" y="17507"/>
                                  <a:pt x="31776" y="20404"/>
                                  <a:pt x="25710" y="2185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2" name="Freeform: Shape 2142"/>
                        <wps:cNvSpPr/>
                        <wps:spPr>
                          <a:xfrm>
                            <a:off x="3371880" y="1529664"/>
                            <a:ext cx="15392" cy="7695"/>
                          </a:xfrm>
                          <a:custGeom>
                            <a:avLst/>
                            <a:gdLst>
                              <a:gd name="connsiteX0" fmla="*/ 16318 w 15392"/>
                              <a:gd name="connsiteY0" fmla="*/ 884 h 7695"/>
                              <a:gd name="connsiteX1" fmla="*/ 1922 w 15392"/>
                              <a:gd name="connsiteY1" fmla="*/ 4325 h 7695"/>
                              <a:gd name="connsiteX2" fmla="*/ 2918 w 15392"/>
                              <a:gd name="connsiteY2" fmla="*/ 8580 h 7695"/>
                              <a:gd name="connsiteX3" fmla="*/ 17314 w 15392"/>
                              <a:gd name="connsiteY3" fmla="*/ 5139 h 7695"/>
                            </a:gdLst>
                            <a:ahLst/>
                            <a:cxnLst>
                              <a:cxn ang="0">
                                <a:pos x="connsiteX0" y="connsiteY0"/>
                              </a:cxn>
                              <a:cxn ang="0">
                                <a:pos x="connsiteX1" y="connsiteY1"/>
                              </a:cxn>
                              <a:cxn ang="0">
                                <a:pos x="connsiteX2" y="connsiteY2"/>
                              </a:cxn>
                              <a:cxn ang="0">
                                <a:pos x="connsiteX3" y="connsiteY3"/>
                              </a:cxn>
                            </a:cxnLst>
                            <a:rect l="l" t="t" r="r" b="b"/>
                            <a:pathLst>
                              <a:path w="15392" h="7695">
                                <a:moveTo>
                                  <a:pt x="16318" y="884"/>
                                </a:moveTo>
                                <a:lnTo>
                                  <a:pt x="1922" y="4325"/>
                                </a:lnTo>
                                <a:lnTo>
                                  <a:pt x="2918" y="8580"/>
                                </a:lnTo>
                                <a:lnTo>
                                  <a:pt x="17314" y="513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3" name="Freeform: Shape 2143"/>
                        <wps:cNvSpPr/>
                        <wps:spPr>
                          <a:xfrm>
                            <a:off x="3391570" y="1499101"/>
                            <a:ext cx="22997" cy="44907"/>
                          </a:xfrm>
                          <a:custGeom>
                            <a:avLst/>
                            <a:gdLst>
                              <a:gd name="connsiteX0" fmla="*/ 12255 w 22997"/>
                              <a:gd name="connsiteY0" fmla="*/ 14734 h 44907"/>
                              <a:gd name="connsiteX1" fmla="*/ 19589 w 22997"/>
                              <a:gd name="connsiteY1" fmla="*/ 45789 h 44907"/>
                              <a:gd name="connsiteX2" fmla="*/ 24931 w 22997"/>
                              <a:gd name="connsiteY2" fmla="*/ 44522 h 44907"/>
                              <a:gd name="connsiteX3" fmla="*/ 14609 w 22997"/>
                              <a:gd name="connsiteY3" fmla="*/ 881 h 44907"/>
                              <a:gd name="connsiteX4" fmla="*/ 11169 w 22997"/>
                              <a:gd name="connsiteY4" fmla="*/ 1696 h 44907"/>
                              <a:gd name="connsiteX5" fmla="*/ 1933 w 22997"/>
                              <a:gd name="connsiteY5" fmla="*/ 13195 h 44907"/>
                              <a:gd name="connsiteX6" fmla="*/ 2839 w 22997"/>
                              <a:gd name="connsiteY6" fmla="*/ 16997 h 449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2997" h="44907">
                                <a:moveTo>
                                  <a:pt x="12255" y="14734"/>
                                </a:moveTo>
                                <a:lnTo>
                                  <a:pt x="19589" y="45789"/>
                                </a:lnTo>
                                <a:lnTo>
                                  <a:pt x="24931" y="44522"/>
                                </a:lnTo>
                                <a:lnTo>
                                  <a:pt x="14609" y="881"/>
                                </a:lnTo>
                                <a:lnTo>
                                  <a:pt x="11169" y="1696"/>
                                </a:lnTo>
                                <a:cubicBezTo>
                                  <a:pt x="10716" y="8849"/>
                                  <a:pt x="9901" y="10116"/>
                                  <a:pt x="1933" y="13195"/>
                                </a:cubicBezTo>
                                <a:lnTo>
                                  <a:pt x="2839" y="1699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4" name="Freeform: Shape 2144"/>
                        <wps:cNvSpPr/>
                        <wps:spPr>
                          <a:xfrm>
                            <a:off x="3423605" y="1490257"/>
                            <a:ext cx="31733" cy="47588"/>
                          </a:xfrm>
                          <a:custGeom>
                            <a:avLst/>
                            <a:gdLst>
                              <a:gd name="connsiteX0" fmla="*/ 24045 w 31733"/>
                              <a:gd name="connsiteY0" fmla="*/ 877 h 47588"/>
                              <a:gd name="connsiteX1" fmla="*/ 1952 w 31733"/>
                              <a:gd name="connsiteY1" fmla="*/ 6128 h 47588"/>
                              <a:gd name="connsiteX2" fmla="*/ 4306 w 31733"/>
                              <a:gd name="connsiteY2" fmla="*/ 30121 h 47588"/>
                              <a:gd name="connsiteX3" fmla="*/ 9105 w 31733"/>
                              <a:gd name="connsiteY3" fmla="*/ 28944 h 47588"/>
                              <a:gd name="connsiteX4" fmla="*/ 16167 w 31733"/>
                              <a:gd name="connsiteY4" fmla="*/ 23150 h 47588"/>
                              <a:gd name="connsiteX5" fmla="*/ 27757 w 31733"/>
                              <a:gd name="connsiteY5" fmla="*/ 31117 h 47588"/>
                              <a:gd name="connsiteX6" fmla="*/ 20785 w 31733"/>
                              <a:gd name="connsiteY6" fmla="*/ 43250 h 47588"/>
                              <a:gd name="connsiteX7" fmla="*/ 10463 w 31733"/>
                              <a:gd name="connsiteY7" fmla="*/ 38180 h 47588"/>
                              <a:gd name="connsiteX8" fmla="*/ 5121 w 31733"/>
                              <a:gd name="connsiteY8" fmla="*/ 39357 h 47588"/>
                              <a:gd name="connsiteX9" fmla="*/ 9286 w 31733"/>
                              <a:gd name="connsiteY9" fmla="*/ 45604 h 47588"/>
                              <a:gd name="connsiteX10" fmla="*/ 22143 w 31733"/>
                              <a:gd name="connsiteY10" fmla="*/ 47958 h 47588"/>
                              <a:gd name="connsiteX11" fmla="*/ 33189 w 31733"/>
                              <a:gd name="connsiteY11" fmla="*/ 29126 h 47588"/>
                              <a:gd name="connsiteX12" fmla="*/ 15896 w 31733"/>
                              <a:gd name="connsiteY12" fmla="*/ 18261 h 47588"/>
                              <a:gd name="connsiteX13" fmla="*/ 8652 w 31733"/>
                              <a:gd name="connsiteY13" fmla="*/ 22697 h 47588"/>
                              <a:gd name="connsiteX14" fmla="*/ 7566 w 31733"/>
                              <a:gd name="connsiteY14" fmla="*/ 10293 h 47588"/>
                              <a:gd name="connsiteX15" fmla="*/ 25312 w 31733"/>
                              <a:gd name="connsiteY15" fmla="*/ 6128 h 47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1733" h="47588">
                                <a:moveTo>
                                  <a:pt x="24045" y="877"/>
                                </a:moveTo>
                                <a:lnTo>
                                  <a:pt x="1952" y="6128"/>
                                </a:lnTo>
                                <a:lnTo>
                                  <a:pt x="4306" y="30121"/>
                                </a:lnTo>
                                <a:lnTo>
                                  <a:pt x="9105" y="28944"/>
                                </a:lnTo>
                                <a:cubicBezTo>
                                  <a:pt x="10916" y="25504"/>
                                  <a:pt x="12817" y="23874"/>
                                  <a:pt x="16167" y="23150"/>
                                </a:cubicBezTo>
                                <a:cubicBezTo>
                                  <a:pt x="21872" y="21792"/>
                                  <a:pt x="26308" y="24780"/>
                                  <a:pt x="27757" y="31117"/>
                                </a:cubicBezTo>
                                <a:cubicBezTo>
                                  <a:pt x="29296" y="37274"/>
                                  <a:pt x="26580" y="41892"/>
                                  <a:pt x="20785" y="43250"/>
                                </a:cubicBezTo>
                                <a:cubicBezTo>
                                  <a:pt x="16167" y="44336"/>
                                  <a:pt x="12727" y="42707"/>
                                  <a:pt x="10463" y="38180"/>
                                </a:cubicBezTo>
                                <a:lnTo>
                                  <a:pt x="5121" y="39357"/>
                                </a:lnTo>
                                <a:cubicBezTo>
                                  <a:pt x="6660" y="42797"/>
                                  <a:pt x="7656" y="44336"/>
                                  <a:pt x="9286" y="45604"/>
                                </a:cubicBezTo>
                                <a:cubicBezTo>
                                  <a:pt x="12546" y="48230"/>
                                  <a:pt x="17254" y="49135"/>
                                  <a:pt x="22143" y="47958"/>
                                </a:cubicBezTo>
                                <a:cubicBezTo>
                                  <a:pt x="30654" y="45966"/>
                                  <a:pt x="35272" y="38180"/>
                                  <a:pt x="33189" y="29126"/>
                                </a:cubicBezTo>
                                <a:cubicBezTo>
                                  <a:pt x="31107" y="20705"/>
                                  <a:pt x="24045" y="16359"/>
                                  <a:pt x="15896" y="18261"/>
                                </a:cubicBezTo>
                                <a:cubicBezTo>
                                  <a:pt x="12908" y="18985"/>
                                  <a:pt x="10644" y="20162"/>
                                  <a:pt x="8652" y="22697"/>
                                </a:cubicBezTo>
                                <a:lnTo>
                                  <a:pt x="7566" y="10293"/>
                                </a:lnTo>
                                <a:lnTo>
                                  <a:pt x="25312" y="612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5" name="Freeform: Shape 2145"/>
                        <wps:cNvSpPr/>
                        <wps:spPr>
                          <a:xfrm>
                            <a:off x="3453484" y="1485850"/>
                            <a:ext cx="35635" cy="45179"/>
                          </a:xfrm>
                          <a:custGeom>
                            <a:avLst/>
                            <a:gdLst>
                              <a:gd name="connsiteX0" fmla="*/ 1971 w 35635"/>
                              <a:gd name="connsiteY0" fmla="*/ 2049 h 45179"/>
                              <a:gd name="connsiteX1" fmla="*/ 12384 w 35635"/>
                              <a:gd name="connsiteY1" fmla="*/ 46052 h 45179"/>
                              <a:gd name="connsiteX2" fmla="*/ 16911 w 35635"/>
                              <a:gd name="connsiteY2" fmla="*/ 45056 h 45179"/>
                              <a:gd name="connsiteX3" fmla="*/ 15915 w 35635"/>
                              <a:gd name="connsiteY3" fmla="*/ 40982 h 45179"/>
                              <a:gd name="connsiteX4" fmla="*/ 27323 w 35635"/>
                              <a:gd name="connsiteY4" fmla="*/ 44060 h 45179"/>
                              <a:gd name="connsiteX5" fmla="*/ 36830 w 35635"/>
                              <a:gd name="connsiteY5" fmla="*/ 23417 h 45179"/>
                              <a:gd name="connsiteX6" fmla="*/ 19446 w 35635"/>
                              <a:gd name="connsiteY6" fmla="*/ 10108 h 45179"/>
                              <a:gd name="connsiteX7" fmla="*/ 10845 w 35635"/>
                              <a:gd name="connsiteY7" fmla="*/ 17532 h 45179"/>
                              <a:gd name="connsiteX8" fmla="*/ 6951 w 35635"/>
                              <a:gd name="connsiteY8" fmla="*/ 872 h 45179"/>
                              <a:gd name="connsiteX9" fmla="*/ 19627 w 35635"/>
                              <a:gd name="connsiteY9" fmla="*/ 14997 h 45179"/>
                              <a:gd name="connsiteX10" fmla="*/ 31760 w 35635"/>
                              <a:gd name="connsiteY10" fmla="*/ 25318 h 45179"/>
                              <a:gd name="connsiteX11" fmla="*/ 25422 w 35635"/>
                              <a:gd name="connsiteY11" fmla="*/ 39443 h 45179"/>
                              <a:gd name="connsiteX12" fmla="*/ 13651 w 35635"/>
                              <a:gd name="connsiteY12" fmla="*/ 29393 h 45179"/>
                              <a:gd name="connsiteX13" fmla="*/ 19627 w 35635"/>
                              <a:gd name="connsiteY13" fmla="*/ 14997 h 451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5635" h="45179">
                                <a:moveTo>
                                  <a:pt x="1971" y="2049"/>
                                </a:moveTo>
                                <a:lnTo>
                                  <a:pt x="12384" y="46052"/>
                                </a:lnTo>
                                <a:lnTo>
                                  <a:pt x="16911" y="45056"/>
                                </a:lnTo>
                                <a:lnTo>
                                  <a:pt x="15915" y="40982"/>
                                </a:lnTo>
                                <a:cubicBezTo>
                                  <a:pt x="19265" y="44060"/>
                                  <a:pt x="22887" y="45147"/>
                                  <a:pt x="27323" y="44060"/>
                                </a:cubicBezTo>
                                <a:cubicBezTo>
                                  <a:pt x="35563" y="42159"/>
                                  <a:pt x="39365" y="33920"/>
                                  <a:pt x="36830" y="23417"/>
                                </a:cubicBezTo>
                                <a:cubicBezTo>
                                  <a:pt x="34386" y="13186"/>
                                  <a:pt x="27867" y="8116"/>
                                  <a:pt x="19446" y="10108"/>
                                </a:cubicBezTo>
                                <a:cubicBezTo>
                                  <a:pt x="15100" y="11104"/>
                                  <a:pt x="12384" y="13458"/>
                                  <a:pt x="10845" y="17532"/>
                                </a:cubicBezTo>
                                <a:lnTo>
                                  <a:pt x="6951" y="872"/>
                                </a:lnTo>
                                <a:close/>
                                <a:moveTo>
                                  <a:pt x="19627" y="14997"/>
                                </a:moveTo>
                                <a:cubicBezTo>
                                  <a:pt x="25150" y="13729"/>
                                  <a:pt x="29949" y="17713"/>
                                  <a:pt x="31760" y="25318"/>
                                </a:cubicBezTo>
                                <a:cubicBezTo>
                                  <a:pt x="33480" y="32471"/>
                                  <a:pt x="30854" y="38175"/>
                                  <a:pt x="25422" y="39443"/>
                                </a:cubicBezTo>
                                <a:cubicBezTo>
                                  <a:pt x="19989" y="40710"/>
                                  <a:pt x="15462" y="36726"/>
                                  <a:pt x="13651" y="29393"/>
                                </a:cubicBezTo>
                                <a:cubicBezTo>
                                  <a:pt x="11931" y="21878"/>
                                  <a:pt x="14195" y="16264"/>
                                  <a:pt x="19627" y="1499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6" name="Freeform: Shape 2146"/>
                        <wps:cNvSpPr/>
                        <wps:spPr>
                          <a:xfrm>
                            <a:off x="3492400" y="1501089"/>
                            <a:ext cx="15392" cy="7695"/>
                          </a:xfrm>
                          <a:custGeom>
                            <a:avLst/>
                            <a:gdLst>
                              <a:gd name="connsiteX0" fmla="*/ 16387 w 15392"/>
                              <a:gd name="connsiteY0" fmla="*/ 868 h 7695"/>
                              <a:gd name="connsiteX1" fmla="*/ 1990 w 15392"/>
                              <a:gd name="connsiteY1" fmla="*/ 4308 h 7695"/>
                              <a:gd name="connsiteX2" fmla="*/ 2986 w 15392"/>
                              <a:gd name="connsiteY2" fmla="*/ 8564 h 7695"/>
                              <a:gd name="connsiteX3" fmla="*/ 17383 w 15392"/>
                              <a:gd name="connsiteY3" fmla="*/ 5123 h 7695"/>
                            </a:gdLst>
                            <a:ahLst/>
                            <a:cxnLst>
                              <a:cxn ang="0">
                                <a:pos x="connsiteX0" y="connsiteY0"/>
                              </a:cxn>
                              <a:cxn ang="0">
                                <a:pos x="connsiteX1" y="connsiteY1"/>
                              </a:cxn>
                              <a:cxn ang="0">
                                <a:pos x="connsiteX2" y="connsiteY2"/>
                              </a:cxn>
                              <a:cxn ang="0">
                                <a:pos x="connsiteX3" y="connsiteY3"/>
                              </a:cxn>
                            </a:cxnLst>
                            <a:rect l="l" t="t" r="r" b="b"/>
                            <a:pathLst>
                              <a:path w="15392" h="7695">
                                <a:moveTo>
                                  <a:pt x="16387" y="868"/>
                                </a:moveTo>
                                <a:lnTo>
                                  <a:pt x="1990" y="4308"/>
                                </a:lnTo>
                                <a:lnTo>
                                  <a:pt x="2986" y="8564"/>
                                </a:lnTo>
                                <a:lnTo>
                                  <a:pt x="17383" y="512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7" name="Freeform: Shape 2147"/>
                        <wps:cNvSpPr/>
                        <wps:spPr>
                          <a:xfrm>
                            <a:off x="3510641" y="1469623"/>
                            <a:ext cx="31733" cy="47588"/>
                          </a:xfrm>
                          <a:custGeom>
                            <a:avLst/>
                            <a:gdLst>
                              <a:gd name="connsiteX0" fmla="*/ 24094 w 31733"/>
                              <a:gd name="connsiteY0" fmla="*/ 865 h 47588"/>
                              <a:gd name="connsiteX1" fmla="*/ 2002 w 31733"/>
                              <a:gd name="connsiteY1" fmla="*/ 6117 h 47588"/>
                              <a:gd name="connsiteX2" fmla="*/ 4356 w 31733"/>
                              <a:gd name="connsiteY2" fmla="*/ 30110 h 47588"/>
                              <a:gd name="connsiteX3" fmla="*/ 9155 w 31733"/>
                              <a:gd name="connsiteY3" fmla="*/ 28933 h 47588"/>
                              <a:gd name="connsiteX4" fmla="*/ 16217 w 31733"/>
                              <a:gd name="connsiteY4" fmla="*/ 23138 h 47588"/>
                              <a:gd name="connsiteX5" fmla="*/ 27806 w 31733"/>
                              <a:gd name="connsiteY5" fmla="*/ 31106 h 47588"/>
                              <a:gd name="connsiteX6" fmla="*/ 20835 w 31733"/>
                              <a:gd name="connsiteY6" fmla="*/ 43238 h 47588"/>
                              <a:gd name="connsiteX7" fmla="*/ 10513 w 31733"/>
                              <a:gd name="connsiteY7" fmla="*/ 38168 h 47588"/>
                              <a:gd name="connsiteX8" fmla="*/ 5171 w 31733"/>
                              <a:gd name="connsiteY8" fmla="*/ 39345 h 47588"/>
                              <a:gd name="connsiteX9" fmla="*/ 9336 w 31733"/>
                              <a:gd name="connsiteY9" fmla="*/ 45592 h 47588"/>
                              <a:gd name="connsiteX10" fmla="*/ 22193 w 31733"/>
                              <a:gd name="connsiteY10" fmla="*/ 47946 h 47588"/>
                              <a:gd name="connsiteX11" fmla="*/ 33239 w 31733"/>
                              <a:gd name="connsiteY11" fmla="*/ 29114 h 47588"/>
                              <a:gd name="connsiteX12" fmla="*/ 15945 w 31733"/>
                              <a:gd name="connsiteY12" fmla="*/ 18249 h 47588"/>
                              <a:gd name="connsiteX13" fmla="*/ 8702 w 31733"/>
                              <a:gd name="connsiteY13" fmla="*/ 22685 h 47588"/>
                              <a:gd name="connsiteX14" fmla="*/ 7615 w 31733"/>
                              <a:gd name="connsiteY14" fmla="*/ 10281 h 47588"/>
                              <a:gd name="connsiteX15" fmla="*/ 25362 w 31733"/>
                              <a:gd name="connsiteY15" fmla="*/ 6117 h 47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1733" h="47588">
                                <a:moveTo>
                                  <a:pt x="24094" y="865"/>
                                </a:moveTo>
                                <a:lnTo>
                                  <a:pt x="2002" y="6117"/>
                                </a:lnTo>
                                <a:lnTo>
                                  <a:pt x="4356" y="30110"/>
                                </a:lnTo>
                                <a:lnTo>
                                  <a:pt x="9155" y="28933"/>
                                </a:lnTo>
                                <a:cubicBezTo>
                                  <a:pt x="10966" y="25492"/>
                                  <a:pt x="12867" y="23862"/>
                                  <a:pt x="16217" y="23138"/>
                                </a:cubicBezTo>
                                <a:cubicBezTo>
                                  <a:pt x="21921" y="21780"/>
                                  <a:pt x="26358" y="24768"/>
                                  <a:pt x="27806" y="31106"/>
                                </a:cubicBezTo>
                                <a:cubicBezTo>
                                  <a:pt x="29346" y="37262"/>
                                  <a:pt x="26629" y="41880"/>
                                  <a:pt x="20835" y="43238"/>
                                </a:cubicBezTo>
                                <a:cubicBezTo>
                                  <a:pt x="16217" y="44325"/>
                                  <a:pt x="12776" y="42695"/>
                                  <a:pt x="10513" y="38168"/>
                                </a:cubicBezTo>
                                <a:lnTo>
                                  <a:pt x="5171" y="39345"/>
                                </a:lnTo>
                                <a:cubicBezTo>
                                  <a:pt x="6710" y="42785"/>
                                  <a:pt x="7706" y="44325"/>
                                  <a:pt x="9336" y="45592"/>
                                </a:cubicBezTo>
                                <a:cubicBezTo>
                                  <a:pt x="12595" y="48218"/>
                                  <a:pt x="17303" y="49123"/>
                                  <a:pt x="22193" y="47946"/>
                                </a:cubicBezTo>
                                <a:cubicBezTo>
                                  <a:pt x="30704" y="45954"/>
                                  <a:pt x="35321" y="38168"/>
                                  <a:pt x="33239" y="29114"/>
                                </a:cubicBezTo>
                                <a:cubicBezTo>
                                  <a:pt x="31157" y="20694"/>
                                  <a:pt x="24094" y="16348"/>
                                  <a:pt x="15945" y="18249"/>
                                </a:cubicBezTo>
                                <a:cubicBezTo>
                                  <a:pt x="12957" y="18973"/>
                                  <a:pt x="10694" y="20150"/>
                                  <a:pt x="8702" y="22685"/>
                                </a:cubicBezTo>
                                <a:lnTo>
                                  <a:pt x="7615" y="10281"/>
                                </a:lnTo>
                                <a:lnTo>
                                  <a:pt x="25362" y="61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8" name="Freeform: Shape 2148"/>
                        <wps:cNvSpPr/>
                        <wps:spPr>
                          <a:xfrm>
                            <a:off x="3543418" y="1474044"/>
                            <a:ext cx="32848" cy="49479"/>
                          </a:xfrm>
                          <a:custGeom>
                            <a:avLst/>
                            <a:gdLst>
                              <a:gd name="connsiteX0" fmla="*/ 12614 w 32848"/>
                              <a:gd name="connsiteY0" fmla="*/ 50340 h 49479"/>
                              <a:gd name="connsiteX1" fmla="*/ 17594 w 32848"/>
                              <a:gd name="connsiteY1" fmla="*/ 49163 h 49479"/>
                              <a:gd name="connsiteX2" fmla="*/ 13701 w 32848"/>
                              <a:gd name="connsiteY2" fmla="*/ 32685 h 49479"/>
                              <a:gd name="connsiteX3" fmla="*/ 24657 w 32848"/>
                              <a:gd name="connsiteY3" fmla="*/ 35220 h 49479"/>
                              <a:gd name="connsiteX4" fmla="*/ 34163 w 32848"/>
                              <a:gd name="connsiteY4" fmla="*/ 15301 h 49479"/>
                              <a:gd name="connsiteX5" fmla="*/ 16508 w 32848"/>
                              <a:gd name="connsiteY5" fmla="*/ 1267 h 49479"/>
                              <a:gd name="connsiteX6" fmla="*/ 7906 w 32848"/>
                              <a:gd name="connsiteY6" fmla="*/ 9325 h 49479"/>
                              <a:gd name="connsiteX7" fmla="*/ 6729 w 32848"/>
                              <a:gd name="connsiteY7" fmla="*/ 4617 h 49479"/>
                              <a:gd name="connsiteX8" fmla="*/ 2021 w 32848"/>
                              <a:gd name="connsiteY8" fmla="*/ 5704 h 49479"/>
                              <a:gd name="connsiteX9" fmla="*/ 16779 w 32848"/>
                              <a:gd name="connsiteY9" fmla="*/ 6156 h 49479"/>
                              <a:gd name="connsiteX10" fmla="*/ 28912 w 32848"/>
                              <a:gd name="connsiteY10" fmla="*/ 16478 h 49479"/>
                              <a:gd name="connsiteX11" fmla="*/ 22574 w 32848"/>
                              <a:gd name="connsiteY11" fmla="*/ 30602 h 49479"/>
                              <a:gd name="connsiteX12" fmla="*/ 10804 w 32848"/>
                              <a:gd name="connsiteY12" fmla="*/ 20552 h 49479"/>
                              <a:gd name="connsiteX13" fmla="*/ 16779 w 32848"/>
                              <a:gd name="connsiteY13" fmla="*/ 6156 h 494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2848" h="49479">
                                <a:moveTo>
                                  <a:pt x="12614" y="50340"/>
                                </a:moveTo>
                                <a:lnTo>
                                  <a:pt x="17594" y="49163"/>
                                </a:lnTo>
                                <a:lnTo>
                                  <a:pt x="13701" y="32685"/>
                                </a:lnTo>
                                <a:cubicBezTo>
                                  <a:pt x="17232" y="35310"/>
                                  <a:pt x="20582" y="36216"/>
                                  <a:pt x="24657" y="35220"/>
                                </a:cubicBezTo>
                                <a:cubicBezTo>
                                  <a:pt x="32896" y="33228"/>
                                  <a:pt x="36518" y="25351"/>
                                  <a:pt x="34163" y="15301"/>
                                </a:cubicBezTo>
                                <a:cubicBezTo>
                                  <a:pt x="31628" y="4708"/>
                                  <a:pt x="24928" y="-725"/>
                                  <a:pt x="16508" y="1267"/>
                                </a:cubicBezTo>
                                <a:cubicBezTo>
                                  <a:pt x="12252" y="2263"/>
                                  <a:pt x="9264" y="4979"/>
                                  <a:pt x="7906" y="9325"/>
                                </a:cubicBezTo>
                                <a:lnTo>
                                  <a:pt x="6729" y="4617"/>
                                </a:lnTo>
                                <a:lnTo>
                                  <a:pt x="2021" y="5704"/>
                                </a:lnTo>
                                <a:close/>
                                <a:moveTo>
                                  <a:pt x="16779" y="6156"/>
                                </a:moveTo>
                                <a:cubicBezTo>
                                  <a:pt x="22302" y="4889"/>
                                  <a:pt x="27101" y="8873"/>
                                  <a:pt x="28912" y="16478"/>
                                </a:cubicBezTo>
                                <a:cubicBezTo>
                                  <a:pt x="30632" y="23631"/>
                                  <a:pt x="28097" y="29335"/>
                                  <a:pt x="22574" y="30602"/>
                                </a:cubicBezTo>
                                <a:cubicBezTo>
                                  <a:pt x="17141" y="31870"/>
                                  <a:pt x="12614" y="27886"/>
                                  <a:pt x="10804" y="20552"/>
                                </a:cubicBezTo>
                                <a:cubicBezTo>
                                  <a:pt x="9083" y="13037"/>
                                  <a:pt x="11347" y="7424"/>
                                  <a:pt x="16779" y="615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49" name="Freeform: Shape 2149"/>
                        <wps:cNvSpPr/>
                        <wps:spPr>
                          <a:xfrm>
                            <a:off x="3130212" y="2536007"/>
                            <a:ext cx="50593" cy="48710"/>
                          </a:xfrm>
                          <a:custGeom>
                            <a:avLst/>
                            <a:gdLst>
                              <a:gd name="connsiteX0" fmla="*/ 16901 w 50593"/>
                              <a:gd name="connsiteY0" fmla="*/ 1459 h 48710"/>
                              <a:gd name="connsiteX1" fmla="*/ 1781 w 50593"/>
                              <a:gd name="connsiteY1" fmla="*/ 30161 h 48710"/>
                              <a:gd name="connsiteX2" fmla="*/ 6399 w 50593"/>
                              <a:gd name="connsiteY2" fmla="*/ 32605 h 48710"/>
                              <a:gd name="connsiteX3" fmla="*/ 15906 w 50593"/>
                              <a:gd name="connsiteY3" fmla="*/ 14588 h 48710"/>
                              <a:gd name="connsiteX4" fmla="*/ 26590 w 50593"/>
                              <a:gd name="connsiteY4" fmla="*/ 10604 h 48710"/>
                              <a:gd name="connsiteX5" fmla="*/ 28944 w 50593"/>
                              <a:gd name="connsiteY5" fmla="*/ 19115 h 48710"/>
                              <a:gd name="connsiteX6" fmla="*/ 18531 w 50593"/>
                              <a:gd name="connsiteY6" fmla="*/ 38943 h 48710"/>
                              <a:gd name="connsiteX7" fmla="*/ 23058 w 50593"/>
                              <a:gd name="connsiteY7" fmla="*/ 41388 h 48710"/>
                              <a:gd name="connsiteX8" fmla="*/ 32565 w 50593"/>
                              <a:gd name="connsiteY8" fmla="*/ 23370 h 48710"/>
                              <a:gd name="connsiteX9" fmla="*/ 43249 w 50593"/>
                              <a:gd name="connsiteY9" fmla="*/ 19387 h 48710"/>
                              <a:gd name="connsiteX10" fmla="*/ 45604 w 50593"/>
                              <a:gd name="connsiteY10" fmla="*/ 27897 h 48710"/>
                              <a:gd name="connsiteX11" fmla="*/ 35191 w 50593"/>
                              <a:gd name="connsiteY11" fmla="*/ 47726 h 48710"/>
                              <a:gd name="connsiteX12" fmla="*/ 39718 w 50593"/>
                              <a:gd name="connsiteY12" fmla="*/ 50170 h 48710"/>
                              <a:gd name="connsiteX13" fmla="*/ 51036 w 50593"/>
                              <a:gd name="connsiteY13" fmla="*/ 28622 h 48710"/>
                              <a:gd name="connsiteX14" fmla="*/ 46962 w 50593"/>
                              <a:gd name="connsiteY14" fmla="*/ 16218 h 48710"/>
                              <a:gd name="connsiteX15" fmla="*/ 35825 w 50593"/>
                              <a:gd name="connsiteY15" fmla="*/ 15946 h 48710"/>
                              <a:gd name="connsiteX16" fmla="*/ 30483 w 50593"/>
                              <a:gd name="connsiteY16" fmla="*/ 7526 h 48710"/>
                              <a:gd name="connsiteX17" fmla="*/ 19074 w 50593"/>
                              <a:gd name="connsiteY17" fmla="*/ 7707 h 48710"/>
                              <a:gd name="connsiteX18" fmla="*/ 21157 w 50593"/>
                              <a:gd name="connsiteY18" fmla="*/ 3723 h 48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593" h="48710">
                                <a:moveTo>
                                  <a:pt x="16901" y="1459"/>
                                </a:moveTo>
                                <a:lnTo>
                                  <a:pt x="1781" y="30161"/>
                                </a:lnTo>
                                <a:lnTo>
                                  <a:pt x="6399" y="32605"/>
                                </a:lnTo>
                                <a:lnTo>
                                  <a:pt x="15906" y="14588"/>
                                </a:lnTo>
                                <a:cubicBezTo>
                                  <a:pt x="18079" y="10423"/>
                                  <a:pt x="22968" y="8703"/>
                                  <a:pt x="26590" y="10604"/>
                                </a:cubicBezTo>
                                <a:cubicBezTo>
                                  <a:pt x="30030" y="12415"/>
                                  <a:pt x="30936" y="15493"/>
                                  <a:pt x="28944" y="19115"/>
                                </a:cubicBezTo>
                                <a:lnTo>
                                  <a:pt x="18531" y="38943"/>
                                </a:lnTo>
                                <a:lnTo>
                                  <a:pt x="23058" y="41388"/>
                                </a:lnTo>
                                <a:lnTo>
                                  <a:pt x="32565" y="23370"/>
                                </a:lnTo>
                                <a:cubicBezTo>
                                  <a:pt x="34738" y="19205"/>
                                  <a:pt x="39628" y="17485"/>
                                  <a:pt x="43249" y="19387"/>
                                </a:cubicBezTo>
                                <a:cubicBezTo>
                                  <a:pt x="46599" y="21197"/>
                                  <a:pt x="47505" y="24366"/>
                                  <a:pt x="45604" y="27897"/>
                                </a:cubicBezTo>
                                <a:lnTo>
                                  <a:pt x="35191" y="47726"/>
                                </a:lnTo>
                                <a:lnTo>
                                  <a:pt x="39718" y="50170"/>
                                </a:lnTo>
                                <a:lnTo>
                                  <a:pt x="51036" y="28622"/>
                                </a:lnTo>
                                <a:cubicBezTo>
                                  <a:pt x="53752" y="23461"/>
                                  <a:pt x="52304" y="19115"/>
                                  <a:pt x="46962" y="16218"/>
                                </a:cubicBezTo>
                                <a:cubicBezTo>
                                  <a:pt x="43068" y="14226"/>
                                  <a:pt x="40262" y="14226"/>
                                  <a:pt x="35825" y="15946"/>
                                </a:cubicBezTo>
                                <a:cubicBezTo>
                                  <a:pt x="35734" y="12053"/>
                                  <a:pt x="34105" y="9518"/>
                                  <a:pt x="30483" y="7526"/>
                                </a:cubicBezTo>
                                <a:cubicBezTo>
                                  <a:pt x="26590" y="5534"/>
                                  <a:pt x="23330" y="5534"/>
                                  <a:pt x="19074" y="7707"/>
                                </a:cubicBezTo>
                                <a:lnTo>
                                  <a:pt x="21157" y="372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0" name="Freeform: Shape 2150"/>
                        <wps:cNvSpPr/>
                        <wps:spPr>
                          <a:xfrm>
                            <a:off x="3175743" y="2548638"/>
                            <a:ext cx="25623" cy="42463"/>
                          </a:xfrm>
                          <a:custGeom>
                            <a:avLst/>
                            <a:gdLst>
                              <a:gd name="connsiteX0" fmla="*/ 21455 w 25623"/>
                              <a:gd name="connsiteY0" fmla="*/ 15235 h 42463"/>
                              <a:gd name="connsiteX1" fmla="*/ 16928 w 25623"/>
                              <a:gd name="connsiteY1" fmla="*/ 12791 h 42463"/>
                              <a:gd name="connsiteX2" fmla="*/ 1807 w 25623"/>
                              <a:gd name="connsiteY2" fmla="*/ 41492 h 42463"/>
                              <a:gd name="connsiteX3" fmla="*/ 6334 w 25623"/>
                              <a:gd name="connsiteY3" fmla="*/ 43937 h 42463"/>
                              <a:gd name="connsiteX4" fmla="*/ 27430 w 25623"/>
                              <a:gd name="connsiteY4" fmla="*/ 3918 h 42463"/>
                              <a:gd name="connsiteX5" fmla="*/ 22813 w 25623"/>
                              <a:gd name="connsiteY5" fmla="*/ 1473 h 42463"/>
                              <a:gd name="connsiteX6" fmla="*/ 19734 w 25623"/>
                              <a:gd name="connsiteY6" fmla="*/ 7268 h 42463"/>
                              <a:gd name="connsiteX7" fmla="*/ 24352 w 25623"/>
                              <a:gd name="connsiteY7" fmla="*/ 9712 h 424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5623" h="42463">
                                <a:moveTo>
                                  <a:pt x="21455" y="15235"/>
                                </a:moveTo>
                                <a:lnTo>
                                  <a:pt x="16928" y="12791"/>
                                </a:lnTo>
                                <a:lnTo>
                                  <a:pt x="1807" y="41492"/>
                                </a:lnTo>
                                <a:lnTo>
                                  <a:pt x="6334" y="43937"/>
                                </a:lnTo>
                                <a:close/>
                                <a:moveTo>
                                  <a:pt x="27430" y="3918"/>
                                </a:moveTo>
                                <a:lnTo>
                                  <a:pt x="22813" y="1473"/>
                                </a:lnTo>
                                <a:lnTo>
                                  <a:pt x="19734" y="7268"/>
                                </a:lnTo>
                                <a:lnTo>
                                  <a:pt x="24352" y="97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1" name="Freeform: Shape 2151"/>
                        <wps:cNvSpPr/>
                        <wps:spPr>
                          <a:xfrm>
                            <a:off x="3189342" y="2555845"/>
                            <a:ext cx="47602" cy="56859"/>
                          </a:xfrm>
                          <a:custGeom>
                            <a:avLst/>
                            <a:gdLst>
                              <a:gd name="connsiteX0" fmla="*/ 15848 w 47602"/>
                              <a:gd name="connsiteY0" fmla="*/ 26919 h 56859"/>
                              <a:gd name="connsiteX1" fmla="*/ 28977 w 47602"/>
                              <a:gd name="connsiteY1" fmla="*/ 33890 h 56859"/>
                              <a:gd name="connsiteX2" fmla="*/ 31874 w 47602"/>
                              <a:gd name="connsiteY2" fmla="*/ 44483 h 56859"/>
                              <a:gd name="connsiteX3" fmla="*/ 29973 w 47602"/>
                              <a:gd name="connsiteY3" fmla="*/ 48014 h 56859"/>
                              <a:gd name="connsiteX4" fmla="*/ 27619 w 47602"/>
                              <a:gd name="connsiteY4" fmla="*/ 55077 h 56859"/>
                              <a:gd name="connsiteX5" fmla="*/ 33866 w 47602"/>
                              <a:gd name="connsiteY5" fmla="*/ 58336 h 56859"/>
                              <a:gd name="connsiteX6" fmla="*/ 34500 w 47602"/>
                              <a:gd name="connsiteY6" fmla="*/ 57068 h 56859"/>
                              <a:gd name="connsiteX7" fmla="*/ 36311 w 47602"/>
                              <a:gd name="connsiteY7" fmla="*/ 47743 h 56859"/>
                              <a:gd name="connsiteX8" fmla="*/ 36492 w 47602"/>
                              <a:gd name="connsiteY8" fmla="*/ 34524 h 56859"/>
                              <a:gd name="connsiteX9" fmla="*/ 47719 w 47602"/>
                              <a:gd name="connsiteY9" fmla="*/ 28277 h 56859"/>
                              <a:gd name="connsiteX10" fmla="*/ 41200 w 47602"/>
                              <a:gd name="connsiteY10" fmla="*/ 11165 h 56859"/>
                              <a:gd name="connsiteX11" fmla="*/ 22910 w 47602"/>
                              <a:gd name="connsiteY11" fmla="*/ 1477 h 56859"/>
                              <a:gd name="connsiteX12" fmla="*/ 1814 w 47602"/>
                              <a:gd name="connsiteY12" fmla="*/ 41496 h 56859"/>
                              <a:gd name="connsiteX13" fmla="*/ 6794 w 47602"/>
                              <a:gd name="connsiteY13" fmla="*/ 44121 h 56859"/>
                              <a:gd name="connsiteX14" fmla="*/ 18202 w 47602"/>
                              <a:gd name="connsiteY14" fmla="*/ 22392 h 56859"/>
                              <a:gd name="connsiteX15" fmla="*/ 25446 w 47602"/>
                              <a:gd name="connsiteY15" fmla="*/ 8629 h 56859"/>
                              <a:gd name="connsiteX16" fmla="*/ 37850 w 47602"/>
                              <a:gd name="connsiteY16" fmla="*/ 15148 h 56859"/>
                              <a:gd name="connsiteX17" fmla="*/ 42739 w 47602"/>
                              <a:gd name="connsiteY17" fmla="*/ 19766 h 56859"/>
                              <a:gd name="connsiteX18" fmla="*/ 42015 w 47602"/>
                              <a:gd name="connsiteY18" fmla="*/ 26194 h 56859"/>
                              <a:gd name="connsiteX19" fmla="*/ 30606 w 47602"/>
                              <a:gd name="connsiteY19" fmla="*/ 28910 h 568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7602" h="56859">
                                <a:moveTo>
                                  <a:pt x="15848" y="26919"/>
                                </a:moveTo>
                                <a:lnTo>
                                  <a:pt x="28977" y="33890"/>
                                </a:lnTo>
                                <a:cubicBezTo>
                                  <a:pt x="33594" y="36244"/>
                                  <a:pt x="34409" y="39594"/>
                                  <a:pt x="31874" y="44483"/>
                                </a:cubicBezTo>
                                <a:lnTo>
                                  <a:pt x="29973" y="48014"/>
                                </a:lnTo>
                                <a:cubicBezTo>
                                  <a:pt x="28705" y="50459"/>
                                  <a:pt x="27800" y="52994"/>
                                  <a:pt x="27619" y="55077"/>
                                </a:cubicBezTo>
                                <a:lnTo>
                                  <a:pt x="33866" y="58336"/>
                                </a:lnTo>
                                <a:lnTo>
                                  <a:pt x="34500" y="57068"/>
                                </a:lnTo>
                                <a:cubicBezTo>
                                  <a:pt x="33232" y="54805"/>
                                  <a:pt x="33685" y="53175"/>
                                  <a:pt x="36311" y="47743"/>
                                </a:cubicBezTo>
                                <a:cubicBezTo>
                                  <a:pt x="39751" y="41224"/>
                                  <a:pt x="39751" y="38689"/>
                                  <a:pt x="36492" y="34524"/>
                                </a:cubicBezTo>
                                <a:cubicBezTo>
                                  <a:pt x="42105" y="34705"/>
                                  <a:pt x="45365" y="32804"/>
                                  <a:pt x="47719" y="28277"/>
                                </a:cubicBezTo>
                                <a:cubicBezTo>
                                  <a:pt x="51340" y="21396"/>
                                  <a:pt x="49167" y="15329"/>
                                  <a:pt x="41200" y="11165"/>
                                </a:cubicBezTo>
                                <a:lnTo>
                                  <a:pt x="22910" y="1477"/>
                                </a:lnTo>
                                <a:lnTo>
                                  <a:pt x="1814" y="41496"/>
                                </a:lnTo>
                                <a:lnTo>
                                  <a:pt x="6794" y="44121"/>
                                </a:lnTo>
                                <a:close/>
                                <a:moveTo>
                                  <a:pt x="18202" y="22392"/>
                                </a:moveTo>
                                <a:lnTo>
                                  <a:pt x="25446" y="8629"/>
                                </a:lnTo>
                                <a:lnTo>
                                  <a:pt x="37850" y="15148"/>
                                </a:lnTo>
                                <a:cubicBezTo>
                                  <a:pt x="40657" y="16687"/>
                                  <a:pt x="42105" y="17955"/>
                                  <a:pt x="42739" y="19766"/>
                                </a:cubicBezTo>
                                <a:cubicBezTo>
                                  <a:pt x="43554" y="21577"/>
                                  <a:pt x="43282" y="23840"/>
                                  <a:pt x="42015" y="26194"/>
                                </a:cubicBezTo>
                                <a:cubicBezTo>
                                  <a:pt x="39570" y="30902"/>
                                  <a:pt x="36039" y="31808"/>
                                  <a:pt x="30606" y="2891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2" name="Freeform: Shape 2152"/>
                        <wps:cNvSpPr/>
                        <wps:spPr>
                          <a:xfrm>
                            <a:off x="3232961" y="2598166"/>
                            <a:ext cx="15211" cy="10774"/>
                          </a:xfrm>
                          <a:custGeom>
                            <a:avLst/>
                            <a:gdLst>
                              <a:gd name="connsiteX0" fmla="*/ 17048 w 15211"/>
                              <a:gd name="connsiteY0" fmla="*/ 8370 h 10774"/>
                              <a:gd name="connsiteX1" fmla="*/ 3919 w 15211"/>
                              <a:gd name="connsiteY1" fmla="*/ 1489 h 10774"/>
                              <a:gd name="connsiteX2" fmla="*/ 1836 w 15211"/>
                              <a:gd name="connsiteY2" fmla="*/ 5382 h 10774"/>
                              <a:gd name="connsiteX3" fmla="*/ 14965 w 15211"/>
                              <a:gd name="connsiteY3" fmla="*/ 12263 h 10774"/>
                            </a:gdLst>
                            <a:ahLst/>
                            <a:cxnLst>
                              <a:cxn ang="0">
                                <a:pos x="connsiteX0" y="connsiteY0"/>
                              </a:cxn>
                              <a:cxn ang="0">
                                <a:pos x="connsiteX1" y="connsiteY1"/>
                              </a:cxn>
                              <a:cxn ang="0">
                                <a:pos x="connsiteX2" y="connsiteY2"/>
                              </a:cxn>
                              <a:cxn ang="0">
                                <a:pos x="connsiteX3" y="connsiteY3"/>
                              </a:cxn>
                            </a:cxnLst>
                            <a:rect l="l" t="t" r="r" b="b"/>
                            <a:pathLst>
                              <a:path w="15211" h="10774">
                                <a:moveTo>
                                  <a:pt x="17048" y="8370"/>
                                </a:moveTo>
                                <a:lnTo>
                                  <a:pt x="3919" y="1489"/>
                                </a:lnTo>
                                <a:lnTo>
                                  <a:pt x="1836" y="5382"/>
                                </a:lnTo>
                                <a:lnTo>
                                  <a:pt x="14965" y="1226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3" name="Freeform: Shape 2153"/>
                        <wps:cNvSpPr/>
                        <wps:spPr>
                          <a:xfrm>
                            <a:off x="3256075" y="2592198"/>
                            <a:ext cx="25713" cy="41286"/>
                          </a:xfrm>
                          <a:custGeom>
                            <a:avLst/>
                            <a:gdLst>
                              <a:gd name="connsiteX0" fmla="*/ 16696 w 25713"/>
                              <a:gd name="connsiteY0" fmla="*/ 12087 h 41286"/>
                              <a:gd name="connsiteX1" fmla="*/ 1847 w 25713"/>
                              <a:gd name="connsiteY1" fmla="*/ 40245 h 41286"/>
                              <a:gd name="connsiteX2" fmla="*/ 6645 w 25713"/>
                              <a:gd name="connsiteY2" fmla="*/ 42780 h 41286"/>
                              <a:gd name="connsiteX3" fmla="*/ 27561 w 25713"/>
                              <a:gd name="connsiteY3" fmla="*/ 3124 h 41286"/>
                              <a:gd name="connsiteX4" fmla="*/ 24392 w 25713"/>
                              <a:gd name="connsiteY4" fmla="*/ 1494 h 41286"/>
                              <a:gd name="connsiteX5" fmla="*/ 9996 w 25713"/>
                              <a:gd name="connsiteY5" fmla="*/ 4120 h 41286"/>
                              <a:gd name="connsiteX6" fmla="*/ 8094 w 25713"/>
                              <a:gd name="connsiteY6" fmla="*/ 7651 h 412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713" h="41286">
                                <a:moveTo>
                                  <a:pt x="16696" y="12087"/>
                                </a:moveTo>
                                <a:lnTo>
                                  <a:pt x="1847" y="40245"/>
                                </a:lnTo>
                                <a:lnTo>
                                  <a:pt x="6645" y="42780"/>
                                </a:lnTo>
                                <a:lnTo>
                                  <a:pt x="27561" y="3124"/>
                                </a:lnTo>
                                <a:lnTo>
                                  <a:pt x="24392" y="1494"/>
                                </a:lnTo>
                                <a:cubicBezTo>
                                  <a:pt x="19412" y="6655"/>
                                  <a:pt x="17873" y="7017"/>
                                  <a:pt x="9996" y="4120"/>
                                </a:cubicBezTo>
                                <a:lnTo>
                                  <a:pt x="8094" y="76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4" name="Freeform: Shape 2154"/>
                        <wps:cNvSpPr/>
                        <wps:spPr>
                          <a:xfrm>
                            <a:off x="3278934" y="2609967"/>
                            <a:ext cx="37031" cy="41558"/>
                          </a:xfrm>
                          <a:custGeom>
                            <a:avLst/>
                            <a:gdLst>
                              <a:gd name="connsiteX0" fmla="*/ 18252 w 37031"/>
                              <a:gd name="connsiteY0" fmla="*/ 30929 h 41558"/>
                              <a:gd name="connsiteX1" fmla="*/ 13182 w 37031"/>
                              <a:gd name="connsiteY1" fmla="*/ 40526 h 41558"/>
                              <a:gd name="connsiteX2" fmla="*/ 17981 w 37031"/>
                              <a:gd name="connsiteY2" fmla="*/ 43061 h 41558"/>
                              <a:gd name="connsiteX3" fmla="*/ 23051 w 37031"/>
                              <a:gd name="connsiteY3" fmla="*/ 33464 h 41558"/>
                              <a:gd name="connsiteX4" fmla="*/ 28846 w 37031"/>
                              <a:gd name="connsiteY4" fmla="*/ 36542 h 41558"/>
                              <a:gd name="connsiteX5" fmla="*/ 31109 w 37031"/>
                              <a:gd name="connsiteY5" fmla="*/ 32197 h 41558"/>
                              <a:gd name="connsiteX6" fmla="*/ 25315 w 37031"/>
                              <a:gd name="connsiteY6" fmla="*/ 29118 h 41558"/>
                              <a:gd name="connsiteX7" fmla="*/ 38896 w 37031"/>
                              <a:gd name="connsiteY7" fmla="*/ 3405 h 41558"/>
                              <a:gd name="connsiteX8" fmla="*/ 35274 w 37031"/>
                              <a:gd name="connsiteY8" fmla="*/ 1503 h 41558"/>
                              <a:gd name="connsiteX9" fmla="*/ 4490 w 37031"/>
                              <a:gd name="connsiteY9" fmla="*/ 17257 h 41558"/>
                              <a:gd name="connsiteX10" fmla="*/ 1864 w 37031"/>
                              <a:gd name="connsiteY10" fmla="*/ 22328 h 41558"/>
                              <a:gd name="connsiteX11" fmla="*/ 20516 w 37031"/>
                              <a:gd name="connsiteY11" fmla="*/ 26583 h 41558"/>
                              <a:gd name="connsiteX12" fmla="*/ 8383 w 37031"/>
                              <a:gd name="connsiteY12" fmla="*/ 20245 h 41558"/>
                              <a:gd name="connsiteX13" fmla="*/ 29751 w 37031"/>
                              <a:gd name="connsiteY13" fmla="*/ 9109 h 415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7031" h="41558">
                                <a:moveTo>
                                  <a:pt x="18252" y="30929"/>
                                </a:moveTo>
                                <a:lnTo>
                                  <a:pt x="13182" y="40526"/>
                                </a:lnTo>
                                <a:lnTo>
                                  <a:pt x="17981" y="43061"/>
                                </a:lnTo>
                                <a:lnTo>
                                  <a:pt x="23051" y="33464"/>
                                </a:lnTo>
                                <a:lnTo>
                                  <a:pt x="28846" y="36542"/>
                                </a:lnTo>
                                <a:lnTo>
                                  <a:pt x="31109" y="32197"/>
                                </a:lnTo>
                                <a:lnTo>
                                  <a:pt x="25315" y="29118"/>
                                </a:lnTo>
                                <a:lnTo>
                                  <a:pt x="38896" y="3405"/>
                                </a:lnTo>
                                <a:lnTo>
                                  <a:pt x="35274" y="1503"/>
                                </a:lnTo>
                                <a:lnTo>
                                  <a:pt x="4490" y="17257"/>
                                </a:lnTo>
                                <a:lnTo>
                                  <a:pt x="1864" y="22328"/>
                                </a:lnTo>
                                <a:close/>
                                <a:moveTo>
                                  <a:pt x="20516" y="26583"/>
                                </a:moveTo>
                                <a:lnTo>
                                  <a:pt x="8383" y="20245"/>
                                </a:lnTo>
                                <a:lnTo>
                                  <a:pt x="29751" y="910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5" name="Freeform: Shape 2155"/>
                        <wps:cNvSpPr/>
                        <wps:spPr>
                          <a:xfrm>
                            <a:off x="3308664" y="2619933"/>
                            <a:ext cx="40644" cy="46596"/>
                          </a:xfrm>
                          <a:custGeom>
                            <a:avLst/>
                            <a:gdLst>
                              <a:gd name="connsiteX0" fmla="*/ 42526 w 40644"/>
                              <a:gd name="connsiteY0" fmla="*/ 12106 h 46596"/>
                              <a:gd name="connsiteX1" fmla="*/ 22425 w 40644"/>
                              <a:gd name="connsiteY1" fmla="*/ 1512 h 46596"/>
                              <a:gd name="connsiteX2" fmla="*/ 8482 w 40644"/>
                              <a:gd name="connsiteY2" fmla="*/ 21069 h 46596"/>
                              <a:gd name="connsiteX3" fmla="*/ 12828 w 40644"/>
                              <a:gd name="connsiteY3" fmla="*/ 23423 h 46596"/>
                              <a:gd name="connsiteX4" fmla="*/ 21973 w 40644"/>
                              <a:gd name="connsiteY4" fmla="*/ 23695 h 46596"/>
                              <a:gd name="connsiteX5" fmla="*/ 25504 w 40644"/>
                              <a:gd name="connsiteY5" fmla="*/ 37366 h 46596"/>
                              <a:gd name="connsiteX6" fmla="*/ 12285 w 40644"/>
                              <a:gd name="connsiteY6" fmla="*/ 41803 h 46596"/>
                              <a:gd name="connsiteX7" fmla="*/ 7667 w 40644"/>
                              <a:gd name="connsiteY7" fmla="*/ 31210 h 46596"/>
                              <a:gd name="connsiteX8" fmla="*/ 2868 w 40644"/>
                              <a:gd name="connsiteY8" fmla="*/ 28674 h 46596"/>
                              <a:gd name="connsiteX9" fmla="*/ 2054 w 40644"/>
                              <a:gd name="connsiteY9" fmla="*/ 36099 h 46596"/>
                              <a:gd name="connsiteX10" fmla="*/ 10202 w 40644"/>
                              <a:gd name="connsiteY10" fmla="*/ 46239 h 46596"/>
                              <a:gd name="connsiteX11" fmla="*/ 30846 w 40644"/>
                              <a:gd name="connsiteY11" fmla="*/ 39358 h 46596"/>
                              <a:gd name="connsiteX12" fmla="*/ 25051 w 40644"/>
                              <a:gd name="connsiteY12" fmla="*/ 19801 h 46596"/>
                              <a:gd name="connsiteX13" fmla="*/ 16631 w 40644"/>
                              <a:gd name="connsiteY13" fmla="*/ 18353 h 46596"/>
                              <a:gd name="connsiteX14" fmla="*/ 23874 w 40644"/>
                              <a:gd name="connsiteY14" fmla="*/ 8393 h 46596"/>
                              <a:gd name="connsiteX15" fmla="*/ 39991 w 40644"/>
                              <a:gd name="connsiteY15" fmla="*/ 16904 h 465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644" h="46596">
                                <a:moveTo>
                                  <a:pt x="42526" y="12106"/>
                                </a:moveTo>
                                <a:lnTo>
                                  <a:pt x="22425" y="1512"/>
                                </a:lnTo>
                                <a:lnTo>
                                  <a:pt x="8482" y="21069"/>
                                </a:lnTo>
                                <a:lnTo>
                                  <a:pt x="12828" y="23423"/>
                                </a:lnTo>
                                <a:cubicBezTo>
                                  <a:pt x="16450" y="21974"/>
                                  <a:pt x="18894" y="22065"/>
                                  <a:pt x="21973" y="23695"/>
                                </a:cubicBezTo>
                                <a:cubicBezTo>
                                  <a:pt x="27134" y="26411"/>
                                  <a:pt x="28492" y="31662"/>
                                  <a:pt x="25504" y="37366"/>
                                </a:cubicBezTo>
                                <a:cubicBezTo>
                                  <a:pt x="22516" y="42980"/>
                                  <a:pt x="17536" y="44610"/>
                                  <a:pt x="12285" y="41803"/>
                                </a:cubicBezTo>
                                <a:cubicBezTo>
                                  <a:pt x="8120" y="39630"/>
                                  <a:pt x="6581" y="36189"/>
                                  <a:pt x="7667" y="31210"/>
                                </a:cubicBezTo>
                                <a:lnTo>
                                  <a:pt x="2868" y="28674"/>
                                </a:lnTo>
                                <a:cubicBezTo>
                                  <a:pt x="1872" y="32206"/>
                                  <a:pt x="1691" y="34016"/>
                                  <a:pt x="2054" y="36099"/>
                                </a:cubicBezTo>
                                <a:cubicBezTo>
                                  <a:pt x="2687" y="40264"/>
                                  <a:pt x="5766" y="43976"/>
                                  <a:pt x="10202" y="46239"/>
                                </a:cubicBezTo>
                                <a:cubicBezTo>
                                  <a:pt x="17989" y="50314"/>
                                  <a:pt x="26500" y="47597"/>
                                  <a:pt x="30846" y="39358"/>
                                </a:cubicBezTo>
                                <a:cubicBezTo>
                                  <a:pt x="34830" y="31662"/>
                                  <a:pt x="32476" y="23785"/>
                                  <a:pt x="25051" y="19801"/>
                                </a:cubicBezTo>
                                <a:cubicBezTo>
                                  <a:pt x="22335" y="18443"/>
                                  <a:pt x="19800" y="17900"/>
                                  <a:pt x="16631" y="18353"/>
                                </a:cubicBezTo>
                                <a:lnTo>
                                  <a:pt x="23874" y="8393"/>
                                </a:lnTo>
                                <a:lnTo>
                                  <a:pt x="39991" y="1690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6" name="Freeform: Shape 2156"/>
                        <wps:cNvSpPr/>
                        <wps:spPr>
                          <a:xfrm>
                            <a:off x="3342542" y="2655884"/>
                            <a:ext cx="15211" cy="10774"/>
                          </a:xfrm>
                          <a:custGeom>
                            <a:avLst/>
                            <a:gdLst>
                              <a:gd name="connsiteX0" fmla="*/ 17110 w 15211"/>
                              <a:gd name="connsiteY0" fmla="*/ 8403 h 10774"/>
                              <a:gd name="connsiteX1" fmla="*/ 3981 w 15211"/>
                              <a:gd name="connsiteY1" fmla="*/ 1521 h 10774"/>
                              <a:gd name="connsiteX2" fmla="*/ 1899 w 15211"/>
                              <a:gd name="connsiteY2" fmla="*/ 5415 h 10774"/>
                              <a:gd name="connsiteX3" fmla="*/ 15027 w 15211"/>
                              <a:gd name="connsiteY3" fmla="*/ 12296 h 10774"/>
                            </a:gdLst>
                            <a:ahLst/>
                            <a:cxnLst>
                              <a:cxn ang="0">
                                <a:pos x="connsiteX0" y="connsiteY0"/>
                              </a:cxn>
                              <a:cxn ang="0">
                                <a:pos x="connsiteX1" y="connsiteY1"/>
                              </a:cxn>
                              <a:cxn ang="0">
                                <a:pos x="connsiteX2" y="connsiteY2"/>
                              </a:cxn>
                              <a:cxn ang="0">
                                <a:pos x="connsiteX3" y="connsiteY3"/>
                              </a:cxn>
                            </a:cxnLst>
                            <a:rect l="l" t="t" r="r" b="b"/>
                            <a:pathLst>
                              <a:path w="15211" h="10774">
                                <a:moveTo>
                                  <a:pt x="17110" y="8403"/>
                                </a:moveTo>
                                <a:lnTo>
                                  <a:pt x="3981" y="1521"/>
                                </a:lnTo>
                                <a:lnTo>
                                  <a:pt x="1899" y="5415"/>
                                </a:lnTo>
                                <a:lnTo>
                                  <a:pt x="15027" y="1229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7" name="Freeform: Shape 2157"/>
                        <wps:cNvSpPr/>
                        <wps:spPr>
                          <a:xfrm>
                            <a:off x="3357354" y="2645570"/>
                            <a:ext cx="40644" cy="46596"/>
                          </a:xfrm>
                          <a:custGeom>
                            <a:avLst/>
                            <a:gdLst>
                              <a:gd name="connsiteX0" fmla="*/ 42554 w 40644"/>
                              <a:gd name="connsiteY0" fmla="*/ 12120 h 46596"/>
                              <a:gd name="connsiteX1" fmla="*/ 22453 w 40644"/>
                              <a:gd name="connsiteY1" fmla="*/ 1527 h 46596"/>
                              <a:gd name="connsiteX2" fmla="*/ 8510 w 40644"/>
                              <a:gd name="connsiteY2" fmla="*/ 21084 h 46596"/>
                              <a:gd name="connsiteX3" fmla="*/ 12856 w 40644"/>
                              <a:gd name="connsiteY3" fmla="*/ 23438 h 46596"/>
                              <a:gd name="connsiteX4" fmla="*/ 22001 w 40644"/>
                              <a:gd name="connsiteY4" fmla="*/ 23709 h 46596"/>
                              <a:gd name="connsiteX5" fmla="*/ 25532 w 40644"/>
                              <a:gd name="connsiteY5" fmla="*/ 37381 h 46596"/>
                              <a:gd name="connsiteX6" fmla="*/ 12313 w 40644"/>
                              <a:gd name="connsiteY6" fmla="*/ 41817 h 46596"/>
                              <a:gd name="connsiteX7" fmla="*/ 7695 w 40644"/>
                              <a:gd name="connsiteY7" fmla="*/ 31224 h 46596"/>
                              <a:gd name="connsiteX8" fmla="*/ 2896 w 40644"/>
                              <a:gd name="connsiteY8" fmla="*/ 28689 h 46596"/>
                              <a:gd name="connsiteX9" fmla="*/ 2081 w 40644"/>
                              <a:gd name="connsiteY9" fmla="*/ 36113 h 46596"/>
                              <a:gd name="connsiteX10" fmla="*/ 10230 w 40644"/>
                              <a:gd name="connsiteY10" fmla="*/ 46254 h 46596"/>
                              <a:gd name="connsiteX11" fmla="*/ 30874 w 40644"/>
                              <a:gd name="connsiteY11" fmla="*/ 39373 h 46596"/>
                              <a:gd name="connsiteX12" fmla="*/ 25079 w 40644"/>
                              <a:gd name="connsiteY12" fmla="*/ 19816 h 46596"/>
                              <a:gd name="connsiteX13" fmla="*/ 16659 w 40644"/>
                              <a:gd name="connsiteY13" fmla="*/ 18367 h 46596"/>
                              <a:gd name="connsiteX14" fmla="*/ 23902 w 40644"/>
                              <a:gd name="connsiteY14" fmla="*/ 8408 h 46596"/>
                              <a:gd name="connsiteX15" fmla="*/ 40019 w 40644"/>
                              <a:gd name="connsiteY15" fmla="*/ 16919 h 465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644" h="46596">
                                <a:moveTo>
                                  <a:pt x="42554" y="12120"/>
                                </a:moveTo>
                                <a:lnTo>
                                  <a:pt x="22453" y="1527"/>
                                </a:lnTo>
                                <a:lnTo>
                                  <a:pt x="8510" y="21084"/>
                                </a:lnTo>
                                <a:lnTo>
                                  <a:pt x="12856" y="23438"/>
                                </a:lnTo>
                                <a:cubicBezTo>
                                  <a:pt x="16477" y="21989"/>
                                  <a:pt x="18922" y="22080"/>
                                  <a:pt x="22001" y="23709"/>
                                </a:cubicBezTo>
                                <a:cubicBezTo>
                                  <a:pt x="27162" y="26426"/>
                                  <a:pt x="28520" y="31677"/>
                                  <a:pt x="25532" y="37381"/>
                                </a:cubicBezTo>
                                <a:cubicBezTo>
                                  <a:pt x="22544" y="42994"/>
                                  <a:pt x="17564" y="44624"/>
                                  <a:pt x="12313" y="41817"/>
                                </a:cubicBezTo>
                                <a:cubicBezTo>
                                  <a:pt x="8148" y="39644"/>
                                  <a:pt x="6608" y="36204"/>
                                  <a:pt x="7695" y="31224"/>
                                </a:cubicBezTo>
                                <a:lnTo>
                                  <a:pt x="2896" y="28689"/>
                                </a:lnTo>
                                <a:cubicBezTo>
                                  <a:pt x="1900" y="32220"/>
                                  <a:pt x="1719" y="34031"/>
                                  <a:pt x="2081" y="36113"/>
                                </a:cubicBezTo>
                                <a:cubicBezTo>
                                  <a:pt x="2715" y="40278"/>
                                  <a:pt x="5794" y="43990"/>
                                  <a:pt x="10230" y="46254"/>
                                </a:cubicBezTo>
                                <a:cubicBezTo>
                                  <a:pt x="18017" y="50328"/>
                                  <a:pt x="26528" y="47612"/>
                                  <a:pt x="30874" y="39373"/>
                                </a:cubicBezTo>
                                <a:cubicBezTo>
                                  <a:pt x="34858" y="31677"/>
                                  <a:pt x="32504" y="23800"/>
                                  <a:pt x="25079" y="19816"/>
                                </a:cubicBezTo>
                                <a:cubicBezTo>
                                  <a:pt x="22363" y="18458"/>
                                  <a:pt x="19828" y="17915"/>
                                  <a:pt x="16659" y="18367"/>
                                </a:cubicBezTo>
                                <a:lnTo>
                                  <a:pt x="23902" y="8408"/>
                                </a:lnTo>
                                <a:lnTo>
                                  <a:pt x="40019" y="169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8" name="Freeform: Shape 2158"/>
                        <wps:cNvSpPr/>
                        <wps:spPr>
                          <a:xfrm>
                            <a:off x="3378664" y="2670112"/>
                            <a:ext cx="42238" cy="43097"/>
                          </a:xfrm>
                          <a:custGeom>
                            <a:avLst/>
                            <a:gdLst>
                              <a:gd name="connsiteX0" fmla="*/ 1927 w 42238"/>
                              <a:gd name="connsiteY0" fmla="*/ 42189 h 43097"/>
                              <a:gd name="connsiteX1" fmla="*/ 6454 w 42238"/>
                              <a:gd name="connsiteY1" fmla="*/ 44633 h 43097"/>
                              <a:gd name="connsiteX2" fmla="*/ 14331 w 42238"/>
                              <a:gd name="connsiteY2" fmla="*/ 29604 h 43097"/>
                              <a:gd name="connsiteX3" fmla="*/ 20940 w 42238"/>
                              <a:gd name="connsiteY3" fmla="*/ 38658 h 43097"/>
                              <a:gd name="connsiteX4" fmla="*/ 41222 w 42238"/>
                              <a:gd name="connsiteY4" fmla="*/ 29966 h 43097"/>
                              <a:gd name="connsiteX5" fmla="*/ 37057 w 42238"/>
                              <a:gd name="connsiteY5" fmla="*/ 7783 h 43097"/>
                              <a:gd name="connsiteX6" fmla="*/ 25286 w 42238"/>
                              <a:gd name="connsiteY6" fmla="*/ 8146 h 43097"/>
                              <a:gd name="connsiteX7" fmla="*/ 27550 w 42238"/>
                              <a:gd name="connsiteY7" fmla="*/ 3800 h 43097"/>
                              <a:gd name="connsiteX8" fmla="*/ 23295 w 42238"/>
                              <a:gd name="connsiteY8" fmla="*/ 1536 h 43097"/>
                              <a:gd name="connsiteX9" fmla="*/ 34069 w 42238"/>
                              <a:gd name="connsiteY9" fmla="*/ 11586 h 43097"/>
                              <a:gd name="connsiteX10" fmla="*/ 36423 w 42238"/>
                              <a:gd name="connsiteY10" fmla="*/ 27340 h 43097"/>
                              <a:gd name="connsiteX11" fmla="*/ 22389 w 42238"/>
                              <a:gd name="connsiteY11" fmla="*/ 33769 h 43097"/>
                              <a:gd name="connsiteX12" fmla="*/ 20126 w 42238"/>
                              <a:gd name="connsiteY12" fmla="*/ 18558 h 43097"/>
                              <a:gd name="connsiteX13" fmla="*/ 34069 w 42238"/>
                              <a:gd name="connsiteY13" fmla="*/ 11586 h 430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2238" h="43097">
                                <a:moveTo>
                                  <a:pt x="1927" y="42189"/>
                                </a:moveTo>
                                <a:lnTo>
                                  <a:pt x="6454" y="44633"/>
                                </a:lnTo>
                                <a:lnTo>
                                  <a:pt x="14331" y="29604"/>
                                </a:lnTo>
                                <a:cubicBezTo>
                                  <a:pt x="15146" y="33859"/>
                                  <a:pt x="17228" y="36666"/>
                                  <a:pt x="20940" y="38658"/>
                                </a:cubicBezTo>
                                <a:cubicBezTo>
                                  <a:pt x="28455" y="42551"/>
                                  <a:pt x="36333" y="39110"/>
                                  <a:pt x="41222" y="29966"/>
                                </a:cubicBezTo>
                                <a:cubicBezTo>
                                  <a:pt x="46292" y="20369"/>
                                  <a:pt x="44753" y="11767"/>
                                  <a:pt x="37057" y="7783"/>
                                </a:cubicBezTo>
                                <a:cubicBezTo>
                                  <a:pt x="33164" y="5701"/>
                                  <a:pt x="29180" y="5792"/>
                                  <a:pt x="25286" y="8146"/>
                                </a:cubicBezTo>
                                <a:lnTo>
                                  <a:pt x="27550" y="3800"/>
                                </a:lnTo>
                                <a:lnTo>
                                  <a:pt x="23295" y="1536"/>
                                </a:lnTo>
                                <a:close/>
                                <a:moveTo>
                                  <a:pt x="34069" y="11586"/>
                                </a:moveTo>
                                <a:cubicBezTo>
                                  <a:pt x="39049" y="14302"/>
                                  <a:pt x="40045" y="20459"/>
                                  <a:pt x="36423" y="27340"/>
                                </a:cubicBezTo>
                                <a:cubicBezTo>
                                  <a:pt x="32983" y="33859"/>
                                  <a:pt x="27369" y="36485"/>
                                  <a:pt x="22389" y="33769"/>
                                </a:cubicBezTo>
                                <a:cubicBezTo>
                                  <a:pt x="17500" y="31233"/>
                                  <a:pt x="16594" y="25348"/>
                                  <a:pt x="20126" y="18558"/>
                                </a:cubicBezTo>
                                <a:cubicBezTo>
                                  <a:pt x="23747" y="11767"/>
                                  <a:pt x="29180" y="9051"/>
                                  <a:pt x="34069" y="1158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9" name="Freeform: Shape 2159"/>
                        <wps:cNvSpPr/>
                        <wps:spPr>
                          <a:xfrm>
                            <a:off x="3109432" y="2573323"/>
                            <a:ext cx="50749" cy="49253"/>
                          </a:xfrm>
                          <a:custGeom>
                            <a:avLst/>
                            <a:gdLst>
                              <a:gd name="connsiteX0" fmla="*/ 17705 w 50749"/>
                              <a:gd name="connsiteY0" fmla="*/ 1480 h 49253"/>
                              <a:gd name="connsiteX1" fmla="*/ 1769 w 50749"/>
                              <a:gd name="connsiteY1" fmla="*/ 29729 h 49253"/>
                              <a:gd name="connsiteX2" fmla="*/ 6206 w 50749"/>
                              <a:gd name="connsiteY2" fmla="*/ 32264 h 49253"/>
                              <a:gd name="connsiteX3" fmla="*/ 16256 w 50749"/>
                              <a:gd name="connsiteY3" fmla="*/ 14518 h 49253"/>
                              <a:gd name="connsiteX4" fmla="*/ 27121 w 50749"/>
                              <a:gd name="connsiteY4" fmla="*/ 10806 h 49253"/>
                              <a:gd name="connsiteX5" fmla="*/ 29203 w 50749"/>
                              <a:gd name="connsiteY5" fmla="*/ 19498 h 49253"/>
                              <a:gd name="connsiteX6" fmla="*/ 18157 w 50749"/>
                              <a:gd name="connsiteY6" fmla="*/ 38964 h 49253"/>
                              <a:gd name="connsiteX7" fmla="*/ 22594 w 50749"/>
                              <a:gd name="connsiteY7" fmla="*/ 41499 h 49253"/>
                              <a:gd name="connsiteX8" fmla="*/ 32644 w 50749"/>
                              <a:gd name="connsiteY8" fmla="*/ 23753 h 49253"/>
                              <a:gd name="connsiteX9" fmla="*/ 43509 w 50749"/>
                              <a:gd name="connsiteY9" fmla="*/ 20041 h 49253"/>
                              <a:gd name="connsiteX10" fmla="*/ 45592 w 50749"/>
                              <a:gd name="connsiteY10" fmla="*/ 28733 h 49253"/>
                              <a:gd name="connsiteX11" fmla="*/ 34545 w 50749"/>
                              <a:gd name="connsiteY11" fmla="*/ 48199 h 49253"/>
                              <a:gd name="connsiteX12" fmla="*/ 39073 w 50749"/>
                              <a:gd name="connsiteY12" fmla="*/ 50734 h 49253"/>
                              <a:gd name="connsiteX13" fmla="*/ 51024 w 50749"/>
                              <a:gd name="connsiteY13" fmla="*/ 29548 h 49253"/>
                              <a:gd name="connsiteX14" fmla="*/ 47312 w 50749"/>
                              <a:gd name="connsiteY14" fmla="*/ 17053 h 49253"/>
                              <a:gd name="connsiteX15" fmla="*/ 36175 w 50749"/>
                              <a:gd name="connsiteY15" fmla="*/ 16510 h 49253"/>
                              <a:gd name="connsiteX16" fmla="*/ 31105 w 50749"/>
                              <a:gd name="connsiteY16" fmla="*/ 7909 h 49253"/>
                              <a:gd name="connsiteX17" fmla="*/ 19697 w 50749"/>
                              <a:gd name="connsiteY17" fmla="*/ 7818 h 49253"/>
                              <a:gd name="connsiteX18" fmla="*/ 21870 w 50749"/>
                              <a:gd name="connsiteY18" fmla="*/ 3834 h 492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749" h="49253">
                                <a:moveTo>
                                  <a:pt x="17705" y="1480"/>
                                </a:moveTo>
                                <a:lnTo>
                                  <a:pt x="1769" y="29729"/>
                                </a:lnTo>
                                <a:lnTo>
                                  <a:pt x="6206" y="32264"/>
                                </a:lnTo>
                                <a:lnTo>
                                  <a:pt x="16256" y="14518"/>
                                </a:lnTo>
                                <a:cubicBezTo>
                                  <a:pt x="18520" y="10444"/>
                                  <a:pt x="23409" y="8724"/>
                                  <a:pt x="27121" y="10806"/>
                                </a:cubicBezTo>
                                <a:cubicBezTo>
                                  <a:pt x="30471" y="12707"/>
                                  <a:pt x="31196" y="15876"/>
                                  <a:pt x="29203" y="19498"/>
                                </a:cubicBezTo>
                                <a:lnTo>
                                  <a:pt x="18157" y="38964"/>
                                </a:lnTo>
                                <a:lnTo>
                                  <a:pt x="22594" y="41499"/>
                                </a:lnTo>
                                <a:lnTo>
                                  <a:pt x="32644" y="23753"/>
                                </a:lnTo>
                                <a:cubicBezTo>
                                  <a:pt x="34908" y="19679"/>
                                  <a:pt x="39888" y="18049"/>
                                  <a:pt x="43509" y="20041"/>
                                </a:cubicBezTo>
                                <a:cubicBezTo>
                                  <a:pt x="46769" y="21942"/>
                                  <a:pt x="47584" y="25202"/>
                                  <a:pt x="45592" y="28733"/>
                                </a:cubicBezTo>
                                <a:lnTo>
                                  <a:pt x="34545" y="48199"/>
                                </a:lnTo>
                                <a:lnTo>
                                  <a:pt x="39073" y="50734"/>
                                </a:lnTo>
                                <a:lnTo>
                                  <a:pt x="51024" y="29548"/>
                                </a:lnTo>
                                <a:cubicBezTo>
                                  <a:pt x="53922" y="24478"/>
                                  <a:pt x="52563" y="20041"/>
                                  <a:pt x="47312" y="17053"/>
                                </a:cubicBezTo>
                                <a:cubicBezTo>
                                  <a:pt x="43509" y="14971"/>
                                  <a:pt x="40612" y="14880"/>
                                  <a:pt x="36175" y="16510"/>
                                </a:cubicBezTo>
                                <a:cubicBezTo>
                                  <a:pt x="36175" y="12617"/>
                                  <a:pt x="34727" y="9901"/>
                                  <a:pt x="31105" y="7909"/>
                                </a:cubicBezTo>
                                <a:cubicBezTo>
                                  <a:pt x="27302" y="5736"/>
                                  <a:pt x="23952" y="5645"/>
                                  <a:pt x="19697" y="7818"/>
                                </a:cubicBezTo>
                                <a:lnTo>
                                  <a:pt x="21870" y="38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0" name="Freeform: Shape 2160"/>
                        <wps:cNvSpPr/>
                        <wps:spPr>
                          <a:xfrm>
                            <a:off x="3154137" y="2587469"/>
                            <a:ext cx="26800" cy="41920"/>
                          </a:xfrm>
                          <a:custGeom>
                            <a:avLst/>
                            <a:gdLst>
                              <a:gd name="connsiteX0" fmla="*/ 22257 w 26800"/>
                              <a:gd name="connsiteY0" fmla="*/ 15166 h 41920"/>
                              <a:gd name="connsiteX1" fmla="*/ 17730 w 26800"/>
                              <a:gd name="connsiteY1" fmla="*/ 12631 h 41920"/>
                              <a:gd name="connsiteX2" fmla="*/ 1795 w 26800"/>
                              <a:gd name="connsiteY2" fmla="*/ 40880 h 41920"/>
                              <a:gd name="connsiteX3" fmla="*/ 6322 w 26800"/>
                              <a:gd name="connsiteY3" fmla="*/ 43415 h 41920"/>
                              <a:gd name="connsiteX4" fmla="*/ 28595 w 26800"/>
                              <a:gd name="connsiteY4" fmla="*/ 4120 h 41920"/>
                              <a:gd name="connsiteX5" fmla="*/ 23978 w 26800"/>
                              <a:gd name="connsiteY5" fmla="*/ 1495 h 41920"/>
                              <a:gd name="connsiteX6" fmla="*/ 20718 w 26800"/>
                              <a:gd name="connsiteY6" fmla="*/ 7108 h 41920"/>
                              <a:gd name="connsiteX7" fmla="*/ 25336 w 26800"/>
                              <a:gd name="connsiteY7" fmla="*/ 9734 h 419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6800" h="41920">
                                <a:moveTo>
                                  <a:pt x="22257" y="15166"/>
                                </a:moveTo>
                                <a:lnTo>
                                  <a:pt x="17730" y="12631"/>
                                </a:lnTo>
                                <a:lnTo>
                                  <a:pt x="1795" y="40880"/>
                                </a:lnTo>
                                <a:lnTo>
                                  <a:pt x="6322" y="43415"/>
                                </a:lnTo>
                                <a:close/>
                                <a:moveTo>
                                  <a:pt x="28595" y="4120"/>
                                </a:moveTo>
                                <a:lnTo>
                                  <a:pt x="23978" y="1495"/>
                                </a:lnTo>
                                <a:lnTo>
                                  <a:pt x="20718" y="7108"/>
                                </a:lnTo>
                                <a:lnTo>
                                  <a:pt x="25336" y="97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1" name="Freeform: Shape 2161"/>
                        <wps:cNvSpPr/>
                        <wps:spPr>
                          <a:xfrm>
                            <a:off x="3167549" y="2595062"/>
                            <a:ext cx="48138" cy="57130"/>
                          </a:xfrm>
                          <a:custGeom>
                            <a:avLst/>
                            <a:gdLst>
                              <a:gd name="connsiteX0" fmla="*/ 16379 w 48138"/>
                              <a:gd name="connsiteY0" fmla="*/ 26669 h 57130"/>
                              <a:gd name="connsiteX1" fmla="*/ 29236 w 48138"/>
                              <a:gd name="connsiteY1" fmla="*/ 34003 h 57130"/>
                              <a:gd name="connsiteX2" fmla="*/ 31771 w 48138"/>
                              <a:gd name="connsiteY2" fmla="*/ 44686 h 57130"/>
                              <a:gd name="connsiteX3" fmla="*/ 29779 w 48138"/>
                              <a:gd name="connsiteY3" fmla="*/ 48218 h 57130"/>
                              <a:gd name="connsiteX4" fmla="*/ 27244 w 48138"/>
                              <a:gd name="connsiteY4" fmla="*/ 55189 h 57130"/>
                              <a:gd name="connsiteX5" fmla="*/ 33310 w 48138"/>
                              <a:gd name="connsiteY5" fmla="*/ 58630 h 57130"/>
                              <a:gd name="connsiteX6" fmla="*/ 34035 w 48138"/>
                              <a:gd name="connsiteY6" fmla="*/ 57362 h 57130"/>
                              <a:gd name="connsiteX7" fmla="*/ 36117 w 48138"/>
                              <a:gd name="connsiteY7" fmla="*/ 48218 h 57130"/>
                              <a:gd name="connsiteX8" fmla="*/ 36570 w 48138"/>
                              <a:gd name="connsiteY8" fmla="*/ 34999 h 57130"/>
                              <a:gd name="connsiteX9" fmla="*/ 48069 w 48138"/>
                              <a:gd name="connsiteY9" fmla="*/ 29023 h 57130"/>
                              <a:gd name="connsiteX10" fmla="*/ 42093 w 48138"/>
                              <a:gd name="connsiteY10" fmla="*/ 11730 h 57130"/>
                              <a:gd name="connsiteX11" fmla="*/ 24075 w 48138"/>
                              <a:gd name="connsiteY11" fmla="*/ 1499 h 57130"/>
                              <a:gd name="connsiteX12" fmla="*/ 1802 w 48138"/>
                              <a:gd name="connsiteY12" fmla="*/ 40793 h 57130"/>
                              <a:gd name="connsiteX13" fmla="*/ 6781 w 48138"/>
                              <a:gd name="connsiteY13" fmla="*/ 43600 h 57130"/>
                              <a:gd name="connsiteX14" fmla="*/ 18824 w 48138"/>
                              <a:gd name="connsiteY14" fmla="*/ 22232 h 57130"/>
                              <a:gd name="connsiteX15" fmla="*/ 26519 w 48138"/>
                              <a:gd name="connsiteY15" fmla="*/ 8651 h 57130"/>
                              <a:gd name="connsiteX16" fmla="*/ 38652 w 48138"/>
                              <a:gd name="connsiteY16" fmla="*/ 15532 h 57130"/>
                              <a:gd name="connsiteX17" fmla="*/ 43361 w 48138"/>
                              <a:gd name="connsiteY17" fmla="*/ 20422 h 57130"/>
                              <a:gd name="connsiteX18" fmla="*/ 42546 w 48138"/>
                              <a:gd name="connsiteY18" fmla="*/ 26759 h 57130"/>
                              <a:gd name="connsiteX19" fmla="*/ 30956 w 48138"/>
                              <a:gd name="connsiteY19" fmla="*/ 29114 h 571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8138" h="57130">
                                <a:moveTo>
                                  <a:pt x="16379" y="26669"/>
                                </a:moveTo>
                                <a:lnTo>
                                  <a:pt x="29236" y="34003"/>
                                </a:lnTo>
                                <a:cubicBezTo>
                                  <a:pt x="33763" y="36538"/>
                                  <a:pt x="34487" y="39888"/>
                                  <a:pt x="31771" y="44686"/>
                                </a:cubicBezTo>
                                <a:lnTo>
                                  <a:pt x="29779" y="48218"/>
                                </a:lnTo>
                                <a:cubicBezTo>
                                  <a:pt x="28421" y="50662"/>
                                  <a:pt x="27425" y="53197"/>
                                  <a:pt x="27244" y="55189"/>
                                </a:cubicBezTo>
                                <a:lnTo>
                                  <a:pt x="33310" y="58630"/>
                                </a:lnTo>
                                <a:lnTo>
                                  <a:pt x="34035" y="57362"/>
                                </a:lnTo>
                                <a:cubicBezTo>
                                  <a:pt x="32858" y="55099"/>
                                  <a:pt x="33401" y="53469"/>
                                  <a:pt x="36117" y="48218"/>
                                </a:cubicBezTo>
                                <a:cubicBezTo>
                                  <a:pt x="39739" y="41789"/>
                                  <a:pt x="39829" y="39163"/>
                                  <a:pt x="36570" y="34999"/>
                                </a:cubicBezTo>
                                <a:cubicBezTo>
                                  <a:pt x="42274" y="35180"/>
                                  <a:pt x="45534" y="33550"/>
                                  <a:pt x="48069" y="29023"/>
                                </a:cubicBezTo>
                                <a:cubicBezTo>
                                  <a:pt x="51871" y="22232"/>
                                  <a:pt x="49880" y="16166"/>
                                  <a:pt x="42093" y="11730"/>
                                </a:cubicBezTo>
                                <a:lnTo>
                                  <a:pt x="24075" y="1499"/>
                                </a:lnTo>
                                <a:lnTo>
                                  <a:pt x="1802" y="40793"/>
                                </a:lnTo>
                                <a:lnTo>
                                  <a:pt x="6781" y="43600"/>
                                </a:lnTo>
                                <a:close/>
                                <a:moveTo>
                                  <a:pt x="18824" y="22232"/>
                                </a:moveTo>
                                <a:lnTo>
                                  <a:pt x="26519" y="8651"/>
                                </a:lnTo>
                                <a:lnTo>
                                  <a:pt x="38652" y="15532"/>
                                </a:lnTo>
                                <a:cubicBezTo>
                                  <a:pt x="41459" y="17162"/>
                                  <a:pt x="42727" y="18611"/>
                                  <a:pt x="43361" y="20422"/>
                                </a:cubicBezTo>
                                <a:cubicBezTo>
                                  <a:pt x="44085" y="22232"/>
                                  <a:pt x="43813" y="24496"/>
                                  <a:pt x="42546" y="26759"/>
                                </a:cubicBezTo>
                                <a:cubicBezTo>
                                  <a:pt x="39920" y="31468"/>
                                  <a:pt x="36298" y="32192"/>
                                  <a:pt x="30956" y="291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2" name="Freeform: Shape 2162"/>
                        <wps:cNvSpPr/>
                        <wps:spPr>
                          <a:xfrm>
                            <a:off x="3211062" y="2638089"/>
                            <a:ext cx="15029" cy="11045"/>
                          </a:xfrm>
                          <a:custGeom>
                            <a:avLst/>
                            <a:gdLst>
                              <a:gd name="connsiteX0" fmla="*/ 16854 w 15029"/>
                              <a:gd name="connsiteY0" fmla="*/ 8754 h 11045"/>
                              <a:gd name="connsiteX1" fmla="*/ 3997 w 15029"/>
                              <a:gd name="connsiteY1" fmla="*/ 1511 h 11045"/>
                              <a:gd name="connsiteX2" fmla="*/ 1824 w 15029"/>
                              <a:gd name="connsiteY2" fmla="*/ 5314 h 11045"/>
                              <a:gd name="connsiteX3" fmla="*/ 14681 w 15029"/>
                              <a:gd name="connsiteY3" fmla="*/ 12557 h 11045"/>
                            </a:gdLst>
                            <a:ahLst/>
                            <a:cxnLst>
                              <a:cxn ang="0">
                                <a:pos x="connsiteX0" y="connsiteY0"/>
                              </a:cxn>
                              <a:cxn ang="0">
                                <a:pos x="connsiteX1" y="connsiteY1"/>
                              </a:cxn>
                              <a:cxn ang="0">
                                <a:pos x="connsiteX2" y="connsiteY2"/>
                              </a:cxn>
                              <a:cxn ang="0">
                                <a:pos x="connsiteX3" y="connsiteY3"/>
                              </a:cxn>
                            </a:cxnLst>
                            <a:rect l="l" t="t" r="r" b="b"/>
                            <a:pathLst>
                              <a:path w="15029" h="11045">
                                <a:moveTo>
                                  <a:pt x="16854" y="8754"/>
                                </a:moveTo>
                                <a:lnTo>
                                  <a:pt x="3997" y="1511"/>
                                </a:lnTo>
                                <a:lnTo>
                                  <a:pt x="1824" y="5314"/>
                                </a:lnTo>
                                <a:lnTo>
                                  <a:pt x="14681" y="1255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3" name="Freeform: Shape 2163"/>
                        <wps:cNvSpPr/>
                        <wps:spPr>
                          <a:xfrm>
                            <a:off x="3233171" y="2633372"/>
                            <a:ext cx="26800" cy="40833"/>
                          </a:xfrm>
                          <a:custGeom>
                            <a:avLst/>
                            <a:gdLst>
                              <a:gd name="connsiteX0" fmla="*/ 17498 w 26800"/>
                              <a:gd name="connsiteY0" fmla="*/ 11929 h 40833"/>
                              <a:gd name="connsiteX1" fmla="*/ 1834 w 26800"/>
                              <a:gd name="connsiteY1" fmla="*/ 39635 h 40833"/>
                              <a:gd name="connsiteX2" fmla="*/ 6542 w 26800"/>
                              <a:gd name="connsiteY2" fmla="*/ 42351 h 40833"/>
                              <a:gd name="connsiteX3" fmla="*/ 28634 w 26800"/>
                              <a:gd name="connsiteY3" fmla="*/ 3328 h 40833"/>
                              <a:gd name="connsiteX4" fmla="*/ 25556 w 26800"/>
                              <a:gd name="connsiteY4" fmla="*/ 1517 h 40833"/>
                              <a:gd name="connsiteX5" fmla="*/ 11069 w 26800"/>
                              <a:gd name="connsiteY5" fmla="*/ 3599 h 40833"/>
                              <a:gd name="connsiteX6" fmla="*/ 9077 w 26800"/>
                              <a:gd name="connsiteY6" fmla="*/ 7130 h 40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6800" h="40833">
                                <a:moveTo>
                                  <a:pt x="17498" y="11929"/>
                                </a:moveTo>
                                <a:lnTo>
                                  <a:pt x="1834" y="39635"/>
                                </a:lnTo>
                                <a:lnTo>
                                  <a:pt x="6542" y="42351"/>
                                </a:lnTo>
                                <a:lnTo>
                                  <a:pt x="28634" y="3328"/>
                                </a:lnTo>
                                <a:lnTo>
                                  <a:pt x="25556" y="1517"/>
                                </a:lnTo>
                                <a:cubicBezTo>
                                  <a:pt x="20395" y="6587"/>
                                  <a:pt x="18946" y="6859"/>
                                  <a:pt x="11069" y="3599"/>
                                </a:cubicBezTo>
                                <a:lnTo>
                                  <a:pt x="9077" y="713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4" name="Freeform: Shape 2164"/>
                        <wps:cNvSpPr/>
                        <wps:spPr>
                          <a:xfrm>
                            <a:off x="3256063" y="2652219"/>
                            <a:ext cx="37575" cy="41014"/>
                          </a:xfrm>
                          <a:custGeom>
                            <a:avLst/>
                            <a:gdLst>
                              <a:gd name="connsiteX0" fmla="*/ 17968 w 37575"/>
                              <a:gd name="connsiteY0" fmla="*/ 30409 h 41014"/>
                              <a:gd name="connsiteX1" fmla="*/ 12625 w 37575"/>
                              <a:gd name="connsiteY1" fmla="*/ 39825 h 41014"/>
                              <a:gd name="connsiteX2" fmla="*/ 17334 w 37575"/>
                              <a:gd name="connsiteY2" fmla="*/ 42541 h 41014"/>
                              <a:gd name="connsiteX3" fmla="*/ 22676 w 37575"/>
                              <a:gd name="connsiteY3" fmla="*/ 33125 h 41014"/>
                              <a:gd name="connsiteX4" fmla="*/ 28380 w 37575"/>
                              <a:gd name="connsiteY4" fmla="*/ 36294 h 41014"/>
                              <a:gd name="connsiteX5" fmla="*/ 30824 w 37575"/>
                              <a:gd name="connsiteY5" fmla="*/ 32039 h 41014"/>
                              <a:gd name="connsiteX6" fmla="*/ 25120 w 37575"/>
                              <a:gd name="connsiteY6" fmla="*/ 28870 h 41014"/>
                              <a:gd name="connsiteX7" fmla="*/ 39426 w 37575"/>
                              <a:gd name="connsiteY7" fmla="*/ 3518 h 41014"/>
                              <a:gd name="connsiteX8" fmla="*/ 35895 w 37575"/>
                              <a:gd name="connsiteY8" fmla="*/ 1527 h 41014"/>
                              <a:gd name="connsiteX9" fmla="*/ 4658 w 37575"/>
                              <a:gd name="connsiteY9" fmla="*/ 16285 h 41014"/>
                              <a:gd name="connsiteX10" fmla="*/ 1851 w 37575"/>
                              <a:gd name="connsiteY10" fmla="*/ 21264 h 41014"/>
                              <a:gd name="connsiteX11" fmla="*/ 20412 w 37575"/>
                              <a:gd name="connsiteY11" fmla="*/ 26153 h 41014"/>
                              <a:gd name="connsiteX12" fmla="*/ 8460 w 37575"/>
                              <a:gd name="connsiteY12" fmla="*/ 19363 h 41014"/>
                              <a:gd name="connsiteX13" fmla="*/ 30100 w 37575"/>
                              <a:gd name="connsiteY13" fmla="*/ 8951 h 410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7575" h="41014">
                                <a:moveTo>
                                  <a:pt x="17968" y="30409"/>
                                </a:moveTo>
                                <a:lnTo>
                                  <a:pt x="12625" y="39825"/>
                                </a:lnTo>
                                <a:lnTo>
                                  <a:pt x="17334" y="42541"/>
                                </a:lnTo>
                                <a:lnTo>
                                  <a:pt x="22676" y="33125"/>
                                </a:lnTo>
                                <a:lnTo>
                                  <a:pt x="28380" y="36294"/>
                                </a:lnTo>
                                <a:lnTo>
                                  <a:pt x="30824" y="32039"/>
                                </a:lnTo>
                                <a:lnTo>
                                  <a:pt x="25120" y="28870"/>
                                </a:lnTo>
                                <a:lnTo>
                                  <a:pt x="39426" y="3518"/>
                                </a:lnTo>
                                <a:lnTo>
                                  <a:pt x="35895" y="1527"/>
                                </a:lnTo>
                                <a:lnTo>
                                  <a:pt x="4658" y="16285"/>
                                </a:lnTo>
                                <a:lnTo>
                                  <a:pt x="1851" y="21264"/>
                                </a:lnTo>
                                <a:close/>
                                <a:moveTo>
                                  <a:pt x="20412" y="26153"/>
                                </a:moveTo>
                                <a:lnTo>
                                  <a:pt x="8460" y="19363"/>
                                </a:lnTo>
                                <a:lnTo>
                                  <a:pt x="30100" y="89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5" name="Freeform: Shape 2165"/>
                        <wps:cNvSpPr/>
                        <wps:spPr>
                          <a:xfrm>
                            <a:off x="3286703" y="2665692"/>
                            <a:ext cx="36797" cy="43583"/>
                          </a:xfrm>
                          <a:custGeom>
                            <a:avLst/>
                            <a:gdLst>
                              <a:gd name="connsiteX0" fmla="*/ 37508 w 36797"/>
                              <a:gd name="connsiteY0" fmla="*/ 19657 h 43583"/>
                              <a:gd name="connsiteX1" fmla="*/ 32437 w 36797"/>
                              <a:gd name="connsiteY1" fmla="*/ 3360 h 43583"/>
                              <a:gd name="connsiteX2" fmla="*/ 19037 w 36797"/>
                              <a:gd name="connsiteY2" fmla="*/ 3179 h 43583"/>
                              <a:gd name="connsiteX3" fmla="*/ 6633 w 36797"/>
                              <a:gd name="connsiteY3" fmla="*/ 16760 h 43583"/>
                              <a:gd name="connsiteX4" fmla="*/ 1924 w 36797"/>
                              <a:gd name="connsiteY4" fmla="*/ 32785 h 43583"/>
                              <a:gd name="connsiteX5" fmla="*/ 8715 w 36797"/>
                              <a:gd name="connsiteY5" fmla="*/ 43107 h 43583"/>
                              <a:gd name="connsiteX6" fmla="*/ 28725 w 36797"/>
                              <a:gd name="connsiteY6" fmla="*/ 37131 h 43583"/>
                              <a:gd name="connsiteX7" fmla="*/ 23836 w 36797"/>
                              <a:gd name="connsiteY7" fmla="*/ 18208 h 43583"/>
                              <a:gd name="connsiteX8" fmla="*/ 12699 w 36797"/>
                              <a:gd name="connsiteY8" fmla="*/ 17575 h 43583"/>
                              <a:gd name="connsiteX9" fmla="*/ 29630 w 36797"/>
                              <a:gd name="connsiteY9" fmla="*/ 7434 h 43583"/>
                              <a:gd name="connsiteX10" fmla="*/ 32709 w 36797"/>
                              <a:gd name="connsiteY10" fmla="*/ 16941 h 43583"/>
                              <a:gd name="connsiteX11" fmla="*/ 20938 w 36797"/>
                              <a:gd name="connsiteY11" fmla="*/ 22192 h 43583"/>
                              <a:gd name="connsiteX12" fmla="*/ 23564 w 36797"/>
                              <a:gd name="connsiteY12" fmla="*/ 34777 h 43583"/>
                              <a:gd name="connsiteX13" fmla="*/ 11250 w 36797"/>
                              <a:gd name="connsiteY13" fmla="*/ 38942 h 43583"/>
                              <a:gd name="connsiteX14" fmla="*/ 8353 w 36797"/>
                              <a:gd name="connsiteY14" fmla="*/ 25814 h 43583"/>
                              <a:gd name="connsiteX15" fmla="*/ 20938 w 36797"/>
                              <a:gd name="connsiteY15" fmla="*/ 22192 h 435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6797" h="43583">
                                <a:moveTo>
                                  <a:pt x="37508" y="19657"/>
                                </a:moveTo>
                                <a:cubicBezTo>
                                  <a:pt x="40133" y="12776"/>
                                  <a:pt x="38232" y="6619"/>
                                  <a:pt x="32437" y="3360"/>
                                </a:cubicBezTo>
                                <a:cubicBezTo>
                                  <a:pt x="28272" y="1006"/>
                                  <a:pt x="23292" y="915"/>
                                  <a:pt x="19037" y="3179"/>
                                </a:cubicBezTo>
                                <a:cubicBezTo>
                                  <a:pt x="14419" y="5623"/>
                                  <a:pt x="10617" y="9788"/>
                                  <a:pt x="6633" y="16760"/>
                                </a:cubicBezTo>
                                <a:cubicBezTo>
                                  <a:pt x="2920" y="23369"/>
                                  <a:pt x="1562" y="28077"/>
                                  <a:pt x="1924" y="32785"/>
                                </a:cubicBezTo>
                                <a:cubicBezTo>
                                  <a:pt x="2106" y="37222"/>
                                  <a:pt x="4550" y="40753"/>
                                  <a:pt x="8715" y="43107"/>
                                </a:cubicBezTo>
                                <a:cubicBezTo>
                                  <a:pt x="16049" y="47272"/>
                                  <a:pt x="24379" y="44827"/>
                                  <a:pt x="28725" y="37131"/>
                                </a:cubicBezTo>
                                <a:cubicBezTo>
                                  <a:pt x="32799" y="29979"/>
                                  <a:pt x="30717" y="22102"/>
                                  <a:pt x="23836" y="18208"/>
                                </a:cubicBezTo>
                                <a:cubicBezTo>
                                  <a:pt x="20123" y="16126"/>
                                  <a:pt x="16321" y="15945"/>
                                  <a:pt x="12699" y="17575"/>
                                </a:cubicBezTo>
                                <a:cubicBezTo>
                                  <a:pt x="18222" y="7977"/>
                                  <a:pt x="24198" y="4356"/>
                                  <a:pt x="29630" y="7434"/>
                                </a:cubicBezTo>
                                <a:cubicBezTo>
                                  <a:pt x="32981" y="9336"/>
                                  <a:pt x="34158" y="12776"/>
                                  <a:pt x="32709" y="16941"/>
                                </a:cubicBezTo>
                                <a:close/>
                                <a:moveTo>
                                  <a:pt x="20938" y="22192"/>
                                </a:moveTo>
                                <a:cubicBezTo>
                                  <a:pt x="25465" y="24818"/>
                                  <a:pt x="26552" y="29526"/>
                                  <a:pt x="23564" y="34777"/>
                                </a:cubicBezTo>
                                <a:cubicBezTo>
                                  <a:pt x="20848" y="39667"/>
                                  <a:pt x="15596" y="41387"/>
                                  <a:pt x="11250" y="38942"/>
                                </a:cubicBezTo>
                                <a:cubicBezTo>
                                  <a:pt x="6814" y="36407"/>
                                  <a:pt x="5546" y="30794"/>
                                  <a:pt x="8353" y="25814"/>
                                </a:cubicBezTo>
                                <a:cubicBezTo>
                                  <a:pt x="11069" y="21015"/>
                                  <a:pt x="16230" y="19476"/>
                                  <a:pt x="20938" y="2219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6" name="Freeform: Shape 2166"/>
                        <wps:cNvSpPr/>
                        <wps:spPr>
                          <a:xfrm>
                            <a:off x="3313972" y="2691253"/>
                            <a:ext cx="33831" cy="40289"/>
                          </a:xfrm>
                          <a:custGeom>
                            <a:avLst/>
                            <a:gdLst>
                              <a:gd name="connsiteX0" fmla="*/ 27444 w 33831"/>
                              <a:gd name="connsiteY0" fmla="*/ 38304 h 40289"/>
                              <a:gd name="connsiteX1" fmla="*/ 26357 w 33831"/>
                              <a:gd name="connsiteY1" fmla="*/ 37942 h 40289"/>
                              <a:gd name="connsiteX2" fmla="*/ 25180 w 33831"/>
                              <a:gd name="connsiteY2" fmla="*/ 34411 h 40289"/>
                              <a:gd name="connsiteX3" fmla="*/ 34506 w 33831"/>
                              <a:gd name="connsiteY3" fmla="*/ 17751 h 40289"/>
                              <a:gd name="connsiteX4" fmla="*/ 28349 w 33831"/>
                              <a:gd name="connsiteY4" fmla="*/ 4080 h 40289"/>
                              <a:gd name="connsiteX5" fmla="*/ 17031 w 33831"/>
                              <a:gd name="connsiteY5" fmla="*/ 1997 h 40289"/>
                              <a:gd name="connsiteX6" fmla="*/ 11689 w 33831"/>
                              <a:gd name="connsiteY6" fmla="*/ 6887 h 40289"/>
                              <a:gd name="connsiteX7" fmla="*/ 16307 w 33831"/>
                              <a:gd name="connsiteY7" fmla="*/ 9422 h 40289"/>
                              <a:gd name="connsiteX8" fmla="*/ 25814 w 33831"/>
                              <a:gd name="connsiteY8" fmla="*/ 8154 h 40289"/>
                              <a:gd name="connsiteX9" fmla="*/ 29707 w 33831"/>
                              <a:gd name="connsiteY9" fmla="*/ 15850 h 40289"/>
                              <a:gd name="connsiteX10" fmla="*/ 29073 w 33831"/>
                              <a:gd name="connsiteY10" fmla="*/ 17027 h 40289"/>
                              <a:gd name="connsiteX11" fmla="*/ 22554 w 33831"/>
                              <a:gd name="connsiteY11" fmla="*/ 17570 h 40289"/>
                              <a:gd name="connsiteX12" fmla="*/ 12595 w 33831"/>
                              <a:gd name="connsiteY12" fmla="*/ 14130 h 40289"/>
                              <a:gd name="connsiteX13" fmla="*/ 3269 w 33831"/>
                              <a:gd name="connsiteY13" fmla="*/ 18928 h 40289"/>
                              <a:gd name="connsiteX14" fmla="*/ 7796 w 33831"/>
                              <a:gd name="connsiteY14" fmla="*/ 32509 h 40289"/>
                              <a:gd name="connsiteX15" fmla="*/ 19747 w 33831"/>
                              <a:gd name="connsiteY15" fmla="*/ 33777 h 40289"/>
                              <a:gd name="connsiteX16" fmla="*/ 22102 w 33831"/>
                              <a:gd name="connsiteY16" fmla="*/ 40568 h 40289"/>
                              <a:gd name="connsiteX17" fmla="*/ 25452 w 33831"/>
                              <a:gd name="connsiteY17" fmla="*/ 41835 h 40289"/>
                              <a:gd name="connsiteX18" fmla="*/ 23098 w 33831"/>
                              <a:gd name="connsiteY18" fmla="*/ 27711 h 40289"/>
                              <a:gd name="connsiteX19" fmla="*/ 19114 w 33831"/>
                              <a:gd name="connsiteY19" fmla="*/ 30427 h 40289"/>
                              <a:gd name="connsiteX20" fmla="*/ 11055 w 33831"/>
                              <a:gd name="connsiteY20" fmla="*/ 29069 h 40289"/>
                              <a:gd name="connsiteX21" fmla="*/ 8068 w 33831"/>
                              <a:gd name="connsiteY21" fmla="*/ 21373 h 40289"/>
                              <a:gd name="connsiteX22" fmla="*/ 17665 w 33831"/>
                              <a:gd name="connsiteY22" fmla="*/ 20105 h 40289"/>
                              <a:gd name="connsiteX23" fmla="*/ 25904 w 33831"/>
                              <a:gd name="connsiteY23" fmla="*/ 22641 h 402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3831" h="40289">
                                <a:moveTo>
                                  <a:pt x="27444" y="38304"/>
                                </a:moveTo>
                                <a:cubicBezTo>
                                  <a:pt x="26810" y="38213"/>
                                  <a:pt x="26629" y="38123"/>
                                  <a:pt x="26357" y="37942"/>
                                </a:cubicBezTo>
                                <a:cubicBezTo>
                                  <a:pt x="24818" y="37036"/>
                                  <a:pt x="24365" y="35769"/>
                                  <a:pt x="25180" y="34411"/>
                                </a:cubicBezTo>
                                <a:lnTo>
                                  <a:pt x="34506" y="17751"/>
                                </a:lnTo>
                                <a:cubicBezTo>
                                  <a:pt x="37313" y="12772"/>
                                  <a:pt x="35230" y="7973"/>
                                  <a:pt x="28349" y="4080"/>
                                </a:cubicBezTo>
                                <a:cubicBezTo>
                                  <a:pt x="24184" y="1635"/>
                                  <a:pt x="20200" y="1001"/>
                                  <a:pt x="17031" y="1997"/>
                                </a:cubicBezTo>
                                <a:cubicBezTo>
                                  <a:pt x="14949" y="2812"/>
                                  <a:pt x="13500" y="4080"/>
                                  <a:pt x="11689" y="6887"/>
                                </a:cubicBezTo>
                                <a:lnTo>
                                  <a:pt x="16307" y="9422"/>
                                </a:lnTo>
                                <a:cubicBezTo>
                                  <a:pt x="18661" y="6162"/>
                                  <a:pt x="21649" y="5710"/>
                                  <a:pt x="25814" y="8154"/>
                                </a:cubicBezTo>
                                <a:cubicBezTo>
                                  <a:pt x="29888" y="10418"/>
                                  <a:pt x="31246" y="13134"/>
                                  <a:pt x="29707" y="15850"/>
                                </a:cubicBezTo>
                                <a:lnTo>
                                  <a:pt x="29073" y="17027"/>
                                </a:lnTo>
                                <a:cubicBezTo>
                                  <a:pt x="27896" y="18928"/>
                                  <a:pt x="26448" y="19200"/>
                                  <a:pt x="22554" y="17570"/>
                                </a:cubicBezTo>
                                <a:cubicBezTo>
                                  <a:pt x="15764" y="14764"/>
                                  <a:pt x="14677" y="14401"/>
                                  <a:pt x="12595" y="14130"/>
                                </a:cubicBezTo>
                                <a:cubicBezTo>
                                  <a:pt x="8520" y="13768"/>
                                  <a:pt x="5351" y="15216"/>
                                  <a:pt x="3269" y="18928"/>
                                </a:cubicBezTo>
                                <a:cubicBezTo>
                                  <a:pt x="371" y="23999"/>
                                  <a:pt x="2092" y="29250"/>
                                  <a:pt x="7796" y="32509"/>
                                </a:cubicBezTo>
                                <a:cubicBezTo>
                                  <a:pt x="11418" y="34501"/>
                                  <a:pt x="14949" y="34864"/>
                                  <a:pt x="19747" y="33777"/>
                                </a:cubicBezTo>
                                <a:cubicBezTo>
                                  <a:pt x="18480" y="36855"/>
                                  <a:pt x="19114" y="38938"/>
                                  <a:pt x="22102" y="40568"/>
                                </a:cubicBezTo>
                                <a:cubicBezTo>
                                  <a:pt x="23007" y="41111"/>
                                  <a:pt x="23731" y="41292"/>
                                  <a:pt x="25452" y="41835"/>
                                </a:cubicBezTo>
                                <a:close/>
                                <a:moveTo>
                                  <a:pt x="23098" y="27711"/>
                                </a:moveTo>
                                <a:cubicBezTo>
                                  <a:pt x="22192" y="29159"/>
                                  <a:pt x="21196" y="29884"/>
                                  <a:pt x="19114" y="30427"/>
                                </a:cubicBezTo>
                                <a:cubicBezTo>
                                  <a:pt x="16397" y="30970"/>
                                  <a:pt x="13681" y="30518"/>
                                  <a:pt x="11055" y="29069"/>
                                </a:cubicBezTo>
                                <a:cubicBezTo>
                                  <a:pt x="7524" y="27077"/>
                                  <a:pt x="6438" y="24270"/>
                                  <a:pt x="8068" y="21373"/>
                                </a:cubicBezTo>
                                <a:cubicBezTo>
                                  <a:pt x="9697" y="18476"/>
                                  <a:pt x="12504" y="18114"/>
                                  <a:pt x="17665" y="20105"/>
                                </a:cubicBezTo>
                                <a:cubicBezTo>
                                  <a:pt x="23007" y="22097"/>
                                  <a:pt x="24003" y="22550"/>
                                  <a:pt x="25904" y="2264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7" name="Freeform: Shape 2167"/>
                        <wps:cNvSpPr/>
                        <wps:spPr>
                          <a:xfrm>
                            <a:off x="3348842" y="2715965"/>
                            <a:ext cx="15029" cy="11045"/>
                          </a:xfrm>
                          <a:custGeom>
                            <a:avLst/>
                            <a:gdLst>
                              <a:gd name="connsiteX0" fmla="*/ 16932 w 15029"/>
                              <a:gd name="connsiteY0" fmla="*/ 8799 h 11045"/>
                              <a:gd name="connsiteX1" fmla="*/ 4075 w 15029"/>
                              <a:gd name="connsiteY1" fmla="*/ 1556 h 11045"/>
                              <a:gd name="connsiteX2" fmla="*/ 1902 w 15029"/>
                              <a:gd name="connsiteY2" fmla="*/ 5358 h 11045"/>
                              <a:gd name="connsiteX3" fmla="*/ 14759 w 15029"/>
                              <a:gd name="connsiteY3" fmla="*/ 12601 h 11045"/>
                            </a:gdLst>
                            <a:ahLst/>
                            <a:cxnLst>
                              <a:cxn ang="0">
                                <a:pos x="connsiteX0" y="connsiteY0"/>
                              </a:cxn>
                              <a:cxn ang="0">
                                <a:pos x="connsiteX1" y="connsiteY1"/>
                              </a:cxn>
                              <a:cxn ang="0">
                                <a:pos x="connsiteX2" y="connsiteY2"/>
                              </a:cxn>
                              <a:cxn ang="0">
                                <a:pos x="connsiteX3" y="connsiteY3"/>
                              </a:cxn>
                            </a:cxnLst>
                            <a:rect l="l" t="t" r="r" b="b"/>
                            <a:pathLst>
                              <a:path w="15029" h="11045">
                                <a:moveTo>
                                  <a:pt x="16932" y="8799"/>
                                </a:moveTo>
                                <a:lnTo>
                                  <a:pt x="4075" y="1556"/>
                                </a:lnTo>
                                <a:lnTo>
                                  <a:pt x="1902" y="5358"/>
                                </a:lnTo>
                                <a:lnTo>
                                  <a:pt x="14759" y="1260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8" name="Freeform: Shape 2168"/>
                        <wps:cNvSpPr/>
                        <wps:spPr>
                          <a:xfrm>
                            <a:off x="3362977" y="2706648"/>
                            <a:ext cx="41384" cy="46465"/>
                          </a:xfrm>
                          <a:custGeom>
                            <a:avLst/>
                            <a:gdLst>
                              <a:gd name="connsiteX0" fmla="*/ 43296 w 41384"/>
                              <a:gd name="connsiteY0" fmla="*/ 12698 h 46465"/>
                              <a:gd name="connsiteX1" fmla="*/ 23468 w 41384"/>
                              <a:gd name="connsiteY1" fmla="*/ 1561 h 46465"/>
                              <a:gd name="connsiteX2" fmla="*/ 8890 w 41384"/>
                              <a:gd name="connsiteY2" fmla="*/ 20756 h 46465"/>
                              <a:gd name="connsiteX3" fmla="*/ 13236 w 41384"/>
                              <a:gd name="connsiteY3" fmla="*/ 23200 h 46465"/>
                              <a:gd name="connsiteX4" fmla="*/ 22291 w 41384"/>
                              <a:gd name="connsiteY4" fmla="*/ 23653 h 46465"/>
                              <a:gd name="connsiteX5" fmla="*/ 25460 w 41384"/>
                              <a:gd name="connsiteY5" fmla="*/ 37415 h 46465"/>
                              <a:gd name="connsiteX6" fmla="*/ 12059 w 41384"/>
                              <a:gd name="connsiteY6" fmla="*/ 41580 h 46465"/>
                              <a:gd name="connsiteX7" fmla="*/ 7894 w 41384"/>
                              <a:gd name="connsiteY7" fmla="*/ 30715 h 46465"/>
                              <a:gd name="connsiteX8" fmla="*/ 3186 w 41384"/>
                              <a:gd name="connsiteY8" fmla="*/ 28090 h 46465"/>
                              <a:gd name="connsiteX9" fmla="*/ 2009 w 41384"/>
                              <a:gd name="connsiteY9" fmla="*/ 35423 h 46465"/>
                              <a:gd name="connsiteX10" fmla="*/ 9796 w 41384"/>
                              <a:gd name="connsiteY10" fmla="*/ 45926 h 46465"/>
                              <a:gd name="connsiteX11" fmla="*/ 30711 w 41384"/>
                              <a:gd name="connsiteY11" fmla="*/ 39588 h 46465"/>
                              <a:gd name="connsiteX12" fmla="*/ 25460 w 41384"/>
                              <a:gd name="connsiteY12" fmla="*/ 19850 h 46465"/>
                              <a:gd name="connsiteX13" fmla="*/ 17130 w 41384"/>
                              <a:gd name="connsiteY13" fmla="*/ 18311 h 46465"/>
                              <a:gd name="connsiteX14" fmla="*/ 24645 w 41384"/>
                              <a:gd name="connsiteY14" fmla="*/ 8442 h 46465"/>
                              <a:gd name="connsiteX15" fmla="*/ 40580 w 41384"/>
                              <a:gd name="connsiteY15" fmla="*/ 17406 h 464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1384" h="46465">
                                <a:moveTo>
                                  <a:pt x="43296" y="12698"/>
                                </a:moveTo>
                                <a:lnTo>
                                  <a:pt x="23468" y="1561"/>
                                </a:lnTo>
                                <a:lnTo>
                                  <a:pt x="8890" y="20756"/>
                                </a:lnTo>
                                <a:lnTo>
                                  <a:pt x="13236" y="23200"/>
                                </a:lnTo>
                                <a:cubicBezTo>
                                  <a:pt x="16858" y="21842"/>
                                  <a:pt x="19303" y="21933"/>
                                  <a:pt x="22291" y="23653"/>
                                </a:cubicBezTo>
                                <a:cubicBezTo>
                                  <a:pt x="27452" y="26550"/>
                                  <a:pt x="28628" y="31802"/>
                                  <a:pt x="25460" y="37415"/>
                                </a:cubicBezTo>
                                <a:cubicBezTo>
                                  <a:pt x="22291" y="42938"/>
                                  <a:pt x="17311" y="44568"/>
                                  <a:pt x="12059" y="41580"/>
                                </a:cubicBezTo>
                                <a:cubicBezTo>
                                  <a:pt x="7985" y="39226"/>
                                  <a:pt x="6446" y="35695"/>
                                  <a:pt x="7894" y="30715"/>
                                </a:cubicBezTo>
                                <a:lnTo>
                                  <a:pt x="3186" y="28090"/>
                                </a:lnTo>
                                <a:cubicBezTo>
                                  <a:pt x="2009" y="31621"/>
                                  <a:pt x="1738" y="33431"/>
                                  <a:pt x="2009" y="35423"/>
                                </a:cubicBezTo>
                                <a:cubicBezTo>
                                  <a:pt x="2552" y="39679"/>
                                  <a:pt x="5450" y="43481"/>
                                  <a:pt x="9796" y="45926"/>
                                </a:cubicBezTo>
                                <a:cubicBezTo>
                                  <a:pt x="17401" y="50272"/>
                                  <a:pt x="26093" y="47737"/>
                                  <a:pt x="30711" y="39588"/>
                                </a:cubicBezTo>
                                <a:cubicBezTo>
                                  <a:pt x="34967" y="32073"/>
                                  <a:pt x="32794" y="24015"/>
                                  <a:pt x="25460" y="19850"/>
                                </a:cubicBezTo>
                                <a:cubicBezTo>
                                  <a:pt x="22743" y="18402"/>
                                  <a:pt x="20299" y="17768"/>
                                  <a:pt x="17130" y="18311"/>
                                </a:cubicBezTo>
                                <a:lnTo>
                                  <a:pt x="24645" y="8442"/>
                                </a:lnTo>
                                <a:lnTo>
                                  <a:pt x="40580" y="1740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9" name="Freeform: Shape 2169"/>
                        <wps:cNvSpPr/>
                        <wps:spPr>
                          <a:xfrm>
                            <a:off x="3383268" y="2731832"/>
                            <a:ext cx="42926" cy="42554"/>
                          </a:xfrm>
                          <a:custGeom>
                            <a:avLst/>
                            <a:gdLst>
                              <a:gd name="connsiteX0" fmla="*/ 1929 w 42926"/>
                              <a:gd name="connsiteY0" fmla="*/ 41590 h 42554"/>
                              <a:gd name="connsiteX1" fmla="*/ 6457 w 42926"/>
                              <a:gd name="connsiteY1" fmla="*/ 44125 h 42554"/>
                              <a:gd name="connsiteX2" fmla="*/ 14786 w 42926"/>
                              <a:gd name="connsiteY2" fmla="*/ 29367 h 42554"/>
                              <a:gd name="connsiteX3" fmla="*/ 21034 w 42926"/>
                              <a:gd name="connsiteY3" fmla="*/ 38602 h 42554"/>
                              <a:gd name="connsiteX4" fmla="*/ 41587 w 42926"/>
                              <a:gd name="connsiteY4" fmla="*/ 30453 h 42554"/>
                              <a:gd name="connsiteX5" fmla="*/ 38237 w 42926"/>
                              <a:gd name="connsiteY5" fmla="*/ 8180 h 42554"/>
                              <a:gd name="connsiteX6" fmla="*/ 26285 w 42926"/>
                              <a:gd name="connsiteY6" fmla="*/ 8180 h 42554"/>
                              <a:gd name="connsiteX7" fmla="*/ 28639 w 42926"/>
                              <a:gd name="connsiteY7" fmla="*/ 3925 h 42554"/>
                              <a:gd name="connsiteX8" fmla="*/ 24474 w 42926"/>
                              <a:gd name="connsiteY8" fmla="*/ 1571 h 42554"/>
                              <a:gd name="connsiteX9" fmla="*/ 34977 w 42926"/>
                              <a:gd name="connsiteY9" fmla="*/ 11983 h 42554"/>
                              <a:gd name="connsiteX10" fmla="*/ 36879 w 42926"/>
                              <a:gd name="connsiteY10" fmla="*/ 27828 h 42554"/>
                              <a:gd name="connsiteX11" fmla="*/ 22664 w 42926"/>
                              <a:gd name="connsiteY11" fmla="*/ 33803 h 42554"/>
                              <a:gd name="connsiteX12" fmla="*/ 20943 w 42926"/>
                              <a:gd name="connsiteY12" fmla="*/ 18502 h 42554"/>
                              <a:gd name="connsiteX13" fmla="*/ 34977 w 42926"/>
                              <a:gd name="connsiteY13" fmla="*/ 11983 h 425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2926" h="42554">
                                <a:moveTo>
                                  <a:pt x="1929" y="41590"/>
                                </a:moveTo>
                                <a:lnTo>
                                  <a:pt x="6457" y="44125"/>
                                </a:lnTo>
                                <a:lnTo>
                                  <a:pt x="14786" y="29367"/>
                                </a:lnTo>
                                <a:cubicBezTo>
                                  <a:pt x="15420" y="33622"/>
                                  <a:pt x="17412" y="36520"/>
                                  <a:pt x="21034" y="38602"/>
                                </a:cubicBezTo>
                                <a:cubicBezTo>
                                  <a:pt x="28368" y="42767"/>
                                  <a:pt x="36517" y="39507"/>
                                  <a:pt x="41587" y="30453"/>
                                </a:cubicBezTo>
                                <a:cubicBezTo>
                                  <a:pt x="46929" y="21037"/>
                                  <a:pt x="45661" y="12436"/>
                                  <a:pt x="38237" y="8180"/>
                                </a:cubicBezTo>
                                <a:cubicBezTo>
                                  <a:pt x="34344" y="6007"/>
                                  <a:pt x="30269" y="6007"/>
                                  <a:pt x="26285" y="8180"/>
                                </a:cubicBezTo>
                                <a:lnTo>
                                  <a:pt x="28639" y="3925"/>
                                </a:lnTo>
                                <a:lnTo>
                                  <a:pt x="24474" y="1571"/>
                                </a:lnTo>
                                <a:close/>
                                <a:moveTo>
                                  <a:pt x="34977" y="11983"/>
                                </a:moveTo>
                                <a:cubicBezTo>
                                  <a:pt x="39957" y="14790"/>
                                  <a:pt x="40682" y="21037"/>
                                  <a:pt x="36879" y="27828"/>
                                </a:cubicBezTo>
                                <a:cubicBezTo>
                                  <a:pt x="33257" y="34166"/>
                                  <a:pt x="27643" y="36610"/>
                                  <a:pt x="22664" y="33803"/>
                                </a:cubicBezTo>
                                <a:cubicBezTo>
                                  <a:pt x="17865" y="31087"/>
                                  <a:pt x="17141" y="25111"/>
                                  <a:pt x="20943" y="18502"/>
                                </a:cubicBezTo>
                                <a:cubicBezTo>
                                  <a:pt x="24655" y="11802"/>
                                  <a:pt x="30179" y="9267"/>
                                  <a:pt x="34977" y="1198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0" name="Freeform: Shape 2170"/>
                        <wps:cNvSpPr/>
                        <wps:spPr>
                          <a:xfrm>
                            <a:off x="3087472" y="2610024"/>
                            <a:ext cx="50871" cy="49887"/>
                          </a:xfrm>
                          <a:custGeom>
                            <a:avLst/>
                            <a:gdLst>
                              <a:gd name="connsiteX0" fmla="*/ 18507 w 50871"/>
                              <a:gd name="connsiteY0" fmla="*/ 1501 h 49887"/>
                              <a:gd name="connsiteX1" fmla="*/ 1757 w 50871"/>
                              <a:gd name="connsiteY1" fmla="*/ 29206 h 49887"/>
                              <a:gd name="connsiteX2" fmla="*/ 6193 w 50871"/>
                              <a:gd name="connsiteY2" fmla="*/ 31832 h 49887"/>
                              <a:gd name="connsiteX3" fmla="*/ 16696 w 50871"/>
                              <a:gd name="connsiteY3" fmla="*/ 14448 h 49887"/>
                              <a:gd name="connsiteX4" fmla="*/ 27652 w 50871"/>
                              <a:gd name="connsiteY4" fmla="*/ 11098 h 49887"/>
                              <a:gd name="connsiteX5" fmla="*/ 29463 w 50871"/>
                              <a:gd name="connsiteY5" fmla="*/ 19880 h 49887"/>
                              <a:gd name="connsiteX6" fmla="*/ 17873 w 50871"/>
                              <a:gd name="connsiteY6" fmla="*/ 38984 h 49887"/>
                              <a:gd name="connsiteX7" fmla="*/ 22310 w 50871"/>
                              <a:gd name="connsiteY7" fmla="*/ 41610 h 49887"/>
                              <a:gd name="connsiteX8" fmla="*/ 32813 w 50871"/>
                              <a:gd name="connsiteY8" fmla="*/ 24226 h 49887"/>
                              <a:gd name="connsiteX9" fmla="*/ 43768 w 50871"/>
                              <a:gd name="connsiteY9" fmla="*/ 20876 h 49887"/>
                              <a:gd name="connsiteX10" fmla="*/ 45579 w 50871"/>
                              <a:gd name="connsiteY10" fmla="*/ 29568 h 49887"/>
                              <a:gd name="connsiteX11" fmla="*/ 33990 w 50871"/>
                              <a:gd name="connsiteY11" fmla="*/ 48672 h 49887"/>
                              <a:gd name="connsiteX12" fmla="*/ 38426 w 50871"/>
                              <a:gd name="connsiteY12" fmla="*/ 51389 h 49887"/>
                              <a:gd name="connsiteX13" fmla="*/ 51012 w 50871"/>
                              <a:gd name="connsiteY13" fmla="*/ 30564 h 49887"/>
                              <a:gd name="connsiteX14" fmla="*/ 47662 w 50871"/>
                              <a:gd name="connsiteY14" fmla="*/ 17889 h 49887"/>
                              <a:gd name="connsiteX15" fmla="*/ 36615 w 50871"/>
                              <a:gd name="connsiteY15" fmla="*/ 16983 h 49887"/>
                              <a:gd name="connsiteX16" fmla="*/ 31726 w 50871"/>
                              <a:gd name="connsiteY16" fmla="*/ 8201 h 49887"/>
                              <a:gd name="connsiteX17" fmla="*/ 20227 w 50871"/>
                              <a:gd name="connsiteY17" fmla="*/ 7839 h 49887"/>
                              <a:gd name="connsiteX18" fmla="*/ 22582 w 50871"/>
                              <a:gd name="connsiteY18" fmla="*/ 3945 h 4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871" h="49887">
                                <a:moveTo>
                                  <a:pt x="18507" y="1501"/>
                                </a:moveTo>
                                <a:lnTo>
                                  <a:pt x="1757" y="29206"/>
                                </a:lnTo>
                                <a:lnTo>
                                  <a:pt x="6193" y="31832"/>
                                </a:lnTo>
                                <a:lnTo>
                                  <a:pt x="16696" y="14448"/>
                                </a:lnTo>
                                <a:cubicBezTo>
                                  <a:pt x="19141" y="10374"/>
                                  <a:pt x="24030" y="8925"/>
                                  <a:pt x="27652" y="11098"/>
                                </a:cubicBezTo>
                                <a:cubicBezTo>
                                  <a:pt x="30911" y="13090"/>
                                  <a:pt x="31636" y="16259"/>
                                  <a:pt x="29463" y="19880"/>
                                </a:cubicBezTo>
                                <a:lnTo>
                                  <a:pt x="17873" y="38984"/>
                                </a:lnTo>
                                <a:lnTo>
                                  <a:pt x="22310" y="41610"/>
                                </a:lnTo>
                                <a:lnTo>
                                  <a:pt x="32813" y="24226"/>
                                </a:lnTo>
                                <a:cubicBezTo>
                                  <a:pt x="35257" y="20152"/>
                                  <a:pt x="40147" y="18703"/>
                                  <a:pt x="43768" y="20876"/>
                                </a:cubicBezTo>
                                <a:cubicBezTo>
                                  <a:pt x="47028" y="22778"/>
                                  <a:pt x="47662" y="26037"/>
                                  <a:pt x="45579" y="29568"/>
                                </a:cubicBezTo>
                                <a:lnTo>
                                  <a:pt x="33990" y="48672"/>
                                </a:lnTo>
                                <a:lnTo>
                                  <a:pt x="38426" y="51389"/>
                                </a:lnTo>
                                <a:lnTo>
                                  <a:pt x="51012" y="30564"/>
                                </a:lnTo>
                                <a:cubicBezTo>
                                  <a:pt x="54000" y="25585"/>
                                  <a:pt x="52823" y="21058"/>
                                  <a:pt x="47662" y="17889"/>
                                </a:cubicBezTo>
                                <a:cubicBezTo>
                                  <a:pt x="43949" y="15625"/>
                                  <a:pt x="41052" y="15535"/>
                                  <a:pt x="36615" y="16983"/>
                                </a:cubicBezTo>
                                <a:cubicBezTo>
                                  <a:pt x="36706" y="13090"/>
                                  <a:pt x="35257" y="10374"/>
                                  <a:pt x="31726" y="8201"/>
                                </a:cubicBezTo>
                                <a:cubicBezTo>
                                  <a:pt x="27923" y="5937"/>
                                  <a:pt x="24664" y="5937"/>
                                  <a:pt x="20227" y="7839"/>
                                </a:cubicBezTo>
                                <a:lnTo>
                                  <a:pt x="22582" y="394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1" name="Freeform: Shape 2171"/>
                        <wps:cNvSpPr/>
                        <wps:spPr>
                          <a:xfrm>
                            <a:off x="3131399" y="2625595"/>
                            <a:ext cx="27796" cy="41376"/>
                          </a:xfrm>
                          <a:custGeom>
                            <a:avLst/>
                            <a:gdLst>
                              <a:gd name="connsiteX0" fmla="*/ 22969 w 27796"/>
                              <a:gd name="connsiteY0" fmla="*/ 15188 h 41376"/>
                              <a:gd name="connsiteX1" fmla="*/ 18532 w 27796"/>
                              <a:gd name="connsiteY1" fmla="*/ 12562 h 41376"/>
                              <a:gd name="connsiteX2" fmla="*/ 1782 w 27796"/>
                              <a:gd name="connsiteY2" fmla="*/ 40267 h 41376"/>
                              <a:gd name="connsiteX3" fmla="*/ 6218 w 27796"/>
                              <a:gd name="connsiteY3" fmla="*/ 42893 h 41376"/>
                              <a:gd name="connsiteX4" fmla="*/ 29578 w 27796"/>
                              <a:gd name="connsiteY4" fmla="*/ 4232 h 41376"/>
                              <a:gd name="connsiteX5" fmla="*/ 25051 w 27796"/>
                              <a:gd name="connsiteY5" fmla="*/ 1516 h 41376"/>
                              <a:gd name="connsiteX6" fmla="*/ 21701 w 27796"/>
                              <a:gd name="connsiteY6" fmla="*/ 7129 h 41376"/>
                              <a:gd name="connsiteX7" fmla="*/ 26228 w 27796"/>
                              <a:gd name="connsiteY7" fmla="*/ 9846 h 413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7796" h="41376">
                                <a:moveTo>
                                  <a:pt x="22969" y="15188"/>
                                </a:moveTo>
                                <a:lnTo>
                                  <a:pt x="18532" y="12562"/>
                                </a:lnTo>
                                <a:lnTo>
                                  <a:pt x="1782" y="40267"/>
                                </a:lnTo>
                                <a:lnTo>
                                  <a:pt x="6218" y="42893"/>
                                </a:lnTo>
                                <a:close/>
                                <a:moveTo>
                                  <a:pt x="29578" y="4232"/>
                                </a:moveTo>
                                <a:lnTo>
                                  <a:pt x="25051" y="1516"/>
                                </a:lnTo>
                                <a:lnTo>
                                  <a:pt x="21701" y="7129"/>
                                </a:lnTo>
                                <a:lnTo>
                                  <a:pt x="26228" y="984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2" name="Freeform: Shape 2172"/>
                        <wps:cNvSpPr/>
                        <wps:spPr>
                          <a:xfrm>
                            <a:off x="3144607" y="2633612"/>
                            <a:ext cx="48699" cy="57402"/>
                          </a:xfrm>
                          <a:custGeom>
                            <a:avLst/>
                            <a:gdLst>
                              <a:gd name="connsiteX0" fmla="*/ 16728 w 48699"/>
                              <a:gd name="connsiteY0" fmla="*/ 26509 h 57402"/>
                              <a:gd name="connsiteX1" fmla="*/ 29404 w 48699"/>
                              <a:gd name="connsiteY1" fmla="*/ 34205 h 57402"/>
                              <a:gd name="connsiteX2" fmla="*/ 31577 w 48699"/>
                              <a:gd name="connsiteY2" fmla="*/ 44889 h 57402"/>
                              <a:gd name="connsiteX3" fmla="*/ 29494 w 48699"/>
                              <a:gd name="connsiteY3" fmla="*/ 48420 h 57402"/>
                              <a:gd name="connsiteX4" fmla="*/ 26778 w 48699"/>
                              <a:gd name="connsiteY4" fmla="*/ 55301 h 57402"/>
                              <a:gd name="connsiteX5" fmla="*/ 32754 w 48699"/>
                              <a:gd name="connsiteY5" fmla="*/ 58923 h 57402"/>
                              <a:gd name="connsiteX6" fmla="*/ 33478 w 48699"/>
                              <a:gd name="connsiteY6" fmla="*/ 57655 h 57402"/>
                              <a:gd name="connsiteX7" fmla="*/ 35833 w 48699"/>
                              <a:gd name="connsiteY7" fmla="*/ 48601 h 57402"/>
                              <a:gd name="connsiteX8" fmla="*/ 36738 w 48699"/>
                              <a:gd name="connsiteY8" fmla="*/ 35382 h 57402"/>
                              <a:gd name="connsiteX9" fmla="*/ 48418 w 48699"/>
                              <a:gd name="connsiteY9" fmla="*/ 29769 h 57402"/>
                              <a:gd name="connsiteX10" fmla="*/ 42895 w 48699"/>
                              <a:gd name="connsiteY10" fmla="*/ 12294 h 57402"/>
                              <a:gd name="connsiteX11" fmla="*/ 25148 w 48699"/>
                              <a:gd name="connsiteY11" fmla="*/ 1520 h 57402"/>
                              <a:gd name="connsiteX12" fmla="*/ 1789 w 48699"/>
                              <a:gd name="connsiteY12" fmla="*/ 40181 h 57402"/>
                              <a:gd name="connsiteX13" fmla="*/ 6678 w 48699"/>
                              <a:gd name="connsiteY13" fmla="*/ 43169 h 57402"/>
                              <a:gd name="connsiteX14" fmla="*/ 19354 w 48699"/>
                              <a:gd name="connsiteY14" fmla="*/ 22163 h 57402"/>
                              <a:gd name="connsiteX15" fmla="*/ 27412 w 48699"/>
                              <a:gd name="connsiteY15" fmla="*/ 8854 h 57402"/>
                              <a:gd name="connsiteX16" fmla="*/ 39273 w 48699"/>
                              <a:gd name="connsiteY16" fmla="*/ 16007 h 57402"/>
                              <a:gd name="connsiteX17" fmla="*/ 43981 w 48699"/>
                              <a:gd name="connsiteY17" fmla="*/ 20986 h 57402"/>
                              <a:gd name="connsiteX18" fmla="*/ 42895 w 48699"/>
                              <a:gd name="connsiteY18" fmla="*/ 27324 h 57402"/>
                              <a:gd name="connsiteX19" fmla="*/ 31215 w 48699"/>
                              <a:gd name="connsiteY19" fmla="*/ 29316 h 574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8699" h="57402">
                                <a:moveTo>
                                  <a:pt x="16728" y="26509"/>
                                </a:moveTo>
                                <a:lnTo>
                                  <a:pt x="29404" y="34205"/>
                                </a:lnTo>
                                <a:cubicBezTo>
                                  <a:pt x="33840" y="36831"/>
                                  <a:pt x="34474" y="40181"/>
                                  <a:pt x="31577" y="44889"/>
                                </a:cubicBezTo>
                                <a:lnTo>
                                  <a:pt x="29494" y="48420"/>
                                </a:lnTo>
                                <a:cubicBezTo>
                                  <a:pt x="28046" y="50684"/>
                                  <a:pt x="27050" y="53309"/>
                                  <a:pt x="26778" y="55301"/>
                                </a:cubicBezTo>
                                <a:lnTo>
                                  <a:pt x="32754" y="58923"/>
                                </a:lnTo>
                                <a:lnTo>
                                  <a:pt x="33478" y="57655"/>
                                </a:lnTo>
                                <a:cubicBezTo>
                                  <a:pt x="32392" y="55392"/>
                                  <a:pt x="32935" y="53762"/>
                                  <a:pt x="35833" y="48601"/>
                                </a:cubicBezTo>
                                <a:cubicBezTo>
                                  <a:pt x="39726" y="42263"/>
                                  <a:pt x="39816" y="39638"/>
                                  <a:pt x="36738" y="35382"/>
                                </a:cubicBezTo>
                                <a:cubicBezTo>
                                  <a:pt x="42442" y="35835"/>
                                  <a:pt x="45702" y="34205"/>
                                  <a:pt x="48418" y="29769"/>
                                </a:cubicBezTo>
                                <a:cubicBezTo>
                                  <a:pt x="52492" y="23069"/>
                                  <a:pt x="50500" y="16912"/>
                                  <a:pt x="42895" y="12294"/>
                                </a:cubicBezTo>
                                <a:lnTo>
                                  <a:pt x="25148" y="1520"/>
                                </a:lnTo>
                                <a:lnTo>
                                  <a:pt x="1789" y="40181"/>
                                </a:lnTo>
                                <a:lnTo>
                                  <a:pt x="6678" y="43169"/>
                                </a:lnTo>
                                <a:close/>
                                <a:moveTo>
                                  <a:pt x="19354" y="22163"/>
                                </a:moveTo>
                                <a:lnTo>
                                  <a:pt x="27412" y="8854"/>
                                </a:lnTo>
                                <a:lnTo>
                                  <a:pt x="39273" y="16007"/>
                                </a:lnTo>
                                <a:cubicBezTo>
                                  <a:pt x="42080" y="17727"/>
                                  <a:pt x="43347" y="19085"/>
                                  <a:pt x="43981" y="20986"/>
                                </a:cubicBezTo>
                                <a:cubicBezTo>
                                  <a:pt x="44705" y="22888"/>
                                  <a:pt x="44253" y="25061"/>
                                  <a:pt x="42895" y="27324"/>
                                </a:cubicBezTo>
                                <a:cubicBezTo>
                                  <a:pt x="40088" y="31851"/>
                                  <a:pt x="36557" y="32575"/>
                                  <a:pt x="31215" y="2931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3" name="Freeform: Shape 2173"/>
                        <wps:cNvSpPr/>
                        <wps:spPr>
                          <a:xfrm>
                            <a:off x="3187896" y="2677328"/>
                            <a:ext cx="14848" cy="11408"/>
                          </a:xfrm>
                          <a:custGeom>
                            <a:avLst/>
                            <a:gdLst>
                              <a:gd name="connsiteX0" fmla="*/ 16659 w 14848"/>
                              <a:gd name="connsiteY0" fmla="*/ 9139 h 11408"/>
                              <a:gd name="connsiteX1" fmla="*/ 4074 w 14848"/>
                              <a:gd name="connsiteY1" fmla="*/ 1533 h 11408"/>
                              <a:gd name="connsiteX2" fmla="*/ 1810 w 14848"/>
                              <a:gd name="connsiteY2" fmla="*/ 5336 h 11408"/>
                              <a:gd name="connsiteX3" fmla="*/ 14396 w 14848"/>
                              <a:gd name="connsiteY3" fmla="*/ 12941 h 11408"/>
                            </a:gdLst>
                            <a:ahLst/>
                            <a:cxnLst>
                              <a:cxn ang="0">
                                <a:pos x="connsiteX0" y="connsiteY0"/>
                              </a:cxn>
                              <a:cxn ang="0">
                                <a:pos x="connsiteX1" y="connsiteY1"/>
                              </a:cxn>
                              <a:cxn ang="0">
                                <a:pos x="connsiteX2" y="connsiteY2"/>
                              </a:cxn>
                              <a:cxn ang="0">
                                <a:pos x="connsiteX3" y="connsiteY3"/>
                              </a:cxn>
                            </a:cxnLst>
                            <a:rect l="l" t="t" r="r" b="b"/>
                            <a:pathLst>
                              <a:path w="14848" h="11408">
                                <a:moveTo>
                                  <a:pt x="16659" y="9139"/>
                                </a:moveTo>
                                <a:lnTo>
                                  <a:pt x="4074" y="1533"/>
                                </a:lnTo>
                                <a:lnTo>
                                  <a:pt x="1810" y="5336"/>
                                </a:lnTo>
                                <a:lnTo>
                                  <a:pt x="14396" y="1294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4" name="Freeform: Shape 2174"/>
                        <wps:cNvSpPr/>
                        <wps:spPr>
                          <a:xfrm>
                            <a:off x="3209055" y="2674061"/>
                            <a:ext cx="27887" cy="40109"/>
                          </a:xfrm>
                          <a:custGeom>
                            <a:avLst/>
                            <a:gdLst>
                              <a:gd name="connsiteX0" fmla="*/ 18299 w 27887"/>
                              <a:gd name="connsiteY0" fmla="*/ 11589 h 40109"/>
                              <a:gd name="connsiteX1" fmla="*/ 1820 w 27887"/>
                              <a:gd name="connsiteY1" fmla="*/ 38842 h 40109"/>
                              <a:gd name="connsiteX2" fmla="*/ 6528 w 27887"/>
                              <a:gd name="connsiteY2" fmla="*/ 41649 h 40109"/>
                              <a:gd name="connsiteX3" fmla="*/ 29707 w 27887"/>
                              <a:gd name="connsiteY3" fmla="*/ 3350 h 40109"/>
                              <a:gd name="connsiteX4" fmla="*/ 26629 w 27887"/>
                              <a:gd name="connsiteY4" fmla="*/ 1539 h 40109"/>
                              <a:gd name="connsiteX5" fmla="*/ 12142 w 27887"/>
                              <a:gd name="connsiteY5" fmla="*/ 3078 h 40109"/>
                              <a:gd name="connsiteX6" fmla="*/ 10060 w 27887"/>
                              <a:gd name="connsiteY6" fmla="*/ 6519 h 401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7887" h="40109">
                                <a:moveTo>
                                  <a:pt x="18299" y="11589"/>
                                </a:moveTo>
                                <a:lnTo>
                                  <a:pt x="1820" y="38842"/>
                                </a:lnTo>
                                <a:lnTo>
                                  <a:pt x="6528" y="41649"/>
                                </a:lnTo>
                                <a:lnTo>
                                  <a:pt x="29707" y="3350"/>
                                </a:lnTo>
                                <a:lnTo>
                                  <a:pt x="26629" y="1539"/>
                                </a:lnTo>
                                <a:cubicBezTo>
                                  <a:pt x="21468" y="6338"/>
                                  <a:pt x="19838" y="6519"/>
                                  <a:pt x="12142" y="3078"/>
                                </a:cubicBezTo>
                                <a:lnTo>
                                  <a:pt x="10060" y="65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5" name="Freeform: Shape 2175"/>
                        <wps:cNvSpPr/>
                        <wps:spPr>
                          <a:xfrm>
                            <a:off x="3232575" y="2689488"/>
                            <a:ext cx="36227" cy="43394"/>
                          </a:xfrm>
                          <a:custGeom>
                            <a:avLst/>
                            <a:gdLst>
                              <a:gd name="connsiteX0" fmla="*/ 31864 w 36227"/>
                              <a:gd name="connsiteY0" fmla="*/ 3402 h 43394"/>
                              <a:gd name="connsiteX1" fmla="*/ 20728 w 36227"/>
                              <a:gd name="connsiteY1" fmla="*/ 2496 h 43394"/>
                              <a:gd name="connsiteX2" fmla="*/ 7599 w 36227"/>
                              <a:gd name="connsiteY2" fmla="*/ 15806 h 43394"/>
                              <a:gd name="connsiteX3" fmla="*/ 7961 w 36227"/>
                              <a:gd name="connsiteY3" fmla="*/ 42968 h 43394"/>
                              <a:gd name="connsiteX4" fmla="*/ 32045 w 36227"/>
                              <a:gd name="connsiteY4" fmla="*/ 31017 h 43394"/>
                              <a:gd name="connsiteX5" fmla="*/ 38021 w 36227"/>
                              <a:gd name="connsiteY5" fmla="*/ 12909 h 43394"/>
                              <a:gd name="connsiteX6" fmla="*/ 31864 w 36227"/>
                              <a:gd name="connsiteY6" fmla="*/ 3402 h 43394"/>
                              <a:gd name="connsiteX7" fmla="*/ 29329 w 36227"/>
                              <a:gd name="connsiteY7" fmla="*/ 7567 h 43394"/>
                              <a:gd name="connsiteX8" fmla="*/ 27518 w 36227"/>
                              <a:gd name="connsiteY8" fmla="*/ 27667 h 43394"/>
                              <a:gd name="connsiteX9" fmla="*/ 10225 w 36227"/>
                              <a:gd name="connsiteY9" fmla="*/ 39075 h 43394"/>
                              <a:gd name="connsiteX10" fmla="*/ 12398 w 36227"/>
                              <a:gd name="connsiteY10" fmla="*/ 18703 h 43394"/>
                              <a:gd name="connsiteX11" fmla="*/ 29329 w 36227"/>
                              <a:gd name="connsiteY11" fmla="*/ 7567 h 433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6227" h="43394">
                                <a:moveTo>
                                  <a:pt x="31864" y="3402"/>
                                </a:moveTo>
                                <a:cubicBezTo>
                                  <a:pt x="28333" y="1319"/>
                                  <a:pt x="24168" y="957"/>
                                  <a:pt x="20728" y="2496"/>
                                </a:cubicBezTo>
                                <a:cubicBezTo>
                                  <a:pt x="16201" y="4217"/>
                                  <a:pt x="11854" y="8653"/>
                                  <a:pt x="7599" y="15806"/>
                                </a:cubicBezTo>
                                <a:cubicBezTo>
                                  <a:pt x="-188" y="28663"/>
                                  <a:pt x="-97" y="38079"/>
                                  <a:pt x="7961" y="42968"/>
                                </a:cubicBezTo>
                                <a:cubicBezTo>
                                  <a:pt x="15929" y="47857"/>
                                  <a:pt x="24440" y="43602"/>
                                  <a:pt x="32045" y="31017"/>
                                </a:cubicBezTo>
                                <a:cubicBezTo>
                                  <a:pt x="36482" y="23592"/>
                                  <a:pt x="38383" y="17888"/>
                                  <a:pt x="38021" y="12909"/>
                                </a:cubicBezTo>
                                <a:cubicBezTo>
                                  <a:pt x="37569" y="9015"/>
                                  <a:pt x="35396" y="5575"/>
                                  <a:pt x="31864" y="3402"/>
                                </a:cubicBezTo>
                                <a:close/>
                                <a:moveTo>
                                  <a:pt x="29329" y="7567"/>
                                </a:moveTo>
                                <a:cubicBezTo>
                                  <a:pt x="34309" y="10645"/>
                                  <a:pt x="33766" y="17254"/>
                                  <a:pt x="27518" y="27667"/>
                                </a:cubicBezTo>
                                <a:cubicBezTo>
                                  <a:pt x="20909" y="38531"/>
                                  <a:pt x="15386" y="42244"/>
                                  <a:pt x="10225" y="39075"/>
                                </a:cubicBezTo>
                                <a:cubicBezTo>
                                  <a:pt x="5245" y="36087"/>
                                  <a:pt x="5969" y="29206"/>
                                  <a:pt x="12398" y="18703"/>
                                </a:cubicBezTo>
                                <a:cubicBezTo>
                                  <a:pt x="18736" y="8110"/>
                                  <a:pt x="24259" y="4579"/>
                                  <a:pt x="29329" y="756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6" name="Freeform: Shape 2176"/>
                        <wps:cNvSpPr/>
                        <wps:spPr>
                          <a:xfrm>
                            <a:off x="3260217" y="2706548"/>
                            <a:ext cx="38569" cy="44541"/>
                          </a:xfrm>
                          <a:custGeom>
                            <a:avLst/>
                            <a:gdLst>
                              <a:gd name="connsiteX0" fmla="*/ 18275 w 38569"/>
                              <a:gd name="connsiteY0" fmla="*/ 23097 h 44541"/>
                              <a:gd name="connsiteX1" fmla="*/ 18909 w 38569"/>
                              <a:gd name="connsiteY1" fmla="*/ 23459 h 44541"/>
                              <a:gd name="connsiteX2" fmla="*/ 20810 w 38569"/>
                              <a:gd name="connsiteY2" fmla="*/ 24636 h 44541"/>
                              <a:gd name="connsiteX3" fmla="*/ 24432 w 38569"/>
                              <a:gd name="connsiteY3" fmla="*/ 36497 h 44541"/>
                              <a:gd name="connsiteX4" fmla="*/ 12028 w 38569"/>
                              <a:gd name="connsiteY4" fmla="*/ 39394 h 44541"/>
                              <a:gd name="connsiteX5" fmla="*/ 9040 w 38569"/>
                              <a:gd name="connsiteY5" fmla="*/ 26357 h 44541"/>
                              <a:gd name="connsiteX6" fmla="*/ 4422 w 38569"/>
                              <a:gd name="connsiteY6" fmla="*/ 23550 h 44541"/>
                              <a:gd name="connsiteX7" fmla="*/ 1887 w 38569"/>
                              <a:gd name="connsiteY7" fmla="*/ 31336 h 44541"/>
                              <a:gd name="connsiteX8" fmla="*/ 9311 w 38569"/>
                              <a:gd name="connsiteY8" fmla="*/ 43469 h 44541"/>
                              <a:gd name="connsiteX9" fmla="*/ 29140 w 38569"/>
                              <a:gd name="connsiteY9" fmla="*/ 39213 h 44541"/>
                              <a:gd name="connsiteX10" fmla="*/ 28416 w 38569"/>
                              <a:gd name="connsiteY10" fmla="*/ 26266 h 44541"/>
                              <a:gd name="connsiteX11" fmla="*/ 38375 w 38569"/>
                              <a:gd name="connsiteY11" fmla="*/ 21558 h 44541"/>
                              <a:gd name="connsiteX12" fmla="*/ 33305 w 38569"/>
                              <a:gd name="connsiteY12" fmla="*/ 3993 h 44541"/>
                              <a:gd name="connsiteX13" fmla="*/ 14020 w 38569"/>
                              <a:gd name="connsiteY13" fmla="*/ 9244 h 44541"/>
                              <a:gd name="connsiteX14" fmla="*/ 18728 w 38569"/>
                              <a:gd name="connsiteY14" fmla="*/ 12051 h 44541"/>
                              <a:gd name="connsiteX15" fmla="*/ 22531 w 38569"/>
                              <a:gd name="connsiteY15" fmla="*/ 7705 h 44541"/>
                              <a:gd name="connsiteX16" fmla="*/ 30951 w 38569"/>
                              <a:gd name="connsiteY16" fmla="*/ 8158 h 44541"/>
                              <a:gd name="connsiteX17" fmla="*/ 33486 w 38569"/>
                              <a:gd name="connsiteY17" fmla="*/ 18751 h 44541"/>
                              <a:gd name="connsiteX18" fmla="*/ 27420 w 38569"/>
                              <a:gd name="connsiteY18" fmla="*/ 22192 h 44541"/>
                              <a:gd name="connsiteX19" fmla="*/ 20629 w 38569"/>
                              <a:gd name="connsiteY19" fmla="*/ 19204 h 4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8569" h="44541">
                                <a:moveTo>
                                  <a:pt x="18275" y="23097"/>
                                </a:moveTo>
                                <a:lnTo>
                                  <a:pt x="18909" y="23459"/>
                                </a:lnTo>
                                <a:lnTo>
                                  <a:pt x="20810" y="24636"/>
                                </a:lnTo>
                                <a:cubicBezTo>
                                  <a:pt x="25971" y="27715"/>
                                  <a:pt x="27239" y="31789"/>
                                  <a:pt x="24432" y="36497"/>
                                </a:cubicBezTo>
                                <a:cubicBezTo>
                                  <a:pt x="21535" y="41296"/>
                                  <a:pt x="16826" y="42292"/>
                                  <a:pt x="12028" y="39394"/>
                                </a:cubicBezTo>
                                <a:cubicBezTo>
                                  <a:pt x="6867" y="36226"/>
                                  <a:pt x="5961" y="32242"/>
                                  <a:pt x="9040" y="26357"/>
                                </a:cubicBezTo>
                                <a:lnTo>
                                  <a:pt x="4422" y="23550"/>
                                </a:lnTo>
                                <a:cubicBezTo>
                                  <a:pt x="2702" y="26809"/>
                                  <a:pt x="1977" y="29073"/>
                                  <a:pt x="1887" y="31336"/>
                                </a:cubicBezTo>
                                <a:cubicBezTo>
                                  <a:pt x="1525" y="36226"/>
                                  <a:pt x="4150" y="40390"/>
                                  <a:pt x="9311" y="43469"/>
                                </a:cubicBezTo>
                                <a:cubicBezTo>
                                  <a:pt x="17007" y="48177"/>
                                  <a:pt x="24794" y="46457"/>
                                  <a:pt x="29140" y="39213"/>
                                </a:cubicBezTo>
                                <a:cubicBezTo>
                                  <a:pt x="32128" y="34324"/>
                                  <a:pt x="31856" y="30612"/>
                                  <a:pt x="28416" y="26266"/>
                                </a:cubicBezTo>
                                <a:cubicBezTo>
                                  <a:pt x="32671" y="26990"/>
                                  <a:pt x="36021" y="25451"/>
                                  <a:pt x="38375" y="21558"/>
                                </a:cubicBezTo>
                                <a:cubicBezTo>
                                  <a:pt x="42359" y="14948"/>
                                  <a:pt x="40458" y="8339"/>
                                  <a:pt x="33305" y="3993"/>
                                </a:cubicBezTo>
                                <a:cubicBezTo>
                                  <a:pt x="25790" y="-534"/>
                                  <a:pt x="19180" y="1277"/>
                                  <a:pt x="14020" y="9244"/>
                                </a:cubicBezTo>
                                <a:lnTo>
                                  <a:pt x="18728" y="12051"/>
                                </a:lnTo>
                                <a:cubicBezTo>
                                  <a:pt x="20267" y="9788"/>
                                  <a:pt x="21263" y="8611"/>
                                  <a:pt x="22531" y="7705"/>
                                </a:cubicBezTo>
                                <a:cubicBezTo>
                                  <a:pt x="24885" y="6257"/>
                                  <a:pt x="28054" y="6347"/>
                                  <a:pt x="30951" y="8158"/>
                                </a:cubicBezTo>
                                <a:cubicBezTo>
                                  <a:pt x="35116" y="10603"/>
                                  <a:pt x="36021" y="14586"/>
                                  <a:pt x="33486" y="18751"/>
                                </a:cubicBezTo>
                                <a:cubicBezTo>
                                  <a:pt x="31856" y="21467"/>
                                  <a:pt x="29955" y="22554"/>
                                  <a:pt x="27420" y="22192"/>
                                </a:cubicBezTo>
                                <a:cubicBezTo>
                                  <a:pt x="25790" y="21920"/>
                                  <a:pt x="23889" y="21105"/>
                                  <a:pt x="20629" y="1920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7" name="Freeform: Shape 2177"/>
                        <wps:cNvSpPr/>
                        <wps:spPr>
                          <a:xfrm>
                            <a:off x="3288678" y="2734017"/>
                            <a:ext cx="34055" cy="40484"/>
                          </a:xfrm>
                          <a:custGeom>
                            <a:avLst/>
                            <a:gdLst>
                              <a:gd name="connsiteX0" fmla="*/ 26881 w 34055"/>
                              <a:gd name="connsiteY0" fmla="*/ 38614 h 40484"/>
                              <a:gd name="connsiteX1" fmla="*/ 25885 w 34055"/>
                              <a:gd name="connsiteY1" fmla="*/ 38161 h 40484"/>
                              <a:gd name="connsiteX2" fmla="*/ 24708 w 34055"/>
                              <a:gd name="connsiteY2" fmla="*/ 34540 h 40484"/>
                              <a:gd name="connsiteX3" fmla="*/ 34577 w 34055"/>
                              <a:gd name="connsiteY3" fmla="*/ 18152 h 40484"/>
                              <a:gd name="connsiteX4" fmla="*/ 28782 w 34055"/>
                              <a:gd name="connsiteY4" fmla="*/ 4209 h 40484"/>
                              <a:gd name="connsiteX5" fmla="*/ 17555 w 34055"/>
                              <a:gd name="connsiteY5" fmla="*/ 1945 h 40484"/>
                              <a:gd name="connsiteX6" fmla="*/ 12123 w 34055"/>
                              <a:gd name="connsiteY6" fmla="*/ 6563 h 40484"/>
                              <a:gd name="connsiteX7" fmla="*/ 16559 w 34055"/>
                              <a:gd name="connsiteY7" fmla="*/ 9279 h 40484"/>
                              <a:gd name="connsiteX8" fmla="*/ 26157 w 34055"/>
                              <a:gd name="connsiteY8" fmla="*/ 8283 h 40484"/>
                              <a:gd name="connsiteX9" fmla="*/ 29869 w 34055"/>
                              <a:gd name="connsiteY9" fmla="*/ 16160 h 40484"/>
                              <a:gd name="connsiteX10" fmla="*/ 29144 w 34055"/>
                              <a:gd name="connsiteY10" fmla="*/ 17337 h 40484"/>
                              <a:gd name="connsiteX11" fmla="*/ 22716 w 34055"/>
                              <a:gd name="connsiteY11" fmla="*/ 17609 h 40484"/>
                              <a:gd name="connsiteX12" fmla="*/ 12756 w 34055"/>
                              <a:gd name="connsiteY12" fmla="*/ 13987 h 40484"/>
                              <a:gd name="connsiteX13" fmla="*/ 3431 w 34055"/>
                              <a:gd name="connsiteY13" fmla="*/ 18424 h 40484"/>
                              <a:gd name="connsiteX14" fmla="*/ 7505 w 34055"/>
                              <a:gd name="connsiteY14" fmla="*/ 32186 h 40484"/>
                              <a:gd name="connsiteX15" fmla="*/ 19366 w 34055"/>
                              <a:gd name="connsiteY15" fmla="*/ 33725 h 40484"/>
                              <a:gd name="connsiteX16" fmla="*/ 21539 w 34055"/>
                              <a:gd name="connsiteY16" fmla="*/ 40606 h 40484"/>
                              <a:gd name="connsiteX17" fmla="*/ 24798 w 34055"/>
                              <a:gd name="connsiteY17" fmla="*/ 42055 h 40484"/>
                              <a:gd name="connsiteX18" fmla="*/ 22897 w 34055"/>
                              <a:gd name="connsiteY18" fmla="*/ 27749 h 40484"/>
                              <a:gd name="connsiteX19" fmla="*/ 18913 w 34055"/>
                              <a:gd name="connsiteY19" fmla="*/ 30375 h 40484"/>
                              <a:gd name="connsiteX20" fmla="*/ 10855 w 34055"/>
                              <a:gd name="connsiteY20" fmla="*/ 28836 h 40484"/>
                              <a:gd name="connsiteX21" fmla="*/ 8048 w 34055"/>
                              <a:gd name="connsiteY21" fmla="*/ 21049 h 40484"/>
                              <a:gd name="connsiteX22" fmla="*/ 17736 w 34055"/>
                              <a:gd name="connsiteY22" fmla="*/ 20053 h 40484"/>
                              <a:gd name="connsiteX23" fmla="*/ 25885 w 34055"/>
                              <a:gd name="connsiteY23" fmla="*/ 22860 h 404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4055" h="40484">
                                <a:moveTo>
                                  <a:pt x="26881" y="38614"/>
                                </a:moveTo>
                                <a:cubicBezTo>
                                  <a:pt x="26338" y="38433"/>
                                  <a:pt x="26066" y="38342"/>
                                  <a:pt x="25885" y="38161"/>
                                </a:cubicBezTo>
                                <a:cubicBezTo>
                                  <a:pt x="24346" y="37256"/>
                                  <a:pt x="23893" y="35898"/>
                                  <a:pt x="24708" y="34540"/>
                                </a:cubicBezTo>
                                <a:lnTo>
                                  <a:pt x="34577" y="18152"/>
                                </a:lnTo>
                                <a:cubicBezTo>
                                  <a:pt x="37565" y="13263"/>
                                  <a:pt x="35573" y="8374"/>
                                  <a:pt x="28782" y="4209"/>
                                </a:cubicBezTo>
                                <a:cubicBezTo>
                                  <a:pt x="24617" y="1764"/>
                                  <a:pt x="20724" y="1040"/>
                                  <a:pt x="17555" y="1945"/>
                                </a:cubicBezTo>
                                <a:cubicBezTo>
                                  <a:pt x="15382" y="2670"/>
                                  <a:pt x="13933" y="3937"/>
                                  <a:pt x="12123" y="6563"/>
                                </a:cubicBezTo>
                                <a:lnTo>
                                  <a:pt x="16559" y="9279"/>
                                </a:lnTo>
                                <a:cubicBezTo>
                                  <a:pt x="19094" y="6110"/>
                                  <a:pt x="22082" y="5839"/>
                                  <a:pt x="26157" y="8283"/>
                                </a:cubicBezTo>
                                <a:cubicBezTo>
                                  <a:pt x="30231" y="10728"/>
                                  <a:pt x="31499" y="13534"/>
                                  <a:pt x="29869" y="16160"/>
                                </a:cubicBezTo>
                                <a:lnTo>
                                  <a:pt x="29144" y="17337"/>
                                </a:lnTo>
                                <a:cubicBezTo>
                                  <a:pt x="27877" y="19148"/>
                                  <a:pt x="26519" y="19329"/>
                                  <a:pt x="22716" y="17609"/>
                                </a:cubicBezTo>
                                <a:cubicBezTo>
                                  <a:pt x="16016" y="14621"/>
                                  <a:pt x="14930" y="14259"/>
                                  <a:pt x="12756" y="13987"/>
                                </a:cubicBezTo>
                                <a:cubicBezTo>
                                  <a:pt x="8682" y="13353"/>
                                  <a:pt x="5604" y="14802"/>
                                  <a:pt x="3431" y="18424"/>
                                </a:cubicBezTo>
                                <a:cubicBezTo>
                                  <a:pt x="352" y="23494"/>
                                  <a:pt x="1891" y="28745"/>
                                  <a:pt x="7505" y="32186"/>
                                </a:cubicBezTo>
                                <a:cubicBezTo>
                                  <a:pt x="11036" y="34268"/>
                                  <a:pt x="14567" y="34721"/>
                                  <a:pt x="19366" y="33725"/>
                                </a:cubicBezTo>
                                <a:cubicBezTo>
                                  <a:pt x="18008" y="36803"/>
                                  <a:pt x="18642" y="38886"/>
                                  <a:pt x="21539" y="40606"/>
                                </a:cubicBezTo>
                                <a:cubicBezTo>
                                  <a:pt x="22444" y="41240"/>
                                  <a:pt x="23169" y="41421"/>
                                  <a:pt x="24798" y="42055"/>
                                </a:cubicBezTo>
                                <a:close/>
                                <a:moveTo>
                                  <a:pt x="22897" y="27749"/>
                                </a:moveTo>
                                <a:cubicBezTo>
                                  <a:pt x="21992" y="29288"/>
                                  <a:pt x="20905" y="29922"/>
                                  <a:pt x="18913" y="30375"/>
                                </a:cubicBezTo>
                                <a:cubicBezTo>
                                  <a:pt x="16016" y="30918"/>
                                  <a:pt x="13390" y="30375"/>
                                  <a:pt x="10855" y="28836"/>
                                </a:cubicBezTo>
                                <a:cubicBezTo>
                                  <a:pt x="7414" y="26753"/>
                                  <a:pt x="6237" y="23947"/>
                                  <a:pt x="8048" y="21049"/>
                                </a:cubicBezTo>
                                <a:cubicBezTo>
                                  <a:pt x="9769" y="18242"/>
                                  <a:pt x="12666" y="17880"/>
                                  <a:pt x="17736" y="20053"/>
                                </a:cubicBezTo>
                                <a:cubicBezTo>
                                  <a:pt x="22897" y="22226"/>
                                  <a:pt x="23893" y="22588"/>
                                  <a:pt x="25885" y="228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8" name="Freeform: Shape 2178"/>
                        <wps:cNvSpPr/>
                        <wps:spPr>
                          <a:xfrm>
                            <a:off x="3323305" y="2759277"/>
                            <a:ext cx="14848" cy="11408"/>
                          </a:xfrm>
                          <a:custGeom>
                            <a:avLst/>
                            <a:gdLst>
                              <a:gd name="connsiteX0" fmla="*/ 16736 w 14848"/>
                              <a:gd name="connsiteY0" fmla="*/ 9185 h 11408"/>
                              <a:gd name="connsiteX1" fmla="*/ 4151 w 14848"/>
                              <a:gd name="connsiteY1" fmla="*/ 1580 h 11408"/>
                              <a:gd name="connsiteX2" fmla="*/ 1887 w 14848"/>
                              <a:gd name="connsiteY2" fmla="*/ 5383 h 11408"/>
                              <a:gd name="connsiteX3" fmla="*/ 14473 w 14848"/>
                              <a:gd name="connsiteY3" fmla="*/ 12988 h 11408"/>
                            </a:gdLst>
                            <a:ahLst/>
                            <a:cxnLst>
                              <a:cxn ang="0">
                                <a:pos x="connsiteX0" y="connsiteY0"/>
                              </a:cxn>
                              <a:cxn ang="0">
                                <a:pos x="connsiteX1" y="connsiteY1"/>
                              </a:cxn>
                              <a:cxn ang="0">
                                <a:pos x="connsiteX2" y="connsiteY2"/>
                              </a:cxn>
                              <a:cxn ang="0">
                                <a:pos x="connsiteX3" y="connsiteY3"/>
                              </a:cxn>
                            </a:cxnLst>
                            <a:rect l="l" t="t" r="r" b="b"/>
                            <a:pathLst>
                              <a:path w="14848" h="11408">
                                <a:moveTo>
                                  <a:pt x="16736" y="9185"/>
                                </a:moveTo>
                                <a:lnTo>
                                  <a:pt x="4151" y="1580"/>
                                </a:lnTo>
                                <a:lnTo>
                                  <a:pt x="1887" y="5383"/>
                                </a:lnTo>
                                <a:lnTo>
                                  <a:pt x="14473" y="1298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9" name="Freeform: Shape 2179"/>
                        <wps:cNvSpPr/>
                        <wps:spPr>
                          <a:xfrm>
                            <a:off x="3336754" y="2752852"/>
                            <a:ext cx="38569" cy="44541"/>
                          </a:xfrm>
                          <a:custGeom>
                            <a:avLst/>
                            <a:gdLst>
                              <a:gd name="connsiteX0" fmla="*/ 18319 w 38569"/>
                              <a:gd name="connsiteY0" fmla="*/ 23124 h 44541"/>
                              <a:gd name="connsiteX1" fmla="*/ 18952 w 38569"/>
                              <a:gd name="connsiteY1" fmla="*/ 23486 h 44541"/>
                              <a:gd name="connsiteX2" fmla="*/ 20854 w 38569"/>
                              <a:gd name="connsiteY2" fmla="*/ 24663 h 44541"/>
                              <a:gd name="connsiteX3" fmla="*/ 24476 w 38569"/>
                              <a:gd name="connsiteY3" fmla="*/ 36524 h 44541"/>
                              <a:gd name="connsiteX4" fmla="*/ 12071 w 38569"/>
                              <a:gd name="connsiteY4" fmla="*/ 39421 h 44541"/>
                              <a:gd name="connsiteX5" fmla="*/ 9083 w 38569"/>
                              <a:gd name="connsiteY5" fmla="*/ 26383 h 44541"/>
                              <a:gd name="connsiteX6" fmla="*/ 4466 w 38569"/>
                              <a:gd name="connsiteY6" fmla="*/ 23576 h 44541"/>
                              <a:gd name="connsiteX7" fmla="*/ 1930 w 38569"/>
                              <a:gd name="connsiteY7" fmla="*/ 31363 h 44541"/>
                              <a:gd name="connsiteX8" fmla="*/ 9355 w 38569"/>
                              <a:gd name="connsiteY8" fmla="*/ 43495 h 44541"/>
                              <a:gd name="connsiteX9" fmla="*/ 29184 w 38569"/>
                              <a:gd name="connsiteY9" fmla="*/ 39240 h 44541"/>
                              <a:gd name="connsiteX10" fmla="*/ 28459 w 38569"/>
                              <a:gd name="connsiteY10" fmla="*/ 26292 h 44541"/>
                              <a:gd name="connsiteX11" fmla="*/ 38419 w 38569"/>
                              <a:gd name="connsiteY11" fmla="*/ 21584 h 44541"/>
                              <a:gd name="connsiteX12" fmla="*/ 33349 w 38569"/>
                              <a:gd name="connsiteY12" fmla="*/ 4020 h 44541"/>
                              <a:gd name="connsiteX13" fmla="*/ 14063 w 38569"/>
                              <a:gd name="connsiteY13" fmla="*/ 9271 h 44541"/>
                              <a:gd name="connsiteX14" fmla="*/ 18771 w 38569"/>
                              <a:gd name="connsiteY14" fmla="*/ 12078 h 44541"/>
                              <a:gd name="connsiteX15" fmla="*/ 22574 w 38569"/>
                              <a:gd name="connsiteY15" fmla="*/ 7732 h 44541"/>
                              <a:gd name="connsiteX16" fmla="*/ 30995 w 38569"/>
                              <a:gd name="connsiteY16" fmla="*/ 8184 h 44541"/>
                              <a:gd name="connsiteX17" fmla="*/ 33530 w 38569"/>
                              <a:gd name="connsiteY17" fmla="*/ 18778 h 44541"/>
                              <a:gd name="connsiteX18" fmla="*/ 27463 w 38569"/>
                              <a:gd name="connsiteY18" fmla="*/ 22218 h 44541"/>
                              <a:gd name="connsiteX19" fmla="*/ 20673 w 38569"/>
                              <a:gd name="connsiteY19" fmla="*/ 19230 h 44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8569" h="44541">
                                <a:moveTo>
                                  <a:pt x="18319" y="23124"/>
                                </a:moveTo>
                                <a:lnTo>
                                  <a:pt x="18952" y="23486"/>
                                </a:lnTo>
                                <a:lnTo>
                                  <a:pt x="20854" y="24663"/>
                                </a:lnTo>
                                <a:cubicBezTo>
                                  <a:pt x="26015" y="27741"/>
                                  <a:pt x="27282" y="31815"/>
                                  <a:pt x="24476" y="36524"/>
                                </a:cubicBezTo>
                                <a:cubicBezTo>
                                  <a:pt x="21578" y="41322"/>
                                  <a:pt x="16870" y="42318"/>
                                  <a:pt x="12071" y="39421"/>
                                </a:cubicBezTo>
                                <a:cubicBezTo>
                                  <a:pt x="6910" y="36252"/>
                                  <a:pt x="6005" y="32268"/>
                                  <a:pt x="9083" y="26383"/>
                                </a:cubicBezTo>
                                <a:lnTo>
                                  <a:pt x="4466" y="23576"/>
                                </a:lnTo>
                                <a:cubicBezTo>
                                  <a:pt x="2745" y="26836"/>
                                  <a:pt x="2021" y="29099"/>
                                  <a:pt x="1930" y="31363"/>
                                </a:cubicBezTo>
                                <a:cubicBezTo>
                                  <a:pt x="1568" y="36252"/>
                                  <a:pt x="4194" y="40417"/>
                                  <a:pt x="9355" y="43495"/>
                                </a:cubicBezTo>
                                <a:cubicBezTo>
                                  <a:pt x="17051" y="48203"/>
                                  <a:pt x="24838" y="46483"/>
                                  <a:pt x="29184" y="39240"/>
                                </a:cubicBezTo>
                                <a:cubicBezTo>
                                  <a:pt x="32172" y="34351"/>
                                  <a:pt x="31900" y="30638"/>
                                  <a:pt x="28459" y="26292"/>
                                </a:cubicBezTo>
                                <a:cubicBezTo>
                                  <a:pt x="32715" y="27017"/>
                                  <a:pt x="36065" y="25478"/>
                                  <a:pt x="38419" y="21584"/>
                                </a:cubicBezTo>
                                <a:cubicBezTo>
                                  <a:pt x="42403" y="14975"/>
                                  <a:pt x="40501" y="8365"/>
                                  <a:pt x="33349" y="4020"/>
                                </a:cubicBezTo>
                                <a:cubicBezTo>
                                  <a:pt x="25834" y="-507"/>
                                  <a:pt x="19224" y="1303"/>
                                  <a:pt x="14063" y="9271"/>
                                </a:cubicBezTo>
                                <a:lnTo>
                                  <a:pt x="18771" y="12078"/>
                                </a:lnTo>
                                <a:cubicBezTo>
                                  <a:pt x="20311" y="9814"/>
                                  <a:pt x="21306" y="8637"/>
                                  <a:pt x="22574" y="7732"/>
                                </a:cubicBezTo>
                                <a:cubicBezTo>
                                  <a:pt x="24928" y="6283"/>
                                  <a:pt x="28097" y="6374"/>
                                  <a:pt x="30995" y="8184"/>
                                </a:cubicBezTo>
                                <a:cubicBezTo>
                                  <a:pt x="35159" y="10629"/>
                                  <a:pt x="36065" y="14613"/>
                                  <a:pt x="33530" y="18778"/>
                                </a:cubicBezTo>
                                <a:cubicBezTo>
                                  <a:pt x="31900" y="21494"/>
                                  <a:pt x="29999" y="22580"/>
                                  <a:pt x="27463" y="22218"/>
                                </a:cubicBezTo>
                                <a:cubicBezTo>
                                  <a:pt x="25834" y="21947"/>
                                  <a:pt x="23932" y="21132"/>
                                  <a:pt x="20673" y="1923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0" name="Freeform: Shape 2180"/>
                        <wps:cNvSpPr/>
                        <wps:spPr>
                          <a:xfrm>
                            <a:off x="3356182" y="2776821"/>
                            <a:ext cx="43526" cy="41920"/>
                          </a:xfrm>
                          <a:custGeom>
                            <a:avLst/>
                            <a:gdLst>
                              <a:gd name="connsiteX0" fmla="*/ 1914 w 43526"/>
                              <a:gd name="connsiteY0" fmla="*/ 40800 h 41920"/>
                              <a:gd name="connsiteX1" fmla="*/ 6260 w 43526"/>
                              <a:gd name="connsiteY1" fmla="*/ 43517 h 41920"/>
                              <a:gd name="connsiteX2" fmla="*/ 15043 w 43526"/>
                              <a:gd name="connsiteY2" fmla="*/ 29030 h 41920"/>
                              <a:gd name="connsiteX3" fmla="*/ 21109 w 43526"/>
                              <a:gd name="connsiteY3" fmla="*/ 38446 h 41920"/>
                              <a:gd name="connsiteX4" fmla="*/ 41843 w 43526"/>
                              <a:gd name="connsiteY4" fmla="*/ 30931 h 41920"/>
                              <a:gd name="connsiteX5" fmla="*/ 39127 w 43526"/>
                              <a:gd name="connsiteY5" fmla="*/ 8568 h 41920"/>
                              <a:gd name="connsiteX6" fmla="*/ 27175 w 43526"/>
                              <a:gd name="connsiteY6" fmla="*/ 8296 h 41920"/>
                              <a:gd name="connsiteX7" fmla="*/ 29711 w 43526"/>
                              <a:gd name="connsiteY7" fmla="*/ 4131 h 41920"/>
                              <a:gd name="connsiteX8" fmla="*/ 25636 w 43526"/>
                              <a:gd name="connsiteY8" fmla="*/ 1596 h 41920"/>
                              <a:gd name="connsiteX9" fmla="*/ 35777 w 43526"/>
                              <a:gd name="connsiteY9" fmla="*/ 12280 h 41920"/>
                              <a:gd name="connsiteX10" fmla="*/ 37226 w 43526"/>
                              <a:gd name="connsiteY10" fmla="*/ 28034 h 41920"/>
                              <a:gd name="connsiteX11" fmla="*/ 22829 w 43526"/>
                              <a:gd name="connsiteY11" fmla="*/ 33648 h 41920"/>
                              <a:gd name="connsiteX12" fmla="*/ 21471 w 43526"/>
                              <a:gd name="connsiteY12" fmla="*/ 18346 h 41920"/>
                              <a:gd name="connsiteX13" fmla="*/ 35777 w 43526"/>
                              <a:gd name="connsiteY13" fmla="*/ 12280 h 419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3526" h="41920">
                                <a:moveTo>
                                  <a:pt x="1914" y="40800"/>
                                </a:moveTo>
                                <a:lnTo>
                                  <a:pt x="6260" y="43517"/>
                                </a:lnTo>
                                <a:lnTo>
                                  <a:pt x="15043" y="29030"/>
                                </a:lnTo>
                                <a:cubicBezTo>
                                  <a:pt x="15677" y="33285"/>
                                  <a:pt x="17487" y="36273"/>
                                  <a:pt x="21109" y="38446"/>
                                </a:cubicBezTo>
                                <a:cubicBezTo>
                                  <a:pt x="28353" y="42792"/>
                                  <a:pt x="36501" y="39804"/>
                                  <a:pt x="41843" y="30931"/>
                                </a:cubicBezTo>
                                <a:cubicBezTo>
                                  <a:pt x="47457" y="21606"/>
                                  <a:pt x="46461" y="13004"/>
                                  <a:pt x="39127" y="8568"/>
                                </a:cubicBezTo>
                                <a:cubicBezTo>
                                  <a:pt x="35324" y="6214"/>
                                  <a:pt x="31250" y="6123"/>
                                  <a:pt x="27175" y="8296"/>
                                </a:cubicBezTo>
                                <a:lnTo>
                                  <a:pt x="29711" y="4131"/>
                                </a:lnTo>
                                <a:lnTo>
                                  <a:pt x="25636" y="1596"/>
                                </a:lnTo>
                                <a:close/>
                                <a:moveTo>
                                  <a:pt x="35777" y="12280"/>
                                </a:moveTo>
                                <a:cubicBezTo>
                                  <a:pt x="40666" y="15268"/>
                                  <a:pt x="41300" y="21425"/>
                                  <a:pt x="37226" y="28034"/>
                                </a:cubicBezTo>
                                <a:cubicBezTo>
                                  <a:pt x="33423" y="34281"/>
                                  <a:pt x="27719" y="36635"/>
                                  <a:pt x="22829" y="33648"/>
                                </a:cubicBezTo>
                                <a:cubicBezTo>
                                  <a:pt x="18121" y="30841"/>
                                  <a:pt x="17578" y="24865"/>
                                  <a:pt x="21471" y="18346"/>
                                </a:cubicBezTo>
                                <a:cubicBezTo>
                                  <a:pt x="25455" y="11827"/>
                                  <a:pt x="31069" y="9473"/>
                                  <a:pt x="35777" y="1228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1" name="Freeform: Shape 2181"/>
                        <wps:cNvSpPr/>
                        <wps:spPr>
                          <a:xfrm>
                            <a:off x="3064485" y="2645966"/>
                            <a:ext cx="50948" cy="50521"/>
                          </a:xfrm>
                          <a:custGeom>
                            <a:avLst/>
                            <a:gdLst>
                              <a:gd name="connsiteX0" fmla="*/ 19309 w 50948"/>
                              <a:gd name="connsiteY0" fmla="*/ 1521 h 50521"/>
                              <a:gd name="connsiteX1" fmla="*/ 1744 w 50948"/>
                              <a:gd name="connsiteY1" fmla="*/ 28774 h 50521"/>
                              <a:gd name="connsiteX2" fmla="*/ 6090 w 50948"/>
                              <a:gd name="connsiteY2" fmla="*/ 31580 h 50521"/>
                              <a:gd name="connsiteX3" fmla="*/ 17136 w 50948"/>
                              <a:gd name="connsiteY3" fmla="*/ 14468 h 50521"/>
                              <a:gd name="connsiteX4" fmla="*/ 28182 w 50948"/>
                              <a:gd name="connsiteY4" fmla="*/ 11481 h 50521"/>
                              <a:gd name="connsiteX5" fmla="*/ 29721 w 50948"/>
                              <a:gd name="connsiteY5" fmla="*/ 20263 h 50521"/>
                              <a:gd name="connsiteX6" fmla="*/ 17589 w 50948"/>
                              <a:gd name="connsiteY6" fmla="*/ 39005 h 50521"/>
                              <a:gd name="connsiteX7" fmla="*/ 21935 w 50948"/>
                              <a:gd name="connsiteY7" fmla="*/ 41812 h 50521"/>
                              <a:gd name="connsiteX8" fmla="*/ 32981 w 50948"/>
                              <a:gd name="connsiteY8" fmla="*/ 24699 h 50521"/>
                              <a:gd name="connsiteX9" fmla="*/ 43936 w 50948"/>
                              <a:gd name="connsiteY9" fmla="*/ 21712 h 50521"/>
                              <a:gd name="connsiteX10" fmla="*/ 45566 w 50948"/>
                              <a:gd name="connsiteY10" fmla="*/ 30494 h 50521"/>
                              <a:gd name="connsiteX11" fmla="*/ 33434 w 50948"/>
                              <a:gd name="connsiteY11" fmla="*/ 49236 h 50521"/>
                              <a:gd name="connsiteX12" fmla="*/ 37689 w 50948"/>
                              <a:gd name="connsiteY12" fmla="*/ 52043 h 50521"/>
                              <a:gd name="connsiteX13" fmla="*/ 50908 w 50948"/>
                              <a:gd name="connsiteY13" fmla="*/ 31580 h 50521"/>
                              <a:gd name="connsiteX14" fmla="*/ 47920 w 50948"/>
                              <a:gd name="connsiteY14" fmla="*/ 18814 h 50521"/>
                              <a:gd name="connsiteX15" fmla="*/ 36965 w 50948"/>
                              <a:gd name="connsiteY15" fmla="*/ 17637 h 50521"/>
                              <a:gd name="connsiteX16" fmla="*/ 32256 w 50948"/>
                              <a:gd name="connsiteY16" fmla="*/ 8764 h 50521"/>
                              <a:gd name="connsiteX17" fmla="*/ 20939 w 50948"/>
                              <a:gd name="connsiteY17" fmla="*/ 7949 h 50521"/>
                              <a:gd name="connsiteX18" fmla="*/ 23383 w 50948"/>
                              <a:gd name="connsiteY18" fmla="*/ 4147 h 505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948" h="50521">
                                <a:moveTo>
                                  <a:pt x="19309" y="1521"/>
                                </a:moveTo>
                                <a:lnTo>
                                  <a:pt x="1744" y="28774"/>
                                </a:lnTo>
                                <a:lnTo>
                                  <a:pt x="6090" y="31580"/>
                                </a:lnTo>
                                <a:lnTo>
                                  <a:pt x="17136" y="14468"/>
                                </a:lnTo>
                                <a:cubicBezTo>
                                  <a:pt x="19671" y="10485"/>
                                  <a:pt x="24651" y="9217"/>
                                  <a:pt x="28182" y="11481"/>
                                </a:cubicBezTo>
                                <a:cubicBezTo>
                                  <a:pt x="31442" y="13563"/>
                                  <a:pt x="31985" y="16732"/>
                                  <a:pt x="29721" y="20263"/>
                                </a:cubicBezTo>
                                <a:lnTo>
                                  <a:pt x="17589" y="39005"/>
                                </a:lnTo>
                                <a:lnTo>
                                  <a:pt x="21935" y="41812"/>
                                </a:lnTo>
                                <a:lnTo>
                                  <a:pt x="32981" y="24699"/>
                                </a:lnTo>
                                <a:cubicBezTo>
                                  <a:pt x="35516" y="20716"/>
                                  <a:pt x="40496" y="19448"/>
                                  <a:pt x="43936" y="21712"/>
                                </a:cubicBezTo>
                                <a:cubicBezTo>
                                  <a:pt x="47196" y="23703"/>
                                  <a:pt x="47830" y="27053"/>
                                  <a:pt x="45566" y="30494"/>
                                </a:cubicBezTo>
                                <a:lnTo>
                                  <a:pt x="33434" y="49236"/>
                                </a:lnTo>
                                <a:lnTo>
                                  <a:pt x="37689" y="52043"/>
                                </a:lnTo>
                                <a:lnTo>
                                  <a:pt x="50908" y="31580"/>
                                </a:lnTo>
                                <a:cubicBezTo>
                                  <a:pt x="54077" y="26691"/>
                                  <a:pt x="52991" y="22164"/>
                                  <a:pt x="47920" y="18814"/>
                                </a:cubicBezTo>
                                <a:cubicBezTo>
                                  <a:pt x="44299" y="16460"/>
                                  <a:pt x="41401" y="16279"/>
                                  <a:pt x="36965" y="17637"/>
                                </a:cubicBezTo>
                                <a:cubicBezTo>
                                  <a:pt x="37146" y="13654"/>
                                  <a:pt x="35788" y="11028"/>
                                  <a:pt x="32256" y="8764"/>
                                </a:cubicBezTo>
                                <a:cubicBezTo>
                                  <a:pt x="28635" y="6410"/>
                                  <a:pt x="25375" y="6139"/>
                                  <a:pt x="20939" y="7949"/>
                                </a:cubicBezTo>
                                <a:lnTo>
                                  <a:pt x="23383" y="41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2" name="Freeform: Shape 2182"/>
                        <wps:cNvSpPr/>
                        <wps:spPr>
                          <a:xfrm>
                            <a:off x="3107694" y="2663091"/>
                            <a:ext cx="28792" cy="40833"/>
                          </a:xfrm>
                          <a:custGeom>
                            <a:avLst/>
                            <a:gdLst>
                              <a:gd name="connsiteX0" fmla="*/ 23589 w 28792"/>
                              <a:gd name="connsiteY0" fmla="*/ 15118 h 40833"/>
                              <a:gd name="connsiteX1" fmla="*/ 19333 w 28792"/>
                              <a:gd name="connsiteY1" fmla="*/ 12311 h 40833"/>
                              <a:gd name="connsiteX2" fmla="*/ 1768 w 28792"/>
                              <a:gd name="connsiteY2" fmla="*/ 39564 h 40833"/>
                              <a:gd name="connsiteX3" fmla="*/ 6024 w 28792"/>
                              <a:gd name="connsiteY3" fmla="*/ 42371 h 40833"/>
                              <a:gd name="connsiteX4" fmla="*/ 30561 w 28792"/>
                              <a:gd name="connsiteY4" fmla="*/ 4434 h 40833"/>
                              <a:gd name="connsiteX5" fmla="*/ 26215 w 28792"/>
                              <a:gd name="connsiteY5" fmla="*/ 1537 h 40833"/>
                              <a:gd name="connsiteX6" fmla="*/ 22684 w 28792"/>
                              <a:gd name="connsiteY6" fmla="*/ 6969 h 40833"/>
                              <a:gd name="connsiteX7" fmla="*/ 27030 w 28792"/>
                              <a:gd name="connsiteY7" fmla="*/ 9867 h 40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8792" h="40833">
                                <a:moveTo>
                                  <a:pt x="23589" y="15118"/>
                                </a:moveTo>
                                <a:lnTo>
                                  <a:pt x="19333" y="12311"/>
                                </a:lnTo>
                                <a:lnTo>
                                  <a:pt x="1768" y="39564"/>
                                </a:lnTo>
                                <a:lnTo>
                                  <a:pt x="6024" y="42371"/>
                                </a:lnTo>
                                <a:close/>
                                <a:moveTo>
                                  <a:pt x="30561" y="4434"/>
                                </a:moveTo>
                                <a:lnTo>
                                  <a:pt x="26215" y="1537"/>
                                </a:lnTo>
                                <a:lnTo>
                                  <a:pt x="22684" y="6969"/>
                                </a:lnTo>
                                <a:lnTo>
                                  <a:pt x="27030" y="986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3" name="Freeform: Shape 2183"/>
                        <wps:cNvSpPr/>
                        <wps:spPr>
                          <a:xfrm>
                            <a:off x="3120589" y="2671550"/>
                            <a:ext cx="49181" cy="57583"/>
                          </a:xfrm>
                          <a:custGeom>
                            <a:avLst/>
                            <a:gdLst>
                              <a:gd name="connsiteX0" fmla="*/ 17167 w 49181"/>
                              <a:gd name="connsiteY0" fmla="*/ 26168 h 57583"/>
                              <a:gd name="connsiteX1" fmla="*/ 29571 w 49181"/>
                              <a:gd name="connsiteY1" fmla="*/ 34226 h 57583"/>
                              <a:gd name="connsiteX2" fmla="*/ 31382 w 49181"/>
                              <a:gd name="connsiteY2" fmla="*/ 45091 h 57583"/>
                              <a:gd name="connsiteX3" fmla="*/ 29209 w 49181"/>
                              <a:gd name="connsiteY3" fmla="*/ 48532 h 57583"/>
                              <a:gd name="connsiteX4" fmla="*/ 26312 w 49181"/>
                              <a:gd name="connsiteY4" fmla="*/ 55322 h 57583"/>
                              <a:gd name="connsiteX5" fmla="*/ 32197 w 49181"/>
                              <a:gd name="connsiteY5" fmla="*/ 59125 h 57583"/>
                              <a:gd name="connsiteX6" fmla="*/ 33012 w 49181"/>
                              <a:gd name="connsiteY6" fmla="*/ 57948 h 57583"/>
                              <a:gd name="connsiteX7" fmla="*/ 35547 w 49181"/>
                              <a:gd name="connsiteY7" fmla="*/ 48894 h 57583"/>
                              <a:gd name="connsiteX8" fmla="*/ 36905 w 49181"/>
                              <a:gd name="connsiteY8" fmla="*/ 35584 h 57583"/>
                              <a:gd name="connsiteX9" fmla="*/ 48676 w 49181"/>
                              <a:gd name="connsiteY9" fmla="*/ 30514 h 57583"/>
                              <a:gd name="connsiteX10" fmla="*/ 43696 w 49181"/>
                              <a:gd name="connsiteY10" fmla="*/ 12768 h 57583"/>
                              <a:gd name="connsiteX11" fmla="*/ 26312 w 49181"/>
                              <a:gd name="connsiteY11" fmla="*/ 1541 h 57583"/>
                              <a:gd name="connsiteX12" fmla="*/ 1775 w 49181"/>
                              <a:gd name="connsiteY12" fmla="*/ 39478 h 57583"/>
                              <a:gd name="connsiteX13" fmla="*/ 6574 w 49181"/>
                              <a:gd name="connsiteY13" fmla="*/ 42556 h 57583"/>
                              <a:gd name="connsiteX14" fmla="*/ 19883 w 49181"/>
                              <a:gd name="connsiteY14" fmla="*/ 21913 h 57583"/>
                              <a:gd name="connsiteX15" fmla="*/ 28394 w 49181"/>
                              <a:gd name="connsiteY15" fmla="*/ 8875 h 57583"/>
                              <a:gd name="connsiteX16" fmla="*/ 40074 w 49181"/>
                              <a:gd name="connsiteY16" fmla="*/ 16480 h 57583"/>
                              <a:gd name="connsiteX17" fmla="*/ 44511 w 49181"/>
                              <a:gd name="connsiteY17" fmla="*/ 21551 h 57583"/>
                              <a:gd name="connsiteX18" fmla="*/ 43243 w 49181"/>
                              <a:gd name="connsiteY18" fmla="*/ 27798 h 57583"/>
                              <a:gd name="connsiteX19" fmla="*/ 31563 w 49181"/>
                              <a:gd name="connsiteY19" fmla="*/ 29518 h 575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181" h="57583">
                                <a:moveTo>
                                  <a:pt x="17167" y="26168"/>
                                </a:moveTo>
                                <a:lnTo>
                                  <a:pt x="29571" y="34226"/>
                                </a:lnTo>
                                <a:cubicBezTo>
                                  <a:pt x="33917" y="37033"/>
                                  <a:pt x="34461" y="40474"/>
                                  <a:pt x="31382" y="45091"/>
                                </a:cubicBezTo>
                                <a:lnTo>
                                  <a:pt x="29209" y="48532"/>
                                </a:lnTo>
                                <a:cubicBezTo>
                                  <a:pt x="27761" y="50795"/>
                                  <a:pt x="26584" y="53240"/>
                                  <a:pt x="26312" y="55322"/>
                                </a:cubicBezTo>
                                <a:lnTo>
                                  <a:pt x="32197" y="59125"/>
                                </a:lnTo>
                                <a:lnTo>
                                  <a:pt x="33012" y="57948"/>
                                </a:lnTo>
                                <a:cubicBezTo>
                                  <a:pt x="31835" y="55503"/>
                                  <a:pt x="32469" y="53964"/>
                                  <a:pt x="35547" y="48894"/>
                                </a:cubicBezTo>
                                <a:cubicBezTo>
                                  <a:pt x="39622" y="42647"/>
                                  <a:pt x="39893" y="40111"/>
                                  <a:pt x="36905" y="35584"/>
                                </a:cubicBezTo>
                                <a:cubicBezTo>
                                  <a:pt x="42519" y="36309"/>
                                  <a:pt x="45869" y="34770"/>
                                  <a:pt x="48676" y="30514"/>
                                </a:cubicBezTo>
                                <a:cubicBezTo>
                                  <a:pt x="52931" y="23905"/>
                                  <a:pt x="51211" y="17657"/>
                                  <a:pt x="43696" y="12768"/>
                                </a:cubicBezTo>
                                <a:lnTo>
                                  <a:pt x="26312" y="1541"/>
                                </a:lnTo>
                                <a:lnTo>
                                  <a:pt x="1775" y="39478"/>
                                </a:lnTo>
                                <a:lnTo>
                                  <a:pt x="6574" y="42556"/>
                                </a:lnTo>
                                <a:close/>
                                <a:moveTo>
                                  <a:pt x="19883" y="21913"/>
                                </a:moveTo>
                                <a:lnTo>
                                  <a:pt x="28394" y="8875"/>
                                </a:lnTo>
                                <a:lnTo>
                                  <a:pt x="40074" y="16480"/>
                                </a:lnTo>
                                <a:cubicBezTo>
                                  <a:pt x="42791" y="18201"/>
                                  <a:pt x="43968" y="19649"/>
                                  <a:pt x="44511" y="21551"/>
                                </a:cubicBezTo>
                                <a:cubicBezTo>
                                  <a:pt x="45145" y="23452"/>
                                  <a:pt x="44692" y="25625"/>
                                  <a:pt x="43243" y="27798"/>
                                </a:cubicBezTo>
                                <a:cubicBezTo>
                                  <a:pt x="40346" y="32325"/>
                                  <a:pt x="36724" y="32868"/>
                                  <a:pt x="31563" y="2951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4" name="Freeform: Shape 2184"/>
                        <wps:cNvSpPr/>
                        <wps:spPr>
                          <a:xfrm>
                            <a:off x="3163533" y="2715847"/>
                            <a:ext cx="14849" cy="11679"/>
                          </a:xfrm>
                          <a:custGeom>
                            <a:avLst/>
                            <a:gdLst>
                              <a:gd name="connsiteX0" fmla="*/ 16645 w 14849"/>
                              <a:gd name="connsiteY0" fmla="*/ 9523 h 11679"/>
                              <a:gd name="connsiteX1" fmla="*/ 4241 w 14849"/>
                              <a:gd name="connsiteY1" fmla="*/ 1555 h 11679"/>
                              <a:gd name="connsiteX2" fmla="*/ 1796 w 14849"/>
                              <a:gd name="connsiteY2" fmla="*/ 5267 h 11679"/>
                              <a:gd name="connsiteX3" fmla="*/ 14200 w 14849"/>
                              <a:gd name="connsiteY3" fmla="*/ 13235 h 11679"/>
                            </a:gdLst>
                            <a:ahLst/>
                            <a:cxnLst>
                              <a:cxn ang="0">
                                <a:pos x="connsiteX0" y="connsiteY0"/>
                              </a:cxn>
                              <a:cxn ang="0">
                                <a:pos x="connsiteX1" y="connsiteY1"/>
                              </a:cxn>
                              <a:cxn ang="0">
                                <a:pos x="connsiteX2" y="connsiteY2"/>
                              </a:cxn>
                              <a:cxn ang="0">
                                <a:pos x="connsiteX3" y="connsiteY3"/>
                              </a:cxn>
                            </a:cxnLst>
                            <a:rect l="l" t="t" r="r" b="b"/>
                            <a:pathLst>
                              <a:path w="14849" h="11679">
                                <a:moveTo>
                                  <a:pt x="16645" y="9523"/>
                                </a:moveTo>
                                <a:lnTo>
                                  <a:pt x="4241" y="1555"/>
                                </a:lnTo>
                                <a:lnTo>
                                  <a:pt x="1796" y="5267"/>
                                </a:lnTo>
                                <a:lnTo>
                                  <a:pt x="14200" y="1323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5" name="Freeform: Shape 2185"/>
                        <wps:cNvSpPr/>
                        <wps:spPr>
                          <a:xfrm>
                            <a:off x="3176356" y="2710410"/>
                            <a:ext cx="39210" cy="44344"/>
                          </a:xfrm>
                          <a:custGeom>
                            <a:avLst/>
                            <a:gdLst>
                              <a:gd name="connsiteX0" fmla="*/ 18610 w 39210"/>
                              <a:gd name="connsiteY0" fmla="*/ 22999 h 44344"/>
                              <a:gd name="connsiteX1" fmla="*/ 19243 w 39210"/>
                              <a:gd name="connsiteY1" fmla="*/ 23361 h 44344"/>
                              <a:gd name="connsiteX2" fmla="*/ 21145 w 39210"/>
                              <a:gd name="connsiteY2" fmla="*/ 24629 h 44344"/>
                              <a:gd name="connsiteX3" fmla="*/ 24223 w 39210"/>
                              <a:gd name="connsiteY3" fmla="*/ 36490 h 44344"/>
                              <a:gd name="connsiteX4" fmla="*/ 11819 w 39210"/>
                              <a:gd name="connsiteY4" fmla="*/ 39025 h 44344"/>
                              <a:gd name="connsiteX5" fmla="*/ 9193 w 39210"/>
                              <a:gd name="connsiteY5" fmla="*/ 25987 h 44344"/>
                              <a:gd name="connsiteX6" fmla="*/ 4576 w 39210"/>
                              <a:gd name="connsiteY6" fmla="*/ 22999 h 44344"/>
                              <a:gd name="connsiteX7" fmla="*/ 1859 w 39210"/>
                              <a:gd name="connsiteY7" fmla="*/ 30695 h 44344"/>
                              <a:gd name="connsiteX8" fmla="*/ 8922 w 39210"/>
                              <a:gd name="connsiteY8" fmla="*/ 43009 h 44344"/>
                              <a:gd name="connsiteX9" fmla="*/ 29022 w 39210"/>
                              <a:gd name="connsiteY9" fmla="*/ 39387 h 44344"/>
                              <a:gd name="connsiteX10" fmla="*/ 28569 w 39210"/>
                              <a:gd name="connsiteY10" fmla="*/ 26349 h 44344"/>
                              <a:gd name="connsiteX11" fmla="*/ 38710 w 39210"/>
                              <a:gd name="connsiteY11" fmla="*/ 21913 h 44344"/>
                              <a:gd name="connsiteX12" fmla="*/ 34273 w 39210"/>
                              <a:gd name="connsiteY12" fmla="*/ 4258 h 44344"/>
                              <a:gd name="connsiteX13" fmla="*/ 14807 w 39210"/>
                              <a:gd name="connsiteY13" fmla="*/ 8966 h 44344"/>
                              <a:gd name="connsiteX14" fmla="*/ 19334 w 39210"/>
                              <a:gd name="connsiteY14" fmla="*/ 11953 h 44344"/>
                              <a:gd name="connsiteX15" fmla="*/ 23227 w 39210"/>
                              <a:gd name="connsiteY15" fmla="*/ 7789 h 44344"/>
                              <a:gd name="connsiteX16" fmla="*/ 31648 w 39210"/>
                              <a:gd name="connsiteY16" fmla="*/ 8332 h 44344"/>
                              <a:gd name="connsiteX17" fmla="*/ 33911 w 39210"/>
                              <a:gd name="connsiteY17" fmla="*/ 19106 h 44344"/>
                              <a:gd name="connsiteX18" fmla="*/ 27664 w 39210"/>
                              <a:gd name="connsiteY18" fmla="*/ 22184 h 44344"/>
                              <a:gd name="connsiteX19" fmla="*/ 21054 w 39210"/>
                              <a:gd name="connsiteY19" fmla="*/ 19197 h 443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210" h="44344">
                                <a:moveTo>
                                  <a:pt x="18610" y="22999"/>
                                </a:moveTo>
                                <a:lnTo>
                                  <a:pt x="19243" y="23361"/>
                                </a:lnTo>
                                <a:lnTo>
                                  <a:pt x="21145" y="24629"/>
                                </a:lnTo>
                                <a:cubicBezTo>
                                  <a:pt x="26125" y="27888"/>
                                  <a:pt x="27211" y="31963"/>
                                  <a:pt x="24223" y="36490"/>
                                </a:cubicBezTo>
                                <a:cubicBezTo>
                                  <a:pt x="21235" y="41198"/>
                                  <a:pt x="16527" y="42103"/>
                                  <a:pt x="11819" y="39025"/>
                                </a:cubicBezTo>
                                <a:cubicBezTo>
                                  <a:pt x="6749" y="35765"/>
                                  <a:pt x="5934" y="31691"/>
                                  <a:pt x="9193" y="25987"/>
                                </a:cubicBezTo>
                                <a:lnTo>
                                  <a:pt x="4576" y="22999"/>
                                </a:lnTo>
                                <a:cubicBezTo>
                                  <a:pt x="2855" y="26259"/>
                                  <a:pt x="2040" y="28522"/>
                                  <a:pt x="1859" y="30695"/>
                                </a:cubicBezTo>
                                <a:cubicBezTo>
                                  <a:pt x="1407" y="35584"/>
                                  <a:pt x="3851" y="39749"/>
                                  <a:pt x="8922" y="43009"/>
                                </a:cubicBezTo>
                                <a:cubicBezTo>
                                  <a:pt x="16527" y="47898"/>
                                  <a:pt x="24404" y="46540"/>
                                  <a:pt x="29022" y="39387"/>
                                </a:cubicBezTo>
                                <a:cubicBezTo>
                                  <a:pt x="32100" y="34588"/>
                                  <a:pt x="31919" y="30876"/>
                                  <a:pt x="28569" y="26349"/>
                                </a:cubicBezTo>
                                <a:cubicBezTo>
                                  <a:pt x="32825" y="27255"/>
                                  <a:pt x="36265" y="25715"/>
                                  <a:pt x="38710" y="21913"/>
                                </a:cubicBezTo>
                                <a:cubicBezTo>
                                  <a:pt x="42965" y="15484"/>
                                  <a:pt x="41245" y="8784"/>
                                  <a:pt x="34273" y="4258"/>
                                </a:cubicBezTo>
                                <a:cubicBezTo>
                                  <a:pt x="26758" y="-541"/>
                                  <a:pt x="20149" y="1088"/>
                                  <a:pt x="14807" y="8966"/>
                                </a:cubicBezTo>
                                <a:lnTo>
                                  <a:pt x="19334" y="11953"/>
                                </a:lnTo>
                                <a:cubicBezTo>
                                  <a:pt x="20873" y="9780"/>
                                  <a:pt x="21960" y="8513"/>
                                  <a:pt x="23227" y="7789"/>
                                </a:cubicBezTo>
                                <a:cubicBezTo>
                                  <a:pt x="25672" y="6340"/>
                                  <a:pt x="28750" y="6521"/>
                                  <a:pt x="31648" y="8332"/>
                                </a:cubicBezTo>
                                <a:cubicBezTo>
                                  <a:pt x="35722" y="10957"/>
                                  <a:pt x="36627" y="15032"/>
                                  <a:pt x="33911" y="19106"/>
                                </a:cubicBezTo>
                                <a:cubicBezTo>
                                  <a:pt x="32191" y="21732"/>
                                  <a:pt x="30290" y="22728"/>
                                  <a:pt x="27664" y="22184"/>
                                </a:cubicBezTo>
                                <a:cubicBezTo>
                                  <a:pt x="26125" y="22003"/>
                                  <a:pt x="24314" y="21188"/>
                                  <a:pt x="21054" y="1919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6" name="Freeform: Shape 2186"/>
                        <wps:cNvSpPr/>
                        <wps:spPr>
                          <a:xfrm>
                            <a:off x="3206668" y="2734506"/>
                            <a:ext cx="38571" cy="39837"/>
                          </a:xfrm>
                          <a:custGeom>
                            <a:avLst/>
                            <a:gdLst>
                              <a:gd name="connsiteX0" fmla="*/ 17396 w 38571"/>
                              <a:gd name="connsiteY0" fmla="*/ 29368 h 39837"/>
                              <a:gd name="connsiteX1" fmla="*/ 11511 w 38571"/>
                              <a:gd name="connsiteY1" fmla="*/ 38513 h 39837"/>
                              <a:gd name="connsiteX2" fmla="*/ 16038 w 38571"/>
                              <a:gd name="connsiteY2" fmla="*/ 41410 h 39837"/>
                              <a:gd name="connsiteX3" fmla="*/ 21923 w 38571"/>
                              <a:gd name="connsiteY3" fmla="*/ 32265 h 39837"/>
                              <a:gd name="connsiteX4" fmla="*/ 27446 w 38571"/>
                              <a:gd name="connsiteY4" fmla="*/ 35796 h 39837"/>
                              <a:gd name="connsiteX5" fmla="*/ 30072 w 38571"/>
                              <a:gd name="connsiteY5" fmla="*/ 31722 h 39837"/>
                              <a:gd name="connsiteX6" fmla="*/ 24549 w 38571"/>
                              <a:gd name="connsiteY6" fmla="*/ 28191 h 39837"/>
                              <a:gd name="connsiteX7" fmla="*/ 40394 w 38571"/>
                              <a:gd name="connsiteY7" fmla="*/ 3745 h 39837"/>
                              <a:gd name="connsiteX8" fmla="*/ 37044 w 38571"/>
                              <a:gd name="connsiteY8" fmla="*/ 1572 h 39837"/>
                              <a:gd name="connsiteX9" fmla="*/ 4901 w 38571"/>
                              <a:gd name="connsiteY9" fmla="*/ 14429 h 39837"/>
                              <a:gd name="connsiteX10" fmla="*/ 1823 w 38571"/>
                              <a:gd name="connsiteY10" fmla="*/ 19227 h 39837"/>
                              <a:gd name="connsiteX11" fmla="*/ 20022 w 38571"/>
                              <a:gd name="connsiteY11" fmla="*/ 25294 h 39837"/>
                              <a:gd name="connsiteX12" fmla="*/ 8432 w 38571"/>
                              <a:gd name="connsiteY12" fmla="*/ 17779 h 39837"/>
                              <a:gd name="connsiteX13" fmla="*/ 30796 w 38571"/>
                              <a:gd name="connsiteY13" fmla="*/ 8725 h 398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8571" h="39837">
                                <a:moveTo>
                                  <a:pt x="17396" y="29368"/>
                                </a:moveTo>
                                <a:lnTo>
                                  <a:pt x="11511" y="38513"/>
                                </a:lnTo>
                                <a:lnTo>
                                  <a:pt x="16038" y="41410"/>
                                </a:lnTo>
                                <a:lnTo>
                                  <a:pt x="21923" y="32265"/>
                                </a:lnTo>
                                <a:lnTo>
                                  <a:pt x="27446" y="35796"/>
                                </a:lnTo>
                                <a:lnTo>
                                  <a:pt x="30072" y="31722"/>
                                </a:lnTo>
                                <a:lnTo>
                                  <a:pt x="24549" y="28191"/>
                                </a:lnTo>
                                <a:lnTo>
                                  <a:pt x="40394" y="3745"/>
                                </a:lnTo>
                                <a:lnTo>
                                  <a:pt x="37044" y="1572"/>
                                </a:lnTo>
                                <a:lnTo>
                                  <a:pt x="4901" y="14429"/>
                                </a:lnTo>
                                <a:lnTo>
                                  <a:pt x="1823" y="19227"/>
                                </a:lnTo>
                                <a:close/>
                                <a:moveTo>
                                  <a:pt x="20022" y="25294"/>
                                </a:moveTo>
                                <a:lnTo>
                                  <a:pt x="8432" y="17779"/>
                                </a:lnTo>
                                <a:lnTo>
                                  <a:pt x="30796" y="872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7" name="Freeform: Shape 2187"/>
                        <wps:cNvSpPr/>
                        <wps:spPr>
                          <a:xfrm>
                            <a:off x="3235940" y="2748638"/>
                            <a:ext cx="36762" cy="43002"/>
                          </a:xfrm>
                          <a:custGeom>
                            <a:avLst/>
                            <a:gdLst>
                              <a:gd name="connsiteX0" fmla="*/ 32796 w 36762"/>
                              <a:gd name="connsiteY0" fmla="*/ 3598 h 43002"/>
                              <a:gd name="connsiteX1" fmla="*/ 21659 w 36762"/>
                              <a:gd name="connsiteY1" fmla="*/ 2421 h 43002"/>
                              <a:gd name="connsiteX2" fmla="*/ 8077 w 36762"/>
                              <a:gd name="connsiteY2" fmla="*/ 15278 h 43002"/>
                              <a:gd name="connsiteX3" fmla="*/ 7625 w 36762"/>
                              <a:gd name="connsiteY3" fmla="*/ 42440 h 43002"/>
                              <a:gd name="connsiteX4" fmla="*/ 32071 w 36762"/>
                              <a:gd name="connsiteY4" fmla="*/ 31213 h 43002"/>
                              <a:gd name="connsiteX5" fmla="*/ 38590 w 36762"/>
                              <a:gd name="connsiteY5" fmla="*/ 13376 h 43002"/>
                              <a:gd name="connsiteX6" fmla="*/ 32796 w 36762"/>
                              <a:gd name="connsiteY6" fmla="*/ 3598 h 43002"/>
                              <a:gd name="connsiteX7" fmla="*/ 30079 w 36762"/>
                              <a:gd name="connsiteY7" fmla="*/ 7763 h 43002"/>
                              <a:gd name="connsiteX8" fmla="*/ 27635 w 36762"/>
                              <a:gd name="connsiteY8" fmla="*/ 27772 h 43002"/>
                              <a:gd name="connsiteX9" fmla="*/ 9979 w 36762"/>
                              <a:gd name="connsiteY9" fmla="*/ 38637 h 43002"/>
                              <a:gd name="connsiteX10" fmla="*/ 12786 w 36762"/>
                              <a:gd name="connsiteY10" fmla="*/ 18265 h 43002"/>
                              <a:gd name="connsiteX11" fmla="*/ 30079 w 36762"/>
                              <a:gd name="connsiteY11" fmla="*/ 7763 h 430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6762" h="43002">
                                <a:moveTo>
                                  <a:pt x="32796" y="3598"/>
                                </a:moveTo>
                                <a:cubicBezTo>
                                  <a:pt x="29355" y="1425"/>
                                  <a:pt x="25190" y="972"/>
                                  <a:pt x="21659" y="2421"/>
                                </a:cubicBezTo>
                                <a:cubicBezTo>
                                  <a:pt x="17132" y="4051"/>
                                  <a:pt x="12605" y="8306"/>
                                  <a:pt x="8077" y="15278"/>
                                </a:cubicBezTo>
                                <a:cubicBezTo>
                                  <a:pt x="-71" y="27953"/>
                                  <a:pt x="-252" y="37369"/>
                                  <a:pt x="7625" y="42440"/>
                                </a:cubicBezTo>
                                <a:cubicBezTo>
                                  <a:pt x="15411" y="47510"/>
                                  <a:pt x="24103" y="43526"/>
                                  <a:pt x="32071" y="31213"/>
                                </a:cubicBezTo>
                                <a:cubicBezTo>
                                  <a:pt x="36779" y="23879"/>
                                  <a:pt x="38771" y="18265"/>
                                  <a:pt x="38590" y="13376"/>
                                </a:cubicBezTo>
                                <a:cubicBezTo>
                                  <a:pt x="38319" y="9392"/>
                                  <a:pt x="36236" y="5861"/>
                                  <a:pt x="32796" y="3598"/>
                                </a:cubicBezTo>
                                <a:close/>
                                <a:moveTo>
                                  <a:pt x="30079" y="7763"/>
                                </a:moveTo>
                                <a:cubicBezTo>
                                  <a:pt x="34969" y="10932"/>
                                  <a:pt x="34244" y="17541"/>
                                  <a:pt x="27635" y="27772"/>
                                </a:cubicBezTo>
                                <a:cubicBezTo>
                                  <a:pt x="20663" y="38456"/>
                                  <a:pt x="15049" y="41896"/>
                                  <a:pt x="9979" y="38637"/>
                                </a:cubicBezTo>
                                <a:cubicBezTo>
                                  <a:pt x="5090" y="35468"/>
                                  <a:pt x="6086" y="28678"/>
                                  <a:pt x="12786" y="18265"/>
                                </a:cubicBezTo>
                                <a:cubicBezTo>
                                  <a:pt x="19486" y="7944"/>
                                  <a:pt x="25099" y="4594"/>
                                  <a:pt x="30079" y="776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8" name="Freeform: Shape 2188"/>
                        <wps:cNvSpPr/>
                        <wps:spPr>
                          <a:xfrm>
                            <a:off x="3267548" y="2783116"/>
                            <a:ext cx="14849" cy="11679"/>
                          </a:xfrm>
                          <a:custGeom>
                            <a:avLst/>
                            <a:gdLst>
                              <a:gd name="connsiteX0" fmla="*/ 16704 w 14849"/>
                              <a:gd name="connsiteY0" fmla="*/ 9561 h 11679"/>
                              <a:gd name="connsiteX1" fmla="*/ 4300 w 14849"/>
                              <a:gd name="connsiteY1" fmla="*/ 1593 h 11679"/>
                              <a:gd name="connsiteX2" fmla="*/ 1855 w 14849"/>
                              <a:gd name="connsiteY2" fmla="*/ 5306 h 11679"/>
                              <a:gd name="connsiteX3" fmla="*/ 14260 w 14849"/>
                              <a:gd name="connsiteY3" fmla="*/ 13273 h 11679"/>
                            </a:gdLst>
                            <a:ahLst/>
                            <a:cxnLst>
                              <a:cxn ang="0">
                                <a:pos x="connsiteX0" y="connsiteY0"/>
                              </a:cxn>
                              <a:cxn ang="0">
                                <a:pos x="connsiteX1" y="connsiteY1"/>
                              </a:cxn>
                              <a:cxn ang="0">
                                <a:pos x="connsiteX2" y="connsiteY2"/>
                              </a:cxn>
                              <a:cxn ang="0">
                                <a:pos x="connsiteX3" y="connsiteY3"/>
                              </a:cxn>
                            </a:cxnLst>
                            <a:rect l="l" t="t" r="r" b="b"/>
                            <a:pathLst>
                              <a:path w="14849" h="11679">
                                <a:moveTo>
                                  <a:pt x="16704" y="9561"/>
                                </a:moveTo>
                                <a:lnTo>
                                  <a:pt x="4300" y="1593"/>
                                </a:lnTo>
                                <a:lnTo>
                                  <a:pt x="1855" y="5306"/>
                                </a:lnTo>
                                <a:lnTo>
                                  <a:pt x="14260" y="132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9" name="Freeform: Shape 2189"/>
                        <wps:cNvSpPr/>
                        <wps:spPr>
                          <a:xfrm>
                            <a:off x="3280371" y="2777663"/>
                            <a:ext cx="39210" cy="44344"/>
                          </a:xfrm>
                          <a:custGeom>
                            <a:avLst/>
                            <a:gdLst>
                              <a:gd name="connsiteX0" fmla="*/ 18669 w 39210"/>
                              <a:gd name="connsiteY0" fmla="*/ 23038 h 44344"/>
                              <a:gd name="connsiteX1" fmla="*/ 19303 w 39210"/>
                              <a:gd name="connsiteY1" fmla="*/ 23400 h 44344"/>
                              <a:gd name="connsiteX2" fmla="*/ 21204 w 39210"/>
                              <a:gd name="connsiteY2" fmla="*/ 24667 h 44344"/>
                              <a:gd name="connsiteX3" fmla="*/ 24282 w 39210"/>
                              <a:gd name="connsiteY3" fmla="*/ 36528 h 44344"/>
                              <a:gd name="connsiteX4" fmla="*/ 11878 w 39210"/>
                              <a:gd name="connsiteY4" fmla="*/ 39063 h 44344"/>
                              <a:gd name="connsiteX5" fmla="*/ 9252 w 39210"/>
                              <a:gd name="connsiteY5" fmla="*/ 26025 h 44344"/>
                              <a:gd name="connsiteX6" fmla="*/ 4635 w 39210"/>
                              <a:gd name="connsiteY6" fmla="*/ 23038 h 44344"/>
                              <a:gd name="connsiteX7" fmla="*/ 1918 w 39210"/>
                              <a:gd name="connsiteY7" fmla="*/ 30734 h 44344"/>
                              <a:gd name="connsiteX8" fmla="*/ 8981 w 39210"/>
                              <a:gd name="connsiteY8" fmla="*/ 43047 h 44344"/>
                              <a:gd name="connsiteX9" fmla="*/ 29081 w 39210"/>
                              <a:gd name="connsiteY9" fmla="*/ 39425 h 44344"/>
                              <a:gd name="connsiteX10" fmla="*/ 28628 w 39210"/>
                              <a:gd name="connsiteY10" fmla="*/ 26388 h 44344"/>
                              <a:gd name="connsiteX11" fmla="*/ 38769 w 39210"/>
                              <a:gd name="connsiteY11" fmla="*/ 21951 h 44344"/>
                              <a:gd name="connsiteX12" fmla="*/ 34333 w 39210"/>
                              <a:gd name="connsiteY12" fmla="*/ 4296 h 44344"/>
                              <a:gd name="connsiteX13" fmla="*/ 14866 w 39210"/>
                              <a:gd name="connsiteY13" fmla="*/ 9004 h 44344"/>
                              <a:gd name="connsiteX14" fmla="*/ 19393 w 39210"/>
                              <a:gd name="connsiteY14" fmla="*/ 11992 h 44344"/>
                              <a:gd name="connsiteX15" fmla="*/ 23287 w 39210"/>
                              <a:gd name="connsiteY15" fmla="*/ 7827 h 44344"/>
                              <a:gd name="connsiteX16" fmla="*/ 31707 w 39210"/>
                              <a:gd name="connsiteY16" fmla="*/ 8370 h 44344"/>
                              <a:gd name="connsiteX17" fmla="*/ 33970 w 39210"/>
                              <a:gd name="connsiteY17" fmla="*/ 19144 h 44344"/>
                              <a:gd name="connsiteX18" fmla="*/ 27723 w 39210"/>
                              <a:gd name="connsiteY18" fmla="*/ 22223 h 44344"/>
                              <a:gd name="connsiteX19" fmla="*/ 21114 w 39210"/>
                              <a:gd name="connsiteY19" fmla="*/ 19235 h 443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9210" h="44344">
                                <a:moveTo>
                                  <a:pt x="18669" y="23038"/>
                                </a:moveTo>
                                <a:lnTo>
                                  <a:pt x="19303" y="23400"/>
                                </a:lnTo>
                                <a:lnTo>
                                  <a:pt x="21204" y="24667"/>
                                </a:lnTo>
                                <a:cubicBezTo>
                                  <a:pt x="26184" y="27927"/>
                                  <a:pt x="27270" y="32001"/>
                                  <a:pt x="24282" y="36528"/>
                                </a:cubicBezTo>
                                <a:cubicBezTo>
                                  <a:pt x="21295" y="41236"/>
                                  <a:pt x="16586" y="42142"/>
                                  <a:pt x="11878" y="39063"/>
                                </a:cubicBezTo>
                                <a:cubicBezTo>
                                  <a:pt x="6808" y="35804"/>
                                  <a:pt x="5993" y="31729"/>
                                  <a:pt x="9252" y="26025"/>
                                </a:cubicBezTo>
                                <a:lnTo>
                                  <a:pt x="4635" y="23038"/>
                                </a:lnTo>
                                <a:cubicBezTo>
                                  <a:pt x="2914" y="26297"/>
                                  <a:pt x="2100" y="28561"/>
                                  <a:pt x="1918" y="30734"/>
                                </a:cubicBezTo>
                                <a:cubicBezTo>
                                  <a:pt x="1466" y="35623"/>
                                  <a:pt x="3910" y="39788"/>
                                  <a:pt x="8981" y="43047"/>
                                </a:cubicBezTo>
                                <a:cubicBezTo>
                                  <a:pt x="16586" y="47936"/>
                                  <a:pt x="24464" y="46578"/>
                                  <a:pt x="29081" y="39425"/>
                                </a:cubicBezTo>
                                <a:cubicBezTo>
                                  <a:pt x="32160" y="34627"/>
                                  <a:pt x="31979" y="30915"/>
                                  <a:pt x="28628" y="26388"/>
                                </a:cubicBezTo>
                                <a:cubicBezTo>
                                  <a:pt x="32884" y="27293"/>
                                  <a:pt x="36325" y="25754"/>
                                  <a:pt x="38769" y="21951"/>
                                </a:cubicBezTo>
                                <a:cubicBezTo>
                                  <a:pt x="43025" y="15523"/>
                                  <a:pt x="41304" y="8823"/>
                                  <a:pt x="34333" y="4296"/>
                                </a:cubicBezTo>
                                <a:cubicBezTo>
                                  <a:pt x="26818" y="-503"/>
                                  <a:pt x="20208" y="1127"/>
                                  <a:pt x="14866" y="9004"/>
                                </a:cubicBezTo>
                                <a:lnTo>
                                  <a:pt x="19393" y="11992"/>
                                </a:lnTo>
                                <a:cubicBezTo>
                                  <a:pt x="20932" y="9819"/>
                                  <a:pt x="22019" y="8551"/>
                                  <a:pt x="23287" y="7827"/>
                                </a:cubicBezTo>
                                <a:cubicBezTo>
                                  <a:pt x="25731" y="6378"/>
                                  <a:pt x="28810" y="6559"/>
                                  <a:pt x="31707" y="8370"/>
                                </a:cubicBezTo>
                                <a:cubicBezTo>
                                  <a:pt x="35781" y="10996"/>
                                  <a:pt x="36687" y="15070"/>
                                  <a:pt x="33970" y="19144"/>
                                </a:cubicBezTo>
                                <a:cubicBezTo>
                                  <a:pt x="32250" y="21770"/>
                                  <a:pt x="30349" y="22766"/>
                                  <a:pt x="27723" y="22223"/>
                                </a:cubicBezTo>
                                <a:cubicBezTo>
                                  <a:pt x="26184" y="22042"/>
                                  <a:pt x="24373" y="21227"/>
                                  <a:pt x="21114" y="1923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0" name="Freeform: Shape 2190"/>
                        <wps:cNvSpPr/>
                        <wps:spPr>
                          <a:xfrm>
                            <a:off x="3298822" y="2802228"/>
                            <a:ext cx="44191" cy="41376"/>
                          </a:xfrm>
                          <a:custGeom>
                            <a:avLst/>
                            <a:gdLst>
                              <a:gd name="connsiteX0" fmla="*/ 1882 w 44191"/>
                              <a:gd name="connsiteY0" fmla="*/ 40180 h 41376"/>
                              <a:gd name="connsiteX1" fmla="*/ 6228 w 44191"/>
                              <a:gd name="connsiteY1" fmla="*/ 42987 h 41376"/>
                              <a:gd name="connsiteX2" fmla="*/ 15463 w 44191"/>
                              <a:gd name="connsiteY2" fmla="*/ 28772 h 41376"/>
                              <a:gd name="connsiteX3" fmla="*/ 21167 w 44191"/>
                              <a:gd name="connsiteY3" fmla="*/ 38279 h 41376"/>
                              <a:gd name="connsiteX4" fmla="*/ 42173 w 44191"/>
                              <a:gd name="connsiteY4" fmla="*/ 31489 h 41376"/>
                              <a:gd name="connsiteX5" fmla="*/ 40000 w 44191"/>
                              <a:gd name="connsiteY5" fmla="*/ 9034 h 41376"/>
                              <a:gd name="connsiteX6" fmla="*/ 28229 w 44191"/>
                              <a:gd name="connsiteY6" fmla="*/ 8401 h 41376"/>
                              <a:gd name="connsiteX7" fmla="*/ 30855 w 44191"/>
                              <a:gd name="connsiteY7" fmla="*/ 4236 h 41376"/>
                              <a:gd name="connsiteX8" fmla="*/ 26781 w 44191"/>
                              <a:gd name="connsiteY8" fmla="*/ 1610 h 41376"/>
                              <a:gd name="connsiteX9" fmla="*/ 36650 w 44191"/>
                              <a:gd name="connsiteY9" fmla="*/ 12566 h 41376"/>
                              <a:gd name="connsiteX10" fmla="*/ 37555 w 44191"/>
                              <a:gd name="connsiteY10" fmla="*/ 28501 h 41376"/>
                              <a:gd name="connsiteX11" fmla="*/ 23069 w 44191"/>
                              <a:gd name="connsiteY11" fmla="*/ 33662 h 41376"/>
                              <a:gd name="connsiteX12" fmla="*/ 22254 w 44191"/>
                              <a:gd name="connsiteY12" fmla="*/ 18270 h 41376"/>
                              <a:gd name="connsiteX13" fmla="*/ 36650 w 44191"/>
                              <a:gd name="connsiteY13" fmla="*/ 12566 h 413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4191" h="41376">
                                <a:moveTo>
                                  <a:pt x="1882" y="40180"/>
                                </a:moveTo>
                                <a:lnTo>
                                  <a:pt x="6228" y="42987"/>
                                </a:lnTo>
                                <a:lnTo>
                                  <a:pt x="15463" y="28772"/>
                                </a:lnTo>
                                <a:cubicBezTo>
                                  <a:pt x="15916" y="33028"/>
                                  <a:pt x="17636" y="36016"/>
                                  <a:pt x="21167" y="38279"/>
                                </a:cubicBezTo>
                                <a:cubicBezTo>
                                  <a:pt x="28229" y="42897"/>
                                  <a:pt x="36559" y="40090"/>
                                  <a:pt x="42173" y="31489"/>
                                </a:cubicBezTo>
                                <a:cubicBezTo>
                                  <a:pt x="48058" y="22344"/>
                                  <a:pt x="47244" y="13652"/>
                                  <a:pt x="40000" y="9034"/>
                                </a:cubicBezTo>
                                <a:cubicBezTo>
                                  <a:pt x="36288" y="6590"/>
                                  <a:pt x="32213" y="6409"/>
                                  <a:pt x="28229" y="8401"/>
                                </a:cubicBezTo>
                                <a:lnTo>
                                  <a:pt x="30855" y="4236"/>
                                </a:lnTo>
                                <a:lnTo>
                                  <a:pt x="26781" y="1610"/>
                                </a:lnTo>
                                <a:close/>
                                <a:moveTo>
                                  <a:pt x="36650" y="12566"/>
                                </a:moveTo>
                                <a:cubicBezTo>
                                  <a:pt x="41449" y="15735"/>
                                  <a:pt x="41811" y="21982"/>
                                  <a:pt x="37555" y="28501"/>
                                </a:cubicBezTo>
                                <a:cubicBezTo>
                                  <a:pt x="33662" y="34657"/>
                                  <a:pt x="27867" y="36830"/>
                                  <a:pt x="23069" y="33662"/>
                                </a:cubicBezTo>
                                <a:cubicBezTo>
                                  <a:pt x="18451" y="30674"/>
                                  <a:pt x="18089" y="24698"/>
                                  <a:pt x="22254" y="18270"/>
                                </a:cubicBezTo>
                                <a:cubicBezTo>
                                  <a:pt x="26419" y="11841"/>
                                  <a:pt x="32032" y="9578"/>
                                  <a:pt x="36650" y="125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1" name="Freeform: Shape 2191"/>
                        <wps:cNvSpPr/>
                        <wps:spPr>
                          <a:xfrm>
                            <a:off x="2947685" y="2800020"/>
                            <a:ext cx="50966" cy="52513"/>
                          </a:xfrm>
                          <a:custGeom>
                            <a:avLst/>
                            <a:gdLst>
                              <a:gd name="connsiteX0" fmla="*/ 22774 w 50966"/>
                              <a:gd name="connsiteY0" fmla="*/ 1607 h 52513"/>
                              <a:gd name="connsiteX1" fmla="*/ 1677 w 50966"/>
                              <a:gd name="connsiteY1" fmla="*/ 26234 h 52513"/>
                              <a:gd name="connsiteX2" fmla="*/ 5661 w 50966"/>
                              <a:gd name="connsiteY2" fmla="*/ 29584 h 52513"/>
                              <a:gd name="connsiteX3" fmla="*/ 18880 w 50966"/>
                              <a:gd name="connsiteY3" fmla="*/ 14101 h 52513"/>
                              <a:gd name="connsiteX4" fmla="*/ 30198 w 50966"/>
                              <a:gd name="connsiteY4" fmla="*/ 12653 h 52513"/>
                              <a:gd name="connsiteX5" fmla="*/ 30560 w 50966"/>
                              <a:gd name="connsiteY5" fmla="*/ 21526 h 52513"/>
                              <a:gd name="connsiteX6" fmla="*/ 15983 w 50966"/>
                              <a:gd name="connsiteY6" fmla="*/ 38547 h 52513"/>
                              <a:gd name="connsiteX7" fmla="*/ 19967 w 50966"/>
                              <a:gd name="connsiteY7" fmla="*/ 41897 h 52513"/>
                              <a:gd name="connsiteX8" fmla="*/ 33186 w 50966"/>
                              <a:gd name="connsiteY8" fmla="*/ 26415 h 52513"/>
                              <a:gd name="connsiteX9" fmla="*/ 44504 w 50966"/>
                              <a:gd name="connsiteY9" fmla="*/ 24876 h 52513"/>
                              <a:gd name="connsiteX10" fmla="*/ 44866 w 50966"/>
                              <a:gd name="connsiteY10" fmla="*/ 33749 h 52513"/>
                              <a:gd name="connsiteX11" fmla="*/ 30289 w 50966"/>
                              <a:gd name="connsiteY11" fmla="*/ 50770 h 52513"/>
                              <a:gd name="connsiteX12" fmla="*/ 34273 w 50966"/>
                              <a:gd name="connsiteY12" fmla="*/ 54120 h 52513"/>
                              <a:gd name="connsiteX13" fmla="*/ 50118 w 50966"/>
                              <a:gd name="connsiteY13" fmla="*/ 35650 h 52513"/>
                              <a:gd name="connsiteX14" fmla="*/ 48850 w 50966"/>
                              <a:gd name="connsiteY14" fmla="*/ 22612 h 52513"/>
                              <a:gd name="connsiteX15" fmla="*/ 37985 w 50966"/>
                              <a:gd name="connsiteY15" fmla="*/ 19987 h 52513"/>
                              <a:gd name="connsiteX16" fmla="*/ 34635 w 50966"/>
                              <a:gd name="connsiteY16" fmla="*/ 10480 h 52513"/>
                              <a:gd name="connsiteX17" fmla="*/ 23498 w 50966"/>
                              <a:gd name="connsiteY17" fmla="*/ 8216 h 52513"/>
                              <a:gd name="connsiteX18" fmla="*/ 26486 w 50966"/>
                              <a:gd name="connsiteY18" fmla="*/ 4776 h 525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966" h="52513">
                                <a:moveTo>
                                  <a:pt x="22774" y="1607"/>
                                </a:moveTo>
                                <a:lnTo>
                                  <a:pt x="1677" y="26234"/>
                                </a:lnTo>
                                <a:lnTo>
                                  <a:pt x="5661" y="29584"/>
                                </a:lnTo>
                                <a:lnTo>
                                  <a:pt x="18880" y="14101"/>
                                </a:lnTo>
                                <a:cubicBezTo>
                                  <a:pt x="21959" y="10570"/>
                                  <a:pt x="27120" y="9937"/>
                                  <a:pt x="30198" y="12653"/>
                                </a:cubicBezTo>
                                <a:cubicBezTo>
                                  <a:pt x="33186" y="15188"/>
                                  <a:pt x="33277" y="18447"/>
                                  <a:pt x="30560" y="21526"/>
                                </a:cubicBezTo>
                                <a:lnTo>
                                  <a:pt x="15983" y="38547"/>
                                </a:lnTo>
                                <a:lnTo>
                                  <a:pt x="19967" y="41897"/>
                                </a:lnTo>
                                <a:lnTo>
                                  <a:pt x="33186" y="26415"/>
                                </a:lnTo>
                                <a:cubicBezTo>
                                  <a:pt x="36264" y="22884"/>
                                  <a:pt x="41335" y="22160"/>
                                  <a:pt x="44504" y="24876"/>
                                </a:cubicBezTo>
                                <a:cubicBezTo>
                                  <a:pt x="47401" y="27411"/>
                                  <a:pt x="47492" y="30670"/>
                                  <a:pt x="44866" y="33749"/>
                                </a:cubicBezTo>
                                <a:lnTo>
                                  <a:pt x="30289" y="50770"/>
                                </a:lnTo>
                                <a:lnTo>
                                  <a:pt x="34273" y="54120"/>
                                </a:lnTo>
                                <a:lnTo>
                                  <a:pt x="50118" y="35650"/>
                                </a:lnTo>
                                <a:cubicBezTo>
                                  <a:pt x="53920" y="31214"/>
                                  <a:pt x="53377" y="26596"/>
                                  <a:pt x="48850" y="22612"/>
                                </a:cubicBezTo>
                                <a:cubicBezTo>
                                  <a:pt x="45500" y="19806"/>
                                  <a:pt x="42693" y="19172"/>
                                  <a:pt x="37985" y="19987"/>
                                </a:cubicBezTo>
                                <a:cubicBezTo>
                                  <a:pt x="38800" y="16093"/>
                                  <a:pt x="37804" y="13196"/>
                                  <a:pt x="34635" y="10480"/>
                                </a:cubicBezTo>
                                <a:cubicBezTo>
                                  <a:pt x="31375" y="7673"/>
                                  <a:pt x="28025" y="7039"/>
                                  <a:pt x="23498" y="8216"/>
                                </a:cubicBezTo>
                                <a:lnTo>
                                  <a:pt x="26486" y="47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2" name="Freeform: Shape 2192"/>
                        <wps:cNvSpPr/>
                        <wps:spPr>
                          <a:xfrm>
                            <a:off x="2986743" y="2823707"/>
                            <a:ext cx="33319" cy="37755"/>
                          </a:xfrm>
                          <a:custGeom>
                            <a:avLst/>
                            <a:gdLst>
                              <a:gd name="connsiteX0" fmla="*/ 26689 w 33319"/>
                              <a:gd name="connsiteY0" fmla="*/ 14755 h 37755"/>
                              <a:gd name="connsiteX1" fmla="*/ 22796 w 33319"/>
                              <a:gd name="connsiteY1" fmla="*/ 11405 h 37755"/>
                              <a:gd name="connsiteX2" fmla="*/ 1700 w 33319"/>
                              <a:gd name="connsiteY2" fmla="*/ 36032 h 37755"/>
                              <a:gd name="connsiteX3" fmla="*/ 5593 w 33319"/>
                              <a:gd name="connsiteY3" fmla="*/ 39382 h 37755"/>
                              <a:gd name="connsiteX4" fmla="*/ 35019 w 33319"/>
                              <a:gd name="connsiteY4" fmla="*/ 5067 h 37755"/>
                              <a:gd name="connsiteX5" fmla="*/ 31035 w 33319"/>
                              <a:gd name="connsiteY5" fmla="*/ 1626 h 37755"/>
                              <a:gd name="connsiteX6" fmla="*/ 26780 w 33319"/>
                              <a:gd name="connsiteY6" fmla="*/ 6606 h 37755"/>
                              <a:gd name="connsiteX7" fmla="*/ 30764 w 33319"/>
                              <a:gd name="connsiteY7" fmla="*/ 10047 h 377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3319" h="37755">
                                <a:moveTo>
                                  <a:pt x="26689" y="14755"/>
                                </a:moveTo>
                                <a:lnTo>
                                  <a:pt x="22796" y="11405"/>
                                </a:lnTo>
                                <a:lnTo>
                                  <a:pt x="1700" y="36032"/>
                                </a:lnTo>
                                <a:lnTo>
                                  <a:pt x="5593" y="39382"/>
                                </a:lnTo>
                                <a:close/>
                                <a:moveTo>
                                  <a:pt x="35019" y="5067"/>
                                </a:moveTo>
                                <a:lnTo>
                                  <a:pt x="31035" y="1626"/>
                                </a:lnTo>
                                <a:lnTo>
                                  <a:pt x="26780" y="6606"/>
                                </a:lnTo>
                                <a:lnTo>
                                  <a:pt x="30764" y="1004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3" name="Freeform: Shape 2193"/>
                        <wps:cNvSpPr/>
                        <wps:spPr>
                          <a:xfrm>
                            <a:off x="2998442" y="2833839"/>
                            <a:ext cx="50977" cy="57855"/>
                          </a:xfrm>
                          <a:custGeom>
                            <a:avLst/>
                            <a:gdLst>
                              <a:gd name="connsiteX0" fmla="*/ 18637 w 50977"/>
                              <a:gd name="connsiteY0" fmla="*/ 24900 h 57855"/>
                              <a:gd name="connsiteX1" fmla="*/ 29955 w 50977"/>
                              <a:gd name="connsiteY1" fmla="*/ 34497 h 57855"/>
                              <a:gd name="connsiteX2" fmla="*/ 30317 w 50977"/>
                              <a:gd name="connsiteY2" fmla="*/ 45453 h 57855"/>
                              <a:gd name="connsiteX3" fmla="*/ 27691 w 50977"/>
                              <a:gd name="connsiteY3" fmla="*/ 48622 h 57855"/>
                              <a:gd name="connsiteX4" fmla="*/ 23889 w 50977"/>
                              <a:gd name="connsiteY4" fmla="*/ 54959 h 57855"/>
                              <a:gd name="connsiteX5" fmla="*/ 29140 w 50977"/>
                              <a:gd name="connsiteY5" fmla="*/ 59487 h 57855"/>
                              <a:gd name="connsiteX6" fmla="*/ 30045 w 50977"/>
                              <a:gd name="connsiteY6" fmla="*/ 58400 h 57855"/>
                              <a:gd name="connsiteX7" fmla="*/ 33939 w 50977"/>
                              <a:gd name="connsiteY7" fmla="*/ 49708 h 57855"/>
                              <a:gd name="connsiteX8" fmla="*/ 37017 w 50977"/>
                              <a:gd name="connsiteY8" fmla="*/ 36851 h 57855"/>
                              <a:gd name="connsiteX9" fmla="*/ 49421 w 50977"/>
                              <a:gd name="connsiteY9" fmla="*/ 33320 h 57855"/>
                              <a:gd name="connsiteX10" fmla="*/ 46796 w 50977"/>
                              <a:gd name="connsiteY10" fmla="*/ 15122 h 57855"/>
                              <a:gd name="connsiteX11" fmla="*/ 31132 w 50977"/>
                              <a:gd name="connsiteY11" fmla="*/ 1631 h 57855"/>
                              <a:gd name="connsiteX12" fmla="*/ 1706 w 50977"/>
                              <a:gd name="connsiteY12" fmla="*/ 35946 h 57855"/>
                              <a:gd name="connsiteX13" fmla="*/ 5961 w 50977"/>
                              <a:gd name="connsiteY13" fmla="*/ 39658 h 57855"/>
                              <a:gd name="connsiteX14" fmla="*/ 21897 w 50977"/>
                              <a:gd name="connsiteY14" fmla="*/ 21007 h 57855"/>
                              <a:gd name="connsiteX15" fmla="*/ 32037 w 50977"/>
                              <a:gd name="connsiteY15" fmla="*/ 9237 h 57855"/>
                              <a:gd name="connsiteX16" fmla="*/ 42631 w 50977"/>
                              <a:gd name="connsiteY16" fmla="*/ 18291 h 57855"/>
                              <a:gd name="connsiteX17" fmla="*/ 46434 w 50977"/>
                              <a:gd name="connsiteY17" fmla="*/ 23904 h 57855"/>
                              <a:gd name="connsiteX18" fmla="*/ 44351 w 50977"/>
                              <a:gd name="connsiteY18" fmla="*/ 29970 h 57855"/>
                              <a:gd name="connsiteX19" fmla="*/ 32490 w 50977"/>
                              <a:gd name="connsiteY19" fmla="*/ 30061 h 57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0977" h="57855">
                                <a:moveTo>
                                  <a:pt x="18637" y="24900"/>
                                </a:moveTo>
                                <a:lnTo>
                                  <a:pt x="29955" y="34497"/>
                                </a:lnTo>
                                <a:cubicBezTo>
                                  <a:pt x="33848" y="37938"/>
                                  <a:pt x="33939" y="41288"/>
                                  <a:pt x="30317" y="45453"/>
                                </a:cubicBezTo>
                                <a:lnTo>
                                  <a:pt x="27691" y="48622"/>
                                </a:lnTo>
                                <a:cubicBezTo>
                                  <a:pt x="25880" y="50614"/>
                                  <a:pt x="24522" y="52968"/>
                                  <a:pt x="23889" y="54959"/>
                                </a:cubicBezTo>
                                <a:lnTo>
                                  <a:pt x="29140" y="59487"/>
                                </a:lnTo>
                                <a:lnTo>
                                  <a:pt x="30045" y="58400"/>
                                </a:lnTo>
                                <a:cubicBezTo>
                                  <a:pt x="29412" y="55865"/>
                                  <a:pt x="30226" y="54416"/>
                                  <a:pt x="33939" y="49708"/>
                                </a:cubicBezTo>
                                <a:cubicBezTo>
                                  <a:pt x="38737" y="44095"/>
                                  <a:pt x="39371" y="41650"/>
                                  <a:pt x="37017" y="36851"/>
                                </a:cubicBezTo>
                                <a:cubicBezTo>
                                  <a:pt x="42450" y="38209"/>
                                  <a:pt x="45981" y="37214"/>
                                  <a:pt x="49421" y="33320"/>
                                </a:cubicBezTo>
                                <a:cubicBezTo>
                                  <a:pt x="54492" y="27435"/>
                                  <a:pt x="53677" y="20916"/>
                                  <a:pt x="46796" y="15122"/>
                                </a:cubicBezTo>
                                <a:lnTo>
                                  <a:pt x="31132" y="1631"/>
                                </a:lnTo>
                                <a:lnTo>
                                  <a:pt x="1706" y="35946"/>
                                </a:lnTo>
                                <a:lnTo>
                                  <a:pt x="5961" y="39658"/>
                                </a:lnTo>
                                <a:close/>
                                <a:moveTo>
                                  <a:pt x="21897" y="21007"/>
                                </a:moveTo>
                                <a:lnTo>
                                  <a:pt x="32037" y="9237"/>
                                </a:lnTo>
                                <a:lnTo>
                                  <a:pt x="42631" y="18291"/>
                                </a:lnTo>
                                <a:cubicBezTo>
                                  <a:pt x="45166" y="20373"/>
                                  <a:pt x="46162" y="21912"/>
                                  <a:pt x="46434" y="23904"/>
                                </a:cubicBezTo>
                                <a:cubicBezTo>
                                  <a:pt x="46796" y="25805"/>
                                  <a:pt x="46071" y="27978"/>
                                  <a:pt x="44351" y="29970"/>
                                </a:cubicBezTo>
                                <a:cubicBezTo>
                                  <a:pt x="40910" y="34045"/>
                                  <a:pt x="37198" y="34045"/>
                                  <a:pt x="32490" y="3006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4" name="Freeform: Shape 2194"/>
                        <wps:cNvSpPr/>
                        <wps:spPr>
                          <a:xfrm>
                            <a:off x="3039701" y="2880503"/>
                            <a:ext cx="14034" cy="12947"/>
                          </a:xfrm>
                          <a:custGeom>
                            <a:avLst/>
                            <a:gdLst>
                              <a:gd name="connsiteX0" fmla="*/ 15759 w 14034"/>
                              <a:gd name="connsiteY0" fmla="*/ 11245 h 12947"/>
                              <a:gd name="connsiteX1" fmla="*/ 4622 w 14034"/>
                              <a:gd name="connsiteY1" fmla="*/ 1648 h 12947"/>
                              <a:gd name="connsiteX2" fmla="*/ 1725 w 14034"/>
                              <a:gd name="connsiteY2" fmla="*/ 4998 h 12947"/>
                              <a:gd name="connsiteX3" fmla="*/ 12862 w 14034"/>
                              <a:gd name="connsiteY3" fmla="*/ 14595 h 12947"/>
                            </a:gdLst>
                            <a:ahLst/>
                            <a:cxnLst>
                              <a:cxn ang="0">
                                <a:pos x="connsiteX0" y="connsiteY0"/>
                              </a:cxn>
                              <a:cxn ang="0">
                                <a:pos x="connsiteX1" y="connsiteY1"/>
                              </a:cxn>
                              <a:cxn ang="0">
                                <a:pos x="connsiteX2" y="connsiteY2"/>
                              </a:cxn>
                              <a:cxn ang="0">
                                <a:pos x="connsiteX3" y="connsiteY3"/>
                              </a:cxn>
                            </a:cxnLst>
                            <a:rect l="l" t="t" r="r" b="b"/>
                            <a:pathLst>
                              <a:path w="14034" h="12947">
                                <a:moveTo>
                                  <a:pt x="15759" y="11245"/>
                                </a:moveTo>
                                <a:lnTo>
                                  <a:pt x="4622" y="1648"/>
                                </a:lnTo>
                                <a:lnTo>
                                  <a:pt x="1725" y="4998"/>
                                </a:lnTo>
                                <a:lnTo>
                                  <a:pt x="12862" y="1459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5" name="Freeform: Shape 2195"/>
                        <wps:cNvSpPr/>
                        <wps:spPr>
                          <a:xfrm>
                            <a:off x="3049440" y="2879726"/>
                            <a:ext cx="41232" cy="43064"/>
                          </a:xfrm>
                          <a:custGeom>
                            <a:avLst/>
                            <a:gdLst>
                              <a:gd name="connsiteX0" fmla="*/ 19598 w 41232"/>
                              <a:gd name="connsiteY0" fmla="*/ 21914 h 43064"/>
                              <a:gd name="connsiteX1" fmla="*/ 20141 w 41232"/>
                              <a:gd name="connsiteY1" fmla="*/ 22367 h 43064"/>
                              <a:gd name="connsiteX2" fmla="*/ 21861 w 41232"/>
                              <a:gd name="connsiteY2" fmla="*/ 23906 h 43064"/>
                              <a:gd name="connsiteX3" fmla="*/ 23400 w 41232"/>
                              <a:gd name="connsiteY3" fmla="*/ 36039 h 43064"/>
                              <a:gd name="connsiteX4" fmla="*/ 10724 w 41232"/>
                              <a:gd name="connsiteY4" fmla="*/ 36944 h 43064"/>
                              <a:gd name="connsiteX5" fmla="*/ 9910 w 41232"/>
                              <a:gd name="connsiteY5" fmla="*/ 23635 h 43064"/>
                              <a:gd name="connsiteX6" fmla="*/ 5835 w 41232"/>
                              <a:gd name="connsiteY6" fmla="*/ 20103 h 43064"/>
                              <a:gd name="connsiteX7" fmla="*/ 2032 w 41232"/>
                              <a:gd name="connsiteY7" fmla="*/ 27347 h 43064"/>
                              <a:gd name="connsiteX8" fmla="*/ 7374 w 41232"/>
                              <a:gd name="connsiteY8" fmla="*/ 40475 h 43064"/>
                              <a:gd name="connsiteX9" fmla="*/ 27746 w 41232"/>
                              <a:gd name="connsiteY9" fmla="*/ 39570 h 43064"/>
                              <a:gd name="connsiteX10" fmla="*/ 29014 w 41232"/>
                              <a:gd name="connsiteY10" fmla="*/ 26713 h 43064"/>
                              <a:gd name="connsiteX11" fmla="*/ 39698 w 41232"/>
                              <a:gd name="connsiteY11" fmla="*/ 23635 h 43064"/>
                              <a:gd name="connsiteX12" fmla="*/ 37616 w 41232"/>
                              <a:gd name="connsiteY12" fmla="*/ 5526 h 43064"/>
                              <a:gd name="connsiteX13" fmla="*/ 17696 w 41232"/>
                              <a:gd name="connsiteY13" fmla="*/ 7609 h 43064"/>
                              <a:gd name="connsiteX14" fmla="*/ 21861 w 41232"/>
                              <a:gd name="connsiteY14" fmla="*/ 11140 h 43064"/>
                              <a:gd name="connsiteX15" fmla="*/ 26207 w 41232"/>
                              <a:gd name="connsiteY15" fmla="*/ 7518 h 43064"/>
                              <a:gd name="connsiteX16" fmla="*/ 34537 w 41232"/>
                              <a:gd name="connsiteY16" fmla="*/ 9148 h 43064"/>
                              <a:gd name="connsiteX17" fmla="*/ 35352 w 41232"/>
                              <a:gd name="connsiteY17" fmla="*/ 20194 h 43064"/>
                              <a:gd name="connsiteX18" fmla="*/ 28652 w 41232"/>
                              <a:gd name="connsiteY18" fmla="*/ 22458 h 43064"/>
                              <a:gd name="connsiteX19" fmla="*/ 22585 w 41232"/>
                              <a:gd name="connsiteY19" fmla="*/ 18474 h 430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1232" h="43064">
                                <a:moveTo>
                                  <a:pt x="19598" y="21914"/>
                                </a:moveTo>
                                <a:lnTo>
                                  <a:pt x="20141" y="22367"/>
                                </a:lnTo>
                                <a:lnTo>
                                  <a:pt x="21861" y="23906"/>
                                </a:lnTo>
                                <a:cubicBezTo>
                                  <a:pt x="26388" y="27799"/>
                                  <a:pt x="26931" y="31874"/>
                                  <a:pt x="23400" y="36039"/>
                                </a:cubicBezTo>
                                <a:cubicBezTo>
                                  <a:pt x="19779" y="40294"/>
                                  <a:pt x="15070" y="40656"/>
                                  <a:pt x="10724" y="36944"/>
                                </a:cubicBezTo>
                                <a:cubicBezTo>
                                  <a:pt x="6197" y="33051"/>
                                  <a:pt x="5835" y="28886"/>
                                  <a:pt x="9910" y="23635"/>
                                </a:cubicBezTo>
                                <a:lnTo>
                                  <a:pt x="5835" y="20103"/>
                                </a:lnTo>
                                <a:cubicBezTo>
                                  <a:pt x="3662" y="23001"/>
                                  <a:pt x="2576" y="25174"/>
                                  <a:pt x="2032" y="27347"/>
                                </a:cubicBezTo>
                                <a:cubicBezTo>
                                  <a:pt x="946" y="32145"/>
                                  <a:pt x="2847" y="36672"/>
                                  <a:pt x="7374" y="40475"/>
                                </a:cubicBezTo>
                                <a:cubicBezTo>
                                  <a:pt x="14256" y="46451"/>
                                  <a:pt x="22223" y="46089"/>
                                  <a:pt x="27746" y="39570"/>
                                </a:cubicBezTo>
                                <a:cubicBezTo>
                                  <a:pt x="31459" y="35224"/>
                                  <a:pt x="31730" y="31602"/>
                                  <a:pt x="29014" y="26713"/>
                                </a:cubicBezTo>
                                <a:cubicBezTo>
                                  <a:pt x="33179" y="28071"/>
                                  <a:pt x="36710" y="27075"/>
                                  <a:pt x="39698" y="23635"/>
                                </a:cubicBezTo>
                                <a:cubicBezTo>
                                  <a:pt x="44678" y="17840"/>
                                  <a:pt x="43953" y="10959"/>
                                  <a:pt x="37616" y="5526"/>
                                </a:cubicBezTo>
                                <a:cubicBezTo>
                                  <a:pt x="30825" y="-268"/>
                                  <a:pt x="24034" y="456"/>
                                  <a:pt x="17696" y="7609"/>
                                </a:cubicBezTo>
                                <a:lnTo>
                                  <a:pt x="21861" y="11140"/>
                                </a:lnTo>
                                <a:cubicBezTo>
                                  <a:pt x="23762" y="9148"/>
                                  <a:pt x="24939" y="8062"/>
                                  <a:pt x="26207" y="7518"/>
                                </a:cubicBezTo>
                                <a:cubicBezTo>
                                  <a:pt x="28923" y="6341"/>
                                  <a:pt x="32002" y="6975"/>
                                  <a:pt x="34537" y="9148"/>
                                </a:cubicBezTo>
                                <a:cubicBezTo>
                                  <a:pt x="38249" y="12317"/>
                                  <a:pt x="38521" y="16482"/>
                                  <a:pt x="35352" y="20194"/>
                                </a:cubicBezTo>
                                <a:cubicBezTo>
                                  <a:pt x="33269" y="22548"/>
                                  <a:pt x="31187" y="23272"/>
                                  <a:pt x="28652" y="22458"/>
                                </a:cubicBezTo>
                                <a:cubicBezTo>
                                  <a:pt x="27203" y="22005"/>
                                  <a:pt x="25573" y="20918"/>
                                  <a:pt x="22585" y="1847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6" name="Freeform: Shape 2196"/>
                        <wps:cNvSpPr/>
                        <wps:spPr>
                          <a:xfrm>
                            <a:off x="3077187" y="2903122"/>
                            <a:ext cx="39008" cy="41330"/>
                          </a:xfrm>
                          <a:custGeom>
                            <a:avLst/>
                            <a:gdLst>
                              <a:gd name="connsiteX0" fmla="*/ 36289 w 39008"/>
                              <a:gd name="connsiteY0" fmla="*/ 4712 h 41330"/>
                              <a:gd name="connsiteX1" fmla="*/ 25334 w 39008"/>
                              <a:gd name="connsiteY1" fmla="*/ 1995 h 41330"/>
                              <a:gd name="connsiteX2" fmla="*/ 10304 w 39008"/>
                              <a:gd name="connsiteY2" fmla="*/ 13041 h 41330"/>
                              <a:gd name="connsiteX3" fmla="*/ 6229 w 39008"/>
                              <a:gd name="connsiteY3" fmla="*/ 39841 h 41330"/>
                              <a:gd name="connsiteX4" fmla="*/ 31853 w 39008"/>
                              <a:gd name="connsiteY4" fmla="*/ 32055 h 41330"/>
                              <a:gd name="connsiteX5" fmla="*/ 40726 w 39008"/>
                              <a:gd name="connsiteY5" fmla="*/ 15124 h 41330"/>
                              <a:gd name="connsiteX6" fmla="*/ 36289 w 39008"/>
                              <a:gd name="connsiteY6" fmla="*/ 4712 h 41330"/>
                              <a:gd name="connsiteX7" fmla="*/ 33121 w 39008"/>
                              <a:gd name="connsiteY7" fmla="*/ 8424 h 41330"/>
                              <a:gd name="connsiteX8" fmla="*/ 27960 w 39008"/>
                              <a:gd name="connsiteY8" fmla="*/ 27890 h 41330"/>
                              <a:gd name="connsiteX9" fmla="*/ 9036 w 39008"/>
                              <a:gd name="connsiteY9" fmla="*/ 36401 h 41330"/>
                              <a:gd name="connsiteX10" fmla="*/ 14559 w 39008"/>
                              <a:gd name="connsiteY10" fmla="*/ 16663 h 41330"/>
                              <a:gd name="connsiteX11" fmla="*/ 33121 w 39008"/>
                              <a:gd name="connsiteY11" fmla="*/ 8424 h 413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9008" h="41330">
                                <a:moveTo>
                                  <a:pt x="36289" y="4712"/>
                                </a:moveTo>
                                <a:cubicBezTo>
                                  <a:pt x="33211" y="2086"/>
                                  <a:pt x="29137" y="1090"/>
                                  <a:pt x="25334" y="1995"/>
                                </a:cubicBezTo>
                                <a:cubicBezTo>
                                  <a:pt x="20626" y="3082"/>
                                  <a:pt x="15646" y="6703"/>
                                  <a:pt x="10304" y="13041"/>
                                </a:cubicBezTo>
                                <a:cubicBezTo>
                                  <a:pt x="525" y="24449"/>
                                  <a:pt x="-923" y="33775"/>
                                  <a:pt x="6229" y="39841"/>
                                </a:cubicBezTo>
                                <a:cubicBezTo>
                                  <a:pt x="13292" y="45907"/>
                                  <a:pt x="22346" y="43191"/>
                                  <a:pt x="31853" y="32055"/>
                                </a:cubicBezTo>
                                <a:cubicBezTo>
                                  <a:pt x="37467" y="25445"/>
                                  <a:pt x="40273" y="20103"/>
                                  <a:pt x="40726" y="15124"/>
                                </a:cubicBezTo>
                                <a:cubicBezTo>
                                  <a:pt x="40998" y="11140"/>
                                  <a:pt x="39458" y="7428"/>
                                  <a:pt x="36289" y="4712"/>
                                </a:cubicBezTo>
                                <a:close/>
                                <a:moveTo>
                                  <a:pt x="33121" y="8424"/>
                                </a:moveTo>
                                <a:cubicBezTo>
                                  <a:pt x="37557" y="12317"/>
                                  <a:pt x="35837" y="18655"/>
                                  <a:pt x="27960" y="27890"/>
                                </a:cubicBezTo>
                                <a:cubicBezTo>
                                  <a:pt x="19630" y="37578"/>
                                  <a:pt x="13654" y="40294"/>
                                  <a:pt x="9036" y="36401"/>
                                </a:cubicBezTo>
                                <a:cubicBezTo>
                                  <a:pt x="4600" y="32598"/>
                                  <a:pt x="6501" y="25989"/>
                                  <a:pt x="14559" y="16663"/>
                                </a:cubicBezTo>
                                <a:cubicBezTo>
                                  <a:pt x="22527" y="7247"/>
                                  <a:pt x="28594" y="4621"/>
                                  <a:pt x="33121" y="842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7" name="Freeform: Shape 2197"/>
                        <wps:cNvSpPr/>
                        <wps:spPr>
                          <a:xfrm>
                            <a:off x="3100598" y="2933108"/>
                            <a:ext cx="35417" cy="40734"/>
                          </a:xfrm>
                          <a:custGeom>
                            <a:avLst/>
                            <a:gdLst>
                              <a:gd name="connsiteX0" fmla="*/ 24082 w 35417"/>
                              <a:gd name="connsiteY0" fmla="*/ 39336 h 40734"/>
                              <a:gd name="connsiteX1" fmla="*/ 23177 w 35417"/>
                              <a:gd name="connsiteY1" fmla="*/ 38793 h 40734"/>
                              <a:gd name="connsiteX2" fmla="*/ 22634 w 35417"/>
                              <a:gd name="connsiteY2" fmla="*/ 34991 h 40734"/>
                              <a:gd name="connsiteX3" fmla="*/ 35038 w 35417"/>
                              <a:gd name="connsiteY3" fmla="*/ 20504 h 40734"/>
                              <a:gd name="connsiteX4" fmla="*/ 31597 w 35417"/>
                              <a:gd name="connsiteY4" fmla="*/ 5837 h 40734"/>
                              <a:gd name="connsiteX5" fmla="*/ 20913 w 35417"/>
                              <a:gd name="connsiteY5" fmla="*/ 1762 h 40734"/>
                              <a:gd name="connsiteX6" fmla="*/ 14756 w 35417"/>
                              <a:gd name="connsiteY6" fmla="*/ 5474 h 40734"/>
                              <a:gd name="connsiteX7" fmla="*/ 18740 w 35417"/>
                              <a:gd name="connsiteY7" fmla="*/ 8824 h 40734"/>
                              <a:gd name="connsiteX8" fmla="*/ 28338 w 35417"/>
                              <a:gd name="connsiteY8" fmla="*/ 9368 h 40734"/>
                              <a:gd name="connsiteX9" fmla="*/ 30692 w 35417"/>
                              <a:gd name="connsiteY9" fmla="*/ 17697 h 40734"/>
                              <a:gd name="connsiteX10" fmla="*/ 29786 w 35417"/>
                              <a:gd name="connsiteY10" fmla="*/ 18784 h 40734"/>
                              <a:gd name="connsiteX11" fmla="*/ 23358 w 35417"/>
                              <a:gd name="connsiteY11" fmla="*/ 18060 h 40734"/>
                              <a:gd name="connsiteX12" fmla="*/ 14213 w 35417"/>
                              <a:gd name="connsiteY12" fmla="*/ 12808 h 40734"/>
                              <a:gd name="connsiteX13" fmla="*/ 4253 w 35417"/>
                              <a:gd name="connsiteY13" fmla="*/ 15705 h 40734"/>
                              <a:gd name="connsiteX14" fmla="*/ 6064 w 35417"/>
                              <a:gd name="connsiteY14" fmla="*/ 29830 h 40734"/>
                              <a:gd name="connsiteX15" fmla="*/ 17473 w 35417"/>
                              <a:gd name="connsiteY15" fmla="*/ 33361 h 40734"/>
                              <a:gd name="connsiteX16" fmla="*/ 18469 w 35417"/>
                              <a:gd name="connsiteY16" fmla="*/ 40513 h 40734"/>
                              <a:gd name="connsiteX17" fmla="*/ 21456 w 35417"/>
                              <a:gd name="connsiteY17" fmla="*/ 42415 h 40734"/>
                              <a:gd name="connsiteX18" fmla="*/ 21909 w 35417"/>
                              <a:gd name="connsiteY18" fmla="*/ 28019 h 40734"/>
                              <a:gd name="connsiteX19" fmla="*/ 17563 w 35417"/>
                              <a:gd name="connsiteY19" fmla="*/ 30011 h 40734"/>
                              <a:gd name="connsiteX20" fmla="*/ 9867 w 35417"/>
                              <a:gd name="connsiteY20" fmla="*/ 27114 h 40734"/>
                              <a:gd name="connsiteX21" fmla="*/ 8418 w 35417"/>
                              <a:gd name="connsiteY21" fmla="*/ 18965 h 40734"/>
                              <a:gd name="connsiteX22" fmla="*/ 18106 w 35417"/>
                              <a:gd name="connsiteY22" fmla="*/ 19599 h 40734"/>
                              <a:gd name="connsiteX23" fmla="*/ 25621 w 35417"/>
                              <a:gd name="connsiteY23" fmla="*/ 23673 h 407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5417" h="40734">
                                <a:moveTo>
                                  <a:pt x="24082" y="39336"/>
                                </a:moveTo>
                                <a:cubicBezTo>
                                  <a:pt x="23539" y="39155"/>
                                  <a:pt x="23358" y="38974"/>
                                  <a:pt x="23177" y="38793"/>
                                </a:cubicBezTo>
                                <a:cubicBezTo>
                                  <a:pt x="21819" y="37616"/>
                                  <a:pt x="21547" y="36258"/>
                                  <a:pt x="22634" y="34991"/>
                                </a:cubicBezTo>
                                <a:lnTo>
                                  <a:pt x="35038" y="20504"/>
                                </a:lnTo>
                                <a:cubicBezTo>
                                  <a:pt x="38750" y="16158"/>
                                  <a:pt x="37663" y="11088"/>
                                  <a:pt x="31597" y="5837"/>
                                </a:cubicBezTo>
                                <a:cubicBezTo>
                                  <a:pt x="27885" y="2758"/>
                                  <a:pt x="24173" y="1310"/>
                                  <a:pt x="20913" y="1762"/>
                                </a:cubicBezTo>
                                <a:cubicBezTo>
                                  <a:pt x="18650" y="2034"/>
                                  <a:pt x="17020" y="3030"/>
                                  <a:pt x="14756" y="5474"/>
                                </a:cubicBezTo>
                                <a:lnTo>
                                  <a:pt x="18740" y="8824"/>
                                </a:lnTo>
                                <a:cubicBezTo>
                                  <a:pt x="21728" y="6108"/>
                                  <a:pt x="24716" y="6289"/>
                                  <a:pt x="28338" y="9368"/>
                                </a:cubicBezTo>
                                <a:cubicBezTo>
                                  <a:pt x="31959" y="12446"/>
                                  <a:pt x="32684" y="15434"/>
                                  <a:pt x="30692" y="17697"/>
                                </a:cubicBezTo>
                                <a:lnTo>
                                  <a:pt x="29786" y="18784"/>
                                </a:lnTo>
                                <a:cubicBezTo>
                                  <a:pt x="28247" y="20414"/>
                                  <a:pt x="26889" y="20414"/>
                                  <a:pt x="23358" y="18060"/>
                                </a:cubicBezTo>
                                <a:cubicBezTo>
                                  <a:pt x="17291" y="13985"/>
                                  <a:pt x="16295" y="13442"/>
                                  <a:pt x="14213" y="12808"/>
                                </a:cubicBezTo>
                                <a:cubicBezTo>
                                  <a:pt x="10229" y="11541"/>
                                  <a:pt x="6970" y="12446"/>
                                  <a:pt x="4253" y="15705"/>
                                </a:cubicBezTo>
                                <a:cubicBezTo>
                                  <a:pt x="360" y="20142"/>
                                  <a:pt x="1084" y="25574"/>
                                  <a:pt x="6064" y="29830"/>
                                </a:cubicBezTo>
                                <a:cubicBezTo>
                                  <a:pt x="9233" y="32546"/>
                                  <a:pt x="12583" y="33542"/>
                                  <a:pt x="17473" y="33361"/>
                                </a:cubicBezTo>
                                <a:cubicBezTo>
                                  <a:pt x="15571" y="36168"/>
                                  <a:pt x="15933" y="38340"/>
                                  <a:pt x="18469" y="40513"/>
                                </a:cubicBezTo>
                                <a:cubicBezTo>
                                  <a:pt x="19283" y="41238"/>
                                  <a:pt x="19917" y="41600"/>
                                  <a:pt x="21456" y="42415"/>
                                </a:cubicBezTo>
                                <a:close/>
                                <a:moveTo>
                                  <a:pt x="21909" y="28019"/>
                                </a:moveTo>
                                <a:cubicBezTo>
                                  <a:pt x="20732" y="29377"/>
                                  <a:pt x="19646" y="29920"/>
                                  <a:pt x="17563" y="30011"/>
                                </a:cubicBezTo>
                                <a:cubicBezTo>
                                  <a:pt x="14666" y="30011"/>
                                  <a:pt x="12131" y="29105"/>
                                  <a:pt x="9867" y="27114"/>
                                </a:cubicBezTo>
                                <a:cubicBezTo>
                                  <a:pt x="6788" y="24488"/>
                                  <a:pt x="6245" y="21500"/>
                                  <a:pt x="8418" y="18965"/>
                                </a:cubicBezTo>
                                <a:cubicBezTo>
                                  <a:pt x="10591" y="16430"/>
                                  <a:pt x="13398" y="16701"/>
                                  <a:pt x="18106" y="19599"/>
                                </a:cubicBezTo>
                                <a:cubicBezTo>
                                  <a:pt x="22815" y="22587"/>
                                  <a:pt x="23810" y="23130"/>
                                  <a:pt x="25621" y="236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8" name="Freeform: Shape 2198"/>
                        <wps:cNvSpPr/>
                        <wps:spPr>
                          <a:xfrm>
                            <a:off x="3133744" y="2961118"/>
                            <a:ext cx="14034" cy="12947"/>
                          </a:xfrm>
                          <a:custGeom>
                            <a:avLst/>
                            <a:gdLst>
                              <a:gd name="connsiteX0" fmla="*/ 15813 w 14034"/>
                              <a:gd name="connsiteY0" fmla="*/ 11291 h 12947"/>
                              <a:gd name="connsiteX1" fmla="*/ 4676 w 14034"/>
                              <a:gd name="connsiteY1" fmla="*/ 1694 h 12947"/>
                              <a:gd name="connsiteX2" fmla="*/ 1778 w 14034"/>
                              <a:gd name="connsiteY2" fmla="*/ 5044 h 12947"/>
                              <a:gd name="connsiteX3" fmla="*/ 12915 w 14034"/>
                              <a:gd name="connsiteY3" fmla="*/ 14641 h 12947"/>
                            </a:gdLst>
                            <a:ahLst/>
                            <a:cxnLst>
                              <a:cxn ang="0">
                                <a:pos x="connsiteX0" y="connsiteY0"/>
                              </a:cxn>
                              <a:cxn ang="0">
                                <a:pos x="connsiteX1" y="connsiteY1"/>
                              </a:cxn>
                              <a:cxn ang="0">
                                <a:pos x="connsiteX2" y="connsiteY2"/>
                              </a:cxn>
                              <a:cxn ang="0">
                                <a:pos x="connsiteX3" y="connsiteY3"/>
                              </a:cxn>
                            </a:cxnLst>
                            <a:rect l="l" t="t" r="r" b="b"/>
                            <a:pathLst>
                              <a:path w="14034" h="12947">
                                <a:moveTo>
                                  <a:pt x="15813" y="11291"/>
                                </a:moveTo>
                                <a:lnTo>
                                  <a:pt x="4676" y="1694"/>
                                </a:lnTo>
                                <a:lnTo>
                                  <a:pt x="1778" y="5044"/>
                                </a:lnTo>
                                <a:lnTo>
                                  <a:pt x="12915" y="1464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9" name="Freeform: Shape 2199"/>
                        <wps:cNvSpPr/>
                        <wps:spPr>
                          <a:xfrm>
                            <a:off x="3143578" y="2958507"/>
                            <a:ext cx="44931" cy="44637"/>
                          </a:xfrm>
                          <a:custGeom>
                            <a:avLst/>
                            <a:gdLst>
                              <a:gd name="connsiteX0" fmla="*/ 46718 w 44931"/>
                              <a:gd name="connsiteY0" fmla="*/ 16460 h 44637"/>
                              <a:gd name="connsiteX1" fmla="*/ 29515 w 44931"/>
                              <a:gd name="connsiteY1" fmla="*/ 1701 h 44637"/>
                              <a:gd name="connsiteX2" fmla="*/ 11497 w 44931"/>
                              <a:gd name="connsiteY2" fmla="*/ 17637 h 44637"/>
                              <a:gd name="connsiteX3" fmla="*/ 15210 w 44931"/>
                              <a:gd name="connsiteY3" fmla="*/ 20896 h 44637"/>
                              <a:gd name="connsiteX4" fmla="*/ 24083 w 44931"/>
                              <a:gd name="connsiteY4" fmla="*/ 23159 h 44637"/>
                              <a:gd name="connsiteX5" fmla="*/ 24445 w 44931"/>
                              <a:gd name="connsiteY5" fmla="*/ 37284 h 44637"/>
                              <a:gd name="connsiteX6" fmla="*/ 10592 w 44931"/>
                              <a:gd name="connsiteY6" fmla="*/ 38732 h 44637"/>
                              <a:gd name="connsiteX7" fmla="*/ 8509 w 44931"/>
                              <a:gd name="connsiteY7" fmla="*/ 27415 h 44637"/>
                              <a:gd name="connsiteX8" fmla="*/ 4345 w 44931"/>
                              <a:gd name="connsiteY8" fmla="*/ 23884 h 44637"/>
                              <a:gd name="connsiteX9" fmla="*/ 1809 w 44931"/>
                              <a:gd name="connsiteY9" fmla="*/ 30765 h 44637"/>
                              <a:gd name="connsiteX10" fmla="*/ 7513 w 44931"/>
                              <a:gd name="connsiteY10" fmla="*/ 42535 h 44637"/>
                              <a:gd name="connsiteX11" fmla="*/ 29153 w 44931"/>
                              <a:gd name="connsiteY11" fmla="*/ 40362 h 44637"/>
                              <a:gd name="connsiteX12" fmla="*/ 27886 w 44931"/>
                              <a:gd name="connsiteY12" fmla="*/ 20081 h 44637"/>
                              <a:gd name="connsiteX13" fmla="*/ 20099 w 44931"/>
                              <a:gd name="connsiteY13" fmla="*/ 16822 h 44637"/>
                              <a:gd name="connsiteX14" fmla="*/ 29334 w 44931"/>
                              <a:gd name="connsiteY14" fmla="*/ 8673 h 44637"/>
                              <a:gd name="connsiteX15" fmla="*/ 43187 w 44931"/>
                              <a:gd name="connsiteY15" fmla="*/ 20534 h 44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931" h="44637">
                                <a:moveTo>
                                  <a:pt x="46718" y="16460"/>
                                </a:moveTo>
                                <a:lnTo>
                                  <a:pt x="29515" y="1701"/>
                                </a:lnTo>
                                <a:lnTo>
                                  <a:pt x="11497" y="17637"/>
                                </a:lnTo>
                                <a:lnTo>
                                  <a:pt x="15210" y="20896"/>
                                </a:lnTo>
                                <a:cubicBezTo>
                                  <a:pt x="19103" y="20262"/>
                                  <a:pt x="21457" y="20896"/>
                                  <a:pt x="24083" y="23159"/>
                                </a:cubicBezTo>
                                <a:cubicBezTo>
                                  <a:pt x="28519" y="26962"/>
                                  <a:pt x="28610" y="32304"/>
                                  <a:pt x="24445" y="37284"/>
                                </a:cubicBezTo>
                                <a:cubicBezTo>
                                  <a:pt x="20280" y="42082"/>
                                  <a:pt x="15119" y="42626"/>
                                  <a:pt x="10592" y="38732"/>
                                </a:cubicBezTo>
                                <a:cubicBezTo>
                                  <a:pt x="6970" y="35654"/>
                                  <a:pt x="6246" y="31942"/>
                                  <a:pt x="8509" y="27415"/>
                                </a:cubicBezTo>
                                <a:lnTo>
                                  <a:pt x="4345" y="23884"/>
                                </a:lnTo>
                                <a:cubicBezTo>
                                  <a:pt x="2534" y="27053"/>
                                  <a:pt x="1990" y="28682"/>
                                  <a:pt x="1809" y="30765"/>
                                </a:cubicBezTo>
                                <a:cubicBezTo>
                                  <a:pt x="1538" y="35020"/>
                                  <a:pt x="3801" y="39366"/>
                                  <a:pt x="7513" y="42535"/>
                                </a:cubicBezTo>
                                <a:cubicBezTo>
                                  <a:pt x="14214" y="48330"/>
                                  <a:pt x="23087" y="47424"/>
                                  <a:pt x="29153" y="40362"/>
                                </a:cubicBezTo>
                                <a:cubicBezTo>
                                  <a:pt x="34767" y="33753"/>
                                  <a:pt x="34314" y="25604"/>
                                  <a:pt x="27886" y="20081"/>
                                </a:cubicBezTo>
                                <a:cubicBezTo>
                                  <a:pt x="25531" y="18089"/>
                                  <a:pt x="23177" y="17093"/>
                                  <a:pt x="20099" y="16822"/>
                                </a:cubicBezTo>
                                <a:lnTo>
                                  <a:pt x="29334" y="8673"/>
                                </a:lnTo>
                                <a:lnTo>
                                  <a:pt x="43187" y="2053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0" name="Freeform: Shape 2200"/>
                        <wps:cNvSpPr/>
                        <wps:spPr>
                          <a:xfrm>
                            <a:off x="3157408" y="2987342"/>
                            <a:ext cx="46663" cy="38840"/>
                          </a:xfrm>
                          <a:custGeom>
                            <a:avLst/>
                            <a:gdLst>
                              <a:gd name="connsiteX0" fmla="*/ 1802 w 46663"/>
                              <a:gd name="connsiteY0" fmla="*/ 36572 h 38840"/>
                              <a:gd name="connsiteX1" fmla="*/ 5696 w 46663"/>
                              <a:gd name="connsiteY1" fmla="*/ 39922 h 38840"/>
                              <a:gd name="connsiteX2" fmla="*/ 16742 w 46663"/>
                              <a:gd name="connsiteY2" fmla="*/ 27065 h 38840"/>
                              <a:gd name="connsiteX3" fmla="*/ 21269 w 46663"/>
                              <a:gd name="connsiteY3" fmla="*/ 37296 h 38840"/>
                              <a:gd name="connsiteX4" fmla="*/ 42908 w 46663"/>
                              <a:gd name="connsiteY4" fmla="*/ 33403 h 38840"/>
                              <a:gd name="connsiteX5" fmla="*/ 43814 w 46663"/>
                              <a:gd name="connsiteY5" fmla="*/ 10859 h 38840"/>
                              <a:gd name="connsiteX6" fmla="*/ 32134 w 46663"/>
                              <a:gd name="connsiteY6" fmla="*/ 8595 h 38840"/>
                              <a:gd name="connsiteX7" fmla="*/ 35303 w 46663"/>
                              <a:gd name="connsiteY7" fmla="*/ 4883 h 38840"/>
                              <a:gd name="connsiteX8" fmla="*/ 31681 w 46663"/>
                              <a:gd name="connsiteY8" fmla="*/ 1714 h 38840"/>
                              <a:gd name="connsiteX9" fmla="*/ 39921 w 46663"/>
                              <a:gd name="connsiteY9" fmla="*/ 13937 h 38840"/>
                              <a:gd name="connsiteX10" fmla="*/ 38743 w 46663"/>
                              <a:gd name="connsiteY10" fmla="*/ 29782 h 38840"/>
                              <a:gd name="connsiteX11" fmla="*/ 23623 w 46663"/>
                              <a:gd name="connsiteY11" fmla="*/ 32950 h 38840"/>
                              <a:gd name="connsiteX12" fmla="*/ 24890 w 46663"/>
                              <a:gd name="connsiteY12" fmla="*/ 17559 h 38840"/>
                              <a:gd name="connsiteX13" fmla="*/ 39921 w 46663"/>
                              <a:gd name="connsiteY13" fmla="*/ 13937 h 388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6663" h="38840">
                                <a:moveTo>
                                  <a:pt x="1802" y="36572"/>
                                </a:moveTo>
                                <a:lnTo>
                                  <a:pt x="5696" y="39922"/>
                                </a:lnTo>
                                <a:lnTo>
                                  <a:pt x="16742" y="27065"/>
                                </a:lnTo>
                                <a:cubicBezTo>
                                  <a:pt x="16651" y="31411"/>
                                  <a:pt x="18009" y="34580"/>
                                  <a:pt x="21269" y="37296"/>
                                </a:cubicBezTo>
                                <a:cubicBezTo>
                                  <a:pt x="27607" y="42819"/>
                                  <a:pt x="36118" y="41190"/>
                                  <a:pt x="42908" y="33403"/>
                                </a:cubicBezTo>
                                <a:cubicBezTo>
                                  <a:pt x="49971" y="25164"/>
                                  <a:pt x="50333" y="16472"/>
                                  <a:pt x="43814" y="10859"/>
                                </a:cubicBezTo>
                                <a:cubicBezTo>
                                  <a:pt x="40464" y="7961"/>
                                  <a:pt x="36480" y="7237"/>
                                  <a:pt x="32134" y="8595"/>
                                </a:cubicBezTo>
                                <a:lnTo>
                                  <a:pt x="35303" y="4883"/>
                                </a:lnTo>
                                <a:lnTo>
                                  <a:pt x="31681" y="1714"/>
                                </a:lnTo>
                                <a:close/>
                                <a:moveTo>
                                  <a:pt x="39921" y="13937"/>
                                </a:moveTo>
                                <a:cubicBezTo>
                                  <a:pt x="44267" y="17649"/>
                                  <a:pt x="43814" y="23896"/>
                                  <a:pt x="38743" y="29782"/>
                                </a:cubicBezTo>
                                <a:cubicBezTo>
                                  <a:pt x="34035" y="35305"/>
                                  <a:pt x="27969" y="36663"/>
                                  <a:pt x="23623" y="32950"/>
                                </a:cubicBezTo>
                                <a:cubicBezTo>
                                  <a:pt x="19458" y="29419"/>
                                  <a:pt x="19911" y="23353"/>
                                  <a:pt x="24890" y="17559"/>
                                </a:cubicBezTo>
                                <a:cubicBezTo>
                                  <a:pt x="29870" y="11764"/>
                                  <a:pt x="35756" y="10406"/>
                                  <a:pt x="39921" y="1393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1" name="Freeform: Shape 2201"/>
                        <wps:cNvSpPr/>
                        <wps:spPr>
                          <a:xfrm>
                            <a:off x="2682130" y="3039820"/>
                            <a:ext cx="48649" cy="53690"/>
                          </a:xfrm>
                          <a:custGeom>
                            <a:avLst/>
                            <a:gdLst>
                              <a:gd name="connsiteX0" fmla="*/ 28055 w 48649"/>
                              <a:gd name="connsiteY0" fmla="*/ 1740 h 53690"/>
                              <a:gd name="connsiteX1" fmla="*/ 1527 w 48649"/>
                              <a:gd name="connsiteY1" fmla="*/ 20391 h 53690"/>
                              <a:gd name="connsiteX2" fmla="*/ 4424 w 48649"/>
                              <a:gd name="connsiteY2" fmla="*/ 24647 h 53690"/>
                              <a:gd name="connsiteX3" fmla="*/ 21084 w 48649"/>
                              <a:gd name="connsiteY3" fmla="*/ 12967 h 53690"/>
                              <a:gd name="connsiteX4" fmla="*/ 32492 w 48649"/>
                              <a:gd name="connsiteY4" fmla="*/ 14325 h 53690"/>
                              <a:gd name="connsiteX5" fmla="*/ 30591 w 48649"/>
                              <a:gd name="connsiteY5" fmla="*/ 22926 h 53690"/>
                              <a:gd name="connsiteX6" fmla="*/ 12301 w 48649"/>
                              <a:gd name="connsiteY6" fmla="*/ 35783 h 53690"/>
                              <a:gd name="connsiteX7" fmla="*/ 15289 w 48649"/>
                              <a:gd name="connsiteY7" fmla="*/ 40038 h 53690"/>
                              <a:gd name="connsiteX8" fmla="*/ 31949 w 48649"/>
                              <a:gd name="connsiteY8" fmla="*/ 28359 h 53690"/>
                              <a:gd name="connsiteX9" fmla="*/ 43266 w 48649"/>
                              <a:gd name="connsiteY9" fmla="*/ 29717 h 53690"/>
                              <a:gd name="connsiteX10" fmla="*/ 41456 w 48649"/>
                              <a:gd name="connsiteY10" fmla="*/ 38409 h 53690"/>
                              <a:gd name="connsiteX11" fmla="*/ 23166 w 48649"/>
                              <a:gd name="connsiteY11" fmla="*/ 51265 h 53690"/>
                              <a:gd name="connsiteX12" fmla="*/ 26064 w 48649"/>
                              <a:gd name="connsiteY12" fmla="*/ 55430 h 53690"/>
                              <a:gd name="connsiteX13" fmla="*/ 45983 w 48649"/>
                              <a:gd name="connsiteY13" fmla="*/ 41397 h 53690"/>
                              <a:gd name="connsiteX14" fmla="*/ 48065 w 48649"/>
                              <a:gd name="connsiteY14" fmla="*/ 28540 h 53690"/>
                              <a:gd name="connsiteX15" fmla="*/ 38196 w 48649"/>
                              <a:gd name="connsiteY15" fmla="*/ 23288 h 53690"/>
                              <a:gd name="connsiteX16" fmla="*/ 37291 w 48649"/>
                              <a:gd name="connsiteY16" fmla="*/ 13329 h 53690"/>
                              <a:gd name="connsiteX17" fmla="*/ 27060 w 48649"/>
                              <a:gd name="connsiteY17" fmla="*/ 8349 h 53690"/>
                              <a:gd name="connsiteX18" fmla="*/ 30772 w 48649"/>
                              <a:gd name="connsiteY18" fmla="*/ 5724 h 536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49" h="53690">
                                <a:moveTo>
                                  <a:pt x="28055" y="1740"/>
                                </a:moveTo>
                                <a:lnTo>
                                  <a:pt x="1527" y="20391"/>
                                </a:lnTo>
                                <a:lnTo>
                                  <a:pt x="4424" y="24647"/>
                                </a:lnTo>
                                <a:lnTo>
                                  <a:pt x="21084" y="12967"/>
                                </a:lnTo>
                                <a:cubicBezTo>
                                  <a:pt x="24977" y="10251"/>
                                  <a:pt x="30047" y="10884"/>
                                  <a:pt x="32492" y="14325"/>
                                </a:cubicBezTo>
                                <a:cubicBezTo>
                                  <a:pt x="34665" y="17494"/>
                                  <a:pt x="34031" y="20572"/>
                                  <a:pt x="30591" y="22926"/>
                                </a:cubicBezTo>
                                <a:lnTo>
                                  <a:pt x="12301" y="35783"/>
                                </a:lnTo>
                                <a:lnTo>
                                  <a:pt x="15289" y="40038"/>
                                </a:lnTo>
                                <a:lnTo>
                                  <a:pt x="31949" y="28359"/>
                                </a:lnTo>
                                <a:cubicBezTo>
                                  <a:pt x="35842" y="25642"/>
                                  <a:pt x="40913" y="26276"/>
                                  <a:pt x="43266" y="29717"/>
                                </a:cubicBezTo>
                                <a:cubicBezTo>
                                  <a:pt x="45439" y="32795"/>
                                  <a:pt x="44806" y="36055"/>
                                  <a:pt x="41456" y="38409"/>
                                </a:cubicBezTo>
                                <a:lnTo>
                                  <a:pt x="23166" y="51265"/>
                                </a:lnTo>
                                <a:lnTo>
                                  <a:pt x="26064" y="55430"/>
                                </a:lnTo>
                                <a:lnTo>
                                  <a:pt x="45983" y="41397"/>
                                </a:lnTo>
                                <a:cubicBezTo>
                                  <a:pt x="50691" y="38137"/>
                                  <a:pt x="51506" y="33519"/>
                                  <a:pt x="48065" y="28540"/>
                                </a:cubicBezTo>
                                <a:cubicBezTo>
                                  <a:pt x="45530" y="25009"/>
                                  <a:pt x="42995" y="23741"/>
                                  <a:pt x="38196" y="23288"/>
                                </a:cubicBezTo>
                                <a:cubicBezTo>
                                  <a:pt x="39916" y="19757"/>
                                  <a:pt x="39735" y="16679"/>
                                  <a:pt x="37291" y="13329"/>
                                </a:cubicBezTo>
                                <a:cubicBezTo>
                                  <a:pt x="34846" y="9707"/>
                                  <a:pt x="31768" y="8259"/>
                                  <a:pt x="27060" y="8349"/>
                                </a:cubicBezTo>
                                <a:lnTo>
                                  <a:pt x="30772" y="57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2" name="Freeform: Shape 2202"/>
                        <wps:cNvSpPr/>
                        <wps:spPr>
                          <a:xfrm>
                            <a:off x="2711590" y="3074501"/>
                            <a:ext cx="39929" cy="30240"/>
                          </a:xfrm>
                          <a:custGeom>
                            <a:avLst/>
                            <a:gdLst>
                              <a:gd name="connsiteX0" fmla="*/ 31060 w 39929"/>
                              <a:gd name="connsiteY0" fmla="*/ 13353 h 30240"/>
                              <a:gd name="connsiteX1" fmla="*/ 28072 w 39929"/>
                              <a:gd name="connsiteY1" fmla="*/ 9188 h 30240"/>
                              <a:gd name="connsiteX2" fmla="*/ 1543 w 39929"/>
                              <a:gd name="connsiteY2" fmla="*/ 27839 h 30240"/>
                              <a:gd name="connsiteX3" fmla="*/ 4531 w 39929"/>
                              <a:gd name="connsiteY3" fmla="*/ 32004 h 30240"/>
                              <a:gd name="connsiteX4" fmla="*/ 41473 w 39929"/>
                              <a:gd name="connsiteY4" fmla="*/ 6019 h 30240"/>
                              <a:gd name="connsiteX5" fmla="*/ 38485 w 39929"/>
                              <a:gd name="connsiteY5" fmla="*/ 1764 h 30240"/>
                              <a:gd name="connsiteX6" fmla="*/ 33143 w 39929"/>
                              <a:gd name="connsiteY6" fmla="*/ 5566 h 30240"/>
                              <a:gd name="connsiteX7" fmla="*/ 36131 w 39929"/>
                              <a:gd name="connsiteY7" fmla="*/ 9822 h 302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9929" h="30240">
                                <a:moveTo>
                                  <a:pt x="31060" y="13353"/>
                                </a:moveTo>
                                <a:lnTo>
                                  <a:pt x="28072" y="9188"/>
                                </a:lnTo>
                                <a:lnTo>
                                  <a:pt x="1543" y="27839"/>
                                </a:lnTo>
                                <a:lnTo>
                                  <a:pt x="4531" y="32004"/>
                                </a:lnTo>
                                <a:close/>
                                <a:moveTo>
                                  <a:pt x="41473" y="6019"/>
                                </a:moveTo>
                                <a:lnTo>
                                  <a:pt x="38485" y="1764"/>
                                </a:lnTo>
                                <a:lnTo>
                                  <a:pt x="33143" y="5566"/>
                                </a:lnTo>
                                <a:lnTo>
                                  <a:pt x="36131" y="982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3" name="Freeform: Shape 2203"/>
                        <wps:cNvSpPr/>
                        <wps:spPr>
                          <a:xfrm>
                            <a:off x="2720483" y="3087114"/>
                            <a:ext cx="52219" cy="55682"/>
                          </a:xfrm>
                          <a:custGeom>
                            <a:avLst/>
                            <a:gdLst>
                              <a:gd name="connsiteX0" fmla="*/ 20743 w 52219"/>
                              <a:gd name="connsiteY0" fmla="*/ 21236 h 55682"/>
                              <a:gd name="connsiteX1" fmla="*/ 29254 w 52219"/>
                              <a:gd name="connsiteY1" fmla="*/ 33369 h 55682"/>
                              <a:gd name="connsiteX2" fmla="*/ 26900 w 52219"/>
                              <a:gd name="connsiteY2" fmla="*/ 44143 h 55682"/>
                              <a:gd name="connsiteX3" fmla="*/ 23550 w 52219"/>
                              <a:gd name="connsiteY3" fmla="*/ 46407 h 55682"/>
                              <a:gd name="connsiteX4" fmla="*/ 18298 w 52219"/>
                              <a:gd name="connsiteY4" fmla="*/ 51749 h 55682"/>
                              <a:gd name="connsiteX5" fmla="*/ 22373 w 52219"/>
                              <a:gd name="connsiteY5" fmla="*/ 57453 h 55682"/>
                              <a:gd name="connsiteX6" fmla="*/ 23550 w 52219"/>
                              <a:gd name="connsiteY6" fmla="*/ 56638 h 55682"/>
                              <a:gd name="connsiteX7" fmla="*/ 29344 w 52219"/>
                              <a:gd name="connsiteY7" fmla="*/ 49123 h 55682"/>
                              <a:gd name="connsiteX8" fmla="*/ 35501 w 52219"/>
                              <a:gd name="connsiteY8" fmla="*/ 37443 h 55682"/>
                              <a:gd name="connsiteX9" fmla="*/ 48449 w 52219"/>
                              <a:gd name="connsiteY9" fmla="*/ 36990 h 55682"/>
                              <a:gd name="connsiteX10" fmla="*/ 50350 w 52219"/>
                              <a:gd name="connsiteY10" fmla="*/ 18792 h 55682"/>
                              <a:gd name="connsiteX11" fmla="*/ 38489 w 52219"/>
                              <a:gd name="connsiteY11" fmla="*/ 1770 h 55682"/>
                              <a:gd name="connsiteX12" fmla="*/ 1548 w 52219"/>
                              <a:gd name="connsiteY12" fmla="*/ 27755 h 55682"/>
                              <a:gd name="connsiteX13" fmla="*/ 4807 w 52219"/>
                              <a:gd name="connsiteY13" fmla="*/ 32463 h 55682"/>
                              <a:gd name="connsiteX14" fmla="*/ 24908 w 52219"/>
                              <a:gd name="connsiteY14" fmla="*/ 18339 h 55682"/>
                              <a:gd name="connsiteX15" fmla="*/ 37584 w 52219"/>
                              <a:gd name="connsiteY15" fmla="*/ 9376 h 55682"/>
                              <a:gd name="connsiteX16" fmla="*/ 45642 w 52219"/>
                              <a:gd name="connsiteY16" fmla="*/ 20784 h 55682"/>
                              <a:gd name="connsiteX17" fmla="*/ 47906 w 52219"/>
                              <a:gd name="connsiteY17" fmla="*/ 27212 h 55682"/>
                              <a:gd name="connsiteX18" fmla="*/ 44374 w 52219"/>
                              <a:gd name="connsiteY18" fmla="*/ 32554 h 55682"/>
                              <a:gd name="connsiteX19" fmla="*/ 32966 w 52219"/>
                              <a:gd name="connsiteY19" fmla="*/ 29747 h 556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2219" h="55682">
                                <a:moveTo>
                                  <a:pt x="20743" y="21236"/>
                                </a:moveTo>
                                <a:lnTo>
                                  <a:pt x="29254" y="33369"/>
                                </a:lnTo>
                                <a:cubicBezTo>
                                  <a:pt x="32242" y="37624"/>
                                  <a:pt x="31427" y="40974"/>
                                  <a:pt x="26900" y="44143"/>
                                </a:cubicBezTo>
                                <a:lnTo>
                                  <a:pt x="23550" y="46407"/>
                                </a:lnTo>
                                <a:cubicBezTo>
                                  <a:pt x="21377" y="48036"/>
                                  <a:pt x="19385" y="49938"/>
                                  <a:pt x="18298" y="51749"/>
                                </a:cubicBezTo>
                                <a:lnTo>
                                  <a:pt x="22373" y="57453"/>
                                </a:lnTo>
                                <a:lnTo>
                                  <a:pt x="23550" y="56638"/>
                                </a:lnTo>
                                <a:cubicBezTo>
                                  <a:pt x="23459" y="54012"/>
                                  <a:pt x="24636" y="52744"/>
                                  <a:pt x="29344" y="49123"/>
                                </a:cubicBezTo>
                                <a:cubicBezTo>
                                  <a:pt x="35411" y="44867"/>
                                  <a:pt x="36588" y="42604"/>
                                  <a:pt x="35501" y="37443"/>
                                </a:cubicBezTo>
                                <a:cubicBezTo>
                                  <a:pt x="40481" y="40159"/>
                                  <a:pt x="44193" y="39978"/>
                                  <a:pt x="48449" y="36990"/>
                                </a:cubicBezTo>
                                <a:cubicBezTo>
                                  <a:pt x="54787" y="32554"/>
                                  <a:pt x="55511" y="26126"/>
                                  <a:pt x="50350" y="18792"/>
                                </a:cubicBezTo>
                                <a:lnTo>
                                  <a:pt x="38489" y="1770"/>
                                </a:lnTo>
                                <a:lnTo>
                                  <a:pt x="1548" y="27755"/>
                                </a:lnTo>
                                <a:lnTo>
                                  <a:pt x="4807" y="32463"/>
                                </a:lnTo>
                                <a:close/>
                                <a:moveTo>
                                  <a:pt x="24908" y="18339"/>
                                </a:moveTo>
                                <a:lnTo>
                                  <a:pt x="37584" y="9376"/>
                                </a:lnTo>
                                <a:lnTo>
                                  <a:pt x="45642" y="20784"/>
                                </a:lnTo>
                                <a:cubicBezTo>
                                  <a:pt x="47453" y="23409"/>
                                  <a:pt x="48177" y="25311"/>
                                  <a:pt x="47906" y="27212"/>
                                </a:cubicBezTo>
                                <a:cubicBezTo>
                                  <a:pt x="47815" y="29204"/>
                                  <a:pt x="46548" y="31015"/>
                                  <a:pt x="44374" y="32554"/>
                                </a:cubicBezTo>
                                <a:cubicBezTo>
                                  <a:pt x="40028" y="35632"/>
                                  <a:pt x="36497" y="34817"/>
                                  <a:pt x="32966" y="2974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4" name="Freeform: Shape 2204"/>
                        <wps:cNvSpPr/>
                        <wps:spPr>
                          <a:xfrm>
                            <a:off x="2756513" y="3136080"/>
                            <a:ext cx="12132" cy="14667"/>
                          </a:xfrm>
                          <a:custGeom>
                            <a:avLst/>
                            <a:gdLst>
                              <a:gd name="connsiteX0" fmla="*/ 13695 w 12132"/>
                              <a:gd name="connsiteY0" fmla="*/ 13923 h 14667"/>
                              <a:gd name="connsiteX1" fmla="*/ 5184 w 12132"/>
                              <a:gd name="connsiteY1" fmla="*/ 1791 h 14667"/>
                              <a:gd name="connsiteX2" fmla="*/ 1562 w 12132"/>
                              <a:gd name="connsiteY2" fmla="*/ 4326 h 14667"/>
                              <a:gd name="connsiteX3" fmla="*/ 10074 w 12132"/>
                              <a:gd name="connsiteY3" fmla="*/ 16458 h 14667"/>
                            </a:gdLst>
                            <a:ahLst/>
                            <a:cxnLst>
                              <a:cxn ang="0">
                                <a:pos x="connsiteX0" y="connsiteY0"/>
                              </a:cxn>
                              <a:cxn ang="0">
                                <a:pos x="connsiteX1" y="connsiteY1"/>
                              </a:cxn>
                              <a:cxn ang="0">
                                <a:pos x="connsiteX2" y="connsiteY2"/>
                              </a:cxn>
                              <a:cxn ang="0">
                                <a:pos x="connsiteX3" y="connsiteY3"/>
                              </a:cxn>
                            </a:cxnLst>
                            <a:rect l="l" t="t" r="r" b="b"/>
                            <a:pathLst>
                              <a:path w="12132" h="14667">
                                <a:moveTo>
                                  <a:pt x="13695" y="13923"/>
                                </a:moveTo>
                                <a:lnTo>
                                  <a:pt x="5184" y="1791"/>
                                </a:lnTo>
                                <a:lnTo>
                                  <a:pt x="1562" y="4326"/>
                                </a:lnTo>
                                <a:lnTo>
                                  <a:pt x="10074" y="164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5" name="Freeform: Shape 2205"/>
                        <wps:cNvSpPr/>
                        <wps:spPr>
                          <a:xfrm>
                            <a:off x="2763838" y="3146237"/>
                            <a:ext cx="39748" cy="33047"/>
                          </a:xfrm>
                          <a:custGeom>
                            <a:avLst/>
                            <a:gdLst>
                              <a:gd name="connsiteX0" fmla="*/ 27645 w 39748"/>
                              <a:gd name="connsiteY0" fmla="*/ 12122 h 33047"/>
                              <a:gd name="connsiteX1" fmla="*/ 1569 w 39748"/>
                              <a:gd name="connsiteY1" fmla="*/ 30411 h 33047"/>
                              <a:gd name="connsiteX2" fmla="*/ 4648 w 39748"/>
                              <a:gd name="connsiteY2" fmla="*/ 34848 h 33047"/>
                              <a:gd name="connsiteX3" fmla="*/ 41317 w 39748"/>
                              <a:gd name="connsiteY3" fmla="*/ 9044 h 33047"/>
                              <a:gd name="connsiteX4" fmla="*/ 39326 w 39748"/>
                              <a:gd name="connsiteY4" fmla="*/ 6147 h 33047"/>
                              <a:gd name="connsiteX5" fmla="*/ 25291 w 39748"/>
                              <a:gd name="connsiteY5" fmla="*/ 1801 h 33047"/>
                              <a:gd name="connsiteX6" fmla="*/ 22032 w 39748"/>
                              <a:gd name="connsiteY6" fmla="*/ 4155 h 330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9748" h="33047">
                                <a:moveTo>
                                  <a:pt x="27645" y="12122"/>
                                </a:moveTo>
                                <a:lnTo>
                                  <a:pt x="1569" y="30411"/>
                                </a:lnTo>
                                <a:lnTo>
                                  <a:pt x="4648" y="34848"/>
                                </a:lnTo>
                                <a:lnTo>
                                  <a:pt x="41317" y="9044"/>
                                </a:lnTo>
                                <a:lnTo>
                                  <a:pt x="39326" y="6147"/>
                                </a:lnTo>
                                <a:cubicBezTo>
                                  <a:pt x="32535" y="8501"/>
                                  <a:pt x="31086" y="8048"/>
                                  <a:pt x="25291" y="1801"/>
                                </a:cubicBezTo>
                                <a:lnTo>
                                  <a:pt x="22032" y="415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6" name="Freeform: Shape 2206"/>
                        <wps:cNvSpPr/>
                        <wps:spPr>
                          <a:xfrm>
                            <a:off x="2784260" y="3181826"/>
                            <a:ext cx="41558" cy="29063"/>
                          </a:xfrm>
                          <a:custGeom>
                            <a:avLst/>
                            <a:gdLst>
                              <a:gd name="connsiteX0" fmla="*/ 12265 w 41558"/>
                              <a:gd name="connsiteY0" fmla="*/ 20196 h 29063"/>
                              <a:gd name="connsiteX1" fmla="*/ 3391 w 41558"/>
                              <a:gd name="connsiteY1" fmla="*/ 26444 h 29063"/>
                              <a:gd name="connsiteX2" fmla="*/ 6470 w 41558"/>
                              <a:gd name="connsiteY2" fmla="*/ 30880 h 29063"/>
                              <a:gd name="connsiteX3" fmla="*/ 15343 w 41558"/>
                              <a:gd name="connsiteY3" fmla="*/ 24633 h 29063"/>
                              <a:gd name="connsiteX4" fmla="*/ 19146 w 41558"/>
                              <a:gd name="connsiteY4" fmla="*/ 29975 h 29063"/>
                              <a:gd name="connsiteX5" fmla="*/ 23130 w 41558"/>
                              <a:gd name="connsiteY5" fmla="*/ 27168 h 29063"/>
                              <a:gd name="connsiteX6" fmla="*/ 19327 w 41558"/>
                              <a:gd name="connsiteY6" fmla="*/ 21826 h 29063"/>
                              <a:gd name="connsiteX7" fmla="*/ 43139 w 41558"/>
                              <a:gd name="connsiteY7" fmla="*/ 5076 h 29063"/>
                              <a:gd name="connsiteX8" fmla="*/ 40785 w 41558"/>
                              <a:gd name="connsiteY8" fmla="*/ 1817 h 29063"/>
                              <a:gd name="connsiteX9" fmla="*/ 6289 w 41558"/>
                              <a:gd name="connsiteY9" fmla="*/ 1817 h 29063"/>
                              <a:gd name="connsiteX10" fmla="*/ 1581 w 41558"/>
                              <a:gd name="connsiteY10" fmla="*/ 5076 h 29063"/>
                              <a:gd name="connsiteX11" fmla="*/ 16249 w 41558"/>
                              <a:gd name="connsiteY11" fmla="*/ 17390 h 29063"/>
                              <a:gd name="connsiteX12" fmla="*/ 8281 w 41558"/>
                              <a:gd name="connsiteY12" fmla="*/ 6163 h 29063"/>
                              <a:gd name="connsiteX13" fmla="*/ 32455 w 41558"/>
                              <a:gd name="connsiteY13" fmla="*/ 6072 h 290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1558" h="29063">
                                <a:moveTo>
                                  <a:pt x="12265" y="20196"/>
                                </a:moveTo>
                                <a:lnTo>
                                  <a:pt x="3391" y="26444"/>
                                </a:lnTo>
                                <a:lnTo>
                                  <a:pt x="6470" y="30880"/>
                                </a:lnTo>
                                <a:lnTo>
                                  <a:pt x="15343" y="24633"/>
                                </a:lnTo>
                                <a:lnTo>
                                  <a:pt x="19146" y="29975"/>
                                </a:lnTo>
                                <a:lnTo>
                                  <a:pt x="23130" y="27168"/>
                                </a:lnTo>
                                <a:lnTo>
                                  <a:pt x="19327" y="21826"/>
                                </a:lnTo>
                                <a:lnTo>
                                  <a:pt x="43139" y="5076"/>
                                </a:lnTo>
                                <a:lnTo>
                                  <a:pt x="40785" y="1817"/>
                                </a:lnTo>
                                <a:lnTo>
                                  <a:pt x="6289" y="1817"/>
                                </a:lnTo>
                                <a:lnTo>
                                  <a:pt x="1581" y="5076"/>
                                </a:lnTo>
                                <a:close/>
                                <a:moveTo>
                                  <a:pt x="16249" y="17390"/>
                                </a:moveTo>
                                <a:lnTo>
                                  <a:pt x="8281" y="6163"/>
                                </a:lnTo>
                                <a:lnTo>
                                  <a:pt x="32455" y="607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7" name="Freeform: Shape 2207"/>
                        <wps:cNvSpPr/>
                        <wps:spPr>
                          <a:xfrm>
                            <a:off x="2799677" y="3200042"/>
                            <a:ext cx="43748" cy="39481"/>
                          </a:xfrm>
                          <a:custGeom>
                            <a:avLst/>
                            <a:gdLst>
                              <a:gd name="connsiteX0" fmla="*/ 29317 w 43748"/>
                              <a:gd name="connsiteY0" fmla="*/ 25997 h 39481"/>
                              <a:gd name="connsiteX1" fmla="*/ 40363 w 43748"/>
                              <a:gd name="connsiteY1" fmla="*/ 25635 h 39481"/>
                              <a:gd name="connsiteX2" fmla="*/ 42536 w 43748"/>
                              <a:gd name="connsiteY2" fmla="*/ 7979 h 39481"/>
                              <a:gd name="connsiteX3" fmla="*/ 25152 w 43748"/>
                              <a:gd name="connsiteY3" fmla="*/ 3995 h 39481"/>
                              <a:gd name="connsiteX4" fmla="*/ 21078 w 43748"/>
                              <a:gd name="connsiteY4" fmla="*/ 14226 h 39481"/>
                              <a:gd name="connsiteX5" fmla="*/ 7497 w 43748"/>
                              <a:gd name="connsiteY5" fmla="*/ 14498 h 39481"/>
                              <a:gd name="connsiteX6" fmla="*/ 4690 w 43748"/>
                              <a:gd name="connsiteY6" fmla="*/ 34598 h 39481"/>
                              <a:gd name="connsiteX7" fmla="*/ 24518 w 43748"/>
                              <a:gd name="connsiteY7" fmla="*/ 38672 h 39481"/>
                              <a:gd name="connsiteX8" fmla="*/ 29317 w 43748"/>
                              <a:gd name="connsiteY8" fmla="*/ 25997 h 39481"/>
                              <a:gd name="connsiteX9" fmla="*/ 38553 w 43748"/>
                              <a:gd name="connsiteY9" fmla="*/ 10876 h 39481"/>
                              <a:gd name="connsiteX10" fmla="*/ 36923 w 43748"/>
                              <a:gd name="connsiteY10" fmla="*/ 21198 h 39481"/>
                              <a:gd name="connsiteX11" fmla="*/ 26873 w 43748"/>
                              <a:gd name="connsiteY11" fmla="*/ 19025 h 39481"/>
                              <a:gd name="connsiteX12" fmla="*/ 28412 w 43748"/>
                              <a:gd name="connsiteY12" fmla="*/ 8613 h 39481"/>
                              <a:gd name="connsiteX13" fmla="*/ 38553 w 43748"/>
                              <a:gd name="connsiteY13" fmla="*/ 10876 h 39481"/>
                              <a:gd name="connsiteX14" fmla="*/ 23160 w 43748"/>
                              <a:gd name="connsiteY14" fmla="*/ 21651 h 39481"/>
                              <a:gd name="connsiteX15" fmla="*/ 21168 w 43748"/>
                              <a:gd name="connsiteY15" fmla="*/ 34145 h 39481"/>
                              <a:gd name="connsiteX16" fmla="*/ 8583 w 43748"/>
                              <a:gd name="connsiteY16" fmla="*/ 31701 h 39481"/>
                              <a:gd name="connsiteX17" fmla="*/ 10575 w 43748"/>
                              <a:gd name="connsiteY17" fmla="*/ 19206 h 39481"/>
                              <a:gd name="connsiteX18" fmla="*/ 23160 w 43748"/>
                              <a:gd name="connsiteY18" fmla="*/ 21651 h 394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748" h="39481">
                                <a:moveTo>
                                  <a:pt x="29317" y="25997"/>
                                </a:moveTo>
                                <a:cubicBezTo>
                                  <a:pt x="34207" y="28260"/>
                                  <a:pt x="36923" y="28079"/>
                                  <a:pt x="40363" y="25635"/>
                                </a:cubicBezTo>
                                <a:cubicBezTo>
                                  <a:pt x="46068" y="21651"/>
                                  <a:pt x="46973" y="14317"/>
                                  <a:pt x="42536" y="7979"/>
                                </a:cubicBezTo>
                                <a:cubicBezTo>
                                  <a:pt x="38100" y="1641"/>
                                  <a:pt x="30857" y="12"/>
                                  <a:pt x="25152" y="3995"/>
                                </a:cubicBezTo>
                                <a:cubicBezTo>
                                  <a:pt x="21712" y="6440"/>
                                  <a:pt x="20716" y="8885"/>
                                  <a:pt x="21078" y="14226"/>
                                </a:cubicBezTo>
                                <a:cubicBezTo>
                                  <a:pt x="16098" y="11601"/>
                                  <a:pt x="11571" y="11691"/>
                                  <a:pt x="7497" y="14498"/>
                                </a:cubicBezTo>
                                <a:cubicBezTo>
                                  <a:pt x="796" y="19206"/>
                                  <a:pt x="-290" y="27445"/>
                                  <a:pt x="4690" y="34598"/>
                                </a:cubicBezTo>
                                <a:cubicBezTo>
                                  <a:pt x="9670" y="41660"/>
                                  <a:pt x="17818" y="43380"/>
                                  <a:pt x="24518" y="38672"/>
                                </a:cubicBezTo>
                                <a:cubicBezTo>
                                  <a:pt x="28593" y="35866"/>
                                  <a:pt x="30223" y="31701"/>
                                  <a:pt x="29317" y="25997"/>
                                </a:cubicBezTo>
                                <a:close/>
                                <a:moveTo>
                                  <a:pt x="38553" y="10876"/>
                                </a:moveTo>
                                <a:cubicBezTo>
                                  <a:pt x="41178" y="14679"/>
                                  <a:pt x="40545" y="18663"/>
                                  <a:pt x="36923" y="21198"/>
                                </a:cubicBezTo>
                                <a:cubicBezTo>
                                  <a:pt x="33573" y="23643"/>
                                  <a:pt x="29498" y="22828"/>
                                  <a:pt x="26873" y="19025"/>
                                </a:cubicBezTo>
                                <a:cubicBezTo>
                                  <a:pt x="24247" y="15222"/>
                                  <a:pt x="24881" y="11148"/>
                                  <a:pt x="28412" y="8613"/>
                                </a:cubicBezTo>
                                <a:cubicBezTo>
                                  <a:pt x="31852" y="6168"/>
                                  <a:pt x="35927" y="7074"/>
                                  <a:pt x="38553" y="10876"/>
                                </a:cubicBezTo>
                                <a:close/>
                                <a:moveTo>
                                  <a:pt x="23160" y="21651"/>
                                </a:moveTo>
                                <a:cubicBezTo>
                                  <a:pt x="26329" y="26087"/>
                                  <a:pt x="25514" y="31067"/>
                                  <a:pt x="21168" y="34145"/>
                                </a:cubicBezTo>
                                <a:cubicBezTo>
                                  <a:pt x="16822" y="37224"/>
                                  <a:pt x="11843" y="36318"/>
                                  <a:pt x="8583" y="31701"/>
                                </a:cubicBezTo>
                                <a:cubicBezTo>
                                  <a:pt x="5595" y="27355"/>
                                  <a:pt x="6410" y="22194"/>
                                  <a:pt x="10575" y="19206"/>
                                </a:cubicBezTo>
                                <a:cubicBezTo>
                                  <a:pt x="15011" y="16128"/>
                                  <a:pt x="19991" y="17124"/>
                                  <a:pt x="23160" y="2165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8" name="Freeform: Shape 2208"/>
                        <wps:cNvSpPr/>
                        <wps:spPr>
                          <a:xfrm>
                            <a:off x="2818000" y="3234230"/>
                            <a:ext cx="36453" cy="39599"/>
                          </a:xfrm>
                          <a:custGeom>
                            <a:avLst/>
                            <a:gdLst>
                              <a:gd name="connsiteX0" fmla="*/ 19109 w 36453"/>
                              <a:gd name="connsiteY0" fmla="*/ 39094 h 39599"/>
                              <a:gd name="connsiteX1" fmla="*/ 18294 w 36453"/>
                              <a:gd name="connsiteY1" fmla="*/ 38460 h 39599"/>
                              <a:gd name="connsiteX2" fmla="*/ 18837 w 36453"/>
                              <a:gd name="connsiteY2" fmla="*/ 34658 h 39599"/>
                              <a:gd name="connsiteX3" fmla="*/ 34501 w 36453"/>
                              <a:gd name="connsiteY3" fmla="*/ 23612 h 39599"/>
                              <a:gd name="connsiteX4" fmla="*/ 34682 w 36453"/>
                              <a:gd name="connsiteY4" fmla="*/ 8582 h 39599"/>
                              <a:gd name="connsiteX5" fmla="*/ 25447 w 36453"/>
                              <a:gd name="connsiteY5" fmla="*/ 1882 h 39599"/>
                              <a:gd name="connsiteX6" fmla="*/ 18475 w 36453"/>
                              <a:gd name="connsiteY6" fmla="*/ 3964 h 39599"/>
                              <a:gd name="connsiteX7" fmla="*/ 21553 w 36453"/>
                              <a:gd name="connsiteY7" fmla="*/ 8220 h 39599"/>
                              <a:gd name="connsiteX8" fmla="*/ 30698 w 36453"/>
                              <a:gd name="connsiteY8" fmla="*/ 11117 h 39599"/>
                              <a:gd name="connsiteX9" fmla="*/ 30879 w 36453"/>
                              <a:gd name="connsiteY9" fmla="*/ 19899 h 39599"/>
                              <a:gd name="connsiteX10" fmla="*/ 29793 w 36453"/>
                              <a:gd name="connsiteY10" fmla="*/ 20624 h 39599"/>
                              <a:gd name="connsiteX11" fmla="*/ 23726 w 36453"/>
                              <a:gd name="connsiteY11" fmla="*/ 18270 h 39599"/>
                              <a:gd name="connsiteX12" fmla="*/ 16121 w 36453"/>
                              <a:gd name="connsiteY12" fmla="*/ 10936 h 39599"/>
                              <a:gd name="connsiteX13" fmla="*/ 5799 w 36453"/>
                              <a:gd name="connsiteY13" fmla="*/ 11298 h 39599"/>
                              <a:gd name="connsiteX14" fmla="*/ 3988 w 36453"/>
                              <a:gd name="connsiteY14" fmla="*/ 25422 h 39599"/>
                              <a:gd name="connsiteX15" fmla="*/ 14220 w 36453"/>
                              <a:gd name="connsiteY15" fmla="*/ 31760 h 39599"/>
                              <a:gd name="connsiteX16" fmla="*/ 13405 w 36453"/>
                              <a:gd name="connsiteY16" fmla="*/ 38913 h 39599"/>
                              <a:gd name="connsiteX17" fmla="*/ 15849 w 36453"/>
                              <a:gd name="connsiteY17" fmla="*/ 41448 h 39599"/>
                              <a:gd name="connsiteX18" fmla="*/ 19743 w 36453"/>
                              <a:gd name="connsiteY18" fmla="*/ 27686 h 39599"/>
                              <a:gd name="connsiteX19" fmla="*/ 15125 w 36453"/>
                              <a:gd name="connsiteY19" fmla="*/ 28501 h 39599"/>
                              <a:gd name="connsiteX20" fmla="*/ 8334 w 36453"/>
                              <a:gd name="connsiteY20" fmla="*/ 23793 h 39599"/>
                              <a:gd name="connsiteX21" fmla="*/ 8968 w 36453"/>
                              <a:gd name="connsiteY21" fmla="*/ 15553 h 39599"/>
                              <a:gd name="connsiteX22" fmla="*/ 18203 w 36453"/>
                              <a:gd name="connsiteY22" fmla="*/ 18541 h 39599"/>
                              <a:gd name="connsiteX23" fmla="*/ 24541 w 36453"/>
                              <a:gd name="connsiteY23" fmla="*/ 24336 h 395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6453" h="39599">
                                <a:moveTo>
                                  <a:pt x="19109" y="39094"/>
                                </a:moveTo>
                                <a:cubicBezTo>
                                  <a:pt x="18656" y="38913"/>
                                  <a:pt x="18475" y="38641"/>
                                  <a:pt x="18294" y="38460"/>
                                </a:cubicBezTo>
                                <a:cubicBezTo>
                                  <a:pt x="17298" y="36921"/>
                                  <a:pt x="17479" y="35563"/>
                                  <a:pt x="18837" y="34658"/>
                                </a:cubicBezTo>
                                <a:lnTo>
                                  <a:pt x="34501" y="23612"/>
                                </a:lnTo>
                                <a:cubicBezTo>
                                  <a:pt x="39119" y="20352"/>
                                  <a:pt x="39300" y="15101"/>
                                  <a:pt x="34682" y="8582"/>
                                </a:cubicBezTo>
                                <a:cubicBezTo>
                                  <a:pt x="31966" y="4598"/>
                                  <a:pt x="28706" y="2425"/>
                                  <a:pt x="25447" y="1882"/>
                                </a:cubicBezTo>
                                <a:cubicBezTo>
                                  <a:pt x="23093" y="1701"/>
                                  <a:pt x="21282" y="2244"/>
                                  <a:pt x="18475" y="3964"/>
                                </a:cubicBezTo>
                                <a:lnTo>
                                  <a:pt x="21553" y="8220"/>
                                </a:lnTo>
                                <a:cubicBezTo>
                                  <a:pt x="25085" y="6409"/>
                                  <a:pt x="27892" y="7224"/>
                                  <a:pt x="30698" y="11117"/>
                                </a:cubicBezTo>
                                <a:cubicBezTo>
                                  <a:pt x="33414" y="15010"/>
                                  <a:pt x="33414" y="18089"/>
                                  <a:pt x="30879" y="19899"/>
                                </a:cubicBezTo>
                                <a:lnTo>
                                  <a:pt x="29793" y="20624"/>
                                </a:lnTo>
                                <a:cubicBezTo>
                                  <a:pt x="27801" y="21891"/>
                                  <a:pt x="26533" y="21439"/>
                                  <a:pt x="23726" y="18270"/>
                                </a:cubicBezTo>
                                <a:cubicBezTo>
                                  <a:pt x="18747" y="12837"/>
                                  <a:pt x="18022" y="12113"/>
                                  <a:pt x="16121" y="10936"/>
                                </a:cubicBezTo>
                                <a:cubicBezTo>
                                  <a:pt x="12590" y="8763"/>
                                  <a:pt x="9240" y="8853"/>
                                  <a:pt x="5799" y="11298"/>
                                </a:cubicBezTo>
                                <a:cubicBezTo>
                                  <a:pt x="910" y="14739"/>
                                  <a:pt x="276" y="20171"/>
                                  <a:pt x="3988" y="25422"/>
                                </a:cubicBezTo>
                                <a:cubicBezTo>
                                  <a:pt x="6342" y="28863"/>
                                  <a:pt x="9421" y="30764"/>
                                  <a:pt x="14220" y="31760"/>
                                </a:cubicBezTo>
                                <a:cubicBezTo>
                                  <a:pt x="11684" y="34024"/>
                                  <a:pt x="11503" y="36106"/>
                                  <a:pt x="13405" y="38913"/>
                                </a:cubicBezTo>
                                <a:cubicBezTo>
                                  <a:pt x="14038" y="39728"/>
                                  <a:pt x="14582" y="40271"/>
                                  <a:pt x="15849" y="41448"/>
                                </a:cubicBezTo>
                                <a:close/>
                                <a:moveTo>
                                  <a:pt x="19743" y="27686"/>
                                </a:moveTo>
                                <a:cubicBezTo>
                                  <a:pt x="18385" y="28682"/>
                                  <a:pt x="17207" y="28953"/>
                                  <a:pt x="15125" y="28501"/>
                                </a:cubicBezTo>
                                <a:cubicBezTo>
                                  <a:pt x="12318" y="27776"/>
                                  <a:pt x="10055" y="26237"/>
                                  <a:pt x="8334" y="23793"/>
                                </a:cubicBezTo>
                                <a:cubicBezTo>
                                  <a:pt x="6071" y="20443"/>
                                  <a:pt x="6252" y="17455"/>
                                  <a:pt x="8968" y="15553"/>
                                </a:cubicBezTo>
                                <a:cubicBezTo>
                                  <a:pt x="11775" y="13652"/>
                                  <a:pt x="14401" y="14467"/>
                                  <a:pt x="18203" y="18541"/>
                                </a:cubicBezTo>
                                <a:cubicBezTo>
                                  <a:pt x="22097" y="22616"/>
                                  <a:pt x="22821" y="23340"/>
                                  <a:pt x="24541" y="2433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9" name="Freeform: Shape 2209"/>
                        <wps:cNvSpPr/>
                        <wps:spPr>
                          <a:xfrm>
                            <a:off x="2847502" y="3265580"/>
                            <a:ext cx="12132" cy="14667"/>
                          </a:xfrm>
                          <a:custGeom>
                            <a:avLst/>
                            <a:gdLst>
                              <a:gd name="connsiteX0" fmla="*/ 13747 w 12132"/>
                              <a:gd name="connsiteY0" fmla="*/ 13997 h 14667"/>
                              <a:gd name="connsiteX1" fmla="*/ 5236 w 12132"/>
                              <a:gd name="connsiteY1" fmla="*/ 1865 h 14667"/>
                              <a:gd name="connsiteX2" fmla="*/ 1614 w 12132"/>
                              <a:gd name="connsiteY2" fmla="*/ 4400 h 14667"/>
                              <a:gd name="connsiteX3" fmla="*/ 10125 w 12132"/>
                              <a:gd name="connsiteY3" fmla="*/ 16532 h 14667"/>
                            </a:gdLst>
                            <a:ahLst/>
                            <a:cxnLst>
                              <a:cxn ang="0">
                                <a:pos x="connsiteX0" y="connsiteY0"/>
                              </a:cxn>
                              <a:cxn ang="0">
                                <a:pos x="connsiteX1" y="connsiteY1"/>
                              </a:cxn>
                              <a:cxn ang="0">
                                <a:pos x="connsiteX2" y="connsiteY2"/>
                              </a:cxn>
                              <a:cxn ang="0">
                                <a:pos x="connsiteX3" y="connsiteY3"/>
                              </a:cxn>
                            </a:cxnLst>
                            <a:rect l="l" t="t" r="r" b="b"/>
                            <a:pathLst>
                              <a:path w="12132" h="14667">
                                <a:moveTo>
                                  <a:pt x="13747" y="13997"/>
                                </a:moveTo>
                                <a:lnTo>
                                  <a:pt x="5236" y="1865"/>
                                </a:lnTo>
                                <a:lnTo>
                                  <a:pt x="1614" y="4400"/>
                                </a:lnTo>
                                <a:lnTo>
                                  <a:pt x="10125" y="1653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0" name="Freeform: Shape 2210"/>
                        <wps:cNvSpPr/>
                        <wps:spPr>
                          <a:xfrm>
                            <a:off x="2850717" y="3272778"/>
                            <a:ext cx="44160" cy="39718"/>
                          </a:xfrm>
                          <a:custGeom>
                            <a:avLst/>
                            <a:gdLst>
                              <a:gd name="connsiteX0" fmla="*/ 21302 w 44160"/>
                              <a:gd name="connsiteY0" fmla="*/ 19699 h 39718"/>
                              <a:gd name="connsiteX1" fmla="*/ 21665 w 44160"/>
                              <a:gd name="connsiteY1" fmla="*/ 20243 h 39718"/>
                              <a:gd name="connsiteX2" fmla="*/ 23023 w 44160"/>
                              <a:gd name="connsiteY2" fmla="*/ 22144 h 39718"/>
                              <a:gd name="connsiteX3" fmla="*/ 21483 w 44160"/>
                              <a:gd name="connsiteY3" fmla="*/ 34276 h 39718"/>
                              <a:gd name="connsiteX4" fmla="*/ 8898 w 44160"/>
                              <a:gd name="connsiteY4" fmla="*/ 32013 h 39718"/>
                              <a:gd name="connsiteX5" fmla="*/ 11433 w 44160"/>
                              <a:gd name="connsiteY5" fmla="*/ 18884 h 39718"/>
                              <a:gd name="connsiteX6" fmla="*/ 8355 w 44160"/>
                              <a:gd name="connsiteY6" fmla="*/ 14448 h 39718"/>
                              <a:gd name="connsiteX7" fmla="*/ 2922 w 44160"/>
                              <a:gd name="connsiteY7" fmla="*/ 20605 h 39718"/>
                              <a:gd name="connsiteX8" fmla="*/ 4824 w 44160"/>
                              <a:gd name="connsiteY8" fmla="*/ 34639 h 39718"/>
                              <a:gd name="connsiteX9" fmla="*/ 24743 w 44160"/>
                              <a:gd name="connsiteY9" fmla="*/ 38803 h 39718"/>
                              <a:gd name="connsiteX10" fmla="*/ 29180 w 44160"/>
                              <a:gd name="connsiteY10" fmla="*/ 26580 h 39718"/>
                              <a:gd name="connsiteX11" fmla="*/ 40316 w 44160"/>
                              <a:gd name="connsiteY11" fmla="*/ 26309 h 39718"/>
                              <a:gd name="connsiteX12" fmla="*/ 42761 w 44160"/>
                              <a:gd name="connsiteY12" fmla="*/ 8201 h 39718"/>
                              <a:gd name="connsiteX13" fmla="*/ 22932 w 44160"/>
                              <a:gd name="connsiteY13" fmla="*/ 5213 h 39718"/>
                              <a:gd name="connsiteX14" fmla="*/ 26101 w 44160"/>
                              <a:gd name="connsiteY14" fmla="*/ 9649 h 39718"/>
                              <a:gd name="connsiteX15" fmla="*/ 31262 w 44160"/>
                              <a:gd name="connsiteY15" fmla="*/ 7295 h 39718"/>
                              <a:gd name="connsiteX16" fmla="*/ 38868 w 44160"/>
                              <a:gd name="connsiteY16" fmla="*/ 11007 h 39718"/>
                              <a:gd name="connsiteX17" fmla="*/ 36876 w 44160"/>
                              <a:gd name="connsiteY17" fmla="*/ 21782 h 39718"/>
                              <a:gd name="connsiteX18" fmla="*/ 29904 w 44160"/>
                              <a:gd name="connsiteY18" fmla="*/ 22416 h 39718"/>
                              <a:gd name="connsiteX19" fmla="*/ 24924 w 44160"/>
                              <a:gd name="connsiteY19" fmla="*/ 17074 h 397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160" h="39718">
                                <a:moveTo>
                                  <a:pt x="21302" y="19699"/>
                                </a:moveTo>
                                <a:lnTo>
                                  <a:pt x="21665" y="20243"/>
                                </a:lnTo>
                                <a:lnTo>
                                  <a:pt x="23023" y="22144"/>
                                </a:lnTo>
                                <a:cubicBezTo>
                                  <a:pt x="26463" y="27033"/>
                                  <a:pt x="25920" y="31198"/>
                                  <a:pt x="21483" y="34276"/>
                                </a:cubicBezTo>
                                <a:cubicBezTo>
                                  <a:pt x="16866" y="37536"/>
                                  <a:pt x="12158" y="36630"/>
                                  <a:pt x="8898" y="32013"/>
                                </a:cubicBezTo>
                                <a:cubicBezTo>
                                  <a:pt x="5458" y="27124"/>
                                  <a:pt x="6182" y="22959"/>
                                  <a:pt x="11433" y="18884"/>
                                </a:cubicBezTo>
                                <a:lnTo>
                                  <a:pt x="8355" y="14448"/>
                                </a:lnTo>
                                <a:cubicBezTo>
                                  <a:pt x="5458" y="16712"/>
                                  <a:pt x="3918" y="18522"/>
                                  <a:pt x="2922" y="20605"/>
                                </a:cubicBezTo>
                                <a:cubicBezTo>
                                  <a:pt x="659" y="24951"/>
                                  <a:pt x="1383" y="29749"/>
                                  <a:pt x="4824" y="34639"/>
                                </a:cubicBezTo>
                                <a:cubicBezTo>
                                  <a:pt x="9985" y="42063"/>
                                  <a:pt x="17771" y="43693"/>
                                  <a:pt x="24743" y="38803"/>
                                </a:cubicBezTo>
                                <a:cubicBezTo>
                                  <a:pt x="29361" y="35453"/>
                                  <a:pt x="30628" y="31922"/>
                                  <a:pt x="29180" y="26580"/>
                                </a:cubicBezTo>
                                <a:cubicBezTo>
                                  <a:pt x="32892" y="29025"/>
                                  <a:pt x="36604" y="28934"/>
                                  <a:pt x="40316" y="26309"/>
                                </a:cubicBezTo>
                                <a:cubicBezTo>
                                  <a:pt x="46564" y="21872"/>
                                  <a:pt x="47560" y="14991"/>
                                  <a:pt x="42761" y="8201"/>
                                </a:cubicBezTo>
                                <a:cubicBezTo>
                                  <a:pt x="37600" y="867"/>
                                  <a:pt x="30900" y="-38"/>
                                  <a:pt x="22932" y="5213"/>
                                </a:cubicBezTo>
                                <a:lnTo>
                                  <a:pt x="26101" y="9649"/>
                                </a:lnTo>
                                <a:cubicBezTo>
                                  <a:pt x="28365" y="8201"/>
                                  <a:pt x="29813" y="7567"/>
                                  <a:pt x="31262" y="7295"/>
                                </a:cubicBezTo>
                                <a:cubicBezTo>
                                  <a:pt x="34069" y="6933"/>
                                  <a:pt x="36876" y="8201"/>
                                  <a:pt x="38868" y="11007"/>
                                </a:cubicBezTo>
                                <a:cubicBezTo>
                                  <a:pt x="41674" y="14991"/>
                                  <a:pt x="40860" y="18975"/>
                                  <a:pt x="36876" y="21782"/>
                                </a:cubicBezTo>
                                <a:cubicBezTo>
                                  <a:pt x="34340" y="23593"/>
                                  <a:pt x="32077" y="23864"/>
                                  <a:pt x="29904" y="22416"/>
                                </a:cubicBezTo>
                                <a:cubicBezTo>
                                  <a:pt x="28636" y="21601"/>
                                  <a:pt x="27188" y="20152"/>
                                  <a:pt x="24924" y="1707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1" name="Freeform: Shape 2211"/>
                        <wps:cNvSpPr/>
                        <wps:spPr>
                          <a:xfrm>
                            <a:off x="2856230" y="3303467"/>
                            <a:ext cx="49601" cy="37549"/>
                          </a:xfrm>
                          <a:custGeom>
                            <a:avLst/>
                            <a:gdLst>
                              <a:gd name="connsiteX0" fmla="*/ 1632 w 49601"/>
                              <a:gd name="connsiteY0" fmla="*/ 28328 h 37549"/>
                              <a:gd name="connsiteX1" fmla="*/ 4620 w 49601"/>
                              <a:gd name="connsiteY1" fmla="*/ 32584 h 37549"/>
                              <a:gd name="connsiteX2" fmla="*/ 18473 w 49601"/>
                              <a:gd name="connsiteY2" fmla="*/ 22805 h 37549"/>
                              <a:gd name="connsiteX3" fmla="*/ 20284 w 49601"/>
                              <a:gd name="connsiteY3" fmla="*/ 33851 h 37549"/>
                              <a:gd name="connsiteX4" fmla="*/ 42286 w 49601"/>
                              <a:gd name="connsiteY4" fmla="*/ 35390 h 37549"/>
                              <a:gd name="connsiteX5" fmla="*/ 48714 w 49601"/>
                              <a:gd name="connsiteY5" fmla="*/ 13751 h 37549"/>
                              <a:gd name="connsiteX6" fmla="*/ 38030 w 49601"/>
                              <a:gd name="connsiteY6" fmla="*/ 8681 h 37549"/>
                              <a:gd name="connsiteX7" fmla="*/ 42014 w 49601"/>
                              <a:gd name="connsiteY7" fmla="*/ 5874 h 37549"/>
                              <a:gd name="connsiteX8" fmla="*/ 39207 w 49601"/>
                              <a:gd name="connsiteY8" fmla="*/ 1890 h 37549"/>
                              <a:gd name="connsiteX9" fmla="*/ 44278 w 49601"/>
                              <a:gd name="connsiteY9" fmla="*/ 15834 h 37549"/>
                              <a:gd name="connsiteX10" fmla="*/ 39117 w 49601"/>
                              <a:gd name="connsiteY10" fmla="*/ 30863 h 37549"/>
                              <a:gd name="connsiteX11" fmla="*/ 23725 w 49601"/>
                              <a:gd name="connsiteY11" fmla="*/ 30230 h 37549"/>
                              <a:gd name="connsiteX12" fmla="*/ 28705 w 49601"/>
                              <a:gd name="connsiteY12" fmla="*/ 15653 h 37549"/>
                              <a:gd name="connsiteX13" fmla="*/ 44278 w 49601"/>
                              <a:gd name="connsiteY13" fmla="*/ 15834 h 375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9601" h="37549">
                                <a:moveTo>
                                  <a:pt x="1632" y="28328"/>
                                </a:moveTo>
                                <a:lnTo>
                                  <a:pt x="4620" y="32584"/>
                                </a:lnTo>
                                <a:lnTo>
                                  <a:pt x="18473" y="22805"/>
                                </a:lnTo>
                                <a:cubicBezTo>
                                  <a:pt x="17296" y="26880"/>
                                  <a:pt x="17839" y="30320"/>
                                  <a:pt x="20284" y="33851"/>
                                </a:cubicBezTo>
                                <a:cubicBezTo>
                                  <a:pt x="25083" y="40732"/>
                                  <a:pt x="33775" y="41275"/>
                                  <a:pt x="42286" y="35390"/>
                                </a:cubicBezTo>
                                <a:cubicBezTo>
                                  <a:pt x="51159" y="29143"/>
                                  <a:pt x="53694" y="20813"/>
                                  <a:pt x="48714" y="13751"/>
                                </a:cubicBezTo>
                                <a:cubicBezTo>
                                  <a:pt x="46179" y="10130"/>
                                  <a:pt x="42558" y="8409"/>
                                  <a:pt x="38030" y="8681"/>
                                </a:cubicBezTo>
                                <a:lnTo>
                                  <a:pt x="42014" y="5874"/>
                                </a:lnTo>
                                <a:lnTo>
                                  <a:pt x="39207" y="1890"/>
                                </a:lnTo>
                                <a:close/>
                                <a:moveTo>
                                  <a:pt x="44278" y="15834"/>
                                </a:moveTo>
                                <a:cubicBezTo>
                                  <a:pt x="47537" y="20451"/>
                                  <a:pt x="45545" y="26427"/>
                                  <a:pt x="39117" y="30863"/>
                                </a:cubicBezTo>
                                <a:cubicBezTo>
                                  <a:pt x="33141" y="35119"/>
                                  <a:pt x="26984" y="34847"/>
                                  <a:pt x="23725" y="30230"/>
                                </a:cubicBezTo>
                                <a:cubicBezTo>
                                  <a:pt x="20465" y="25703"/>
                                  <a:pt x="22457" y="19998"/>
                                  <a:pt x="28705" y="15653"/>
                                </a:cubicBezTo>
                                <a:cubicBezTo>
                                  <a:pt x="35042" y="11216"/>
                                  <a:pt x="41018" y="11307"/>
                                  <a:pt x="44278" y="1583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2" name="Freeform: Shape 2212"/>
                        <wps:cNvSpPr/>
                        <wps:spPr>
                          <a:xfrm>
                            <a:off x="2532950" y="3131766"/>
                            <a:ext cx="46678" cy="53147"/>
                          </a:xfrm>
                          <a:custGeom>
                            <a:avLst/>
                            <a:gdLst>
                              <a:gd name="connsiteX0" fmla="*/ 30053 w 46678"/>
                              <a:gd name="connsiteY0" fmla="*/ 1790 h 53147"/>
                              <a:gd name="connsiteX1" fmla="*/ 1442 w 46678"/>
                              <a:gd name="connsiteY1" fmla="*/ 17091 h 53147"/>
                              <a:gd name="connsiteX2" fmla="*/ 3796 w 46678"/>
                              <a:gd name="connsiteY2" fmla="*/ 21709 h 53147"/>
                              <a:gd name="connsiteX3" fmla="*/ 21723 w 46678"/>
                              <a:gd name="connsiteY3" fmla="*/ 12112 h 53147"/>
                              <a:gd name="connsiteX4" fmla="*/ 32860 w 46678"/>
                              <a:gd name="connsiteY4" fmla="*/ 14828 h 53147"/>
                              <a:gd name="connsiteX5" fmla="*/ 30053 w 46678"/>
                              <a:gd name="connsiteY5" fmla="*/ 23248 h 53147"/>
                              <a:gd name="connsiteX6" fmla="*/ 10315 w 46678"/>
                              <a:gd name="connsiteY6" fmla="*/ 33751 h 53147"/>
                              <a:gd name="connsiteX7" fmla="*/ 12669 w 46678"/>
                              <a:gd name="connsiteY7" fmla="*/ 38278 h 53147"/>
                              <a:gd name="connsiteX8" fmla="*/ 30596 w 46678"/>
                              <a:gd name="connsiteY8" fmla="*/ 28681 h 53147"/>
                              <a:gd name="connsiteX9" fmla="*/ 41733 w 46678"/>
                              <a:gd name="connsiteY9" fmla="*/ 31397 h 53147"/>
                              <a:gd name="connsiteX10" fmla="*/ 38836 w 46678"/>
                              <a:gd name="connsiteY10" fmla="*/ 39817 h 53147"/>
                              <a:gd name="connsiteX11" fmla="*/ 19098 w 46678"/>
                              <a:gd name="connsiteY11" fmla="*/ 50320 h 53147"/>
                              <a:gd name="connsiteX12" fmla="*/ 21542 w 46678"/>
                              <a:gd name="connsiteY12" fmla="*/ 54937 h 53147"/>
                              <a:gd name="connsiteX13" fmla="*/ 43001 w 46678"/>
                              <a:gd name="connsiteY13" fmla="*/ 43439 h 53147"/>
                              <a:gd name="connsiteX14" fmla="*/ 46622 w 46678"/>
                              <a:gd name="connsiteY14" fmla="*/ 30854 h 53147"/>
                              <a:gd name="connsiteX15" fmla="*/ 37568 w 46678"/>
                              <a:gd name="connsiteY15" fmla="*/ 24425 h 53147"/>
                              <a:gd name="connsiteX16" fmla="*/ 37840 w 46678"/>
                              <a:gd name="connsiteY16" fmla="*/ 14375 h 53147"/>
                              <a:gd name="connsiteX17" fmla="*/ 28333 w 46678"/>
                              <a:gd name="connsiteY17" fmla="*/ 8218 h 53147"/>
                              <a:gd name="connsiteX18" fmla="*/ 32317 w 46678"/>
                              <a:gd name="connsiteY18" fmla="*/ 6046 h 531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678" h="53147">
                                <a:moveTo>
                                  <a:pt x="30053" y="1790"/>
                                </a:moveTo>
                                <a:lnTo>
                                  <a:pt x="1442" y="17091"/>
                                </a:lnTo>
                                <a:lnTo>
                                  <a:pt x="3796" y="21709"/>
                                </a:lnTo>
                                <a:lnTo>
                                  <a:pt x="21723" y="12112"/>
                                </a:lnTo>
                                <a:cubicBezTo>
                                  <a:pt x="25888" y="9939"/>
                                  <a:pt x="30868" y="11116"/>
                                  <a:pt x="32860" y="14828"/>
                                </a:cubicBezTo>
                                <a:cubicBezTo>
                                  <a:pt x="34671" y="18268"/>
                                  <a:pt x="33675" y="21256"/>
                                  <a:pt x="30053" y="23248"/>
                                </a:cubicBezTo>
                                <a:lnTo>
                                  <a:pt x="10315" y="33751"/>
                                </a:lnTo>
                                <a:lnTo>
                                  <a:pt x="12669" y="38278"/>
                                </a:lnTo>
                                <a:lnTo>
                                  <a:pt x="30596" y="28681"/>
                                </a:lnTo>
                                <a:cubicBezTo>
                                  <a:pt x="34762" y="26508"/>
                                  <a:pt x="39741" y="27775"/>
                                  <a:pt x="41733" y="31397"/>
                                </a:cubicBezTo>
                                <a:cubicBezTo>
                                  <a:pt x="43544" y="34747"/>
                                  <a:pt x="42457" y="37916"/>
                                  <a:pt x="38836" y="39817"/>
                                </a:cubicBezTo>
                                <a:lnTo>
                                  <a:pt x="19098" y="50320"/>
                                </a:lnTo>
                                <a:lnTo>
                                  <a:pt x="21542" y="54937"/>
                                </a:lnTo>
                                <a:lnTo>
                                  <a:pt x="43001" y="43439"/>
                                </a:lnTo>
                                <a:cubicBezTo>
                                  <a:pt x="48162" y="40723"/>
                                  <a:pt x="49520" y="36195"/>
                                  <a:pt x="46622" y="30854"/>
                                </a:cubicBezTo>
                                <a:cubicBezTo>
                                  <a:pt x="44630" y="27051"/>
                                  <a:pt x="42186" y="25421"/>
                                  <a:pt x="37568" y="24425"/>
                                </a:cubicBezTo>
                                <a:cubicBezTo>
                                  <a:pt x="39741" y="21075"/>
                                  <a:pt x="39832" y="18087"/>
                                  <a:pt x="37840" y="14375"/>
                                </a:cubicBezTo>
                                <a:cubicBezTo>
                                  <a:pt x="35848" y="10573"/>
                                  <a:pt x="33041" y="8852"/>
                                  <a:pt x="28333" y="8218"/>
                                </a:cubicBezTo>
                                <a:lnTo>
                                  <a:pt x="32317" y="604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3" name="Freeform: Shape 2213"/>
                        <wps:cNvSpPr/>
                        <wps:spPr>
                          <a:xfrm>
                            <a:off x="2557139" y="3171105"/>
                            <a:ext cx="42192" cy="25894"/>
                          </a:xfrm>
                          <a:custGeom>
                            <a:avLst/>
                            <a:gdLst>
                              <a:gd name="connsiteX0" fmla="*/ 32421 w 42192"/>
                              <a:gd name="connsiteY0" fmla="*/ 12409 h 25894"/>
                              <a:gd name="connsiteX1" fmla="*/ 30067 w 42192"/>
                              <a:gd name="connsiteY1" fmla="*/ 7882 h 25894"/>
                              <a:gd name="connsiteX2" fmla="*/ 1456 w 42192"/>
                              <a:gd name="connsiteY2" fmla="*/ 23184 h 25894"/>
                              <a:gd name="connsiteX3" fmla="*/ 3810 w 42192"/>
                              <a:gd name="connsiteY3" fmla="*/ 27711 h 25894"/>
                              <a:gd name="connsiteX4" fmla="*/ 43648 w 42192"/>
                              <a:gd name="connsiteY4" fmla="*/ 6434 h 25894"/>
                              <a:gd name="connsiteX5" fmla="*/ 41204 w 42192"/>
                              <a:gd name="connsiteY5" fmla="*/ 1816 h 25894"/>
                              <a:gd name="connsiteX6" fmla="*/ 35500 w 42192"/>
                              <a:gd name="connsiteY6" fmla="*/ 4894 h 25894"/>
                              <a:gd name="connsiteX7" fmla="*/ 37944 w 42192"/>
                              <a:gd name="connsiteY7" fmla="*/ 9512 h 258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2192" h="25894">
                                <a:moveTo>
                                  <a:pt x="32421" y="12409"/>
                                </a:moveTo>
                                <a:lnTo>
                                  <a:pt x="30067" y="7882"/>
                                </a:lnTo>
                                <a:lnTo>
                                  <a:pt x="1456" y="23184"/>
                                </a:lnTo>
                                <a:lnTo>
                                  <a:pt x="3810" y="27711"/>
                                </a:lnTo>
                                <a:close/>
                                <a:moveTo>
                                  <a:pt x="43648" y="6434"/>
                                </a:moveTo>
                                <a:lnTo>
                                  <a:pt x="41204" y="1816"/>
                                </a:lnTo>
                                <a:lnTo>
                                  <a:pt x="35500" y="4894"/>
                                </a:lnTo>
                                <a:lnTo>
                                  <a:pt x="37944" y="95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4" name="Freeform: Shape 2214"/>
                        <wps:cNvSpPr/>
                        <wps:spPr>
                          <a:xfrm>
                            <a:off x="2564330" y="3184670"/>
                            <a:ext cx="51983" cy="53237"/>
                          </a:xfrm>
                          <a:custGeom>
                            <a:avLst/>
                            <a:gdLst>
                              <a:gd name="connsiteX0" fmla="*/ 21379 w 51983"/>
                              <a:gd name="connsiteY0" fmla="*/ 19026 h 53237"/>
                              <a:gd name="connsiteX1" fmla="*/ 28351 w 51983"/>
                              <a:gd name="connsiteY1" fmla="*/ 32154 h 53237"/>
                              <a:gd name="connsiteX2" fmla="*/ 24729 w 51983"/>
                              <a:gd name="connsiteY2" fmla="*/ 42476 h 53237"/>
                              <a:gd name="connsiteX3" fmla="*/ 21107 w 51983"/>
                              <a:gd name="connsiteY3" fmla="*/ 44377 h 53237"/>
                              <a:gd name="connsiteX4" fmla="*/ 15222 w 51983"/>
                              <a:gd name="connsiteY4" fmla="*/ 48904 h 53237"/>
                              <a:gd name="connsiteX5" fmla="*/ 18481 w 51983"/>
                              <a:gd name="connsiteY5" fmla="*/ 55061 h 53237"/>
                              <a:gd name="connsiteX6" fmla="*/ 19749 w 51983"/>
                              <a:gd name="connsiteY6" fmla="*/ 54336 h 53237"/>
                              <a:gd name="connsiteX7" fmla="*/ 26449 w 51983"/>
                              <a:gd name="connsiteY7" fmla="*/ 47727 h 53237"/>
                              <a:gd name="connsiteX8" fmla="*/ 34055 w 51983"/>
                              <a:gd name="connsiteY8" fmla="*/ 36862 h 53237"/>
                              <a:gd name="connsiteX9" fmla="*/ 46911 w 51983"/>
                              <a:gd name="connsiteY9" fmla="*/ 38039 h 53237"/>
                              <a:gd name="connsiteX10" fmla="*/ 51076 w 51983"/>
                              <a:gd name="connsiteY10" fmla="*/ 20112 h 53237"/>
                              <a:gd name="connsiteX11" fmla="*/ 41298 w 51983"/>
                              <a:gd name="connsiteY11" fmla="*/ 1823 h 53237"/>
                              <a:gd name="connsiteX12" fmla="*/ 1459 w 51983"/>
                              <a:gd name="connsiteY12" fmla="*/ 23100 h 53237"/>
                              <a:gd name="connsiteX13" fmla="*/ 4176 w 51983"/>
                              <a:gd name="connsiteY13" fmla="*/ 28170 h 53237"/>
                              <a:gd name="connsiteX14" fmla="*/ 25815 w 51983"/>
                              <a:gd name="connsiteY14" fmla="*/ 16581 h 53237"/>
                              <a:gd name="connsiteX15" fmla="*/ 39578 w 51983"/>
                              <a:gd name="connsiteY15" fmla="*/ 9247 h 53237"/>
                              <a:gd name="connsiteX16" fmla="*/ 46097 w 51983"/>
                              <a:gd name="connsiteY16" fmla="*/ 21561 h 53237"/>
                              <a:gd name="connsiteX17" fmla="*/ 47545 w 51983"/>
                              <a:gd name="connsiteY17" fmla="*/ 28170 h 53237"/>
                              <a:gd name="connsiteX18" fmla="*/ 43380 w 51983"/>
                              <a:gd name="connsiteY18" fmla="*/ 33059 h 53237"/>
                              <a:gd name="connsiteX19" fmla="*/ 32334 w 51983"/>
                              <a:gd name="connsiteY19" fmla="*/ 28894 h 532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983" h="53237">
                                <a:moveTo>
                                  <a:pt x="21379" y="19026"/>
                                </a:moveTo>
                                <a:lnTo>
                                  <a:pt x="28351" y="32154"/>
                                </a:lnTo>
                                <a:cubicBezTo>
                                  <a:pt x="30795" y="36681"/>
                                  <a:pt x="29618" y="39850"/>
                                  <a:pt x="24729" y="42476"/>
                                </a:cubicBezTo>
                                <a:lnTo>
                                  <a:pt x="21107" y="44377"/>
                                </a:lnTo>
                                <a:cubicBezTo>
                                  <a:pt x="18753" y="45644"/>
                                  <a:pt x="16580" y="47274"/>
                                  <a:pt x="15222" y="48904"/>
                                </a:cubicBezTo>
                                <a:lnTo>
                                  <a:pt x="18481" y="55061"/>
                                </a:lnTo>
                                <a:lnTo>
                                  <a:pt x="19749" y="54336"/>
                                </a:lnTo>
                                <a:cubicBezTo>
                                  <a:pt x="20021" y="51801"/>
                                  <a:pt x="21288" y="50715"/>
                                  <a:pt x="26449" y="47727"/>
                                </a:cubicBezTo>
                                <a:cubicBezTo>
                                  <a:pt x="33059" y="44286"/>
                                  <a:pt x="34507" y="42113"/>
                                  <a:pt x="34055" y="36862"/>
                                </a:cubicBezTo>
                                <a:cubicBezTo>
                                  <a:pt x="38672" y="40122"/>
                                  <a:pt x="42384" y="40484"/>
                                  <a:pt x="46911" y="38039"/>
                                </a:cubicBezTo>
                                <a:cubicBezTo>
                                  <a:pt x="53793" y="34417"/>
                                  <a:pt x="55332" y="28080"/>
                                  <a:pt x="51076" y="20112"/>
                                </a:cubicBezTo>
                                <a:lnTo>
                                  <a:pt x="41298" y="1823"/>
                                </a:lnTo>
                                <a:lnTo>
                                  <a:pt x="1459" y="23100"/>
                                </a:lnTo>
                                <a:lnTo>
                                  <a:pt x="4176" y="28170"/>
                                </a:lnTo>
                                <a:close/>
                                <a:moveTo>
                                  <a:pt x="25815" y="16581"/>
                                </a:moveTo>
                                <a:lnTo>
                                  <a:pt x="39578" y="9247"/>
                                </a:lnTo>
                                <a:lnTo>
                                  <a:pt x="46097" y="21561"/>
                                </a:lnTo>
                                <a:cubicBezTo>
                                  <a:pt x="47636" y="24458"/>
                                  <a:pt x="48089" y="26269"/>
                                  <a:pt x="47545" y="28170"/>
                                </a:cubicBezTo>
                                <a:cubicBezTo>
                                  <a:pt x="47183" y="30072"/>
                                  <a:pt x="45735" y="31792"/>
                                  <a:pt x="43380" y="33059"/>
                                </a:cubicBezTo>
                                <a:cubicBezTo>
                                  <a:pt x="38672" y="35594"/>
                                  <a:pt x="35232" y="34327"/>
                                  <a:pt x="32334" y="2889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5" name="Freeform: Shape 2215"/>
                        <wps:cNvSpPr/>
                        <wps:spPr>
                          <a:xfrm>
                            <a:off x="2597085" y="3233582"/>
                            <a:ext cx="10774" cy="15120"/>
                          </a:xfrm>
                          <a:custGeom>
                            <a:avLst/>
                            <a:gdLst>
                              <a:gd name="connsiteX0" fmla="*/ 12246 w 10774"/>
                              <a:gd name="connsiteY0" fmla="*/ 14883 h 15120"/>
                              <a:gd name="connsiteX1" fmla="*/ 5365 w 10774"/>
                              <a:gd name="connsiteY1" fmla="*/ 1845 h 15120"/>
                              <a:gd name="connsiteX2" fmla="*/ 1471 w 10774"/>
                              <a:gd name="connsiteY2" fmla="*/ 3928 h 15120"/>
                              <a:gd name="connsiteX3" fmla="*/ 8352 w 10774"/>
                              <a:gd name="connsiteY3" fmla="*/ 16965 h 15120"/>
                            </a:gdLst>
                            <a:ahLst/>
                            <a:cxnLst>
                              <a:cxn ang="0">
                                <a:pos x="connsiteX0" y="connsiteY0"/>
                              </a:cxn>
                              <a:cxn ang="0">
                                <a:pos x="connsiteX1" y="connsiteY1"/>
                              </a:cxn>
                              <a:cxn ang="0">
                                <a:pos x="connsiteX2" y="connsiteY2"/>
                              </a:cxn>
                              <a:cxn ang="0">
                                <a:pos x="connsiteX3" y="connsiteY3"/>
                              </a:cxn>
                            </a:cxnLst>
                            <a:rect l="l" t="t" r="r" b="b"/>
                            <a:pathLst>
                              <a:path w="10774" h="15120">
                                <a:moveTo>
                                  <a:pt x="12246" y="14883"/>
                                </a:moveTo>
                                <a:lnTo>
                                  <a:pt x="5365" y="1845"/>
                                </a:lnTo>
                                <a:lnTo>
                                  <a:pt x="1471" y="3928"/>
                                </a:lnTo>
                                <a:lnTo>
                                  <a:pt x="8352" y="1696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6" name="Freeform: Shape 2216"/>
                        <wps:cNvSpPr/>
                        <wps:spPr>
                          <a:xfrm>
                            <a:off x="2596875" y="3244427"/>
                            <a:ext cx="44606" cy="35944"/>
                          </a:xfrm>
                          <a:custGeom>
                            <a:avLst/>
                            <a:gdLst>
                              <a:gd name="connsiteX0" fmla="*/ 7500 w 44606"/>
                              <a:gd name="connsiteY0" fmla="*/ 13911 h 35944"/>
                              <a:gd name="connsiteX1" fmla="*/ 3063 w 44606"/>
                              <a:gd name="connsiteY1" fmla="*/ 30480 h 35944"/>
                              <a:gd name="connsiteX2" fmla="*/ 14290 w 44606"/>
                              <a:gd name="connsiteY2" fmla="*/ 37723 h 35944"/>
                              <a:gd name="connsiteX3" fmla="*/ 31946 w 44606"/>
                              <a:gd name="connsiteY3" fmla="*/ 32834 h 35944"/>
                              <a:gd name="connsiteX4" fmla="*/ 44622 w 44606"/>
                              <a:gd name="connsiteY4" fmla="*/ 21879 h 35944"/>
                              <a:gd name="connsiteX5" fmla="*/ 44350 w 44606"/>
                              <a:gd name="connsiteY5" fmla="*/ 9474 h 35944"/>
                              <a:gd name="connsiteX6" fmla="*/ 24341 w 44606"/>
                              <a:gd name="connsiteY6" fmla="*/ 3861 h 35944"/>
                              <a:gd name="connsiteX7" fmla="*/ 18274 w 44606"/>
                              <a:gd name="connsiteY7" fmla="*/ 22331 h 35944"/>
                              <a:gd name="connsiteX8" fmla="*/ 27328 w 44606"/>
                              <a:gd name="connsiteY8" fmla="*/ 28941 h 35944"/>
                              <a:gd name="connsiteX9" fmla="*/ 7590 w 44606"/>
                              <a:gd name="connsiteY9" fmla="*/ 28397 h 35944"/>
                              <a:gd name="connsiteX10" fmla="*/ 10035 w 44606"/>
                              <a:gd name="connsiteY10" fmla="*/ 18710 h 35944"/>
                              <a:gd name="connsiteX11" fmla="*/ 40095 w 44606"/>
                              <a:gd name="connsiteY11" fmla="*/ 11647 h 35944"/>
                              <a:gd name="connsiteX12" fmla="*/ 35387 w 44606"/>
                              <a:gd name="connsiteY12" fmla="*/ 24233 h 35944"/>
                              <a:gd name="connsiteX13" fmla="*/ 22892 w 44606"/>
                              <a:gd name="connsiteY13" fmla="*/ 20701 h 35944"/>
                              <a:gd name="connsiteX14" fmla="*/ 27328 w 44606"/>
                              <a:gd name="connsiteY14" fmla="*/ 8660 h 35944"/>
                              <a:gd name="connsiteX15" fmla="*/ 40095 w 44606"/>
                              <a:gd name="connsiteY15" fmla="*/ 11647 h 359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4606" h="35944">
                                <a:moveTo>
                                  <a:pt x="7500" y="13911"/>
                                </a:moveTo>
                                <a:cubicBezTo>
                                  <a:pt x="1524" y="18257"/>
                                  <a:pt x="-106" y="24504"/>
                                  <a:pt x="3063" y="30480"/>
                                </a:cubicBezTo>
                                <a:cubicBezTo>
                                  <a:pt x="5327" y="34735"/>
                                  <a:pt x="9492" y="37361"/>
                                  <a:pt x="14290" y="37723"/>
                                </a:cubicBezTo>
                                <a:cubicBezTo>
                                  <a:pt x="19361" y="38176"/>
                                  <a:pt x="24793" y="36637"/>
                                  <a:pt x="31946" y="32834"/>
                                </a:cubicBezTo>
                                <a:cubicBezTo>
                                  <a:pt x="38646" y="29212"/>
                                  <a:pt x="42268" y="26043"/>
                                  <a:pt x="44622" y="21879"/>
                                </a:cubicBezTo>
                                <a:cubicBezTo>
                                  <a:pt x="46614" y="17985"/>
                                  <a:pt x="46614" y="13730"/>
                                  <a:pt x="44350" y="9474"/>
                                </a:cubicBezTo>
                                <a:cubicBezTo>
                                  <a:pt x="40366" y="2050"/>
                                  <a:pt x="31946" y="-213"/>
                                  <a:pt x="24341" y="3861"/>
                                </a:cubicBezTo>
                                <a:cubicBezTo>
                                  <a:pt x="17097" y="7664"/>
                                  <a:pt x="14562" y="15450"/>
                                  <a:pt x="18274" y="22331"/>
                                </a:cubicBezTo>
                                <a:cubicBezTo>
                                  <a:pt x="20266" y="26043"/>
                                  <a:pt x="23073" y="28035"/>
                                  <a:pt x="27328" y="28941"/>
                                </a:cubicBezTo>
                                <a:cubicBezTo>
                                  <a:pt x="17459" y="34101"/>
                                  <a:pt x="10488" y="33920"/>
                                  <a:pt x="7590" y="28397"/>
                                </a:cubicBezTo>
                                <a:cubicBezTo>
                                  <a:pt x="5779" y="24957"/>
                                  <a:pt x="6594" y="21516"/>
                                  <a:pt x="10035" y="18710"/>
                                </a:cubicBezTo>
                                <a:close/>
                                <a:moveTo>
                                  <a:pt x="40095" y="11647"/>
                                </a:moveTo>
                                <a:cubicBezTo>
                                  <a:pt x="42449" y="16174"/>
                                  <a:pt x="40457" y="21516"/>
                                  <a:pt x="35387" y="24233"/>
                                </a:cubicBezTo>
                                <a:cubicBezTo>
                                  <a:pt x="30497" y="26858"/>
                                  <a:pt x="25336" y="25410"/>
                                  <a:pt x="22892" y="20701"/>
                                </a:cubicBezTo>
                                <a:cubicBezTo>
                                  <a:pt x="20357" y="15993"/>
                                  <a:pt x="22077" y="11376"/>
                                  <a:pt x="27328" y="8660"/>
                                </a:cubicBezTo>
                                <a:cubicBezTo>
                                  <a:pt x="32308" y="5943"/>
                                  <a:pt x="37650" y="7211"/>
                                  <a:pt x="40095" y="1164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7" name="Freeform: Shape 2217"/>
                        <wps:cNvSpPr/>
                        <wps:spPr>
                          <a:xfrm>
                            <a:off x="2612819" y="3274730"/>
                            <a:ext cx="45158" cy="37622"/>
                          </a:xfrm>
                          <a:custGeom>
                            <a:avLst/>
                            <a:gdLst>
                              <a:gd name="connsiteX0" fmla="*/ 21805 w 45158"/>
                              <a:gd name="connsiteY0" fmla="*/ 18240 h 37622"/>
                              <a:gd name="connsiteX1" fmla="*/ 22167 w 45158"/>
                              <a:gd name="connsiteY1" fmla="*/ 18874 h 37622"/>
                              <a:gd name="connsiteX2" fmla="*/ 23254 w 45158"/>
                              <a:gd name="connsiteY2" fmla="*/ 20866 h 37622"/>
                              <a:gd name="connsiteX3" fmla="*/ 20266 w 45158"/>
                              <a:gd name="connsiteY3" fmla="*/ 32726 h 37622"/>
                              <a:gd name="connsiteX4" fmla="*/ 8133 w 45158"/>
                              <a:gd name="connsiteY4" fmla="*/ 29014 h 37622"/>
                              <a:gd name="connsiteX5" fmla="*/ 12207 w 45158"/>
                              <a:gd name="connsiteY5" fmla="*/ 16248 h 37622"/>
                              <a:gd name="connsiteX6" fmla="*/ 9582 w 45158"/>
                              <a:gd name="connsiteY6" fmla="*/ 11449 h 37622"/>
                              <a:gd name="connsiteX7" fmla="*/ 3425 w 45158"/>
                              <a:gd name="connsiteY7" fmla="*/ 16972 h 37622"/>
                              <a:gd name="connsiteX8" fmla="*/ 3696 w 45158"/>
                              <a:gd name="connsiteY8" fmla="*/ 31187 h 37622"/>
                              <a:gd name="connsiteX9" fmla="*/ 22982 w 45158"/>
                              <a:gd name="connsiteY9" fmla="*/ 37616 h 37622"/>
                              <a:gd name="connsiteX10" fmla="*/ 28867 w 45158"/>
                              <a:gd name="connsiteY10" fmla="*/ 26026 h 37622"/>
                              <a:gd name="connsiteX11" fmla="*/ 39913 w 45158"/>
                              <a:gd name="connsiteY11" fmla="*/ 27113 h 37622"/>
                              <a:gd name="connsiteX12" fmla="*/ 44622 w 45158"/>
                              <a:gd name="connsiteY12" fmla="*/ 9458 h 37622"/>
                              <a:gd name="connsiteX13" fmla="*/ 25336 w 45158"/>
                              <a:gd name="connsiteY13" fmla="*/ 4116 h 37622"/>
                              <a:gd name="connsiteX14" fmla="*/ 27871 w 45158"/>
                              <a:gd name="connsiteY14" fmla="*/ 8914 h 37622"/>
                              <a:gd name="connsiteX15" fmla="*/ 33213 w 45158"/>
                              <a:gd name="connsiteY15" fmla="*/ 7194 h 37622"/>
                              <a:gd name="connsiteX16" fmla="*/ 40366 w 45158"/>
                              <a:gd name="connsiteY16" fmla="*/ 11812 h 37622"/>
                              <a:gd name="connsiteX17" fmla="*/ 37107 w 45158"/>
                              <a:gd name="connsiteY17" fmla="*/ 22224 h 37622"/>
                              <a:gd name="connsiteX18" fmla="*/ 30135 w 45158"/>
                              <a:gd name="connsiteY18" fmla="*/ 22043 h 37622"/>
                              <a:gd name="connsiteX19" fmla="*/ 25789 w 45158"/>
                              <a:gd name="connsiteY19" fmla="*/ 16067 h 376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158" h="37622">
                                <a:moveTo>
                                  <a:pt x="21805" y="18240"/>
                                </a:moveTo>
                                <a:lnTo>
                                  <a:pt x="22167" y="18874"/>
                                </a:lnTo>
                                <a:lnTo>
                                  <a:pt x="23254" y="20866"/>
                                </a:lnTo>
                                <a:cubicBezTo>
                                  <a:pt x="26061" y="26208"/>
                                  <a:pt x="25064" y="30191"/>
                                  <a:pt x="20266" y="32726"/>
                                </a:cubicBezTo>
                                <a:cubicBezTo>
                                  <a:pt x="15286" y="35443"/>
                                  <a:pt x="10759" y="33994"/>
                                  <a:pt x="8133" y="29014"/>
                                </a:cubicBezTo>
                                <a:cubicBezTo>
                                  <a:pt x="5326" y="23672"/>
                                  <a:pt x="6503" y="19779"/>
                                  <a:pt x="12207" y="16248"/>
                                </a:cubicBezTo>
                                <a:lnTo>
                                  <a:pt x="9582" y="11449"/>
                                </a:lnTo>
                                <a:cubicBezTo>
                                  <a:pt x="6594" y="13441"/>
                                  <a:pt x="4783" y="14981"/>
                                  <a:pt x="3425" y="16972"/>
                                </a:cubicBezTo>
                                <a:cubicBezTo>
                                  <a:pt x="709" y="20956"/>
                                  <a:pt x="890" y="25845"/>
                                  <a:pt x="3696" y="31187"/>
                                </a:cubicBezTo>
                                <a:cubicBezTo>
                                  <a:pt x="7952" y="39155"/>
                                  <a:pt x="15467" y="41600"/>
                                  <a:pt x="22982" y="37616"/>
                                </a:cubicBezTo>
                                <a:cubicBezTo>
                                  <a:pt x="27962" y="34899"/>
                                  <a:pt x="29682" y="31549"/>
                                  <a:pt x="28867" y="26026"/>
                                </a:cubicBezTo>
                                <a:cubicBezTo>
                                  <a:pt x="32217" y="28924"/>
                                  <a:pt x="35930" y="29286"/>
                                  <a:pt x="39913" y="27113"/>
                                </a:cubicBezTo>
                                <a:cubicBezTo>
                                  <a:pt x="46704" y="23491"/>
                                  <a:pt x="48515" y="16791"/>
                                  <a:pt x="44622" y="9458"/>
                                </a:cubicBezTo>
                                <a:cubicBezTo>
                                  <a:pt x="40366" y="1671"/>
                                  <a:pt x="33756" y="-140"/>
                                  <a:pt x="25336" y="4116"/>
                                </a:cubicBezTo>
                                <a:lnTo>
                                  <a:pt x="27871" y="8914"/>
                                </a:lnTo>
                                <a:cubicBezTo>
                                  <a:pt x="30316" y="7737"/>
                                  <a:pt x="31765" y="7285"/>
                                  <a:pt x="33213" y="7194"/>
                                </a:cubicBezTo>
                                <a:cubicBezTo>
                                  <a:pt x="36111" y="7104"/>
                                  <a:pt x="38736" y="8824"/>
                                  <a:pt x="40366" y="11812"/>
                                </a:cubicBezTo>
                                <a:cubicBezTo>
                                  <a:pt x="42630" y="16067"/>
                                  <a:pt x="41453" y="19960"/>
                                  <a:pt x="37107" y="22224"/>
                                </a:cubicBezTo>
                                <a:cubicBezTo>
                                  <a:pt x="34300" y="23763"/>
                                  <a:pt x="32127" y="23763"/>
                                  <a:pt x="30135" y="22043"/>
                                </a:cubicBezTo>
                                <a:cubicBezTo>
                                  <a:pt x="28867" y="21047"/>
                                  <a:pt x="27690" y="19417"/>
                                  <a:pt x="25789" y="1606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8" name="Freeform: Shape 2218"/>
                        <wps:cNvSpPr/>
                        <wps:spPr>
                          <a:xfrm>
                            <a:off x="2639200" y="3312494"/>
                            <a:ext cx="10774" cy="15120"/>
                          </a:xfrm>
                          <a:custGeom>
                            <a:avLst/>
                            <a:gdLst>
                              <a:gd name="connsiteX0" fmla="*/ 12270 w 10774"/>
                              <a:gd name="connsiteY0" fmla="*/ 14928 h 15120"/>
                              <a:gd name="connsiteX1" fmla="*/ 5389 w 10774"/>
                              <a:gd name="connsiteY1" fmla="*/ 1890 h 15120"/>
                              <a:gd name="connsiteX2" fmla="*/ 1495 w 10774"/>
                              <a:gd name="connsiteY2" fmla="*/ 3973 h 15120"/>
                              <a:gd name="connsiteX3" fmla="*/ 8376 w 10774"/>
                              <a:gd name="connsiteY3" fmla="*/ 17010 h 15120"/>
                            </a:gdLst>
                            <a:ahLst/>
                            <a:cxnLst>
                              <a:cxn ang="0">
                                <a:pos x="connsiteX0" y="connsiteY0"/>
                              </a:cxn>
                              <a:cxn ang="0">
                                <a:pos x="connsiteX1" y="connsiteY1"/>
                              </a:cxn>
                              <a:cxn ang="0">
                                <a:pos x="connsiteX2" y="connsiteY2"/>
                              </a:cxn>
                              <a:cxn ang="0">
                                <a:pos x="connsiteX3" y="connsiteY3"/>
                              </a:cxn>
                            </a:cxnLst>
                            <a:rect l="l" t="t" r="r" b="b"/>
                            <a:pathLst>
                              <a:path w="10774" h="15120">
                                <a:moveTo>
                                  <a:pt x="12270" y="14928"/>
                                </a:moveTo>
                                <a:lnTo>
                                  <a:pt x="5389" y="1890"/>
                                </a:lnTo>
                                <a:lnTo>
                                  <a:pt x="1495" y="3973"/>
                                </a:lnTo>
                                <a:lnTo>
                                  <a:pt x="8376" y="1701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9" name="Freeform: Shape 2219"/>
                        <wps:cNvSpPr/>
                        <wps:spPr>
                          <a:xfrm>
                            <a:off x="2638922" y="3322628"/>
                            <a:ext cx="48102" cy="38171"/>
                          </a:xfrm>
                          <a:custGeom>
                            <a:avLst/>
                            <a:gdLst>
                              <a:gd name="connsiteX0" fmla="*/ 49603 w 48102"/>
                              <a:gd name="connsiteY0" fmla="*/ 22001 h 38171"/>
                              <a:gd name="connsiteX1" fmla="*/ 38919 w 48102"/>
                              <a:gd name="connsiteY1" fmla="*/ 1901 h 38171"/>
                              <a:gd name="connsiteX2" fmla="*/ 16284 w 48102"/>
                              <a:gd name="connsiteY2" fmla="*/ 10230 h 38171"/>
                              <a:gd name="connsiteX3" fmla="*/ 18638 w 48102"/>
                              <a:gd name="connsiteY3" fmla="*/ 14667 h 38171"/>
                              <a:gd name="connsiteX4" fmla="*/ 26153 w 48102"/>
                              <a:gd name="connsiteY4" fmla="*/ 19918 h 38171"/>
                              <a:gd name="connsiteX5" fmla="*/ 21263 w 48102"/>
                              <a:gd name="connsiteY5" fmla="*/ 33228 h 38171"/>
                              <a:gd name="connsiteX6" fmla="*/ 7863 w 48102"/>
                              <a:gd name="connsiteY6" fmla="*/ 29515 h 38171"/>
                              <a:gd name="connsiteX7" fmla="*/ 10127 w 48102"/>
                              <a:gd name="connsiteY7" fmla="*/ 18198 h 38171"/>
                              <a:gd name="connsiteX8" fmla="*/ 7501 w 48102"/>
                              <a:gd name="connsiteY8" fmla="*/ 13399 h 38171"/>
                              <a:gd name="connsiteX9" fmla="*/ 2612 w 48102"/>
                              <a:gd name="connsiteY9" fmla="*/ 19013 h 38171"/>
                              <a:gd name="connsiteX10" fmla="*/ 3608 w 48102"/>
                              <a:gd name="connsiteY10" fmla="*/ 32051 h 38171"/>
                              <a:gd name="connsiteX11" fmla="*/ 24523 w 48102"/>
                              <a:gd name="connsiteY11" fmla="*/ 37936 h 38171"/>
                              <a:gd name="connsiteX12" fmla="*/ 30680 w 48102"/>
                              <a:gd name="connsiteY12" fmla="*/ 18469 h 38171"/>
                              <a:gd name="connsiteX13" fmla="*/ 24613 w 48102"/>
                              <a:gd name="connsiteY13" fmla="*/ 12584 h 38171"/>
                              <a:gd name="connsiteX14" fmla="*/ 36203 w 48102"/>
                              <a:gd name="connsiteY14" fmla="*/ 8329 h 38171"/>
                              <a:gd name="connsiteX15" fmla="*/ 44804 w 48102"/>
                              <a:gd name="connsiteY15" fmla="*/ 24536 h 381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8102" h="38171">
                                <a:moveTo>
                                  <a:pt x="49603" y="22001"/>
                                </a:moveTo>
                                <a:lnTo>
                                  <a:pt x="38919" y="1901"/>
                                </a:lnTo>
                                <a:lnTo>
                                  <a:pt x="16284" y="10230"/>
                                </a:lnTo>
                                <a:lnTo>
                                  <a:pt x="18638" y="14667"/>
                                </a:lnTo>
                                <a:cubicBezTo>
                                  <a:pt x="22440" y="15482"/>
                                  <a:pt x="24523" y="16930"/>
                                  <a:pt x="26153" y="19918"/>
                                </a:cubicBezTo>
                                <a:cubicBezTo>
                                  <a:pt x="28869" y="25169"/>
                                  <a:pt x="27058" y="30149"/>
                                  <a:pt x="21263" y="33228"/>
                                </a:cubicBezTo>
                                <a:cubicBezTo>
                                  <a:pt x="15740" y="36215"/>
                                  <a:pt x="10670" y="34857"/>
                                  <a:pt x="7863" y="29515"/>
                                </a:cubicBezTo>
                                <a:cubicBezTo>
                                  <a:pt x="5690" y="25441"/>
                                  <a:pt x="6233" y="21638"/>
                                  <a:pt x="10127" y="18198"/>
                                </a:cubicBezTo>
                                <a:lnTo>
                                  <a:pt x="7501" y="13399"/>
                                </a:lnTo>
                                <a:cubicBezTo>
                                  <a:pt x="4694" y="15753"/>
                                  <a:pt x="3427" y="17111"/>
                                  <a:pt x="2612" y="19013"/>
                                </a:cubicBezTo>
                                <a:cubicBezTo>
                                  <a:pt x="801" y="22815"/>
                                  <a:pt x="1254" y="27705"/>
                                  <a:pt x="3608" y="32051"/>
                                </a:cubicBezTo>
                                <a:cubicBezTo>
                                  <a:pt x="7773" y="39837"/>
                                  <a:pt x="16374" y="42282"/>
                                  <a:pt x="24523" y="37936"/>
                                </a:cubicBezTo>
                                <a:cubicBezTo>
                                  <a:pt x="32219" y="33771"/>
                                  <a:pt x="34664" y="25894"/>
                                  <a:pt x="30680" y="18469"/>
                                </a:cubicBezTo>
                                <a:cubicBezTo>
                                  <a:pt x="29231" y="15753"/>
                                  <a:pt x="27511" y="13942"/>
                                  <a:pt x="24613" y="12584"/>
                                </a:cubicBezTo>
                                <a:lnTo>
                                  <a:pt x="36203" y="8329"/>
                                </a:lnTo>
                                <a:lnTo>
                                  <a:pt x="44804" y="2453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0" name="Freeform: Shape 2220"/>
                        <wps:cNvSpPr/>
                        <wps:spPr>
                          <a:xfrm>
                            <a:off x="2640306" y="3355342"/>
                            <a:ext cx="50183" cy="36340"/>
                          </a:xfrm>
                          <a:custGeom>
                            <a:avLst/>
                            <a:gdLst>
                              <a:gd name="connsiteX0" fmla="*/ 1510 w 50183"/>
                              <a:gd name="connsiteY0" fmla="*/ 23557 h 36340"/>
                              <a:gd name="connsiteX1" fmla="*/ 3955 w 50183"/>
                              <a:gd name="connsiteY1" fmla="*/ 28084 h 36340"/>
                              <a:gd name="connsiteX2" fmla="*/ 18894 w 50183"/>
                              <a:gd name="connsiteY2" fmla="*/ 20116 h 36340"/>
                              <a:gd name="connsiteX3" fmla="*/ 19347 w 50183"/>
                              <a:gd name="connsiteY3" fmla="*/ 31343 h 36340"/>
                              <a:gd name="connsiteX4" fmla="*/ 40986 w 50183"/>
                              <a:gd name="connsiteY4" fmla="*/ 35508 h 36340"/>
                              <a:gd name="connsiteX5" fmla="*/ 50041 w 50183"/>
                              <a:gd name="connsiteY5" fmla="*/ 14775 h 36340"/>
                              <a:gd name="connsiteX6" fmla="*/ 39900 w 50183"/>
                              <a:gd name="connsiteY6" fmla="*/ 8437 h 36340"/>
                              <a:gd name="connsiteX7" fmla="*/ 44246 w 50183"/>
                              <a:gd name="connsiteY7" fmla="*/ 6083 h 36340"/>
                              <a:gd name="connsiteX8" fmla="*/ 41982 w 50183"/>
                              <a:gd name="connsiteY8" fmla="*/ 1918 h 36340"/>
                              <a:gd name="connsiteX9" fmla="*/ 45242 w 50183"/>
                              <a:gd name="connsiteY9" fmla="*/ 16314 h 36340"/>
                              <a:gd name="connsiteX10" fmla="*/ 38451 w 50183"/>
                              <a:gd name="connsiteY10" fmla="*/ 30619 h 36340"/>
                              <a:gd name="connsiteX11" fmla="*/ 23150 w 50183"/>
                              <a:gd name="connsiteY11" fmla="*/ 28084 h 36340"/>
                              <a:gd name="connsiteX12" fmla="*/ 29850 w 50183"/>
                              <a:gd name="connsiteY12" fmla="*/ 14231 h 36340"/>
                              <a:gd name="connsiteX13" fmla="*/ 45242 w 50183"/>
                              <a:gd name="connsiteY13" fmla="*/ 16314 h 363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183" h="36340">
                                <a:moveTo>
                                  <a:pt x="1510" y="23557"/>
                                </a:moveTo>
                                <a:lnTo>
                                  <a:pt x="3955" y="28084"/>
                                </a:lnTo>
                                <a:lnTo>
                                  <a:pt x="18894" y="20116"/>
                                </a:lnTo>
                                <a:cubicBezTo>
                                  <a:pt x="17174" y="24100"/>
                                  <a:pt x="17264" y="27541"/>
                                  <a:pt x="19347" y="31343"/>
                                </a:cubicBezTo>
                                <a:cubicBezTo>
                                  <a:pt x="23240" y="38768"/>
                                  <a:pt x="31842" y="40307"/>
                                  <a:pt x="40986" y="35508"/>
                                </a:cubicBezTo>
                                <a:cubicBezTo>
                                  <a:pt x="50493" y="30348"/>
                                  <a:pt x="54115" y="22380"/>
                                  <a:pt x="50041" y="14775"/>
                                </a:cubicBezTo>
                                <a:cubicBezTo>
                                  <a:pt x="47958" y="10881"/>
                                  <a:pt x="44518" y="8708"/>
                                  <a:pt x="39900" y="8437"/>
                                </a:cubicBezTo>
                                <a:lnTo>
                                  <a:pt x="44246" y="6083"/>
                                </a:lnTo>
                                <a:lnTo>
                                  <a:pt x="41982" y="1918"/>
                                </a:lnTo>
                                <a:close/>
                                <a:moveTo>
                                  <a:pt x="45242" y="16314"/>
                                </a:moveTo>
                                <a:cubicBezTo>
                                  <a:pt x="47958" y="21384"/>
                                  <a:pt x="45242" y="26998"/>
                                  <a:pt x="38451" y="30619"/>
                                </a:cubicBezTo>
                                <a:cubicBezTo>
                                  <a:pt x="31932" y="34060"/>
                                  <a:pt x="25866" y="33154"/>
                                  <a:pt x="23150" y="28084"/>
                                </a:cubicBezTo>
                                <a:cubicBezTo>
                                  <a:pt x="20614" y="23195"/>
                                  <a:pt x="23150" y="17853"/>
                                  <a:pt x="29850" y="14231"/>
                                </a:cubicBezTo>
                                <a:cubicBezTo>
                                  <a:pt x="36640" y="10610"/>
                                  <a:pt x="42707" y="11425"/>
                                  <a:pt x="45242" y="163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1" name="Freeform: Shape 2221"/>
                        <wps:cNvSpPr/>
                        <wps:spPr>
                          <a:xfrm>
                            <a:off x="2494987" y="3151462"/>
                            <a:ext cx="46163" cy="52785"/>
                          </a:xfrm>
                          <a:custGeom>
                            <a:avLst/>
                            <a:gdLst>
                              <a:gd name="connsiteX0" fmla="*/ 30484 w 46163"/>
                              <a:gd name="connsiteY0" fmla="*/ 1801 h 52785"/>
                              <a:gd name="connsiteX1" fmla="*/ 1420 w 46163"/>
                              <a:gd name="connsiteY1" fmla="*/ 16197 h 52785"/>
                              <a:gd name="connsiteX2" fmla="*/ 3774 w 46163"/>
                              <a:gd name="connsiteY2" fmla="*/ 20814 h 52785"/>
                              <a:gd name="connsiteX3" fmla="*/ 22064 w 46163"/>
                              <a:gd name="connsiteY3" fmla="*/ 11760 h 52785"/>
                              <a:gd name="connsiteX4" fmla="*/ 33020 w 46163"/>
                              <a:gd name="connsiteY4" fmla="*/ 14748 h 52785"/>
                              <a:gd name="connsiteX5" fmla="*/ 29851 w 46163"/>
                              <a:gd name="connsiteY5" fmla="*/ 23078 h 52785"/>
                              <a:gd name="connsiteX6" fmla="*/ 9841 w 46163"/>
                              <a:gd name="connsiteY6" fmla="*/ 33037 h 52785"/>
                              <a:gd name="connsiteX7" fmla="*/ 12104 w 46163"/>
                              <a:gd name="connsiteY7" fmla="*/ 37655 h 52785"/>
                              <a:gd name="connsiteX8" fmla="*/ 30394 w 46163"/>
                              <a:gd name="connsiteY8" fmla="*/ 28601 h 52785"/>
                              <a:gd name="connsiteX9" fmla="*/ 41350 w 46163"/>
                              <a:gd name="connsiteY9" fmla="*/ 31679 h 52785"/>
                              <a:gd name="connsiteX10" fmla="*/ 38181 w 46163"/>
                              <a:gd name="connsiteY10" fmla="*/ 40009 h 52785"/>
                              <a:gd name="connsiteX11" fmla="*/ 18171 w 46163"/>
                              <a:gd name="connsiteY11" fmla="*/ 49968 h 52785"/>
                              <a:gd name="connsiteX12" fmla="*/ 20525 w 46163"/>
                              <a:gd name="connsiteY12" fmla="*/ 54586 h 52785"/>
                              <a:gd name="connsiteX13" fmla="*/ 42345 w 46163"/>
                              <a:gd name="connsiteY13" fmla="*/ 43721 h 52785"/>
                              <a:gd name="connsiteX14" fmla="*/ 46239 w 46163"/>
                              <a:gd name="connsiteY14" fmla="*/ 31317 h 52785"/>
                              <a:gd name="connsiteX15" fmla="*/ 37275 w 46163"/>
                              <a:gd name="connsiteY15" fmla="*/ 24526 h 52785"/>
                              <a:gd name="connsiteX16" fmla="*/ 37999 w 46163"/>
                              <a:gd name="connsiteY16" fmla="*/ 14567 h 52785"/>
                              <a:gd name="connsiteX17" fmla="*/ 28583 w 46163"/>
                              <a:gd name="connsiteY17" fmla="*/ 8048 h 52785"/>
                              <a:gd name="connsiteX18" fmla="*/ 32657 w 46163"/>
                              <a:gd name="connsiteY18" fmla="*/ 6056 h 527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6163" h="52785">
                                <a:moveTo>
                                  <a:pt x="30484" y="1801"/>
                                </a:moveTo>
                                <a:lnTo>
                                  <a:pt x="1420" y="16197"/>
                                </a:lnTo>
                                <a:lnTo>
                                  <a:pt x="3774" y="20814"/>
                                </a:lnTo>
                                <a:lnTo>
                                  <a:pt x="22064" y="11760"/>
                                </a:lnTo>
                                <a:cubicBezTo>
                                  <a:pt x="26229" y="9678"/>
                                  <a:pt x="31209" y="11036"/>
                                  <a:pt x="33020" y="14748"/>
                                </a:cubicBezTo>
                                <a:cubicBezTo>
                                  <a:pt x="34740" y="18279"/>
                                  <a:pt x="33563" y="21267"/>
                                  <a:pt x="29851" y="23078"/>
                                </a:cubicBezTo>
                                <a:lnTo>
                                  <a:pt x="9841" y="33037"/>
                                </a:lnTo>
                                <a:lnTo>
                                  <a:pt x="12104" y="37655"/>
                                </a:lnTo>
                                <a:lnTo>
                                  <a:pt x="30394" y="28601"/>
                                </a:lnTo>
                                <a:cubicBezTo>
                                  <a:pt x="34559" y="26518"/>
                                  <a:pt x="39539" y="27876"/>
                                  <a:pt x="41350" y="31679"/>
                                </a:cubicBezTo>
                                <a:cubicBezTo>
                                  <a:pt x="43070" y="35029"/>
                                  <a:pt x="41893" y="38198"/>
                                  <a:pt x="38181" y="40009"/>
                                </a:cubicBezTo>
                                <a:lnTo>
                                  <a:pt x="18171" y="49968"/>
                                </a:lnTo>
                                <a:lnTo>
                                  <a:pt x="20525" y="54586"/>
                                </a:lnTo>
                                <a:lnTo>
                                  <a:pt x="42345" y="43721"/>
                                </a:lnTo>
                                <a:cubicBezTo>
                                  <a:pt x="47506" y="41186"/>
                                  <a:pt x="48955" y="36749"/>
                                  <a:pt x="46239" y="31317"/>
                                </a:cubicBezTo>
                                <a:cubicBezTo>
                                  <a:pt x="44337" y="27424"/>
                                  <a:pt x="41983" y="25703"/>
                                  <a:pt x="37275" y="24526"/>
                                </a:cubicBezTo>
                                <a:cubicBezTo>
                                  <a:pt x="39539" y="21357"/>
                                  <a:pt x="39810" y="18279"/>
                                  <a:pt x="37999" y="14567"/>
                                </a:cubicBezTo>
                                <a:cubicBezTo>
                                  <a:pt x="36008" y="10674"/>
                                  <a:pt x="33201" y="8772"/>
                                  <a:pt x="28583" y="8048"/>
                                </a:cubicBezTo>
                                <a:lnTo>
                                  <a:pt x="32657" y="605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2" name="Freeform: Shape 2222"/>
                        <wps:cNvSpPr/>
                        <wps:spPr>
                          <a:xfrm>
                            <a:off x="2517810" y="3191685"/>
                            <a:ext cx="42826" cy="24808"/>
                          </a:xfrm>
                          <a:custGeom>
                            <a:avLst/>
                            <a:gdLst>
                              <a:gd name="connsiteX0" fmla="*/ 32852 w 42826"/>
                              <a:gd name="connsiteY0" fmla="*/ 12239 h 24808"/>
                              <a:gd name="connsiteX1" fmla="*/ 30497 w 42826"/>
                              <a:gd name="connsiteY1" fmla="*/ 7622 h 24808"/>
                              <a:gd name="connsiteX2" fmla="*/ 1433 w 42826"/>
                              <a:gd name="connsiteY2" fmla="*/ 22018 h 24808"/>
                              <a:gd name="connsiteX3" fmla="*/ 3787 w 42826"/>
                              <a:gd name="connsiteY3" fmla="*/ 26635 h 24808"/>
                              <a:gd name="connsiteX4" fmla="*/ 44260 w 42826"/>
                              <a:gd name="connsiteY4" fmla="*/ 6535 h 24808"/>
                              <a:gd name="connsiteX5" fmla="*/ 41906 w 42826"/>
                              <a:gd name="connsiteY5" fmla="*/ 1827 h 24808"/>
                              <a:gd name="connsiteX6" fmla="*/ 36111 w 42826"/>
                              <a:gd name="connsiteY6" fmla="*/ 4724 h 24808"/>
                              <a:gd name="connsiteX7" fmla="*/ 38465 w 42826"/>
                              <a:gd name="connsiteY7" fmla="*/ 9432 h 248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2826" h="24808">
                                <a:moveTo>
                                  <a:pt x="32852" y="12239"/>
                                </a:moveTo>
                                <a:lnTo>
                                  <a:pt x="30497" y="7622"/>
                                </a:lnTo>
                                <a:lnTo>
                                  <a:pt x="1433" y="22018"/>
                                </a:lnTo>
                                <a:lnTo>
                                  <a:pt x="3787" y="26635"/>
                                </a:lnTo>
                                <a:close/>
                                <a:moveTo>
                                  <a:pt x="44260" y="6535"/>
                                </a:moveTo>
                                <a:lnTo>
                                  <a:pt x="41906" y="1827"/>
                                </a:lnTo>
                                <a:lnTo>
                                  <a:pt x="36111" y="4724"/>
                                </a:lnTo>
                                <a:lnTo>
                                  <a:pt x="38465" y="943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3" name="Freeform: Shape 2223"/>
                        <wps:cNvSpPr/>
                        <wps:spPr>
                          <a:xfrm>
                            <a:off x="2524641" y="3205516"/>
                            <a:ext cx="51814" cy="52603"/>
                          </a:xfrm>
                          <a:custGeom>
                            <a:avLst/>
                            <a:gdLst>
                              <a:gd name="connsiteX0" fmla="*/ 21447 w 51814"/>
                              <a:gd name="connsiteY0" fmla="*/ 18403 h 52603"/>
                              <a:gd name="connsiteX1" fmla="*/ 28056 w 51814"/>
                              <a:gd name="connsiteY1" fmla="*/ 31712 h 52603"/>
                              <a:gd name="connsiteX2" fmla="*/ 24163 w 51814"/>
                              <a:gd name="connsiteY2" fmla="*/ 41943 h 52603"/>
                              <a:gd name="connsiteX3" fmla="*/ 20541 w 51814"/>
                              <a:gd name="connsiteY3" fmla="*/ 43754 h 52603"/>
                              <a:gd name="connsiteX4" fmla="*/ 14475 w 51814"/>
                              <a:gd name="connsiteY4" fmla="*/ 48191 h 52603"/>
                              <a:gd name="connsiteX5" fmla="*/ 17553 w 51814"/>
                              <a:gd name="connsiteY5" fmla="*/ 54438 h 52603"/>
                              <a:gd name="connsiteX6" fmla="*/ 18821 w 51814"/>
                              <a:gd name="connsiteY6" fmla="*/ 53804 h 52603"/>
                              <a:gd name="connsiteX7" fmla="*/ 25793 w 51814"/>
                              <a:gd name="connsiteY7" fmla="*/ 47285 h 52603"/>
                              <a:gd name="connsiteX8" fmla="*/ 33579 w 51814"/>
                              <a:gd name="connsiteY8" fmla="*/ 36692 h 52603"/>
                              <a:gd name="connsiteX9" fmla="*/ 46436 w 51814"/>
                              <a:gd name="connsiteY9" fmla="*/ 38231 h 52603"/>
                              <a:gd name="connsiteX10" fmla="*/ 51144 w 51814"/>
                              <a:gd name="connsiteY10" fmla="*/ 20395 h 52603"/>
                              <a:gd name="connsiteX11" fmla="*/ 41909 w 51814"/>
                              <a:gd name="connsiteY11" fmla="*/ 1834 h 52603"/>
                              <a:gd name="connsiteX12" fmla="*/ 1437 w 51814"/>
                              <a:gd name="connsiteY12" fmla="*/ 21934 h 52603"/>
                              <a:gd name="connsiteX13" fmla="*/ 3972 w 51814"/>
                              <a:gd name="connsiteY13" fmla="*/ 27095 h 52603"/>
                              <a:gd name="connsiteX14" fmla="*/ 25974 w 51814"/>
                              <a:gd name="connsiteY14" fmla="*/ 16230 h 52603"/>
                              <a:gd name="connsiteX15" fmla="*/ 39917 w 51814"/>
                              <a:gd name="connsiteY15" fmla="*/ 9258 h 52603"/>
                              <a:gd name="connsiteX16" fmla="*/ 46165 w 51814"/>
                              <a:gd name="connsiteY16" fmla="*/ 21753 h 52603"/>
                              <a:gd name="connsiteX17" fmla="*/ 47432 w 51814"/>
                              <a:gd name="connsiteY17" fmla="*/ 28362 h 52603"/>
                              <a:gd name="connsiteX18" fmla="*/ 43086 w 51814"/>
                              <a:gd name="connsiteY18" fmla="*/ 33161 h 52603"/>
                              <a:gd name="connsiteX19" fmla="*/ 32221 w 51814"/>
                              <a:gd name="connsiteY19" fmla="*/ 28725 h 526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814" h="52603">
                                <a:moveTo>
                                  <a:pt x="21447" y="18403"/>
                                </a:moveTo>
                                <a:lnTo>
                                  <a:pt x="28056" y="31712"/>
                                </a:lnTo>
                                <a:cubicBezTo>
                                  <a:pt x="30410" y="36330"/>
                                  <a:pt x="29143" y="39499"/>
                                  <a:pt x="24163" y="41943"/>
                                </a:cubicBezTo>
                                <a:lnTo>
                                  <a:pt x="20541" y="43754"/>
                                </a:lnTo>
                                <a:cubicBezTo>
                                  <a:pt x="18097" y="44931"/>
                                  <a:pt x="15833" y="46651"/>
                                  <a:pt x="14475" y="48191"/>
                                </a:cubicBezTo>
                                <a:lnTo>
                                  <a:pt x="17553" y="54438"/>
                                </a:lnTo>
                                <a:lnTo>
                                  <a:pt x="18821" y="53804"/>
                                </a:lnTo>
                                <a:cubicBezTo>
                                  <a:pt x="19274" y="51179"/>
                                  <a:pt x="20541" y="50182"/>
                                  <a:pt x="25793" y="47285"/>
                                </a:cubicBezTo>
                                <a:cubicBezTo>
                                  <a:pt x="32402" y="44026"/>
                                  <a:pt x="33942" y="41943"/>
                                  <a:pt x="33579" y="36692"/>
                                </a:cubicBezTo>
                                <a:cubicBezTo>
                                  <a:pt x="38106" y="40042"/>
                                  <a:pt x="41819" y="40495"/>
                                  <a:pt x="46436" y="38231"/>
                                </a:cubicBezTo>
                                <a:cubicBezTo>
                                  <a:pt x="53408" y="34791"/>
                                  <a:pt x="55128" y="28453"/>
                                  <a:pt x="51144" y="20395"/>
                                </a:cubicBezTo>
                                <a:lnTo>
                                  <a:pt x="41909" y="1834"/>
                                </a:lnTo>
                                <a:lnTo>
                                  <a:pt x="1437" y="21934"/>
                                </a:lnTo>
                                <a:lnTo>
                                  <a:pt x="3972" y="27095"/>
                                </a:lnTo>
                                <a:close/>
                                <a:moveTo>
                                  <a:pt x="25974" y="16230"/>
                                </a:moveTo>
                                <a:lnTo>
                                  <a:pt x="39917" y="9258"/>
                                </a:lnTo>
                                <a:lnTo>
                                  <a:pt x="46165" y="21753"/>
                                </a:lnTo>
                                <a:cubicBezTo>
                                  <a:pt x="47613" y="24650"/>
                                  <a:pt x="47885" y="26552"/>
                                  <a:pt x="47432" y="28362"/>
                                </a:cubicBezTo>
                                <a:cubicBezTo>
                                  <a:pt x="46889" y="30264"/>
                                  <a:pt x="45440" y="31984"/>
                                  <a:pt x="43086" y="33161"/>
                                </a:cubicBezTo>
                                <a:cubicBezTo>
                                  <a:pt x="38288" y="35606"/>
                                  <a:pt x="34938" y="34247"/>
                                  <a:pt x="32221" y="2872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4" name="Freeform: Shape 2224"/>
                        <wps:cNvSpPr/>
                        <wps:spPr>
                          <a:xfrm>
                            <a:off x="2556484" y="3254319"/>
                            <a:ext cx="10502" cy="15210"/>
                          </a:xfrm>
                          <a:custGeom>
                            <a:avLst/>
                            <a:gdLst>
                              <a:gd name="connsiteX0" fmla="*/ 11951 w 10502"/>
                              <a:gd name="connsiteY0" fmla="*/ 15076 h 15210"/>
                              <a:gd name="connsiteX1" fmla="*/ 5432 w 10502"/>
                              <a:gd name="connsiteY1" fmla="*/ 1857 h 15210"/>
                              <a:gd name="connsiteX2" fmla="*/ 1448 w 10502"/>
                              <a:gd name="connsiteY2" fmla="*/ 3849 h 15210"/>
                              <a:gd name="connsiteX3" fmla="*/ 7967 w 10502"/>
                              <a:gd name="connsiteY3" fmla="*/ 17068 h 15210"/>
                            </a:gdLst>
                            <a:ahLst/>
                            <a:cxnLst>
                              <a:cxn ang="0">
                                <a:pos x="connsiteX0" y="connsiteY0"/>
                              </a:cxn>
                              <a:cxn ang="0">
                                <a:pos x="connsiteX1" y="connsiteY1"/>
                              </a:cxn>
                              <a:cxn ang="0">
                                <a:pos x="connsiteX2" y="connsiteY2"/>
                              </a:cxn>
                              <a:cxn ang="0">
                                <a:pos x="connsiteX3" y="connsiteY3"/>
                              </a:cxn>
                            </a:cxnLst>
                            <a:rect l="l" t="t" r="r" b="b"/>
                            <a:pathLst>
                              <a:path w="10502" h="15210">
                                <a:moveTo>
                                  <a:pt x="11951" y="15076"/>
                                </a:moveTo>
                                <a:lnTo>
                                  <a:pt x="5432" y="1857"/>
                                </a:lnTo>
                                <a:lnTo>
                                  <a:pt x="1448" y="3849"/>
                                </a:lnTo>
                                <a:lnTo>
                                  <a:pt x="7967" y="1706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5" name="Freeform: Shape 2225"/>
                        <wps:cNvSpPr/>
                        <wps:spPr>
                          <a:xfrm>
                            <a:off x="2552064" y="3266356"/>
                            <a:ext cx="48772" cy="40569"/>
                          </a:xfrm>
                          <a:custGeom>
                            <a:avLst/>
                            <a:gdLst>
                              <a:gd name="connsiteX0" fmla="*/ 19290 w 48772"/>
                              <a:gd name="connsiteY0" fmla="*/ 39992 h 40569"/>
                              <a:gd name="connsiteX1" fmla="*/ 8968 w 48772"/>
                              <a:gd name="connsiteY1" fmla="*/ 19349 h 40569"/>
                              <a:gd name="connsiteX2" fmla="*/ 20920 w 48772"/>
                              <a:gd name="connsiteY2" fmla="*/ 22337 h 40569"/>
                              <a:gd name="connsiteX3" fmla="*/ 26715 w 48772"/>
                              <a:gd name="connsiteY3" fmla="*/ 26320 h 40569"/>
                              <a:gd name="connsiteX4" fmla="*/ 43012 w 48772"/>
                              <a:gd name="connsiteY4" fmla="*/ 28674 h 40569"/>
                              <a:gd name="connsiteX5" fmla="*/ 49712 w 48772"/>
                              <a:gd name="connsiteY5" fmla="*/ 20616 h 40569"/>
                              <a:gd name="connsiteX6" fmla="*/ 48354 w 48772"/>
                              <a:gd name="connsiteY6" fmla="*/ 10204 h 40569"/>
                              <a:gd name="connsiteX7" fmla="*/ 37761 w 48772"/>
                              <a:gd name="connsiteY7" fmla="*/ 1965 h 40569"/>
                              <a:gd name="connsiteX8" fmla="*/ 28073 w 48772"/>
                              <a:gd name="connsiteY8" fmla="*/ 4047 h 40569"/>
                              <a:gd name="connsiteX9" fmla="*/ 30517 w 48772"/>
                              <a:gd name="connsiteY9" fmla="*/ 8937 h 40569"/>
                              <a:gd name="connsiteX10" fmla="*/ 36674 w 48772"/>
                              <a:gd name="connsiteY10" fmla="*/ 7397 h 40569"/>
                              <a:gd name="connsiteX11" fmla="*/ 44008 w 48772"/>
                              <a:gd name="connsiteY11" fmla="*/ 12196 h 40569"/>
                              <a:gd name="connsiteX12" fmla="*/ 40386 w 48772"/>
                              <a:gd name="connsiteY12" fmla="*/ 23695 h 40569"/>
                              <a:gd name="connsiteX13" fmla="*/ 29703 w 48772"/>
                              <a:gd name="connsiteY13" fmla="*/ 22337 h 40569"/>
                              <a:gd name="connsiteX14" fmla="*/ 24180 w 48772"/>
                              <a:gd name="connsiteY14" fmla="*/ 18624 h 40569"/>
                              <a:gd name="connsiteX15" fmla="*/ 1453 w 48772"/>
                              <a:gd name="connsiteY15" fmla="*/ 16270 h 40569"/>
                              <a:gd name="connsiteX16" fmla="*/ 14491 w 48772"/>
                              <a:gd name="connsiteY16" fmla="*/ 42437 h 405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772" h="40569">
                                <a:moveTo>
                                  <a:pt x="19290" y="39992"/>
                                </a:moveTo>
                                <a:lnTo>
                                  <a:pt x="8968" y="19349"/>
                                </a:lnTo>
                                <a:cubicBezTo>
                                  <a:pt x="12499" y="18172"/>
                                  <a:pt x="15578" y="18987"/>
                                  <a:pt x="20920" y="22337"/>
                                </a:cubicBezTo>
                                <a:lnTo>
                                  <a:pt x="26715" y="26320"/>
                                </a:lnTo>
                                <a:cubicBezTo>
                                  <a:pt x="32509" y="30304"/>
                                  <a:pt x="38033" y="31210"/>
                                  <a:pt x="43012" y="28674"/>
                                </a:cubicBezTo>
                                <a:cubicBezTo>
                                  <a:pt x="46272" y="27045"/>
                                  <a:pt x="48716" y="24057"/>
                                  <a:pt x="49712" y="20616"/>
                                </a:cubicBezTo>
                                <a:cubicBezTo>
                                  <a:pt x="50708" y="17357"/>
                                  <a:pt x="50256" y="13916"/>
                                  <a:pt x="48354" y="10204"/>
                                </a:cubicBezTo>
                                <a:cubicBezTo>
                                  <a:pt x="45910" y="5224"/>
                                  <a:pt x="42379" y="2418"/>
                                  <a:pt x="37761" y="1965"/>
                                </a:cubicBezTo>
                                <a:cubicBezTo>
                                  <a:pt x="34954" y="1603"/>
                                  <a:pt x="32147" y="2237"/>
                                  <a:pt x="28073" y="4047"/>
                                </a:cubicBezTo>
                                <a:lnTo>
                                  <a:pt x="30517" y="8937"/>
                                </a:lnTo>
                                <a:cubicBezTo>
                                  <a:pt x="33324" y="7760"/>
                                  <a:pt x="35135" y="7307"/>
                                  <a:pt x="36674" y="7397"/>
                                </a:cubicBezTo>
                                <a:cubicBezTo>
                                  <a:pt x="39753" y="7397"/>
                                  <a:pt x="42559" y="9299"/>
                                  <a:pt x="44008" y="12196"/>
                                </a:cubicBezTo>
                                <a:cubicBezTo>
                                  <a:pt x="46272" y="16633"/>
                                  <a:pt x="44642" y="21522"/>
                                  <a:pt x="40386" y="23695"/>
                                </a:cubicBezTo>
                                <a:cubicBezTo>
                                  <a:pt x="37127" y="25324"/>
                                  <a:pt x="33415" y="24781"/>
                                  <a:pt x="29703" y="22337"/>
                                </a:cubicBezTo>
                                <a:lnTo>
                                  <a:pt x="24180" y="18624"/>
                                </a:lnTo>
                                <a:cubicBezTo>
                                  <a:pt x="15397" y="12830"/>
                                  <a:pt x="10508" y="12377"/>
                                  <a:pt x="1453" y="16270"/>
                                </a:cubicBezTo>
                                <a:lnTo>
                                  <a:pt x="14491" y="4243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6" name="Freeform: Shape 2226"/>
                        <wps:cNvSpPr/>
                        <wps:spPr>
                          <a:xfrm>
                            <a:off x="2570672" y="3296201"/>
                            <a:ext cx="48119" cy="37523"/>
                          </a:xfrm>
                          <a:custGeom>
                            <a:avLst/>
                            <a:gdLst>
                              <a:gd name="connsiteX0" fmla="*/ 49581 w 48119"/>
                              <a:gd name="connsiteY0" fmla="*/ 22256 h 37523"/>
                              <a:gd name="connsiteX1" fmla="*/ 39440 w 48119"/>
                              <a:gd name="connsiteY1" fmla="*/ 1885 h 37523"/>
                              <a:gd name="connsiteX2" fmla="*/ 16624 w 48119"/>
                              <a:gd name="connsiteY2" fmla="*/ 9671 h 37523"/>
                              <a:gd name="connsiteX3" fmla="*/ 18887 w 48119"/>
                              <a:gd name="connsiteY3" fmla="*/ 14108 h 37523"/>
                              <a:gd name="connsiteX4" fmla="*/ 26131 w 48119"/>
                              <a:gd name="connsiteY4" fmla="*/ 19631 h 37523"/>
                              <a:gd name="connsiteX5" fmla="*/ 20879 w 48119"/>
                              <a:gd name="connsiteY5" fmla="*/ 32759 h 37523"/>
                              <a:gd name="connsiteX6" fmla="*/ 7569 w 48119"/>
                              <a:gd name="connsiteY6" fmla="*/ 28685 h 37523"/>
                              <a:gd name="connsiteX7" fmla="*/ 10195 w 48119"/>
                              <a:gd name="connsiteY7" fmla="*/ 17367 h 37523"/>
                              <a:gd name="connsiteX8" fmla="*/ 7841 w 48119"/>
                              <a:gd name="connsiteY8" fmla="*/ 12569 h 37523"/>
                              <a:gd name="connsiteX9" fmla="*/ 2771 w 48119"/>
                              <a:gd name="connsiteY9" fmla="*/ 17910 h 37523"/>
                              <a:gd name="connsiteX10" fmla="*/ 3314 w 48119"/>
                              <a:gd name="connsiteY10" fmla="*/ 31039 h 37523"/>
                              <a:gd name="connsiteX11" fmla="*/ 24139 w 48119"/>
                              <a:gd name="connsiteY11" fmla="*/ 37467 h 37523"/>
                              <a:gd name="connsiteX12" fmla="*/ 30839 w 48119"/>
                              <a:gd name="connsiteY12" fmla="*/ 18273 h 37523"/>
                              <a:gd name="connsiteX13" fmla="*/ 24954 w 48119"/>
                              <a:gd name="connsiteY13" fmla="*/ 12206 h 37523"/>
                              <a:gd name="connsiteX14" fmla="*/ 36633 w 48119"/>
                              <a:gd name="connsiteY14" fmla="*/ 8313 h 37523"/>
                              <a:gd name="connsiteX15" fmla="*/ 44782 w 48119"/>
                              <a:gd name="connsiteY15" fmla="*/ 24701 h 375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8119" h="37523">
                                <a:moveTo>
                                  <a:pt x="49581" y="22256"/>
                                </a:moveTo>
                                <a:lnTo>
                                  <a:pt x="39440" y="1885"/>
                                </a:lnTo>
                                <a:lnTo>
                                  <a:pt x="16624" y="9671"/>
                                </a:lnTo>
                                <a:lnTo>
                                  <a:pt x="18887" y="14108"/>
                                </a:lnTo>
                                <a:cubicBezTo>
                                  <a:pt x="22690" y="15013"/>
                                  <a:pt x="24591" y="16552"/>
                                  <a:pt x="26131" y="19631"/>
                                </a:cubicBezTo>
                                <a:cubicBezTo>
                                  <a:pt x="28756" y="24882"/>
                                  <a:pt x="26764" y="29862"/>
                                  <a:pt x="20879" y="32759"/>
                                </a:cubicBezTo>
                                <a:cubicBezTo>
                                  <a:pt x="15265" y="35566"/>
                                  <a:pt x="10286" y="34027"/>
                                  <a:pt x="7569" y="28685"/>
                                </a:cubicBezTo>
                                <a:cubicBezTo>
                                  <a:pt x="5487" y="24429"/>
                                  <a:pt x="6302" y="20808"/>
                                  <a:pt x="10195" y="17367"/>
                                </a:cubicBezTo>
                                <a:lnTo>
                                  <a:pt x="7841" y="12569"/>
                                </a:lnTo>
                                <a:cubicBezTo>
                                  <a:pt x="4853" y="14832"/>
                                  <a:pt x="3586" y="16100"/>
                                  <a:pt x="2771" y="17910"/>
                                </a:cubicBezTo>
                                <a:cubicBezTo>
                                  <a:pt x="779" y="21804"/>
                                  <a:pt x="1141" y="26512"/>
                                  <a:pt x="3314" y="31039"/>
                                </a:cubicBezTo>
                                <a:cubicBezTo>
                                  <a:pt x="7207" y="38916"/>
                                  <a:pt x="15718" y="41632"/>
                                  <a:pt x="24139" y="37467"/>
                                </a:cubicBezTo>
                                <a:cubicBezTo>
                                  <a:pt x="31925" y="33574"/>
                                  <a:pt x="34642" y="25788"/>
                                  <a:pt x="30839" y="18273"/>
                                </a:cubicBezTo>
                                <a:cubicBezTo>
                                  <a:pt x="29481" y="15466"/>
                                  <a:pt x="27760" y="13655"/>
                                  <a:pt x="24954" y="12206"/>
                                </a:cubicBezTo>
                                <a:lnTo>
                                  <a:pt x="36633" y="8313"/>
                                </a:lnTo>
                                <a:lnTo>
                                  <a:pt x="44782" y="2470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7" name="Freeform: Shape 2227"/>
                        <wps:cNvSpPr/>
                        <wps:spPr>
                          <a:xfrm>
                            <a:off x="2596236" y="3334460"/>
                            <a:ext cx="10502" cy="15210"/>
                          </a:xfrm>
                          <a:custGeom>
                            <a:avLst/>
                            <a:gdLst>
                              <a:gd name="connsiteX0" fmla="*/ 11974 w 10502"/>
                              <a:gd name="connsiteY0" fmla="*/ 15121 h 15210"/>
                              <a:gd name="connsiteX1" fmla="*/ 5455 w 10502"/>
                              <a:gd name="connsiteY1" fmla="*/ 1902 h 15210"/>
                              <a:gd name="connsiteX2" fmla="*/ 1471 w 10502"/>
                              <a:gd name="connsiteY2" fmla="*/ 3894 h 15210"/>
                              <a:gd name="connsiteX3" fmla="*/ 7990 w 10502"/>
                              <a:gd name="connsiteY3" fmla="*/ 17113 h 15210"/>
                            </a:gdLst>
                            <a:ahLst/>
                            <a:cxnLst>
                              <a:cxn ang="0">
                                <a:pos x="connsiteX0" y="connsiteY0"/>
                              </a:cxn>
                              <a:cxn ang="0">
                                <a:pos x="connsiteX1" y="connsiteY1"/>
                              </a:cxn>
                              <a:cxn ang="0">
                                <a:pos x="connsiteX2" y="connsiteY2"/>
                              </a:cxn>
                              <a:cxn ang="0">
                                <a:pos x="connsiteX3" y="connsiteY3"/>
                              </a:cxn>
                            </a:cxnLst>
                            <a:rect l="l" t="t" r="r" b="b"/>
                            <a:pathLst>
                              <a:path w="10502" h="15210">
                                <a:moveTo>
                                  <a:pt x="11974" y="15121"/>
                                </a:moveTo>
                                <a:lnTo>
                                  <a:pt x="5455" y="1902"/>
                                </a:lnTo>
                                <a:lnTo>
                                  <a:pt x="1471" y="3894"/>
                                </a:lnTo>
                                <a:lnTo>
                                  <a:pt x="7990" y="1711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8" name="Freeform: Shape 2228"/>
                        <wps:cNvSpPr/>
                        <wps:spPr>
                          <a:xfrm>
                            <a:off x="2594906" y="3346038"/>
                            <a:ext cx="45313" cy="37137"/>
                          </a:xfrm>
                          <a:custGeom>
                            <a:avLst/>
                            <a:gdLst>
                              <a:gd name="connsiteX0" fmla="*/ 21927 w 45313"/>
                              <a:gd name="connsiteY0" fmla="*/ 17952 h 37137"/>
                              <a:gd name="connsiteX1" fmla="*/ 22290 w 45313"/>
                              <a:gd name="connsiteY1" fmla="*/ 18586 h 37137"/>
                              <a:gd name="connsiteX2" fmla="*/ 23286 w 45313"/>
                              <a:gd name="connsiteY2" fmla="*/ 20668 h 37137"/>
                              <a:gd name="connsiteX3" fmla="*/ 20026 w 45313"/>
                              <a:gd name="connsiteY3" fmla="*/ 32439 h 37137"/>
                              <a:gd name="connsiteX4" fmla="*/ 7893 w 45313"/>
                              <a:gd name="connsiteY4" fmla="*/ 28364 h 37137"/>
                              <a:gd name="connsiteX5" fmla="*/ 12330 w 45313"/>
                              <a:gd name="connsiteY5" fmla="*/ 15689 h 37137"/>
                              <a:gd name="connsiteX6" fmla="*/ 9976 w 45313"/>
                              <a:gd name="connsiteY6" fmla="*/ 10890 h 37137"/>
                              <a:gd name="connsiteX7" fmla="*/ 3638 w 45313"/>
                              <a:gd name="connsiteY7" fmla="*/ 16141 h 37137"/>
                              <a:gd name="connsiteX8" fmla="*/ 3457 w 45313"/>
                              <a:gd name="connsiteY8" fmla="*/ 30266 h 37137"/>
                              <a:gd name="connsiteX9" fmla="*/ 22561 w 45313"/>
                              <a:gd name="connsiteY9" fmla="*/ 37418 h 37137"/>
                              <a:gd name="connsiteX10" fmla="*/ 28718 w 45313"/>
                              <a:gd name="connsiteY10" fmla="*/ 26010 h 37137"/>
                              <a:gd name="connsiteX11" fmla="*/ 39855 w 45313"/>
                              <a:gd name="connsiteY11" fmla="*/ 27368 h 37137"/>
                              <a:gd name="connsiteX12" fmla="*/ 44925 w 45313"/>
                              <a:gd name="connsiteY12" fmla="*/ 9894 h 37137"/>
                              <a:gd name="connsiteX13" fmla="*/ 25821 w 45313"/>
                              <a:gd name="connsiteY13" fmla="*/ 4009 h 37137"/>
                              <a:gd name="connsiteX14" fmla="*/ 28265 w 45313"/>
                              <a:gd name="connsiteY14" fmla="*/ 8808 h 37137"/>
                              <a:gd name="connsiteX15" fmla="*/ 33788 w 45313"/>
                              <a:gd name="connsiteY15" fmla="*/ 7268 h 37137"/>
                              <a:gd name="connsiteX16" fmla="*/ 40670 w 45313"/>
                              <a:gd name="connsiteY16" fmla="*/ 12158 h 37137"/>
                              <a:gd name="connsiteX17" fmla="*/ 37139 w 45313"/>
                              <a:gd name="connsiteY17" fmla="*/ 22479 h 37137"/>
                              <a:gd name="connsiteX18" fmla="*/ 30167 w 45313"/>
                              <a:gd name="connsiteY18" fmla="*/ 22027 h 37137"/>
                              <a:gd name="connsiteX19" fmla="*/ 26002 w 45313"/>
                              <a:gd name="connsiteY19" fmla="*/ 15870 h 371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313" h="37137">
                                <a:moveTo>
                                  <a:pt x="21927" y="17952"/>
                                </a:moveTo>
                                <a:lnTo>
                                  <a:pt x="22290" y="18586"/>
                                </a:lnTo>
                                <a:lnTo>
                                  <a:pt x="23286" y="20668"/>
                                </a:lnTo>
                                <a:cubicBezTo>
                                  <a:pt x="25911" y="26010"/>
                                  <a:pt x="24825" y="29994"/>
                                  <a:pt x="20026" y="32439"/>
                                </a:cubicBezTo>
                                <a:cubicBezTo>
                                  <a:pt x="14956" y="34974"/>
                                  <a:pt x="10428" y="33344"/>
                                  <a:pt x="7893" y="28364"/>
                                </a:cubicBezTo>
                                <a:cubicBezTo>
                                  <a:pt x="5177" y="22932"/>
                                  <a:pt x="6626" y="18948"/>
                                  <a:pt x="12330" y="15689"/>
                                </a:cubicBezTo>
                                <a:lnTo>
                                  <a:pt x="9976" y="10890"/>
                                </a:lnTo>
                                <a:cubicBezTo>
                                  <a:pt x="6807" y="12701"/>
                                  <a:pt x="4996" y="14240"/>
                                  <a:pt x="3638" y="16141"/>
                                </a:cubicBezTo>
                                <a:cubicBezTo>
                                  <a:pt x="740" y="20035"/>
                                  <a:pt x="831" y="24924"/>
                                  <a:pt x="3457" y="30266"/>
                                </a:cubicBezTo>
                                <a:cubicBezTo>
                                  <a:pt x="7441" y="38414"/>
                                  <a:pt x="14865" y="41131"/>
                                  <a:pt x="22561" y="37418"/>
                                </a:cubicBezTo>
                                <a:cubicBezTo>
                                  <a:pt x="27632" y="34883"/>
                                  <a:pt x="29442" y="31533"/>
                                  <a:pt x="28718" y="26010"/>
                                </a:cubicBezTo>
                                <a:cubicBezTo>
                                  <a:pt x="31978" y="28908"/>
                                  <a:pt x="35780" y="29360"/>
                                  <a:pt x="39855" y="27368"/>
                                </a:cubicBezTo>
                                <a:cubicBezTo>
                                  <a:pt x="46736" y="23928"/>
                                  <a:pt x="48637" y="17318"/>
                                  <a:pt x="44925" y="9894"/>
                                </a:cubicBezTo>
                                <a:cubicBezTo>
                                  <a:pt x="40941" y="1927"/>
                                  <a:pt x="34422" y="-156"/>
                                  <a:pt x="25821" y="4009"/>
                                </a:cubicBezTo>
                                <a:lnTo>
                                  <a:pt x="28265" y="8808"/>
                                </a:lnTo>
                                <a:cubicBezTo>
                                  <a:pt x="30710" y="7721"/>
                                  <a:pt x="32249" y="7268"/>
                                  <a:pt x="33788" y="7268"/>
                                </a:cubicBezTo>
                                <a:cubicBezTo>
                                  <a:pt x="36595" y="7268"/>
                                  <a:pt x="39130" y="9079"/>
                                  <a:pt x="40670" y="12158"/>
                                </a:cubicBezTo>
                                <a:cubicBezTo>
                                  <a:pt x="42843" y="16413"/>
                                  <a:pt x="41485" y="20306"/>
                                  <a:pt x="37139" y="22479"/>
                                </a:cubicBezTo>
                                <a:cubicBezTo>
                                  <a:pt x="34332" y="23837"/>
                                  <a:pt x="32159" y="23747"/>
                                  <a:pt x="30167" y="22027"/>
                                </a:cubicBezTo>
                                <a:cubicBezTo>
                                  <a:pt x="28990" y="21031"/>
                                  <a:pt x="27813" y="19310"/>
                                  <a:pt x="26002" y="1587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9" name="Freeform: Shape 2229"/>
                        <wps:cNvSpPr/>
                        <wps:spPr>
                          <a:xfrm>
                            <a:off x="2595518" y="3378407"/>
                            <a:ext cx="50241" cy="35994"/>
                          </a:xfrm>
                          <a:custGeom>
                            <a:avLst/>
                            <a:gdLst>
                              <a:gd name="connsiteX0" fmla="*/ 1485 w 50241"/>
                              <a:gd name="connsiteY0" fmla="*/ 22302 h 35994"/>
                              <a:gd name="connsiteX1" fmla="*/ 3839 w 50241"/>
                              <a:gd name="connsiteY1" fmla="*/ 26920 h 35994"/>
                              <a:gd name="connsiteX2" fmla="*/ 18959 w 50241"/>
                              <a:gd name="connsiteY2" fmla="*/ 19405 h 35994"/>
                              <a:gd name="connsiteX3" fmla="*/ 19050 w 50241"/>
                              <a:gd name="connsiteY3" fmla="*/ 30632 h 35994"/>
                              <a:gd name="connsiteX4" fmla="*/ 40508 w 50241"/>
                              <a:gd name="connsiteY4" fmla="*/ 35431 h 35994"/>
                              <a:gd name="connsiteX5" fmla="*/ 50287 w 50241"/>
                              <a:gd name="connsiteY5" fmla="*/ 15059 h 35994"/>
                              <a:gd name="connsiteX6" fmla="*/ 40327 w 50241"/>
                              <a:gd name="connsiteY6" fmla="*/ 8449 h 35994"/>
                              <a:gd name="connsiteX7" fmla="*/ 44764 w 50241"/>
                              <a:gd name="connsiteY7" fmla="*/ 6276 h 35994"/>
                              <a:gd name="connsiteX8" fmla="*/ 42591 w 50241"/>
                              <a:gd name="connsiteY8" fmla="*/ 1930 h 35994"/>
                              <a:gd name="connsiteX9" fmla="*/ 45398 w 50241"/>
                              <a:gd name="connsiteY9" fmla="*/ 16417 h 35994"/>
                              <a:gd name="connsiteX10" fmla="*/ 38154 w 50241"/>
                              <a:gd name="connsiteY10" fmla="*/ 30541 h 35994"/>
                              <a:gd name="connsiteX11" fmla="*/ 22943 w 50241"/>
                              <a:gd name="connsiteY11" fmla="*/ 27553 h 35994"/>
                              <a:gd name="connsiteX12" fmla="*/ 30187 w 50241"/>
                              <a:gd name="connsiteY12" fmla="*/ 13882 h 35994"/>
                              <a:gd name="connsiteX13" fmla="*/ 45398 w 50241"/>
                              <a:gd name="connsiteY13" fmla="*/ 16417 h 359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241" h="35994">
                                <a:moveTo>
                                  <a:pt x="1485" y="22302"/>
                                </a:moveTo>
                                <a:lnTo>
                                  <a:pt x="3839" y="26920"/>
                                </a:lnTo>
                                <a:lnTo>
                                  <a:pt x="18959" y="19405"/>
                                </a:lnTo>
                                <a:cubicBezTo>
                                  <a:pt x="17148" y="23389"/>
                                  <a:pt x="17148" y="26829"/>
                                  <a:pt x="19050" y="30632"/>
                                </a:cubicBezTo>
                                <a:cubicBezTo>
                                  <a:pt x="22762" y="38147"/>
                                  <a:pt x="31273" y="40048"/>
                                  <a:pt x="40508" y="35431"/>
                                </a:cubicBezTo>
                                <a:cubicBezTo>
                                  <a:pt x="50196" y="30632"/>
                                  <a:pt x="54090" y="22755"/>
                                  <a:pt x="50287" y="15059"/>
                                </a:cubicBezTo>
                                <a:cubicBezTo>
                                  <a:pt x="48295" y="11075"/>
                                  <a:pt x="44945" y="8812"/>
                                  <a:pt x="40327" y="8449"/>
                                </a:cubicBezTo>
                                <a:lnTo>
                                  <a:pt x="44764" y="6276"/>
                                </a:lnTo>
                                <a:lnTo>
                                  <a:pt x="42591" y="1930"/>
                                </a:lnTo>
                                <a:close/>
                                <a:moveTo>
                                  <a:pt x="45398" y="16417"/>
                                </a:moveTo>
                                <a:cubicBezTo>
                                  <a:pt x="47933" y="21487"/>
                                  <a:pt x="45126" y="27010"/>
                                  <a:pt x="38154" y="30541"/>
                                </a:cubicBezTo>
                                <a:cubicBezTo>
                                  <a:pt x="31545" y="33801"/>
                                  <a:pt x="25478" y="32624"/>
                                  <a:pt x="22943" y="27553"/>
                                </a:cubicBezTo>
                                <a:cubicBezTo>
                                  <a:pt x="20499" y="22574"/>
                                  <a:pt x="23305" y="17232"/>
                                  <a:pt x="30187" y="13882"/>
                                </a:cubicBezTo>
                                <a:cubicBezTo>
                                  <a:pt x="37068" y="10441"/>
                                  <a:pt x="42953" y="11437"/>
                                  <a:pt x="45398" y="1641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0" name="Freeform: Shape 2230"/>
                        <wps:cNvSpPr/>
                        <wps:spPr>
                          <a:xfrm>
                            <a:off x="2440646" y="3177316"/>
                            <a:ext cx="45176" cy="52241"/>
                          </a:xfrm>
                          <a:custGeom>
                            <a:avLst/>
                            <a:gdLst>
                              <a:gd name="connsiteX0" fmla="*/ 30997 w 45176"/>
                              <a:gd name="connsiteY0" fmla="*/ 1815 h 52241"/>
                              <a:gd name="connsiteX1" fmla="*/ 1389 w 45176"/>
                              <a:gd name="connsiteY1" fmla="*/ 14943 h 52241"/>
                              <a:gd name="connsiteX2" fmla="*/ 3472 w 45176"/>
                              <a:gd name="connsiteY2" fmla="*/ 19651 h 52241"/>
                              <a:gd name="connsiteX3" fmla="*/ 22123 w 45176"/>
                              <a:gd name="connsiteY3" fmla="*/ 11412 h 52241"/>
                              <a:gd name="connsiteX4" fmla="*/ 32898 w 45176"/>
                              <a:gd name="connsiteY4" fmla="*/ 14852 h 52241"/>
                              <a:gd name="connsiteX5" fmla="*/ 29457 w 45176"/>
                              <a:gd name="connsiteY5" fmla="*/ 23092 h 52241"/>
                              <a:gd name="connsiteX6" fmla="*/ 8995 w 45176"/>
                              <a:gd name="connsiteY6" fmla="*/ 32146 h 52241"/>
                              <a:gd name="connsiteX7" fmla="*/ 11077 w 45176"/>
                              <a:gd name="connsiteY7" fmla="*/ 36854 h 52241"/>
                              <a:gd name="connsiteX8" fmla="*/ 29729 w 45176"/>
                              <a:gd name="connsiteY8" fmla="*/ 28615 h 52241"/>
                              <a:gd name="connsiteX9" fmla="*/ 40504 w 45176"/>
                              <a:gd name="connsiteY9" fmla="*/ 32055 h 52241"/>
                              <a:gd name="connsiteX10" fmla="*/ 37154 w 45176"/>
                              <a:gd name="connsiteY10" fmla="*/ 40294 h 52241"/>
                              <a:gd name="connsiteX11" fmla="*/ 16691 w 45176"/>
                              <a:gd name="connsiteY11" fmla="*/ 49348 h 52241"/>
                              <a:gd name="connsiteX12" fmla="*/ 18773 w 45176"/>
                              <a:gd name="connsiteY12" fmla="*/ 54056 h 52241"/>
                              <a:gd name="connsiteX13" fmla="*/ 41047 w 45176"/>
                              <a:gd name="connsiteY13" fmla="*/ 44188 h 52241"/>
                              <a:gd name="connsiteX14" fmla="*/ 45393 w 45176"/>
                              <a:gd name="connsiteY14" fmla="*/ 31874 h 52241"/>
                              <a:gd name="connsiteX15" fmla="*/ 36882 w 45176"/>
                              <a:gd name="connsiteY15" fmla="*/ 24812 h 52241"/>
                              <a:gd name="connsiteX16" fmla="*/ 37878 w 45176"/>
                              <a:gd name="connsiteY16" fmla="*/ 14852 h 52241"/>
                              <a:gd name="connsiteX17" fmla="*/ 28733 w 45176"/>
                              <a:gd name="connsiteY17" fmla="*/ 7971 h 52241"/>
                              <a:gd name="connsiteX18" fmla="*/ 32898 w 45176"/>
                              <a:gd name="connsiteY18" fmla="*/ 6161 h 522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5176" h="52241">
                                <a:moveTo>
                                  <a:pt x="30997" y="1815"/>
                                </a:moveTo>
                                <a:lnTo>
                                  <a:pt x="1389" y="14943"/>
                                </a:lnTo>
                                <a:lnTo>
                                  <a:pt x="3472" y="19651"/>
                                </a:lnTo>
                                <a:lnTo>
                                  <a:pt x="22123" y="11412"/>
                                </a:lnTo>
                                <a:cubicBezTo>
                                  <a:pt x="26379" y="9420"/>
                                  <a:pt x="31178" y="11050"/>
                                  <a:pt x="32898" y="14852"/>
                                </a:cubicBezTo>
                                <a:cubicBezTo>
                                  <a:pt x="34437" y="18384"/>
                                  <a:pt x="33260" y="21371"/>
                                  <a:pt x="29457" y="23092"/>
                                </a:cubicBezTo>
                                <a:lnTo>
                                  <a:pt x="8995" y="32146"/>
                                </a:lnTo>
                                <a:lnTo>
                                  <a:pt x="11077" y="36854"/>
                                </a:lnTo>
                                <a:lnTo>
                                  <a:pt x="29729" y="28615"/>
                                </a:lnTo>
                                <a:cubicBezTo>
                                  <a:pt x="33985" y="26623"/>
                                  <a:pt x="38874" y="28252"/>
                                  <a:pt x="40504" y="32055"/>
                                </a:cubicBezTo>
                                <a:cubicBezTo>
                                  <a:pt x="42043" y="35496"/>
                                  <a:pt x="40866" y="38574"/>
                                  <a:pt x="37154" y="40294"/>
                                </a:cubicBezTo>
                                <a:lnTo>
                                  <a:pt x="16691" y="49348"/>
                                </a:lnTo>
                                <a:lnTo>
                                  <a:pt x="18773" y="54056"/>
                                </a:lnTo>
                                <a:lnTo>
                                  <a:pt x="41047" y="44188"/>
                                </a:lnTo>
                                <a:cubicBezTo>
                                  <a:pt x="46298" y="41834"/>
                                  <a:pt x="47928" y="37397"/>
                                  <a:pt x="45393" y="31874"/>
                                </a:cubicBezTo>
                                <a:cubicBezTo>
                                  <a:pt x="43673" y="27890"/>
                                  <a:pt x="41409" y="26170"/>
                                  <a:pt x="36882" y="24812"/>
                                </a:cubicBezTo>
                                <a:cubicBezTo>
                                  <a:pt x="39236" y="21643"/>
                                  <a:pt x="39508" y="18655"/>
                                  <a:pt x="37878" y="14852"/>
                                </a:cubicBezTo>
                                <a:cubicBezTo>
                                  <a:pt x="36067" y="10869"/>
                                  <a:pt x="33441" y="8877"/>
                                  <a:pt x="28733" y="7971"/>
                                </a:cubicBezTo>
                                <a:lnTo>
                                  <a:pt x="32898" y="616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1" name="Freeform: Shape 2231"/>
                        <wps:cNvSpPr/>
                        <wps:spPr>
                          <a:xfrm>
                            <a:off x="2461510" y="3218904"/>
                            <a:ext cx="43369" cy="23178"/>
                          </a:xfrm>
                          <a:custGeom>
                            <a:avLst/>
                            <a:gdLst>
                              <a:gd name="connsiteX0" fmla="*/ 33091 w 43369"/>
                              <a:gd name="connsiteY0" fmla="*/ 11891 h 23178"/>
                              <a:gd name="connsiteX1" fmla="*/ 31009 w 43369"/>
                              <a:gd name="connsiteY1" fmla="*/ 7183 h 23178"/>
                              <a:gd name="connsiteX2" fmla="*/ 1401 w 43369"/>
                              <a:gd name="connsiteY2" fmla="*/ 20312 h 23178"/>
                              <a:gd name="connsiteX3" fmla="*/ 3484 w 43369"/>
                              <a:gd name="connsiteY3" fmla="*/ 25020 h 23178"/>
                              <a:gd name="connsiteX4" fmla="*/ 44771 w 43369"/>
                              <a:gd name="connsiteY4" fmla="*/ 6640 h 23178"/>
                              <a:gd name="connsiteX5" fmla="*/ 42598 w 43369"/>
                              <a:gd name="connsiteY5" fmla="*/ 1842 h 23178"/>
                              <a:gd name="connsiteX6" fmla="*/ 36622 w 43369"/>
                              <a:gd name="connsiteY6" fmla="*/ 4467 h 23178"/>
                              <a:gd name="connsiteX7" fmla="*/ 38795 w 43369"/>
                              <a:gd name="connsiteY7" fmla="*/ 9266 h 231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3369" h="23178">
                                <a:moveTo>
                                  <a:pt x="33091" y="11891"/>
                                </a:moveTo>
                                <a:lnTo>
                                  <a:pt x="31009" y="7183"/>
                                </a:lnTo>
                                <a:lnTo>
                                  <a:pt x="1401" y="20312"/>
                                </a:lnTo>
                                <a:lnTo>
                                  <a:pt x="3484" y="25020"/>
                                </a:lnTo>
                                <a:close/>
                                <a:moveTo>
                                  <a:pt x="44771" y="6640"/>
                                </a:moveTo>
                                <a:lnTo>
                                  <a:pt x="42598" y="1842"/>
                                </a:lnTo>
                                <a:lnTo>
                                  <a:pt x="36622" y="4467"/>
                                </a:lnTo>
                                <a:lnTo>
                                  <a:pt x="38795" y="926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2" name="Freeform: Shape 2232"/>
                        <wps:cNvSpPr/>
                        <wps:spPr>
                          <a:xfrm>
                            <a:off x="2467731" y="3232999"/>
                            <a:ext cx="51478" cy="51517"/>
                          </a:xfrm>
                          <a:custGeom>
                            <a:avLst/>
                            <a:gdLst>
                              <a:gd name="connsiteX0" fmla="*/ 21505 w 51478"/>
                              <a:gd name="connsiteY0" fmla="*/ 17603 h 51517"/>
                              <a:gd name="connsiteX1" fmla="*/ 27481 w 51478"/>
                              <a:gd name="connsiteY1" fmla="*/ 31184 h 51517"/>
                              <a:gd name="connsiteX2" fmla="*/ 23225 w 51478"/>
                              <a:gd name="connsiteY2" fmla="*/ 41234 h 51517"/>
                              <a:gd name="connsiteX3" fmla="*/ 19513 w 51478"/>
                              <a:gd name="connsiteY3" fmla="*/ 42863 h 51517"/>
                              <a:gd name="connsiteX4" fmla="*/ 13266 w 51478"/>
                              <a:gd name="connsiteY4" fmla="*/ 47028 h 51517"/>
                              <a:gd name="connsiteX5" fmla="*/ 16163 w 51478"/>
                              <a:gd name="connsiteY5" fmla="*/ 53366 h 51517"/>
                              <a:gd name="connsiteX6" fmla="*/ 17521 w 51478"/>
                              <a:gd name="connsiteY6" fmla="*/ 52732 h 51517"/>
                              <a:gd name="connsiteX7" fmla="*/ 24583 w 51478"/>
                              <a:gd name="connsiteY7" fmla="*/ 46666 h 51517"/>
                              <a:gd name="connsiteX8" fmla="*/ 32913 w 51478"/>
                              <a:gd name="connsiteY8" fmla="*/ 36254 h 51517"/>
                              <a:gd name="connsiteX9" fmla="*/ 45680 w 51478"/>
                              <a:gd name="connsiteY9" fmla="*/ 38427 h 51517"/>
                              <a:gd name="connsiteX10" fmla="*/ 51112 w 51478"/>
                              <a:gd name="connsiteY10" fmla="*/ 20862 h 51517"/>
                              <a:gd name="connsiteX11" fmla="*/ 42692 w 51478"/>
                              <a:gd name="connsiteY11" fmla="*/ 1849 h 51517"/>
                              <a:gd name="connsiteX12" fmla="*/ 1405 w 51478"/>
                              <a:gd name="connsiteY12" fmla="*/ 20228 h 51517"/>
                              <a:gd name="connsiteX13" fmla="*/ 3759 w 51478"/>
                              <a:gd name="connsiteY13" fmla="*/ 25480 h 51517"/>
                              <a:gd name="connsiteX14" fmla="*/ 26213 w 51478"/>
                              <a:gd name="connsiteY14" fmla="*/ 15520 h 51517"/>
                              <a:gd name="connsiteX15" fmla="*/ 40428 w 51478"/>
                              <a:gd name="connsiteY15" fmla="*/ 9182 h 51517"/>
                              <a:gd name="connsiteX16" fmla="*/ 46042 w 51478"/>
                              <a:gd name="connsiteY16" fmla="*/ 21949 h 51517"/>
                              <a:gd name="connsiteX17" fmla="*/ 46947 w 51478"/>
                              <a:gd name="connsiteY17" fmla="*/ 28649 h 51517"/>
                              <a:gd name="connsiteX18" fmla="*/ 42511 w 51478"/>
                              <a:gd name="connsiteY18" fmla="*/ 33176 h 51517"/>
                              <a:gd name="connsiteX19" fmla="*/ 31827 w 51478"/>
                              <a:gd name="connsiteY19" fmla="*/ 28286 h 515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1478" h="51517">
                                <a:moveTo>
                                  <a:pt x="21505" y="17603"/>
                                </a:moveTo>
                                <a:lnTo>
                                  <a:pt x="27481" y="31184"/>
                                </a:lnTo>
                                <a:cubicBezTo>
                                  <a:pt x="29563" y="35892"/>
                                  <a:pt x="28296" y="38970"/>
                                  <a:pt x="23225" y="41234"/>
                                </a:cubicBezTo>
                                <a:lnTo>
                                  <a:pt x="19513" y="42863"/>
                                </a:lnTo>
                                <a:cubicBezTo>
                                  <a:pt x="17068" y="43950"/>
                                  <a:pt x="14714" y="45399"/>
                                  <a:pt x="13266" y="47028"/>
                                </a:cubicBezTo>
                                <a:lnTo>
                                  <a:pt x="16163" y="53366"/>
                                </a:lnTo>
                                <a:lnTo>
                                  <a:pt x="17521" y="52732"/>
                                </a:lnTo>
                                <a:cubicBezTo>
                                  <a:pt x="17883" y="50197"/>
                                  <a:pt x="19241" y="49201"/>
                                  <a:pt x="24583" y="46666"/>
                                </a:cubicBezTo>
                                <a:cubicBezTo>
                                  <a:pt x="31374" y="43678"/>
                                  <a:pt x="33004" y="41596"/>
                                  <a:pt x="32913" y="36254"/>
                                </a:cubicBezTo>
                                <a:cubicBezTo>
                                  <a:pt x="37259" y="39876"/>
                                  <a:pt x="40881" y="40509"/>
                                  <a:pt x="45680" y="38427"/>
                                </a:cubicBezTo>
                                <a:cubicBezTo>
                                  <a:pt x="52742" y="35258"/>
                                  <a:pt x="54734" y="29011"/>
                                  <a:pt x="51112" y="20862"/>
                                </a:cubicBezTo>
                                <a:lnTo>
                                  <a:pt x="42692" y="1849"/>
                                </a:lnTo>
                                <a:lnTo>
                                  <a:pt x="1405" y="20228"/>
                                </a:lnTo>
                                <a:lnTo>
                                  <a:pt x="3759" y="25480"/>
                                </a:lnTo>
                                <a:close/>
                                <a:moveTo>
                                  <a:pt x="26213" y="15520"/>
                                </a:moveTo>
                                <a:lnTo>
                                  <a:pt x="40428" y="9182"/>
                                </a:lnTo>
                                <a:lnTo>
                                  <a:pt x="46042" y="21949"/>
                                </a:lnTo>
                                <a:cubicBezTo>
                                  <a:pt x="47400" y="24936"/>
                                  <a:pt x="47581" y="26747"/>
                                  <a:pt x="46947" y="28649"/>
                                </a:cubicBezTo>
                                <a:cubicBezTo>
                                  <a:pt x="46495" y="30550"/>
                                  <a:pt x="44955" y="32089"/>
                                  <a:pt x="42511" y="33176"/>
                                </a:cubicBezTo>
                                <a:cubicBezTo>
                                  <a:pt x="37621" y="35348"/>
                                  <a:pt x="34362" y="33900"/>
                                  <a:pt x="31827" y="2828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3" name="Freeform: Shape 2233"/>
                        <wps:cNvSpPr/>
                        <wps:spPr>
                          <a:xfrm>
                            <a:off x="2498243" y="3281505"/>
                            <a:ext cx="10050" cy="15301"/>
                          </a:xfrm>
                          <a:custGeom>
                            <a:avLst/>
                            <a:gdLst>
                              <a:gd name="connsiteX0" fmla="*/ 11465 w 10050"/>
                              <a:gd name="connsiteY0" fmla="*/ 15362 h 15301"/>
                              <a:gd name="connsiteX1" fmla="*/ 5489 w 10050"/>
                              <a:gd name="connsiteY1" fmla="*/ 1872 h 15301"/>
                              <a:gd name="connsiteX2" fmla="*/ 1415 w 10050"/>
                              <a:gd name="connsiteY2" fmla="*/ 3683 h 15301"/>
                              <a:gd name="connsiteX3" fmla="*/ 7391 w 10050"/>
                              <a:gd name="connsiteY3" fmla="*/ 17173 h 15301"/>
                            </a:gdLst>
                            <a:ahLst/>
                            <a:cxnLst>
                              <a:cxn ang="0">
                                <a:pos x="connsiteX0" y="connsiteY0"/>
                              </a:cxn>
                              <a:cxn ang="0">
                                <a:pos x="connsiteX1" y="connsiteY1"/>
                              </a:cxn>
                              <a:cxn ang="0">
                                <a:pos x="connsiteX2" y="connsiteY2"/>
                              </a:cxn>
                              <a:cxn ang="0">
                                <a:pos x="connsiteX3" y="connsiteY3"/>
                              </a:cxn>
                            </a:cxnLst>
                            <a:rect l="l" t="t" r="r" b="b"/>
                            <a:pathLst>
                              <a:path w="10050" h="15301">
                                <a:moveTo>
                                  <a:pt x="11465" y="15362"/>
                                </a:moveTo>
                                <a:lnTo>
                                  <a:pt x="5489" y="1872"/>
                                </a:lnTo>
                                <a:lnTo>
                                  <a:pt x="1415" y="3683"/>
                                </a:lnTo>
                                <a:lnTo>
                                  <a:pt x="7391" y="171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4" name="Freeform: Shape 2234"/>
                        <wps:cNvSpPr/>
                        <wps:spPr>
                          <a:xfrm>
                            <a:off x="2492769" y="3294670"/>
                            <a:ext cx="48685" cy="39628"/>
                          </a:xfrm>
                          <a:custGeom>
                            <a:avLst/>
                            <a:gdLst>
                              <a:gd name="connsiteX0" fmla="*/ 18260 w 48685"/>
                              <a:gd name="connsiteY0" fmla="*/ 39338 h 39628"/>
                              <a:gd name="connsiteX1" fmla="*/ 8844 w 48685"/>
                              <a:gd name="connsiteY1" fmla="*/ 18243 h 39628"/>
                              <a:gd name="connsiteX2" fmla="*/ 20615 w 48685"/>
                              <a:gd name="connsiteY2" fmla="*/ 21774 h 39628"/>
                              <a:gd name="connsiteX3" fmla="*/ 26228 w 48685"/>
                              <a:gd name="connsiteY3" fmla="*/ 25939 h 39628"/>
                              <a:gd name="connsiteX4" fmla="*/ 42345 w 48685"/>
                              <a:gd name="connsiteY4" fmla="*/ 29017 h 39628"/>
                              <a:gd name="connsiteX5" fmla="*/ 49498 w 48685"/>
                              <a:gd name="connsiteY5" fmla="*/ 21321 h 39628"/>
                              <a:gd name="connsiteX6" fmla="*/ 48592 w 48685"/>
                              <a:gd name="connsiteY6" fmla="*/ 10728 h 39628"/>
                              <a:gd name="connsiteX7" fmla="*/ 38270 w 48685"/>
                              <a:gd name="connsiteY7" fmla="*/ 2036 h 39628"/>
                              <a:gd name="connsiteX8" fmla="*/ 28582 w 48685"/>
                              <a:gd name="connsiteY8" fmla="*/ 3756 h 39628"/>
                              <a:gd name="connsiteX9" fmla="*/ 30755 w 48685"/>
                              <a:gd name="connsiteY9" fmla="*/ 8736 h 39628"/>
                              <a:gd name="connsiteX10" fmla="*/ 37003 w 48685"/>
                              <a:gd name="connsiteY10" fmla="*/ 7468 h 39628"/>
                              <a:gd name="connsiteX11" fmla="*/ 44156 w 48685"/>
                              <a:gd name="connsiteY11" fmla="*/ 12448 h 39628"/>
                              <a:gd name="connsiteX12" fmla="*/ 39991 w 48685"/>
                              <a:gd name="connsiteY12" fmla="*/ 23856 h 39628"/>
                              <a:gd name="connsiteX13" fmla="*/ 29307 w 48685"/>
                              <a:gd name="connsiteY13" fmla="*/ 22045 h 39628"/>
                              <a:gd name="connsiteX14" fmla="*/ 24055 w 48685"/>
                              <a:gd name="connsiteY14" fmla="*/ 18152 h 39628"/>
                              <a:gd name="connsiteX15" fmla="*/ 1420 w 48685"/>
                              <a:gd name="connsiteY15" fmla="*/ 14802 h 39628"/>
                              <a:gd name="connsiteX16" fmla="*/ 13371 w 48685"/>
                              <a:gd name="connsiteY16" fmla="*/ 41511 h 39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8685" h="39628">
                                <a:moveTo>
                                  <a:pt x="18260" y="39338"/>
                                </a:moveTo>
                                <a:lnTo>
                                  <a:pt x="8844" y="18243"/>
                                </a:lnTo>
                                <a:cubicBezTo>
                                  <a:pt x="12375" y="17247"/>
                                  <a:pt x="15363" y="18062"/>
                                  <a:pt x="20615" y="21774"/>
                                </a:cubicBezTo>
                                <a:lnTo>
                                  <a:pt x="26228" y="25939"/>
                                </a:lnTo>
                                <a:cubicBezTo>
                                  <a:pt x="31842" y="30194"/>
                                  <a:pt x="37274" y="31280"/>
                                  <a:pt x="42345" y="29017"/>
                                </a:cubicBezTo>
                                <a:cubicBezTo>
                                  <a:pt x="45695" y="27478"/>
                                  <a:pt x="48321" y="24580"/>
                                  <a:pt x="49498" y="21321"/>
                                </a:cubicBezTo>
                                <a:cubicBezTo>
                                  <a:pt x="50494" y="17971"/>
                                  <a:pt x="50313" y="14530"/>
                                  <a:pt x="48592" y="10728"/>
                                </a:cubicBezTo>
                                <a:cubicBezTo>
                                  <a:pt x="46329" y="5748"/>
                                  <a:pt x="42797" y="2670"/>
                                  <a:pt x="38270" y="2036"/>
                                </a:cubicBezTo>
                                <a:cubicBezTo>
                                  <a:pt x="35463" y="1583"/>
                                  <a:pt x="32747" y="2126"/>
                                  <a:pt x="28582" y="3756"/>
                                </a:cubicBezTo>
                                <a:lnTo>
                                  <a:pt x="30755" y="8736"/>
                                </a:lnTo>
                                <a:cubicBezTo>
                                  <a:pt x="33562" y="7740"/>
                                  <a:pt x="35373" y="7378"/>
                                  <a:pt x="37003" y="7468"/>
                                </a:cubicBezTo>
                                <a:cubicBezTo>
                                  <a:pt x="39991" y="7559"/>
                                  <a:pt x="42797" y="9551"/>
                                  <a:pt x="44156" y="12448"/>
                                </a:cubicBezTo>
                                <a:cubicBezTo>
                                  <a:pt x="46148" y="17066"/>
                                  <a:pt x="44337" y="21955"/>
                                  <a:pt x="39991" y="23856"/>
                                </a:cubicBezTo>
                                <a:cubicBezTo>
                                  <a:pt x="36641" y="25305"/>
                                  <a:pt x="33019" y="24671"/>
                                  <a:pt x="29307" y="22045"/>
                                </a:cubicBezTo>
                                <a:lnTo>
                                  <a:pt x="24055" y="18152"/>
                                </a:lnTo>
                                <a:cubicBezTo>
                                  <a:pt x="15544" y="11995"/>
                                  <a:pt x="10655" y="11271"/>
                                  <a:pt x="1420" y="14802"/>
                                </a:cubicBezTo>
                                <a:lnTo>
                                  <a:pt x="13371" y="4151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5" name="Freeform: Shape 2235"/>
                        <wps:cNvSpPr/>
                        <wps:spPr>
                          <a:xfrm>
                            <a:off x="2509749" y="3325687"/>
                            <a:ext cx="45152" cy="34808"/>
                          </a:xfrm>
                          <a:custGeom>
                            <a:avLst/>
                            <a:gdLst>
                              <a:gd name="connsiteX0" fmla="*/ 8209 w 45152"/>
                              <a:gd name="connsiteY0" fmla="*/ 12173 h 34808"/>
                              <a:gd name="connsiteX1" fmla="*/ 2595 w 45152"/>
                              <a:gd name="connsiteY1" fmla="*/ 28380 h 34808"/>
                              <a:gd name="connsiteX2" fmla="*/ 13280 w 45152"/>
                              <a:gd name="connsiteY2" fmla="*/ 36529 h 34808"/>
                              <a:gd name="connsiteX3" fmla="*/ 31207 w 45152"/>
                              <a:gd name="connsiteY3" fmla="*/ 32817 h 34808"/>
                              <a:gd name="connsiteX4" fmla="*/ 44698 w 45152"/>
                              <a:gd name="connsiteY4" fmla="*/ 22857 h 34808"/>
                              <a:gd name="connsiteX5" fmla="*/ 45241 w 45152"/>
                              <a:gd name="connsiteY5" fmla="*/ 10453 h 34808"/>
                              <a:gd name="connsiteX6" fmla="*/ 25865 w 45152"/>
                              <a:gd name="connsiteY6" fmla="*/ 3391 h 34808"/>
                              <a:gd name="connsiteX7" fmla="*/ 18350 w 45152"/>
                              <a:gd name="connsiteY7" fmla="*/ 21408 h 34808"/>
                              <a:gd name="connsiteX8" fmla="*/ 26861 w 45152"/>
                              <a:gd name="connsiteY8" fmla="*/ 28561 h 34808"/>
                              <a:gd name="connsiteX9" fmla="*/ 7213 w 45152"/>
                              <a:gd name="connsiteY9" fmla="*/ 26750 h 34808"/>
                              <a:gd name="connsiteX10" fmla="*/ 10382 w 45152"/>
                              <a:gd name="connsiteY10" fmla="*/ 17153 h 34808"/>
                              <a:gd name="connsiteX11" fmla="*/ 40895 w 45152"/>
                              <a:gd name="connsiteY11" fmla="*/ 12264 h 34808"/>
                              <a:gd name="connsiteX12" fmla="*/ 35281 w 45152"/>
                              <a:gd name="connsiteY12" fmla="*/ 24577 h 34808"/>
                              <a:gd name="connsiteX13" fmla="*/ 23058 w 45152"/>
                              <a:gd name="connsiteY13" fmla="*/ 19960 h 34808"/>
                              <a:gd name="connsiteX14" fmla="*/ 28400 w 45152"/>
                              <a:gd name="connsiteY14" fmla="*/ 8280 h 34808"/>
                              <a:gd name="connsiteX15" fmla="*/ 40895 w 45152"/>
                              <a:gd name="connsiteY15" fmla="*/ 12264 h 348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5152" h="34808">
                                <a:moveTo>
                                  <a:pt x="8209" y="12173"/>
                                </a:moveTo>
                                <a:cubicBezTo>
                                  <a:pt x="1962" y="16157"/>
                                  <a:pt x="-121" y="22223"/>
                                  <a:pt x="2595" y="28380"/>
                                </a:cubicBezTo>
                                <a:cubicBezTo>
                                  <a:pt x="4587" y="32817"/>
                                  <a:pt x="8481" y="35804"/>
                                  <a:pt x="13280" y="36529"/>
                                </a:cubicBezTo>
                                <a:cubicBezTo>
                                  <a:pt x="18350" y="37163"/>
                                  <a:pt x="23782" y="36166"/>
                                  <a:pt x="31207" y="32817"/>
                                </a:cubicBezTo>
                                <a:cubicBezTo>
                                  <a:pt x="38179" y="29738"/>
                                  <a:pt x="42072" y="26841"/>
                                  <a:pt x="44698" y="22857"/>
                                </a:cubicBezTo>
                                <a:cubicBezTo>
                                  <a:pt x="46961" y="19145"/>
                                  <a:pt x="47233" y="14799"/>
                                  <a:pt x="45241" y="10453"/>
                                </a:cubicBezTo>
                                <a:cubicBezTo>
                                  <a:pt x="41800" y="2757"/>
                                  <a:pt x="33652" y="-140"/>
                                  <a:pt x="25865" y="3391"/>
                                </a:cubicBezTo>
                                <a:cubicBezTo>
                                  <a:pt x="18259" y="6741"/>
                                  <a:pt x="15181" y="14165"/>
                                  <a:pt x="18350" y="21408"/>
                                </a:cubicBezTo>
                                <a:cubicBezTo>
                                  <a:pt x="20070" y="25211"/>
                                  <a:pt x="22787" y="27384"/>
                                  <a:pt x="26861" y="28561"/>
                                </a:cubicBezTo>
                                <a:cubicBezTo>
                                  <a:pt x="16720" y="32997"/>
                                  <a:pt x="9748" y="32454"/>
                                  <a:pt x="7213" y="26750"/>
                                </a:cubicBezTo>
                                <a:cubicBezTo>
                                  <a:pt x="5674" y="23129"/>
                                  <a:pt x="6760" y="19779"/>
                                  <a:pt x="10382" y="17153"/>
                                </a:cubicBezTo>
                                <a:close/>
                                <a:moveTo>
                                  <a:pt x="40895" y="12264"/>
                                </a:moveTo>
                                <a:cubicBezTo>
                                  <a:pt x="42977" y="16881"/>
                                  <a:pt x="40623" y="22133"/>
                                  <a:pt x="35281" y="24577"/>
                                </a:cubicBezTo>
                                <a:cubicBezTo>
                                  <a:pt x="30301" y="26750"/>
                                  <a:pt x="25231" y="24849"/>
                                  <a:pt x="23058" y="19960"/>
                                </a:cubicBezTo>
                                <a:cubicBezTo>
                                  <a:pt x="20885" y="15161"/>
                                  <a:pt x="23058" y="10725"/>
                                  <a:pt x="28400" y="8280"/>
                                </a:cubicBezTo>
                                <a:cubicBezTo>
                                  <a:pt x="33652" y="6017"/>
                                  <a:pt x="38812" y="7646"/>
                                  <a:pt x="40895" y="1226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6" name="Freeform: Shape 2236"/>
                        <wps:cNvSpPr/>
                        <wps:spPr>
                          <a:xfrm>
                            <a:off x="2522628" y="3361888"/>
                            <a:ext cx="36419" cy="37300"/>
                          </a:xfrm>
                          <a:custGeom>
                            <a:avLst/>
                            <a:gdLst>
                              <a:gd name="connsiteX0" fmla="*/ 14939 w 36419"/>
                              <a:gd name="connsiteY0" fmla="*/ 37589 h 37300"/>
                              <a:gd name="connsiteX1" fmla="*/ 14306 w 36419"/>
                              <a:gd name="connsiteY1" fmla="*/ 36683 h 37300"/>
                              <a:gd name="connsiteX2" fmla="*/ 15483 w 36419"/>
                              <a:gd name="connsiteY2" fmla="*/ 33152 h 37300"/>
                              <a:gd name="connsiteX3" fmla="*/ 32957 w 36419"/>
                              <a:gd name="connsiteY3" fmla="*/ 25366 h 37300"/>
                              <a:gd name="connsiteX4" fmla="*/ 36036 w 36419"/>
                              <a:gd name="connsiteY4" fmla="*/ 10608 h 37300"/>
                              <a:gd name="connsiteX5" fmla="*/ 28249 w 36419"/>
                              <a:gd name="connsiteY5" fmla="*/ 2278 h 37300"/>
                              <a:gd name="connsiteX6" fmla="*/ 21096 w 36419"/>
                              <a:gd name="connsiteY6" fmla="*/ 3002 h 37300"/>
                              <a:gd name="connsiteX7" fmla="*/ 23179 w 36419"/>
                              <a:gd name="connsiteY7" fmla="*/ 7801 h 37300"/>
                              <a:gd name="connsiteX8" fmla="*/ 31690 w 36419"/>
                              <a:gd name="connsiteY8" fmla="*/ 12419 h 37300"/>
                              <a:gd name="connsiteX9" fmla="*/ 30151 w 36419"/>
                              <a:gd name="connsiteY9" fmla="*/ 20929 h 37300"/>
                              <a:gd name="connsiteX10" fmla="*/ 28974 w 36419"/>
                              <a:gd name="connsiteY10" fmla="*/ 21473 h 37300"/>
                              <a:gd name="connsiteX11" fmla="*/ 23450 w 36419"/>
                              <a:gd name="connsiteY11" fmla="*/ 18032 h 37300"/>
                              <a:gd name="connsiteX12" fmla="*/ 17384 w 36419"/>
                              <a:gd name="connsiteY12" fmla="*/ 9340 h 37300"/>
                              <a:gd name="connsiteX13" fmla="*/ 7153 w 36419"/>
                              <a:gd name="connsiteY13" fmla="*/ 7620 h 37300"/>
                              <a:gd name="connsiteX14" fmla="*/ 2626 w 36419"/>
                              <a:gd name="connsiteY14" fmla="*/ 21292 h 37300"/>
                              <a:gd name="connsiteX15" fmla="*/ 11589 w 36419"/>
                              <a:gd name="connsiteY15" fmla="*/ 29440 h 37300"/>
                              <a:gd name="connsiteX16" fmla="*/ 9326 w 36419"/>
                              <a:gd name="connsiteY16" fmla="*/ 36321 h 37300"/>
                              <a:gd name="connsiteX17" fmla="*/ 11318 w 36419"/>
                              <a:gd name="connsiteY17" fmla="*/ 39219 h 37300"/>
                              <a:gd name="connsiteX18" fmla="*/ 17746 w 36419"/>
                              <a:gd name="connsiteY18" fmla="*/ 26452 h 37300"/>
                              <a:gd name="connsiteX19" fmla="*/ 13038 w 36419"/>
                              <a:gd name="connsiteY19" fmla="*/ 26362 h 37300"/>
                              <a:gd name="connsiteX20" fmla="*/ 7334 w 36419"/>
                              <a:gd name="connsiteY20" fmla="*/ 20477 h 37300"/>
                              <a:gd name="connsiteX21" fmla="*/ 9507 w 36419"/>
                              <a:gd name="connsiteY21" fmla="*/ 12509 h 37300"/>
                              <a:gd name="connsiteX22" fmla="*/ 18018 w 36419"/>
                              <a:gd name="connsiteY22" fmla="*/ 17217 h 37300"/>
                              <a:gd name="connsiteX23" fmla="*/ 23088 w 36419"/>
                              <a:gd name="connsiteY23" fmla="*/ 24098 h 37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6419" h="37300">
                                <a:moveTo>
                                  <a:pt x="14939" y="37589"/>
                                </a:moveTo>
                                <a:cubicBezTo>
                                  <a:pt x="14487" y="37227"/>
                                  <a:pt x="14396" y="36955"/>
                                  <a:pt x="14306" y="36683"/>
                                </a:cubicBezTo>
                                <a:cubicBezTo>
                                  <a:pt x="13581" y="35054"/>
                                  <a:pt x="13943" y="33786"/>
                                  <a:pt x="15483" y="33152"/>
                                </a:cubicBezTo>
                                <a:lnTo>
                                  <a:pt x="32957" y="25366"/>
                                </a:lnTo>
                                <a:cubicBezTo>
                                  <a:pt x="38118" y="23012"/>
                                  <a:pt x="39295" y="17851"/>
                                  <a:pt x="36036" y="10608"/>
                                </a:cubicBezTo>
                                <a:cubicBezTo>
                                  <a:pt x="34134" y="6171"/>
                                  <a:pt x="31327" y="3365"/>
                                  <a:pt x="28249" y="2278"/>
                                </a:cubicBezTo>
                                <a:cubicBezTo>
                                  <a:pt x="26076" y="1644"/>
                                  <a:pt x="24175" y="1825"/>
                                  <a:pt x="21096" y="3002"/>
                                </a:cubicBezTo>
                                <a:lnTo>
                                  <a:pt x="23179" y="7801"/>
                                </a:lnTo>
                                <a:cubicBezTo>
                                  <a:pt x="26981" y="6624"/>
                                  <a:pt x="29698" y="8073"/>
                                  <a:pt x="31690" y="12419"/>
                                </a:cubicBezTo>
                                <a:cubicBezTo>
                                  <a:pt x="33591" y="16674"/>
                                  <a:pt x="32957" y="19662"/>
                                  <a:pt x="30151" y="20929"/>
                                </a:cubicBezTo>
                                <a:lnTo>
                                  <a:pt x="28974" y="21473"/>
                                </a:lnTo>
                                <a:cubicBezTo>
                                  <a:pt x="26891" y="22288"/>
                                  <a:pt x="25714" y="21654"/>
                                  <a:pt x="23450" y="18032"/>
                                </a:cubicBezTo>
                                <a:cubicBezTo>
                                  <a:pt x="19648" y="11785"/>
                                  <a:pt x="18923" y="10879"/>
                                  <a:pt x="17384" y="9340"/>
                                </a:cubicBezTo>
                                <a:cubicBezTo>
                                  <a:pt x="14396" y="6624"/>
                                  <a:pt x="11046" y="5900"/>
                                  <a:pt x="7153" y="7620"/>
                                </a:cubicBezTo>
                                <a:cubicBezTo>
                                  <a:pt x="1811" y="10065"/>
                                  <a:pt x="0" y="15406"/>
                                  <a:pt x="2626" y="21292"/>
                                </a:cubicBezTo>
                                <a:cubicBezTo>
                                  <a:pt x="4346" y="25094"/>
                                  <a:pt x="7062" y="27448"/>
                                  <a:pt x="11589" y="29440"/>
                                </a:cubicBezTo>
                                <a:cubicBezTo>
                                  <a:pt x="8692" y="31160"/>
                                  <a:pt x="7968" y="33243"/>
                                  <a:pt x="9326" y="36321"/>
                                </a:cubicBezTo>
                                <a:cubicBezTo>
                                  <a:pt x="9778" y="37317"/>
                                  <a:pt x="10231" y="37860"/>
                                  <a:pt x="11318" y="39219"/>
                                </a:cubicBezTo>
                                <a:close/>
                                <a:moveTo>
                                  <a:pt x="17746" y="26452"/>
                                </a:moveTo>
                                <a:cubicBezTo>
                                  <a:pt x="16207" y="27177"/>
                                  <a:pt x="15030" y="27177"/>
                                  <a:pt x="13038" y="26362"/>
                                </a:cubicBezTo>
                                <a:cubicBezTo>
                                  <a:pt x="10412" y="25185"/>
                                  <a:pt x="8511" y="23193"/>
                                  <a:pt x="7334" y="20477"/>
                                </a:cubicBezTo>
                                <a:cubicBezTo>
                                  <a:pt x="5614" y="16765"/>
                                  <a:pt x="6428" y="13867"/>
                                  <a:pt x="9507" y="12509"/>
                                </a:cubicBezTo>
                                <a:cubicBezTo>
                                  <a:pt x="12585" y="11151"/>
                                  <a:pt x="15030" y="12509"/>
                                  <a:pt x="18018" y="17217"/>
                                </a:cubicBezTo>
                                <a:cubicBezTo>
                                  <a:pt x="21006" y="22016"/>
                                  <a:pt x="21640" y="22921"/>
                                  <a:pt x="23088" y="2409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7" name="Freeform: Shape 2237"/>
                        <wps:cNvSpPr/>
                        <wps:spPr>
                          <a:xfrm>
                            <a:off x="2548576" y="3394693"/>
                            <a:ext cx="10050" cy="15301"/>
                          </a:xfrm>
                          <a:custGeom>
                            <a:avLst/>
                            <a:gdLst>
                              <a:gd name="connsiteX0" fmla="*/ 11494 w 10050"/>
                              <a:gd name="connsiteY0" fmla="*/ 15427 h 15301"/>
                              <a:gd name="connsiteX1" fmla="*/ 5518 w 10050"/>
                              <a:gd name="connsiteY1" fmla="*/ 1936 h 15301"/>
                              <a:gd name="connsiteX2" fmla="*/ 1443 w 10050"/>
                              <a:gd name="connsiteY2" fmla="*/ 3747 h 15301"/>
                              <a:gd name="connsiteX3" fmla="*/ 7419 w 10050"/>
                              <a:gd name="connsiteY3" fmla="*/ 17238 h 15301"/>
                            </a:gdLst>
                            <a:ahLst/>
                            <a:cxnLst>
                              <a:cxn ang="0">
                                <a:pos x="connsiteX0" y="connsiteY0"/>
                              </a:cxn>
                              <a:cxn ang="0">
                                <a:pos x="connsiteX1" y="connsiteY1"/>
                              </a:cxn>
                              <a:cxn ang="0">
                                <a:pos x="connsiteX2" y="connsiteY2"/>
                              </a:cxn>
                              <a:cxn ang="0">
                                <a:pos x="connsiteX3" y="connsiteY3"/>
                              </a:cxn>
                            </a:cxnLst>
                            <a:rect l="l" t="t" r="r" b="b"/>
                            <a:pathLst>
                              <a:path w="10050" h="15301">
                                <a:moveTo>
                                  <a:pt x="11494" y="15427"/>
                                </a:moveTo>
                                <a:lnTo>
                                  <a:pt x="5518" y="1936"/>
                                </a:lnTo>
                                <a:lnTo>
                                  <a:pt x="1443" y="3747"/>
                                </a:lnTo>
                                <a:lnTo>
                                  <a:pt x="7419" y="1723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8" name="Freeform: Shape 2238"/>
                        <wps:cNvSpPr/>
                        <wps:spPr>
                          <a:xfrm>
                            <a:off x="2545888" y="3407456"/>
                            <a:ext cx="45566" cy="36345"/>
                          </a:xfrm>
                          <a:custGeom>
                            <a:avLst/>
                            <a:gdLst>
                              <a:gd name="connsiteX0" fmla="*/ 22112 w 45566"/>
                              <a:gd name="connsiteY0" fmla="*/ 17423 h 36345"/>
                              <a:gd name="connsiteX1" fmla="*/ 22474 w 45566"/>
                              <a:gd name="connsiteY1" fmla="*/ 18057 h 36345"/>
                              <a:gd name="connsiteX2" fmla="*/ 23380 w 45566"/>
                              <a:gd name="connsiteY2" fmla="*/ 20140 h 36345"/>
                              <a:gd name="connsiteX3" fmla="*/ 19577 w 45566"/>
                              <a:gd name="connsiteY3" fmla="*/ 31819 h 36345"/>
                              <a:gd name="connsiteX4" fmla="*/ 7716 w 45566"/>
                              <a:gd name="connsiteY4" fmla="*/ 27292 h 36345"/>
                              <a:gd name="connsiteX5" fmla="*/ 12696 w 45566"/>
                              <a:gd name="connsiteY5" fmla="*/ 14798 h 36345"/>
                              <a:gd name="connsiteX6" fmla="*/ 10523 w 45566"/>
                              <a:gd name="connsiteY6" fmla="*/ 9818 h 36345"/>
                              <a:gd name="connsiteX7" fmla="*/ 3913 w 45566"/>
                              <a:gd name="connsiteY7" fmla="*/ 14798 h 36345"/>
                              <a:gd name="connsiteX8" fmla="*/ 3098 w 45566"/>
                              <a:gd name="connsiteY8" fmla="*/ 29013 h 36345"/>
                              <a:gd name="connsiteX9" fmla="*/ 21931 w 45566"/>
                              <a:gd name="connsiteY9" fmla="*/ 36890 h 36345"/>
                              <a:gd name="connsiteX10" fmla="*/ 28631 w 45566"/>
                              <a:gd name="connsiteY10" fmla="*/ 25753 h 36345"/>
                              <a:gd name="connsiteX11" fmla="*/ 39587 w 45566"/>
                              <a:gd name="connsiteY11" fmla="*/ 27654 h 36345"/>
                              <a:gd name="connsiteX12" fmla="*/ 45472 w 45566"/>
                              <a:gd name="connsiteY12" fmla="*/ 10361 h 36345"/>
                              <a:gd name="connsiteX13" fmla="*/ 26640 w 45566"/>
                              <a:gd name="connsiteY13" fmla="*/ 3661 h 36345"/>
                              <a:gd name="connsiteX14" fmla="*/ 28813 w 45566"/>
                              <a:gd name="connsiteY14" fmla="*/ 8641 h 36345"/>
                              <a:gd name="connsiteX15" fmla="*/ 34426 w 45566"/>
                              <a:gd name="connsiteY15" fmla="*/ 7283 h 36345"/>
                              <a:gd name="connsiteX16" fmla="*/ 41126 w 45566"/>
                              <a:gd name="connsiteY16" fmla="*/ 12353 h 36345"/>
                              <a:gd name="connsiteX17" fmla="*/ 37142 w 45566"/>
                              <a:gd name="connsiteY17" fmla="*/ 22584 h 36345"/>
                              <a:gd name="connsiteX18" fmla="*/ 30171 w 45566"/>
                              <a:gd name="connsiteY18" fmla="*/ 21860 h 36345"/>
                              <a:gd name="connsiteX19" fmla="*/ 26277 w 45566"/>
                              <a:gd name="connsiteY19" fmla="*/ 15613 h 363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5566" h="36345">
                                <a:moveTo>
                                  <a:pt x="22112" y="17423"/>
                                </a:moveTo>
                                <a:lnTo>
                                  <a:pt x="22474" y="18057"/>
                                </a:lnTo>
                                <a:lnTo>
                                  <a:pt x="23380" y="20140"/>
                                </a:lnTo>
                                <a:cubicBezTo>
                                  <a:pt x="25825" y="25572"/>
                                  <a:pt x="24557" y="29646"/>
                                  <a:pt x="19577" y="31819"/>
                                </a:cubicBezTo>
                                <a:cubicBezTo>
                                  <a:pt x="14507" y="34173"/>
                                  <a:pt x="9980" y="32453"/>
                                  <a:pt x="7716" y="27292"/>
                                </a:cubicBezTo>
                                <a:cubicBezTo>
                                  <a:pt x="5271" y="21769"/>
                                  <a:pt x="6811" y="17876"/>
                                  <a:pt x="12696" y="14798"/>
                                </a:cubicBezTo>
                                <a:lnTo>
                                  <a:pt x="10523" y="9818"/>
                                </a:lnTo>
                                <a:cubicBezTo>
                                  <a:pt x="7263" y="11629"/>
                                  <a:pt x="5362" y="12987"/>
                                  <a:pt x="3913" y="14798"/>
                                </a:cubicBezTo>
                                <a:cubicBezTo>
                                  <a:pt x="925" y="18691"/>
                                  <a:pt x="654" y="23580"/>
                                  <a:pt x="3098" y="29013"/>
                                </a:cubicBezTo>
                                <a:cubicBezTo>
                                  <a:pt x="6811" y="37342"/>
                                  <a:pt x="14145" y="40330"/>
                                  <a:pt x="21931" y="36890"/>
                                </a:cubicBezTo>
                                <a:cubicBezTo>
                                  <a:pt x="27183" y="34536"/>
                                  <a:pt x="29084" y="31367"/>
                                  <a:pt x="28631" y="25753"/>
                                </a:cubicBezTo>
                                <a:cubicBezTo>
                                  <a:pt x="31800" y="28832"/>
                                  <a:pt x="35422" y="29465"/>
                                  <a:pt x="39587" y="27654"/>
                                </a:cubicBezTo>
                                <a:cubicBezTo>
                                  <a:pt x="46649" y="24486"/>
                                  <a:pt x="48822" y="17967"/>
                                  <a:pt x="45472" y="10361"/>
                                </a:cubicBezTo>
                                <a:cubicBezTo>
                                  <a:pt x="41851" y="2303"/>
                                  <a:pt x="35422" y="-51"/>
                                  <a:pt x="26640" y="3661"/>
                                </a:cubicBezTo>
                                <a:lnTo>
                                  <a:pt x="28813" y="8641"/>
                                </a:lnTo>
                                <a:cubicBezTo>
                                  <a:pt x="31438" y="7645"/>
                                  <a:pt x="32887" y="7283"/>
                                  <a:pt x="34426" y="7283"/>
                                </a:cubicBezTo>
                                <a:cubicBezTo>
                                  <a:pt x="37233" y="7373"/>
                                  <a:pt x="39768" y="9184"/>
                                  <a:pt x="41126" y="12353"/>
                                </a:cubicBezTo>
                                <a:cubicBezTo>
                                  <a:pt x="43118" y="16699"/>
                                  <a:pt x="41669" y="20592"/>
                                  <a:pt x="37142" y="22584"/>
                                </a:cubicBezTo>
                                <a:cubicBezTo>
                                  <a:pt x="34245" y="23942"/>
                                  <a:pt x="32072" y="23671"/>
                                  <a:pt x="30171" y="21860"/>
                                </a:cubicBezTo>
                                <a:cubicBezTo>
                                  <a:pt x="28993" y="20683"/>
                                  <a:pt x="27907" y="19053"/>
                                  <a:pt x="26277" y="1561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9" name="Freeform: Shape 2239"/>
                        <wps:cNvSpPr/>
                        <wps:spPr>
                          <a:xfrm>
                            <a:off x="2545224" y="3440257"/>
                            <a:ext cx="50185" cy="35401"/>
                          </a:xfrm>
                          <a:custGeom>
                            <a:avLst/>
                            <a:gdLst>
                              <a:gd name="connsiteX0" fmla="*/ 1456 w 50185"/>
                              <a:gd name="connsiteY0" fmla="*/ 20616 h 35401"/>
                              <a:gd name="connsiteX1" fmla="*/ 3539 w 50185"/>
                              <a:gd name="connsiteY1" fmla="*/ 25324 h 35401"/>
                              <a:gd name="connsiteX2" fmla="*/ 19021 w 50185"/>
                              <a:gd name="connsiteY2" fmla="*/ 18443 h 35401"/>
                              <a:gd name="connsiteX3" fmla="*/ 18569 w 50185"/>
                              <a:gd name="connsiteY3" fmla="*/ 29580 h 35401"/>
                              <a:gd name="connsiteX4" fmla="*/ 39846 w 50185"/>
                              <a:gd name="connsiteY4" fmla="*/ 35284 h 35401"/>
                              <a:gd name="connsiteX5" fmla="*/ 50440 w 50185"/>
                              <a:gd name="connsiteY5" fmla="*/ 15274 h 35401"/>
                              <a:gd name="connsiteX6" fmla="*/ 40933 w 50185"/>
                              <a:gd name="connsiteY6" fmla="*/ 8212 h 35401"/>
                              <a:gd name="connsiteX7" fmla="*/ 45369 w 50185"/>
                              <a:gd name="connsiteY7" fmla="*/ 6311 h 35401"/>
                              <a:gd name="connsiteX8" fmla="*/ 43377 w 50185"/>
                              <a:gd name="connsiteY8" fmla="*/ 1965 h 35401"/>
                              <a:gd name="connsiteX9" fmla="*/ 45641 w 50185"/>
                              <a:gd name="connsiteY9" fmla="*/ 16451 h 35401"/>
                              <a:gd name="connsiteX10" fmla="*/ 37764 w 50185"/>
                              <a:gd name="connsiteY10" fmla="*/ 30213 h 35401"/>
                              <a:gd name="connsiteX11" fmla="*/ 22734 w 50185"/>
                              <a:gd name="connsiteY11" fmla="*/ 26682 h 35401"/>
                              <a:gd name="connsiteX12" fmla="*/ 30430 w 50185"/>
                              <a:gd name="connsiteY12" fmla="*/ 13283 h 35401"/>
                              <a:gd name="connsiteX13" fmla="*/ 45641 w 50185"/>
                              <a:gd name="connsiteY13" fmla="*/ 16451 h 354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0185" h="35401">
                                <a:moveTo>
                                  <a:pt x="1456" y="20616"/>
                                </a:moveTo>
                                <a:lnTo>
                                  <a:pt x="3539" y="25324"/>
                                </a:lnTo>
                                <a:lnTo>
                                  <a:pt x="19021" y="18443"/>
                                </a:lnTo>
                                <a:cubicBezTo>
                                  <a:pt x="17030" y="22246"/>
                                  <a:pt x="16848" y="25687"/>
                                  <a:pt x="18569" y="29580"/>
                                </a:cubicBezTo>
                                <a:cubicBezTo>
                                  <a:pt x="22009" y="37276"/>
                                  <a:pt x="30430" y="39449"/>
                                  <a:pt x="39846" y="35284"/>
                                </a:cubicBezTo>
                                <a:cubicBezTo>
                                  <a:pt x="49806" y="30847"/>
                                  <a:pt x="53880" y="23151"/>
                                  <a:pt x="50440" y="15274"/>
                                </a:cubicBezTo>
                                <a:cubicBezTo>
                                  <a:pt x="48629" y="11291"/>
                                  <a:pt x="45369" y="8846"/>
                                  <a:pt x="40933" y="8212"/>
                                </a:cubicBezTo>
                                <a:lnTo>
                                  <a:pt x="45369" y="6311"/>
                                </a:lnTo>
                                <a:lnTo>
                                  <a:pt x="43377" y="1965"/>
                                </a:lnTo>
                                <a:close/>
                                <a:moveTo>
                                  <a:pt x="45641" y="16451"/>
                                </a:moveTo>
                                <a:cubicBezTo>
                                  <a:pt x="47904" y="21703"/>
                                  <a:pt x="44917" y="27045"/>
                                  <a:pt x="37764" y="30213"/>
                                </a:cubicBezTo>
                                <a:cubicBezTo>
                                  <a:pt x="31064" y="33201"/>
                                  <a:pt x="24997" y="31934"/>
                                  <a:pt x="22734" y="26682"/>
                                </a:cubicBezTo>
                                <a:cubicBezTo>
                                  <a:pt x="20470" y="21703"/>
                                  <a:pt x="23458" y="16451"/>
                                  <a:pt x="30430" y="13283"/>
                                </a:cubicBezTo>
                                <a:cubicBezTo>
                                  <a:pt x="37401" y="10204"/>
                                  <a:pt x="43377" y="11472"/>
                                  <a:pt x="45641" y="1645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0" name="Freeform: Shape 2240"/>
                        <wps:cNvSpPr/>
                        <wps:spPr>
                          <a:xfrm>
                            <a:off x="2002802" y="3295976"/>
                            <a:ext cx="36574" cy="45813"/>
                          </a:xfrm>
                          <a:custGeom>
                            <a:avLst/>
                            <a:gdLst>
                              <a:gd name="connsiteX0" fmla="*/ 33374 w 36574"/>
                              <a:gd name="connsiteY0" fmla="*/ 1876 h 45813"/>
                              <a:gd name="connsiteX1" fmla="*/ 1141 w 36574"/>
                              <a:gd name="connsiteY1" fmla="*/ 5136 h 45813"/>
                              <a:gd name="connsiteX2" fmla="*/ 1594 w 36574"/>
                              <a:gd name="connsiteY2" fmla="*/ 10206 h 45813"/>
                              <a:gd name="connsiteX3" fmla="*/ 21875 w 36574"/>
                              <a:gd name="connsiteY3" fmla="*/ 8214 h 45813"/>
                              <a:gd name="connsiteX4" fmla="*/ 31110 w 36574"/>
                              <a:gd name="connsiteY4" fmla="*/ 14914 h 45813"/>
                              <a:gd name="connsiteX5" fmla="*/ 25225 w 36574"/>
                              <a:gd name="connsiteY5" fmla="*/ 21614 h 45813"/>
                              <a:gd name="connsiteX6" fmla="*/ 2952 w 36574"/>
                              <a:gd name="connsiteY6" fmla="*/ 23878 h 45813"/>
                              <a:gd name="connsiteX7" fmla="*/ 3495 w 36574"/>
                              <a:gd name="connsiteY7" fmla="*/ 28948 h 45813"/>
                              <a:gd name="connsiteX8" fmla="*/ 23777 w 36574"/>
                              <a:gd name="connsiteY8" fmla="*/ 26956 h 45813"/>
                              <a:gd name="connsiteX9" fmla="*/ 32921 w 36574"/>
                              <a:gd name="connsiteY9" fmla="*/ 33656 h 45813"/>
                              <a:gd name="connsiteX10" fmla="*/ 27126 w 36574"/>
                              <a:gd name="connsiteY10" fmla="*/ 40356 h 45813"/>
                              <a:gd name="connsiteX11" fmla="*/ 4853 w 36574"/>
                              <a:gd name="connsiteY11" fmla="*/ 42620 h 45813"/>
                              <a:gd name="connsiteX12" fmla="*/ 5396 w 36574"/>
                              <a:gd name="connsiteY12" fmla="*/ 47690 h 45813"/>
                              <a:gd name="connsiteX13" fmla="*/ 29662 w 36574"/>
                              <a:gd name="connsiteY13" fmla="*/ 45245 h 45813"/>
                              <a:gd name="connsiteX14" fmla="*/ 37629 w 36574"/>
                              <a:gd name="connsiteY14" fmla="*/ 35014 h 45813"/>
                              <a:gd name="connsiteX15" fmla="*/ 31744 w 36574"/>
                              <a:gd name="connsiteY15" fmla="*/ 25598 h 45813"/>
                              <a:gd name="connsiteX16" fmla="*/ 35819 w 36574"/>
                              <a:gd name="connsiteY16" fmla="*/ 16453 h 45813"/>
                              <a:gd name="connsiteX17" fmla="*/ 29299 w 36574"/>
                              <a:gd name="connsiteY17" fmla="*/ 7037 h 45813"/>
                              <a:gd name="connsiteX18" fmla="*/ 33827 w 36574"/>
                              <a:gd name="connsiteY18" fmla="*/ 6585 h 45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574" h="45813">
                                <a:moveTo>
                                  <a:pt x="33374" y="1876"/>
                                </a:moveTo>
                                <a:lnTo>
                                  <a:pt x="1141" y="5136"/>
                                </a:lnTo>
                                <a:lnTo>
                                  <a:pt x="1594" y="10206"/>
                                </a:lnTo>
                                <a:lnTo>
                                  <a:pt x="21875" y="8214"/>
                                </a:lnTo>
                                <a:cubicBezTo>
                                  <a:pt x="26583" y="7671"/>
                                  <a:pt x="30658" y="10749"/>
                                  <a:pt x="31110" y="14914"/>
                                </a:cubicBezTo>
                                <a:cubicBezTo>
                                  <a:pt x="31472" y="18808"/>
                                  <a:pt x="29390" y="21252"/>
                                  <a:pt x="25225" y="21614"/>
                                </a:cubicBezTo>
                                <a:lnTo>
                                  <a:pt x="2952" y="23878"/>
                                </a:lnTo>
                                <a:lnTo>
                                  <a:pt x="3495" y="28948"/>
                                </a:lnTo>
                                <a:lnTo>
                                  <a:pt x="23777" y="26956"/>
                                </a:lnTo>
                                <a:cubicBezTo>
                                  <a:pt x="28485" y="26413"/>
                                  <a:pt x="32559" y="29491"/>
                                  <a:pt x="32921" y="33656"/>
                                </a:cubicBezTo>
                                <a:cubicBezTo>
                                  <a:pt x="33374" y="37459"/>
                                  <a:pt x="31201" y="39994"/>
                                  <a:pt x="27126" y="40356"/>
                                </a:cubicBezTo>
                                <a:lnTo>
                                  <a:pt x="4853" y="42620"/>
                                </a:lnTo>
                                <a:lnTo>
                                  <a:pt x="5396" y="47690"/>
                                </a:lnTo>
                                <a:lnTo>
                                  <a:pt x="29662" y="45245"/>
                                </a:lnTo>
                                <a:cubicBezTo>
                                  <a:pt x="35366" y="44702"/>
                                  <a:pt x="38263" y="41080"/>
                                  <a:pt x="37629" y="35014"/>
                                </a:cubicBezTo>
                                <a:cubicBezTo>
                                  <a:pt x="37267" y="30668"/>
                                  <a:pt x="35637" y="28314"/>
                                  <a:pt x="31744" y="25598"/>
                                </a:cubicBezTo>
                                <a:cubicBezTo>
                                  <a:pt x="34913" y="23425"/>
                                  <a:pt x="36271" y="20618"/>
                                  <a:pt x="35819" y="16453"/>
                                </a:cubicBezTo>
                                <a:cubicBezTo>
                                  <a:pt x="35366" y="12107"/>
                                  <a:pt x="33464" y="9391"/>
                                  <a:pt x="29299" y="7037"/>
                                </a:cubicBezTo>
                                <a:lnTo>
                                  <a:pt x="33827" y="658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1" name="Freeform: Shape 2241"/>
                        <wps:cNvSpPr/>
                        <wps:spPr>
                          <a:xfrm>
                            <a:off x="2007929" y="3345745"/>
                            <a:ext cx="45452" cy="9687"/>
                          </a:xfrm>
                          <a:custGeom>
                            <a:avLst/>
                            <a:gdLst>
                              <a:gd name="connsiteX0" fmla="*/ 33830 w 45452"/>
                              <a:gd name="connsiteY0" fmla="*/ 8334 h 9687"/>
                              <a:gd name="connsiteX1" fmla="*/ 33377 w 45452"/>
                              <a:gd name="connsiteY1" fmla="*/ 3264 h 9687"/>
                              <a:gd name="connsiteX2" fmla="*/ 1144 w 45452"/>
                              <a:gd name="connsiteY2" fmla="*/ 6523 h 9687"/>
                              <a:gd name="connsiteX3" fmla="*/ 1596 w 45452"/>
                              <a:gd name="connsiteY3" fmla="*/ 11593 h 9687"/>
                              <a:gd name="connsiteX4" fmla="*/ 46596 w 45452"/>
                              <a:gd name="connsiteY4" fmla="*/ 7066 h 9687"/>
                              <a:gd name="connsiteX5" fmla="*/ 46053 w 45452"/>
                              <a:gd name="connsiteY5" fmla="*/ 1906 h 9687"/>
                              <a:gd name="connsiteX6" fmla="*/ 39534 w 45452"/>
                              <a:gd name="connsiteY6" fmla="*/ 2630 h 9687"/>
                              <a:gd name="connsiteX7" fmla="*/ 40077 w 45452"/>
                              <a:gd name="connsiteY7" fmla="*/ 7791 h 96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452" h="9687">
                                <a:moveTo>
                                  <a:pt x="33830" y="8334"/>
                                </a:moveTo>
                                <a:lnTo>
                                  <a:pt x="33377" y="3264"/>
                                </a:lnTo>
                                <a:lnTo>
                                  <a:pt x="1144" y="6523"/>
                                </a:lnTo>
                                <a:lnTo>
                                  <a:pt x="1596" y="11593"/>
                                </a:lnTo>
                                <a:close/>
                                <a:moveTo>
                                  <a:pt x="46596" y="7066"/>
                                </a:moveTo>
                                <a:lnTo>
                                  <a:pt x="46053" y="1906"/>
                                </a:lnTo>
                                <a:lnTo>
                                  <a:pt x="39534" y="2630"/>
                                </a:lnTo>
                                <a:lnTo>
                                  <a:pt x="40077" y="779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2" name="Freeform: Shape 2242"/>
                        <wps:cNvSpPr/>
                        <wps:spPr>
                          <a:xfrm>
                            <a:off x="2009388" y="3361126"/>
                            <a:ext cx="47210" cy="40562"/>
                          </a:xfrm>
                          <a:custGeom>
                            <a:avLst/>
                            <a:gdLst>
                              <a:gd name="connsiteX0" fmla="*/ 21154 w 47210"/>
                              <a:gd name="connsiteY0" fmla="*/ 10153 h 40562"/>
                              <a:gd name="connsiteX1" fmla="*/ 22603 w 47210"/>
                              <a:gd name="connsiteY1" fmla="*/ 25001 h 40562"/>
                              <a:gd name="connsiteX2" fmla="*/ 15269 w 47210"/>
                              <a:gd name="connsiteY2" fmla="*/ 33059 h 40562"/>
                              <a:gd name="connsiteX3" fmla="*/ 11285 w 47210"/>
                              <a:gd name="connsiteY3" fmla="*/ 33512 h 40562"/>
                              <a:gd name="connsiteX4" fmla="*/ 4042 w 47210"/>
                              <a:gd name="connsiteY4" fmla="*/ 35504 h 40562"/>
                              <a:gd name="connsiteX5" fmla="*/ 4766 w 47210"/>
                              <a:gd name="connsiteY5" fmla="*/ 42476 h 40562"/>
                              <a:gd name="connsiteX6" fmla="*/ 6215 w 47210"/>
                              <a:gd name="connsiteY6" fmla="*/ 42295 h 40562"/>
                              <a:gd name="connsiteX7" fmla="*/ 14907 w 47210"/>
                              <a:gd name="connsiteY7" fmla="*/ 38673 h 40562"/>
                              <a:gd name="connsiteX8" fmla="*/ 26134 w 47210"/>
                              <a:gd name="connsiteY8" fmla="*/ 31520 h 40562"/>
                              <a:gd name="connsiteX9" fmla="*/ 37452 w 47210"/>
                              <a:gd name="connsiteY9" fmla="*/ 37496 h 40562"/>
                              <a:gd name="connsiteX10" fmla="*/ 48227 w 47210"/>
                              <a:gd name="connsiteY10" fmla="*/ 22557 h 40562"/>
                              <a:gd name="connsiteX11" fmla="*/ 46144 w 47210"/>
                              <a:gd name="connsiteY11" fmla="*/ 1913 h 40562"/>
                              <a:gd name="connsiteX12" fmla="*/ 1145 w 47210"/>
                              <a:gd name="connsiteY12" fmla="*/ 6440 h 40562"/>
                              <a:gd name="connsiteX13" fmla="*/ 1778 w 47210"/>
                              <a:gd name="connsiteY13" fmla="*/ 12054 h 40562"/>
                              <a:gd name="connsiteX14" fmla="*/ 26225 w 47210"/>
                              <a:gd name="connsiteY14" fmla="*/ 9609 h 40562"/>
                              <a:gd name="connsiteX15" fmla="*/ 41708 w 47210"/>
                              <a:gd name="connsiteY15" fmla="*/ 8070 h 40562"/>
                              <a:gd name="connsiteX16" fmla="*/ 43066 w 47210"/>
                              <a:gd name="connsiteY16" fmla="*/ 22013 h 40562"/>
                              <a:gd name="connsiteX17" fmla="*/ 41889 w 47210"/>
                              <a:gd name="connsiteY17" fmla="*/ 28623 h 40562"/>
                              <a:gd name="connsiteX18" fmla="*/ 36184 w 47210"/>
                              <a:gd name="connsiteY18" fmla="*/ 31520 h 40562"/>
                              <a:gd name="connsiteX19" fmla="*/ 27583 w 47210"/>
                              <a:gd name="connsiteY19" fmla="*/ 23553 h 405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7210" h="40562">
                                <a:moveTo>
                                  <a:pt x="21154" y="10153"/>
                                </a:moveTo>
                                <a:lnTo>
                                  <a:pt x="22603" y="25001"/>
                                </a:lnTo>
                                <a:cubicBezTo>
                                  <a:pt x="23146" y="30071"/>
                                  <a:pt x="20792" y="32516"/>
                                  <a:pt x="15269" y="33059"/>
                                </a:cubicBezTo>
                                <a:lnTo>
                                  <a:pt x="11285" y="33512"/>
                                </a:lnTo>
                                <a:cubicBezTo>
                                  <a:pt x="8569" y="33784"/>
                                  <a:pt x="5943" y="34508"/>
                                  <a:pt x="4042" y="35504"/>
                                </a:cubicBezTo>
                                <a:lnTo>
                                  <a:pt x="4766" y="42476"/>
                                </a:lnTo>
                                <a:lnTo>
                                  <a:pt x="6215" y="42295"/>
                                </a:lnTo>
                                <a:cubicBezTo>
                                  <a:pt x="7482" y="40031"/>
                                  <a:pt x="9022" y="39488"/>
                                  <a:pt x="14907" y="38673"/>
                                </a:cubicBezTo>
                                <a:cubicBezTo>
                                  <a:pt x="22331" y="37948"/>
                                  <a:pt x="24504" y="36590"/>
                                  <a:pt x="26134" y="31520"/>
                                </a:cubicBezTo>
                                <a:cubicBezTo>
                                  <a:pt x="29122" y="36319"/>
                                  <a:pt x="32291" y="37948"/>
                                  <a:pt x="37452" y="37496"/>
                                </a:cubicBezTo>
                                <a:cubicBezTo>
                                  <a:pt x="45239" y="36681"/>
                                  <a:pt x="49132" y="31430"/>
                                  <a:pt x="48227" y="22557"/>
                                </a:cubicBezTo>
                                <a:lnTo>
                                  <a:pt x="46144" y="1913"/>
                                </a:lnTo>
                                <a:lnTo>
                                  <a:pt x="1145" y="6440"/>
                                </a:lnTo>
                                <a:lnTo>
                                  <a:pt x="1778" y="12054"/>
                                </a:lnTo>
                                <a:close/>
                                <a:moveTo>
                                  <a:pt x="26225" y="9609"/>
                                </a:moveTo>
                                <a:lnTo>
                                  <a:pt x="41708" y="8070"/>
                                </a:lnTo>
                                <a:lnTo>
                                  <a:pt x="43066" y="22013"/>
                                </a:lnTo>
                                <a:cubicBezTo>
                                  <a:pt x="43428" y="25182"/>
                                  <a:pt x="43066" y="27084"/>
                                  <a:pt x="41889" y="28623"/>
                                </a:cubicBezTo>
                                <a:cubicBezTo>
                                  <a:pt x="40802" y="30253"/>
                                  <a:pt x="38810" y="31339"/>
                                  <a:pt x="36184" y="31520"/>
                                </a:cubicBezTo>
                                <a:cubicBezTo>
                                  <a:pt x="30933" y="32063"/>
                                  <a:pt x="28217" y="29619"/>
                                  <a:pt x="27583" y="2355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3" name="Freeform: Shape 2243"/>
                        <wps:cNvSpPr/>
                        <wps:spPr>
                          <a:xfrm>
                            <a:off x="2028308" y="3405119"/>
                            <a:ext cx="5885" cy="15120"/>
                          </a:xfrm>
                          <a:custGeom>
                            <a:avLst/>
                            <a:gdLst>
                              <a:gd name="connsiteX0" fmla="*/ 7032 w 5885"/>
                              <a:gd name="connsiteY0" fmla="*/ 16606 h 15120"/>
                              <a:gd name="connsiteX1" fmla="*/ 5584 w 5885"/>
                              <a:gd name="connsiteY1" fmla="*/ 1939 h 15120"/>
                              <a:gd name="connsiteX2" fmla="*/ 1147 w 5885"/>
                              <a:gd name="connsiteY2" fmla="*/ 2391 h 15120"/>
                              <a:gd name="connsiteX3" fmla="*/ 2596 w 5885"/>
                              <a:gd name="connsiteY3" fmla="*/ 17059 h 15120"/>
                            </a:gdLst>
                            <a:ahLst/>
                            <a:cxnLst>
                              <a:cxn ang="0">
                                <a:pos x="connsiteX0" y="connsiteY0"/>
                              </a:cxn>
                              <a:cxn ang="0">
                                <a:pos x="connsiteX1" y="connsiteY1"/>
                              </a:cxn>
                              <a:cxn ang="0">
                                <a:pos x="connsiteX2" y="connsiteY2"/>
                              </a:cxn>
                              <a:cxn ang="0">
                                <a:pos x="connsiteX3" y="connsiteY3"/>
                              </a:cxn>
                            </a:cxnLst>
                            <a:rect l="l" t="t" r="r" b="b"/>
                            <a:pathLst>
                              <a:path w="5885" h="15120">
                                <a:moveTo>
                                  <a:pt x="7032" y="16606"/>
                                </a:moveTo>
                                <a:lnTo>
                                  <a:pt x="5584" y="1939"/>
                                </a:lnTo>
                                <a:lnTo>
                                  <a:pt x="1147" y="2391"/>
                                </a:lnTo>
                                <a:lnTo>
                                  <a:pt x="2596" y="170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4" name="Freeform: Shape 2244"/>
                        <wps:cNvSpPr/>
                        <wps:spPr>
                          <a:xfrm>
                            <a:off x="2015412" y="3424534"/>
                            <a:ext cx="46284" cy="30169"/>
                          </a:xfrm>
                          <a:custGeom>
                            <a:avLst/>
                            <a:gdLst>
                              <a:gd name="connsiteX0" fmla="*/ 22976 w 46284"/>
                              <a:gd name="connsiteY0" fmla="*/ 13638 h 30169"/>
                              <a:gd name="connsiteX1" fmla="*/ 23067 w 46284"/>
                              <a:gd name="connsiteY1" fmla="*/ 14362 h 30169"/>
                              <a:gd name="connsiteX2" fmla="*/ 23248 w 46284"/>
                              <a:gd name="connsiteY2" fmla="*/ 16626 h 30169"/>
                              <a:gd name="connsiteX3" fmla="*/ 15914 w 46284"/>
                              <a:gd name="connsiteY3" fmla="*/ 26585 h 30169"/>
                              <a:gd name="connsiteX4" fmla="*/ 6135 w 46284"/>
                              <a:gd name="connsiteY4" fmla="*/ 18437 h 30169"/>
                              <a:gd name="connsiteX5" fmla="*/ 14737 w 46284"/>
                              <a:gd name="connsiteY5" fmla="*/ 8296 h 30169"/>
                              <a:gd name="connsiteX6" fmla="*/ 14193 w 46284"/>
                              <a:gd name="connsiteY6" fmla="*/ 2864 h 30169"/>
                              <a:gd name="connsiteX7" fmla="*/ 6497 w 46284"/>
                              <a:gd name="connsiteY7" fmla="*/ 5489 h 30169"/>
                              <a:gd name="connsiteX8" fmla="*/ 1246 w 46284"/>
                              <a:gd name="connsiteY8" fmla="*/ 18708 h 30169"/>
                              <a:gd name="connsiteX9" fmla="*/ 16548 w 46284"/>
                              <a:gd name="connsiteY9" fmla="*/ 32018 h 30169"/>
                              <a:gd name="connsiteX10" fmla="*/ 26507 w 46284"/>
                              <a:gd name="connsiteY10" fmla="*/ 23688 h 30169"/>
                              <a:gd name="connsiteX11" fmla="*/ 36286 w 46284"/>
                              <a:gd name="connsiteY11" fmla="*/ 28758 h 30169"/>
                              <a:gd name="connsiteX12" fmla="*/ 47332 w 46284"/>
                              <a:gd name="connsiteY12" fmla="*/ 14272 h 30169"/>
                              <a:gd name="connsiteX13" fmla="*/ 31487 w 46284"/>
                              <a:gd name="connsiteY13" fmla="*/ 2049 h 30169"/>
                              <a:gd name="connsiteX14" fmla="*/ 32030 w 46284"/>
                              <a:gd name="connsiteY14" fmla="*/ 7481 h 30169"/>
                              <a:gd name="connsiteX15" fmla="*/ 37734 w 46284"/>
                              <a:gd name="connsiteY15" fmla="*/ 7843 h 30169"/>
                              <a:gd name="connsiteX16" fmla="*/ 42533 w 46284"/>
                              <a:gd name="connsiteY16" fmla="*/ 14815 h 30169"/>
                              <a:gd name="connsiteX17" fmla="*/ 35561 w 46284"/>
                              <a:gd name="connsiteY17" fmla="*/ 23326 h 30169"/>
                              <a:gd name="connsiteX18" fmla="*/ 29224 w 46284"/>
                              <a:gd name="connsiteY18" fmla="*/ 20338 h 30169"/>
                              <a:gd name="connsiteX19" fmla="*/ 27503 w 46284"/>
                              <a:gd name="connsiteY19" fmla="*/ 13185 h 301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6284" h="30169">
                                <a:moveTo>
                                  <a:pt x="22976" y="13638"/>
                                </a:moveTo>
                                <a:lnTo>
                                  <a:pt x="23067" y="14362"/>
                                </a:lnTo>
                                <a:lnTo>
                                  <a:pt x="23248" y="16626"/>
                                </a:lnTo>
                                <a:cubicBezTo>
                                  <a:pt x="23881" y="22602"/>
                                  <a:pt x="21346" y="26042"/>
                                  <a:pt x="15914" y="26585"/>
                                </a:cubicBezTo>
                                <a:cubicBezTo>
                                  <a:pt x="10391" y="27219"/>
                                  <a:pt x="6769" y="24050"/>
                                  <a:pt x="6135" y="18437"/>
                                </a:cubicBezTo>
                                <a:cubicBezTo>
                                  <a:pt x="5592" y="12370"/>
                                  <a:pt x="8308" y="9292"/>
                                  <a:pt x="14737" y="8296"/>
                                </a:cubicBezTo>
                                <a:lnTo>
                                  <a:pt x="14193" y="2864"/>
                                </a:lnTo>
                                <a:cubicBezTo>
                                  <a:pt x="10572" y="3498"/>
                                  <a:pt x="8399" y="4222"/>
                                  <a:pt x="6497" y="5489"/>
                                </a:cubicBezTo>
                                <a:cubicBezTo>
                                  <a:pt x="2423" y="8206"/>
                                  <a:pt x="703" y="12733"/>
                                  <a:pt x="1246" y="18708"/>
                                </a:cubicBezTo>
                                <a:cubicBezTo>
                                  <a:pt x="2151" y="27762"/>
                                  <a:pt x="8127" y="32923"/>
                                  <a:pt x="16548" y="32018"/>
                                </a:cubicBezTo>
                                <a:cubicBezTo>
                                  <a:pt x="22252" y="31474"/>
                                  <a:pt x="25149" y="29030"/>
                                  <a:pt x="26507" y="23688"/>
                                </a:cubicBezTo>
                                <a:cubicBezTo>
                                  <a:pt x="28590" y="27491"/>
                                  <a:pt x="31759" y="29211"/>
                                  <a:pt x="36286" y="28758"/>
                                </a:cubicBezTo>
                                <a:cubicBezTo>
                                  <a:pt x="43982" y="28034"/>
                                  <a:pt x="48147" y="22602"/>
                                  <a:pt x="47332" y="14272"/>
                                </a:cubicBezTo>
                                <a:cubicBezTo>
                                  <a:pt x="46517" y="5489"/>
                                  <a:pt x="40994" y="1234"/>
                                  <a:pt x="31487" y="2049"/>
                                </a:cubicBezTo>
                                <a:lnTo>
                                  <a:pt x="32030" y="7481"/>
                                </a:lnTo>
                                <a:cubicBezTo>
                                  <a:pt x="34746" y="7300"/>
                                  <a:pt x="36376" y="7391"/>
                                  <a:pt x="37734" y="7843"/>
                                </a:cubicBezTo>
                                <a:cubicBezTo>
                                  <a:pt x="40451" y="8839"/>
                                  <a:pt x="42262" y="11375"/>
                                  <a:pt x="42533" y="14815"/>
                                </a:cubicBezTo>
                                <a:cubicBezTo>
                                  <a:pt x="43076" y="19614"/>
                                  <a:pt x="40451" y="22783"/>
                                  <a:pt x="35561" y="23326"/>
                                </a:cubicBezTo>
                                <a:cubicBezTo>
                                  <a:pt x="32392" y="23597"/>
                                  <a:pt x="30491" y="22692"/>
                                  <a:pt x="29224" y="20338"/>
                                </a:cubicBezTo>
                                <a:cubicBezTo>
                                  <a:pt x="28409" y="18980"/>
                                  <a:pt x="27956" y="16988"/>
                                  <a:pt x="27503" y="1318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5" name="Freeform: Shape 2245"/>
                        <wps:cNvSpPr/>
                        <wps:spPr>
                          <a:xfrm>
                            <a:off x="2018939" y="3459125"/>
                            <a:ext cx="46227" cy="29274"/>
                          </a:xfrm>
                          <a:custGeom>
                            <a:avLst/>
                            <a:gdLst>
                              <a:gd name="connsiteX0" fmla="*/ 47323 w 46227"/>
                              <a:gd name="connsiteY0" fmla="*/ 14304 h 29274"/>
                              <a:gd name="connsiteX1" fmla="*/ 41347 w 46227"/>
                              <a:gd name="connsiteY1" fmla="*/ 4797 h 29274"/>
                              <a:gd name="connsiteX2" fmla="*/ 22786 w 46227"/>
                              <a:gd name="connsiteY2" fmla="*/ 2262 h 29274"/>
                              <a:gd name="connsiteX3" fmla="*/ 1237 w 46227"/>
                              <a:gd name="connsiteY3" fmla="*/ 18921 h 29274"/>
                              <a:gd name="connsiteX4" fmla="*/ 25321 w 46227"/>
                              <a:gd name="connsiteY4" fmla="*/ 30963 h 29274"/>
                              <a:gd name="connsiteX5" fmla="*/ 43339 w 46227"/>
                              <a:gd name="connsiteY5" fmla="*/ 24897 h 29274"/>
                              <a:gd name="connsiteX6" fmla="*/ 47323 w 46227"/>
                              <a:gd name="connsiteY6" fmla="*/ 14304 h 29274"/>
                              <a:gd name="connsiteX7" fmla="*/ 42434 w 46227"/>
                              <a:gd name="connsiteY7" fmla="*/ 14756 h 29274"/>
                              <a:gd name="connsiteX8" fmla="*/ 25231 w 46227"/>
                              <a:gd name="connsiteY8" fmla="*/ 25350 h 29274"/>
                              <a:gd name="connsiteX9" fmla="*/ 5764 w 46227"/>
                              <a:gd name="connsiteY9" fmla="*/ 18378 h 29274"/>
                              <a:gd name="connsiteX10" fmla="*/ 23329 w 46227"/>
                              <a:gd name="connsiteY10" fmla="*/ 7875 h 29274"/>
                              <a:gd name="connsiteX11" fmla="*/ 42434 w 46227"/>
                              <a:gd name="connsiteY11" fmla="*/ 14756 h 292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6227" h="29274">
                                <a:moveTo>
                                  <a:pt x="47323" y="14304"/>
                                </a:moveTo>
                                <a:cubicBezTo>
                                  <a:pt x="46870" y="10229"/>
                                  <a:pt x="44607" y="6698"/>
                                  <a:pt x="41347" y="4797"/>
                                </a:cubicBezTo>
                                <a:cubicBezTo>
                                  <a:pt x="37092" y="2352"/>
                                  <a:pt x="31025" y="1447"/>
                                  <a:pt x="22786" y="2262"/>
                                </a:cubicBezTo>
                                <a:cubicBezTo>
                                  <a:pt x="7846" y="3801"/>
                                  <a:pt x="241" y="9596"/>
                                  <a:pt x="1237" y="18921"/>
                                </a:cubicBezTo>
                                <a:cubicBezTo>
                                  <a:pt x="2142" y="28247"/>
                                  <a:pt x="10744" y="32412"/>
                                  <a:pt x="25321" y="30963"/>
                                </a:cubicBezTo>
                                <a:cubicBezTo>
                                  <a:pt x="33923" y="30058"/>
                                  <a:pt x="39536" y="28156"/>
                                  <a:pt x="43339" y="24897"/>
                                </a:cubicBezTo>
                                <a:cubicBezTo>
                                  <a:pt x="46236" y="22271"/>
                                  <a:pt x="47685" y="18469"/>
                                  <a:pt x="47323" y="14304"/>
                                </a:cubicBezTo>
                                <a:close/>
                                <a:moveTo>
                                  <a:pt x="42434" y="14756"/>
                                </a:moveTo>
                                <a:cubicBezTo>
                                  <a:pt x="42977" y="20642"/>
                                  <a:pt x="37273" y="24173"/>
                                  <a:pt x="25231" y="25350"/>
                                </a:cubicBezTo>
                                <a:cubicBezTo>
                                  <a:pt x="12555" y="26617"/>
                                  <a:pt x="6307" y="24444"/>
                                  <a:pt x="5764" y="18378"/>
                                </a:cubicBezTo>
                                <a:cubicBezTo>
                                  <a:pt x="5130" y="12583"/>
                                  <a:pt x="11015" y="9143"/>
                                  <a:pt x="23329" y="7875"/>
                                </a:cubicBezTo>
                                <a:cubicBezTo>
                                  <a:pt x="35552" y="6698"/>
                                  <a:pt x="41800" y="8871"/>
                                  <a:pt x="42434" y="1475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6" name="Freeform: Shape 2246"/>
                        <wps:cNvSpPr/>
                        <wps:spPr>
                          <a:xfrm>
                            <a:off x="2022463" y="3492045"/>
                            <a:ext cx="45529" cy="31931"/>
                          </a:xfrm>
                          <a:custGeom>
                            <a:avLst/>
                            <a:gdLst>
                              <a:gd name="connsiteX0" fmla="*/ 46229 w 45529"/>
                              <a:gd name="connsiteY0" fmla="*/ 1989 h 31931"/>
                              <a:gd name="connsiteX1" fmla="*/ 1229 w 45529"/>
                              <a:gd name="connsiteY1" fmla="*/ 6516 h 31931"/>
                              <a:gd name="connsiteX2" fmla="*/ 1682 w 45529"/>
                              <a:gd name="connsiteY2" fmla="*/ 11134 h 31931"/>
                              <a:gd name="connsiteX3" fmla="*/ 5847 w 45529"/>
                              <a:gd name="connsiteY3" fmla="*/ 10681 h 31931"/>
                              <a:gd name="connsiteX4" fmla="*/ 1229 w 45529"/>
                              <a:gd name="connsiteY4" fmla="*/ 21546 h 31931"/>
                              <a:gd name="connsiteX5" fmla="*/ 20424 w 45529"/>
                              <a:gd name="connsiteY5" fmla="*/ 33769 h 31931"/>
                              <a:gd name="connsiteX6" fmla="*/ 35907 w 45529"/>
                              <a:gd name="connsiteY6" fmla="*/ 18287 h 31931"/>
                              <a:gd name="connsiteX7" fmla="*/ 29569 w 45529"/>
                              <a:gd name="connsiteY7" fmla="*/ 8870 h 31931"/>
                              <a:gd name="connsiteX8" fmla="*/ 46681 w 45529"/>
                              <a:gd name="connsiteY8" fmla="*/ 7150 h 31931"/>
                              <a:gd name="connsiteX9" fmla="*/ 30927 w 45529"/>
                              <a:gd name="connsiteY9" fmla="*/ 17834 h 31931"/>
                              <a:gd name="connsiteX10" fmla="*/ 19247 w 45529"/>
                              <a:gd name="connsiteY10" fmla="*/ 28518 h 31931"/>
                              <a:gd name="connsiteX11" fmla="*/ 6028 w 45529"/>
                              <a:gd name="connsiteY11" fmla="*/ 20279 h 31931"/>
                              <a:gd name="connsiteX12" fmla="*/ 17527 w 45529"/>
                              <a:gd name="connsiteY12" fmla="*/ 10047 h 31931"/>
                              <a:gd name="connsiteX13" fmla="*/ 30927 w 45529"/>
                              <a:gd name="connsiteY13" fmla="*/ 17834 h 319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5529" h="31931">
                                <a:moveTo>
                                  <a:pt x="46229" y="1989"/>
                                </a:moveTo>
                                <a:lnTo>
                                  <a:pt x="1229" y="6516"/>
                                </a:lnTo>
                                <a:lnTo>
                                  <a:pt x="1682" y="11134"/>
                                </a:lnTo>
                                <a:lnTo>
                                  <a:pt x="5847" y="10681"/>
                                </a:lnTo>
                                <a:cubicBezTo>
                                  <a:pt x="2316" y="13579"/>
                                  <a:pt x="777" y="17019"/>
                                  <a:pt x="1229" y="21546"/>
                                </a:cubicBezTo>
                                <a:cubicBezTo>
                                  <a:pt x="2044" y="30057"/>
                                  <a:pt x="9740" y="34856"/>
                                  <a:pt x="20424" y="33769"/>
                                </a:cubicBezTo>
                                <a:cubicBezTo>
                                  <a:pt x="30927" y="32683"/>
                                  <a:pt x="36812" y="26888"/>
                                  <a:pt x="35907" y="18287"/>
                                </a:cubicBezTo>
                                <a:cubicBezTo>
                                  <a:pt x="35454" y="13760"/>
                                  <a:pt x="33462" y="10772"/>
                                  <a:pt x="29569" y="8870"/>
                                </a:cubicBezTo>
                                <a:lnTo>
                                  <a:pt x="46681" y="7150"/>
                                </a:lnTo>
                                <a:close/>
                                <a:moveTo>
                                  <a:pt x="30927" y="17834"/>
                                </a:moveTo>
                                <a:cubicBezTo>
                                  <a:pt x="31561" y="23538"/>
                                  <a:pt x="27034" y="27703"/>
                                  <a:pt x="19247" y="28518"/>
                                </a:cubicBezTo>
                                <a:cubicBezTo>
                                  <a:pt x="12004" y="29242"/>
                                  <a:pt x="6571" y="25892"/>
                                  <a:pt x="6028" y="20279"/>
                                </a:cubicBezTo>
                                <a:cubicBezTo>
                                  <a:pt x="5485" y="14756"/>
                                  <a:pt x="10012" y="10862"/>
                                  <a:pt x="17527" y="10047"/>
                                </a:cubicBezTo>
                                <a:cubicBezTo>
                                  <a:pt x="25223" y="9323"/>
                                  <a:pt x="30384" y="12311"/>
                                  <a:pt x="30927" y="1783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7" name="Freeform: Shape 2247"/>
                        <wps:cNvSpPr/>
                        <wps:spPr>
                          <a:xfrm>
                            <a:off x="2040634" y="3528368"/>
                            <a:ext cx="5885" cy="15120"/>
                          </a:xfrm>
                          <a:custGeom>
                            <a:avLst/>
                            <a:gdLst>
                              <a:gd name="connsiteX0" fmla="*/ 7039 w 5885"/>
                              <a:gd name="connsiteY0" fmla="*/ 16676 h 15120"/>
                              <a:gd name="connsiteX1" fmla="*/ 5591 w 5885"/>
                              <a:gd name="connsiteY1" fmla="*/ 2009 h 15120"/>
                              <a:gd name="connsiteX2" fmla="*/ 1154 w 5885"/>
                              <a:gd name="connsiteY2" fmla="*/ 2462 h 15120"/>
                              <a:gd name="connsiteX3" fmla="*/ 2603 w 5885"/>
                              <a:gd name="connsiteY3" fmla="*/ 17129 h 15120"/>
                            </a:gdLst>
                            <a:ahLst/>
                            <a:cxnLst>
                              <a:cxn ang="0">
                                <a:pos x="connsiteX0" y="connsiteY0"/>
                              </a:cxn>
                              <a:cxn ang="0">
                                <a:pos x="connsiteX1" y="connsiteY1"/>
                              </a:cxn>
                              <a:cxn ang="0">
                                <a:pos x="connsiteX2" y="connsiteY2"/>
                              </a:cxn>
                              <a:cxn ang="0">
                                <a:pos x="connsiteX3" y="connsiteY3"/>
                              </a:cxn>
                            </a:cxnLst>
                            <a:rect l="l" t="t" r="r" b="b"/>
                            <a:pathLst>
                              <a:path w="5885" h="15120">
                                <a:moveTo>
                                  <a:pt x="7039" y="16676"/>
                                </a:moveTo>
                                <a:lnTo>
                                  <a:pt x="5591" y="2009"/>
                                </a:lnTo>
                                <a:lnTo>
                                  <a:pt x="1154" y="2462"/>
                                </a:lnTo>
                                <a:lnTo>
                                  <a:pt x="2603" y="1712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8" name="Freeform: Shape 2248"/>
                        <wps:cNvSpPr/>
                        <wps:spPr>
                          <a:xfrm>
                            <a:off x="2027747" y="3549059"/>
                            <a:ext cx="46529" cy="29179"/>
                          </a:xfrm>
                          <a:custGeom>
                            <a:avLst/>
                            <a:gdLst>
                              <a:gd name="connsiteX0" fmla="*/ 47685 w 46529"/>
                              <a:gd name="connsiteY0" fmla="*/ 25923 h 29179"/>
                              <a:gd name="connsiteX1" fmla="*/ 45421 w 46529"/>
                              <a:gd name="connsiteY1" fmla="*/ 3379 h 29179"/>
                              <a:gd name="connsiteX2" fmla="*/ 21337 w 46529"/>
                              <a:gd name="connsiteY2" fmla="*/ 2473 h 29179"/>
                              <a:gd name="connsiteX3" fmla="*/ 21790 w 46529"/>
                              <a:gd name="connsiteY3" fmla="*/ 7453 h 29179"/>
                              <a:gd name="connsiteX4" fmla="*/ 26679 w 46529"/>
                              <a:gd name="connsiteY4" fmla="*/ 15149 h 29179"/>
                              <a:gd name="connsiteX5" fmla="*/ 17172 w 46529"/>
                              <a:gd name="connsiteY5" fmla="*/ 25651 h 29179"/>
                              <a:gd name="connsiteX6" fmla="*/ 6126 w 46529"/>
                              <a:gd name="connsiteY6" fmla="*/ 17050 h 29179"/>
                              <a:gd name="connsiteX7" fmla="*/ 12464 w 46529"/>
                              <a:gd name="connsiteY7" fmla="*/ 7453 h 29179"/>
                              <a:gd name="connsiteX8" fmla="*/ 11921 w 46529"/>
                              <a:gd name="connsiteY8" fmla="*/ 2021 h 29179"/>
                              <a:gd name="connsiteX9" fmla="*/ 5311 w 46529"/>
                              <a:gd name="connsiteY9" fmla="*/ 5371 h 29179"/>
                              <a:gd name="connsiteX10" fmla="*/ 1237 w 46529"/>
                              <a:gd name="connsiteY10" fmla="*/ 17775 h 29179"/>
                              <a:gd name="connsiteX11" fmla="*/ 18440 w 46529"/>
                              <a:gd name="connsiteY11" fmla="*/ 31084 h 29179"/>
                              <a:gd name="connsiteX12" fmla="*/ 31478 w 46529"/>
                              <a:gd name="connsiteY12" fmla="*/ 15511 h 29179"/>
                              <a:gd name="connsiteX13" fmla="*/ 28128 w 46529"/>
                              <a:gd name="connsiteY13" fmla="*/ 7725 h 29179"/>
                              <a:gd name="connsiteX14" fmla="*/ 40441 w 46529"/>
                              <a:gd name="connsiteY14" fmla="*/ 8268 h 29179"/>
                              <a:gd name="connsiteX15" fmla="*/ 42252 w 46529"/>
                              <a:gd name="connsiteY15" fmla="*/ 26466 h 291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6529" h="29179">
                                <a:moveTo>
                                  <a:pt x="47685" y="25923"/>
                                </a:moveTo>
                                <a:lnTo>
                                  <a:pt x="45421" y="3379"/>
                                </a:lnTo>
                                <a:lnTo>
                                  <a:pt x="21337" y="2473"/>
                                </a:lnTo>
                                <a:lnTo>
                                  <a:pt x="21790" y="7453"/>
                                </a:lnTo>
                                <a:cubicBezTo>
                                  <a:pt x="25049" y="9626"/>
                                  <a:pt x="26407" y="11708"/>
                                  <a:pt x="26679" y="15149"/>
                                </a:cubicBezTo>
                                <a:cubicBezTo>
                                  <a:pt x="27313" y="21034"/>
                                  <a:pt x="23691" y="25018"/>
                                  <a:pt x="17172" y="25651"/>
                                </a:cubicBezTo>
                                <a:cubicBezTo>
                                  <a:pt x="10925" y="26285"/>
                                  <a:pt x="6760" y="23026"/>
                                  <a:pt x="6126" y="17050"/>
                                </a:cubicBezTo>
                                <a:cubicBezTo>
                                  <a:pt x="5673" y="12342"/>
                                  <a:pt x="7756" y="9264"/>
                                  <a:pt x="12464" y="7453"/>
                                </a:cubicBezTo>
                                <a:lnTo>
                                  <a:pt x="11921" y="2021"/>
                                </a:lnTo>
                                <a:cubicBezTo>
                                  <a:pt x="8480" y="3107"/>
                                  <a:pt x="6850" y="3922"/>
                                  <a:pt x="5311" y="5371"/>
                                </a:cubicBezTo>
                                <a:cubicBezTo>
                                  <a:pt x="2232" y="8268"/>
                                  <a:pt x="784" y="12795"/>
                                  <a:pt x="1237" y="17775"/>
                                </a:cubicBezTo>
                                <a:cubicBezTo>
                                  <a:pt x="2142" y="26557"/>
                                  <a:pt x="9204" y="32080"/>
                                  <a:pt x="18440" y="31084"/>
                                </a:cubicBezTo>
                                <a:cubicBezTo>
                                  <a:pt x="27132" y="30269"/>
                                  <a:pt x="32383" y="23931"/>
                                  <a:pt x="31478" y="15511"/>
                                </a:cubicBezTo>
                                <a:cubicBezTo>
                                  <a:pt x="31206" y="12433"/>
                                  <a:pt x="30210" y="10079"/>
                                  <a:pt x="28128" y="7725"/>
                                </a:cubicBezTo>
                                <a:lnTo>
                                  <a:pt x="40441" y="8268"/>
                                </a:lnTo>
                                <a:lnTo>
                                  <a:pt x="42252" y="2646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9" name="Freeform: Shape 2249"/>
                        <wps:cNvSpPr/>
                        <wps:spPr>
                          <a:xfrm>
                            <a:off x="2018035" y="3582304"/>
                            <a:ext cx="48164" cy="30736"/>
                          </a:xfrm>
                          <a:custGeom>
                            <a:avLst/>
                            <a:gdLst>
                              <a:gd name="connsiteX0" fmla="*/ 1157 w 48164"/>
                              <a:gd name="connsiteY0" fmla="*/ 6658 h 30736"/>
                              <a:gd name="connsiteX1" fmla="*/ 1610 w 48164"/>
                              <a:gd name="connsiteY1" fmla="*/ 11818 h 30736"/>
                              <a:gd name="connsiteX2" fmla="*/ 18451 w 48164"/>
                              <a:gd name="connsiteY2" fmla="*/ 10098 h 30736"/>
                              <a:gd name="connsiteX3" fmla="*/ 14557 w 48164"/>
                              <a:gd name="connsiteY3" fmla="*/ 20601 h 30736"/>
                              <a:gd name="connsiteX4" fmla="*/ 33028 w 48164"/>
                              <a:gd name="connsiteY4" fmla="*/ 32643 h 30736"/>
                              <a:gd name="connsiteX5" fmla="*/ 49235 w 48164"/>
                              <a:gd name="connsiteY5" fmla="*/ 16979 h 30736"/>
                              <a:gd name="connsiteX6" fmla="*/ 42354 w 48164"/>
                              <a:gd name="connsiteY6" fmla="*/ 7382 h 30736"/>
                              <a:gd name="connsiteX7" fmla="*/ 47243 w 48164"/>
                              <a:gd name="connsiteY7" fmla="*/ 6839 h 30736"/>
                              <a:gd name="connsiteX8" fmla="*/ 46791 w 48164"/>
                              <a:gd name="connsiteY8" fmla="*/ 2040 h 30736"/>
                              <a:gd name="connsiteX9" fmla="*/ 44255 w 48164"/>
                              <a:gd name="connsiteY9" fmla="*/ 16617 h 30736"/>
                              <a:gd name="connsiteX10" fmla="*/ 32575 w 48164"/>
                              <a:gd name="connsiteY10" fmla="*/ 27301 h 30736"/>
                              <a:gd name="connsiteX11" fmla="*/ 19356 w 48164"/>
                              <a:gd name="connsiteY11" fmla="*/ 19062 h 30736"/>
                              <a:gd name="connsiteX12" fmla="*/ 30855 w 48164"/>
                              <a:gd name="connsiteY12" fmla="*/ 8831 h 30736"/>
                              <a:gd name="connsiteX13" fmla="*/ 44255 w 48164"/>
                              <a:gd name="connsiteY13" fmla="*/ 16617 h 307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8164" h="30736">
                                <a:moveTo>
                                  <a:pt x="1157" y="6658"/>
                                </a:moveTo>
                                <a:lnTo>
                                  <a:pt x="1610" y="11818"/>
                                </a:lnTo>
                                <a:lnTo>
                                  <a:pt x="18451" y="10098"/>
                                </a:lnTo>
                                <a:cubicBezTo>
                                  <a:pt x="15372" y="13086"/>
                                  <a:pt x="14195" y="16345"/>
                                  <a:pt x="14557" y="20601"/>
                                </a:cubicBezTo>
                                <a:cubicBezTo>
                                  <a:pt x="15463" y="29021"/>
                                  <a:pt x="22797" y="33639"/>
                                  <a:pt x="33028" y="32643"/>
                                </a:cubicBezTo>
                                <a:cubicBezTo>
                                  <a:pt x="43893" y="31556"/>
                                  <a:pt x="50141" y="25581"/>
                                  <a:pt x="49235" y="16979"/>
                                </a:cubicBezTo>
                                <a:cubicBezTo>
                                  <a:pt x="48782" y="12543"/>
                                  <a:pt x="46519" y="9193"/>
                                  <a:pt x="42354" y="7382"/>
                                </a:cubicBezTo>
                                <a:lnTo>
                                  <a:pt x="47243" y="6839"/>
                                </a:lnTo>
                                <a:lnTo>
                                  <a:pt x="46791" y="2040"/>
                                </a:lnTo>
                                <a:close/>
                                <a:moveTo>
                                  <a:pt x="44255" y="16617"/>
                                </a:moveTo>
                                <a:cubicBezTo>
                                  <a:pt x="44889" y="22321"/>
                                  <a:pt x="40362" y="26486"/>
                                  <a:pt x="32575" y="27301"/>
                                </a:cubicBezTo>
                                <a:cubicBezTo>
                                  <a:pt x="25332" y="28025"/>
                                  <a:pt x="19990" y="24766"/>
                                  <a:pt x="19356" y="19062"/>
                                </a:cubicBezTo>
                                <a:cubicBezTo>
                                  <a:pt x="18813" y="13539"/>
                                  <a:pt x="23340" y="9645"/>
                                  <a:pt x="30855" y="8831"/>
                                </a:cubicBezTo>
                                <a:cubicBezTo>
                                  <a:pt x="38551" y="8106"/>
                                  <a:pt x="43712" y="11094"/>
                                  <a:pt x="44255" y="1661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0" name="Freeform: Shape 2250"/>
                        <wps:cNvSpPr/>
                        <wps:spPr>
                          <a:xfrm>
                            <a:off x="2001598" y="563569"/>
                            <a:ext cx="24355" cy="2398"/>
                          </a:xfrm>
                          <a:custGeom>
                            <a:avLst/>
                            <a:gdLst>
                              <a:gd name="connsiteX0" fmla="*/ 1 w 24355"/>
                              <a:gd name="connsiteY0" fmla="*/ 0 h 2398"/>
                              <a:gd name="connsiteX1" fmla="*/ 12187 w 24355"/>
                              <a:gd name="connsiteY1" fmla="*/ 1154 h 2398"/>
                              <a:gd name="connsiteX2" fmla="*/ 24356 w 24355"/>
                              <a:gd name="connsiteY2" fmla="*/ 2399 h 2398"/>
                            </a:gdLst>
                            <a:ahLst/>
                            <a:cxnLst>
                              <a:cxn ang="0">
                                <a:pos x="connsiteX0" y="connsiteY0"/>
                              </a:cxn>
                              <a:cxn ang="0">
                                <a:pos x="connsiteX1" y="connsiteY1"/>
                              </a:cxn>
                              <a:cxn ang="0">
                                <a:pos x="connsiteX2" y="connsiteY2"/>
                              </a:cxn>
                            </a:cxnLst>
                            <a:rect l="l" t="t" r="r" b="b"/>
                            <a:pathLst>
                              <a:path w="24355" h="2398">
                                <a:moveTo>
                                  <a:pt x="1" y="0"/>
                                </a:moveTo>
                                <a:lnTo>
                                  <a:pt x="12187" y="1154"/>
                                </a:lnTo>
                                <a:lnTo>
                                  <a:pt x="24356" y="239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1" name="Freeform: Shape 2251"/>
                        <wps:cNvSpPr/>
                        <wps:spPr>
                          <a:xfrm>
                            <a:off x="2097756" y="575746"/>
                            <a:ext cx="24127" cy="4187"/>
                          </a:xfrm>
                          <a:custGeom>
                            <a:avLst/>
                            <a:gdLst>
                              <a:gd name="connsiteX0" fmla="*/ 1 w 24127"/>
                              <a:gd name="connsiteY0" fmla="*/ 0 h 4187"/>
                              <a:gd name="connsiteX1" fmla="*/ 12064 w 24127"/>
                              <a:gd name="connsiteY1" fmla="*/ 2037 h 4187"/>
                              <a:gd name="connsiteX2" fmla="*/ 24128 w 24127"/>
                              <a:gd name="connsiteY2" fmla="*/ 4188 h 4187"/>
                            </a:gdLst>
                            <a:ahLst/>
                            <a:cxnLst>
                              <a:cxn ang="0">
                                <a:pos x="connsiteX0" y="connsiteY0"/>
                              </a:cxn>
                              <a:cxn ang="0">
                                <a:pos x="connsiteX1" y="connsiteY1"/>
                              </a:cxn>
                              <a:cxn ang="0">
                                <a:pos x="connsiteX2" y="connsiteY2"/>
                              </a:cxn>
                            </a:cxnLst>
                            <a:rect l="l" t="t" r="r" b="b"/>
                            <a:pathLst>
                              <a:path w="24127" h="4187">
                                <a:moveTo>
                                  <a:pt x="1" y="0"/>
                                </a:moveTo>
                                <a:lnTo>
                                  <a:pt x="12064" y="2037"/>
                                </a:lnTo>
                                <a:lnTo>
                                  <a:pt x="24128" y="418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2" name="Freeform: Shape 2252"/>
                        <wps:cNvSpPr/>
                        <wps:spPr>
                          <a:xfrm>
                            <a:off x="2097756" y="575746"/>
                            <a:ext cx="24127" cy="4187"/>
                          </a:xfrm>
                          <a:custGeom>
                            <a:avLst/>
                            <a:gdLst>
                              <a:gd name="connsiteX0" fmla="*/ 1 w 24127"/>
                              <a:gd name="connsiteY0" fmla="*/ 0 h 4187"/>
                              <a:gd name="connsiteX1" fmla="*/ 12064 w 24127"/>
                              <a:gd name="connsiteY1" fmla="*/ 2037 h 4187"/>
                              <a:gd name="connsiteX2" fmla="*/ 24128 w 24127"/>
                              <a:gd name="connsiteY2" fmla="*/ 4188 h 4187"/>
                            </a:gdLst>
                            <a:ahLst/>
                            <a:cxnLst>
                              <a:cxn ang="0">
                                <a:pos x="connsiteX0" y="connsiteY0"/>
                              </a:cxn>
                              <a:cxn ang="0">
                                <a:pos x="connsiteX1" y="connsiteY1"/>
                              </a:cxn>
                              <a:cxn ang="0">
                                <a:pos x="connsiteX2" y="connsiteY2"/>
                              </a:cxn>
                            </a:cxnLst>
                            <a:rect l="l" t="t" r="r" b="b"/>
                            <a:pathLst>
                              <a:path w="24127" h="4187">
                                <a:moveTo>
                                  <a:pt x="1" y="0"/>
                                </a:moveTo>
                                <a:lnTo>
                                  <a:pt x="12064" y="2037"/>
                                </a:lnTo>
                                <a:lnTo>
                                  <a:pt x="24128" y="418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3" name="Freeform: Shape 2253"/>
                        <wps:cNvSpPr/>
                        <wps:spPr>
                          <a:xfrm>
                            <a:off x="2170611" y="589802"/>
                            <a:ext cx="23863" cy="5520"/>
                          </a:xfrm>
                          <a:custGeom>
                            <a:avLst/>
                            <a:gdLst>
                              <a:gd name="connsiteX0" fmla="*/ 1 w 23863"/>
                              <a:gd name="connsiteY0" fmla="*/ 0 h 5520"/>
                              <a:gd name="connsiteX1" fmla="*/ 11959 w 23863"/>
                              <a:gd name="connsiteY1" fmla="*/ 2716 h 5520"/>
                              <a:gd name="connsiteX2" fmla="*/ 23864 w 23863"/>
                              <a:gd name="connsiteY2" fmla="*/ 5521 h 5520"/>
                            </a:gdLst>
                            <a:ahLst/>
                            <a:cxnLst>
                              <a:cxn ang="0">
                                <a:pos x="connsiteX0" y="connsiteY0"/>
                              </a:cxn>
                              <a:cxn ang="0">
                                <a:pos x="connsiteX1" y="connsiteY1"/>
                              </a:cxn>
                              <a:cxn ang="0">
                                <a:pos x="connsiteX2" y="connsiteY2"/>
                              </a:cxn>
                            </a:cxnLst>
                            <a:rect l="l" t="t" r="r" b="b"/>
                            <a:pathLst>
                              <a:path w="23863" h="5520">
                                <a:moveTo>
                                  <a:pt x="1" y="0"/>
                                </a:moveTo>
                                <a:lnTo>
                                  <a:pt x="11959" y="2716"/>
                                </a:lnTo>
                                <a:lnTo>
                                  <a:pt x="23864" y="552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4" name="Freeform: Shape 2254"/>
                        <wps:cNvSpPr/>
                        <wps:spPr>
                          <a:xfrm>
                            <a:off x="2219251" y="601571"/>
                            <a:ext cx="23635" cy="6432"/>
                          </a:xfrm>
                          <a:custGeom>
                            <a:avLst/>
                            <a:gdLst>
                              <a:gd name="connsiteX0" fmla="*/ 1 w 23635"/>
                              <a:gd name="connsiteY0" fmla="*/ 0 h 6432"/>
                              <a:gd name="connsiteX1" fmla="*/ 11853 w 23635"/>
                              <a:gd name="connsiteY1" fmla="*/ 3170 h 6432"/>
                              <a:gd name="connsiteX2" fmla="*/ 23636 w 23635"/>
                              <a:gd name="connsiteY2" fmla="*/ 6432 h 6432"/>
                            </a:gdLst>
                            <a:ahLst/>
                            <a:cxnLst>
                              <a:cxn ang="0">
                                <a:pos x="connsiteX0" y="connsiteY0"/>
                              </a:cxn>
                              <a:cxn ang="0">
                                <a:pos x="connsiteX1" y="connsiteY1"/>
                              </a:cxn>
                              <a:cxn ang="0">
                                <a:pos x="connsiteX2" y="connsiteY2"/>
                              </a:cxn>
                            </a:cxnLst>
                            <a:rect l="l" t="t" r="r" b="b"/>
                            <a:pathLst>
                              <a:path w="23635" h="6432">
                                <a:moveTo>
                                  <a:pt x="1" y="0"/>
                                </a:moveTo>
                                <a:lnTo>
                                  <a:pt x="11853" y="3170"/>
                                </a:lnTo>
                                <a:lnTo>
                                  <a:pt x="23636" y="643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5" name="Freeform: Shape 2255"/>
                        <wps:cNvSpPr/>
                        <wps:spPr>
                          <a:xfrm>
                            <a:off x="2370265" y="651009"/>
                            <a:ext cx="22704" cy="9213"/>
                          </a:xfrm>
                          <a:custGeom>
                            <a:avLst/>
                            <a:gdLst>
                              <a:gd name="connsiteX0" fmla="*/ 1 w 22704"/>
                              <a:gd name="connsiteY0" fmla="*/ 0 h 9213"/>
                              <a:gd name="connsiteX1" fmla="*/ 11379 w 22704"/>
                              <a:gd name="connsiteY1" fmla="*/ 4550 h 9213"/>
                              <a:gd name="connsiteX2" fmla="*/ 22705 w 22704"/>
                              <a:gd name="connsiteY2" fmla="*/ 9213 h 9213"/>
                            </a:gdLst>
                            <a:ahLst/>
                            <a:cxnLst>
                              <a:cxn ang="0">
                                <a:pos x="connsiteX0" y="connsiteY0"/>
                              </a:cxn>
                              <a:cxn ang="0">
                                <a:pos x="connsiteX1" y="connsiteY1"/>
                              </a:cxn>
                              <a:cxn ang="0">
                                <a:pos x="connsiteX2" y="connsiteY2"/>
                              </a:cxn>
                            </a:cxnLst>
                            <a:rect l="l" t="t" r="r" b="b"/>
                            <a:pathLst>
                              <a:path w="22704" h="9213">
                                <a:moveTo>
                                  <a:pt x="1" y="0"/>
                                </a:moveTo>
                                <a:lnTo>
                                  <a:pt x="11379" y="4550"/>
                                </a:lnTo>
                                <a:lnTo>
                                  <a:pt x="22705" y="921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6" name="Freeform: Shape 2256"/>
                        <wps:cNvSpPr/>
                        <wps:spPr>
                          <a:xfrm>
                            <a:off x="2465316" y="692951"/>
                            <a:ext cx="2194" cy="1083"/>
                          </a:xfrm>
                          <a:custGeom>
                            <a:avLst/>
                            <a:gdLst>
                              <a:gd name="connsiteX0" fmla="*/ 1 w 2194"/>
                              <a:gd name="connsiteY0" fmla="*/ 0 h 1083"/>
                              <a:gd name="connsiteX1" fmla="*/ 2195 w 2194"/>
                              <a:gd name="connsiteY1" fmla="*/ 1083 h 1083"/>
                            </a:gdLst>
                            <a:ahLst/>
                            <a:cxnLst>
                              <a:cxn ang="0">
                                <a:pos x="connsiteX0" y="connsiteY0"/>
                              </a:cxn>
                              <a:cxn ang="0">
                                <a:pos x="connsiteX1" y="connsiteY1"/>
                              </a:cxn>
                            </a:cxnLst>
                            <a:rect l="l" t="t" r="r" b="b"/>
                            <a:pathLst>
                              <a:path w="2194" h="1083">
                                <a:moveTo>
                                  <a:pt x="1" y="0"/>
                                </a:moveTo>
                                <a:lnTo>
                                  <a:pt x="2195" y="108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7" name="Freeform: Shape 2257"/>
                        <wps:cNvSpPr/>
                        <wps:spPr>
                          <a:xfrm>
                            <a:off x="2659088" y="809138"/>
                            <a:ext cx="19719" cy="14533"/>
                          </a:xfrm>
                          <a:custGeom>
                            <a:avLst/>
                            <a:gdLst>
                              <a:gd name="connsiteX0" fmla="*/ 1 w 19719"/>
                              <a:gd name="connsiteY0" fmla="*/ 0 h 14533"/>
                              <a:gd name="connsiteX1" fmla="*/ 9904 w 19719"/>
                              <a:gd name="connsiteY1" fmla="*/ 7220 h 14533"/>
                              <a:gd name="connsiteX2" fmla="*/ 19720 w 19719"/>
                              <a:gd name="connsiteY2" fmla="*/ 14534 h 14533"/>
                            </a:gdLst>
                            <a:ahLst/>
                            <a:cxnLst>
                              <a:cxn ang="0">
                                <a:pos x="connsiteX0" y="connsiteY0"/>
                              </a:cxn>
                              <a:cxn ang="0">
                                <a:pos x="connsiteX1" y="connsiteY1"/>
                              </a:cxn>
                              <a:cxn ang="0">
                                <a:pos x="connsiteX2" y="connsiteY2"/>
                              </a:cxn>
                            </a:cxnLst>
                            <a:rect l="l" t="t" r="r" b="b"/>
                            <a:pathLst>
                              <a:path w="19719" h="14533">
                                <a:moveTo>
                                  <a:pt x="1" y="0"/>
                                </a:moveTo>
                                <a:lnTo>
                                  <a:pt x="9904" y="7220"/>
                                </a:lnTo>
                                <a:lnTo>
                                  <a:pt x="19720" y="1453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8" name="Freeform: Shape 2258"/>
                        <wps:cNvSpPr/>
                        <wps:spPr>
                          <a:xfrm>
                            <a:off x="2975531" y="1133201"/>
                            <a:ext cx="13679" cy="20303"/>
                          </a:xfrm>
                          <a:custGeom>
                            <a:avLst/>
                            <a:gdLst>
                              <a:gd name="connsiteX0" fmla="*/ 1 w 13679"/>
                              <a:gd name="connsiteY0" fmla="*/ 0 h 20303"/>
                              <a:gd name="connsiteX1" fmla="*/ 6884 w 13679"/>
                              <a:gd name="connsiteY1" fmla="*/ 10123 h 20303"/>
                              <a:gd name="connsiteX2" fmla="*/ 13680 w 13679"/>
                              <a:gd name="connsiteY2" fmla="*/ 20304 h 20303"/>
                            </a:gdLst>
                            <a:ahLst/>
                            <a:cxnLst>
                              <a:cxn ang="0">
                                <a:pos x="connsiteX0" y="connsiteY0"/>
                              </a:cxn>
                              <a:cxn ang="0">
                                <a:pos x="connsiteX1" y="connsiteY1"/>
                              </a:cxn>
                              <a:cxn ang="0">
                                <a:pos x="connsiteX2" y="connsiteY2"/>
                              </a:cxn>
                            </a:cxnLst>
                            <a:rect l="l" t="t" r="r" b="b"/>
                            <a:pathLst>
                              <a:path w="13679" h="20303">
                                <a:moveTo>
                                  <a:pt x="1" y="0"/>
                                </a:moveTo>
                                <a:lnTo>
                                  <a:pt x="6884" y="10123"/>
                                </a:lnTo>
                                <a:lnTo>
                                  <a:pt x="13680" y="2030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59" name="Freeform: Shape 2259"/>
                        <wps:cNvSpPr/>
                        <wps:spPr>
                          <a:xfrm>
                            <a:off x="2976374" y="1134406"/>
                            <a:ext cx="13643" cy="20321"/>
                          </a:xfrm>
                          <a:custGeom>
                            <a:avLst/>
                            <a:gdLst>
                              <a:gd name="connsiteX0" fmla="*/ 1 w 13643"/>
                              <a:gd name="connsiteY0" fmla="*/ 0 h 20321"/>
                              <a:gd name="connsiteX1" fmla="*/ 6866 w 13643"/>
                              <a:gd name="connsiteY1" fmla="*/ 10140 h 20321"/>
                              <a:gd name="connsiteX2" fmla="*/ 13644 w 13643"/>
                              <a:gd name="connsiteY2" fmla="*/ 20321 h 20321"/>
                            </a:gdLst>
                            <a:ahLst/>
                            <a:cxnLst>
                              <a:cxn ang="0">
                                <a:pos x="connsiteX0" y="connsiteY0"/>
                              </a:cxn>
                              <a:cxn ang="0">
                                <a:pos x="connsiteX1" y="connsiteY1"/>
                              </a:cxn>
                              <a:cxn ang="0">
                                <a:pos x="connsiteX2" y="connsiteY2"/>
                              </a:cxn>
                            </a:cxnLst>
                            <a:rect l="l" t="t" r="r" b="b"/>
                            <a:pathLst>
                              <a:path w="13643" h="20321">
                                <a:moveTo>
                                  <a:pt x="1" y="0"/>
                                </a:moveTo>
                                <a:lnTo>
                                  <a:pt x="6866" y="10140"/>
                                </a:lnTo>
                                <a:lnTo>
                                  <a:pt x="13644" y="2032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0" name="Freeform: Shape 2260"/>
                        <wps:cNvSpPr/>
                        <wps:spPr>
                          <a:xfrm>
                            <a:off x="3065613" y="1285153"/>
                            <a:ext cx="10852" cy="21954"/>
                          </a:xfrm>
                          <a:custGeom>
                            <a:avLst/>
                            <a:gdLst>
                              <a:gd name="connsiteX0" fmla="*/ 1 w 10852"/>
                              <a:gd name="connsiteY0" fmla="*/ 0 h 21954"/>
                              <a:gd name="connsiteX1" fmla="*/ 5462 w 10852"/>
                              <a:gd name="connsiteY1" fmla="*/ 10957 h 21954"/>
                              <a:gd name="connsiteX2" fmla="*/ 10853 w 10852"/>
                              <a:gd name="connsiteY2" fmla="*/ 21954 h 21954"/>
                            </a:gdLst>
                            <a:ahLst/>
                            <a:cxnLst>
                              <a:cxn ang="0">
                                <a:pos x="connsiteX0" y="connsiteY0"/>
                              </a:cxn>
                              <a:cxn ang="0">
                                <a:pos x="connsiteX1" y="connsiteY1"/>
                              </a:cxn>
                              <a:cxn ang="0">
                                <a:pos x="connsiteX2" y="connsiteY2"/>
                              </a:cxn>
                            </a:cxnLst>
                            <a:rect l="l" t="t" r="r" b="b"/>
                            <a:pathLst>
                              <a:path w="10852" h="21954">
                                <a:moveTo>
                                  <a:pt x="1" y="0"/>
                                </a:moveTo>
                                <a:lnTo>
                                  <a:pt x="5462" y="10957"/>
                                </a:lnTo>
                                <a:lnTo>
                                  <a:pt x="10853" y="2195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1" name="Freeform: Shape 2261"/>
                        <wps:cNvSpPr/>
                        <wps:spPr>
                          <a:xfrm>
                            <a:off x="3169654" y="1565692"/>
                            <a:ext cx="5636" cy="23815"/>
                          </a:xfrm>
                          <a:custGeom>
                            <a:avLst/>
                            <a:gdLst>
                              <a:gd name="connsiteX0" fmla="*/ 1 w 5636"/>
                              <a:gd name="connsiteY0" fmla="*/ 0 h 23815"/>
                              <a:gd name="connsiteX1" fmla="*/ 2880 w 5636"/>
                              <a:gd name="connsiteY1" fmla="*/ 11884 h 23815"/>
                              <a:gd name="connsiteX2" fmla="*/ 5637 w 5636"/>
                              <a:gd name="connsiteY2" fmla="*/ 23816 h 23815"/>
                            </a:gdLst>
                            <a:ahLst/>
                            <a:cxnLst>
                              <a:cxn ang="0">
                                <a:pos x="connsiteX0" y="connsiteY0"/>
                              </a:cxn>
                              <a:cxn ang="0">
                                <a:pos x="connsiteX1" y="connsiteY1"/>
                              </a:cxn>
                              <a:cxn ang="0">
                                <a:pos x="connsiteX2" y="connsiteY2"/>
                              </a:cxn>
                            </a:cxnLst>
                            <a:rect l="l" t="t" r="r" b="b"/>
                            <a:pathLst>
                              <a:path w="5636" h="23815">
                                <a:moveTo>
                                  <a:pt x="1" y="0"/>
                                </a:moveTo>
                                <a:lnTo>
                                  <a:pt x="2880" y="11884"/>
                                </a:lnTo>
                                <a:lnTo>
                                  <a:pt x="5637" y="2381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2" name="Freeform: Shape 2262"/>
                        <wps:cNvSpPr/>
                        <wps:spPr>
                          <a:xfrm>
                            <a:off x="3039414" y="2509003"/>
                            <a:ext cx="11782" cy="21457"/>
                          </a:xfrm>
                          <a:custGeom>
                            <a:avLst/>
                            <a:gdLst>
                              <a:gd name="connsiteX0" fmla="*/ 11783 w 11782"/>
                              <a:gd name="connsiteY0" fmla="*/ 0 h 21457"/>
                              <a:gd name="connsiteX1" fmla="*/ 5936 w 11782"/>
                              <a:gd name="connsiteY1" fmla="*/ 10764 h 21457"/>
                              <a:gd name="connsiteX2" fmla="*/ 1 w 11782"/>
                              <a:gd name="connsiteY2" fmla="*/ 21457 h 21457"/>
                            </a:gdLst>
                            <a:ahLst/>
                            <a:cxnLst>
                              <a:cxn ang="0">
                                <a:pos x="connsiteX0" y="connsiteY0"/>
                              </a:cxn>
                              <a:cxn ang="0">
                                <a:pos x="connsiteX1" y="connsiteY1"/>
                              </a:cxn>
                              <a:cxn ang="0">
                                <a:pos x="connsiteX2" y="connsiteY2"/>
                              </a:cxn>
                            </a:cxnLst>
                            <a:rect l="l" t="t" r="r" b="b"/>
                            <a:pathLst>
                              <a:path w="11782" h="21457">
                                <a:moveTo>
                                  <a:pt x="11783" y="0"/>
                                </a:moveTo>
                                <a:lnTo>
                                  <a:pt x="5936" y="10764"/>
                                </a:lnTo>
                                <a:lnTo>
                                  <a:pt x="1" y="2145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3" name="Freeform: Shape 2263"/>
                        <wps:cNvSpPr/>
                        <wps:spPr>
                          <a:xfrm>
                            <a:off x="3025963" y="2532726"/>
                            <a:ext cx="12203" cy="21229"/>
                          </a:xfrm>
                          <a:custGeom>
                            <a:avLst/>
                            <a:gdLst>
                              <a:gd name="connsiteX0" fmla="*/ 12204 w 12203"/>
                              <a:gd name="connsiteY0" fmla="*/ 0 h 21229"/>
                              <a:gd name="connsiteX1" fmla="*/ 6146 w 12203"/>
                              <a:gd name="connsiteY1" fmla="*/ 10641 h 21229"/>
                              <a:gd name="connsiteX2" fmla="*/ 1 w 12203"/>
                              <a:gd name="connsiteY2" fmla="*/ 21229 h 21229"/>
                            </a:gdLst>
                            <a:ahLst/>
                            <a:cxnLst>
                              <a:cxn ang="0">
                                <a:pos x="connsiteX0" y="connsiteY0"/>
                              </a:cxn>
                              <a:cxn ang="0">
                                <a:pos x="connsiteX1" y="connsiteY1"/>
                              </a:cxn>
                              <a:cxn ang="0">
                                <a:pos x="connsiteX2" y="connsiteY2"/>
                              </a:cxn>
                            </a:cxnLst>
                            <a:rect l="l" t="t" r="r" b="b"/>
                            <a:pathLst>
                              <a:path w="12203" h="21229">
                                <a:moveTo>
                                  <a:pt x="12204" y="0"/>
                                </a:moveTo>
                                <a:lnTo>
                                  <a:pt x="6146" y="10641"/>
                                </a:lnTo>
                                <a:lnTo>
                                  <a:pt x="1" y="2122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4" name="Freeform: Shape 2264"/>
                        <wps:cNvSpPr/>
                        <wps:spPr>
                          <a:xfrm>
                            <a:off x="3015831" y="2549899"/>
                            <a:ext cx="12520" cy="21036"/>
                          </a:xfrm>
                          <a:custGeom>
                            <a:avLst/>
                            <a:gdLst>
                              <a:gd name="connsiteX0" fmla="*/ 12521 w 12520"/>
                              <a:gd name="connsiteY0" fmla="*/ 0 h 21036"/>
                              <a:gd name="connsiteX1" fmla="*/ 6287 w 12520"/>
                              <a:gd name="connsiteY1" fmla="*/ 10536 h 21036"/>
                              <a:gd name="connsiteX2" fmla="*/ 1 w 12520"/>
                              <a:gd name="connsiteY2" fmla="*/ 21036 h 21036"/>
                            </a:gdLst>
                            <a:ahLst/>
                            <a:cxnLst>
                              <a:cxn ang="0">
                                <a:pos x="connsiteX0" y="connsiteY0"/>
                              </a:cxn>
                              <a:cxn ang="0">
                                <a:pos x="connsiteX1" y="connsiteY1"/>
                              </a:cxn>
                              <a:cxn ang="0">
                                <a:pos x="connsiteX2" y="connsiteY2"/>
                              </a:cxn>
                            </a:cxnLst>
                            <a:rect l="l" t="t" r="r" b="b"/>
                            <a:pathLst>
                              <a:path w="12520" h="21036">
                                <a:moveTo>
                                  <a:pt x="12521" y="0"/>
                                </a:moveTo>
                                <a:lnTo>
                                  <a:pt x="6287" y="10536"/>
                                </a:lnTo>
                                <a:lnTo>
                                  <a:pt x="1" y="2103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5" name="Freeform: Shape 2265"/>
                        <wps:cNvSpPr/>
                        <wps:spPr>
                          <a:xfrm>
                            <a:off x="3001028" y="2573972"/>
                            <a:ext cx="12941" cy="20772"/>
                          </a:xfrm>
                          <a:custGeom>
                            <a:avLst/>
                            <a:gdLst>
                              <a:gd name="connsiteX0" fmla="*/ 12942 w 12941"/>
                              <a:gd name="connsiteY0" fmla="*/ 0 h 20772"/>
                              <a:gd name="connsiteX1" fmla="*/ 6515 w 12941"/>
                              <a:gd name="connsiteY1" fmla="*/ 10413 h 20772"/>
                              <a:gd name="connsiteX2" fmla="*/ 1 w 12941"/>
                              <a:gd name="connsiteY2" fmla="*/ 20773 h 20772"/>
                            </a:gdLst>
                            <a:ahLst/>
                            <a:cxnLst>
                              <a:cxn ang="0">
                                <a:pos x="connsiteX0" y="connsiteY0"/>
                              </a:cxn>
                              <a:cxn ang="0">
                                <a:pos x="connsiteX1" y="connsiteY1"/>
                              </a:cxn>
                              <a:cxn ang="0">
                                <a:pos x="connsiteX2" y="connsiteY2"/>
                              </a:cxn>
                            </a:cxnLst>
                            <a:rect l="l" t="t" r="r" b="b"/>
                            <a:pathLst>
                              <a:path w="12941" h="20772">
                                <a:moveTo>
                                  <a:pt x="12942" y="0"/>
                                </a:moveTo>
                                <a:lnTo>
                                  <a:pt x="6515" y="10413"/>
                                </a:lnTo>
                                <a:lnTo>
                                  <a:pt x="1" y="2077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6" name="Freeform: Shape 2266"/>
                        <wps:cNvSpPr/>
                        <wps:spPr>
                          <a:xfrm>
                            <a:off x="2881201" y="2736291"/>
                            <a:ext cx="15926" cy="18577"/>
                          </a:xfrm>
                          <a:custGeom>
                            <a:avLst/>
                            <a:gdLst>
                              <a:gd name="connsiteX0" fmla="*/ 15927 w 15926"/>
                              <a:gd name="connsiteY0" fmla="*/ 0 h 18577"/>
                              <a:gd name="connsiteX1" fmla="*/ 8008 w 15926"/>
                              <a:gd name="connsiteY1" fmla="*/ 9324 h 18577"/>
                              <a:gd name="connsiteX2" fmla="*/ 1 w 15926"/>
                              <a:gd name="connsiteY2" fmla="*/ 18578 h 18577"/>
                            </a:gdLst>
                            <a:ahLst/>
                            <a:cxnLst>
                              <a:cxn ang="0">
                                <a:pos x="connsiteX0" y="connsiteY0"/>
                              </a:cxn>
                              <a:cxn ang="0">
                                <a:pos x="connsiteX1" y="connsiteY1"/>
                              </a:cxn>
                              <a:cxn ang="0">
                                <a:pos x="connsiteX2" y="connsiteY2"/>
                              </a:cxn>
                            </a:cxnLst>
                            <a:rect l="l" t="t" r="r" b="b"/>
                            <a:pathLst>
                              <a:path w="15926" h="18577">
                                <a:moveTo>
                                  <a:pt x="15927" y="0"/>
                                </a:moveTo>
                                <a:lnTo>
                                  <a:pt x="8008" y="9324"/>
                                </a:lnTo>
                                <a:lnTo>
                                  <a:pt x="1" y="1857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7" name="Freeform: Shape 2267"/>
                        <wps:cNvSpPr/>
                        <wps:spPr>
                          <a:xfrm>
                            <a:off x="2634873" y="2960331"/>
                            <a:ext cx="20035" cy="14082"/>
                          </a:xfrm>
                          <a:custGeom>
                            <a:avLst/>
                            <a:gdLst>
                              <a:gd name="connsiteX0" fmla="*/ 20036 w 20035"/>
                              <a:gd name="connsiteY0" fmla="*/ 0 h 14082"/>
                              <a:gd name="connsiteX1" fmla="*/ 10062 w 20035"/>
                              <a:gd name="connsiteY1" fmla="*/ 7094 h 14082"/>
                              <a:gd name="connsiteX2" fmla="*/ 1 w 20035"/>
                              <a:gd name="connsiteY2" fmla="*/ 14083 h 14082"/>
                            </a:gdLst>
                            <a:ahLst/>
                            <a:cxnLst>
                              <a:cxn ang="0">
                                <a:pos x="connsiteX0" y="connsiteY0"/>
                              </a:cxn>
                              <a:cxn ang="0">
                                <a:pos x="connsiteX1" y="connsiteY1"/>
                              </a:cxn>
                              <a:cxn ang="0">
                                <a:pos x="connsiteX2" y="connsiteY2"/>
                              </a:cxn>
                            </a:cxnLst>
                            <a:rect l="l" t="t" r="r" b="b"/>
                            <a:pathLst>
                              <a:path w="20035" h="14082">
                                <a:moveTo>
                                  <a:pt x="20036" y="0"/>
                                </a:moveTo>
                                <a:lnTo>
                                  <a:pt x="10062" y="7094"/>
                                </a:lnTo>
                                <a:lnTo>
                                  <a:pt x="1" y="1408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8" name="Freeform: Shape 2268"/>
                        <wps:cNvSpPr/>
                        <wps:spPr>
                          <a:xfrm>
                            <a:off x="2478731" y="3055643"/>
                            <a:ext cx="21774" cy="11237"/>
                          </a:xfrm>
                          <a:custGeom>
                            <a:avLst/>
                            <a:gdLst>
                              <a:gd name="connsiteX0" fmla="*/ 21775 w 21774"/>
                              <a:gd name="connsiteY0" fmla="*/ 0 h 11237"/>
                              <a:gd name="connsiteX1" fmla="*/ 10940 w 21774"/>
                              <a:gd name="connsiteY1" fmla="*/ 5672 h 11237"/>
                              <a:gd name="connsiteX2" fmla="*/ 1 w 21774"/>
                              <a:gd name="connsiteY2" fmla="*/ 11238 h 11237"/>
                            </a:gdLst>
                            <a:ahLst/>
                            <a:cxnLst>
                              <a:cxn ang="0">
                                <a:pos x="connsiteX0" y="connsiteY0"/>
                              </a:cxn>
                              <a:cxn ang="0">
                                <a:pos x="connsiteX1" y="connsiteY1"/>
                              </a:cxn>
                              <a:cxn ang="0">
                                <a:pos x="connsiteX2" y="connsiteY2"/>
                              </a:cxn>
                            </a:cxnLst>
                            <a:rect l="l" t="t" r="r" b="b"/>
                            <a:pathLst>
                              <a:path w="21774" h="11237">
                                <a:moveTo>
                                  <a:pt x="21775" y="0"/>
                                </a:moveTo>
                                <a:lnTo>
                                  <a:pt x="10940" y="5672"/>
                                </a:lnTo>
                                <a:lnTo>
                                  <a:pt x="1" y="1123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69" name="Freeform: Shape 2269"/>
                        <wps:cNvSpPr/>
                        <wps:spPr>
                          <a:xfrm>
                            <a:off x="2478731" y="3055643"/>
                            <a:ext cx="21774" cy="11237"/>
                          </a:xfrm>
                          <a:custGeom>
                            <a:avLst/>
                            <a:gdLst>
                              <a:gd name="connsiteX0" fmla="*/ 21775 w 21774"/>
                              <a:gd name="connsiteY0" fmla="*/ 0 h 11237"/>
                              <a:gd name="connsiteX1" fmla="*/ 10940 w 21774"/>
                              <a:gd name="connsiteY1" fmla="*/ 5672 h 11237"/>
                              <a:gd name="connsiteX2" fmla="*/ 1 w 21774"/>
                              <a:gd name="connsiteY2" fmla="*/ 11238 h 11237"/>
                            </a:gdLst>
                            <a:ahLst/>
                            <a:cxnLst>
                              <a:cxn ang="0">
                                <a:pos x="connsiteX0" y="connsiteY0"/>
                              </a:cxn>
                              <a:cxn ang="0">
                                <a:pos x="connsiteX1" y="connsiteY1"/>
                              </a:cxn>
                              <a:cxn ang="0">
                                <a:pos x="connsiteX2" y="connsiteY2"/>
                              </a:cxn>
                            </a:cxnLst>
                            <a:rect l="l" t="t" r="r" b="b"/>
                            <a:pathLst>
                              <a:path w="21774" h="11237">
                                <a:moveTo>
                                  <a:pt x="21775" y="0"/>
                                </a:moveTo>
                                <a:lnTo>
                                  <a:pt x="10940" y="5672"/>
                                </a:lnTo>
                                <a:lnTo>
                                  <a:pt x="1" y="1123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0" name="Freeform: Shape 2270"/>
                        <wps:cNvSpPr/>
                        <wps:spPr>
                          <a:xfrm>
                            <a:off x="2410477" y="3088848"/>
                            <a:ext cx="22371" cy="9956"/>
                          </a:xfrm>
                          <a:custGeom>
                            <a:avLst/>
                            <a:gdLst>
                              <a:gd name="connsiteX0" fmla="*/ 22372 w 22371"/>
                              <a:gd name="connsiteY0" fmla="*/ 0 h 9956"/>
                              <a:gd name="connsiteX1" fmla="*/ 11221 w 22371"/>
                              <a:gd name="connsiteY1" fmla="*/ 5040 h 9956"/>
                              <a:gd name="connsiteX2" fmla="*/ 1 w 22371"/>
                              <a:gd name="connsiteY2" fmla="*/ 9956 h 9956"/>
                            </a:gdLst>
                            <a:ahLst/>
                            <a:cxnLst>
                              <a:cxn ang="0">
                                <a:pos x="connsiteX0" y="connsiteY0"/>
                              </a:cxn>
                              <a:cxn ang="0">
                                <a:pos x="connsiteX1" y="connsiteY1"/>
                              </a:cxn>
                              <a:cxn ang="0">
                                <a:pos x="connsiteX2" y="connsiteY2"/>
                              </a:cxn>
                            </a:cxnLst>
                            <a:rect l="l" t="t" r="r" b="b"/>
                            <a:pathLst>
                              <a:path w="22371" h="9956">
                                <a:moveTo>
                                  <a:pt x="22372" y="0"/>
                                </a:moveTo>
                                <a:lnTo>
                                  <a:pt x="11221" y="5040"/>
                                </a:lnTo>
                                <a:lnTo>
                                  <a:pt x="1" y="995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1" name="Freeform: Shape 2271"/>
                        <wps:cNvSpPr/>
                        <wps:spPr>
                          <a:xfrm>
                            <a:off x="2002898" y="3200350"/>
                            <a:ext cx="24355" cy="2458"/>
                          </a:xfrm>
                          <a:custGeom>
                            <a:avLst/>
                            <a:gdLst>
                              <a:gd name="connsiteX0" fmla="*/ 24356 w 24355"/>
                              <a:gd name="connsiteY0" fmla="*/ 0 h 2458"/>
                              <a:gd name="connsiteX1" fmla="*/ 12169 w 24355"/>
                              <a:gd name="connsiteY1" fmla="*/ 1282 h 2458"/>
                              <a:gd name="connsiteX2" fmla="*/ 1 w 24355"/>
                              <a:gd name="connsiteY2" fmla="*/ 2458 h 2458"/>
                            </a:gdLst>
                            <a:ahLst/>
                            <a:cxnLst>
                              <a:cxn ang="0">
                                <a:pos x="connsiteX0" y="connsiteY0"/>
                              </a:cxn>
                              <a:cxn ang="0">
                                <a:pos x="connsiteX1" y="connsiteY1"/>
                              </a:cxn>
                              <a:cxn ang="0">
                                <a:pos x="connsiteX2" y="connsiteY2"/>
                              </a:cxn>
                            </a:cxnLst>
                            <a:rect l="l" t="t" r="r" b="b"/>
                            <a:pathLst>
                              <a:path w="24355" h="2458">
                                <a:moveTo>
                                  <a:pt x="24356" y="0"/>
                                </a:moveTo>
                                <a:lnTo>
                                  <a:pt x="12169" y="1282"/>
                                </a:lnTo>
                                <a:lnTo>
                                  <a:pt x="1" y="245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2" name="Freeform: Shape 2272"/>
                        <wps:cNvSpPr/>
                        <wps:spPr>
                          <a:xfrm>
                            <a:off x="1808652" y="3206109"/>
                            <a:ext cx="24478" cy="1141"/>
                          </a:xfrm>
                          <a:custGeom>
                            <a:avLst/>
                            <a:gdLst>
                              <a:gd name="connsiteX0" fmla="*/ 24479 w 24478"/>
                              <a:gd name="connsiteY0" fmla="*/ 1141 h 1141"/>
                              <a:gd name="connsiteX1" fmla="*/ 12240 w 24478"/>
                              <a:gd name="connsiteY1" fmla="*/ 632 h 1141"/>
                              <a:gd name="connsiteX2" fmla="*/ 0 w 24478"/>
                              <a:gd name="connsiteY2" fmla="*/ 0 h 1141"/>
                            </a:gdLst>
                            <a:ahLst/>
                            <a:cxnLst>
                              <a:cxn ang="0">
                                <a:pos x="connsiteX0" y="connsiteY0"/>
                              </a:cxn>
                              <a:cxn ang="0">
                                <a:pos x="connsiteX1" y="connsiteY1"/>
                              </a:cxn>
                              <a:cxn ang="0">
                                <a:pos x="connsiteX2" y="connsiteY2"/>
                              </a:cxn>
                            </a:cxnLst>
                            <a:rect l="l" t="t" r="r" b="b"/>
                            <a:pathLst>
                              <a:path w="24478" h="1141">
                                <a:moveTo>
                                  <a:pt x="24479" y="1141"/>
                                </a:moveTo>
                                <a:lnTo>
                                  <a:pt x="12240" y="63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3" name="Freeform: Shape 2273"/>
                        <wps:cNvSpPr/>
                        <wps:spPr>
                          <a:xfrm>
                            <a:off x="1719198" y="3197997"/>
                            <a:ext cx="24332" cy="2809"/>
                          </a:xfrm>
                          <a:custGeom>
                            <a:avLst/>
                            <a:gdLst>
                              <a:gd name="connsiteX0" fmla="*/ 24333 w 24332"/>
                              <a:gd name="connsiteY0" fmla="*/ 2809 h 2809"/>
                              <a:gd name="connsiteX1" fmla="*/ 12152 w 24332"/>
                              <a:gd name="connsiteY1" fmla="*/ 1475 h 2809"/>
                              <a:gd name="connsiteX2" fmla="*/ 0 w 24332"/>
                              <a:gd name="connsiteY2" fmla="*/ 0 h 2809"/>
                            </a:gdLst>
                            <a:ahLst/>
                            <a:cxnLst>
                              <a:cxn ang="0">
                                <a:pos x="connsiteX0" y="connsiteY0"/>
                              </a:cxn>
                              <a:cxn ang="0">
                                <a:pos x="connsiteX1" y="connsiteY1"/>
                              </a:cxn>
                              <a:cxn ang="0">
                                <a:pos x="connsiteX2" y="connsiteY2"/>
                              </a:cxn>
                            </a:cxnLst>
                            <a:rect l="l" t="t" r="r" b="b"/>
                            <a:pathLst>
                              <a:path w="24332" h="2809">
                                <a:moveTo>
                                  <a:pt x="24333" y="2809"/>
                                </a:moveTo>
                                <a:lnTo>
                                  <a:pt x="12152" y="1475"/>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4" name="Freeform: Shape 2274"/>
                        <wps:cNvSpPr/>
                        <wps:spPr>
                          <a:xfrm>
                            <a:off x="1719198" y="3197997"/>
                            <a:ext cx="24332" cy="2809"/>
                          </a:xfrm>
                          <a:custGeom>
                            <a:avLst/>
                            <a:gdLst>
                              <a:gd name="connsiteX0" fmla="*/ 24333 w 24332"/>
                              <a:gd name="connsiteY0" fmla="*/ 2809 h 2809"/>
                              <a:gd name="connsiteX1" fmla="*/ 12152 w 24332"/>
                              <a:gd name="connsiteY1" fmla="*/ 1475 h 2809"/>
                              <a:gd name="connsiteX2" fmla="*/ 0 w 24332"/>
                              <a:gd name="connsiteY2" fmla="*/ 0 h 2809"/>
                            </a:gdLst>
                            <a:ahLst/>
                            <a:cxnLst>
                              <a:cxn ang="0">
                                <a:pos x="connsiteX0" y="connsiteY0"/>
                              </a:cxn>
                              <a:cxn ang="0">
                                <a:pos x="connsiteX1" y="connsiteY1"/>
                              </a:cxn>
                              <a:cxn ang="0">
                                <a:pos x="connsiteX2" y="connsiteY2"/>
                              </a:cxn>
                            </a:cxnLst>
                            <a:rect l="l" t="t" r="r" b="b"/>
                            <a:pathLst>
                              <a:path w="24332" h="2809">
                                <a:moveTo>
                                  <a:pt x="24333" y="2809"/>
                                </a:moveTo>
                                <a:lnTo>
                                  <a:pt x="12152" y="1475"/>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5" name="Freeform: Shape 2275"/>
                        <wps:cNvSpPr/>
                        <wps:spPr>
                          <a:xfrm>
                            <a:off x="1618717" y="3181526"/>
                            <a:ext cx="24037" cy="4653"/>
                          </a:xfrm>
                          <a:custGeom>
                            <a:avLst/>
                            <a:gdLst>
                              <a:gd name="connsiteX0" fmla="*/ 24038 w 24037"/>
                              <a:gd name="connsiteY0" fmla="*/ 4653 h 4653"/>
                              <a:gd name="connsiteX1" fmla="*/ 11996 w 24037"/>
                              <a:gd name="connsiteY1" fmla="*/ 2388 h 4653"/>
                              <a:gd name="connsiteX2" fmla="*/ 0 w 24037"/>
                              <a:gd name="connsiteY2" fmla="*/ 0 h 4653"/>
                            </a:gdLst>
                            <a:ahLst/>
                            <a:cxnLst>
                              <a:cxn ang="0">
                                <a:pos x="connsiteX0" y="connsiteY0"/>
                              </a:cxn>
                              <a:cxn ang="0">
                                <a:pos x="connsiteX1" y="connsiteY1"/>
                              </a:cxn>
                              <a:cxn ang="0">
                                <a:pos x="connsiteX2" y="connsiteY2"/>
                              </a:cxn>
                            </a:cxnLst>
                            <a:rect l="l" t="t" r="r" b="b"/>
                            <a:pathLst>
                              <a:path w="24037" h="4653">
                                <a:moveTo>
                                  <a:pt x="24038" y="4653"/>
                                </a:moveTo>
                                <a:lnTo>
                                  <a:pt x="11996" y="2388"/>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6" name="Freeform: Shape 2276"/>
                        <wps:cNvSpPr/>
                        <wps:spPr>
                          <a:xfrm>
                            <a:off x="1252880" y="3048637"/>
                            <a:ext cx="21638" cy="11448"/>
                          </a:xfrm>
                          <a:custGeom>
                            <a:avLst/>
                            <a:gdLst>
                              <a:gd name="connsiteX0" fmla="*/ 21639 w 21638"/>
                              <a:gd name="connsiteY0" fmla="*/ 11449 h 11448"/>
                              <a:gd name="connsiteX1" fmla="*/ 10796 w 21638"/>
                              <a:gd name="connsiteY1" fmla="*/ 5760 h 11448"/>
                              <a:gd name="connsiteX2" fmla="*/ 0 w 21638"/>
                              <a:gd name="connsiteY2" fmla="*/ 0 h 11448"/>
                            </a:gdLst>
                            <a:ahLst/>
                            <a:cxnLst>
                              <a:cxn ang="0">
                                <a:pos x="connsiteX0" y="connsiteY0"/>
                              </a:cxn>
                              <a:cxn ang="0">
                                <a:pos x="connsiteX1" y="connsiteY1"/>
                              </a:cxn>
                              <a:cxn ang="0">
                                <a:pos x="connsiteX2" y="connsiteY2"/>
                              </a:cxn>
                            </a:cxnLst>
                            <a:rect l="l" t="t" r="r" b="b"/>
                            <a:pathLst>
                              <a:path w="21638" h="11448">
                                <a:moveTo>
                                  <a:pt x="21639" y="11449"/>
                                </a:moveTo>
                                <a:lnTo>
                                  <a:pt x="10796" y="576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7" name="Freeform: Shape 2277"/>
                        <wps:cNvSpPr/>
                        <wps:spPr>
                          <a:xfrm>
                            <a:off x="1098347" y="2950691"/>
                            <a:ext cx="19852" cy="14328"/>
                          </a:xfrm>
                          <a:custGeom>
                            <a:avLst/>
                            <a:gdLst>
                              <a:gd name="connsiteX0" fmla="*/ 19853 w 19852"/>
                              <a:gd name="connsiteY0" fmla="*/ 14328 h 14328"/>
                              <a:gd name="connsiteX1" fmla="*/ 9892 w 19852"/>
                              <a:gd name="connsiteY1" fmla="*/ 7199 h 14328"/>
                              <a:gd name="connsiteX2" fmla="*/ 0 w 19852"/>
                              <a:gd name="connsiteY2" fmla="*/ 0 h 14328"/>
                            </a:gdLst>
                            <a:ahLst/>
                            <a:cxnLst>
                              <a:cxn ang="0">
                                <a:pos x="connsiteX0" y="connsiteY0"/>
                              </a:cxn>
                              <a:cxn ang="0">
                                <a:pos x="connsiteX1" y="connsiteY1"/>
                              </a:cxn>
                              <a:cxn ang="0">
                                <a:pos x="connsiteX2" y="connsiteY2"/>
                              </a:cxn>
                            </a:cxnLst>
                            <a:rect l="l" t="t" r="r" b="b"/>
                            <a:pathLst>
                              <a:path w="19852" h="14328">
                                <a:moveTo>
                                  <a:pt x="19853" y="14328"/>
                                </a:moveTo>
                                <a:lnTo>
                                  <a:pt x="9892" y="719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8" name="Freeform: Shape 2278"/>
                        <wps:cNvSpPr/>
                        <wps:spPr>
                          <a:xfrm>
                            <a:off x="1009137" y="2878961"/>
                            <a:ext cx="18543" cy="15978"/>
                          </a:xfrm>
                          <a:custGeom>
                            <a:avLst/>
                            <a:gdLst>
                              <a:gd name="connsiteX0" fmla="*/ 18544 w 18543"/>
                              <a:gd name="connsiteY0" fmla="*/ 15979 h 15978"/>
                              <a:gd name="connsiteX1" fmla="*/ 9239 w 18543"/>
                              <a:gd name="connsiteY1" fmla="*/ 8042 h 15978"/>
                              <a:gd name="connsiteX2" fmla="*/ 0 w 18543"/>
                              <a:gd name="connsiteY2" fmla="*/ 0 h 15978"/>
                            </a:gdLst>
                            <a:ahLst/>
                            <a:cxnLst>
                              <a:cxn ang="0">
                                <a:pos x="connsiteX0" y="connsiteY0"/>
                              </a:cxn>
                              <a:cxn ang="0">
                                <a:pos x="connsiteX1" y="connsiteY1"/>
                              </a:cxn>
                              <a:cxn ang="0">
                                <a:pos x="connsiteX2" y="connsiteY2"/>
                              </a:cxn>
                            </a:cxnLst>
                            <a:rect l="l" t="t" r="r" b="b"/>
                            <a:pathLst>
                              <a:path w="18543" h="15978">
                                <a:moveTo>
                                  <a:pt x="18544" y="15979"/>
                                </a:moveTo>
                                <a:lnTo>
                                  <a:pt x="9239" y="804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9" name="Freeform: Shape 2279"/>
                        <wps:cNvSpPr/>
                        <wps:spPr>
                          <a:xfrm>
                            <a:off x="691175" y="2461575"/>
                            <a:ext cx="10888" cy="21931"/>
                          </a:xfrm>
                          <a:custGeom>
                            <a:avLst/>
                            <a:gdLst>
                              <a:gd name="connsiteX0" fmla="*/ 10889 w 10888"/>
                              <a:gd name="connsiteY0" fmla="*/ 21932 h 21931"/>
                              <a:gd name="connsiteX1" fmla="*/ 5390 w 10888"/>
                              <a:gd name="connsiteY1" fmla="*/ 10992 h 21931"/>
                              <a:gd name="connsiteX2" fmla="*/ 0 w 10888"/>
                              <a:gd name="connsiteY2" fmla="*/ 0 h 21931"/>
                            </a:gdLst>
                            <a:ahLst/>
                            <a:cxnLst>
                              <a:cxn ang="0">
                                <a:pos x="connsiteX0" y="connsiteY0"/>
                              </a:cxn>
                              <a:cxn ang="0">
                                <a:pos x="connsiteX1" y="connsiteY1"/>
                              </a:cxn>
                              <a:cxn ang="0">
                                <a:pos x="connsiteX2" y="connsiteY2"/>
                              </a:cxn>
                            </a:cxnLst>
                            <a:rect l="l" t="t" r="r" b="b"/>
                            <a:pathLst>
                              <a:path w="10888" h="21931">
                                <a:moveTo>
                                  <a:pt x="10889" y="21932"/>
                                </a:moveTo>
                                <a:lnTo>
                                  <a:pt x="5390" y="1099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0" name="Freeform: Shape 2280"/>
                        <wps:cNvSpPr/>
                        <wps:spPr>
                          <a:xfrm>
                            <a:off x="650526" y="2368967"/>
                            <a:ext cx="9189" cy="22704"/>
                          </a:xfrm>
                          <a:custGeom>
                            <a:avLst/>
                            <a:gdLst>
                              <a:gd name="connsiteX0" fmla="*/ 9189 w 9189"/>
                              <a:gd name="connsiteY0" fmla="*/ 22704 h 22704"/>
                              <a:gd name="connsiteX1" fmla="*/ 4548 w 9189"/>
                              <a:gd name="connsiteY1" fmla="*/ 11361 h 22704"/>
                              <a:gd name="connsiteX2" fmla="*/ 0 w 9189"/>
                              <a:gd name="connsiteY2" fmla="*/ 0 h 22704"/>
                            </a:gdLst>
                            <a:ahLst/>
                            <a:cxnLst>
                              <a:cxn ang="0">
                                <a:pos x="connsiteX0" y="connsiteY0"/>
                              </a:cxn>
                              <a:cxn ang="0">
                                <a:pos x="connsiteX1" y="connsiteY1"/>
                              </a:cxn>
                              <a:cxn ang="0">
                                <a:pos x="connsiteX2" y="connsiteY2"/>
                              </a:cxn>
                            </a:cxnLst>
                            <a:rect l="l" t="t" r="r" b="b"/>
                            <a:pathLst>
                              <a:path w="9189" h="22704">
                                <a:moveTo>
                                  <a:pt x="9189" y="22704"/>
                                </a:moveTo>
                                <a:lnTo>
                                  <a:pt x="4548" y="11361"/>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1" name="Freeform: Shape 2281"/>
                        <wps:cNvSpPr/>
                        <wps:spPr>
                          <a:xfrm>
                            <a:off x="650526" y="2368967"/>
                            <a:ext cx="9189" cy="22704"/>
                          </a:xfrm>
                          <a:custGeom>
                            <a:avLst/>
                            <a:gdLst>
                              <a:gd name="connsiteX0" fmla="*/ 9189 w 9189"/>
                              <a:gd name="connsiteY0" fmla="*/ 22704 h 22704"/>
                              <a:gd name="connsiteX1" fmla="*/ 4548 w 9189"/>
                              <a:gd name="connsiteY1" fmla="*/ 11361 h 22704"/>
                              <a:gd name="connsiteX2" fmla="*/ 0 w 9189"/>
                              <a:gd name="connsiteY2" fmla="*/ 0 h 22704"/>
                            </a:gdLst>
                            <a:ahLst/>
                            <a:cxnLst>
                              <a:cxn ang="0">
                                <a:pos x="connsiteX0" y="connsiteY0"/>
                              </a:cxn>
                              <a:cxn ang="0">
                                <a:pos x="connsiteX1" y="connsiteY1"/>
                              </a:cxn>
                              <a:cxn ang="0">
                                <a:pos x="connsiteX2" y="connsiteY2"/>
                              </a:cxn>
                            </a:cxnLst>
                            <a:rect l="l" t="t" r="r" b="b"/>
                            <a:pathLst>
                              <a:path w="9189" h="22704">
                                <a:moveTo>
                                  <a:pt x="9189" y="22704"/>
                                </a:moveTo>
                                <a:lnTo>
                                  <a:pt x="4548" y="11361"/>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2" name="Freeform: Shape 2282"/>
                        <wps:cNvSpPr/>
                        <wps:spPr>
                          <a:xfrm>
                            <a:off x="582867" y="2137236"/>
                            <a:ext cx="4913" cy="23968"/>
                          </a:xfrm>
                          <a:custGeom>
                            <a:avLst/>
                            <a:gdLst>
                              <a:gd name="connsiteX0" fmla="*/ 4914 w 4913"/>
                              <a:gd name="connsiteY0" fmla="*/ 23969 h 23968"/>
                              <a:gd name="connsiteX1" fmla="*/ 2399 w 4913"/>
                              <a:gd name="connsiteY1" fmla="*/ 11993 h 23968"/>
                              <a:gd name="connsiteX2" fmla="*/ 0 w 4913"/>
                              <a:gd name="connsiteY2" fmla="*/ 0 h 23968"/>
                            </a:gdLst>
                            <a:ahLst/>
                            <a:cxnLst>
                              <a:cxn ang="0">
                                <a:pos x="connsiteX0" y="connsiteY0"/>
                              </a:cxn>
                              <a:cxn ang="0">
                                <a:pos x="connsiteX1" y="connsiteY1"/>
                              </a:cxn>
                              <a:cxn ang="0">
                                <a:pos x="connsiteX2" y="connsiteY2"/>
                              </a:cxn>
                            </a:cxnLst>
                            <a:rect l="l" t="t" r="r" b="b"/>
                            <a:pathLst>
                              <a:path w="4913" h="23968">
                                <a:moveTo>
                                  <a:pt x="4914" y="23969"/>
                                </a:moveTo>
                                <a:lnTo>
                                  <a:pt x="2399" y="1199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3" name="Freeform: Shape 2283"/>
                        <wps:cNvSpPr/>
                        <wps:spPr>
                          <a:xfrm>
                            <a:off x="569035" y="2051617"/>
                            <a:ext cx="3327" cy="24266"/>
                          </a:xfrm>
                          <a:custGeom>
                            <a:avLst/>
                            <a:gdLst>
                              <a:gd name="connsiteX0" fmla="*/ 3328 w 3327"/>
                              <a:gd name="connsiteY0" fmla="*/ 24267 h 24266"/>
                              <a:gd name="connsiteX1" fmla="*/ 1609 w 3327"/>
                              <a:gd name="connsiteY1" fmla="*/ 12134 h 24266"/>
                              <a:gd name="connsiteX2" fmla="*/ 0 w 3327"/>
                              <a:gd name="connsiteY2" fmla="*/ 0 h 24266"/>
                            </a:gdLst>
                            <a:ahLst/>
                            <a:cxnLst>
                              <a:cxn ang="0">
                                <a:pos x="connsiteX0" y="connsiteY0"/>
                              </a:cxn>
                              <a:cxn ang="0">
                                <a:pos x="connsiteX1" y="connsiteY1"/>
                              </a:cxn>
                              <a:cxn ang="0">
                                <a:pos x="connsiteX2" y="connsiteY2"/>
                              </a:cxn>
                            </a:cxnLst>
                            <a:rect l="l" t="t" r="r" b="b"/>
                            <a:pathLst>
                              <a:path w="3327" h="24266">
                                <a:moveTo>
                                  <a:pt x="3328" y="24267"/>
                                </a:moveTo>
                                <a:lnTo>
                                  <a:pt x="1609" y="12134"/>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4" name="Freeform: Shape 2284"/>
                        <wps:cNvSpPr/>
                        <wps:spPr>
                          <a:xfrm>
                            <a:off x="568969" y="2051195"/>
                            <a:ext cx="3327" cy="24266"/>
                          </a:xfrm>
                          <a:custGeom>
                            <a:avLst/>
                            <a:gdLst>
                              <a:gd name="connsiteX0" fmla="*/ 3328 w 3327"/>
                              <a:gd name="connsiteY0" fmla="*/ 24267 h 24266"/>
                              <a:gd name="connsiteX1" fmla="*/ 1607 w 3327"/>
                              <a:gd name="connsiteY1" fmla="*/ 12134 h 24266"/>
                              <a:gd name="connsiteX2" fmla="*/ 0 w 3327"/>
                              <a:gd name="connsiteY2" fmla="*/ 0 h 24266"/>
                            </a:gdLst>
                            <a:ahLst/>
                            <a:cxnLst>
                              <a:cxn ang="0">
                                <a:pos x="connsiteX0" y="connsiteY0"/>
                              </a:cxn>
                              <a:cxn ang="0">
                                <a:pos x="connsiteX1" y="connsiteY1"/>
                              </a:cxn>
                              <a:cxn ang="0">
                                <a:pos x="connsiteX2" y="connsiteY2"/>
                              </a:cxn>
                            </a:cxnLst>
                            <a:rect l="l" t="t" r="r" b="b"/>
                            <a:pathLst>
                              <a:path w="3327" h="24266">
                                <a:moveTo>
                                  <a:pt x="3328" y="24267"/>
                                </a:moveTo>
                                <a:lnTo>
                                  <a:pt x="1607" y="12134"/>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5" name="Freeform: Shape 2285"/>
                        <wps:cNvSpPr/>
                        <wps:spPr>
                          <a:xfrm>
                            <a:off x="609170" y="1496109"/>
                            <a:ext cx="6923" cy="23475"/>
                          </a:xfrm>
                          <a:custGeom>
                            <a:avLst/>
                            <a:gdLst>
                              <a:gd name="connsiteX0" fmla="*/ 0 w 6923"/>
                              <a:gd name="connsiteY0" fmla="*/ 23475 h 23475"/>
                              <a:gd name="connsiteX1" fmla="*/ 3418 w 6923"/>
                              <a:gd name="connsiteY1" fmla="*/ 11728 h 23475"/>
                              <a:gd name="connsiteX2" fmla="*/ 6924 w 6923"/>
                              <a:gd name="connsiteY2" fmla="*/ 0 h 23475"/>
                            </a:gdLst>
                            <a:ahLst/>
                            <a:cxnLst>
                              <a:cxn ang="0">
                                <a:pos x="connsiteX0" y="connsiteY0"/>
                              </a:cxn>
                              <a:cxn ang="0">
                                <a:pos x="connsiteX1" y="connsiteY1"/>
                              </a:cxn>
                              <a:cxn ang="0">
                                <a:pos x="connsiteX2" y="connsiteY2"/>
                              </a:cxn>
                            </a:cxnLst>
                            <a:rect l="l" t="t" r="r" b="b"/>
                            <a:pathLst>
                              <a:path w="6923" h="23475">
                                <a:moveTo>
                                  <a:pt x="0" y="23475"/>
                                </a:moveTo>
                                <a:lnTo>
                                  <a:pt x="3418" y="11728"/>
                                </a:lnTo>
                                <a:lnTo>
                                  <a:pt x="6924"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6" name="Freeform: Shape 2286"/>
                        <wps:cNvSpPr/>
                        <wps:spPr>
                          <a:xfrm>
                            <a:off x="644934" y="1389181"/>
                            <a:ext cx="8918" cy="22797"/>
                          </a:xfrm>
                          <a:custGeom>
                            <a:avLst/>
                            <a:gdLst>
                              <a:gd name="connsiteX0" fmla="*/ 0 w 8918"/>
                              <a:gd name="connsiteY0" fmla="*/ 22797 h 22797"/>
                              <a:gd name="connsiteX1" fmla="*/ 4417 w 8918"/>
                              <a:gd name="connsiteY1" fmla="*/ 11364 h 22797"/>
                              <a:gd name="connsiteX2" fmla="*/ 8919 w 8918"/>
                              <a:gd name="connsiteY2" fmla="*/ 0 h 22797"/>
                            </a:gdLst>
                            <a:ahLst/>
                            <a:cxnLst>
                              <a:cxn ang="0">
                                <a:pos x="connsiteX0" y="connsiteY0"/>
                              </a:cxn>
                              <a:cxn ang="0">
                                <a:pos x="connsiteX1" y="connsiteY1"/>
                              </a:cxn>
                              <a:cxn ang="0">
                                <a:pos x="connsiteX2" y="connsiteY2"/>
                              </a:cxn>
                            </a:cxnLst>
                            <a:rect l="l" t="t" r="r" b="b"/>
                            <a:pathLst>
                              <a:path w="8918" h="22797">
                                <a:moveTo>
                                  <a:pt x="0" y="22797"/>
                                </a:moveTo>
                                <a:lnTo>
                                  <a:pt x="4417" y="11364"/>
                                </a:lnTo>
                                <a:lnTo>
                                  <a:pt x="891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7" name="Freeform: Shape 2287"/>
                        <wps:cNvSpPr/>
                        <wps:spPr>
                          <a:xfrm>
                            <a:off x="655503" y="1362451"/>
                            <a:ext cx="9417" cy="22611"/>
                          </a:xfrm>
                          <a:custGeom>
                            <a:avLst/>
                            <a:gdLst>
                              <a:gd name="connsiteX0" fmla="*/ 0 w 9417"/>
                              <a:gd name="connsiteY0" fmla="*/ 22611 h 22611"/>
                              <a:gd name="connsiteX1" fmla="*/ 4666 w 9417"/>
                              <a:gd name="connsiteY1" fmla="*/ 11294 h 22611"/>
                              <a:gd name="connsiteX2" fmla="*/ 9418 w 9417"/>
                              <a:gd name="connsiteY2" fmla="*/ 0 h 22611"/>
                            </a:gdLst>
                            <a:ahLst/>
                            <a:cxnLst>
                              <a:cxn ang="0">
                                <a:pos x="connsiteX0" y="connsiteY0"/>
                              </a:cxn>
                              <a:cxn ang="0">
                                <a:pos x="connsiteX1" y="connsiteY1"/>
                              </a:cxn>
                              <a:cxn ang="0">
                                <a:pos x="connsiteX2" y="connsiteY2"/>
                              </a:cxn>
                            </a:cxnLst>
                            <a:rect l="l" t="t" r="r" b="b"/>
                            <a:pathLst>
                              <a:path w="9417" h="22611">
                                <a:moveTo>
                                  <a:pt x="0" y="22611"/>
                                </a:moveTo>
                                <a:lnTo>
                                  <a:pt x="4666" y="11294"/>
                                </a:lnTo>
                                <a:lnTo>
                                  <a:pt x="941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8" name="Freeform: Shape 2288"/>
                        <wps:cNvSpPr/>
                        <wps:spPr>
                          <a:xfrm>
                            <a:off x="808067" y="1089248"/>
                            <a:ext cx="14486" cy="19736"/>
                          </a:xfrm>
                          <a:custGeom>
                            <a:avLst/>
                            <a:gdLst>
                              <a:gd name="connsiteX0" fmla="*/ 0 w 14486"/>
                              <a:gd name="connsiteY0" fmla="*/ 19737 h 19736"/>
                              <a:gd name="connsiteX1" fmla="*/ 7196 w 14486"/>
                              <a:gd name="connsiteY1" fmla="*/ 9823 h 19736"/>
                              <a:gd name="connsiteX2" fmla="*/ 14487 w 14486"/>
                              <a:gd name="connsiteY2" fmla="*/ 0 h 19736"/>
                            </a:gdLst>
                            <a:ahLst/>
                            <a:cxnLst>
                              <a:cxn ang="0">
                                <a:pos x="connsiteX0" y="connsiteY0"/>
                              </a:cxn>
                              <a:cxn ang="0">
                                <a:pos x="connsiteX1" y="connsiteY1"/>
                              </a:cxn>
                              <a:cxn ang="0">
                                <a:pos x="connsiteX2" y="connsiteY2"/>
                              </a:cxn>
                            </a:cxnLst>
                            <a:rect l="l" t="t" r="r" b="b"/>
                            <a:pathLst>
                              <a:path w="14486" h="19736">
                                <a:moveTo>
                                  <a:pt x="0" y="19737"/>
                                </a:moveTo>
                                <a:lnTo>
                                  <a:pt x="7196" y="9823"/>
                                </a:lnTo>
                                <a:lnTo>
                                  <a:pt x="14487"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9" name="Freeform: Shape 2289"/>
                        <wps:cNvSpPr/>
                        <wps:spPr>
                          <a:xfrm>
                            <a:off x="812390" y="1083315"/>
                            <a:ext cx="14625" cy="19671"/>
                          </a:xfrm>
                          <a:custGeom>
                            <a:avLst/>
                            <a:gdLst>
                              <a:gd name="connsiteX0" fmla="*/ 0 w 14625"/>
                              <a:gd name="connsiteY0" fmla="*/ 19672 h 19671"/>
                              <a:gd name="connsiteX1" fmla="*/ 7267 w 14625"/>
                              <a:gd name="connsiteY1" fmla="*/ 9805 h 19671"/>
                              <a:gd name="connsiteX2" fmla="*/ 14626 w 14625"/>
                              <a:gd name="connsiteY2" fmla="*/ 0 h 19671"/>
                            </a:gdLst>
                            <a:ahLst/>
                            <a:cxnLst>
                              <a:cxn ang="0">
                                <a:pos x="connsiteX0" y="connsiteY0"/>
                              </a:cxn>
                              <a:cxn ang="0">
                                <a:pos x="connsiteX1" y="connsiteY1"/>
                              </a:cxn>
                              <a:cxn ang="0">
                                <a:pos x="connsiteX2" y="connsiteY2"/>
                              </a:cxn>
                            </a:cxnLst>
                            <a:rect l="l" t="t" r="r" b="b"/>
                            <a:pathLst>
                              <a:path w="14625" h="19671">
                                <a:moveTo>
                                  <a:pt x="0" y="19672"/>
                                </a:moveTo>
                                <a:lnTo>
                                  <a:pt x="7267" y="9805"/>
                                </a:lnTo>
                                <a:lnTo>
                                  <a:pt x="14626"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0" name="Freeform: Shape 2290"/>
                        <wps:cNvSpPr/>
                        <wps:spPr>
                          <a:xfrm>
                            <a:off x="865452" y="1016294"/>
                            <a:ext cx="15842" cy="18670"/>
                          </a:xfrm>
                          <a:custGeom>
                            <a:avLst/>
                            <a:gdLst>
                              <a:gd name="connsiteX0" fmla="*/ 0 w 15842"/>
                              <a:gd name="connsiteY0" fmla="*/ 18671 h 18670"/>
                              <a:gd name="connsiteX1" fmla="*/ 7874 w 15842"/>
                              <a:gd name="connsiteY1" fmla="*/ 9301 h 18670"/>
                              <a:gd name="connsiteX2" fmla="*/ 15843 w 15842"/>
                              <a:gd name="connsiteY2" fmla="*/ 0 h 18670"/>
                            </a:gdLst>
                            <a:ahLst/>
                            <a:cxnLst>
                              <a:cxn ang="0">
                                <a:pos x="connsiteX0" y="connsiteY0"/>
                              </a:cxn>
                              <a:cxn ang="0">
                                <a:pos x="connsiteX1" y="connsiteY1"/>
                              </a:cxn>
                              <a:cxn ang="0">
                                <a:pos x="connsiteX2" y="connsiteY2"/>
                              </a:cxn>
                            </a:cxnLst>
                            <a:rect l="l" t="t" r="r" b="b"/>
                            <a:pathLst>
                              <a:path w="15842" h="18670">
                                <a:moveTo>
                                  <a:pt x="0" y="18671"/>
                                </a:moveTo>
                                <a:lnTo>
                                  <a:pt x="7874" y="9301"/>
                                </a:lnTo>
                                <a:lnTo>
                                  <a:pt x="15843"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1" name="Freeform: Shape 2291"/>
                        <wps:cNvSpPr/>
                        <wps:spPr>
                          <a:xfrm>
                            <a:off x="869566" y="1011427"/>
                            <a:ext cx="15958" cy="18605"/>
                          </a:xfrm>
                          <a:custGeom>
                            <a:avLst/>
                            <a:gdLst>
                              <a:gd name="connsiteX0" fmla="*/ 0 w 15958"/>
                              <a:gd name="connsiteY0" fmla="*/ 18606 h 18605"/>
                              <a:gd name="connsiteX1" fmla="*/ 7927 w 15958"/>
                              <a:gd name="connsiteY1" fmla="*/ 9261 h 18605"/>
                              <a:gd name="connsiteX2" fmla="*/ 15959 w 15958"/>
                              <a:gd name="connsiteY2" fmla="*/ 0 h 18605"/>
                            </a:gdLst>
                            <a:ahLst/>
                            <a:cxnLst>
                              <a:cxn ang="0">
                                <a:pos x="connsiteX0" y="connsiteY0"/>
                              </a:cxn>
                              <a:cxn ang="0">
                                <a:pos x="connsiteX1" y="connsiteY1"/>
                              </a:cxn>
                              <a:cxn ang="0">
                                <a:pos x="connsiteX2" y="connsiteY2"/>
                              </a:cxn>
                            </a:cxnLst>
                            <a:rect l="l" t="t" r="r" b="b"/>
                            <a:pathLst>
                              <a:path w="15958" h="18605">
                                <a:moveTo>
                                  <a:pt x="0" y="18606"/>
                                </a:moveTo>
                                <a:lnTo>
                                  <a:pt x="7927" y="9261"/>
                                </a:lnTo>
                                <a:lnTo>
                                  <a:pt x="1595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2" name="Freeform: Shape 2292"/>
                        <wps:cNvSpPr/>
                        <wps:spPr>
                          <a:xfrm>
                            <a:off x="869566" y="1011427"/>
                            <a:ext cx="15958" cy="18605"/>
                          </a:xfrm>
                          <a:custGeom>
                            <a:avLst/>
                            <a:gdLst>
                              <a:gd name="connsiteX0" fmla="*/ 0 w 15958"/>
                              <a:gd name="connsiteY0" fmla="*/ 18606 h 18605"/>
                              <a:gd name="connsiteX1" fmla="*/ 7927 w 15958"/>
                              <a:gd name="connsiteY1" fmla="*/ 9261 h 18605"/>
                              <a:gd name="connsiteX2" fmla="*/ 15959 w 15958"/>
                              <a:gd name="connsiteY2" fmla="*/ 0 h 18605"/>
                            </a:gdLst>
                            <a:ahLst/>
                            <a:cxnLst>
                              <a:cxn ang="0">
                                <a:pos x="connsiteX0" y="connsiteY0"/>
                              </a:cxn>
                              <a:cxn ang="0">
                                <a:pos x="connsiteX1" y="connsiteY1"/>
                              </a:cxn>
                              <a:cxn ang="0">
                                <a:pos x="connsiteX2" y="connsiteY2"/>
                              </a:cxn>
                            </a:cxnLst>
                            <a:rect l="l" t="t" r="r" b="b"/>
                            <a:pathLst>
                              <a:path w="15958" h="18605">
                                <a:moveTo>
                                  <a:pt x="0" y="18606"/>
                                </a:moveTo>
                                <a:lnTo>
                                  <a:pt x="7927" y="9261"/>
                                </a:lnTo>
                                <a:lnTo>
                                  <a:pt x="1595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3" name="Freeform: Shape 2293"/>
                        <wps:cNvSpPr/>
                        <wps:spPr>
                          <a:xfrm>
                            <a:off x="869566" y="1011427"/>
                            <a:ext cx="15958" cy="18605"/>
                          </a:xfrm>
                          <a:custGeom>
                            <a:avLst/>
                            <a:gdLst>
                              <a:gd name="connsiteX0" fmla="*/ 0 w 15958"/>
                              <a:gd name="connsiteY0" fmla="*/ 18606 h 18605"/>
                              <a:gd name="connsiteX1" fmla="*/ 7927 w 15958"/>
                              <a:gd name="connsiteY1" fmla="*/ 9261 h 18605"/>
                              <a:gd name="connsiteX2" fmla="*/ 15959 w 15958"/>
                              <a:gd name="connsiteY2" fmla="*/ 0 h 18605"/>
                            </a:gdLst>
                            <a:ahLst/>
                            <a:cxnLst>
                              <a:cxn ang="0">
                                <a:pos x="connsiteX0" y="connsiteY0"/>
                              </a:cxn>
                              <a:cxn ang="0">
                                <a:pos x="connsiteX1" y="connsiteY1"/>
                              </a:cxn>
                              <a:cxn ang="0">
                                <a:pos x="connsiteX2" y="connsiteY2"/>
                              </a:cxn>
                            </a:cxnLst>
                            <a:rect l="l" t="t" r="r" b="b"/>
                            <a:pathLst>
                              <a:path w="15958" h="18605">
                                <a:moveTo>
                                  <a:pt x="0" y="18606"/>
                                </a:moveTo>
                                <a:lnTo>
                                  <a:pt x="7927" y="9261"/>
                                </a:lnTo>
                                <a:lnTo>
                                  <a:pt x="1595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4" name="Freeform: Shape 2294"/>
                        <wps:cNvSpPr/>
                        <wps:spPr>
                          <a:xfrm>
                            <a:off x="1072201" y="820727"/>
                            <a:ext cx="19493" cy="14798"/>
                          </a:xfrm>
                          <a:custGeom>
                            <a:avLst/>
                            <a:gdLst>
                              <a:gd name="connsiteX0" fmla="*/ 0 w 19493"/>
                              <a:gd name="connsiteY0" fmla="*/ 14799 h 14798"/>
                              <a:gd name="connsiteX1" fmla="*/ 9713 w 19493"/>
                              <a:gd name="connsiteY1" fmla="*/ 7354 h 14798"/>
                              <a:gd name="connsiteX2" fmla="*/ 19494 w 19493"/>
                              <a:gd name="connsiteY2" fmla="*/ 0 h 14798"/>
                            </a:gdLst>
                            <a:ahLst/>
                            <a:cxnLst>
                              <a:cxn ang="0">
                                <a:pos x="connsiteX0" y="connsiteY0"/>
                              </a:cxn>
                              <a:cxn ang="0">
                                <a:pos x="connsiteX1" y="connsiteY1"/>
                              </a:cxn>
                              <a:cxn ang="0">
                                <a:pos x="connsiteX2" y="connsiteY2"/>
                              </a:cxn>
                            </a:cxnLst>
                            <a:rect l="l" t="t" r="r" b="b"/>
                            <a:pathLst>
                              <a:path w="19493" h="14798">
                                <a:moveTo>
                                  <a:pt x="0" y="14799"/>
                                </a:moveTo>
                                <a:lnTo>
                                  <a:pt x="9713" y="7354"/>
                                </a:lnTo>
                                <a:lnTo>
                                  <a:pt x="19494"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5" name="Freeform: Shape 2295"/>
                        <wps:cNvSpPr/>
                        <wps:spPr>
                          <a:xfrm>
                            <a:off x="1179879" y="747594"/>
                            <a:ext cx="20871" cy="12811"/>
                          </a:xfrm>
                          <a:custGeom>
                            <a:avLst/>
                            <a:gdLst>
                              <a:gd name="connsiteX0" fmla="*/ 0 w 20871"/>
                              <a:gd name="connsiteY0" fmla="*/ 12811 h 12811"/>
                              <a:gd name="connsiteX1" fmla="*/ 10413 w 20871"/>
                              <a:gd name="connsiteY1" fmla="*/ 6334 h 12811"/>
                              <a:gd name="connsiteX2" fmla="*/ 20872 w 20871"/>
                              <a:gd name="connsiteY2" fmla="*/ 0 h 12811"/>
                            </a:gdLst>
                            <a:ahLst/>
                            <a:cxnLst>
                              <a:cxn ang="0">
                                <a:pos x="connsiteX0" y="connsiteY0"/>
                              </a:cxn>
                              <a:cxn ang="0">
                                <a:pos x="connsiteX1" y="connsiteY1"/>
                              </a:cxn>
                              <a:cxn ang="0">
                                <a:pos x="connsiteX2" y="connsiteY2"/>
                              </a:cxn>
                            </a:cxnLst>
                            <a:rect l="l" t="t" r="r" b="b"/>
                            <a:pathLst>
                              <a:path w="20871" h="12811">
                                <a:moveTo>
                                  <a:pt x="0" y="12811"/>
                                </a:moveTo>
                                <a:lnTo>
                                  <a:pt x="10413" y="6334"/>
                                </a:lnTo>
                                <a:lnTo>
                                  <a:pt x="2087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6" name="Freeform: Shape 2296"/>
                        <wps:cNvSpPr/>
                        <wps:spPr>
                          <a:xfrm>
                            <a:off x="1363838" y="654944"/>
                            <a:ext cx="22616" cy="9392"/>
                          </a:xfrm>
                          <a:custGeom>
                            <a:avLst/>
                            <a:gdLst>
                              <a:gd name="connsiteX0" fmla="*/ 0 w 22616"/>
                              <a:gd name="connsiteY0" fmla="*/ 9392 h 9392"/>
                              <a:gd name="connsiteX1" fmla="*/ 11300 w 22616"/>
                              <a:gd name="connsiteY1" fmla="*/ 4641 h 9392"/>
                              <a:gd name="connsiteX2" fmla="*/ 22617 w 22616"/>
                              <a:gd name="connsiteY2" fmla="*/ 0 h 9392"/>
                            </a:gdLst>
                            <a:ahLst/>
                            <a:cxnLst>
                              <a:cxn ang="0">
                                <a:pos x="connsiteX0" y="connsiteY0"/>
                              </a:cxn>
                              <a:cxn ang="0">
                                <a:pos x="connsiteX1" y="connsiteY1"/>
                              </a:cxn>
                              <a:cxn ang="0">
                                <a:pos x="connsiteX2" y="connsiteY2"/>
                              </a:cxn>
                            </a:cxnLst>
                            <a:rect l="l" t="t" r="r" b="b"/>
                            <a:pathLst>
                              <a:path w="22616" h="9392">
                                <a:moveTo>
                                  <a:pt x="0" y="9392"/>
                                </a:moveTo>
                                <a:lnTo>
                                  <a:pt x="11300" y="4641"/>
                                </a:lnTo>
                                <a:lnTo>
                                  <a:pt x="22617"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7" name="Freeform: Shape 2297"/>
                        <wps:cNvSpPr/>
                        <wps:spPr>
                          <a:xfrm>
                            <a:off x="1373462" y="651074"/>
                            <a:ext cx="22680" cy="9213"/>
                          </a:xfrm>
                          <a:custGeom>
                            <a:avLst/>
                            <a:gdLst>
                              <a:gd name="connsiteX0" fmla="*/ 0 w 22680"/>
                              <a:gd name="connsiteY0" fmla="*/ 9213 h 9213"/>
                              <a:gd name="connsiteX1" fmla="*/ 11318 w 22680"/>
                              <a:gd name="connsiteY1" fmla="*/ 4553 h 9213"/>
                              <a:gd name="connsiteX2" fmla="*/ 22681 w 22680"/>
                              <a:gd name="connsiteY2" fmla="*/ 0 h 9213"/>
                            </a:gdLst>
                            <a:ahLst/>
                            <a:cxnLst>
                              <a:cxn ang="0">
                                <a:pos x="connsiteX0" y="connsiteY0"/>
                              </a:cxn>
                              <a:cxn ang="0">
                                <a:pos x="connsiteX1" y="connsiteY1"/>
                              </a:cxn>
                              <a:cxn ang="0">
                                <a:pos x="connsiteX2" y="connsiteY2"/>
                              </a:cxn>
                            </a:cxnLst>
                            <a:rect l="l" t="t" r="r" b="b"/>
                            <a:pathLst>
                              <a:path w="22680" h="9213">
                                <a:moveTo>
                                  <a:pt x="0" y="9213"/>
                                </a:moveTo>
                                <a:lnTo>
                                  <a:pt x="11318" y="4553"/>
                                </a:lnTo>
                                <a:lnTo>
                                  <a:pt x="22681"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8" name="Freeform: Shape 2298"/>
                        <wps:cNvSpPr/>
                        <wps:spPr>
                          <a:xfrm>
                            <a:off x="1409858" y="637200"/>
                            <a:ext cx="22954" cy="8535"/>
                          </a:xfrm>
                          <a:custGeom>
                            <a:avLst/>
                            <a:gdLst>
                              <a:gd name="connsiteX0" fmla="*/ 0 w 22954"/>
                              <a:gd name="connsiteY0" fmla="*/ 8536 h 8535"/>
                              <a:gd name="connsiteX1" fmla="*/ 11451 w 22954"/>
                              <a:gd name="connsiteY1" fmla="*/ 4207 h 8535"/>
                              <a:gd name="connsiteX2" fmla="*/ 22955 w 22954"/>
                              <a:gd name="connsiteY2" fmla="*/ 0 h 8535"/>
                            </a:gdLst>
                            <a:ahLst/>
                            <a:cxnLst>
                              <a:cxn ang="0">
                                <a:pos x="connsiteX0" y="connsiteY0"/>
                              </a:cxn>
                              <a:cxn ang="0">
                                <a:pos x="connsiteX1" y="connsiteY1"/>
                              </a:cxn>
                              <a:cxn ang="0">
                                <a:pos x="connsiteX2" y="connsiteY2"/>
                              </a:cxn>
                            </a:cxnLst>
                            <a:rect l="l" t="t" r="r" b="b"/>
                            <a:pathLst>
                              <a:path w="22954" h="8535">
                                <a:moveTo>
                                  <a:pt x="0" y="8536"/>
                                </a:moveTo>
                                <a:lnTo>
                                  <a:pt x="11451" y="4207"/>
                                </a:lnTo>
                                <a:lnTo>
                                  <a:pt x="2295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9" name="Freeform: Shape 2299"/>
                        <wps:cNvSpPr/>
                        <wps:spPr>
                          <a:xfrm>
                            <a:off x="1428825" y="630456"/>
                            <a:ext cx="23092" cy="8193"/>
                          </a:xfrm>
                          <a:custGeom>
                            <a:avLst/>
                            <a:gdLst>
                              <a:gd name="connsiteX0" fmla="*/ 0 w 23092"/>
                              <a:gd name="connsiteY0" fmla="*/ 8193 h 8193"/>
                              <a:gd name="connsiteX1" fmla="*/ 11521 w 23092"/>
                              <a:gd name="connsiteY1" fmla="*/ 4028 h 8193"/>
                              <a:gd name="connsiteX2" fmla="*/ 23093 w 23092"/>
                              <a:gd name="connsiteY2" fmla="*/ 0 h 8193"/>
                            </a:gdLst>
                            <a:ahLst/>
                            <a:cxnLst>
                              <a:cxn ang="0">
                                <a:pos x="connsiteX0" y="connsiteY0"/>
                              </a:cxn>
                              <a:cxn ang="0">
                                <a:pos x="connsiteX1" y="connsiteY1"/>
                              </a:cxn>
                              <a:cxn ang="0">
                                <a:pos x="connsiteX2" y="connsiteY2"/>
                              </a:cxn>
                            </a:cxnLst>
                            <a:rect l="l" t="t" r="r" b="b"/>
                            <a:pathLst>
                              <a:path w="23092" h="8193">
                                <a:moveTo>
                                  <a:pt x="0" y="8193"/>
                                </a:moveTo>
                                <a:lnTo>
                                  <a:pt x="11521" y="4028"/>
                                </a:lnTo>
                                <a:lnTo>
                                  <a:pt x="23093"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0" name="Freeform: Shape 2300"/>
                        <wps:cNvSpPr/>
                        <wps:spPr>
                          <a:xfrm>
                            <a:off x="2013785" y="537086"/>
                            <a:ext cx="2721" cy="27636"/>
                          </a:xfrm>
                          <a:custGeom>
                            <a:avLst/>
                            <a:gdLst>
                              <a:gd name="connsiteX0" fmla="*/ 1 w 2721"/>
                              <a:gd name="connsiteY0" fmla="*/ 27637 h 27636"/>
                              <a:gd name="connsiteX1" fmla="*/ 1370 w 2721"/>
                              <a:gd name="connsiteY1" fmla="*/ 13807 h 27636"/>
                              <a:gd name="connsiteX2" fmla="*/ 2722 w 2721"/>
                              <a:gd name="connsiteY2" fmla="*/ 0 h 27636"/>
                            </a:gdLst>
                            <a:ahLst/>
                            <a:cxnLst>
                              <a:cxn ang="0">
                                <a:pos x="connsiteX0" y="connsiteY0"/>
                              </a:cxn>
                              <a:cxn ang="0">
                                <a:pos x="connsiteX1" y="connsiteY1"/>
                              </a:cxn>
                              <a:cxn ang="0">
                                <a:pos x="connsiteX2" y="connsiteY2"/>
                              </a:cxn>
                            </a:cxnLst>
                            <a:rect l="l" t="t" r="r" b="b"/>
                            <a:pathLst>
                              <a:path w="2721" h="27636">
                                <a:moveTo>
                                  <a:pt x="1" y="27637"/>
                                </a:moveTo>
                                <a:lnTo>
                                  <a:pt x="1370" y="13807"/>
                                </a:lnTo>
                                <a:lnTo>
                                  <a:pt x="272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1" name="Freeform: Shape 2301"/>
                        <wps:cNvSpPr/>
                        <wps:spPr>
                          <a:xfrm>
                            <a:off x="2109819" y="550417"/>
                            <a:ext cx="4758" cy="27366"/>
                          </a:xfrm>
                          <a:custGeom>
                            <a:avLst/>
                            <a:gdLst>
                              <a:gd name="connsiteX0" fmla="*/ 1 w 4758"/>
                              <a:gd name="connsiteY0" fmla="*/ 27366 h 27366"/>
                              <a:gd name="connsiteX1" fmla="*/ 2371 w 4758"/>
                              <a:gd name="connsiteY1" fmla="*/ 13672 h 27366"/>
                              <a:gd name="connsiteX2" fmla="*/ 4759 w 4758"/>
                              <a:gd name="connsiteY2" fmla="*/ 0 h 27366"/>
                            </a:gdLst>
                            <a:ahLst/>
                            <a:cxnLst>
                              <a:cxn ang="0">
                                <a:pos x="connsiteX0" y="connsiteY0"/>
                              </a:cxn>
                              <a:cxn ang="0">
                                <a:pos x="connsiteX1" y="connsiteY1"/>
                              </a:cxn>
                              <a:cxn ang="0">
                                <a:pos x="connsiteX2" y="connsiteY2"/>
                              </a:cxn>
                            </a:cxnLst>
                            <a:rect l="l" t="t" r="r" b="b"/>
                            <a:pathLst>
                              <a:path w="4758" h="27366">
                                <a:moveTo>
                                  <a:pt x="1" y="27366"/>
                                </a:moveTo>
                                <a:lnTo>
                                  <a:pt x="2371" y="13672"/>
                                </a:lnTo>
                                <a:lnTo>
                                  <a:pt x="475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2" name="Freeform: Shape 2302"/>
                        <wps:cNvSpPr/>
                        <wps:spPr>
                          <a:xfrm>
                            <a:off x="2109819" y="550417"/>
                            <a:ext cx="4758" cy="27366"/>
                          </a:xfrm>
                          <a:custGeom>
                            <a:avLst/>
                            <a:gdLst>
                              <a:gd name="connsiteX0" fmla="*/ 1 w 4758"/>
                              <a:gd name="connsiteY0" fmla="*/ 27366 h 27366"/>
                              <a:gd name="connsiteX1" fmla="*/ 2371 w 4758"/>
                              <a:gd name="connsiteY1" fmla="*/ 13672 h 27366"/>
                              <a:gd name="connsiteX2" fmla="*/ 4759 w 4758"/>
                              <a:gd name="connsiteY2" fmla="*/ 0 h 27366"/>
                            </a:gdLst>
                            <a:ahLst/>
                            <a:cxnLst>
                              <a:cxn ang="0">
                                <a:pos x="connsiteX0" y="connsiteY0"/>
                              </a:cxn>
                              <a:cxn ang="0">
                                <a:pos x="connsiteX1" y="connsiteY1"/>
                              </a:cxn>
                              <a:cxn ang="0">
                                <a:pos x="connsiteX2" y="connsiteY2"/>
                              </a:cxn>
                            </a:cxnLst>
                            <a:rect l="l" t="t" r="r" b="b"/>
                            <a:pathLst>
                              <a:path w="4758" h="27366">
                                <a:moveTo>
                                  <a:pt x="1" y="27366"/>
                                </a:moveTo>
                                <a:lnTo>
                                  <a:pt x="2371" y="13672"/>
                                </a:lnTo>
                                <a:lnTo>
                                  <a:pt x="475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3" name="Freeform: Shape 2303"/>
                        <wps:cNvSpPr/>
                        <wps:spPr>
                          <a:xfrm>
                            <a:off x="2182569" y="565448"/>
                            <a:ext cx="6268" cy="27071"/>
                          </a:xfrm>
                          <a:custGeom>
                            <a:avLst/>
                            <a:gdLst>
                              <a:gd name="connsiteX0" fmla="*/ 1 w 6268"/>
                              <a:gd name="connsiteY0" fmla="*/ 27071 h 27071"/>
                              <a:gd name="connsiteX1" fmla="*/ 3126 w 6268"/>
                              <a:gd name="connsiteY1" fmla="*/ 13535 h 27071"/>
                              <a:gd name="connsiteX2" fmla="*/ 6269 w 6268"/>
                              <a:gd name="connsiteY2" fmla="*/ 0 h 27071"/>
                            </a:gdLst>
                            <a:ahLst/>
                            <a:cxnLst>
                              <a:cxn ang="0">
                                <a:pos x="connsiteX0" y="connsiteY0"/>
                              </a:cxn>
                              <a:cxn ang="0">
                                <a:pos x="connsiteX1" y="connsiteY1"/>
                              </a:cxn>
                              <a:cxn ang="0">
                                <a:pos x="connsiteX2" y="connsiteY2"/>
                              </a:cxn>
                            </a:cxnLst>
                            <a:rect l="l" t="t" r="r" b="b"/>
                            <a:pathLst>
                              <a:path w="6268" h="27071">
                                <a:moveTo>
                                  <a:pt x="1" y="27071"/>
                                </a:moveTo>
                                <a:lnTo>
                                  <a:pt x="3126" y="13535"/>
                                </a:lnTo>
                                <a:lnTo>
                                  <a:pt x="626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4" name="Freeform: Shape 2304"/>
                        <wps:cNvSpPr/>
                        <wps:spPr>
                          <a:xfrm>
                            <a:off x="2231104" y="577941"/>
                            <a:ext cx="7287" cy="26799"/>
                          </a:xfrm>
                          <a:custGeom>
                            <a:avLst/>
                            <a:gdLst>
                              <a:gd name="connsiteX0" fmla="*/ 1 w 7287"/>
                              <a:gd name="connsiteY0" fmla="*/ 26799 h 26799"/>
                              <a:gd name="connsiteX1" fmla="*/ 7288 w 7287"/>
                              <a:gd name="connsiteY1" fmla="*/ 0 h 26799"/>
                            </a:gdLst>
                            <a:ahLst/>
                            <a:cxnLst>
                              <a:cxn ang="0">
                                <a:pos x="connsiteX0" y="connsiteY0"/>
                              </a:cxn>
                              <a:cxn ang="0">
                                <a:pos x="connsiteX1" y="connsiteY1"/>
                              </a:cxn>
                            </a:cxnLst>
                            <a:rect l="l" t="t" r="r" b="b"/>
                            <a:pathLst>
                              <a:path w="7287" h="26799">
                                <a:moveTo>
                                  <a:pt x="1" y="26799"/>
                                </a:moveTo>
                                <a:lnTo>
                                  <a:pt x="728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5" name="Freeform: Shape 2305"/>
                        <wps:cNvSpPr/>
                        <wps:spPr>
                          <a:xfrm>
                            <a:off x="2381644" y="629818"/>
                            <a:ext cx="10447" cy="25740"/>
                          </a:xfrm>
                          <a:custGeom>
                            <a:avLst/>
                            <a:gdLst>
                              <a:gd name="connsiteX0" fmla="*/ 1 w 10447"/>
                              <a:gd name="connsiteY0" fmla="*/ 25740 h 25740"/>
                              <a:gd name="connsiteX1" fmla="*/ 5216 w 10447"/>
                              <a:gd name="connsiteY1" fmla="*/ 12882 h 25740"/>
                              <a:gd name="connsiteX2" fmla="*/ 10448 w 10447"/>
                              <a:gd name="connsiteY2" fmla="*/ 0 h 25740"/>
                            </a:gdLst>
                            <a:ahLst/>
                            <a:cxnLst>
                              <a:cxn ang="0">
                                <a:pos x="connsiteX0" y="connsiteY0"/>
                              </a:cxn>
                              <a:cxn ang="0">
                                <a:pos x="connsiteX1" y="connsiteY1"/>
                              </a:cxn>
                              <a:cxn ang="0">
                                <a:pos x="connsiteX2" y="connsiteY2"/>
                              </a:cxn>
                            </a:cxnLst>
                            <a:rect l="l" t="t" r="r" b="b"/>
                            <a:pathLst>
                              <a:path w="10447" h="25740">
                                <a:moveTo>
                                  <a:pt x="1" y="25740"/>
                                </a:moveTo>
                                <a:lnTo>
                                  <a:pt x="5216" y="12882"/>
                                </a:lnTo>
                                <a:lnTo>
                                  <a:pt x="1044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6" name="Freeform: Shape 2306"/>
                        <wps:cNvSpPr/>
                        <wps:spPr>
                          <a:xfrm>
                            <a:off x="2466422" y="668549"/>
                            <a:ext cx="12221" cy="24946"/>
                          </a:xfrm>
                          <a:custGeom>
                            <a:avLst/>
                            <a:gdLst>
                              <a:gd name="connsiteX0" fmla="*/ 1 w 12221"/>
                              <a:gd name="connsiteY0" fmla="*/ 24947 h 24946"/>
                              <a:gd name="connsiteX1" fmla="*/ 12222 w 12221"/>
                              <a:gd name="connsiteY1" fmla="*/ 0 h 24946"/>
                            </a:gdLst>
                            <a:ahLst/>
                            <a:cxnLst>
                              <a:cxn ang="0">
                                <a:pos x="connsiteX0" y="connsiteY0"/>
                              </a:cxn>
                              <a:cxn ang="0">
                                <a:pos x="connsiteX1" y="connsiteY1"/>
                              </a:cxn>
                            </a:cxnLst>
                            <a:rect l="l" t="t" r="r" b="b"/>
                            <a:pathLst>
                              <a:path w="12221" h="24946">
                                <a:moveTo>
                                  <a:pt x="1" y="24947"/>
                                </a:moveTo>
                                <a:lnTo>
                                  <a:pt x="1222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7" name="Freeform: Shape 2307"/>
                        <wps:cNvSpPr/>
                        <wps:spPr>
                          <a:xfrm>
                            <a:off x="2668991" y="793991"/>
                            <a:ext cx="16453" cy="22367"/>
                          </a:xfrm>
                          <a:custGeom>
                            <a:avLst/>
                            <a:gdLst>
                              <a:gd name="connsiteX0" fmla="*/ 1 w 16453"/>
                              <a:gd name="connsiteY0" fmla="*/ 22367 h 22367"/>
                              <a:gd name="connsiteX1" fmla="*/ 8219 w 16453"/>
                              <a:gd name="connsiteY1" fmla="*/ 11184 h 22367"/>
                              <a:gd name="connsiteX2" fmla="*/ 16454 w 16453"/>
                              <a:gd name="connsiteY2" fmla="*/ 0 h 22367"/>
                            </a:gdLst>
                            <a:ahLst/>
                            <a:cxnLst>
                              <a:cxn ang="0">
                                <a:pos x="connsiteX0" y="connsiteY0"/>
                              </a:cxn>
                              <a:cxn ang="0">
                                <a:pos x="connsiteX1" y="connsiteY1"/>
                              </a:cxn>
                              <a:cxn ang="0">
                                <a:pos x="connsiteX2" y="connsiteY2"/>
                              </a:cxn>
                            </a:cxnLst>
                            <a:rect l="l" t="t" r="r" b="b"/>
                            <a:pathLst>
                              <a:path w="16453" h="22367">
                                <a:moveTo>
                                  <a:pt x="1" y="22367"/>
                                </a:moveTo>
                                <a:lnTo>
                                  <a:pt x="8219" y="11184"/>
                                </a:lnTo>
                                <a:lnTo>
                                  <a:pt x="16454"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8" name="Freeform: Shape 2308"/>
                        <wps:cNvSpPr/>
                        <wps:spPr>
                          <a:xfrm>
                            <a:off x="2982415" y="1127817"/>
                            <a:ext cx="23038" cy="15506"/>
                          </a:xfrm>
                          <a:custGeom>
                            <a:avLst/>
                            <a:gdLst>
                              <a:gd name="connsiteX0" fmla="*/ 1 w 23038"/>
                              <a:gd name="connsiteY0" fmla="*/ 15507 h 15506"/>
                              <a:gd name="connsiteX1" fmla="*/ 11520 w 23038"/>
                              <a:gd name="connsiteY1" fmla="*/ 7742 h 15506"/>
                              <a:gd name="connsiteX2" fmla="*/ 23039 w 23038"/>
                              <a:gd name="connsiteY2" fmla="*/ 0 h 15506"/>
                            </a:gdLst>
                            <a:ahLst/>
                            <a:cxnLst>
                              <a:cxn ang="0">
                                <a:pos x="connsiteX0" y="connsiteY0"/>
                              </a:cxn>
                              <a:cxn ang="0">
                                <a:pos x="connsiteX1" y="connsiteY1"/>
                              </a:cxn>
                              <a:cxn ang="0">
                                <a:pos x="connsiteX2" y="connsiteY2"/>
                              </a:cxn>
                            </a:cxnLst>
                            <a:rect l="l" t="t" r="r" b="b"/>
                            <a:pathLst>
                              <a:path w="23038" h="15506">
                                <a:moveTo>
                                  <a:pt x="1" y="15507"/>
                                </a:moveTo>
                                <a:lnTo>
                                  <a:pt x="11520" y="7742"/>
                                </a:lnTo>
                                <a:lnTo>
                                  <a:pt x="2303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9" name="Freeform: Shape 2309"/>
                        <wps:cNvSpPr/>
                        <wps:spPr>
                          <a:xfrm>
                            <a:off x="2983240" y="1129062"/>
                            <a:ext cx="23055" cy="15483"/>
                          </a:xfrm>
                          <a:custGeom>
                            <a:avLst/>
                            <a:gdLst>
                              <a:gd name="connsiteX0" fmla="*/ 1 w 23055"/>
                              <a:gd name="connsiteY0" fmla="*/ 15484 h 15483"/>
                              <a:gd name="connsiteX1" fmla="*/ 11537 w 23055"/>
                              <a:gd name="connsiteY1" fmla="*/ 7742 h 15483"/>
                              <a:gd name="connsiteX2" fmla="*/ 23056 w 23055"/>
                              <a:gd name="connsiteY2" fmla="*/ 0 h 15483"/>
                            </a:gdLst>
                            <a:ahLst/>
                            <a:cxnLst>
                              <a:cxn ang="0">
                                <a:pos x="connsiteX0" y="connsiteY0"/>
                              </a:cxn>
                              <a:cxn ang="0">
                                <a:pos x="connsiteX1" y="connsiteY1"/>
                              </a:cxn>
                              <a:cxn ang="0">
                                <a:pos x="connsiteX2" y="connsiteY2"/>
                              </a:cxn>
                            </a:cxnLst>
                            <a:rect l="l" t="t" r="r" b="b"/>
                            <a:pathLst>
                              <a:path w="23055" h="15483">
                                <a:moveTo>
                                  <a:pt x="1" y="15484"/>
                                </a:moveTo>
                                <a:lnTo>
                                  <a:pt x="11537" y="7742"/>
                                </a:lnTo>
                                <a:lnTo>
                                  <a:pt x="23056"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0" name="Freeform: Shape 2310"/>
                        <wps:cNvSpPr/>
                        <wps:spPr>
                          <a:xfrm>
                            <a:off x="3071074" y="1283795"/>
                            <a:ext cx="24899" cy="12314"/>
                          </a:xfrm>
                          <a:custGeom>
                            <a:avLst/>
                            <a:gdLst>
                              <a:gd name="connsiteX0" fmla="*/ 1 w 24899"/>
                              <a:gd name="connsiteY0" fmla="*/ 12314 h 12314"/>
                              <a:gd name="connsiteX1" fmla="*/ 24900 w 24899"/>
                              <a:gd name="connsiteY1" fmla="*/ 0 h 12314"/>
                            </a:gdLst>
                            <a:ahLst/>
                            <a:cxnLst>
                              <a:cxn ang="0">
                                <a:pos x="connsiteX0" y="connsiteY0"/>
                              </a:cxn>
                              <a:cxn ang="0">
                                <a:pos x="connsiteX1" y="connsiteY1"/>
                              </a:cxn>
                            </a:cxnLst>
                            <a:rect l="l" t="t" r="r" b="b"/>
                            <a:pathLst>
                              <a:path w="24899" h="12314">
                                <a:moveTo>
                                  <a:pt x="1" y="12314"/>
                                </a:moveTo>
                                <a:lnTo>
                                  <a:pt x="2490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1" name="Freeform: Shape 2311"/>
                        <wps:cNvSpPr/>
                        <wps:spPr>
                          <a:xfrm>
                            <a:off x="3172534" y="1571172"/>
                            <a:ext cx="27024" cy="6403"/>
                          </a:xfrm>
                          <a:custGeom>
                            <a:avLst/>
                            <a:gdLst>
                              <a:gd name="connsiteX0" fmla="*/ 1 w 27024"/>
                              <a:gd name="connsiteY0" fmla="*/ 6404 h 6403"/>
                              <a:gd name="connsiteX1" fmla="*/ 13522 w 27024"/>
                              <a:gd name="connsiteY1" fmla="*/ 3212 h 6403"/>
                              <a:gd name="connsiteX2" fmla="*/ 27025 w 27024"/>
                              <a:gd name="connsiteY2" fmla="*/ 0 h 6403"/>
                            </a:gdLst>
                            <a:ahLst/>
                            <a:cxnLst>
                              <a:cxn ang="0">
                                <a:pos x="connsiteX0" y="connsiteY0"/>
                              </a:cxn>
                              <a:cxn ang="0">
                                <a:pos x="connsiteX1" y="connsiteY1"/>
                              </a:cxn>
                              <a:cxn ang="0">
                                <a:pos x="connsiteX2" y="connsiteY2"/>
                              </a:cxn>
                            </a:cxnLst>
                            <a:rect l="l" t="t" r="r" b="b"/>
                            <a:pathLst>
                              <a:path w="27024" h="6403">
                                <a:moveTo>
                                  <a:pt x="1" y="6404"/>
                                </a:moveTo>
                                <a:lnTo>
                                  <a:pt x="13522" y="3212"/>
                                </a:lnTo>
                                <a:lnTo>
                                  <a:pt x="2702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2" name="Freeform: Shape 2312"/>
                        <wps:cNvSpPr/>
                        <wps:spPr>
                          <a:xfrm>
                            <a:off x="3045349" y="2519767"/>
                            <a:ext cx="24372" cy="13345"/>
                          </a:xfrm>
                          <a:custGeom>
                            <a:avLst/>
                            <a:gdLst>
                              <a:gd name="connsiteX0" fmla="*/ 1 w 24372"/>
                              <a:gd name="connsiteY0" fmla="*/ 0 h 13345"/>
                              <a:gd name="connsiteX1" fmla="*/ 12204 w 24372"/>
                              <a:gd name="connsiteY1" fmla="*/ 6673 h 13345"/>
                              <a:gd name="connsiteX2" fmla="*/ 24373 w 24372"/>
                              <a:gd name="connsiteY2" fmla="*/ 13345 h 13345"/>
                            </a:gdLst>
                            <a:ahLst/>
                            <a:cxnLst>
                              <a:cxn ang="0">
                                <a:pos x="connsiteX0" y="connsiteY0"/>
                              </a:cxn>
                              <a:cxn ang="0">
                                <a:pos x="connsiteX1" y="connsiteY1"/>
                              </a:cxn>
                              <a:cxn ang="0">
                                <a:pos x="connsiteX2" y="connsiteY2"/>
                              </a:cxn>
                            </a:cxnLst>
                            <a:rect l="l" t="t" r="r" b="b"/>
                            <a:pathLst>
                              <a:path w="24372" h="13345">
                                <a:moveTo>
                                  <a:pt x="1" y="0"/>
                                </a:moveTo>
                                <a:lnTo>
                                  <a:pt x="12204" y="6673"/>
                                </a:lnTo>
                                <a:lnTo>
                                  <a:pt x="24373" y="13345"/>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3" name="Freeform: Shape 2313"/>
                        <wps:cNvSpPr/>
                        <wps:spPr>
                          <a:xfrm>
                            <a:off x="3032109" y="2543366"/>
                            <a:ext cx="24074" cy="13836"/>
                          </a:xfrm>
                          <a:custGeom>
                            <a:avLst/>
                            <a:gdLst>
                              <a:gd name="connsiteX0" fmla="*/ 1 w 24074"/>
                              <a:gd name="connsiteY0" fmla="*/ 0 h 13836"/>
                              <a:gd name="connsiteX1" fmla="*/ 12047 w 24074"/>
                              <a:gd name="connsiteY1" fmla="*/ 6901 h 13836"/>
                              <a:gd name="connsiteX2" fmla="*/ 24075 w 24074"/>
                              <a:gd name="connsiteY2" fmla="*/ 13837 h 13836"/>
                            </a:gdLst>
                            <a:ahLst/>
                            <a:cxnLst>
                              <a:cxn ang="0">
                                <a:pos x="connsiteX0" y="connsiteY0"/>
                              </a:cxn>
                              <a:cxn ang="0">
                                <a:pos x="connsiteX1" y="connsiteY1"/>
                              </a:cxn>
                              <a:cxn ang="0">
                                <a:pos x="connsiteX2" y="connsiteY2"/>
                              </a:cxn>
                            </a:cxnLst>
                            <a:rect l="l" t="t" r="r" b="b"/>
                            <a:pathLst>
                              <a:path w="24074" h="13836">
                                <a:moveTo>
                                  <a:pt x="1" y="0"/>
                                </a:moveTo>
                                <a:lnTo>
                                  <a:pt x="12047" y="6901"/>
                                </a:lnTo>
                                <a:lnTo>
                                  <a:pt x="24075" y="1383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4" name="Freeform: Shape 2314"/>
                        <wps:cNvSpPr/>
                        <wps:spPr>
                          <a:xfrm>
                            <a:off x="3022117" y="2560434"/>
                            <a:ext cx="23881" cy="14223"/>
                          </a:xfrm>
                          <a:custGeom>
                            <a:avLst/>
                            <a:gdLst>
                              <a:gd name="connsiteX0" fmla="*/ 1 w 23881"/>
                              <a:gd name="connsiteY0" fmla="*/ 0 h 14223"/>
                              <a:gd name="connsiteX1" fmla="*/ 11959 w 23881"/>
                              <a:gd name="connsiteY1" fmla="*/ 7111 h 14223"/>
                              <a:gd name="connsiteX2" fmla="*/ 23882 w 23881"/>
                              <a:gd name="connsiteY2" fmla="*/ 14223 h 14223"/>
                            </a:gdLst>
                            <a:ahLst/>
                            <a:cxnLst>
                              <a:cxn ang="0">
                                <a:pos x="connsiteX0" y="connsiteY0"/>
                              </a:cxn>
                              <a:cxn ang="0">
                                <a:pos x="connsiteX1" y="connsiteY1"/>
                              </a:cxn>
                              <a:cxn ang="0">
                                <a:pos x="connsiteX2" y="connsiteY2"/>
                              </a:cxn>
                            </a:cxnLst>
                            <a:rect l="l" t="t" r="r" b="b"/>
                            <a:pathLst>
                              <a:path w="23881" h="14223">
                                <a:moveTo>
                                  <a:pt x="1" y="0"/>
                                </a:moveTo>
                                <a:lnTo>
                                  <a:pt x="11959" y="7111"/>
                                </a:lnTo>
                                <a:lnTo>
                                  <a:pt x="23882" y="1422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5" name="Freeform: Shape 2315"/>
                        <wps:cNvSpPr/>
                        <wps:spPr>
                          <a:xfrm>
                            <a:off x="3007543" y="2584385"/>
                            <a:ext cx="23565" cy="14714"/>
                          </a:xfrm>
                          <a:custGeom>
                            <a:avLst/>
                            <a:gdLst>
                              <a:gd name="connsiteX0" fmla="*/ 1 w 23565"/>
                              <a:gd name="connsiteY0" fmla="*/ 0 h 14714"/>
                              <a:gd name="connsiteX1" fmla="*/ 11801 w 23565"/>
                              <a:gd name="connsiteY1" fmla="*/ 7357 h 14714"/>
                              <a:gd name="connsiteX2" fmla="*/ 23566 w 23565"/>
                              <a:gd name="connsiteY2" fmla="*/ 14715 h 14714"/>
                            </a:gdLst>
                            <a:ahLst/>
                            <a:cxnLst>
                              <a:cxn ang="0">
                                <a:pos x="connsiteX0" y="connsiteY0"/>
                              </a:cxn>
                              <a:cxn ang="0">
                                <a:pos x="connsiteX1" y="connsiteY1"/>
                              </a:cxn>
                              <a:cxn ang="0">
                                <a:pos x="connsiteX2" y="connsiteY2"/>
                              </a:cxn>
                            </a:cxnLst>
                            <a:rect l="l" t="t" r="r" b="b"/>
                            <a:pathLst>
                              <a:path w="23565" h="14714">
                                <a:moveTo>
                                  <a:pt x="1" y="0"/>
                                </a:moveTo>
                                <a:lnTo>
                                  <a:pt x="11801" y="7357"/>
                                </a:lnTo>
                                <a:lnTo>
                                  <a:pt x="23566" y="14715"/>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6" name="Freeform: Shape 2316"/>
                        <wps:cNvSpPr/>
                        <wps:spPr>
                          <a:xfrm>
                            <a:off x="2889208" y="2745615"/>
                            <a:ext cx="21089" cy="18068"/>
                          </a:xfrm>
                          <a:custGeom>
                            <a:avLst/>
                            <a:gdLst>
                              <a:gd name="connsiteX0" fmla="*/ 1 w 21089"/>
                              <a:gd name="connsiteY0" fmla="*/ 0 h 18068"/>
                              <a:gd name="connsiteX1" fmla="*/ 21090 w 21089"/>
                              <a:gd name="connsiteY1" fmla="*/ 18069 h 18068"/>
                            </a:gdLst>
                            <a:ahLst/>
                            <a:cxnLst>
                              <a:cxn ang="0">
                                <a:pos x="connsiteX0" y="connsiteY0"/>
                              </a:cxn>
                              <a:cxn ang="0">
                                <a:pos x="connsiteX1" y="connsiteY1"/>
                              </a:cxn>
                            </a:cxnLst>
                            <a:rect l="l" t="t" r="r" b="b"/>
                            <a:pathLst>
                              <a:path w="21089" h="18068">
                                <a:moveTo>
                                  <a:pt x="1" y="0"/>
                                </a:moveTo>
                                <a:lnTo>
                                  <a:pt x="21090" y="1806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7" name="Freeform: Shape 2317"/>
                        <wps:cNvSpPr/>
                        <wps:spPr>
                          <a:xfrm>
                            <a:off x="2644934" y="2967425"/>
                            <a:ext cx="15944" cy="22721"/>
                          </a:xfrm>
                          <a:custGeom>
                            <a:avLst/>
                            <a:gdLst>
                              <a:gd name="connsiteX0" fmla="*/ 1 w 15944"/>
                              <a:gd name="connsiteY0" fmla="*/ 0 h 22721"/>
                              <a:gd name="connsiteX1" fmla="*/ 7973 w 15944"/>
                              <a:gd name="connsiteY1" fmla="*/ 11343 h 22721"/>
                              <a:gd name="connsiteX2" fmla="*/ 15945 w 15944"/>
                              <a:gd name="connsiteY2" fmla="*/ 22722 h 22721"/>
                            </a:gdLst>
                            <a:ahLst/>
                            <a:cxnLst>
                              <a:cxn ang="0">
                                <a:pos x="connsiteX0" y="connsiteY0"/>
                              </a:cxn>
                              <a:cxn ang="0">
                                <a:pos x="connsiteX1" y="connsiteY1"/>
                              </a:cxn>
                              <a:cxn ang="0">
                                <a:pos x="connsiteX2" y="connsiteY2"/>
                              </a:cxn>
                            </a:cxnLst>
                            <a:rect l="l" t="t" r="r" b="b"/>
                            <a:pathLst>
                              <a:path w="15944" h="22721">
                                <a:moveTo>
                                  <a:pt x="1" y="0"/>
                                </a:moveTo>
                                <a:lnTo>
                                  <a:pt x="7973" y="11343"/>
                                </a:lnTo>
                                <a:lnTo>
                                  <a:pt x="15945" y="2272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8" name="Freeform: Shape 2318"/>
                        <wps:cNvSpPr/>
                        <wps:spPr>
                          <a:xfrm>
                            <a:off x="2489671" y="3061315"/>
                            <a:ext cx="12695" cy="24688"/>
                          </a:xfrm>
                          <a:custGeom>
                            <a:avLst/>
                            <a:gdLst>
                              <a:gd name="connsiteX0" fmla="*/ 1 w 12695"/>
                              <a:gd name="connsiteY0" fmla="*/ 0 h 24688"/>
                              <a:gd name="connsiteX1" fmla="*/ 6340 w 12695"/>
                              <a:gd name="connsiteY1" fmla="*/ 12362 h 24688"/>
                              <a:gd name="connsiteX2" fmla="*/ 12696 w 12695"/>
                              <a:gd name="connsiteY2" fmla="*/ 24688 h 24688"/>
                            </a:gdLst>
                            <a:ahLst/>
                            <a:cxnLst>
                              <a:cxn ang="0">
                                <a:pos x="connsiteX0" y="connsiteY0"/>
                              </a:cxn>
                              <a:cxn ang="0">
                                <a:pos x="connsiteX1" y="connsiteY1"/>
                              </a:cxn>
                              <a:cxn ang="0">
                                <a:pos x="connsiteX2" y="connsiteY2"/>
                              </a:cxn>
                            </a:cxnLst>
                            <a:rect l="l" t="t" r="r" b="b"/>
                            <a:pathLst>
                              <a:path w="12695" h="24688">
                                <a:moveTo>
                                  <a:pt x="1" y="0"/>
                                </a:moveTo>
                                <a:lnTo>
                                  <a:pt x="6340" y="12362"/>
                                </a:lnTo>
                                <a:lnTo>
                                  <a:pt x="12696" y="2468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9" name="Freeform: Shape 2319"/>
                        <wps:cNvSpPr/>
                        <wps:spPr>
                          <a:xfrm>
                            <a:off x="2489671" y="3061315"/>
                            <a:ext cx="12695" cy="24688"/>
                          </a:xfrm>
                          <a:custGeom>
                            <a:avLst/>
                            <a:gdLst>
                              <a:gd name="connsiteX0" fmla="*/ 1 w 12695"/>
                              <a:gd name="connsiteY0" fmla="*/ 0 h 24688"/>
                              <a:gd name="connsiteX1" fmla="*/ 6340 w 12695"/>
                              <a:gd name="connsiteY1" fmla="*/ 12362 h 24688"/>
                              <a:gd name="connsiteX2" fmla="*/ 12696 w 12695"/>
                              <a:gd name="connsiteY2" fmla="*/ 24688 h 24688"/>
                            </a:gdLst>
                            <a:ahLst/>
                            <a:cxnLst>
                              <a:cxn ang="0">
                                <a:pos x="connsiteX0" y="connsiteY0"/>
                              </a:cxn>
                              <a:cxn ang="0">
                                <a:pos x="connsiteX1" y="connsiteY1"/>
                              </a:cxn>
                              <a:cxn ang="0">
                                <a:pos x="connsiteX2" y="connsiteY2"/>
                              </a:cxn>
                            </a:cxnLst>
                            <a:rect l="l" t="t" r="r" b="b"/>
                            <a:pathLst>
                              <a:path w="12695" h="24688">
                                <a:moveTo>
                                  <a:pt x="1" y="0"/>
                                </a:moveTo>
                                <a:lnTo>
                                  <a:pt x="6340" y="12362"/>
                                </a:lnTo>
                                <a:lnTo>
                                  <a:pt x="12696" y="2468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0" name="Freeform: Shape 2320"/>
                        <wps:cNvSpPr/>
                        <wps:spPr>
                          <a:xfrm>
                            <a:off x="2421697" y="3093887"/>
                            <a:ext cx="11291" cy="25373"/>
                          </a:xfrm>
                          <a:custGeom>
                            <a:avLst/>
                            <a:gdLst>
                              <a:gd name="connsiteX0" fmla="*/ 1 w 11291"/>
                              <a:gd name="connsiteY0" fmla="*/ 0 h 25373"/>
                              <a:gd name="connsiteX1" fmla="*/ 5637 w 11291"/>
                              <a:gd name="connsiteY1" fmla="*/ 12695 h 25373"/>
                              <a:gd name="connsiteX2" fmla="*/ 11292 w 11291"/>
                              <a:gd name="connsiteY2" fmla="*/ 25373 h 25373"/>
                            </a:gdLst>
                            <a:ahLst/>
                            <a:cxnLst>
                              <a:cxn ang="0">
                                <a:pos x="connsiteX0" y="connsiteY0"/>
                              </a:cxn>
                              <a:cxn ang="0">
                                <a:pos x="connsiteX1" y="connsiteY1"/>
                              </a:cxn>
                              <a:cxn ang="0">
                                <a:pos x="connsiteX2" y="connsiteY2"/>
                              </a:cxn>
                            </a:cxnLst>
                            <a:rect l="l" t="t" r="r" b="b"/>
                            <a:pathLst>
                              <a:path w="11291" h="25373">
                                <a:moveTo>
                                  <a:pt x="1" y="0"/>
                                </a:moveTo>
                                <a:lnTo>
                                  <a:pt x="5637" y="12695"/>
                                </a:lnTo>
                                <a:lnTo>
                                  <a:pt x="11292" y="2537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1" name="Freeform: Shape 2321"/>
                        <wps:cNvSpPr/>
                        <wps:spPr>
                          <a:xfrm>
                            <a:off x="2015067" y="3201631"/>
                            <a:ext cx="2756" cy="27621"/>
                          </a:xfrm>
                          <a:custGeom>
                            <a:avLst/>
                            <a:gdLst>
                              <a:gd name="connsiteX0" fmla="*/ 1 w 2756"/>
                              <a:gd name="connsiteY0" fmla="*/ 0 h 27621"/>
                              <a:gd name="connsiteX1" fmla="*/ 1370 w 2756"/>
                              <a:gd name="connsiteY1" fmla="*/ 13819 h 27621"/>
                              <a:gd name="connsiteX2" fmla="*/ 2757 w 2756"/>
                              <a:gd name="connsiteY2" fmla="*/ 27621 h 27621"/>
                            </a:gdLst>
                            <a:ahLst/>
                            <a:cxnLst>
                              <a:cxn ang="0">
                                <a:pos x="connsiteX0" y="connsiteY0"/>
                              </a:cxn>
                              <a:cxn ang="0">
                                <a:pos x="connsiteX1" y="connsiteY1"/>
                              </a:cxn>
                              <a:cxn ang="0">
                                <a:pos x="connsiteX2" y="connsiteY2"/>
                              </a:cxn>
                            </a:cxnLst>
                            <a:rect l="l" t="t" r="r" b="b"/>
                            <a:pathLst>
                              <a:path w="2756" h="27621">
                                <a:moveTo>
                                  <a:pt x="1" y="0"/>
                                </a:moveTo>
                                <a:lnTo>
                                  <a:pt x="1370" y="13819"/>
                                </a:lnTo>
                                <a:lnTo>
                                  <a:pt x="2757" y="2762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2" name="Freeform: Shape 2322"/>
                        <wps:cNvSpPr/>
                        <wps:spPr>
                          <a:xfrm>
                            <a:off x="1819592" y="3206741"/>
                            <a:ext cx="1299" cy="27743"/>
                          </a:xfrm>
                          <a:custGeom>
                            <a:avLst/>
                            <a:gdLst>
                              <a:gd name="connsiteX0" fmla="*/ 1300 w 1299"/>
                              <a:gd name="connsiteY0" fmla="*/ 0 h 27743"/>
                              <a:gd name="connsiteX1" fmla="*/ 0 w 1299"/>
                              <a:gd name="connsiteY1" fmla="*/ 27744 h 27743"/>
                            </a:gdLst>
                            <a:ahLst/>
                            <a:cxnLst>
                              <a:cxn ang="0">
                                <a:pos x="connsiteX0" y="connsiteY0"/>
                              </a:cxn>
                              <a:cxn ang="0">
                                <a:pos x="connsiteX1" y="connsiteY1"/>
                              </a:cxn>
                            </a:cxnLst>
                            <a:rect l="l" t="t" r="r" b="b"/>
                            <a:pathLst>
                              <a:path w="1299" h="27743">
                                <a:moveTo>
                                  <a:pt x="1300" y="0"/>
                                </a:moveTo>
                                <a:lnTo>
                                  <a:pt x="0" y="2774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3" name="Freeform: Shape 2323"/>
                        <wps:cNvSpPr/>
                        <wps:spPr>
                          <a:xfrm>
                            <a:off x="1728157" y="3199472"/>
                            <a:ext cx="3192" cy="27585"/>
                          </a:xfrm>
                          <a:custGeom>
                            <a:avLst/>
                            <a:gdLst>
                              <a:gd name="connsiteX0" fmla="*/ 3193 w 3192"/>
                              <a:gd name="connsiteY0" fmla="*/ 0 h 27585"/>
                              <a:gd name="connsiteX1" fmla="*/ 1611 w 3192"/>
                              <a:gd name="connsiteY1" fmla="*/ 13784 h 27585"/>
                              <a:gd name="connsiteX2" fmla="*/ 0 w 3192"/>
                              <a:gd name="connsiteY2" fmla="*/ 27586 h 27585"/>
                            </a:gdLst>
                            <a:ahLst/>
                            <a:cxnLst>
                              <a:cxn ang="0">
                                <a:pos x="connsiteX0" y="connsiteY0"/>
                              </a:cxn>
                              <a:cxn ang="0">
                                <a:pos x="connsiteX1" y="connsiteY1"/>
                              </a:cxn>
                              <a:cxn ang="0">
                                <a:pos x="connsiteX2" y="connsiteY2"/>
                              </a:cxn>
                            </a:cxnLst>
                            <a:rect l="l" t="t" r="r" b="b"/>
                            <a:pathLst>
                              <a:path w="3192" h="27585">
                                <a:moveTo>
                                  <a:pt x="3193" y="0"/>
                                </a:moveTo>
                                <a:lnTo>
                                  <a:pt x="1611" y="13784"/>
                                </a:lnTo>
                                <a:lnTo>
                                  <a:pt x="0" y="2758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4" name="Freeform: Shape 2324"/>
                        <wps:cNvSpPr/>
                        <wps:spPr>
                          <a:xfrm>
                            <a:off x="1728157" y="3199472"/>
                            <a:ext cx="3192" cy="27585"/>
                          </a:xfrm>
                          <a:custGeom>
                            <a:avLst/>
                            <a:gdLst>
                              <a:gd name="connsiteX0" fmla="*/ 3193 w 3192"/>
                              <a:gd name="connsiteY0" fmla="*/ 0 h 27585"/>
                              <a:gd name="connsiteX1" fmla="*/ 1611 w 3192"/>
                              <a:gd name="connsiteY1" fmla="*/ 13784 h 27585"/>
                              <a:gd name="connsiteX2" fmla="*/ 0 w 3192"/>
                              <a:gd name="connsiteY2" fmla="*/ 27586 h 27585"/>
                            </a:gdLst>
                            <a:ahLst/>
                            <a:cxnLst>
                              <a:cxn ang="0">
                                <a:pos x="connsiteX0" y="connsiteY0"/>
                              </a:cxn>
                              <a:cxn ang="0">
                                <a:pos x="connsiteX1" y="connsiteY1"/>
                              </a:cxn>
                              <a:cxn ang="0">
                                <a:pos x="connsiteX2" y="connsiteY2"/>
                              </a:cxn>
                            </a:cxnLst>
                            <a:rect l="l" t="t" r="r" b="b"/>
                            <a:pathLst>
                              <a:path w="3192" h="27585">
                                <a:moveTo>
                                  <a:pt x="3193" y="0"/>
                                </a:moveTo>
                                <a:lnTo>
                                  <a:pt x="1611" y="13784"/>
                                </a:lnTo>
                                <a:lnTo>
                                  <a:pt x="0" y="2758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5" name="Freeform: Shape 2325"/>
                        <wps:cNvSpPr/>
                        <wps:spPr>
                          <a:xfrm>
                            <a:off x="1625416" y="3183914"/>
                            <a:ext cx="5295" cy="27252"/>
                          </a:xfrm>
                          <a:custGeom>
                            <a:avLst/>
                            <a:gdLst>
                              <a:gd name="connsiteX0" fmla="*/ 5296 w 5295"/>
                              <a:gd name="connsiteY0" fmla="*/ 0 h 27252"/>
                              <a:gd name="connsiteX1" fmla="*/ 0 w 5295"/>
                              <a:gd name="connsiteY1" fmla="*/ 27252 h 27252"/>
                            </a:gdLst>
                            <a:ahLst/>
                            <a:cxnLst>
                              <a:cxn ang="0">
                                <a:pos x="connsiteX0" y="connsiteY0"/>
                              </a:cxn>
                              <a:cxn ang="0">
                                <a:pos x="connsiteX1" y="connsiteY1"/>
                              </a:cxn>
                            </a:cxnLst>
                            <a:rect l="l" t="t" r="r" b="b"/>
                            <a:pathLst>
                              <a:path w="5295" h="27252">
                                <a:moveTo>
                                  <a:pt x="5296" y="0"/>
                                </a:moveTo>
                                <a:lnTo>
                                  <a:pt x="0" y="2725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6" name="Freeform: Shape 2326"/>
                        <wps:cNvSpPr/>
                        <wps:spPr>
                          <a:xfrm>
                            <a:off x="1250685" y="3054396"/>
                            <a:ext cx="12990" cy="24565"/>
                          </a:xfrm>
                          <a:custGeom>
                            <a:avLst/>
                            <a:gdLst>
                              <a:gd name="connsiteX0" fmla="*/ 12991 w 12990"/>
                              <a:gd name="connsiteY0" fmla="*/ 0 h 24565"/>
                              <a:gd name="connsiteX1" fmla="*/ 6496 w 12990"/>
                              <a:gd name="connsiteY1" fmla="*/ 12274 h 24565"/>
                              <a:gd name="connsiteX2" fmla="*/ 0 w 12990"/>
                              <a:gd name="connsiteY2" fmla="*/ 24566 h 24565"/>
                            </a:gdLst>
                            <a:ahLst/>
                            <a:cxnLst>
                              <a:cxn ang="0">
                                <a:pos x="connsiteX0" y="connsiteY0"/>
                              </a:cxn>
                              <a:cxn ang="0">
                                <a:pos x="connsiteX1" y="connsiteY1"/>
                              </a:cxn>
                              <a:cxn ang="0">
                                <a:pos x="connsiteX2" y="connsiteY2"/>
                              </a:cxn>
                            </a:cxnLst>
                            <a:rect l="l" t="t" r="r" b="b"/>
                            <a:pathLst>
                              <a:path w="12990" h="24565">
                                <a:moveTo>
                                  <a:pt x="12991" y="0"/>
                                </a:moveTo>
                                <a:lnTo>
                                  <a:pt x="6496" y="12274"/>
                                </a:lnTo>
                                <a:lnTo>
                                  <a:pt x="0" y="2456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7" name="Freeform: Shape 2327"/>
                        <wps:cNvSpPr/>
                        <wps:spPr>
                          <a:xfrm>
                            <a:off x="1092008" y="2957890"/>
                            <a:ext cx="16230" cy="22528"/>
                          </a:xfrm>
                          <a:custGeom>
                            <a:avLst/>
                            <a:gdLst>
                              <a:gd name="connsiteX0" fmla="*/ 16231 w 16230"/>
                              <a:gd name="connsiteY0" fmla="*/ 0 h 22528"/>
                              <a:gd name="connsiteX1" fmla="*/ 8106 w 16230"/>
                              <a:gd name="connsiteY1" fmla="*/ 11273 h 22528"/>
                              <a:gd name="connsiteX2" fmla="*/ 0 w 16230"/>
                              <a:gd name="connsiteY2" fmla="*/ 22529 h 22528"/>
                            </a:gdLst>
                            <a:ahLst/>
                            <a:cxnLst>
                              <a:cxn ang="0">
                                <a:pos x="connsiteX0" y="connsiteY0"/>
                              </a:cxn>
                              <a:cxn ang="0">
                                <a:pos x="connsiteX1" y="connsiteY1"/>
                              </a:cxn>
                              <a:cxn ang="0">
                                <a:pos x="connsiteX2" y="connsiteY2"/>
                              </a:cxn>
                            </a:cxnLst>
                            <a:rect l="l" t="t" r="r" b="b"/>
                            <a:pathLst>
                              <a:path w="16230" h="22528">
                                <a:moveTo>
                                  <a:pt x="16231" y="0"/>
                                </a:moveTo>
                                <a:lnTo>
                                  <a:pt x="8106" y="11273"/>
                                </a:lnTo>
                                <a:lnTo>
                                  <a:pt x="0" y="2252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8" name="Freeform: Shape 2328"/>
                        <wps:cNvSpPr/>
                        <wps:spPr>
                          <a:xfrm>
                            <a:off x="1000242" y="2887003"/>
                            <a:ext cx="18132" cy="21018"/>
                          </a:xfrm>
                          <a:custGeom>
                            <a:avLst/>
                            <a:gdLst>
                              <a:gd name="connsiteX0" fmla="*/ 18133 w 18132"/>
                              <a:gd name="connsiteY0" fmla="*/ 0 h 21018"/>
                              <a:gd name="connsiteX1" fmla="*/ 9081 w 18132"/>
                              <a:gd name="connsiteY1" fmla="*/ 10500 h 21018"/>
                              <a:gd name="connsiteX2" fmla="*/ 0 w 18132"/>
                              <a:gd name="connsiteY2" fmla="*/ 21018 h 21018"/>
                            </a:gdLst>
                            <a:ahLst/>
                            <a:cxnLst>
                              <a:cxn ang="0">
                                <a:pos x="connsiteX0" y="connsiteY0"/>
                              </a:cxn>
                              <a:cxn ang="0">
                                <a:pos x="connsiteX1" y="connsiteY1"/>
                              </a:cxn>
                              <a:cxn ang="0">
                                <a:pos x="connsiteX2" y="connsiteY2"/>
                              </a:cxn>
                            </a:cxnLst>
                            <a:rect l="l" t="t" r="r" b="b"/>
                            <a:pathLst>
                              <a:path w="18132" h="21018">
                                <a:moveTo>
                                  <a:pt x="18133" y="0"/>
                                </a:moveTo>
                                <a:lnTo>
                                  <a:pt x="9081" y="10500"/>
                                </a:lnTo>
                                <a:lnTo>
                                  <a:pt x="0" y="2101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9" name="Freeform: Shape 2329"/>
                        <wps:cNvSpPr/>
                        <wps:spPr>
                          <a:xfrm>
                            <a:off x="671688" y="2472567"/>
                            <a:ext cx="24876" cy="12361"/>
                          </a:xfrm>
                          <a:custGeom>
                            <a:avLst/>
                            <a:gdLst>
                              <a:gd name="connsiteX0" fmla="*/ 24877 w 24876"/>
                              <a:gd name="connsiteY0" fmla="*/ 0 h 12361"/>
                              <a:gd name="connsiteX1" fmla="*/ 12449 w 24876"/>
                              <a:gd name="connsiteY1" fmla="*/ 6181 h 12361"/>
                              <a:gd name="connsiteX2" fmla="*/ 0 w 24876"/>
                              <a:gd name="connsiteY2" fmla="*/ 12362 h 12361"/>
                            </a:gdLst>
                            <a:ahLst/>
                            <a:cxnLst>
                              <a:cxn ang="0">
                                <a:pos x="connsiteX0" y="connsiteY0"/>
                              </a:cxn>
                              <a:cxn ang="0">
                                <a:pos x="connsiteX1" y="connsiteY1"/>
                              </a:cxn>
                              <a:cxn ang="0">
                                <a:pos x="connsiteX2" y="connsiteY2"/>
                              </a:cxn>
                            </a:cxnLst>
                            <a:rect l="l" t="t" r="r" b="b"/>
                            <a:pathLst>
                              <a:path w="24876" h="12361">
                                <a:moveTo>
                                  <a:pt x="24877" y="0"/>
                                </a:moveTo>
                                <a:lnTo>
                                  <a:pt x="12449" y="6181"/>
                                </a:lnTo>
                                <a:lnTo>
                                  <a:pt x="0" y="1236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0" name="Freeform: Shape 2330"/>
                        <wps:cNvSpPr/>
                        <wps:spPr>
                          <a:xfrm>
                            <a:off x="629318" y="2380328"/>
                            <a:ext cx="25756" cy="10412"/>
                          </a:xfrm>
                          <a:custGeom>
                            <a:avLst/>
                            <a:gdLst>
                              <a:gd name="connsiteX0" fmla="*/ 25757 w 25756"/>
                              <a:gd name="connsiteY0" fmla="*/ 0 h 10412"/>
                              <a:gd name="connsiteX1" fmla="*/ 0 w 25756"/>
                              <a:gd name="connsiteY1" fmla="*/ 10413 h 10412"/>
                            </a:gdLst>
                            <a:ahLst/>
                            <a:cxnLst>
                              <a:cxn ang="0">
                                <a:pos x="connsiteX0" y="connsiteY0"/>
                              </a:cxn>
                              <a:cxn ang="0">
                                <a:pos x="connsiteX1" y="connsiteY1"/>
                              </a:cxn>
                            </a:cxnLst>
                            <a:rect l="l" t="t" r="r" b="b"/>
                            <a:pathLst>
                              <a:path w="25756" h="10412">
                                <a:moveTo>
                                  <a:pt x="25757" y="0"/>
                                </a:moveTo>
                                <a:lnTo>
                                  <a:pt x="0" y="1041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1" name="Freeform: Shape 2331"/>
                        <wps:cNvSpPr/>
                        <wps:spPr>
                          <a:xfrm>
                            <a:off x="629318" y="2380328"/>
                            <a:ext cx="25756" cy="10412"/>
                          </a:xfrm>
                          <a:custGeom>
                            <a:avLst/>
                            <a:gdLst>
                              <a:gd name="connsiteX0" fmla="*/ 25757 w 25756"/>
                              <a:gd name="connsiteY0" fmla="*/ 0 h 10412"/>
                              <a:gd name="connsiteX1" fmla="*/ 0 w 25756"/>
                              <a:gd name="connsiteY1" fmla="*/ 10413 h 10412"/>
                            </a:gdLst>
                            <a:ahLst/>
                            <a:cxnLst>
                              <a:cxn ang="0">
                                <a:pos x="connsiteX0" y="connsiteY0"/>
                              </a:cxn>
                              <a:cxn ang="0">
                                <a:pos x="connsiteX1" y="connsiteY1"/>
                              </a:cxn>
                            </a:cxnLst>
                            <a:rect l="l" t="t" r="r" b="b"/>
                            <a:pathLst>
                              <a:path w="25756" h="10412">
                                <a:moveTo>
                                  <a:pt x="25757" y="0"/>
                                </a:moveTo>
                                <a:lnTo>
                                  <a:pt x="0" y="1041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2" name="Freeform: Shape 2332"/>
                        <wps:cNvSpPr/>
                        <wps:spPr>
                          <a:xfrm>
                            <a:off x="558059" y="2149229"/>
                            <a:ext cx="27207" cy="5566"/>
                          </a:xfrm>
                          <a:custGeom>
                            <a:avLst/>
                            <a:gdLst>
                              <a:gd name="connsiteX0" fmla="*/ 27207 w 27207"/>
                              <a:gd name="connsiteY0" fmla="*/ 0 h 5566"/>
                              <a:gd name="connsiteX1" fmla="*/ 0 w 27207"/>
                              <a:gd name="connsiteY1" fmla="*/ 5566 h 5566"/>
                            </a:gdLst>
                            <a:ahLst/>
                            <a:cxnLst>
                              <a:cxn ang="0">
                                <a:pos x="connsiteX0" y="connsiteY0"/>
                              </a:cxn>
                              <a:cxn ang="0">
                                <a:pos x="connsiteX1" y="connsiteY1"/>
                              </a:cxn>
                            </a:cxnLst>
                            <a:rect l="l" t="t" r="r" b="b"/>
                            <a:pathLst>
                              <a:path w="27207" h="5566">
                                <a:moveTo>
                                  <a:pt x="27207" y="0"/>
                                </a:moveTo>
                                <a:lnTo>
                                  <a:pt x="0" y="556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3" name="Freeform: Shape 2333"/>
                        <wps:cNvSpPr/>
                        <wps:spPr>
                          <a:xfrm>
                            <a:off x="543119" y="2063750"/>
                            <a:ext cx="27524" cy="3810"/>
                          </a:xfrm>
                          <a:custGeom>
                            <a:avLst/>
                            <a:gdLst>
                              <a:gd name="connsiteX0" fmla="*/ 27525 w 27524"/>
                              <a:gd name="connsiteY0" fmla="*/ 0 h 3810"/>
                              <a:gd name="connsiteX1" fmla="*/ 0 w 27524"/>
                              <a:gd name="connsiteY1" fmla="*/ 3810 h 3810"/>
                            </a:gdLst>
                            <a:ahLst/>
                            <a:cxnLst>
                              <a:cxn ang="0">
                                <a:pos x="connsiteX0" y="connsiteY0"/>
                              </a:cxn>
                              <a:cxn ang="0">
                                <a:pos x="connsiteX1" y="connsiteY1"/>
                              </a:cxn>
                            </a:cxnLst>
                            <a:rect l="l" t="t" r="r" b="b"/>
                            <a:pathLst>
                              <a:path w="27524" h="3810">
                                <a:moveTo>
                                  <a:pt x="27525" y="0"/>
                                </a:moveTo>
                                <a:lnTo>
                                  <a:pt x="0" y="381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4" name="Freeform: Shape 2334"/>
                        <wps:cNvSpPr/>
                        <wps:spPr>
                          <a:xfrm>
                            <a:off x="543073" y="2063329"/>
                            <a:ext cx="27502" cy="3775"/>
                          </a:xfrm>
                          <a:custGeom>
                            <a:avLst/>
                            <a:gdLst>
                              <a:gd name="connsiteX0" fmla="*/ 27502 w 27502"/>
                              <a:gd name="connsiteY0" fmla="*/ 0 h 3775"/>
                              <a:gd name="connsiteX1" fmla="*/ 13764 w 27502"/>
                              <a:gd name="connsiteY1" fmla="*/ 1896 h 3775"/>
                              <a:gd name="connsiteX2" fmla="*/ 0 w 27502"/>
                              <a:gd name="connsiteY2" fmla="*/ 3775 h 3775"/>
                            </a:gdLst>
                            <a:ahLst/>
                            <a:cxnLst>
                              <a:cxn ang="0">
                                <a:pos x="connsiteX0" y="connsiteY0"/>
                              </a:cxn>
                              <a:cxn ang="0">
                                <a:pos x="connsiteX1" y="connsiteY1"/>
                              </a:cxn>
                              <a:cxn ang="0">
                                <a:pos x="connsiteX2" y="connsiteY2"/>
                              </a:cxn>
                            </a:cxnLst>
                            <a:rect l="l" t="t" r="r" b="b"/>
                            <a:pathLst>
                              <a:path w="27502" h="3775">
                                <a:moveTo>
                                  <a:pt x="27502" y="0"/>
                                </a:moveTo>
                                <a:lnTo>
                                  <a:pt x="13764" y="1896"/>
                                </a:lnTo>
                                <a:lnTo>
                                  <a:pt x="0" y="3775"/>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5" name="Freeform: Shape 2335"/>
                        <wps:cNvSpPr/>
                        <wps:spPr>
                          <a:xfrm>
                            <a:off x="585944" y="1499956"/>
                            <a:ext cx="26643" cy="7880"/>
                          </a:xfrm>
                          <a:custGeom>
                            <a:avLst/>
                            <a:gdLst>
                              <a:gd name="connsiteX0" fmla="*/ 26644 w 26643"/>
                              <a:gd name="connsiteY0" fmla="*/ 7881 h 7880"/>
                              <a:gd name="connsiteX1" fmla="*/ 13311 w 26643"/>
                              <a:gd name="connsiteY1" fmla="*/ 3942 h 7880"/>
                              <a:gd name="connsiteX2" fmla="*/ 0 w 26643"/>
                              <a:gd name="connsiteY2" fmla="*/ 0 h 7880"/>
                            </a:gdLst>
                            <a:ahLst/>
                            <a:cxnLst>
                              <a:cxn ang="0">
                                <a:pos x="connsiteX0" y="connsiteY0"/>
                              </a:cxn>
                              <a:cxn ang="0">
                                <a:pos x="connsiteX1" y="connsiteY1"/>
                              </a:cxn>
                              <a:cxn ang="0">
                                <a:pos x="connsiteX2" y="connsiteY2"/>
                              </a:cxn>
                            </a:cxnLst>
                            <a:rect l="l" t="t" r="r" b="b"/>
                            <a:pathLst>
                              <a:path w="26643" h="7880">
                                <a:moveTo>
                                  <a:pt x="26644" y="7881"/>
                                </a:moveTo>
                                <a:lnTo>
                                  <a:pt x="13311" y="394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6" name="Freeform: Shape 2336"/>
                        <wps:cNvSpPr/>
                        <wps:spPr>
                          <a:xfrm>
                            <a:off x="623476" y="1390428"/>
                            <a:ext cx="25874" cy="10117"/>
                          </a:xfrm>
                          <a:custGeom>
                            <a:avLst/>
                            <a:gdLst>
                              <a:gd name="connsiteX0" fmla="*/ 25875 w 25874"/>
                              <a:gd name="connsiteY0" fmla="*/ 10118 h 10117"/>
                              <a:gd name="connsiteX1" fmla="*/ 12923 w 25874"/>
                              <a:gd name="connsiteY1" fmla="*/ 5069 h 10117"/>
                              <a:gd name="connsiteX2" fmla="*/ 0 w 25874"/>
                              <a:gd name="connsiteY2" fmla="*/ 0 h 10117"/>
                            </a:gdLst>
                            <a:ahLst/>
                            <a:cxnLst>
                              <a:cxn ang="0">
                                <a:pos x="connsiteX0" y="connsiteY0"/>
                              </a:cxn>
                              <a:cxn ang="0">
                                <a:pos x="connsiteX1" y="connsiteY1"/>
                              </a:cxn>
                              <a:cxn ang="0">
                                <a:pos x="connsiteX2" y="connsiteY2"/>
                              </a:cxn>
                            </a:cxnLst>
                            <a:rect l="l" t="t" r="r" b="b"/>
                            <a:pathLst>
                              <a:path w="25874" h="10117">
                                <a:moveTo>
                                  <a:pt x="25875" y="10118"/>
                                </a:moveTo>
                                <a:lnTo>
                                  <a:pt x="12923" y="506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7" name="Freeform: Shape 2337"/>
                        <wps:cNvSpPr/>
                        <wps:spPr>
                          <a:xfrm>
                            <a:off x="634521" y="1363060"/>
                            <a:ext cx="25647" cy="10684"/>
                          </a:xfrm>
                          <a:custGeom>
                            <a:avLst/>
                            <a:gdLst>
                              <a:gd name="connsiteX0" fmla="*/ 25648 w 25647"/>
                              <a:gd name="connsiteY0" fmla="*/ 10685 h 10684"/>
                              <a:gd name="connsiteX1" fmla="*/ 12835 w 25647"/>
                              <a:gd name="connsiteY1" fmla="*/ 5343 h 10684"/>
                              <a:gd name="connsiteX2" fmla="*/ 0 w 25647"/>
                              <a:gd name="connsiteY2" fmla="*/ 0 h 10684"/>
                            </a:gdLst>
                            <a:ahLst/>
                            <a:cxnLst>
                              <a:cxn ang="0">
                                <a:pos x="connsiteX0" y="connsiteY0"/>
                              </a:cxn>
                              <a:cxn ang="0">
                                <a:pos x="connsiteX1" y="connsiteY1"/>
                              </a:cxn>
                              <a:cxn ang="0">
                                <a:pos x="connsiteX2" y="connsiteY2"/>
                              </a:cxn>
                            </a:cxnLst>
                            <a:rect l="l" t="t" r="r" b="b"/>
                            <a:pathLst>
                              <a:path w="25647" h="10684">
                                <a:moveTo>
                                  <a:pt x="25648" y="10685"/>
                                </a:moveTo>
                                <a:lnTo>
                                  <a:pt x="12835" y="534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8" name="Freeform: Shape 2338"/>
                        <wps:cNvSpPr/>
                        <wps:spPr>
                          <a:xfrm>
                            <a:off x="792878" y="1082637"/>
                            <a:ext cx="22385" cy="16433"/>
                          </a:xfrm>
                          <a:custGeom>
                            <a:avLst/>
                            <a:gdLst>
                              <a:gd name="connsiteX0" fmla="*/ 22386 w 22385"/>
                              <a:gd name="connsiteY0" fmla="*/ 16434 h 16433"/>
                              <a:gd name="connsiteX1" fmla="*/ 11184 w 22385"/>
                              <a:gd name="connsiteY1" fmla="*/ 8216 h 16433"/>
                              <a:gd name="connsiteX2" fmla="*/ 0 w 22385"/>
                              <a:gd name="connsiteY2" fmla="*/ 0 h 16433"/>
                            </a:gdLst>
                            <a:ahLst/>
                            <a:cxnLst>
                              <a:cxn ang="0">
                                <a:pos x="connsiteX0" y="connsiteY0"/>
                              </a:cxn>
                              <a:cxn ang="0">
                                <a:pos x="connsiteX1" y="connsiteY1"/>
                              </a:cxn>
                              <a:cxn ang="0">
                                <a:pos x="connsiteX2" y="connsiteY2"/>
                              </a:cxn>
                            </a:cxnLst>
                            <a:rect l="l" t="t" r="r" b="b"/>
                            <a:pathLst>
                              <a:path w="22385" h="16433">
                                <a:moveTo>
                                  <a:pt x="22386" y="16434"/>
                                </a:moveTo>
                                <a:lnTo>
                                  <a:pt x="11184" y="8216"/>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9" name="Freeform: Shape 2339"/>
                        <wps:cNvSpPr/>
                        <wps:spPr>
                          <a:xfrm>
                            <a:off x="797364" y="1076548"/>
                            <a:ext cx="22292" cy="16572"/>
                          </a:xfrm>
                          <a:custGeom>
                            <a:avLst/>
                            <a:gdLst>
                              <a:gd name="connsiteX0" fmla="*/ 22293 w 22292"/>
                              <a:gd name="connsiteY0" fmla="*/ 16572 h 16572"/>
                              <a:gd name="connsiteX1" fmla="*/ 11132 w 22292"/>
                              <a:gd name="connsiteY1" fmla="*/ 8286 h 16572"/>
                              <a:gd name="connsiteX2" fmla="*/ 0 w 22292"/>
                              <a:gd name="connsiteY2" fmla="*/ 0 h 16572"/>
                            </a:gdLst>
                            <a:ahLst/>
                            <a:cxnLst>
                              <a:cxn ang="0">
                                <a:pos x="connsiteX0" y="connsiteY0"/>
                              </a:cxn>
                              <a:cxn ang="0">
                                <a:pos x="connsiteX1" y="connsiteY1"/>
                              </a:cxn>
                              <a:cxn ang="0">
                                <a:pos x="connsiteX2" y="connsiteY2"/>
                              </a:cxn>
                            </a:cxnLst>
                            <a:rect l="l" t="t" r="r" b="b"/>
                            <a:pathLst>
                              <a:path w="22292" h="16572">
                                <a:moveTo>
                                  <a:pt x="22293" y="16572"/>
                                </a:moveTo>
                                <a:lnTo>
                                  <a:pt x="11132" y="8286"/>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0" name="Freeform: Shape 2340"/>
                        <wps:cNvSpPr/>
                        <wps:spPr>
                          <a:xfrm>
                            <a:off x="852140" y="1007603"/>
                            <a:ext cx="21185" cy="17992"/>
                          </a:xfrm>
                          <a:custGeom>
                            <a:avLst/>
                            <a:gdLst>
                              <a:gd name="connsiteX0" fmla="*/ 21186 w 21185"/>
                              <a:gd name="connsiteY0" fmla="*/ 17993 h 17992"/>
                              <a:gd name="connsiteX1" fmla="*/ 10594 w 21185"/>
                              <a:gd name="connsiteY1" fmla="*/ 9004 h 17992"/>
                              <a:gd name="connsiteX2" fmla="*/ 0 w 21185"/>
                              <a:gd name="connsiteY2" fmla="*/ 0 h 17992"/>
                            </a:gdLst>
                            <a:ahLst/>
                            <a:cxnLst>
                              <a:cxn ang="0">
                                <a:pos x="connsiteX0" y="connsiteY0"/>
                              </a:cxn>
                              <a:cxn ang="0">
                                <a:pos x="connsiteX1" y="connsiteY1"/>
                              </a:cxn>
                              <a:cxn ang="0">
                                <a:pos x="connsiteX2" y="connsiteY2"/>
                              </a:cxn>
                            </a:cxnLst>
                            <a:rect l="l" t="t" r="r" b="b"/>
                            <a:pathLst>
                              <a:path w="21185" h="17992">
                                <a:moveTo>
                                  <a:pt x="21186" y="17993"/>
                                </a:moveTo>
                                <a:lnTo>
                                  <a:pt x="10594" y="9004"/>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1" name="Freeform: Shape 2341"/>
                        <wps:cNvSpPr/>
                        <wps:spPr>
                          <a:xfrm>
                            <a:off x="856418" y="1002596"/>
                            <a:ext cx="21075" cy="18091"/>
                          </a:xfrm>
                          <a:custGeom>
                            <a:avLst/>
                            <a:gdLst>
                              <a:gd name="connsiteX0" fmla="*/ 21076 w 21075"/>
                              <a:gd name="connsiteY0" fmla="*/ 18091 h 18091"/>
                              <a:gd name="connsiteX1" fmla="*/ 10547 w 21075"/>
                              <a:gd name="connsiteY1" fmla="*/ 9057 h 18091"/>
                              <a:gd name="connsiteX2" fmla="*/ 0 w 21075"/>
                              <a:gd name="connsiteY2" fmla="*/ 0 h 18091"/>
                            </a:gdLst>
                            <a:ahLst/>
                            <a:cxnLst>
                              <a:cxn ang="0">
                                <a:pos x="connsiteX0" y="connsiteY0"/>
                              </a:cxn>
                              <a:cxn ang="0">
                                <a:pos x="connsiteX1" y="connsiteY1"/>
                              </a:cxn>
                              <a:cxn ang="0">
                                <a:pos x="connsiteX2" y="connsiteY2"/>
                              </a:cxn>
                            </a:cxnLst>
                            <a:rect l="l" t="t" r="r" b="b"/>
                            <a:pathLst>
                              <a:path w="21075" h="18091">
                                <a:moveTo>
                                  <a:pt x="21076" y="18091"/>
                                </a:moveTo>
                                <a:lnTo>
                                  <a:pt x="10547" y="9057"/>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2" name="Freeform: Shape 2342"/>
                        <wps:cNvSpPr/>
                        <wps:spPr>
                          <a:xfrm>
                            <a:off x="856418" y="1002596"/>
                            <a:ext cx="21075" cy="18091"/>
                          </a:xfrm>
                          <a:custGeom>
                            <a:avLst/>
                            <a:gdLst>
                              <a:gd name="connsiteX0" fmla="*/ 21076 w 21075"/>
                              <a:gd name="connsiteY0" fmla="*/ 18091 h 18091"/>
                              <a:gd name="connsiteX1" fmla="*/ 10547 w 21075"/>
                              <a:gd name="connsiteY1" fmla="*/ 9057 h 18091"/>
                              <a:gd name="connsiteX2" fmla="*/ 0 w 21075"/>
                              <a:gd name="connsiteY2" fmla="*/ 0 h 18091"/>
                            </a:gdLst>
                            <a:ahLst/>
                            <a:cxnLst>
                              <a:cxn ang="0">
                                <a:pos x="connsiteX0" y="connsiteY0"/>
                              </a:cxn>
                              <a:cxn ang="0">
                                <a:pos x="connsiteX1" y="connsiteY1"/>
                              </a:cxn>
                              <a:cxn ang="0">
                                <a:pos x="connsiteX2" y="connsiteY2"/>
                              </a:cxn>
                            </a:cxnLst>
                            <a:rect l="l" t="t" r="r" b="b"/>
                            <a:pathLst>
                              <a:path w="21075" h="18091">
                                <a:moveTo>
                                  <a:pt x="21076" y="18091"/>
                                </a:moveTo>
                                <a:lnTo>
                                  <a:pt x="10547" y="9057"/>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3" name="Freeform: Shape 2343"/>
                        <wps:cNvSpPr/>
                        <wps:spPr>
                          <a:xfrm>
                            <a:off x="856418" y="1002596"/>
                            <a:ext cx="21075" cy="18091"/>
                          </a:xfrm>
                          <a:custGeom>
                            <a:avLst/>
                            <a:gdLst>
                              <a:gd name="connsiteX0" fmla="*/ 21076 w 21075"/>
                              <a:gd name="connsiteY0" fmla="*/ 18091 h 18091"/>
                              <a:gd name="connsiteX1" fmla="*/ 10547 w 21075"/>
                              <a:gd name="connsiteY1" fmla="*/ 9057 h 18091"/>
                              <a:gd name="connsiteX2" fmla="*/ 0 w 21075"/>
                              <a:gd name="connsiteY2" fmla="*/ 0 h 18091"/>
                            </a:gdLst>
                            <a:ahLst/>
                            <a:cxnLst>
                              <a:cxn ang="0">
                                <a:pos x="connsiteX0" y="connsiteY0"/>
                              </a:cxn>
                              <a:cxn ang="0">
                                <a:pos x="connsiteX1" y="connsiteY1"/>
                              </a:cxn>
                              <a:cxn ang="0">
                                <a:pos x="connsiteX2" y="connsiteY2"/>
                              </a:cxn>
                            </a:cxnLst>
                            <a:rect l="l" t="t" r="r" b="b"/>
                            <a:pathLst>
                              <a:path w="21075" h="18091">
                                <a:moveTo>
                                  <a:pt x="21076" y="18091"/>
                                </a:moveTo>
                                <a:lnTo>
                                  <a:pt x="10547" y="9057"/>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4" name="Freeform: Shape 2344"/>
                        <wps:cNvSpPr/>
                        <wps:spPr>
                          <a:xfrm>
                            <a:off x="1065120" y="805969"/>
                            <a:ext cx="16792" cy="22112"/>
                          </a:xfrm>
                          <a:custGeom>
                            <a:avLst/>
                            <a:gdLst>
                              <a:gd name="connsiteX0" fmla="*/ 16793 w 16792"/>
                              <a:gd name="connsiteY0" fmla="*/ 22112 h 22112"/>
                              <a:gd name="connsiteX1" fmla="*/ 8396 w 16792"/>
                              <a:gd name="connsiteY1" fmla="*/ 11045 h 22112"/>
                              <a:gd name="connsiteX2" fmla="*/ 0 w 16792"/>
                              <a:gd name="connsiteY2" fmla="*/ 0 h 22112"/>
                            </a:gdLst>
                            <a:ahLst/>
                            <a:cxnLst>
                              <a:cxn ang="0">
                                <a:pos x="connsiteX0" y="connsiteY0"/>
                              </a:cxn>
                              <a:cxn ang="0">
                                <a:pos x="connsiteX1" y="connsiteY1"/>
                              </a:cxn>
                              <a:cxn ang="0">
                                <a:pos x="connsiteX2" y="connsiteY2"/>
                              </a:cxn>
                            </a:cxnLst>
                            <a:rect l="l" t="t" r="r" b="b"/>
                            <a:pathLst>
                              <a:path w="16792" h="22112">
                                <a:moveTo>
                                  <a:pt x="16793" y="22112"/>
                                </a:moveTo>
                                <a:lnTo>
                                  <a:pt x="8396" y="11045"/>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5" name="Freeform: Shape 2345"/>
                        <wps:cNvSpPr/>
                        <wps:spPr>
                          <a:xfrm>
                            <a:off x="1175759" y="730274"/>
                            <a:ext cx="14532" cy="23654"/>
                          </a:xfrm>
                          <a:custGeom>
                            <a:avLst/>
                            <a:gdLst>
                              <a:gd name="connsiteX0" fmla="*/ 14533 w 14532"/>
                              <a:gd name="connsiteY0" fmla="*/ 23654 h 23654"/>
                              <a:gd name="connsiteX1" fmla="*/ 7267 w 14532"/>
                              <a:gd name="connsiteY1" fmla="*/ 11839 h 23654"/>
                              <a:gd name="connsiteX2" fmla="*/ 0 w 14532"/>
                              <a:gd name="connsiteY2" fmla="*/ 0 h 23654"/>
                            </a:gdLst>
                            <a:ahLst/>
                            <a:cxnLst>
                              <a:cxn ang="0">
                                <a:pos x="connsiteX0" y="connsiteY0"/>
                              </a:cxn>
                              <a:cxn ang="0">
                                <a:pos x="connsiteX1" y="connsiteY1"/>
                              </a:cxn>
                              <a:cxn ang="0">
                                <a:pos x="connsiteX2" y="connsiteY2"/>
                              </a:cxn>
                            </a:cxnLst>
                            <a:rect l="l" t="t" r="r" b="b"/>
                            <a:pathLst>
                              <a:path w="14532" h="23654">
                                <a:moveTo>
                                  <a:pt x="14533" y="23654"/>
                                </a:moveTo>
                                <a:lnTo>
                                  <a:pt x="7267" y="1183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6" name="Freeform: Shape 2346"/>
                        <wps:cNvSpPr/>
                        <wps:spPr>
                          <a:xfrm>
                            <a:off x="1364475" y="633940"/>
                            <a:ext cx="10662" cy="25645"/>
                          </a:xfrm>
                          <a:custGeom>
                            <a:avLst/>
                            <a:gdLst>
                              <a:gd name="connsiteX0" fmla="*/ 10663 w 10662"/>
                              <a:gd name="connsiteY0" fmla="*/ 25645 h 25645"/>
                              <a:gd name="connsiteX1" fmla="*/ 5319 w 10662"/>
                              <a:gd name="connsiteY1" fmla="*/ 12811 h 25645"/>
                              <a:gd name="connsiteX2" fmla="*/ 0 w 10662"/>
                              <a:gd name="connsiteY2" fmla="*/ 0 h 25645"/>
                            </a:gdLst>
                            <a:ahLst/>
                            <a:cxnLst>
                              <a:cxn ang="0">
                                <a:pos x="connsiteX0" y="connsiteY0"/>
                              </a:cxn>
                              <a:cxn ang="0">
                                <a:pos x="connsiteX1" y="connsiteY1"/>
                              </a:cxn>
                              <a:cxn ang="0">
                                <a:pos x="connsiteX2" y="connsiteY2"/>
                              </a:cxn>
                            </a:cxnLst>
                            <a:rect l="l" t="t" r="r" b="b"/>
                            <a:pathLst>
                              <a:path w="10662" h="25645">
                                <a:moveTo>
                                  <a:pt x="10663" y="25645"/>
                                </a:moveTo>
                                <a:lnTo>
                                  <a:pt x="5319" y="12811"/>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7" name="Freeform: Shape 2347"/>
                        <wps:cNvSpPr/>
                        <wps:spPr>
                          <a:xfrm>
                            <a:off x="1374319" y="629889"/>
                            <a:ext cx="10460" cy="25738"/>
                          </a:xfrm>
                          <a:custGeom>
                            <a:avLst/>
                            <a:gdLst>
                              <a:gd name="connsiteX0" fmla="*/ 10461 w 10460"/>
                              <a:gd name="connsiteY0" fmla="*/ 25738 h 25738"/>
                              <a:gd name="connsiteX1" fmla="*/ 5228 w 10460"/>
                              <a:gd name="connsiteY1" fmla="*/ 12859 h 25738"/>
                              <a:gd name="connsiteX2" fmla="*/ 0 w 10460"/>
                              <a:gd name="connsiteY2" fmla="*/ 0 h 25738"/>
                            </a:gdLst>
                            <a:ahLst/>
                            <a:cxnLst>
                              <a:cxn ang="0">
                                <a:pos x="connsiteX0" y="connsiteY0"/>
                              </a:cxn>
                              <a:cxn ang="0">
                                <a:pos x="connsiteX1" y="connsiteY1"/>
                              </a:cxn>
                              <a:cxn ang="0">
                                <a:pos x="connsiteX2" y="connsiteY2"/>
                              </a:cxn>
                            </a:cxnLst>
                            <a:rect l="l" t="t" r="r" b="b"/>
                            <a:pathLst>
                              <a:path w="10460" h="25738">
                                <a:moveTo>
                                  <a:pt x="10461" y="25738"/>
                                </a:moveTo>
                                <a:lnTo>
                                  <a:pt x="5228" y="1285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8" name="Freeform: Shape 2348"/>
                        <wps:cNvSpPr/>
                        <wps:spPr>
                          <a:xfrm>
                            <a:off x="1411644" y="615379"/>
                            <a:ext cx="9664" cy="26028"/>
                          </a:xfrm>
                          <a:custGeom>
                            <a:avLst/>
                            <a:gdLst>
                              <a:gd name="connsiteX0" fmla="*/ 9665 w 9664"/>
                              <a:gd name="connsiteY0" fmla="*/ 26028 h 26028"/>
                              <a:gd name="connsiteX1" fmla="*/ 4821 w 9664"/>
                              <a:gd name="connsiteY1" fmla="*/ 13013 h 26028"/>
                              <a:gd name="connsiteX2" fmla="*/ 0 w 9664"/>
                              <a:gd name="connsiteY2" fmla="*/ 0 h 26028"/>
                            </a:gdLst>
                            <a:ahLst/>
                            <a:cxnLst>
                              <a:cxn ang="0">
                                <a:pos x="connsiteX0" y="connsiteY0"/>
                              </a:cxn>
                              <a:cxn ang="0">
                                <a:pos x="connsiteX1" y="connsiteY1"/>
                              </a:cxn>
                              <a:cxn ang="0">
                                <a:pos x="connsiteX2" y="connsiteY2"/>
                              </a:cxn>
                            </a:cxnLst>
                            <a:rect l="l" t="t" r="r" b="b"/>
                            <a:pathLst>
                              <a:path w="9664" h="26028">
                                <a:moveTo>
                                  <a:pt x="9665" y="26028"/>
                                </a:moveTo>
                                <a:lnTo>
                                  <a:pt x="4821" y="1301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9" name="Freeform: Shape 2349"/>
                        <wps:cNvSpPr/>
                        <wps:spPr>
                          <a:xfrm>
                            <a:off x="1431067" y="608315"/>
                            <a:ext cx="9278" cy="26168"/>
                          </a:xfrm>
                          <a:custGeom>
                            <a:avLst/>
                            <a:gdLst>
                              <a:gd name="connsiteX0" fmla="*/ 9279 w 9278"/>
                              <a:gd name="connsiteY0" fmla="*/ 26169 h 26168"/>
                              <a:gd name="connsiteX1" fmla="*/ 0 w 9278"/>
                              <a:gd name="connsiteY1" fmla="*/ 0 h 26168"/>
                            </a:gdLst>
                            <a:ahLst/>
                            <a:cxnLst>
                              <a:cxn ang="0">
                                <a:pos x="connsiteX0" y="connsiteY0"/>
                              </a:cxn>
                              <a:cxn ang="0">
                                <a:pos x="connsiteX1" y="connsiteY1"/>
                              </a:cxn>
                            </a:cxnLst>
                            <a:rect l="l" t="t" r="r" b="b"/>
                            <a:pathLst>
                              <a:path w="9278" h="26168">
                                <a:moveTo>
                                  <a:pt x="9279" y="26169"/>
                                </a:move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0" name="Freeform: Shape 2350"/>
                        <wps:cNvSpPr/>
                        <wps:spPr>
                          <a:xfrm>
                            <a:off x="2016507" y="509426"/>
                            <a:ext cx="2739" cy="27659"/>
                          </a:xfrm>
                          <a:custGeom>
                            <a:avLst/>
                            <a:gdLst>
                              <a:gd name="connsiteX0" fmla="*/ 1 w 2739"/>
                              <a:gd name="connsiteY0" fmla="*/ 27659 h 27659"/>
                              <a:gd name="connsiteX1" fmla="*/ 1370 w 2739"/>
                              <a:gd name="connsiteY1" fmla="*/ 13830 h 27659"/>
                              <a:gd name="connsiteX2" fmla="*/ 2740 w 2739"/>
                              <a:gd name="connsiteY2" fmla="*/ 0 h 27659"/>
                            </a:gdLst>
                            <a:ahLst/>
                            <a:cxnLst>
                              <a:cxn ang="0">
                                <a:pos x="connsiteX0" y="connsiteY0"/>
                              </a:cxn>
                              <a:cxn ang="0">
                                <a:pos x="connsiteX1" y="connsiteY1"/>
                              </a:cxn>
                              <a:cxn ang="0">
                                <a:pos x="connsiteX2" y="connsiteY2"/>
                              </a:cxn>
                            </a:cxnLst>
                            <a:rect l="l" t="t" r="r" b="b"/>
                            <a:pathLst>
                              <a:path w="2739" h="27659">
                                <a:moveTo>
                                  <a:pt x="1" y="27659"/>
                                </a:moveTo>
                                <a:lnTo>
                                  <a:pt x="1370" y="13830"/>
                                </a:lnTo>
                                <a:lnTo>
                                  <a:pt x="274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1" name="Freeform: Shape 2351"/>
                        <wps:cNvSpPr/>
                        <wps:spPr>
                          <a:xfrm>
                            <a:off x="2099037" y="519679"/>
                            <a:ext cx="15540" cy="30737"/>
                          </a:xfrm>
                          <a:custGeom>
                            <a:avLst/>
                            <a:gdLst>
                              <a:gd name="connsiteX0" fmla="*/ 15541 w 15540"/>
                              <a:gd name="connsiteY0" fmla="*/ 30738 h 30737"/>
                              <a:gd name="connsiteX1" fmla="*/ 7885 w 15540"/>
                              <a:gd name="connsiteY1" fmla="*/ 15347 h 30737"/>
                              <a:gd name="connsiteX2" fmla="*/ 1 w 15540"/>
                              <a:gd name="connsiteY2" fmla="*/ 0 h 30737"/>
                            </a:gdLst>
                            <a:ahLst/>
                            <a:cxnLst>
                              <a:cxn ang="0">
                                <a:pos x="connsiteX0" y="connsiteY0"/>
                              </a:cxn>
                              <a:cxn ang="0">
                                <a:pos x="connsiteX1" y="connsiteY1"/>
                              </a:cxn>
                              <a:cxn ang="0">
                                <a:pos x="connsiteX2" y="connsiteY2"/>
                              </a:cxn>
                            </a:cxnLst>
                            <a:rect l="l" t="t" r="r" b="b"/>
                            <a:pathLst>
                              <a:path w="15540" h="30737">
                                <a:moveTo>
                                  <a:pt x="15541" y="30738"/>
                                </a:moveTo>
                                <a:lnTo>
                                  <a:pt x="7885" y="15347"/>
                                </a:lnTo>
                                <a:lnTo>
                                  <a:pt x="1"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2" name="Freeform: Shape 2352"/>
                        <wps:cNvSpPr/>
                        <wps:spPr>
                          <a:xfrm>
                            <a:off x="2114578" y="526719"/>
                            <a:ext cx="24969" cy="23698"/>
                          </a:xfrm>
                          <a:custGeom>
                            <a:avLst/>
                            <a:gdLst>
                              <a:gd name="connsiteX0" fmla="*/ 1 w 24969"/>
                              <a:gd name="connsiteY0" fmla="*/ 23698 h 23698"/>
                              <a:gd name="connsiteX1" fmla="*/ 12380 w 24969"/>
                              <a:gd name="connsiteY1" fmla="*/ 11793 h 23698"/>
                              <a:gd name="connsiteX2" fmla="*/ 24970 w 24969"/>
                              <a:gd name="connsiteY2" fmla="*/ 0 h 23698"/>
                            </a:gdLst>
                            <a:ahLst/>
                            <a:cxnLst>
                              <a:cxn ang="0">
                                <a:pos x="connsiteX0" y="connsiteY0"/>
                              </a:cxn>
                              <a:cxn ang="0">
                                <a:pos x="connsiteX1" y="connsiteY1"/>
                              </a:cxn>
                              <a:cxn ang="0">
                                <a:pos x="connsiteX2" y="connsiteY2"/>
                              </a:cxn>
                            </a:cxnLst>
                            <a:rect l="l" t="t" r="r" b="b"/>
                            <a:pathLst>
                              <a:path w="24969" h="23698">
                                <a:moveTo>
                                  <a:pt x="1" y="23698"/>
                                </a:moveTo>
                                <a:lnTo>
                                  <a:pt x="12380" y="11793"/>
                                </a:lnTo>
                                <a:lnTo>
                                  <a:pt x="2497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3" name="Freeform: Shape 2353"/>
                        <wps:cNvSpPr/>
                        <wps:spPr>
                          <a:xfrm>
                            <a:off x="2188838" y="538399"/>
                            <a:ext cx="6268" cy="27048"/>
                          </a:xfrm>
                          <a:custGeom>
                            <a:avLst/>
                            <a:gdLst>
                              <a:gd name="connsiteX0" fmla="*/ 1 w 6268"/>
                              <a:gd name="connsiteY0" fmla="*/ 27048 h 27048"/>
                              <a:gd name="connsiteX1" fmla="*/ 3144 w 6268"/>
                              <a:gd name="connsiteY1" fmla="*/ 13535 h 27048"/>
                              <a:gd name="connsiteX2" fmla="*/ 6269 w 6268"/>
                              <a:gd name="connsiteY2" fmla="*/ 0 h 27048"/>
                            </a:gdLst>
                            <a:ahLst/>
                            <a:cxnLst>
                              <a:cxn ang="0">
                                <a:pos x="connsiteX0" y="connsiteY0"/>
                              </a:cxn>
                              <a:cxn ang="0">
                                <a:pos x="connsiteX1" y="connsiteY1"/>
                              </a:cxn>
                              <a:cxn ang="0">
                                <a:pos x="connsiteX2" y="connsiteY2"/>
                              </a:cxn>
                            </a:cxnLst>
                            <a:rect l="l" t="t" r="r" b="b"/>
                            <a:pathLst>
                              <a:path w="6268" h="27048">
                                <a:moveTo>
                                  <a:pt x="1" y="27048"/>
                                </a:moveTo>
                                <a:lnTo>
                                  <a:pt x="3144" y="13535"/>
                                </a:lnTo>
                                <a:lnTo>
                                  <a:pt x="626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4" name="Freeform: Shape 2354"/>
                        <wps:cNvSpPr/>
                        <wps:spPr>
                          <a:xfrm>
                            <a:off x="2238391" y="551142"/>
                            <a:ext cx="7287" cy="26799"/>
                          </a:xfrm>
                          <a:custGeom>
                            <a:avLst/>
                            <a:gdLst>
                              <a:gd name="connsiteX0" fmla="*/ 1 w 7287"/>
                              <a:gd name="connsiteY0" fmla="*/ 26799 h 26799"/>
                              <a:gd name="connsiteX1" fmla="*/ 7288 w 7287"/>
                              <a:gd name="connsiteY1" fmla="*/ 0 h 26799"/>
                            </a:gdLst>
                            <a:ahLst/>
                            <a:cxnLst>
                              <a:cxn ang="0">
                                <a:pos x="connsiteX0" y="connsiteY0"/>
                              </a:cxn>
                              <a:cxn ang="0">
                                <a:pos x="connsiteX1" y="connsiteY1"/>
                              </a:cxn>
                            </a:cxnLst>
                            <a:rect l="l" t="t" r="r" b="b"/>
                            <a:pathLst>
                              <a:path w="7287" h="26799">
                                <a:moveTo>
                                  <a:pt x="1" y="26799"/>
                                </a:moveTo>
                                <a:lnTo>
                                  <a:pt x="728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5" name="Freeform: Shape 2355"/>
                        <wps:cNvSpPr/>
                        <wps:spPr>
                          <a:xfrm>
                            <a:off x="2392092" y="604085"/>
                            <a:ext cx="10447" cy="25733"/>
                          </a:xfrm>
                          <a:custGeom>
                            <a:avLst/>
                            <a:gdLst>
                              <a:gd name="connsiteX0" fmla="*/ 1 w 10447"/>
                              <a:gd name="connsiteY0" fmla="*/ 25733 h 25733"/>
                              <a:gd name="connsiteX1" fmla="*/ 5216 w 10447"/>
                              <a:gd name="connsiteY1" fmla="*/ 12882 h 25733"/>
                              <a:gd name="connsiteX2" fmla="*/ 10448 w 10447"/>
                              <a:gd name="connsiteY2" fmla="*/ 0 h 25733"/>
                            </a:gdLst>
                            <a:ahLst/>
                            <a:cxnLst>
                              <a:cxn ang="0">
                                <a:pos x="connsiteX0" y="connsiteY0"/>
                              </a:cxn>
                              <a:cxn ang="0">
                                <a:pos x="connsiteX1" y="connsiteY1"/>
                              </a:cxn>
                              <a:cxn ang="0">
                                <a:pos x="connsiteX2" y="connsiteY2"/>
                              </a:cxn>
                            </a:cxnLst>
                            <a:rect l="l" t="t" r="r" b="b"/>
                            <a:pathLst>
                              <a:path w="10447" h="25733">
                                <a:moveTo>
                                  <a:pt x="1" y="25733"/>
                                </a:moveTo>
                                <a:lnTo>
                                  <a:pt x="5216" y="12882"/>
                                </a:lnTo>
                                <a:lnTo>
                                  <a:pt x="1044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6" name="Freeform: Shape 2356"/>
                        <wps:cNvSpPr/>
                        <wps:spPr>
                          <a:xfrm>
                            <a:off x="2478644" y="643604"/>
                            <a:ext cx="12221" cy="24944"/>
                          </a:xfrm>
                          <a:custGeom>
                            <a:avLst/>
                            <a:gdLst>
                              <a:gd name="connsiteX0" fmla="*/ 1 w 12221"/>
                              <a:gd name="connsiteY0" fmla="*/ 24945 h 24944"/>
                              <a:gd name="connsiteX1" fmla="*/ 12222 w 12221"/>
                              <a:gd name="connsiteY1" fmla="*/ 0 h 24944"/>
                            </a:gdLst>
                            <a:ahLst/>
                            <a:cxnLst>
                              <a:cxn ang="0">
                                <a:pos x="connsiteX0" y="connsiteY0"/>
                              </a:cxn>
                              <a:cxn ang="0">
                                <a:pos x="connsiteX1" y="connsiteY1"/>
                              </a:cxn>
                            </a:cxnLst>
                            <a:rect l="l" t="t" r="r" b="b"/>
                            <a:pathLst>
                              <a:path w="12221" h="24944">
                                <a:moveTo>
                                  <a:pt x="1" y="24945"/>
                                </a:moveTo>
                                <a:lnTo>
                                  <a:pt x="1222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7" name="Freeform: Shape 2357"/>
                        <wps:cNvSpPr/>
                        <wps:spPr>
                          <a:xfrm>
                            <a:off x="2685444" y="771630"/>
                            <a:ext cx="16471" cy="22361"/>
                          </a:xfrm>
                          <a:custGeom>
                            <a:avLst/>
                            <a:gdLst>
                              <a:gd name="connsiteX0" fmla="*/ 1 w 16471"/>
                              <a:gd name="connsiteY0" fmla="*/ 22362 h 22361"/>
                              <a:gd name="connsiteX1" fmla="*/ 16472 w 16471"/>
                              <a:gd name="connsiteY1" fmla="*/ 0 h 22361"/>
                            </a:gdLst>
                            <a:ahLst/>
                            <a:cxnLst>
                              <a:cxn ang="0">
                                <a:pos x="connsiteX0" y="connsiteY0"/>
                              </a:cxn>
                              <a:cxn ang="0">
                                <a:pos x="connsiteX1" y="connsiteY1"/>
                              </a:cxn>
                            </a:cxnLst>
                            <a:rect l="l" t="t" r="r" b="b"/>
                            <a:pathLst>
                              <a:path w="16471" h="22361">
                                <a:moveTo>
                                  <a:pt x="1" y="22362"/>
                                </a:moveTo>
                                <a:lnTo>
                                  <a:pt x="1647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8" name="Freeform: Shape 2358"/>
                        <wps:cNvSpPr/>
                        <wps:spPr>
                          <a:xfrm>
                            <a:off x="3005453" y="1095970"/>
                            <a:ext cx="11887" cy="31847"/>
                          </a:xfrm>
                          <a:custGeom>
                            <a:avLst/>
                            <a:gdLst>
                              <a:gd name="connsiteX0" fmla="*/ 1 w 11887"/>
                              <a:gd name="connsiteY0" fmla="*/ 31847 h 31847"/>
                              <a:gd name="connsiteX1" fmla="*/ 6023 w 11887"/>
                              <a:gd name="connsiteY1" fmla="*/ 15981 h 31847"/>
                              <a:gd name="connsiteX2" fmla="*/ 11888 w 11887"/>
                              <a:gd name="connsiteY2" fmla="*/ 0 h 31847"/>
                            </a:gdLst>
                            <a:ahLst/>
                            <a:cxnLst>
                              <a:cxn ang="0">
                                <a:pos x="connsiteX0" y="connsiteY0"/>
                              </a:cxn>
                              <a:cxn ang="0">
                                <a:pos x="connsiteX1" y="connsiteY1"/>
                              </a:cxn>
                              <a:cxn ang="0">
                                <a:pos x="connsiteX2" y="connsiteY2"/>
                              </a:cxn>
                            </a:cxnLst>
                            <a:rect l="l" t="t" r="r" b="b"/>
                            <a:pathLst>
                              <a:path w="11887" h="31847">
                                <a:moveTo>
                                  <a:pt x="1" y="31847"/>
                                </a:moveTo>
                                <a:lnTo>
                                  <a:pt x="6023" y="15981"/>
                                </a:lnTo>
                                <a:lnTo>
                                  <a:pt x="1188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9" name="Freeform: Shape 2359"/>
                        <wps:cNvSpPr/>
                        <wps:spPr>
                          <a:xfrm>
                            <a:off x="3006296" y="1129062"/>
                            <a:ext cx="33960" cy="997"/>
                          </a:xfrm>
                          <a:custGeom>
                            <a:avLst/>
                            <a:gdLst>
                              <a:gd name="connsiteX0" fmla="*/ 1 w 33960"/>
                              <a:gd name="connsiteY0" fmla="*/ 0 h 997"/>
                              <a:gd name="connsiteX1" fmla="*/ 16963 w 33960"/>
                              <a:gd name="connsiteY1" fmla="*/ 383 h 997"/>
                              <a:gd name="connsiteX2" fmla="*/ 33961 w 33960"/>
                              <a:gd name="connsiteY2" fmla="*/ 997 h 997"/>
                            </a:gdLst>
                            <a:ahLst/>
                            <a:cxnLst>
                              <a:cxn ang="0">
                                <a:pos x="connsiteX0" y="connsiteY0"/>
                              </a:cxn>
                              <a:cxn ang="0">
                                <a:pos x="connsiteX1" y="connsiteY1"/>
                              </a:cxn>
                              <a:cxn ang="0">
                                <a:pos x="connsiteX2" y="connsiteY2"/>
                              </a:cxn>
                            </a:cxnLst>
                            <a:rect l="l" t="t" r="r" b="b"/>
                            <a:pathLst>
                              <a:path w="33960" h="997">
                                <a:moveTo>
                                  <a:pt x="1" y="0"/>
                                </a:moveTo>
                                <a:lnTo>
                                  <a:pt x="16963" y="383"/>
                                </a:lnTo>
                                <a:lnTo>
                                  <a:pt x="33961" y="99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0" name="Freeform: Shape 2360"/>
                        <wps:cNvSpPr/>
                        <wps:spPr>
                          <a:xfrm>
                            <a:off x="3095973" y="1271506"/>
                            <a:ext cx="24899" cy="12289"/>
                          </a:xfrm>
                          <a:custGeom>
                            <a:avLst/>
                            <a:gdLst>
                              <a:gd name="connsiteX0" fmla="*/ 1 w 24899"/>
                              <a:gd name="connsiteY0" fmla="*/ 12290 h 12289"/>
                              <a:gd name="connsiteX1" fmla="*/ 12468 w 24899"/>
                              <a:gd name="connsiteY1" fmla="*/ 6155 h 12289"/>
                              <a:gd name="connsiteX2" fmla="*/ 24900 w 24899"/>
                              <a:gd name="connsiteY2" fmla="*/ 0 h 12289"/>
                            </a:gdLst>
                            <a:ahLst/>
                            <a:cxnLst>
                              <a:cxn ang="0">
                                <a:pos x="connsiteX0" y="connsiteY0"/>
                              </a:cxn>
                              <a:cxn ang="0">
                                <a:pos x="connsiteX1" y="connsiteY1"/>
                              </a:cxn>
                              <a:cxn ang="0">
                                <a:pos x="connsiteX2" y="connsiteY2"/>
                              </a:cxn>
                            </a:cxnLst>
                            <a:rect l="l" t="t" r="r" b="b"/>
                            <a:pathLst>
                              <a:path w="24899" h="12289">
                                <a:moveTo>
                                  <a:pt x="1" y="12290"/>
                                </a:moveTo>
                                <a:lnTo>
                                  <a:pt x="12468" y="6155"/>
                                </a:lnTo>
                                <a:lnTo>
                                  <a:pt x="2490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1" name="Freeform: Shape 2361"/>
                        <wps:cNvSpPr/>
                        <wps:spPr>
                          <a:xfrm>
                            <a:off x="3199558" y="1564764"/>
                            <a:ext cx="27024" cy="6407"/>
                          </a:xfrm>
                          <a:custGeom>
                            <a:avLst/>
                            <a:gdLst>
                              <a:gd name="connsiteX0" fmla="*/ 1 w 27024"/>
                              <a:gd name="connsiteY0" fmla="*/ 6407 h 6407"/>
                              <a:gd name="connsiteX1" fmla="*/ 13522 w 27024"/>
                              <a:gd name="connsiteY1" fmla="*/ 3215 h 6407"/>
                              <a:gd name="connsiteX2" fmla="*/ 27025 w 27024"/>
                              <a:gd name="connsiteY2" fmla="*/ 0 h 6407"/>
                            </a:gdLst>
                            <a:ahLst/>
                            <a:cxnLst>
                              <a:cxn ang="0">
                                <a:pos x="connsiteX0" y="connsiteY0"/>
                              </a:cxn>
                              <a:cxn ang="0">
                                <a:pos x="connsiteX1" y="connsiteY1"/>
                              </a:cxn>
                              <a:cxn ang="0">
                                <a:pos x="connsiteX2" y="connsiteY2"/>
                              </a:cxn>
                            </a:cxnLst>
                            <a:rect l="l" t="t" r="r" b="b"/>
                            <a:pathLst>
                              <a:path w="27024" h="6407">
                                <a:moveTo>
                                  <a:pt x="1" y="6407"/>
                                </a:moveTo>
                                <a:lnTo>
                                  <a:pt x="13522" y="3215"/>
                                </a:lnTo>
                                <a:lnTo>
                                  <a:pt x="2702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2" name="Freeform: Shape 2362"/>
                        <wps:cNvSpPr/>
                        <wps:spPr>
                          <a:xfrm>
                            <a:off x="3069722" y="2526527"/>
                            <a:ext cx="35066" cy="6584"/>
                          </a:xfrm>
                          <a:custGeom>
                            <a:avLst/>
                            <a:gdLst>
                              <a:gd name="connsiteX0" fmla="*/ 1 w 35066"/>
                              <a:gd name="connsiteY0" fmla="*/ 6585 h 6584"/>
                              <a:gd name="connsiteX1" fmla="*/ 17525 w 35066"/>
                              <a:gd name="connsiteY1" fmla="*/ 3424 h 6584"/>
                              <a:gd name="connsiteX2" fmla="*/ 35067 w 35066"/>
                              <a:gd name="connsiteY2" fmla="*/ 0 h 6584"/>
                            </a:gdLst>
                            <a:ahLst/>
                            <a:cxnLst>
                              <a:cxn ang="0">
                                <a:pos x="connsiteX0" y="connsiteY0"/>
                              </a:cxn>
                              <a:cxn ang="0">
                                <a:pos x="connsiteX1" y="connsiteY1"/>
                              </a:cxn>
                              <a:cxn ang="0">
                                <a:pos x="connsiteX2" y="connsiteY2"/>
                              </a:cxn>
                            </a:cxnLst>
                            <a:rect l="l" t="t" r="r" b="b"/>
                            <a:pathLst>
                              <a:path w="35066" h="6584">
                                <a:moveTo>
                                  <a:pt x="1" y="6585"/>
                                </a:moveTo>
                                <a:lnTo>
                                  <a:pt x="17525" y="3424"/>
                                </a:lnTo>
                                <a:lnTo>
                                  <a:pt x="35067"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3" name="Freeform: Shape 2363"/>
                        <wps:cNvSpPr/>
                        <wps:spPr>
                          <a:xfrm>
                            <a:off x="3056183" y="2557203"/>
                            <a:ext cx="28903" cy="5390"/>
                          </a:xfrm>
                          <a:custGeom>
                            <a:avLst/>
                            <a:gdLst>
                              <a:gd name="connsiteX0" fmla="*/ 1 w 28903"/>
                              <a:gd name="connsiteY0" fmla="*/ 0 h 5390"/>
                              <a:gd name="connsiteX1" fmla="*/ 14452 w 28903"/>
                              <a:gd name="connsiteY1" fmla="*/ 2739 h 5390"/>
                              <a:gd name="connsiteX2" fmla="*/ 28904 w 28903"/>
                              <a:gd name="connsiteY2" fmla="*/ 5391 h 5390"/>
                            </a:gdLst>
                            <a:ahLst/>
                            <a:cxnLst>
                              <a:cxn ang="0">
                                <a:pos x="connsiteX0" y="connsiteY0"/>
                              </a:cxn>
                              <a:cxn ang="0">
                                <a:pos x="connsiteX1" y="connsiteY1"/>
                              </a:cxn>
                              <a:cxn ang="0">
                                <a:pos x="connsiteX2" y="connsiteY2"/>
                              </a:cxn>
                            </a:cxnLst>
                            <a:rect l="l" t="t" r="r" b="b"/>
                            <a:pathLst>
                              <a:path w="28903" h="5390">
                                <a:moveTo>
                                  <a:pt x="1" y="0"/>
                                </a:moveTo>
                                <a:lnTo>
                                  <a:pt x="14452" y="2739"/>
                                </a:lnTo>
                                <a:lnTo>
                                  <a:pt x="28904" y="539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4" name="Freeform: Shape 2364"/>
                        <wps:cNvSpPr/>
                        <wps:spPr>
                          <a:xfrm>
                            <a:off x="3045999" y="2574657"/>
                            <a:ext cx="18332" cy="23388"/>
                          </a:xfrm>
                          <a:custGeom>
                            <a:avLst/>
                            <a:gdLst>
                              <a:gd name="connsiteX0" fmla="*/ 1 w 18332"/>
                              <a:gd name="connsiteY0" fmla="*/ 0 h 23388"/>
                              <a:gd name="connsiteX1" fmla="*/ 9219 w 18332"/>
                              <a:gd name="connsiteY1" fmla="*/ 11659 h 23388"/>
                              <a:gd name="connsiteX2" fmla="*/ 18333 w 18332"/>
                              <a:gd name="connsiteY2" fmla="*/ 23389 h 23388"/>
                            </a:gdLst>
                            <a:ahLst/>
                            <a:cxnLst>
                              <a:cxn ang="0">
                                <a:pos x="connsiteX0" y="connsiteY0"/>
                              </a:cxn>
                              <a:cxn ang="0">
                                <a:pos x="connsiteX1" y="connsiteY1"/>
                              </a:cxn>
                              <a:cxn ang="0">
                                <a:pos x="connsiteX2" y="connsiteY2"/>
                              </a:cxn>
                            </a:cxnLst>
                            <a:rect l="l" t="t" r="r" b="b"/>
                            <a:pathLst>
                              <a:path w="18332" h="23388">
                                <a:moveTo>
                                  <a:pt x="1" y="0"/>
                                </a:moveTo>
                                <a:lnTo>
                                  <a:pt x="9219" y="11659"/>
                                </a:lnTo>
                                <a:lnTo>
                                  <a:pt x="18333" y="2338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5" name="Freeform: Shape 2365"/>
                        <wps:cNvSpPr/>
                        <wps:spPr>
                          <a:xfrm>
                            <a:off x="3031108" y="2599100"/>
                            <a:ext cx="11431" cy="33784"/>
                          </a:xfrm>
                          <a:custGeom>
                            <a:avLst/>
                            <a:gdLst>
                              <a:gd name="connsiteX0" fmla="*/ 1 w 11431"/>
                              <a:gd name="connsiteY0" fmla="*/ 0 h 33784"/>
                              <a:gd name="connsiteX1" fmla="*/ 5813 w 11431"/>
                              <a:gd name="connsiteY1" fmla="*/ 16822 h 33784"/>
                              <a:gd name="connsiteX2" fmla="*/ 11432 w 11431"/>
                              <a:gd name="connsiteY2" fmla="*/ 33784 h 33784"/>
                            </a:gdLst>
                            <a:ahLst/>
                            <a:cxnLst>
                              <a:cxn ang="0">
                                <a:pos x="connsiteX0" y="connsiteY0"/>
                              </a:cxn>
                              <a:cxn ang="0">
                                <a:pos x="connsiteX1" y="connsiteY1"/>
                              </a:cxn>
                              <a:cxn ang="0">
                                <a:pos x="connsiteX2" y="connsiteY2"/>
                              </a:cxn>
                            </a:cxnLst>
                            <a:rect l="l" t="t" r="r" b="b"/>
                            <a:pathLst>
                              <a:path w="11431" h="33784">
                                <a:moveTo>
                                  <a:pt x="1" y="0"/>
                                </a:moveTo>
                                <a:lnTo>
                                  <a:pt x="5813" y="16822"/>
                                </a:lnTo>
                                <a:lnTo>
                                  <a:pt x="11432" y="3378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6" name="Freeform: Shape 2366"/>
                        <wps:cNvSpPr/>
                        <wps:spPr>
                          <a:xfrm>
                            <a:off x="2910297" y="2763684"/>
                            <a:ext cx="21071" cy="18068"/>
                          </a:xfrm>
                          <a:custGeom>
                            <a:avLst/>
                            <a:gdLst>
                              <a:gd name="connsiteX0" fmla="*/ 1 w 21071"/>
                              <a:gd name="connsiteY0" fmla="*/ 0 h 18068"/>
                              <a:gd name="connsiteX1" fmla="*/ 10536 w 21071"/>
                              <a:gd name="connsiteY1" fmla="*/ 9043 h 18068"/>
                              <a:gd name="connsiteX2" fmla="*/ 21072 w 21071"/>
                              <a:gd name="connsiteY2" fmla="*/ 18068 h 18068"/>
                            </a:gdLst>
                            <a:ahLst/>
                            <a:cxnLst>
                              <a:cxn ang="0">
                                <a:pos x="connsiteX0" y="connsiteY0"/>
                              </a:cxn>
                              <a:cxn ang="0">
                                <a:pos x="connsiteX1" y="connsiteY1"/>
                              </a:cxn>
                              <a:cxn ang="0">
                                <a:pos x="connsiteX2" y="connsiteY2"/>
                              </a:cxn>
                            </a:cxnLst>
                            <a:rect l="l" t="t" r="r" b="b"/>
                            <a:pathLst>
                              <a:path w="21071" h="18068">
                                <a:moveTo>
                                  <a:pt x="1" y="0"/>
                                </a:moveTo>
                                <a:lnTo>
                                  <a:pt x="10536" y="9043"/>
                                </a:lnTo>
                                <a:lnTo>
                                  <a:pt x="21072" y="1806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7" name="Freeform: Shape 2367"/>
                        <wps:cNvSpPr/>
                        <wps:spPr>
                          <a:xfrm>
                            <a:off x="2660878" y="2990147"/>
                            <a:ext cx="15979" cy="22739"/>
                          </a:xfrm>
                          <a:custGeom>
                            <a:avLst/>
                            <a:gdLst>
                              <a:gd name="connsiteX0" fmla="*/ 1 w 15979"/>
                              <a:gd name="connsiteY0" fmla="*/ 0 h 22739"/>
                              <a:gd name="connsiteX1" fmla="*/ 7990 w 15979"/>
                              <a:gd name="connsiteY1" fmla="*/ 11378 h 22739"/>
                              <a:gd name="connsiteX2" fmla="*/ 15980 w 15979"/>
                              <a:gd name="connsiteY2" fmla="*/ 22739 h 22739"/>
                            </a:gdLst>
                            <a:ahLst/>
                            <a:cxnLst>
                              <a:cxn ang="0">
                                <a:pos x="connsiteX0" y="connsiteY0"/>
                              </a:cxn>
                              <a:cxn ang="0">
                                <a:pos x="connsiteX1" y="connsiteY1"/>
                              </a:cxn>
                              <a:cxn ang="0">
                                <a:pos x="connsiteX2" y="connsiteY2"/>
                              </a:cxn>
                            </a:cxnLst>
                            <a:rect l="l" t="t" r="r" b="b"/>
                            <a:pathLst>
                              <a:path w="15979" h="22739">
                                <a:moveTo>
                                  <a:pt x="1" y="0"/>
                                </a:moveTo>
                                <a:lnTo>
                                  <a:pt x="7990" y="11378"/>
                                </a:lnTo>
                                <a:lnTo>
                                  <a:pt x="15980" y="2273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8" name="Freeform: Shape 2368"/>
                        <wps:cNvSpPr/>
                        <wps:spPr>
                          <a:xfrm>
                            <a:off x="2502367" y="3086003"/>
                            <a:ext cx="30922" cy="15171"/>
                          </a:xfrm>
                          <a:custGeom>
                            <a:avLst/>
                            <a:gdLst>
                              <a:gd name="connsiteX0" fmla="*/ 1 w 30922"/>
                              <a:gd name="connsiteY0" fmla="*/ 0 h 15171"/>
                              <a:gd name="connsiteX1" fmla="*/ 15383 w 30922"/>
                              <a:gd name="connsiteY1" fmla="*/ 7673 h 15171"/>
                              <a:gd name="connsiteX2" fmla="*/ 30923 w 30922"/>
                              <a:gd name="connsiteY2" fmla="*/ 15171 h 15171"/>
                            </a:gdLst>
                            <a:ahLst/>
                            <a:cxnLst>
                              <a:cxn ang="0">
                                <a:pos x="connsiteX0" y="connsiteY0"/>
                              </a:cxn>
                              <a:cxn ang="0">
                                <a:pos x="connsiteX1" y="connsiteY1"/>
                              </a:cxn>
                              <a:cxn ang="0">
                                <a:pos x="connsiteX2" y="connsiteY2"/>
                              </a:cxn>
                            </a:cxnLst>
                            <a:rect l="l" t="t" r="r" b="b"/>
                            <a:pathLst>
                              <a:path w="30922" h="15171">
                                <a:moveTo>
                                  <a:pt x="1" y="0"/>
                                </a:moveTo>
                                <a:lnTo>
                                  <a:pt x="15383" y="7673"/>
                                </a:lnTo>
                                <a:lnTo>
                                  <a:pt x="30923" y="1517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9" name="Freeform: Shape 2369"/>
                        <wps:cNvSpPr/>
                        <wps:spPr>
                          <a:xfrm>
                            <a:off x="2496748" y="3086003"/>
                            <a:ext cx="5619" cy="33977"/>
                          </a:xfrm>
                          <a:custGeom>
                            <a:avLst/>
                            <a:gdLst>
                              <a:gd name="connsiteX0" fmla="*/ 5620 w 5619"/>
                              <a:gd name="connsiteY0" fmla="*/ 0 h 33977"/>
                              <a:gd name="connsiteX1" fmla="*/ 2916 w 5619"/>
                              <a:gd name="connsiteY1" fmla="*/ 16980 h 33977"/>
                              <a:gd name="connsiteX2" fmla="*/ 1 w 5619"/>
                              <a:gd name="connsiteY2" fmla="*/ 33977 h 33977"/>
                            </a:gdLst>
                            <a:ahLst/>
                            <a:cxnLst>
                              <a:cxn ang="0">
                                <a:pos x="connsiteX0" y="connsiteY0"/>
                              </a:cxn>
                              <a:cxn ang="0">
                                <a:pos x="connsiteX1" y="connsiteY1"/>
                              </a:cxn>
                              <a:cxn ang="0">
                                <a:pos x="connsiteX2" y="connsiteY2"/>
                              </a:cxn>
                            </a:cxnLst>
                            <a:rect l="l" t="t" r="r" b="b"/>
                            <a:pathLst>
                              <a:path w="5619" h="33977">
                                <a:moveTo>
                                  <a:pt x="5620" y="0"/>
                                </a:moveTo>
                                <a:lnTo>
                                  <a:pt x="2916" y="16980"/>
                                </a:lnTo>
                                <a:lnTo>
                                  <a:pt x="1" y="3397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0" name="Freeform: Shape 2370"/>
                        <wps:cNvSpPr/>
                        <wps:spPr>
                          <a:xfrm>
                            <a:off x="2432988" y="3119261"/>
                            <a:ext cx="11273" cy="25390"/>
                          </a:xfrm>
                          <a:custGeom>
                            <a:avLst/>
                            <a:gdLst>
                              <a:gd name="connsiteX0" fmla="*/ 1 w 11273"/>
                              <a:gd name="connsiteY0" fmla="*/ 0 h 25390"/>
                              <a:gd name="connsiteX1" fmla="*/ 11274 w 11273"/>
                              <a:gd name="connsiteY1" fmla="*/ 25391 h 25390"/>
                            </a:gdLst>
                            <a:ahLst/>
                            <a:cxnLst>
                              <a:cxn ang="0">
                                <a:pos x="connsiteX0" y="connsiteY0"/>
                              </a:cxn>
                              <a:cxn ang="0">
                                <a:pos x="connsiteX1" y="connsiteY1"/>
                              </a:cxn>
                            </a:cxnLst>
                            <a:rect l="l" t="t" r="r" b="b"/>
                            <a:pathLst>
                              <a:path w="11273" h="25390">
                                <a:moveTo>
                                  <a:pt x="1" y="0"/>
                                </a:moveTo>
                                <a:lnTo>
                                  <a:pt x="11274" y="2539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1" name="Freeform: Shape 2371"/>
                        <wps:cNvSpPr/>
                        <wps:spPr>
                          <a:xfrm>
                            <a:off x="2017824" y="3229252"/>
                            <a:ext cx="2756" cy="27638"/>
                          </a:xfrm>
                          <a:custGeom>
                            <a:avLst/>
                            <a:gdLst>
                              <a:gd name="connsiteX0" fmla="*/ 1 w 2756"/>
                              <a:gd name="connsiteY0" fmla="*/ 0 h 27638"/>
                              <a:gd name="connsiteX1" fmla="*/ 1388 w 2756"/>
                              <a:gd name="connsiteY1" fmla="*/ 13837 h 27638"/>
                              <a:gd name="connsiteX2" fmla="*/ 2757 w 2756"/>
                              <a:gd name="connsiteY2" fmla="*/ 27638 h 27638"/>
                            </a:gdLst>
                            <a:ahLst/>
                            <a:cxnLst>
                              <a:cxn ang="0">
                                <a:pos x="connsiteX0" y="connsiteY0"/>
                              </a:cxn>
                              <a:cxn ang="0">
                                <a:pos x="connsiteX1" y="connsiteY1"/>
                              </a:cxn>
                              <a:cxn ang="0">
                                <a:pos x="connsiteX2" y="connsiteY2"/>
                              </a:cxn>
                            </a:cxnLst>
                            <a:rect l="l" t="t" r="r" b="b"/>
                            <a:pathLst>
                              <a:path w="2756" h="27638">
                                <a:moveTo>
                                  <a:pt x="1" y="0"/>
                                </a:moveTo>
                                <a:lnTo>
                                  <a:pt x="1388" y="13837"/>
                                </a:lnTo>
                                <a:lnTo>
                                  <a:pt x="2757" y="2763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2" name="Freeform: Shape 2372"/>
                        <wps:cNvSpPr/>
                        <wps:spPr>
                          <a:xfrm>
                            <a:off x="1818275" y="3234485"/>
                            <a:ext cx="1316" cy="27726"/>
                          </a:xfrm>
                          <a:custGeom>
                            <a:avLst/>
                            <a:gdLst>
                              <a:gd name="connsiteX0" fmla="*/ 1317 w 1316"/>
                              <a:gd name="connsiteY0" fmla="*/ 0 h 27726"/>
                              <a:gd name="connsiteX1" fmla="*/ 650 w 1316"/>
                              <a:gd name="connsiteY1" fmla="*/ 13854 h 27726"/>
                              <a:gd name="connsiteX2" fmla="*/ 0 w 1316"/>
                              <a:gd name="connsiteY2" fmla="*/ 27726 h 27726"/>
                            </a:gdLst>
                            <a:ahLst/>
                            <a:cxnLst>
                              <a:cxn ang="0">
                                <a:pos x="connsiteX0" y="connsiteY0"/>
                              </a:cxn>
                              <a:cxn ang="0">
                                <a:pos x="connsiteX1" y="connsiteY1"/>
                              </a:cxn>
                              <a:cxn ang="0">
                                <a:pos x="connsiteX2" y="connsiteY2"/>
                              </a:cxn>
                            </a:cxnLst>
                            <a:rect l="l" t="t" r="r" b="b"/>
                            <a:pathLst>
                              <a:path w="1316" h="27726">
                                <a:moveTo>
                                  <a:pt x="1317" y="0"/>
                                </a:moveTo>
                                <a:lnTo>
                                  <a:pt x="650" y="13854"/>
                                </a:lnTo>
                                <a:lnTo>
                                  <a:pt x="0" y="2772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3" name="Freeform: Shape 2373"/>
                        <wps:cNvSpPr/>
                        <wps:spPr>
                          <a:xfrm>
                            <a:off x="1728157" y="3227058"/>
                            <a:ext cx="17250" cy="29798"/>
                          </a:xfrm>
                          <a:custGeom>
                            <a:avLst/>
                            <a:gdLst>
                              <a:gd name="connsiteX0" fmla="*/ 0 w 17250"/>
                              <a:gd name="connsiteY0" fmla="*/ 0 h 29798"/>
                              <a:gd name="connsiteX1" fmla="*/ 8513 w 17250"/>
                              <a:gd name="connsiteY1" fmla="*/ 14925 h 29798"/>
                              <a:gd name="connsiteX2" fmla="*/ 17251 w 17250"/>
                              <a:gd name="connsiteY2" fmla="*/ 29798 h 29798"/>
                            </a:gdLst>
                            <a:ahLst/>
                            <a:cxnLst>
                              <a:cxn ang="0">
                                <a:pos x="connsiteX0" y="connsiteY0"/>
                              </a:cxn>
                              <a:cxn ang="0">
                                <a:pos x="connsiteX1" y="connsiteY1"/>
                              </a:cxn>
                              <a:cxn ang="0">
                                <a:pos x="connsiteX2" y="connsiteY2"/>
                              </a:cxn>
                            </a:cxnLst>
                            <a:rect l="l" t="t" r="r" b="b"/>
                            <a:pathLst>
                              <a:path w="17250" h="29798">
                                <a:moveTo>
                                  <a:pt x="0" y="0"/>
                                </a:moveTo>
                                <a:lnTo>
                                  <a:pt x="8513" y="14925"/>
                                </a:lnTo>
                                <a:lnTo>
                                  <a:pt x="17251" y="2979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4" name="Freeform: Shape 2374"/>
                        <wps:cNvSpPr/>
                        <wps:spPr>
                          <a:xfrm>
                            <a:off x="1704595" y="3227058"/>
                            <a:ext cx="23561" cy="25092"/>
                          </a:xfrm>
                          <a:custGeom>
                            <a:avLst/>
                            <a:gdLst>
                              <a:gd name="connsiteX0" fmla="*/ 23562 w 23561"/>
                              <a:gd name="connsiteY0" fmla="*/ 0 h 25092"/>
                              <a:gd name="connsiteX1" fmla="*/ 11885 w 23561"/>
                              <a:gd name="connsiteY1" fmla="*/ 12590 h 25092"/>
                              <a:gd name="connsiteX2" fmla="*/ 0 w 23561"/>
                              <a:gd name="connsiteY2" fmla="*/ 25092 h 25092"/>
                            </a:gdLst>
                            <a:ahLst/>
                            <a:cxnLst>
                              <a:cxn ang="0">
                                <a:pos x="connsiteX0" y="connsiteY0"/>
                              </a:cxn>
                              <a:cxn ang="0">
                                <a:pos x="connsiteX1" y="connsiteY1"/>
                              </a:cxn>
                              <a:cxn ang="0">
                                <a:pos x="connsiteX2" y="connsiteY2"/>
                              </a:cxn>
                            </a:cxnLst>
                            <a:rect l="l" t="t" r="r" b="b"/>
                            <a:pathLst>
                              <a:path w="23561" h="25092">
                                <a:moveTo>
                                  <a:pt x="23562" y="0"/>
                                </a:moveTo>
                                <a:lnTo>
                                  <a:pt x="11885" y="12590"/>
                                </a:lnTo>
                                <a:lnTo>
                                  <a:pt x="0" y="2509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5" name="Freeform: Shape 2375"/>
                        <wps:cNvSpPr/>
                        <wps:spPr>
                          <a:xfrm>
                            <a:off x="1620143" y="3211166"/>
                            <a:ext cx="5273" cy="27287"/>
                          </a:xfrm>
                          <a:custGeom>
                            <a:avLst/>
                            <a:gdLst>
                              <a:gd name="connsiteX0" fmla="*/ 5274 w 5273"/>
                              <a:gd name="connsiteY0" fmla="*/ 0 h 27287"/>
                              <a:gd name="connsiteX1" fmla="*/ 2626 w 5273"/>
                              <a:gd name="connsiteY1" fmla="*/ 13644 h 27287"/>
                              <a:gd name="connsiteX2" fmla="*/ 0 w 5273"/>
                              <a:gd name="connsiteY2" fmla="*/ 27287 h 27287"/>
                            </a:gdLst>
                            <a:ahLst/>
                            <a:cxnLst>
                              <a:cxn ang="0">
                                <a:pos x="connsiteX0" y="connsiteY0"/>
                              </a:cxn>
                              <a:cxn ang="0">
                                <a:pos x="connsiteX1" y="connsiteY1"/>
                              </a:cxn>
                              <a:cxn ang="0">
                                <a:pos x="connsiteX2" y="connsiteY2"/>
                              </a:cxn>
                            </a:cxnLst>
                            <a:rect l="l" t="t" r="r" b="b"/>
                            <a:pathLst>
                              <a:path w="5273" h="27287">
                                <a:moveTo>
                                  <a:pt x="5274" y="0"/>
                                </a:moveTo>
                                <a:lnTo>
                                  <a:pt x="2626" y="13644"/>
                                </a:lnTo>
                                <a:lnTo>
                                  <a:pt x="0" y="2728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6" name="Freeform: Shape 2376"/>
                        <wps:cNvSpPr/>
                        <wps:spPr>
                          <a:xfrm>
                            <a:off x="1237692" y="3078962"/>
                            <a:ext cx="12992" cy="24530"/>
                          </a:xfrm>
                          <a:custGeom>
                            <a:avLst/>
                            <a:gdLst>
                              <a:gd name="connsiteX0" fmla="*/ 12993 w 12992"/>
                              <a:gd name="connsiteY0" fmla="*/ 0 h 24530"/>
                              <a:gd name="connsiteX1" fmla="*/ 0 w 12992"/>
                              <a:gd name="connsiteY1" fmla="*/ 24531 h 24530"/>
                            </a:gdLst>
                            <a:ahLst/>
                            <a:cxnLst>
                              <a:cxn ang="0">
                                <a:pos x="connsiteX0" y="connsiteY0"/>
                              </a:cxn>
                              <a:cxn ang="0">
                                <a:pos x="connsiteX1" y="connsiteY1"/>
                              </a:cxn>
                            </a:cxnLst>
                            <a:rect l="l" t="t" r="r" b="b"/>
                            <a:pathLst>
                              <a:path w="12992" h="24530">
                                <a:moveTo>
                                  <a:pt x="12993" y="0"/>
                                </a:moveTo>
                                <a:lnTo>
                                  <a:pt x="0" y="2453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7" name="Freeform: Shape 2377"/>
                        <wps:cNvSpPr/>
                        <wps:spPr>
                          <a:xfrm>
                            <a:off x="1075758" y="2980419"/>
                            <a:ext cx="16249" cy="22528"/>
                          </a:xfrm>
                          <a:custGeom>
                            <a:avLst/>
                            <a:gdLst>
                              <a:gd name="connsiteX0" fmla="*/ 16250 w 16249"/>
                              <a:gd name="connsiteY0" fmla="*/ 0 h 22528"/>
                              <a:gd name="connsiteX1" fmla="*/ 0 w 16249"/>
                              <a:gd name="connsiteY1" fmla="*/ 22529 h 22528"/>
                            </a:gdLst>
                            <a:ahLst/>
                            <a:cxnLst>
                              <a:cxn ang="0">
                                <a:pos x="connsiteX0" y="connsiteY0"/>
                              </a:cxn>
                              <a:cxn ang="0">
                                <a:pos x="connsiteX1" y="connsiteY1"/>
                              </a:cxn>
                            </a:cxnLst>
                            <a:rect l="l" t="t" r="r" b="b"/>
                            <a:pathLst>
                              <a:path w="16249" h="22528">
                                <a:moveTo>
                                  <a:pt x="16250" y="0"/>
                                </a:moveTo>
                                <a:lnTo>
                                  <a:pt x="0" y="2252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8" name="Freeform: Shape 2378"/>
                        <wps:cNvSpPr/>
                        <wps:spPr>
                          <a:xfrm>
                            <a:off x="982110" y="2908022"/>
                            <a:ext cx="18132" cy="21053"/>
                          </a:xfrm>
                          <a:custGeom>
                            <a:avLst/>
                            <a:gdLst>
                              <a:gd name="connsiteX0" fmla="*/ 18133 w 18132"/>
                              <a:gd name="connsiteY0" fmla="*/ 0 h 21053"/>
                              <a:gd name="connsiteX1" fmla="*/ 9081 w 18132"/>
                              <a:gd name="connsiteY1" fmla="*/ 10518 h 21053"/>
                              <a:gd name="connsiteX2" fmla="*/ 0 w 18132"/>
                              <a:gd name="connsiteY2" fmla="*/ 21054 h 21053"/>
                            </a:gdLst>
                            <a:ahLst/>
                            <a:cxnLst>
                              <a:cxn ang="0">
                                <a:pos x="connsiteX0" y="connsiteY0"/>
                              </a:cxn>
                              <a:cxn ang="0">
                                <a:pos x="connsiteX1" y="connsiteY1"/>
                              </a:cxn>
                              <a:cxn ang="0">
                                <a:pos x="connsiteX2" y="connsiteY2"/>
                              </a:cxn>
                            </a:cxnLst>
                            <a:rect l="l" t="t" r="r" b="b"/>
                            <a:pathLst>
                              <a:path w="18132" h="21053">
                                <a:moveTo>
                                  <a:pt x="18133" y="0"/>
                                </a:moveTo>
                                <a:lnTo>
                                  <a:pt x="9081" y="10518"/>
                                </a:lnTo>
                                <a:lnTo>
                                  <a:pt x="0" y="2105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9" name="Freeform: Shape 2379"/>
                        <wps:cNvSpPr/>
                        <wps:spPr>
                          <a:xfrm>
                            <a:off x="646811" y="2484929"/>
                            <a:ext cx="24876" cy="12326"/>
                          </a:xfrm>
                          <a:custGeom>
                            <a:avLst/>
                            <a:gdLst>
                              <a:gd name="connsiteX0" fmla="*/ 24877 w 24876"/>
                              <a:gd name="connsiteY0" fmla="*/ 0 h 12326"/>
                              <a:gd name="connsiteX1" fmla="*/ 12454 w 24876"/>
                              <a:gd name="connsiteY1" fmla="*/ 6181 h 12326"/>
                              <a:gd name="connsiteX2" fmla="*/ 0 w 24876"/>
                              <a:gd name="connsiteY2" fmla="*/ 12327 h 12326"/>
                            </a:gdLst>
                            <a:ahLst/>
                            <a:cxnLst>
                              <a:cxn ang="0">
                                <a:pos x="connsiteX0" y="connsiteY0"/>
                              </a:cxn>
                              <a:cxn ang="0">
                                <a:pos x="connsiteX1" y="connsiteY1"/>
                              </a:cxn>
                              <a:cxn ang="0">
                                <a:pos x="connsiteX2" y="connsiteY2"/>
                              </a:cxn>
                            </a:cxnLst>
                            <a:rect l="l" t="t" r="r" b="b"/>
                            <a:pathLst>
                              <a:path w="24876" h="12326">
                                <a:moveTo>
                                  <a:pt x="24877" y="0"/>
                                </a:moveTo>
                                <a:lnTo>
                                  <a:pt x="12454" y="6181"/>
                                </a:lnTo>
                                <a:lnTo>
                                  <a:pt x="0" y="1232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0" name="Freeform: Shape 2380"/>
                        <wps:cNvSpPr/>
                        <wps:spPr>
                          <a:xfrm>
                            <a:off x="611435" y="2390741"/>
                            <a:ext cx="17882" cy="29429"/>
                          </a:xfrm>
                          <a:custGeom>
                            <a:avLst/>
                            <a:gdLst>
                              <a:gd name="connsiteX0" fmla="*/ 17883 w 17882"/>
                              <a:gd name="connsiteY0" fmla="*/ 0 h 29429"/>
                              <a:gd name="connsiteX1" fmla="*/ 8872 w 17882"/>
                              <a:gd name="connsiteY1" fmla="*/ 14627 h 29429"/>
                              <a:gd name="connsiteX2" fmla="*/ 0 w 17882"/>
                              <a:gd name="connsiteY2" fmla="*/ 29429 h 29429"/>
                            </a:gdLst>
                            <a:ahLst/>
                            <a:cxnLst>
                              <a:cxn ang="0">
                                <a:pos x="connsiteX0" y="connsiteY0"/>
                              </a:cxn>
                              <a:cxn ang="0">
                                <a:pos x="connsiteX1" y="connsiteY1"/>
                              </a:cxn>
                              <a:cxn ang="0">
                                <a:pos x="connsiteX2" y="connsiteY2"/>
                              </a:cxn>
                            </a:cxnLst>
                            <a:rect l="l" t="t" r="r" b="b"/>
                            <a:pathLst>
                              <a:path w="17882" h="29429">
                                <a:moveTo>
                                  <a:pt x="17883" y="0"/>
                                </a:moveTo>
                                <a:lnTo>
                                  <a:pt x="8872" y="14627"/>
                                </a:lnTo>
                                <a:lnTo>
                                  <a:pt x="0" y="2942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1" name="Freeform: Shape 2381"/>
                        <wps:cNvSpPr/>
                        <wps:spPr>
                          <a:xfrm>
                            <a:off x="596016" y="2382066"/>
                            <a:ext cx="33302" cy="8674"/>
                          </a:xfrm>
                          <a:custGeom>
                            <a:avLst/>
                            <a:gdLst>
                              <a:gd name="connsiteX0" fmla="*/ 33302 w 33302"/>
                              <a:gd name="connsiteY0" fmla="*/ 8674 h 8674"/>
                              <a:gd name="connsiteX1" fmla="*/ 16659 w 33302"/>
                              <a:gd name="connsiteY1" fmla="*/ 4443 h 8674"/>
                              <a:gd name="connsiteX2" fmla="*/ 0 w 33302"/>
                              <a:gd name="connsiteY2" fmla="*/ 0 h 8674"/>
                            </a:gdLst>
                            <a:ahLst/>
                            <a:cxnLst>
                              <a:cxn ang="0">
                                <a:pos x="connsiteX0" y="connsiteY0"/>
                              </a:cxn>
                              <a:cxn ang="0">
                                <a:pos x="connsiteX1" y="connsiteY1"/>
                              </a:cxn>
                              <a:cxn ang="0">
                                <a:pos x="connsiteX2" y="connsiteY2"/>
                              </a:cxn>
                            </a:cxnLst>
                            <a:rect l="l" t="t" r="r" b="b"/>
                            <a:pathLst>
                              <a:path w="33302" h="8674">
                                <a:moveTo>
                                  <a:pt x="33302" y="8674"/>
                                </a:moveTo>
                                <a:lnTo>
                                  <a:pt x="16659" y="444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2" name="Freeform: Shape 2382"/>
                        <wps:cNvSpPr/>
                        <wps:spPr>
                          <a:xfrm>
                            <a:off x="530850" y="2154796"/>
                            <a:ext cx="27208" cy="5583"/>
                          </a:xfrm>
                          <a:custGeom>
                            <a:avLst/>
                            <a:gdLst>
                              <a:gd name="connsiteX0" fmla="*/ 27209 w 27208"/>
                              <a:gd name="connsiteY0" fmla="*/ 0 h 5583"/>
                              <a:gd name="connsiteX1" fmla="*/ 13604 w 27208"/>
                              <a:gd name="connsiteY1" fmla="*/ 2792 h 5583"/>
                              <a:gd name="connsiteX2" fmla="*/ 0 w 27208"/>
                              <a:gd name="connsiteY2" fmla="*/ 5584 h 5583"/>
                            </a:gdLst>
                            <a:ahLst/>
                            <a:cxnLst>
                              <a:cxn ang="0">
                                <a:pos x="connsiteX0" y="connsiteY0"/>
                              </a:cxn>
                              <a:cxn ang="0">
                                <a:pos x="connsiteX1" y="connsiteY1"/>
                              </a:cxn>
                              <a:cxn ang="0">
                                <a:pos x="connsiteX2" y="connsiteY2"/>
                              </a:cxn>
                            </a:cxnLst>
                            <a:rect l="l" t="t" r="r" b="b"/>
                            <a:pathLst>
                              <a:path w="27208" h="5583">
                                <a:moveTo>
                                  <a:pt x="27209" y="0"/>
                                </a:moveTo>
                                <a:lnTo>
                                  <a:pt x="13604" y="2792"/>
                                </a:lnTo>
                                <a:lnTo>
                                  <a:pt x="0" y="558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3" name="Freeform: Shape 2383"/>
                        <wps:cNvSpPr/>
                        <wps:spPr>
                          <a:xfrm>
                            <a:off x="518537" y="2067561"/>
                            <a:ext cx="24581" cy="23880"/>
                          </a:xfrm>
                          <a:custGeom>
                            <a:avLst/>
                            <a:gdLst>
                              <a:gd name="connsiteX0" fmla="*/ 24582 w 24581"/>
                              <a:gd name="connsiteY0" fmla="*/ 0 h 23880"/>
                              <a:gd name="connsiteX1" fmla="*/ 12245 w 24581"/>
                              <a:gd name="connsiteY1" fmla="*/ 11835 h 23880"/>
                              <a:gd name="connsiteX2" fmla="*/ 0 w 24581"/>
                              <a:gd name="connsiteY2" fmla="*/ 23881 h 23880"/>
                            </a:gdLst>
                            <a:ahLst/>
                            <a:cxnLst>
                              <a:cxn ang="0">
                                <a:pos x="connsiteX0" y="connsiteY0"/>
                              </a:cxn>
                              <a:cxn ang="0">
                                <a:pos x="connsiteX1" y="connsiteY1"/>
                              </a:cxn>
                              <a:cxn ang="0">
                                <a:pos x="connsiteX2" y="connsiteY2"/>
                              </a:cxn>
                            </a:cxnLst>
                            <a:rect l="l" t="t" r="r" b="b"/>
                            <a:pathLst>
                              <a:path w="24581" h="23880">
                                <a:moveTo>
                                  <a:pt x="24582" y="0"/>
                                </a:moveTo>
                                <a:lnTo>
                                  <a:pt x="12245" y="11835"/>
                                </a:lnTo>
                                <a:lnTo>
                                  <a:pt x="0" y="2388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4" name="Freeform: Shape 2384"/>
                        <wps:cNvSpPr/>
                        <wps:spPr>
                          <a:xfrm>
                            <a:off x="512944" y="2050739"/>
                            <a:ext cx="30128" cy="16365"/>
                          </a:xfrm>
                          <a:custGeom>
                            <a:avLst/>
                            <a:gdLst>
                              <a:gd name="connsiteX0" fmla="*/ 30129 w 30128"/>
                              <a:gd name="connsiteY0" fmla="*/ 16365 h 16365"/>
                              <a:gd name="connsiteX1" fmla="*/ 15032 w 30128"/>
                              <a:gd name="connsiteY1" fmla="*/ 8288 h 16365"/>
                              <a:gd name="connsiteX2" fmla="*/ 0 w 30128"/>
                              <a:gd name="connsiteY2" fmla="*/ 0 h 16365"/>
                            </a:gdLst>
                            <a:ahLst/>
                            <a:cxnLst>
                              <a:cxn ang="0">
                                <a:pos x="connsiteX0" y="connsiteY0"/>
                              </a:cxn>
                              <a:cxn ang="0">
                                <a:pos x="connsiteX1" y="connsiteY1"/>
                              </a:cxn>
                              <a:cxn ang="0">
                                <a:pos x="connsiteX2" y="connsiteY2"/>
                              </a:cxn>
                            </a:cxnLst>
                            <a:rect l="l" t="t" r="r" b="b"/>
                            <a:pathLst>
                              <a:path w="30128" h="16365">
                                <a:moveTo>
                                  <a:pt x="30129" y="16365"/>
                                </a:moveTo>
                                <a:lnTo>
                                  <a:pt x="15032" y="8288"/>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5" name="Freeform: Shape 2385"/>
                        <wps:cNvSpPr/>
                        <wps:spPr>
                          <a:xfrm>
                            <a:off x="559302" y="1492083"/>
                            <a:ext cx="26641" cy="7873"/>
                          </a:xfrm>
                          <a:custGeom>
                            <a:avLst/>
                            <a:gdLst>
                              <a:gd name="connsiteX0" fmla="*/ 26642 w 26641"/>
                              <a:gd name="connsiteY0" fmla="*/ 7874 h 7873"/>
                              <a:gd name="connsiteX1" fmla="*/ 13334 w 26641"/>
                              <a:gd name="connsiteY1" fmla="*/ 3940 h 7873"/>
                              <a:gd name="connsiteX2" fmla="*/ 0 w 26641"/>
                              <a:gd name="connsiteY2" fmla="*/ 0 h 7873"/>
                            </a:gdLst>
                            <a:ahLst/>
                            <a:cxnLst>
                              <a:cxn ang="0">
                                <a:pos x="connsiteX0" y="connsiteY0"/>
                              </a:cxn>
                              <a:cxn ang="0">
                                <a:pos x="connsiteX1" y="connsiteY1"/>
                              </a:cxn>
                              <a:cxn ang="0">
                                <a:pos x="connsiteX2" y="connsiteY2"/>
                              </a:cxn>
                            </a:cxnLst>
                            <a:rect l="l" t="t" r="r" b="b"/>
                            <a:pathLst>
                              <a:path w="26641" h="7873">
                                <a:moveTo>
                                  <a:pt x="26642" y="7874"/>
                                </a:moveTo>
                                <a:lnTo>
                                  <a:pt x="13334" y="394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6" name="Freeform: Shape 2386"/>
                        <wps:cNvSpPr/>
                        <wps:spPr>
                          <a:xfrm>
                            <a:off x="595610" y="1385427"/>
                            <a:ext cx="27865" cy="5000"/>
                          </a:xfrm>
                          <a:custGeom>
                            <a:avLst/>
                            <a:gdLst>
                              <a:gd name="connsiteX0" fmla="*/ 27866 w 27865"/>
                              <a:gd name="connsiteY0" fmla="*/ 5001 h 5000"/>
                              <a:gd name="connsiteX1" fmla="*/ 13941 w 27865"/>
                              <a:gd name="connsiteY1" fmla="*/ 2492 h 5000"/>
                              <a:gd name="connsiteX2" fmla="*/ 0 w 27865"/>
                              <a:gd name="connsiteY2" fmla="*/ 0 h 5000"/>
                            </a:gdLst>
                            <a:ahLst/>
                            <a:cxnLst>
                              <a:cxn ang="0">
                                <a:pos x="connsiteX0" y="connsiteY0"/>
                              </a:cxn>
                              <a:cxn ang="0">
                                <a:pos x="connsiteX1" y="connsiteY1"/>
                              </a:cxn>
                              <a:cxn ang="0">
                                <a:pos x="connsiteX2" y="connsiteY2"/>
                              </a:cxn>
                            </a:cxnLst>
                            <a:rect l="l" t="t" r="r" b="b"/>
                            <a:pathLst>
                              <a:path w="27865" h="5000">
                                <a:moveTo>
                                  <a:pt x="27866" y="5001"/>
                                </a:moveTo>
                                <a:lnTo>
                                  <a:pt x="13941" y="249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7" name="Freeform: Shape 2387"/>
                        <wps:cNvSpPr/>
                        <wps:spPr>
                          <a:xfrm>
                            <a:off x="610999" y="1347334"/>
                            <a:ext cx="23521" cy="15726"/>
                          </a:xfrm>
                          <a:custGeom>
                            <a:avLst/>
                            <a:gdLst>
                              <a:gd name="connsiteX0" fmla="*/ 23522 w 23521"/>
                              <a:gd name="connsiteY0" fmla="*/ 15726 h 15726"/>
                              <a:gd name="connsiteX1" fmla="*/ 11753 w 23521"/>
                              <a:gd name="connsiteY1" fmla="*/ 7874 h 15726"/>
                              <a:gd name="connsiteX2" fmla="*/ 0 w 23521"/>
                              <a:gd name="connsiteY2" fmla="*/ 0 h 15726"/>
                            </a:gdLst>
                            <a:ahLst/>
                            <a:cxnLst>
                              <a:cxn ang="0">
                                <a:pos x="connsiteX0" y="connsiteY0"/>
                              </a:cxn>
                              <a:cxn ang="0">
                                <a:pos x="connsiteX1" y="connsiteY1"/>
                              </a:cxn>
                              <a:cxn ang="0">
                                <a:pos x="connsiteX2" y="connsiteY2"/>
                              </a:cxn>
                            </a:cxnLst>
                            <a:rect l="l" t="t" r="r" b="b"/>
                            <a:pathLst>
                              <a:path w="23521" h="15726">
                                <a:moveTo>
                                  <a:pt x="23522" y="15726"/>
                                </a:moveTo>
                                <a:lnTo>
                                  <a:pt x="11753" y="7874"/>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8" name="Freeform: Shape 2388"/>
                        <wps:cNvSpPr/>
                        <wps:spPr>
                          <a:xfrm>
                            <a:off x="753109" y="1082637"/>
                            <a:ext cx="39769" cy="7764"/>
                          </a:xfrm>
                          <a:custGeom>
                            <a:avLst/>
                            <a:gdLst>
                              <a:gd name="connsiteX0" fmla="*/ 39770 w 39769"/>
                              <a:gd name="connsiteY0" fmla="*/ 0 h 7764"/>
                              <a:gd name="connsiteX1" fmla="*/ 26530 w 39769"/>
                              <a:gd name="connsiteY1" fmla="*/ 2421 h 7764"/>
                              <a:gd name="connsiteX2" fmla="*/ 13288 w 39769"/>
                              <a:gd name="connsiteY2" fmla="*/ 5024 h 7764"/>
                              <a:gd name="connsiteX3" fmla="*/ 0 w 39769"/>
                              <a:gd name="connsiteY3" fmla="*/ 7765 h 7764"/>
                            </a:gdLst>
                            <a:ahLst/>
                            <a:cxnLst>
                              <a:cxn ang="0">
                                <a:pos x="connsiteX0" y="connsiteY0"/>
                              </a:cxn>
                              <a:cxn ang="0">
                                <a:pos x="connsiteX1" y="connsiteY1"/>
                              </a:cxn>
                              <a:cxn ang="0">
                                <a:pos x="connsiteX2" y="connsiteY2"/>
                              </a:cxn>
                              <a:cxn ang="0">
                                <a:pos x="connsiteX3" y="connsiteY3"/>
                              </a:cxn>
                            </a:cxnLst>
                            <a:rect l="l" t="t" r="r" b="b"/>
                            <a:pathLst>
                              <a:path w="39769" h="7764">
                                <a:moveTo>
                                  <a:pt x="39770" y="0"/>
                                </a:moveTo>
                                <a:lnTo>
                                  <a:pt x="26530" y="2421"/>
                                </a:lnTo>
                                <a:lnTo>
                                  <a:pt x="13288" y="5024"/>
                                </a:lnTo>
                                <a:lnTo>
                                  <a:pt x="0" y="7765"/>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9" name="Freeform: Shape 2389"/>
                        <wps:cNvSpPr/>
                        <wps:spPr>
                          <a:xfrm>
                            <a:off x="777215" y="1057106"/>
                            <a:ext cx="20149" cy="19441"/>
                          </a:xfrm>
                          <a:custGeom>
                            <a:avLst/>
                            <a:gdLst>
                              <a:gd name="connsiteX0" fmla="*/ 20150 w 20149"/>
                              <a:gd name="connsiteY0" fmla="*/ 19442 h 19441"/>
                              <a:gd name="connsiteX1" fmla="*/ 10050 w 20149"/>
                              <a:gd name="connsiteY1" fmla="*/ 9730 h 19441"/>
                              <a:gd name="connsiteX2" fmla="*/ 0 w 20149"/>
                              <a:gd name="connsiteY2" fmla="*/ 0 h 19441"/>
                            </a:gdLst>
                            <a:ahLst/>
                            <a:cxnLst>
                              <a:cxn ang="0">
                                <a:pos x="connsiteX0" y="connsiteY0"/>
                              </a:cxn>
                              <a:cxn ang="0">
                                <a:pos x="connsiteX1" y="connsiteY1"/>
                              </a:cxn>
                              <a:cxn ang="0">
                                <a:pos x="connsiteX2" y="connsiteY2"/>
                              </a:cxn>
                            </a:cxnLst>
                            <a:rect l="l" t="t" r="r" b="b"/>
                            <a:pathLst>
                              <a:path w="20149" h="19441">
                                <a:moveTo>
                                  <a:pt x="20150" y="19442"/>
                                </a:moveTo>
                                <a:lnTo>
                                  <a:pt x="10050" y="973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0" name="Freeform: Shape 2390"/>
                        <wps:cNvSpPr/>
                        <wps:spPr>
                          <a:xfrm>
                            <a:off x="802295" y="1007603"/>
                            <a:ext cx="49845" cy="16949"/>
                          </a:xfrm>
                          <a:custGeom>
                            <a:avLst/>
                            <a:gdLst>
                              <a:gd name="connsiteX0" fmla="*/ 49846 w 49845"/>
                              <a:gd name="connsiteY0" fmla="*/ 0 h 16949"/>
                              <a:gd name="connsiteX1" fmla="*/ 33232 w 49845"/>
                              <a:gd name="connsiteY1" fmla="*/ 5406 h 16949"/>
                              <a:gd name="connsiteX2" fmla="*/ 16614 w 49845"/>
                              <a:gd name="connsiteY2" fmla="*/ 11045 h 16949"/>
                              <a:gd name="connsiteX3" fmla="*/ 0 w 49845"/>
                              <a:gd name="connsiteY3" fmla="*/ 16950 h 16949"/>
                            </a:gdLst>
                            <a:ahLst/>
                            <a:cxnLst>
                              <a:cxn ang="0">
                                <a:pos x="connsiteX0" y="connsiteY0"/>
                              </a:cxn>
                              <a:cxn ang="0">
                                <a:pos x="connsiteX1" y="connsiteY1"/>
                              </a:cxn>
                              <a:cxn ang="0">
                                <a:pos x="connsiteX2" y="connsiteY2"/>
                              </a:cxn>
                              <a:cxn ang="0">
                                <a:pos x="connsiteX3" y="connsiteY3"/>
                              </a:cxn>
                            </a:cxnLst>
                            <a:rect l="l" t="t" r="r" b="b"/>
                            <a:pathLst>
                              <a:path w="49845" h="16949">
                                <a:moveTo>
                                  <a:pt x="49846" y="0"/>
                                </a:moveTo>
                                <a:lnTo>
                                  <a:pt x="33232" y="5406"/>
                                </a:lnTo>
                                <a:lnTo>
                                  <a:pt x="16614" y="11045"/>
                                </a:lnTo>
                                <a:lnTo>
                                  <a:pt x="0" y="1695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1" name="Freeform: Shape 2391"/>
                        <wps:cNvSpPr/>
                        <wps:spPr>
                          <a:xfrm>
                            <a:off x="828326" y="992751"/>
                            <a:ext cx="28092" cy="9845"/>
                          </a:xfrm>
                          <a:custGeom>
                            <a:avLst/>
                            <a:gdLst>
                              <a:gd name="connsiteX0" fmla="*/ 28093 w 28092"/>
                              <a:gd name="connsiteY0" fmla="*/ 9846 h 9845"/>
                              <a:gd name="connsiteX1" fmla="*/ 14080 w 28092"/>
                              <a:gd name="connsiteY1" fmla="*/ 4890 h 9845"/>
                              <a:gd name="connsiteX2" fmla="*/ 0 w 28092"/>
                              <a:gd name="connsiteY2" fmla="*/ 0 h 9845"/>
                            </a:gdLst>
                            <a:ahLst/>
                            <a:cxnLst>
                              <a:cxn ang="0">
                                <a:pos x="connsiteX0" y="connsiteY0"/>
                              </a:cxn>
                              <a:cxn ang="0">
                                <a:pos x="connsiteX1" y="connsiteY1"/>
                              </a:cxn>
                              <a:cxn ang="0">
                                <a:pos x="connsiteX2" y="connsiteY2"/>
                              </a:cxn>
                            </a:cxnLst>
                            <a:rect l="l" t="t" r="r" b="b"/>
                            <a:pathLst>
                              <a:path w="28092" h="9845">
                                <a:moveTo>
                                  <a:pt x="28093" y="9846"/>
                                </a:moveTo>
                                <a:lnTo>
                                  <a:pt x="14080" y="489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2" name="Freeform: Shape 2392"/>
                        <wps:cNvSpPr/>
                        <wps:spPr>
                          <a:xfrm>
                            <a:off x="855312" y="961767"/>
                            <a:ext cx="1106" cy="40829"/>
                          </a:xfrm>
                          <a:custGeom>
                            <a:avLst/>
                            <a:gdLst>
                              <a:gd name="connsiteX0" fmla="*/ 1107 w 1106"/>
                              <a:gd name="connsiteY0" fmla="*/ 40829 h 40829"/>
                              <a:gd name="connsiteX1" fmla="*/ 585 w 1106"/>
                              <a:gd name="connsiteY1" fmla="*/ 27275 h 40829"/>
                              <a:gd name="connsiteX2" fmla="*/ 225 w 1106"/>
                              <a:gd name="connsiteY2" fmla="*/ 13670 h 40829"/>
                              <a:gd name="connsiteX3" fmla="*/ 0 w 1106"/>
                              <a:gd name="connsiteY3" fmla="*/ 0 h 40829"/>
                            </a:gdLst>
                            <a:ahLst/>
                            <a:cxnLst>
                              <a:cxn ang="0">
                                <a:pos x="connsiteX0" y="connsiteY0"/>
                              </a:cxn>
                              <a:cxn ang="0">
                                <a:pos x="connsiteX1" y="connsiteY1"/>
                              </a:cxn>
                              <a:cxn ang="0">
                                <a:pos x="connsiteX2" y="connsiteY2"/>
                              </a:cxn>
                              <a:cxn ang="0">
                                <a:pos x="connsiteX3" y="connsiteY3"/>
                              </a:cxn>
                            </a:cxnLst>
                            <a:rect l="l" t="t" r="r" b="b"/>
                            <a:pathLst>
                              <a:path w="1106" h="40829">
                                <a:moveTo>
                                  <a:pt x="1107" y="40829"/>
                                </a:moveTo>
                                <a:lnTo>
                                  <a:pt x="585" y="27275"/>
                                </a:lnTo>
                                <a:lnTo>
                                  <a:pt x="225" y="1367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3" name="Freeform: Shape 2393"/>
                        <wps:cNvSpPr/>
                        <wps:spPr>
                          <a:xfrm>
                            <a:off x="856418" y="931572"/>
                            <a:ext cx="26753" cy="71024"/>
                          </a:xfrm>
                          <a:custGeom>
                            <a:avLst/>
                            <a:gdLst>
                              <a:gd name="connsiteX0" fmla="*/ 0 w 26753"/>
                              <a:gd name="connsiteY0" fmla="*/ 71024 h 71024"/>
                              <a:gd name="connsiteX1" fmla="*/ 4979 w 26753"/>
                              <a:gd name="connsiteY1" fmla="*/ 56810 h 71024"/>
                              <a:gd name="connsiteX2" fmla="*/ 10141 w 26753"/>
                              <a:gd name="connsiteY2" fmla="*/ 42595 h 71024"/>
                              <a:gd name="connsiteX3" fmla="*/ 15507 w 26753"/>
                              <a:gd name="connsiteY3" fmla="*/ 28381 h 71024"/>
                              <a:gd name="connsiteX4" fmla="*/ 21030 w 26753"/>
                              <a:gd name="connsiteY4" fmla="*/ 14190 h 71024"/>
                              <a:gd name="connsiteX5" fmla="*/ 26754 w 26753"/>
                              <a:gd name="connsiteY5" fmla="*/ 0 h 710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6753" h="71024">
                                <a:moveTo>
                                  <a:pt x="0" y="71024"/>
                                </a:moveTo>
                                <a:lnTo>
                                  <a:pt x="4979" y="56810"/>
                                </a:lnTo>
                                <a:lnTo>
                                  <a:pt x="10141" y="42595"/>
                                </a:lnTo>
                                <a:lnTo>
                                  <a:pt x="15507" y="28381"/>
                                </a:lnTo>
                                <a:lnTo>
                                  <a:pt x="21030" y="14190"/>
                                </a:lnTo>
                                <a:lnTo>
                                  <a:pt x="26754"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4" name="Freeform: Shape 2394"/>
                        <wps:cNvSpPr/>
                        <wps:spPr>
                          <a:xfrm>
                            <a:off x="1048298" y="783833"/>
                            <a:ext cx="16822" cy="22135"/>
                          </a:xfrm>
                          <a:custGeom>
                            <a:avLst/>
                            <a:gdLst>
                              <a:gd name="connsiteX0" fmla="*/ 16823 w 16822"/>
                              <a:gd name="connsiteY0" fmla="*/ 22135 h 22135"/>
                              <a:gd name="connsiteX1" fmla="*/ 8420 w 16822"/>
                              <a:gd name="connsiteY1" fmla="*/ 11068 h 22135"/>
                              <a:gd name="connsiteX2" fmla="*/ 0 w 16822"/>
                              <a:gd name="connsiteY2" fmla="*/ 0 h 22135"/>
                            </a:gdLst>
                            <a:ahLst/>
                            <a:cxnLst>
                              <a:cxn ang="0">
                                <a:pos x="connsiteX0" y="connsiteY0"/>
                              </a:cxn>
                              <a:cxn ang="0">
                                <a:pos x="connsiteX1" y="connsiteY1"/>
                              </a:cxn>
                              <a:cxn ang="0">
                                <a:pos x="connsiteX2" y="connsiteY2"/>
                              </a:cxn>
                            </a:cxnLst>
                            <a:rect l="l" t="t" r="r" b="b"/>
                            <a:pathLst>
                              <a:path w="16822" h="22135">
                                <a:moveTo>
                                  <a:pt x="16823" y="22135"/>
                                </a:moveTo>
                                <a:lnTo>
                                  <a:pt x="8420" y="11068"/>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5" name="Freeform: Shape 2395"/>
                        <wps:cNvSpPr/>
                        <wps:spPr>
                          <a:xfrm>
                            <a:off x="1161232" y="706597"/>
                            <a:ext cx="14527" cy="23677"/>
                          </a:xfrm>
                          <a:custGeom>
                            <a:avLst/>
                            <a:gdLst>
                              <a:gd name="connsiteX0" fmla="*/ 14528 w 14527"/>
                              <a:gd name="connsiteY0" fmla="*/ 23677 h 23677"/>
                              <a:gd name="connsiteX1" fmla="*/ 0 w 14527"/>
                              <a:gd name="connsiteY1" fmla="*/ 0 h 23677"/>
                            </a:gdLst>
                            <a:ahLst/>
                            <a:cxnLst>
                              <a:cxn ang="0">
                                <a:pos x="connsiteX0" y="connsiteY0"/>
                              </a:cxn>
                              <a:cxn ang="0">
                                <a:pos x="connsiteX1" y="connsiteY1"/>
                              </a:cxn>
                            </a:cxnLst>
                            <a:rect l="l" t="t" r="r" b="b"/>
                            <a:pathLst>
                              <a:path w="14527" h="23677">
                                <a:moveTo>
                                  <a:pt x="14528" y="23677"/>
                                </a:move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6" name="Freeform: Shape 2396"/>
                        <wps:cNvSpPr/>
                        <wps:spPr>
                          <a:xfrm>
                            <a:off x="1330611" y="618166"/>
                            <a:ext cx="33863" cy="15773"/>
                          </a:xfrm>
                          <a:custGeom>
                            <a:avLst/>
                            <a:gdLst>
                              <a:gd name="connsiteX0" fmla="*/ 33864 w 33863"/>
                              <a:gd name="connsiteY0" fmla="*/ 15774 h 15773"/>
                              <a:gd name="connsiteX1" fmla="*/ 17019 w 33863"/>
                              <a:gd name="connsiteY1" fmla="*/ 7782 h 15773"/>
                              <a:gd name="connsiteX2" fmla="*/ 0 w 33863"/>
                              <a:gd name="connsiteY2" fmla="*/ 0 h 15773"/>
                            </a:gdLst>
                            <a:ahLst/>
                            <a:cxnLst>
                              <a:cxn ang="0">
                                <a:pos x="connsiteX0" y="connsiteY0"/>
                              </a:cxn>
                              <a:cxn ang="0">
                                <a:pos x="connsiteX1" y="connsiteY1"/>
                              </a:cxn>
                              <a:cxn ang="0">
                                <a:pos x="connsiteX2" y="connsiteY2"/>
                              </a:cxn>
                            </a:cxnLst>
                            <a:rect l="l" t="t" r="r" b="b"/>
                            <a:pathLst>
                              <a:path w="33863" h="15773">
                                <a:moveTo>
                                  <a:pt x="33864" y="15774"/>
                                </a:moveTo>
                                <a:lnTo>
                                  <a:pt x="17019" y="778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7" name="Freeform: Shape 2397"/>
                        <wps:cNvSpPr/>
                        <wps:spPr>
                          <a:xfrm>
                            <a:off x="1368502" y="602277"/>
                            <a:ext cx="5817" cy="27612"/>
                          </a:xfrm>
                          <a:custGeom>
                            <a:avLst/>
                            <a:gdLst>
                              <a:gd name="connsiteX0" fmla="*/ 5818 w 5817"/>
                              <a:gd name="connsiteY0" fmla="*/ 27612 h 27612"/>
                              <a:gd name="connsiteX1" fmla="*/ 2898 w 5817"/>
                              <a:gd name="connsiteY1" fmla="*/ 13803 h 27612"/>
                              <a:gd name="connsiteX2" fmla="*/ 0 w 5817"/>
                              <a:gd name="connsiteY2" fmla="*/ 0 h 27612"/>
                            </a:gdLst>
                            <a:ahLst/>
                            <a:cxnLst>
                              <a:cxn ang="0">
                                <a:pos x="connsiteX0" y="connsiteY0"/>
                              </a:cxn>
                              <a:cxn ang="0">
                                <a:pos x="connsiteX1" y="connsiteY1"/>
                              </a:cxn>
                              <a:cxn ang="0">
                                <a:pos x="connsiteX2" y="connsiteY2"/>
                              </a:cxn>
                            </a:cxnLst>
                            <a:rect l="l" t="t" r="r" b="b"/>
                            <a:pathLst>
                              <a:path w="5817" h="27612">
                                <a:moveTo>
                                  <a:pt x="5818" y="27612"/>
                                </a:moveTo>
                                <a:lnTo>
                                  <a:pt x="2898" y="1380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8" name="Freeform: Shape 2398"/>
                        <wps:cNvSpPr/>
                        <wps:spPr>
                          <a:xfrm>
                            <a:off x="1406868" y="587541"/>
                            <a:ext cx="4776" cy="27838"/>
                          </a:xfrm>
                          <a:custGeom>
                            <a:avLst/>
                            <a:gdLst>
                              <a:gd name="connsiteX0" fmla="*/ 4777 w 4776"/>
                              <a:gd name="connsiteY0" fmla="*/ 27839 h 27838"/>
                              <a:gd name="connsiteX1" fmla="*/ 2354 w 4776"/>
                              <a:gd name="connsiteY1" fmla="*/ 13919 h 27838"/>
                              <a:gd name="connsiteX2" fmla="*/ 0 w 4776"/>
                              <a:gd name="connsiteY2" fmla="*/ 0 h 27838"/>
                            </a:gdLst>
                            <a:ahLst/>
                            <a:cxnLst>
                              <a:cxn ang="0">
                                <a:pos x="connsiteX0" y="connsiteY0"/>
                              </a:cxn>
                              <a:cxn ang="0">
                                <a:pos x="connsiteX1" y="connsiteY1"/>
                              </a:cxn>
                              <a:cxn ang="0">
                                <a:pos x="connsiteX2" y="connsiteY2"/>
                              </a:cxn>
                            </a:cxnLst>
                            <a:rect l="l" t="t" r="r" b="b"/>
                            <a:pathLst>
                              <a:path w="4776" h="27838">
                                <a:moveTo>
                                  <a:pt x="4777" y="27839"/>
                                </a:moveTo>
                                <a:lnTo>
                                  <a:pt x="2354" y="1391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9" name="Freeform: Shape 2399"/>
                        <wps:cNvSpPr/>
                        <wps:spPr>
                          <a:xfrm>
                            <a:off x="1431067" y="573936"/>
                            <a:ext cx="14579" cy="34379"/>
                          </a:xfrm>
                          <a:custGeom>
                            <a:avLst/>
                            <a:gdLst>
                              <a:gd name="connsiteX0" fmla="*/ 0 w 14579"/>
                              <a:gd name="connsiteY0" fmla="*/ 34379 h 34379"/>
                              <a:gd name="connsiteX1" fmla="*/ 7153 w 14579"/>
                              <a:gd name="connsiteY1" fmla="*/ 17182 h 34379"/>
                              <a:gd name="connsiteX2" fmla="*/ 14580 w 14579"/>
                              <a:gd name="connsiteY2" fmla="*/ 0 h 34379"/>
                            </a:gdLst>
                            <a:ahLst/>
                            <a:cxnLst>
                              <a:cxn ang="0">
                                <a:pos x="connsiteX0" y="connsiteY0"/>
                              </a:cxn>
                              <a:cxn ang="0">
                                <a:pos x="connsiteX1" y="connsiteY1"/>
                              </a:cxn>
                              <a:cxn ang="0">
                                <a:pos x="connsiteX2" y="connsiteY2"/>
                              </a:cxn>
                            </a:cxnLst>
                            <a:rect l="l" t="t" r="r" b="b"/>
                            <a:pathLst>
                              <a:path w="14579" h="34379">
                                <a:moveTo>
                                  <a:pt x="0" y="34379"/>
                                </a:moveTo>
                                <a:lnTo>
                                  <a:pt x="7153" y="17182"/>
                                </a:lnTo>
                                <a:lnTo>
                                  <a:pt x="1458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0" name="Freeform: Shape 2400"/>
                        <wps:cNvSpPr/>
                        <wps:spPr>
                          <a:xfrm>
                            <a:off x="2019246" y="481788"/>
                            <a:ext cx="2756" cy="27638"/>
                          </a:xfrm>
                          <a:custGeom>
                            <a:avLst/>
                            <a:gdLst>
                              <a:gd name="connsiteX0" fmla="*/ 1 w 2756"/>
                              <a:gd name="connsiteY0" fmla="*/ 27638 h 27638"/>
                              <a:gd name="connsiteX1" fmla="*/ 1370 w 2756"/>
                              <a:gd name="connsiteY1" fmla="*/ 13830 h 27638"/>
                              <a:gd name="connsiteX2" fmla="*/ 2757 w 2756"/>
                              <a:gd name="connsiteY2" fmla="*/ 0 h 27638"/>
                            </a:gdLst>
                            <a:ahLst/>
                            <a:cxnLst>
                              <a:cxn ang="0">
                                <a:pos x="connsiteX0" y="connsiteY0"/>
                              </a:cxn>
                              <a:cxn ang="0">
                                <a:pos x="connsiteX1" y="connsiteY1"/>
                              </a:cxn>
                              <a:cxn ang="0">
                                <a:pos x="connsiteX2" y="connsiteY2"/>
                              </a:cxn>
                            </a:cxnLst>
                            <a:rect l="l" t="t" r="r" b="b"/>
                            <a:pathLst>
                              <a:path w="2756" h="27638">
                                <a:moveTo>
                                  <a:pt x="1" y="27638"/>
                                </a:moveTo>
                                <a:lnTo>
                                  <a:pt x="1370" y="13830"/>
                                </a:lnTo>
                                <a:lnTo>
                                  <a:pt x="2757"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1" name="Freeform: Shape 2401"/>
                        <wps:cNvSpPr/>
                        <wps:spPr>
                          <a:xfrm>
                            <a:off x="2099037" y="492244"/>
                            <a:ext cx="4354" cy="27434"/>
                          </a:xfrm>
                          <a:custGeom>
                            <a:avLst/>
                            <a:gdLst>
                              <a:gd name="connsiteX0" fmla="*/ 1 w 4354"/>
                              <a:gd name="connsiteY0" fmla="*/ 27435 h 27434"/>
                              <a:gd name="connsiteX1" fmla="*/ 4355 w 4354"/>
                              <a:gd name="connsiteY1" fmla="*/ 0 h 27434"/>
                            </a:gdLst>
                            <a:ahLst/>
                            <a:cxnLst>
                              <a:cxn ang="0">
                                <a:pos x="connsiteX0" y="connsiteY0"/>
                              </a:cxn>
                              <a:cxn ang="0">
                                <a:pos x="connsiteX1" y="connsiteY1"/>
                              </a:cxn>
                            </a:cxnLst>
                            <a:rect l="l" t="t" r="r" b="b"/>
                            <a:pathLst>
                              <a:path w="4354" h="27434">
                                <a:moveTo>
                                  <a:pt x="1" y="27435"/>
                                </a:moveTo>
                                <a:lnTo>
                                  <a:pt x="435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2" name="Freeform: Shape 2402"/>
                        <wps:cNvSpPr/>
                        <wps:spPr>
                          <a:xfrm>
                            <a:off x="2139548" y="499421"/>
                            <a:ext cx="5145" cy="27297"/>
                          </a:xfrm>
                          <a:custGeom>
                            <a:avLst/>
                            <a:gdLst>
                              <a:gd name="connsiteX0" fmla="*/ 1 w 5145"/>
                              <a:gd name="connsiteY0" fmla="*/ 27298 h 27297"/>
                              <a:gd name="connsiteX1" fmla="*/ 5146 w 5145"/>
                              <a:gd name="connsiteY1" fmla="*/ 0 h 27297"/>
                            </a:gdLst>
                            <a:ahLst/>
                            <a:cxnLst>
                              <a:cxn ang="0">
                                <a:pos x="connsiteX0" y="connsiteY0"/>
                              </a:cxn>
                              <a:cxn ang="0">
                                <a:pos x="connsiteX1" y="connsiteY1"/>
                              </a:cxn>
                            </a:cxnLst>
                            <a:rect l="l" t="t" r="r" b="b"/>
                            <a:pathLst>
                              <a:path w="5145" h="27297">
                                <a:moveTo>
                                  <a:pt x="1" y="27298"/>
                                </a:moveTo>
                                <a:lnTo>
                                  <a:pt x="5146"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3" name="Freeform: Shape 2403"/>
                        <wps:cNvSpPr/>
                        <wps:spPr>
                          <a:xfrm>
                            <a:off x="2195107" y="511349"/>
                            <a:ext cx="6268" cy="27050"/>
                          </a:xfrm>
                          <a:custGeom>
                            <a:avLst/>
                            <a:gdLst>
                              <a:gd name="connsiteX0" fmla="*/ 1 w 6268"/>
                              <a:gd name="connsiteY0" fmla="*/ 27050 h 27050"/>
                              <a:gd name="connsiteX1" fmla="*/ 3144 w 6268"/>
                              <a:gd name="connsiteY1" fmla="*/ 13514 h 27050"/>
                              <a:gd name="connsiteX2" fmla="*/ 6269 w 6268"/>
                              <a:gd name="connsiteY2" fmla="*/ 0 h 27050"/>
                            </a:gdLst>
                            <a:ahLst/>
                            <a:cxnLst>
                              <a:cxn ang="0">
                                <a:pos x="connsiteX0" y="connsiteY0"/>
                              </a:cxn>
                              <a:cxn ang="0">
                                <a:pos x="connsiteX1" y="connsiteY1"/>
                              </a:cxn>
                              <a:cxn ang="0">
                                <a:pos x="connsiteX2" y="connsiteY2"/>
                              </a:cxn>
                            </a:cxnLst>
                            <a:rect l="l" t="t" r="r" b="b"/>
                            <a:pathLst>
                              <a:path w="6268" h="27050">
                                <a:moveTo>
                                  <a:pt x="1" y="27050"/>
                                </a:moveTo>
                                <a:lnTo>
                                  <a:pt x="3144" y="13514"/>
                                </a:lnTo>
                                <a:lnTo>
                                  <a:pt x="6269"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4" name="Freeform: Shape 2404"/>
                        <wps:cNvSpPr/>
                        <wps:spPr>
                          <a:xfrm>
                            <a:off x="2245679" y="524341"/>
                            <a:ext cx="7287" cy="26800"/>
                          </a:xfrm>
                          <a:custGeom>
                            <a:avLst/>
                            <a:gdLst>
                              <a:gd name="connsiteX0" fmla="*/ 1 w 7287"/>
                              <a:gd name="connsiteY0" fmla="*/ 26801 h 26800"/>
                              <a:gd name="connsiteX1" fmla="*/ 7288 w 7287"/>
                              <a:gd name="connsiteY1" fmla="*/ 0 h 26800"/>
                            </a:gdLst>
                            <a:ahLst/>
                            <a:cxnLst>
                              <a:cxn ang="0">
                                <a:pos x="connsiteX0" y="connsiteY0"/>
                              </a:cxn>
                              <a:cxn ang="0">
                                <a:pos x="connsiteX1" y="connsiteY1"/>
                              </a:cxn>
                            </a:cxnLst>
                            <a:rect l="l" t="t" r="r" b="b"/>
                            <a:pathLst>
                              <a:path w="7287" h="26800">
                                <a:moveTo>
                                  <a:pt x="1" y="26801"/>
                                </a:moveTo>
                                <a:lnTo>
                                  <a:pt x="728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5" name="Freeform: Shape 2405"/>
                        <wps:cNvSpPr/>
                        <wps:spPr>
                          <a:xfrm>
                            <a:off x="2402540" y="578348"/>
                            <a:ext cx="10430" cy="25736"/>
                          </a:xfrm>
                          <a:custGeom>
                            <a:avLst/>
                            <a:gdLst>
                              <a:gd name="connsiteX0" fmla="*/ 1 w 10430"/>
                              <a:gd name="connsiteY0" fmla="*/ 25737 h 25736"/>
                              <a:gd name="connsiteX1" fmla="*/ 5216 w 10430"/>
                              <a:gd name="connsiteY1" fmla="*/ 12878 h 25736"/>
                              <a:gd name="connsiteX2" fmla="*/ 10431 w 10430"/>
                              <a:gd name="connsiteY2" fmla="*/ 0 h 25736"/>
                            </a:gdLst>
                            <a:ahLst/>
                            <a:cxnLst>
                              <a:cxn ang="0">
                                <a:pos x="connsiteX0" y="connsiteY0"/>
                              </a:cxn>
                              <a:cxn ang="0">
                                <a:pos x="connsiteX1" y="connsiteY1"/>
                              </a:cxn>
                              <a:cxn ang="0">
                                <a:pos x="connsiteX2" y="connsiteY2"/>
                              </a:cxn>
                            </a:cxnLst>
                            <a:rect l="l" t="t" r="r" b="b"/>
                            <a:pathLst>
                              <a:path w="10430" h="25736">
                                <a:moveTo>
                                  <a:pt x="1" y="25737"/>
                                </a:moveTo>
                                <a:lnTo>
                                  <a:pt x="5216" y="12878"/>
                                </a:lnTo>
                                <a:lnTo>
                                  <a:pt x="10431"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6" name="Freeform: Shape 2406"/>
                        <wps:cNvSpPr/>
                        <wps:spPr>
                          <a:xfrm>
                            <a:off x="2490865" y="618665"/>
                            <a:ext cx="12221" cy="24939"/>
                          </a:xfrm>
                          <a:custGeom>
                            <a:avLst/>
                            <a:gdLst>
                              <a:gd name="connsiteX0" fmla="*/ 1 w 12221"/>
                              <a:gd name="connsiteY0" fmla="*/ 24940 h 24939"/>
                              <a:gd name="connsiteX1" fmla="*/ 12222 w 12221"/>
                              <a:gd name="connsiteY1" fmla="*/ 0 h 24939"/>
                            </a:gdLst>
                            <a:ahLst/>
                            <a:cxnLst>
                              <a:cxn ang="0">
                                <a:pos x="connsiteX0" y="connsiteY0"/>
                              </a:cxn>
                              <a:cxn ang="0">
                                <a:pos x="connsiteX1" y="connsiteY1"/>
                              </a:cxn>
                            </a:cxnLst>
                            <a:rect l="l" t="t" r="r" b="b"/>
                            <a:pathLst>
                              <a:path w="12221" h="24939">
                                <a:moveTo>
                                  <a:pt x="1" y="24940"/>
                                </a:moveTo>
                                <a:lnTo>
                                  <a:pt x="12222"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7" name="Freeform: Shape 2407"/>
                        <wps:cNvSpPr/>
                        <wps:spPr>
                          <a:xfrm>
                            <a:off x="2701916" y="749268"/>
                            <a:ext cx="16453" cy="22361"/>
                          </a:xfrm>
                          <a:custGeom>
                            <a:avLst/>
                            <a:gdLst>
                              <a:gd name="connsiteX0" fmla="*/ 1 w 16453"/>
                              <a:gd name="connsiteY0" fmla="*/ 22362 h 22361"/>
                              <a:gd name="connsiteX1" fmla="*/ 8236 w 16453"/>
                              <a:gd name="connsiteY1" fmla="*/ 11178 h 22361"/>
                              <a:gd name="connsiteX2" fmla="*/ 16454 w 16453"/>
                              <a:gd name="connsiteY2" fmla="*/ 0 h 22361"/>
                            </a:gdLst>
                            <a:ahLst/>
                            <a:cxnLst>
                              <a:cxn ang="0">
                                <a:pos x="connsiteX0" y="connsiteY0"/>
                              </a:cxn>
                              <a:cxn ang="0">
                                <a:pos x="connsiteX1" y="connsiteY1"/>
                              </a:cxn>
                              <a:cxn ang="0">
                                <a:pos x="connsiteX2" y="connsiteY2"/>
                              </a:cxn>
                            </a:cxnLst>
                            <a:rect l="l" t="t" r="r" b="b"/>
                            <a:pathLst>
                              <a:path w="16453" h="22361">
                                <a:moveTo>
                                  <a:pt x="1" y="22362"/>
                                </a:moveTo>
                                <a:lnTo>
                                  <a:pt x="8236" y="11178"/>
                                </a:lnTo>
                                <a:lnTo>
                                  <a:pt x="16454"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8" name="Freeform: Shape 2408"/>
                        <wps:cNvSpPr/>
                        <wps:spPr>
                          <a:xfrm>
                            <a:off x="3017341" y="1080123"/>
                            <a:ext cx="22827" cy="15847"/>
                          </a:xfrm>
                          <a:custGeom>
                            <a:avLst/>
                            <a:gdLst>
                              <a:gd name="connsiteX0" fmla="*/ 1 w 22827"/>
                              <a:gd name="connsiteY0" fmla="*/ 15847 h 15847"/>
                              <a:gd name="connsiteX1" fmla="*/ 22828 w 22827"/>
                              <a:gd name="connsiteY1" fmla="*/ 0 h 15847"/>
                            </a:gdLst>
                            <a:ahLst/>
                            <a:cxnLst>
                              <a:cxn ang="0">
                                <a:pos x="connsiteX0" y="connsiteY0"/>
                              </a:cxn>
                              <a:cxn ang="0">
                                <a:pos x="connsiteX1" y="connsiteY1"/>
                              </a:cxn>
                            </a:cxnLst>
                            <a:rect l="l" t="t" r="r" b="b"/>
                            <a:pathLst>
                              <a:path w="22827" h="15847">
                                <a:moveTo>
                                  <a:pt x="1" y="15847"/>
                                </a:moveTo>
                                <a:lnTo>
                                  <a:pt x="22828"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09" name="Freeform: Shape 2409"/>
                        <wps:cNvSpPr/>
                        <wps:spPr>
                          <a:xfrm>
                            <a:off x="3040256" y="1114913"/>
                            <a:ext cx="23284" cy="15146"/>
                          </a:xfrm>
                          <a:custGeom>
                            <a:avLst/>
                            <a:gdLst>
                              <a:gd name="connsiteX0" fmla="*/ 1 w 23284"/>
                              <a:gd name="connsiteY0" fmla="*/ 15147 h 15146"/>
                              <a:gd name="connsiteX1" fmla="*/ 11660 w 23284"/>
                              <a:gd name="connsiteY1" fmla="*/ 7584 h 15146"/>
                              <a:gd name="connsiteX2" fmla="*/ 23285 w 23284"/>
                              <a:gd name="connsiteY2" fmla="*/ 0 h 15146"/>
                            </a:gdLst>
                            <a:ahLst/>
                            <a:cxnLst>
                              <a:cxn ang="0">
                                <a:pos x="connsiteX0" y="connsiteY0"/>
                              </a:cxn>
                              <a:cxn ang="0">
                                <a:pos x="connsiteX1" y="connsiteY1"/>
                              </a:cxn>
                              <a:cxn ang="0">
                                <a:pos x="connsiteX2" y="connsiteY2"/>
                              </a:cxn>
                            </a:cxnLst>
                            <a:rect l="l" t="t" r="r" b="b"/>
                            <a:pathLst>
                              <a:path w="23284" h="15146">
                                <a:moveTo>
                                  <a:pt x="1" y="15147"/>
                                </a:moveTo>
                                <a:lnTo>
                                  <a:pt x="11660" y="7584"/>
                                </a:lnTo>
                                <a:lnTo>
                                  <a:pt x="2328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0" name="Freeform: Shape 2410"/>
                        <wps:cNvSpPr/>
                        <wps:spPr>
                          <a:xfrm>
                            <a:off x="3120873" y="1259191"/>
                            <a:ext cx="24899" cy="12314"/>
                          </a:xfrm>
                          <a:custGeom>
                            <a:avLst/>
                            <a:gdLst>
                              <a:gd name="connsiteX0" fmla="*/ 1 w 24899"/>
                              <a:gd name="connsiteY0" fmla="*/ 12314 h 12314"/>
                              <a:gd name="connsiteX1" fmla="*/ 24900 w 24899"/>
                              <a:gd name="connsiteY1" fmla="*/ 0 h 12314"/>
                            </a:gdLst>
                            <a:ahLst/>
                            <a:cxnLst>
                              <a:cxn ang="0">
                                <a:pos x="connsiteX0" y="connsiteY0"/>
                              </a:cxn>
                              <a:cxn ang="0">
                                <a:pos x="connsiteX1" y="connsiteY1"/>
                              </a:cxn>
                            </a:cxnLst>
                            <a:rect l="l" t="t" r="r" b="b"/>
                            <a:pathLst>
                              <a:path w="24899" h="12314">
                                <a:moveTo>
                                  <a:pt x="1" y="12314"/>
                                </a:moveTo>
                                <a:lnTo>
                                  <a:pt x="2490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1" name="Freeform: Shape 2411"/>
                        <wps:cNvSpPr/>
                        <wps:spPr>
                          <a:xfrm>
                            <a:off x="3226583" y="1558361"/>
                            <a:ext cx="27024" cy="6403"/>
                          </a:xfrm>
                          <a:custGeom>
                            <a:avLst/>
                            <a:gdLst>
                              <a:gd name="connsiteX0" fmla="*/ 1 w 27024"/>
                              <a:gd name="connsiteY0" fmla="*/ 6404 h 6403"/>
                              <a:gd name="connsiteX1" fmla="*/ 13521 w 27024"/>
                              <a:gd name="connsiteY1" fmla="*/ 3210 h 6403"/>
                              <a:gd name="connsiteX2" fmla="*/ 27025 w 27024"/>
                              <a:gd name="connsiteY2" fmla="*/ 0 h 6403"/>
                            </a:gdLst>
                            <a:ahLst/>
                            <a:cxnLst>
                              <a:cxn ang="0">
                                <a:pos x="connsiteX0" y="connsiteY0"/>
                              </a:cxn>
                              <a:cxn ang="0">
                                <a:pos x="connsiteX1" y="connsiteY1"/>
                              </a:cxn>
                              <a:cxn ang="0">
                                <a:pos x="connsiteX2" y="connsiteY2"/>
                              </a:cxn>
                            </a:cxnLst>
                            <a:rect l="l" t="t" r="r" b="b"/>
                            <a:pathLst>
                              <a:path w="27024" h="6403">
                                <a:moveTo>
                                  <a:pt x="1" y="6404"/>
                                </a:moveTo>
                                <a:lnTo>
                                  <a:pt x="13521" y="3210"/>
                                </a:lnTo>
                                <a:lnTo>
                                  <a:pt x="27025"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2" name="Freeform: Shape 2412"/>
                        <wps:cNvSpPr/>
                        <wps:spPr>
                          <a:xfrm>
                            <a:off x="3104788" y="2526527"/>
                            <a:ext cx="24583" cy="12923"/>
                          </a:xfrm>
                          <a:custGeom>
                            <a:avLst/>
                            <a:gdLst>
                              <a:gd name="connsiteX0" fmla="*/ 1 w 24583"/>
                              <a:gd name="connsiteY0" fmla="*/ 0 h 12923"/>
                              <a:gd name="connsiteX1" fmla="*/ 12292 w 24583"/>
                              <a:gd name="connsiteY1" fmla="*/ 6480 h 12923"/>
                              <a:gd name="connsiteX2" fmla="*/ 24584 w 24583"/>
                              <a:gd name="connsiteY2" fmla="*/ 12924 h 12923"/>
                            </a:gdLst>
                            <a:ahLst/>
                            <a:cxnLst>
                              <a:cxn ang="0">
                                <a:pos x="connsiteX0" y="connsiteY0"/>
                              </a:cxn>
                              <a:cxn ang="0">
                                <a:pos x="connsiteX1" y="connsiteY1"/>
                              </a:cxn>
                              <a:cxn ang="0">
                                <a:pos x="connsiteX2" y="connsiteY2"/>
                              </a:cxn>
                            </a:cxnLst>
                            <a:rect l="l" t="t" r="r" b="b"/>
                            <a:pathLst>
                              <a:path w="24583" h="12923">
                                <a:moveTo>
                                  <a:pt x="1" y="0"/>
                                </a:moveTo>
                                <a:lnTo>
                                  <a:pt x="12292" y="6480"/>
                                </a:lnTo>
                                <a:lnTo>
                                  <a:pt x="24584" y="1292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3" name="Freeform: Shape 2413"/>
                        <wps:cNvSpPr/>
                        <wps:spPr>
                          <a:xfrm>
                            <a:off x="3085087" y="2562594"/>
                            <a:ext cx="24179" cy="13661"/>
                          </a:xfrm>
                          <a:custGeom>
                            <a:avLst/>
                            <a:gdLst>
                              <a:gd name="connsiteX0" fmla="*/ 1 w 24179"/>
                              <a:gd name="connsiteY0" fmla="*/ 0 h 13661"/>
                              <a:gd name="connsiteX1" fmla="*/ 24180 w 24179"/>
                              <a:gd name="connsiteY1" fmla="*/ 13661 h 13661"/>
                            </a:gdLst>
                            <a:ahLst/>
                            <a:cxnLst>
                              <a:cxn ang="0">
                                <a:pos x="connsiteX0" y="connsiteY0"/>
                              </a:cxn>
                              <a:cxn ang="0">
                                <a:pos x="connsiteX1" y="connsiteY1"/>
                              </a:cxn>
                            </a:cxnLst>
                            <a:rect l="l" t="t" r="r" b="b"/>
                            <a:pathLst>
                              <a:path w="24179" h="13661">
                                <a:moveTo>
                                  <a:pt x="1" y="0"/>
                                </a:moveTo>
                                <a:lnTo>
                                  <a:pt x="24180" y="1366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4" name="Freeform: Shape 2414"/>
                        <wps:cNvSpPr/>
                        <wps:spPr>
                          <a:xfrm>
                            <a:off x="3064331" y="2598046"/>
                            <a:ext cx="23775" cy="14381"/>
                          </a:xfrm>
                          <a:custGeom>
                            <a:avLst/>
                            <a:gdLst>
                              <a:gd name="connsiteX0" fmla="*/ 1 w 23775"/>
                              <a:gd name="connsiteY0" fmla="*/ 0 h 14381"/>
                              <a:gd name="connsiteX1" fmla="*/ 11889 w 23775"/>
                              <a:gd name="connsiteY1" fmla="*/ 7217 h 14381"/>
                              <a:gd name="connsiteX2" fmla="*/ 23776 w 23775"/>
                              <a:gd name="connsiteY2" fmla="*/ 14381 h 14381"/>
                            </a:gdLst>
                            <a:ahLst/>
                            <a:cxnLst>
                              <a:cxn ang="0">
                                <a:pos x="connsiteX0" y="connsiteY0"/>
                              </a:cxn>
                              <a:cxn ang="0">
                                <a:pos x="connsiteX1" y="connsiteY1"/>
                              </a:cxn>
                              <a:cxn ang="0">
                                <a:pos x="connsiteX2" y="connsiteY2"/>
                              </a:cxn>
                            </a:cxnLst>
                            <a:rect l="l" t="t" r="r" b="b"/>
                            <a:pathLst>
                              <a:path w="23775" h="14381">
                                <a:moveTo>
                                  <a:pt x="1" y="0"/>
                                </a:moveTo>
                                <a:lnTo>
                                  <a:pt x="11889" y="7217"/>
                                </a:lnTo>
                                <a:lnTo>
                                  <a:pt x="23776" y="1438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5" name="Freeform: Shape 2415"/>
                        <wps:cNvSpPr/>
                        <wps:spPr>
                          <a:xfrm>
                            <a:off x="3042539" y="2632884"/>
                            <a:ext cx="23336" cy="15083"/>
                          </a:xfrm>
                          <a:custGeom>
                            <a:avLst/>
                            <a:gdLst>
                              <a:gd name="connsiteX0" fmla="*/ 1 w 23336"/>
                              <a:gd name="connsiteY0" fmla="*/ 0 h 15083"/>
                              <a:gd name="connsiteX1" fmla="*/ 11678 w 23336"/>
                              <a:gd name="connsiteY1" fmla="*/ 7550 h 15083"/>
                              <a:gd name="connsiteX2" fmla="*/ 23337 w 23336"/>
                              <a:gd name="connsiteY2" fmla="*/ 15083 h 15083"/>
                            </a:gdLst>
                            <a:ahLst/>
                            <a:cxnLst>
                              <a:cxn ang="0">
                                <a:pos x="connsiteX0" y="connsiteY0"/>
                              </a:cxn>
                              <a:cxn ang="0">
                                <a:pos x="connsiteX1" y="connsiteY1"/>
                              </a:cxn>
                              <a:cxn ang="0">
                                <a:pos x="connsiteX2" y="connsiteY2"/>
                              </a:cxn>
                            </a:cxnLst>
                            <a:rect l="l" t="t" r="r" b="b"/>
                            <a:pathLst>
                              <a:path w="23336" h="15083">
                                <a:moveTo>
                                  <a:pt x="1" y="0"/>
                                </a:moveTo>
                                <a:lnTo>
                                  <a:pt x="11678" y="7550"/>
                                </a:lnTo>
                                <a:lnTo>
                                  <a:pt x="23337" y="1508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6" name="Freeform: Shape 2416"/>
                        <wps:cNvSpPr/>
                        <wps:spPr>
                          <a:xfrm>
                            <a:off x="2931369" y="2781752"/>
                            <a:ext cx="21106" cy="18103"/>
                          </a:xfrm>
                          <a:custGeom>
                            <a:avLst/>
                            <a:gdLst>
                              <a:gd name="connsiteX0" fmla="*/ 1 w 21106"/>
                              <a:gd name="connsiteY0" fmla="*/ 0 h 18103"/>
                              <a:gd name="connsiteX1" fmla="*/ 10554 w 21106"/>
                              <a:gd name="connsiteY1" fmla="*/ 9043 h 18103"/>
                              <a:gd name="connsiteX2" fmla="*/ 21107 w 21106"/>
                              <a:gd name="connsiteY2" fmla="*/ 18104 h 18103"/>
                            </a:gdLst>
                            <a:ahLst/>
                            <a:cxnLst>
                              <a:cxn ang="0">
                                <a:pos x="connsiteX0" y="connsiteY0"/>
                              </a:cxn>
                              <a:cxn ang="0">
                                <a:pos x="connsiteX1" y="connsiteY1"/>
                              </a:cxn>
                              <a:cxn ang="0">
                                <a:pos x="connsiteX2" y="connsiteY2"/>
                              </a:cxn>
                            </a:cxnLst>
                            <a:rect l="l" t="t" r="r" b="b"/>
                            <a:pathLst>
                              <a:path w="21106" h="18103">
                                <a:moveTo>
                                  <a:pt x="1" y="0"/>
                                </a:moveTo>
                                <a:lnTo>
                                  <a:pt x="10554" y="9043"/>
                                </a:lnTo>
                                <a:lnTo>
                                  <a:pt x="21107" y="18104"/>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7" name="Freeform: Shape 2417"/>
                        <wps:cNvSpPr/>
                        <wps:spPr>
                          <a:xfrm>
                            <a:off x="2676858" y="3012886"/>
                            <a:ext cx="15961" cy="22721"/>
                          </a:xfrm>
                          <a:custGeom>
                            <a:avLst/>
                            <a:gdLst>
                              <a:gd name="connsiteX0" fmla="*/ 1 w 15961"/>
                              <a:gd name="connsiteY0" fmla="*/ 0 h 22721"/>
                              <a:gd name="connsiteX1" fmla="*/ 7973 w 15961"/>
                              <a:gd name="connsiteY1" fmla="*/ 11361 h 22721"/>
                              <a:gd name="connsiteX2" fmla="*/ 15962 w 15961"/>
                              <a:gd name="connsiteY2" fmla="*/ 22722 h 22721"/>
                            </a:gdLst>
                            <a:ahLst/>
                            <a:cxnLst>
                              <a:cxn ang="0">
                                <a:pos x="connsiteX0" y="connsiteY0"/>
                              </a:cxn>
                              <a:cxn ang="0">
                                <a:pos x="connsiteX1" y="connsiteY1"/>
                              </a:cxn>
                              <a:cxn ang="0">
                                <a:pos x="connsiteX2" y="connsiteY2"/>
                              </a:cxn>
                            </a:cxnLst>
                            <a:rect l="l" t="t" r="r" b="b"/>
                            <a:pathLst>
                              <a:path w="15961" h="22721">
                                <a:moveTo>
                                  <a:pt x="1" y="0"/>
                                </a:moveTo>
                                <a:lnTo>
                                  <a:pt x="7973" y="11361"/>
                                </a:lnTo>
                                <a:lnTo>
                                  <a:pt x="15962" y="2272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8" name="Freeform: Shape 2418"/>
                        <wps:cNvSpPr/>
                        <wps:spPr>
                          <a:xfrm>
                            <a:off x="2533290" y="3101174"/>
                            <a:ext cx="13064" cy="24477"/>
                          </a:xfrm>
                          <a:custGeom>
                            <a:avLst/>
                            <a:gdLst>
                              <a:gd name="connsiteX0" fmla="*/ 1 w 13064"/>
                              <a:gd name="connsiteY0" fmla="*/ 0 h 24477"/>
                              <a:gd name="connsiteX1" fmla="*/ 6533 w 13064"/>
                              <a:gd name="connsiteY1" fmla="*/ 12239 h 24477"/>
                              <a:gd name="connsiteX2" fmla="*/ 13065 w 13064"/>
                              <a:gd name="connsiteY2" fmla="*/ 24478 h 24477"/>
                            </a:gdLst>
                            <a:ahLst/>
                            <a:cxnLst>
                              <a:cxn ang="0">
                                <a:pos x="connsiteX0" y="connsiteY0"/>
                              </a:cxn>
                              <a:cxn ang="0">
                                <a:pos x="connsiteX1" y="connsiteY1"/>
                              </a:cxn>
                              <a:cxn ang="0">
                                <a:pos x="connsiteX2" y="connsiteY2"/>
                              </a:cxn>
                            </a:cxnLst>
                            <a:rect l="l" t="t" r="r" b="b"/>
                            <a:pathLst>
                              <a:path w="13064" h="24477">
                                <a:moveTo>
                                  <a:pt x="1" y="0"/>
                                </a:moveTo>
                                <a:lnTo>
                                  <a:pt x="6533" y="12239"/>
                                </a:lnTo>
                                <a:lnTo>
                                  <a:pt x="13065" y="2447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19" name="Freeform: Shape 2419"/>
                        <wps:cNvSpPr/>
                        <wps:spPr>
                          <a:xfrm>
                            <a:off x="2496748" y="3119980"/>
                            <a:ext cx="12344" cy="24881"/>
                          </a:xfrm>
                          <a:custGeom>
                            <a:avLst/>
                            <a:gdLst>
                              <a:gd name="connsiteX0" fmla="*/ 1 w 12344"/>
                              <a:gd name="connsiteY0" fmla="*/ 0 h 24881"/>
                              <a:gd name="connsiteX1" fmla="*/ 6164 w 12344"/>
                              <a:gd name="connsiteY1" fmla="*/ 12415 h 24881"/>
                              <a:gd name="connsiteX2" fmla="*/ 12345 w 12344"/>
                              <a:gd name="connsiteY2" fmla="*/ 24882 h 24881"/>
                            </a:gdLst>
                            <a:ahLst/>
                            <a:cxnLst>
                              <a:cxn ang="0">
                                <a:pos x="connsiteX0" y="connsiteY0"/>
                              </a:cxn>
                              <a:cxn ang="0">
                                <a:pos x="connsiteX1" y="connsiteY1"/>
                              </a:cxn>
                              <a:cxn ang="0">
                                <a:pos x="connsiteX2" y="connsiteY2"/>
                              </a:cxn>
                            </a:cxnLst>
                            <a:rect l="l" t="t" r="r" b="b"/>
                            <a:pathLst>
                              <a:path w="12344" h="24881">
                                <a:moveTo>
                                  <a:pt x="1" y="0"/>
                                </a:moveTo>
                                <a:lnTo>
                                  <a:pt x="6164" y="12415"/>
                                </a:lnTo>
                                <a:lnTo>
                                  <a:pt x="12345" y="2488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0" name="Freeform: Shape 2420"/>
                        <wps:cNvSpPr/>
                        <wps:spPr>
                          <a:xfrm>
                            <a:off x="2444262" y="3144651"/>
                            <a:ext cx="11291" cy="25373"/>
                          </a:xfrm>
                          <a:custGeom>
                            <a:avLst/>
                            <a:gdLst>
                              <a:gd name="connsiteX0" fmla="*/ 1 w 11291"/>
                              <a:gd name="connsiteY0" fmla="*/ 0 h 25373"/>
                              <a:gd name="connsiteX1" fmla="*/ 5655 w 11291"/>
                              <a:gd name="connsiteY1" fmla="*/ 12678 h 25373"/>
                              <a:gd name="connsiteX2" fmla="*/ 11292 w 11291"/>
                              <a:gd name="connsiteY2" fmla="*/ 25373 h 25373"/>
                            </a:gdLst>
                            <a:ahLst/>
                            <a:cxnLst>
                              <a:cxn ang="0">
                                <a:pos x="connsiteX0" y="connsiteY0"/>
                              </a:cxn>
                              <a:cxn ang="0">
                                <a:pos x="connsiteX1" y="connsiteY1"/>
                              </a:cxn>
                              <a:cxn ang="0">
                                <a:pos x="connsiteX2" y="connsiteY2"/>
                              </a:cxn>
                            </a:cxnLst>
                            <a:rect l="l" t="t" r="r" b="b"/>
                            <a:pathLst>
                              <a:path w="11291" h="25373">
                                <a:moveTo>
                                  <a:pt x="1" y="0"/>
                                </a:moveTo>
                                <a:lnTo>
                                  <a:pt x="5655" y="12678"/>
                                </a:lnTo>
                                <a:lnTo>
                                  <a:pt x="11292" y="2537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1" name="Freeform: Shape 2421"/>
                        <wps:cNvSpPr/>
                        <wps:spPr>
                          <a:xfrm>
                            <a:off x="2020580" y="3256891"/>
                            <a:ext cx="2774" cy="27638"/>
                          </a:xfrm>
                          <a:custGeom>
                            <a:avLst/>
                            <a:gdLst>
                              <a:gd name="connsiteX0" fmla="*/ 1 w 2774"/>
                              <a:gd name="connsiteY0" fmla="*/ 0 h 27638"/>
                              <a:gd name="connsiteX1" fmla="*/ 1388 w 2774"/>
                              <a:gd name="connsiteY1" fmla="*/ 13837 h 27638"/>
                              <a:gd name="connsiteX2" fmla="*/ 2775 w 2774"/>
                              <a:gd name="connsiteY2" fmla="*/ 27638 h 27638"/>
                            </a:gdLst>
                            <a:ahLst/>
                            <a:cxnLst>
                              <a:cxn ang="0">
                                <a:pos x="connsiteX0" y="connsiteY0"/>
                              </a:cxn>
                              <a:cxn ang="0">
                                <a:pos x="connsiteX1" y="connsiteY1"/>
                              </a:cxn>
                              <a:cxn ang="0">
                                <a:pos x="connsiteX2" y="connsiteY2"/>
                              </a:cxn>
                            </a:cxnLst>
                            <a:rect l="l" t="t" r="r" b="b"/>
                            <a:pathLst>
                              <a:path w="2774" h="27638">
                                <a:moveTo>
                                  <a:pt x="1" y="0"/>
                                </a:moveTo>
                                <a:lnTo>
                                  <a:pt x="1388" y="13837"/>
                                </a:lnTo>
                                <a:lnTo>
                                  <a:pt x="2775" y="2763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2" name="Freeform: Shape 2422"/>
                        <wps:cNvSpPr/>
                        <wps:spPr>
                          <a:xfrm>
                            <a:off x="1816958" y="3262211"/>
                            <a:ext cx="1316" cy="27761"/>
                          </a:xfrm>
                          <a:custGeom>
                            <a:avLst/>
                            <a:gdLst>
                              <a:gd name="connsiteX0" fmla="*/ 1317 w 1316"/>
                              <a:gd name="connsiteY0" fmla="*/ 0 h 27761"/>
                              <a:gd name="connsiteX1" fmla="*/ 0 w 1316"/>
                              <a:gd name="connsiteY1" fmla="*/ 27761 h 27761"/>
                            </a:gdLst>
                            <a:ahLst/>
                            <a:cxnLst>
                              <a:cxn ang="0">
                                <a:pos x="connsiteX0" y="connsiteY0"/>
                              </a:cxn>
                              <a:cxn ang="0">
                                <a:pos x="connsiteX1" y="connsiteY1"/>
                              </a:cxn>
                            </a:cxnLst>
                            <a:rect l="l" t="t" r="r" b="b"/>
                            <a:pathLst>
                              <a:path w="1316" h="27761">
                                <a:moveTo>
                                  <a:pt x="1317" y="0"/>
                                </a:moveTo>
                                <a:lnTo>
                                  <a:pt x="0" y="2776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3" name="Freeform: Shape 2423"/>
                        <wps:cNvSpPr/>
                        <wps:spPr>
                          <a:xfrm>
                            <a:off x="1742626" y="3256856"/>
                            <a:ext cx="2781" cy="27638"/>
                          </a:xfrm>
                          <a:custGeom>
                            <a:avLst/>
                            <a:gdLst>
                              <a:gd name="connsiteX0" fmla="*/ 2782 w 2781"/>
                              <a:gd name="connsiteY0" fmla="*/ 0 h 27638"/>
                              <a:gd name="connsiteX1" fmla="*/ 1404 w 2781"/>
                              <a:gd name="connsiteY1" fmla="*/ 13802 h 27638"/>
                              <a:gd name="connsiteX2" fmla="*/ 0 w 2781"/>
                              <a:gd name="connsiteY2" fmla="*/ 27638 h 27638"/>
                            </a:gdLst>
                            <a:ahLst/>
                            <a:cxnLst>
                              <a:cxn ang="0">
                                <a:pos x="connsiteX0" y="connsiteY0"/>
                              </a:cxn>
                              <a:cxn ang="0">
                                <a:pos x="connsiteX1" y="connsiteY1"/>
                              </a:cxn>
                              <a:cxn ang="0">
                                <a:pos x="connsiteX2" y="connsiteY2"/>
                              </a:cxn>
                            </a:cxnLst>
                            <a:rect l="l" t="t" r="r" b="b"/>
                            <a:pathLst>
                              <a:path w="2781" h="27638">
                                <a:moveTo>
                                  <a:pt x="2782" y="0"/>
                                </a:moveTo>
                                <a:lnTo>
                                  <a:pt x="1404" y="13802"/>
                                </a:lnTo>
                                <a:lnTo>
                                  <a:pt x="0" y="2763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4" name="Freeform: Shape 2424"/>
                        <wps:cNvSpPr/>
                        <wps:spPr>
                          <a:xfrm>
                            <a:off x="1700997" y="3252150"/>
                            <a:ext cx="3598" cy="27533"/>
                          </a:xfrm>
                          <a:custGeom>
                            <a:avLst/>
                            <a:gdLst>
                              <a:gd name="connsiteX0" fmla="*/ 3598 w 3598"/>
                              <a:gd name="connsiteY0" fmla="*/ 0 h 27533"/>
                              <a:gd name="connsiteX1" fmla="*/ 1792 w 3598"/>
                              <a:gd name="connsiteY1" fmla="*/ 13749 h 27533"/>
                              <a:gd name="connsiteX2" fmla="*/ 0 w 3598"/>
                              <a:gd name="connsiteY2" fmla="*/ 27533 h 27533"/>
                            </a:gdLst>
                            <a:ahLst/>
                            <a:cxnLst>
                              <a:cxn ang="0">
                                <a:pos x="connsiteX0" y="connsiteY0"/>
                              </a:cxn>
                              <a:cxn ang="0">
                                <a:pos x="connsiteX1" y="connsiteY1"/>
                              </a:cxn>
                              <a:cxn ang="0">
                                <a:pos x="connsiteX2" y="connsiteY2"/>
                              </a:cxn>
                            </a:cxnLst>
                            <a:rect l="l" t="t" r="r" b="b"/>
                            <a:pathLst>
                              <a:path w="3598" h="27533">
                                <a:moveTo>
                                  <a:pt x="3598" y="0"/>
                                </a:moveTo>
                                <a:lnTo>
                                  <a:pt x="1792" y="13749"/>
                                </a:lnTo>
                                <a:lnTo>
                                  <a:pt x="0" y="27533"/>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5" name="Freeform: Shape 2425"/>
                        <wps:cNvSpPr/>
                        <wps:spPr>
                          <a:xfrm>
                            <a:off x="1614847" y="3238454"/>
                            <a:ext cx="5295" cy="27252"/>
                          </a:xfrm>
                          <a:custGeom>
                            <a:avLst/>
                            <a:gdLst>
                              <a:gd name="connsiteX0" fmla="*/ 5296 w 5295"/>
                              <a:gd name="connsiteY0" fmla="*/ 0 h 27252"/>
                              <a:gd name="connsiteX1" fmla="*/ 0 w 5295"/>
                              <a:gd name="connsiteY1" fmla="*/ 27252 h 27252"/>
                            </a:gdLst>
                            <a:ahLst/>
                            <a:cxnLst>
                              <a:cxn ang="0">
                                <a:pos x="connsiteX0" y="connsiteY0"/>
                              </a:cxn>
                              <a:cxn ang="0">
                                <a:pos x="connsiteX1" y="connsiteY1"/>
                              </a:cxn>
                            </a:cxnLst>
                            <a:rect l="l" t="t" r="r" b="b"/>
                            <a:pathLst>
                              <a:path w="5295" h="27252">
                                <a:moveTo>
                                  <a:pt x="5296" y="0"/>
                                </a:moveTo>
                                <a:lnTo>
                                  <a:pt x="0" y="2725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6" name="Freeform: Shape 2426"/>
                        <wps:cNvSpPr/>
                        <wps:spPr>
                          <a:xfrm>
                            <a:off x="1224700" y="3103492"/>
                            <a:ext cx="12992" cy="24565"/>
                          </a:xfrm>
                          <a:custGeom>
                            <a:avLst/>
                            <a:gdLst>
                              <a:gd name="connsiteX0" fmla="*/ 12993 w 12992"/>
                              <a:gd name="connsiteY0" fmla="*/ 0 h 24565"/>
                              <a:gd name="connsiteX1" fmla="*/ 6498 w 12992"/>
                              <a:gd name="connsiteY1" fmla="*/ 12292 h 24565"/>
                              <a:gd name="connsiteX2" fmla="*/ 0 w 12992"/>
                              <a:gd name="connsiteY2" fmla="*/ 24566 h 24565"/>
                            </a:gdLst>
                            <a:ahLst/>
                            <a:cxnLst>
                              <a:cxn ang="0">
                                <a:pos x="connsiteX0" y="connsiteY0"/>
                              </a:cxn>
                              <a:cxn ang="0">
                                <a:pos x="connsiteX1" y="connsiteY1"/>
                              </a:cxn>
                              <a:cxn ang="0">
                                <a:pos x="connsiteX2" y="connsiteY2"/>
                              </a:cxn>
                            </a:cxnLst>
                            <a:rect l="l" t="t" r="r" b="b"/>
                            <a:pathLst>
                              <a:path w="12992" h="24565">
                                <a:moveTo>
                                  <a:pt x="12993" y="0"/>
                                </a:moveTo>
                                <a:lnTo>
                                  <a:pt x="6498" y="12292"/>
                                </a:lnTo>
                                <a:lnTo>
                                  <a:pt x="0" y="2456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7" name="Freeform: Shape 2427"/>
                        <wps:cNvSpPr/>
                        <wps:spPr>
                          <a:xfrm>
                            <a:off x="1059505" y="3002948"/>
                            <a:ext cx="16253" cy="22528"/>
                          </a:xfrm>
                          <a:custGeom>
                            <a:avLst/>
                            <a:gdLst>
                              <a:gd name="connsiteX0" fmla="*/ 16254 w 16253"/>
                              <a:gd name="connsiteY0" fmla="*/ 0 h 22528"/>
                              <a:gd name="connsiteX1" fmla="*/ 8125 w 16253"/>
                              <a:gd name="connsiteY1" fmla="*/ 11255 h 22528"/>
                              <a:gd name="connsiteX2" fmla="*/ 0 w 16253"/>
                              <a:gd name="connsiteY2" fmla="*/ 22529 h 22528"/>
                            </a:gdLst>
                            <a:ahLst/>
                            <a:cxnLst>
                              <a:cxn ang="0">
                                <a:pos x="connsiteX0" y="connsiteY0"/>
                              </a:cxn>
                              <a:cxn ang="0">
                                <a:pos x="connsiteX1" y="connsiteY1"/>
                              </a:cxn>
                              <a:cxn ang="0">
                                <a:pos x="connsiteX2" y="connsiteY2"/>
                              </a:cxn>
                            </a:cxnLst>
                            <a:rect l="l" t="t" r="r" b="b"/>
                            <a:pathLst>
                              <a:path w="16253" h="22528">
                                <a:moveTo>
                                  <a:pt x="16254" y="0"/>
                                </a:moveTo>
                                <a:lnTo>
                                  <a:pt x="8125" y="11255"/>
                                </a:lnTo>
                                <a:lnTo>
                                  <a:pt x="0" y="2252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8" name="Freeform: Shape 2428"/>
                        <wps:cNvSpPr/>
                        <wps:spPr>
                          <a:xfrm>
                            <a:off x="963978" y="2929075"/>
                            <a:ext cx="18132" cy="21018"/>
                          </a:xfrm>
                          <a:custGeom>
                            <a:avLst/>
                            <a:gdLst>
                              <a:gd name="connsiteX0" fmla="*/ 18133 w 18132"/>
                              <a:gd name="connsiteY0" fmla="*/ 0 h 21018"/>
                              <a:gd name="connsiteX1" fmla="*/ 9082 w 18132"/>
                              <a:gd name="connsiteY1" fmla="*/ 10500 h 21018"/>
                              <a:gd name="connsiteX2" fmla="*/ 0 w 18132"/>
                              <a:gd name="connsiteY2" fmla="*/ 21018 h 21018"/>
                            </a:gdLst>
                            <a:ahLst/>
                            <a:cxnLst>
                              <a:cxn ang="0">
                                <a:pos x="connsiteX0" y="connsiteY0"/>
                              </a:cxn>
                              <a:cxn ang="0">
                                <a:pos x="connsiteX1" y="connsiteY1"/>
                              </a:cxn>
                              <a:cxn ang="0">
                                <a:pos x="connsiteX2" y="connsiteY2"/>
                              </a:cxn>
                            </a:cxnLst>
                            <a:rect l="l" t="t" r="r" b="b"/>
                            <a:pathLst>
                              <a:path w="18132" h="21018">
                                <a:moveTo>
                                  <a:pt x="18133" y="0"/>
                                </a:moveTo>
                                <a:lnTo>
                                  <a:pt x="9082" y="10500"/>
                                </a:lnTo>
                                <a:lnTo>
                                  <a:pt x="0" y="21018"/>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9" name="Freeform: Shape 2429"/>
                        <wps:cNvSpPr/>
                        <wps:spPr>
                          <a:xfrm>
                            <a:off x="621934" y="2497256"/>
                            <a:ext cx="24876" cy="12361"/>
                          </a:xfrm>
                          <a:custGeom>
                            <a:avLst/>
                            <a:gdLst>
                              <a:gd name="connsiteX0" fmla="*/ 24877 w 24876"/>
                              <a:gd name="connsiteY0" fmla="*/ 0 h 12361"/>
                              <a:gd name="connsiteX1" fmla="*/ 12454 w 24876"/>
                              <a:gd name="connsiteY1" fmla="*/ 6181 h 12361"/>
                              <a:gd name="connsiteX2" fmla="*/ 0 w 24876"/>
                              <a:gd name="connsiteY2" fmla="*/ 12362 h 12361"/>
                            </a:gdLst>
                            <a:ahLst/>
                            <a:cxnLst>
                              <a:cxn ang="0">
                                <a:pos x="connsiteX0" y="connsiteY0"/>
                              </a:cxn>
                              <a:cxn ang="0">
                                <a:pos x="connsiteX1" y="connsiteY1"/>
                              </a:cxn>
                              <a:cxn ang="0">
                                <a:pos x="connsiteX2" y="connsiteY2"/>
                              </a:cxn>
                            </a:cxnLst>
                            <a:rect l="l" t="t" r="r" b="b"/>
                            <a:pathLst>
                              <a:path w="24876" h="12361">
                                <a:moveTo>
                                  <a:pt x="24877" y="0"/>
                                </a:moveTo>
                                <a:lnTo>
                                  <a:pt x="12454" y="6181"/>
                                </a:lnTo>
                                <a:lnTo>
                                  <a:pt x="0" y="12362"/>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0" name="Freeform: Shape 2430"/>
                        <wps:cNvSpPr/>
                        <wps:spPr>
                          <a:xfrm>
                            <a:off x="585833" y="2420170"/>
                            <a:ext cx="25602" cy="10799"/>
                          </a:xfrm>
                          <a:custGeom>
                            <a:avLst/>
                            <a:gdLst>
                              <a:gd name="connsiteX0" fmla="*/ 25603 w 25602"/>
                              <a:gd name="connsiteY0" fmla="*/ 0 h 10799"/>
                              <a:gd name="connsiteX1" fmla="*/ 12814 w 25602"/>
                              <a:gd name="connsiteY1" fmla="*/ 5391 h 10799"/>
                              <a:gd name="connsiteX2" fmla="*/ 0 w 25602"/>
                              <a:gd name="connsiteY2" fmla="*/ 10799 h 10799"/>
                            </a:gdLst>
                            <a:ahLst/>
                            <a:cxnLst>
                              <a:cxn ang="0">
                                <a:pos x="connsiteX0" y="connsiteY0"/>
                              </a:cxn>
                              <a:cxn ang="0">
                                <a:pos x="connsiteX1" y="connsiteY1"/>
                              </a:cxn>
                              <a:cxn ang="0">
                                <a:pos x="connsiteX2" y="connsiteY2"/>
                              </a:cxn>
                            </a:cxnLst>
                            <a:rect l="l" t="t" r="r" b="b"/>
                            <a:pathLst>
                              <a:path w="25602" h="10799">
                                <a:moveTo>
                                  <a:pt x="25603" y="0"/>
                                </a:moveTo>
                                <a:lnTo>
                                  <a:pt x="12814" y="5391"/>
                                </a:lnTo>
                                <a:lnTo>
                                  <a:pt x="0" y="1079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1" name="Freeform: Shape 2431"/>
                        <wps:cNvSpPr/>
                        <wps:spPr>
                          <a:xfrm>
                            <a:off x="570122" y="2382066"/>
                            <a:ext cx="25893" cy="10026"/>
                          </a:xfrm>
                          <a:custGeom>
                            <a:avLst/>
                            <a:gdLst>
                              <a:gd name="connsiteX0" fmla="*/ 25894 w 25893"/>
                              <a:gd name="connsiteY0" fmla="*/ 0 h 10026"/>
                              <a:gd name="connsiteX1" fmla="*/ 12947 w 25893"/>
                              <a:gd name="connsiteY1" fmla="*/ 5022 h 10026"/>
                              <a:gd name="connsiteX2" fmla="*/ 0 w 25893"/>
                              <a:gd name="connsiteY2" fmla="*/ 10027 h 10026"/>
                            </a:gdLst>
                            <a:ahLst/>
                            <a:cxnLst>
                              <a:cxn ang="0">
                                <a:pos x="connsiteX0" y="connsiteY0"/>
                              </a:cxn>
                              <a:cxn ang="0">
                                <a:pos x="connsiteX1" y="connsiteY1"/>
                              </a:cxn>
                              <a:cxn ang="0">
                                <a:pos x="connsiteX2" y="connsiteY2"/>
                              </a:cxn>
                            </a:cxnLst>
                            <a:rect l="l" t="t" r="r" b="b"/>
                            <a:pathLst>
                              <a:path w="25893" h="10026">
                                <a:moveTo>
                                  <a:pt x="25894" y="0"/>
                                </a:moveTo>
                                <a:lnTo>
                                  <a:pt x="12947" y="5022"/>
                                </a:lnTo>
                                <a:lnTo>
                                  <a:pt x="0" y="10027"/>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2" name="Freeform: Shape 2432"/>
                        <wps:cNvSpPr/>
                        <wps:spPr>
                          <a:xfrm>
                            <a:off x="503643" y="2160379"/>
                            <a:ext cx="27207" cy="5566"/>
                          </a:xfrm>
                          <a:custGeom>
                            <a:avLst/>
                            <a:gdLst>
                              <a:gd name="connsiteX0" fmla="*/ 27208 w 27207"/>
                              <a:gd name="connsiteY0" fmla="*/ 0 h 5566"/>
                              <a:gd name="connsiteX1" fmla="*/ 0 w 27207"/>
                              <a:gd name="connsiteY1" fmla="*/ 5566 h 5566"/>
                            </a:gdLst>
                            <a:ahLst/>
                            <a:cxnLst>
                              <a:cxn ang="0">
                                <a:pos x="connsiteX0" y="connsiteY0"/>
                              </a:cxn>
                              <a:cxn ang="0">
                                <a:pos x="connsiteX1" y="connsiteY1"/>
                              </a:cxn>
                            </a:cxnLst>
                            <a:rect l="l" t="t" r="r" b="b"/>
                            <a:pathLst>
                              <a:path w="27207" h="5566">
                                <a:moveTo>
                                  <a:pt x="27208" y="0"/>
                                </a:moveTo>
                                <a:lnTo>
                                  <a:pt x="0" y="5566"/>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3" name="Freeform: Shape 2433"/>
                        <wps:cNvSpPr/>
                        <wps:spPr>
                          <a:xfrm>
                            <a:off x="491079" y="2091441"/>
                            <a:ext cx="27458" cy="4179"/>
                          </a:xfrm>
                          <a:custGeom>
                            <a:avLst/>
                            <a:gdLst>
                              <a:gd name="connsiteX0" fmla="*/ 27459 w 27458"/>
                              <a:gd name="connsiteY0" fmla="*/ 0 h 4179"/>
                              <a:gd name="connsiteX1" fmla="*/ 13718 w 27458"/>
                              <a:gd name="connsiteY1" fmla="*/ 2107 h 4179"/>
                              <a:gd name="connsiteX2" fmla="*/ 0 w 27458"/>
                              <a:gd name="connsiteY2" fmla="*/ 4179 h 4179"/>
                            </a:gdLst>
                            <a:ahLst/>
                            <a:cxnLst>
                              <a:cxn ang="0">
                                <a:pos x="connsiteX0" y="connsiteY0"/>
                              </a:cxn>
                              <a:cxn ang="0">
                                <a:pos x="connsiteX1" y="connsiteY1"/>
                              </a:cxn>
                              <a:cxn ang="0">
                                <a:pos x="connsiteX2" y="connsiteY2"/>
                              </a:cxn>
                            </a:cxnLst>
                            <a:rect l="l" t="t" r="r" b="b"/>
                            <a:pathLst>
                              <a:path w="27458" h="4179">
                                <a:moveTo>
                                  <a:pt x="27459" y="0"/>
                                </a:moveTo>
                                <a:lnTo>
                                  <a:pt x="13718" y="2107"/>
                                </a:lnTo>
                                <a:lnTo>
                                  <a:pt x="0" y="4179"/>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4" name="Freeform: Shape 2434"/>
                        <wps:cNvSpPr/>
                        <wps:spPr>
                          <a:xfrm>
                            <a:off x="485375" y="2050739"/>
                            <a:ext cx="27568" cy="3371"/>
                          </a:xfrm>
                          <a:custGeom>
                            <a:avLst/>
                            <a:gdLst>
                              <a:gd name="connsiteX0" fmla="*/ 27569 w 27568"/>
                              <a:gd name="connsiteY0" fmla="*/ 0 h 3371"/>
                              <a:gd name="connsiteX1" fmla="*/ 13785 w 27568"/>
                              <a:gd name="connsiteY1" fmla="*/ 1668 h 3371"/>
                              <a:gd name="connsiteX2" fmla="*/ 0 w 27568"/>
                              <a:gd name="connsiteY2" fmla="*/ 3371 h 3371"/>
                            </a:gdLst>
                            <a:ahLst/>
                            <a:cxnLst>
                              <a:cxn ang="0">
                                <a:pos x="connsiteX0" y="connsiteY0"/>
                              </a:cxn>
                              <a:cxn ang="0">
                                <a:pos x="connsiteX1" y="connsiteY1"/>
                              </a:cxn>
                              <a:cxn ang="0">
                                <a:pos x="connsiteX2" y="connsiteY2"/>
                              </a:cxn>
                            </a:cxnLst>
                            <a:rect l="l" t="t" r="r" b="b"/>
                            <a:pathLst>
                              <a:path w="27568" h="3371">
                                <a:moveTo>
                                  <a:pt x="27569" y="0"/>
                                </a:moveTo>
                                <a:lnTo>
                                  <a:pt x="13785" y="1668"/>
                                </a:lnTo>
                                <a:lnTo>
                                  <a:pt x="0" y="3371"/>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5" name="Freeform: Shape 2435"/>
                        <wps:cNvSpPr/>
                        <wps:spPr>
                          <a:xfrm>
                            <a:off x="532660" y="1484230"/>
                            <a:ext cx="26641" cy="7852"/>
                          </a:xfrm>
                          <a:custGeom>
                            <a:avLst/>
                            <a:gdLst>
                              <a:gd name="connsiteX0" fmla="*/ 26642 w 26641"/>
                              <a:gd name="connsiteY0" fmla="*/ 7853 h 7852"/>
                              <a:gd name="connsiteX1" fmla="*/ 13334 w 26641"/>
                              <a:gd name="connsiteY1" fmla="*/ 3935 h 7852"/>
                              <a:gd name="connsiteX2" fmla="*/ 0 w 26641"/>
                              <a:gd name="connsiteY2" fmla="*/ 0 h 7852"/>
                            </a:gdLst>
                            <a:ahLst/>
                            <a:cxnLst>
                              <a:cxn ang="0">
                                <a:pos x="connsiteX0" y="connsiteY0"/>
                              </a:cxn>
                              <a:cxn ang="0">
                                <a:pos x="connsiteX1" y="connsiteY1"/>
                              </a:cxn>
                              <a:cxn ang="0">
                                <a:pos x="connsiteX2" y="connsiteY2"/>
                              </a:cxn>
                            </a:cxnLst>
                            <a:rect l="l" t="t" r="r" b="b"/>
                            <a:pathLst>
                              <a:path w="26641" h="7852">
                                <a:moveTo>
                                  <a:pt x="26642" y="7853"/>
                                </a:moveTo>
                                <a:lnTo>
                                  <a:pt x="13334" y="3935"/>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6" name="Freeform: Shape 2436"/>
                        <wps:cNvSpPr/>
                        <wps:spPr>
                          <a:xfrm>
                            <a:off x="569715" y="1375420"/>
                            <a:ext cx="25895" cy="10007"/>
                          </a:xfrm>
                          <a:custGeom>
                            <a:avLst/>
                            <a:gdLst>
                              <a:gd name="connsiteX0" fmla="*/ 25896 w 25895"/>
                              <a:gd name="connsiteY0" fmla="*/ 10007 h 10007"/>
                              <a:gd name="connsiteX1" fmla="*/ 0 w 25895"/>
                              <a:gd name="connsiteY1" fmla="*/ 0 h 10007"/>
                            </a:gdLst>
                            <a:ahLst/>
                            <a:cxnLst>
                              <a:cxn ang="0">
                                <a:pos x="connsiteX0" y="connsiteY0"/>
                              </a:cxn>
                              <a:cxn ang="0">
                                <a:pos x="connsiteX1" y="connsiteY1"/>
                              </a:cxn>
                            </a:cxnLst>
                            <a:rect l="l" t="t" r="r" b="b"/>
                            <a:pathLst>
                              <a:path w="25895" h="10007">
                                <a:moveTo>
                                  <a:pt x="25896" y="10007"/>
                                </a:move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7" name="Freeform: Shape 2437"/>
                        <wps:cNvSpPr/>
                        <wps:spPr>
                          <a:xfrm>
                            <a:off x="585399" y="1336533"/>
                            <a:ext cx="25600" cy="10800"/>
                          </a:xfrm>
                          <a:custGeom>
                            <a:avLst/>
                            <a:gdLst>
                              <a:gd name="connsiteX0" fmla="*/ 25601 w 25600"/>
                              <a:gd name="connsiteY0" fmla="*/ 10801 h 10800"/>
                              <a:gd name="connsiteX1" fmla="*/ 12812 w 25600"/>
                              <a:gd name="connsiteY1" fmla="*/ 5412 h 10800"/>
                              <a:gd name="connsiteX2" fmla="*/ 0 w 25600"/>
                              <a:gd name="connsiteY2" fmla="*/ 0 h 10800"/>
                            </a:gdLst>
                            <a:ahLst/>
                            <a:cxnLst>
                              <a:cxn ang="0">
                                <a:pos x="connsiteX0" y="connsiteY0"/>
                              </a:cxn>
                              <a:cxn ang="0">
                                <a:pos x="connsiteX1" y="connsiteY1"/>
                              </a:cxn>
                              <a:cxn ang="0">
                                <a:pos x="connsiteX2" y="connsiteY2"/>
                              </a:cxn>
                            </a:cxnLst>
                            <a:rect l="l" t="t" r="r" b="b"/>
                            <a:pathLst>
                              <a:path w="25600" h="10800">
                                <a:moveTo>
                                  <a:pt x="25601" y="10801"/>
                                </a:moveTo>
                                <a:lnTo>
                                  <a:pt x="12812" y="541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8" name="Freeform: Shape 2438"/>
                        <wps:cNvSpPr/>
                        <wps:spPr>
                          <a:xfrm>
                            <a:off x="730383" y="1074444"/>
                            <a:ext cx="22725" cy="15957"/>
                          </a:xfrm>
                          <a:custGeom>
                            <a:avLst/>
                            <a:gdLst>
                              <a:gd name="connsiteX0" fmla="*/ 22726 w 22725"/>
                              <a:gd name="connsiteY0" fmla="*/ 15958 h 15957"/>
                              <a:gd name="connsiteX1" fmla="*/ 11363 w 22725"/>
                              <a:gd name="connsiteY1" fmla="*/ 7967 h 15957"/>
                              <a:gd name="connsiteX2" fmla="*/ 0 w 22725"/>
                              <a:gd name="connsiteY2" fmla="*/ 0 h 15957"/>
                            </a:gdLst>
                            <a:ahLst/>
                            <a:cxnLst>
                              <a:cxn ang="0">
                                <a:pos x="connsiteX0" y="connsiteY0"/>
                              </a:cxn>
                              <a:cxn ang="0">
                                <a:pos x="connsiteX1" y="connsiteY1"/>
                              </a:cxn>
                              <a:cxn ang="0">
                                <a:pos x="connsiteX2" y="connsiteY2"/>
                              </a:cxn>
                            </a:cxnLst>
                            <a:rect l="l" t="t" r="r" b="b"/>
                            <a:pathLst>
                              <a:path w="22725" h="15957">
                                <a:moveTo>
                                  <a:pt x="22726" y="15958"/>
                                </a:moveTo>
                                <a:lnTo>
                                  <a:pt x="11363" y="7967"/>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9" name="Freeform: Shape 2439"/>
                        <wps:cNvSpPr/>
                        <wps:spPr>
                          <a:xfrm>
                            <a:off x="754963" y="1040488"/>
                            <a:ext cx="22251" cy="16618"/>
                          </a:xfrm>
                          <a:custGeom>
                            <a:avLst/>
                            <a:gdLst>
                              <a:gd name="connsiteX0" fmla="*/ 22252 w 22251"/>
                              <a:gd name="connsiteY0" fmla="*/ 16618 h 16618"/>
                              <a:gd name="connsiteX1" fmla="*/ 11116 w 22251"/>
                              <a:gd name="connsiteY1" fmla="*/ 8309 h 16618"/>
                              <a:gd name="connsiteX2" fmla="*/ 0 w 22251"/>
                              <a:gd name="connsiteY2" fmla="*/ 0 h 16618"/>
                            </a:gdLst>
                            <a:ahLst/>
                            <a:cxnLst>
                              <a:cxn ang="0">
                                <a:pos x="connsiteX0" y="connsiteY0"/>
                              </a:cxn>
                              <a:cxn ang="0">
                                <a:pos x="connsiteX1" y="connsiteY1"/>
                              </a:cxn>
                              <a:cxn ang="0">
                                <a:pos x="connsiteX2" y="connsiteY2"/>
                              </a:cxn>
                            </a:cxnLst>
                            <a:rect l="l" t="t" r="r" b="b"/>
                            <a:pathLst>
                              <a:path w="22251" h="16618">
                                <a:moveTo>
                                  <a:pt x="22252" y="16618"/>
                                </a:moveTo>
                                <a:lnTo>
                                  <a:pt x="11116" y="8309"/>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0" name="Freeform: Shape 2440"/>
                        <wps:cNvSpPr/>
                        <wps:spPr>
                          <a:xfrm>
                            <a:off x="780542" y="1007285"/>
                            <a:ext cx="21752" cy="17267"/>
                          </a:xfrm>
                          <a:custGeom>
                            <a:avLst/>
                            <a:gdLst>
                              <a:gd name="connsiteX0" fmla="*/ 21753 w 21752"/>
                              <a:gd name="connsiteY0" fmla="*/ 17268 h 17267"/>
                              <a:gd name="connsiteX1" fmla="*/ 10865 w 21752"/>
                              <a:gd name="connsiteY1" fmla="*/ 8622 h 17267"/>
                              <a:gd name="connsiteX2" fmla="*/ 0 w 21752"/>
                              <a:gd name="connsiteY2" fmla="*/ 0 h 17267"/>
                            </a:gdLst>
                            <a:ahLst/>
                            <a:cxnLst>
                              <a:cxn ang="0">
                                <a:pos x="connsiteX0" y="connsiteY0"/>
                              </a:cxn>
                              <a:cxn ang="0">
                                <a:pos x="connsiteX1" y="connsiteY1"/>
                              </a:cxn>
                              <a:cxn ang="0">
                                <a:pos x="connsiteX2" y="connsiteY2"/>
                              </a:cxn>
                            </a:cxnLst>
                            <a:rect l="l" t="t" r="r" b="b"/>
                            <a:pathLst>
                              <a:path w="21752" h="17267">
                                <a:moveTo>
                                  <a:pt x="21753" y="17268"/>
                                </a:moveTo>
                                <a:lnTo>
                                  <a:pt x="10865" y="8622"/>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1" name="Freeform: Shape 2441"/>
                        <wps:cNvSpPr/>
                        <wps:spPr>
                          <a:xfrm>
                            <a:off x="807093" y="974846"/>
                            <a:ext cx="21233" cy="17905"/>
                          </a:xfrm>
                          <a:custGeom>
                            <a:avLst/>
                            <a:gdLst>
                              <a:gd name="connsiteX0" fmla="*/ 21234 w 21233"/>
                              <a:gd name="connsiteY0" fmla="*/ 17905 h 17905"/>
                              <a:gd name="connsiteX1" fmla="*/ 10617 w 21233"/>
                              <a:gd name="connsiteY1" fmla="*/ 8964 h 17905"/>
                              <a:gd name="connsiteX2" fmla="*/ 0 w 21233"/>
                              <a:gd name="connsiteY2" fmla="*/ 0 h 17905"/>
                            </a:gdLst>
                            <a:ahLst/>
                            <a:cxnLst>
                              <a:cxn ang="0">
                                <a:pos x="connsiteX0" y="connsiteY0"/>
                              </a:cxn>
                              <a:cxn ang="0">
                                <a:pos x="connsiteX1" y="connsiteY1"/>
                              </a:cxn>
                              <a:cxn ang="0">
                                <a:pos x="connsiteX2" y="connsiteY2"/>
                              </a:cxn>
                            </a:cxnLst>
                            <a:rect l="l" t="t" r="r" b="b"/>
                            <a:pathLst>
                              <a:path w="21233" h="17905">
                                <a:moveTo>
                                  <a:pt x="21234" y="17905"/>
                                </a:moveTo>
                                <a:lnTo>
                                  <a:pt x="10617" y="8964"/>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2" name="Freeform: Shape 2442"/>
                        <wps:cNvSpPr/>
                        <wps:spPr>
                          <a:xfrm>
                            <a:off x="834617" y="943225"/>
                            <a:ext cx="20694" cy="18542"/>
                          </a:xfrm>
                          <a:custGeom>
                            <a:avLst/>
                            <a:gdLst>
                              <a:gd name="connsiteX0" fmla="*/ 20695 w 20694"/>
                              <a:gd name="connsiteY0" fmla="*/ 18543 h 18542"/>
                              <a:gd name="connsiteX1" fmla="*/ 10345 w 20694"/>
                              <a:gd name="connsiteY1" fmla="*/ 9261 h 18542"/>
                              <a:gd name="connsiteX2" fmla="*/ 0 w 20694"/>
                              <a:gd name="connsiteY2" fmla="*/ 0 h 18542"/>
                            </a:gdLst>
                            <a:ahLst/>
                            <a:cxnLst>
                              <a:cxn ang="0">
                                <a:pos x="connsiteX0" y="connsiteY0"/>
                              </a:cxn>
                              <a:cxn ang="0">
                                <a:pos x="connsiteX1" y="connsiteY1"/>
                              </a:cxn>
                              <a:cxn ang="0">
                                <a:pos x="connsiteX2" y="connsiteY2"/>
                              </a:cxn>
                            </a:cxnLst>
                            <a:rect l="l" t="t" r="r" b="b"/>
                            <a:pathLst>
                              <a:path w="20694" h="18542">
                                <a:moveTo>
                                  <a:pt x="20695" y="18543"/>
                                </a:moveTo>
                                <a:lnTo>
                                  <a:pt x="10345" y="9261"/>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3" name="Freeform: Shape 2443"/>
                        <wps:cNvSpPr/>
                        <wps:spPr>
                          <a:xfrm>
                            <a:off x="863052" y="912420"/>
                            <a:ext cx="20119" cy="19152"/>
                          </a:xfrm>
                          <a:custGeom>
                            <a:avLst/>
                            <a:gdLst>
                              <a:gd name="connsiteX0" fmla="*/ 20120 w 20119"/>
                              <a:gd name="connsiteY0" fmla="*/ 19152 h 19152"/>
                              <a:gd name="connsiteX1" fmla="*/ 10073 w 20119"/>
                              <a:gd name="connsiteY1" fmla="*/ 9573 h 19152"/>
                              <a:gd name="connsiteX2" fmla="*/ 0 w 20119"/>
                              <a:gd name="connsiteY2" fmla="*/ 0 h 19152"/>
                            </a:gdLst>
                            <a:ahLst/>
                            <a:cxnLst>
                              <a:cxn ang="0">
                                <a:pos x="connsiteX0" y="connsiteY0"/>
                              </a:cxn>
                              <a:cxn ang="0">
                                <a:pos x="connsiteX1" y="connsiteY1"/>
                              </a:cxn>
                              <a:cxn ang="0">
                                <a:pos x="connsiteX2" y="connsiteY2"/>
                              </a:cxn>
                            </a:cxnLst>
                            <a:rect l="l" t="t" r="r" b="b"/>
                            <a:pathLst>
                              <a:path w="20119" h="19152">
                                <a:moveTo>
                                  <a:pt x="20120" y="19152"/>
                                </a:moveTo>
                                <a:lnTo>
                                  <a:pt x="10073" y="957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4" name="Freeform: Shape 2444"/>
                        <wps:cNvSpPr/>
                        <wps:spPr>
                          <a:xfrm>
                            <a:off x="1031504" y="761716"/>
                            <a:ext cx="16794" cy="22117"/>
                          </a:xfrm>
                          <a:custGeom>
                            <a:avLst/>
                            <a:gdLst>
                              <a:gd name="connsiteX0" fmla="*/ 16795 w 16794"/>
                              <a:gd name="connsiteY0" fmla="*/ 22118 h 22117"/>
                              <a:gd name="connsiteX1" fmla="*/ 8397 w 16794"/>
                              <a:gd name="connsiteY1" fmla="*/ 11068 h 22117"/>
                              <a:gd name="connsiteX2" fmla="*/ 0 w 16794"/>
                              <a:gd name="connsiteY2" fmla="*/ 0 h 22117"/>
                            </a:gdLst>
                            <a:ahLst/>
                            <a:cxnLst>
                              <a:cxn ang="0">
                                <a:pos x="connsiteX0" y="connsiteY0"/>
                              </a:cxn>
                              <a:cxn ang="0">
                                <a:pos x="connsiteX1" y="connsiteY1"/>
                              </a:cxn>
                              <a:cxn ang="0">
                                <a:pos x="connsiteX2" y="connsiteY2"/>
                              </a:cxn>
                            </a:cxnLst>
                            <a:rect l="l" t="t" r="r" b="b"/>
                            <a:pathLst>
                              <a:path w="16794" h="22117">
                                <a:moveTo>
                                  <a:pt x="16795" y="22118"/>
                                </a:moveTo>
                                <a:lnTo>
                                  <a:pt x="8397" y="11068"/>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5" name="Freeform: Shape 2445"/>
                        <wps:cNvSpPr/>
                        <wps:spPr>
                          <a:xfrm>
                            <a:off x="1146698" y="682921"/>
                            <a:ext cx="14534" cy="23675"/>
                          </a:xfrm>
                          <a:custGeom>
                            <a:avLst/>
                            <a:gdLst>
                              <a:gd name="connsiteX0" fmla="*/ 14535 w 14534"/>
                              <a:gd name="connsiteY0" fmla="*/ 23675 h 23675"/>
                              <a:gd name="connsiteX1" fmla="*/ 0 w 14534"/>
                              <a:gd name="connsiteY1" fmla="*/ 0 h 23675"/>
                            </a:gdLst>
                            <a:ahLst/>
                            <a:cxnLst>
                              <a:cxn ang="0">
                                <a:pos x="connsiteX0" y="connsiteY0"/>
                              </a:cxn>
                              <a:cxn ang="0">
                                <a:pos x="connsiteX1" y="connsiteY1"/>
                              </a:cxn>
                            </a:cxnLst>
                            <a:rect l="l" t="t" r="r" b="b"/>
                            <a:pathLst>
                              <a:path w="14534" h="23675">
                                <a:moveTo>
                                  <a:pt x="14535" y="23675"/>
                                </a:move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6" name="Freeform: Shape 2446"/>
                        <wps:cNvSpPr/>
                        <wps:spPr>
                          <a:xfrm>
                            <a:off x="1319496" y="592722"/>
                            <a:ext cx="11115" cy="25443"/>
                          </a:xfrm>
                          <a:custGeom>
                            <a:avLst/>
                            <a:gdLst>
                              <a:gd name="connsiteX0" fmla="*/ 11116 w 11115"/>
                              <a:gd name="connsiteY0" fmla="*/ 25444 h 25443"/>
                              <a:gd name="connsiteX1" fmla="*/ 5569 w 11115"/>
                              <a:gd name="connsiteY1" fmla="*/ 12718 h 25443"/>
                              <a:gd name="connsiteX2" fmla="*/ 0 w 11115"/>
                              <a:gd name="connsiteY2" fmla="*/ 0 h 25443"/>
                            </a:gdLst>
                            <a:ahLst/>
                            <a:cxnLst>
                              <a:cxn ang="0">
                                <a:pos x="connsiteX0" y="connsiteY0"/>
                              </a:cxn>
                              <a:cxn ang="0">
                                <a:pos x="connsiteX1" y="connsiteY1"/>
                              </a:cxn>
                              <a:cxn ang="0">
                                <a:pos x="connsiteX2" y="connsiteY2"/>
                              </a:cxn>
                            </a:cxnLst>
                            <a:rect l="l" t="t" r="r" b="b"/>
                            <a:pathLst>
                              <a:path w="11115" h="25443">
                                <a:moveTo>
                                  <a:pt x="11116" y="25444"/>
                                </a:moveTo>
                                <a:lnTo>
                                  <a:pt x="5569" y="12718"/>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7" name="Freeform: Shape 2447"/>
                        <wps:cNvSpPr/>
                        <wps:spPr>
                          <a:xfrm>
                            <a:off x="1358159" y="576515"/>
                            <a:ext cx="10342" cy="25761"/>
                          </a:xfrm>
                          <a:custGeom>
                            <a:avLst/>
                            <a:gdLst>
                              <a:gd name="connsiteX0" fmla="*/ 10343 w 10342"/>
                              <a:gd name="connsiteY0" fmla="*/ 25761 h 25761"/>
                              <a:gd name="connsiteX1" fmla="*/ 5181 w 10342"/>
                              <a:gd name="connsiteY1" fmla="*/ 12880 h 25761"/>
                              <a:gd name="connsiteX2" fmla="*/ 0 w 10342"/>
                              <a:gd name="connsiteY2" fmla="*/ 0 h 25761"/>
                            </a:gdLst>
                            <a:ahLst/>
                            <a:cxnLst>
                              <a:cxn ang="0">
                                <a:pos x="connsiteX0" y="connsiteY0"/>
                              </a:cxn>
                              <a:cxn ang="0">
                                <a:pos x="connsiteX1" y="connsiteY1"/>
                              </a:cxn>
                              <a:cxn ang="0">
                                <a:pos x="connsiteX2" y="connsiteY2"/>
                              </a:cxn>
                            </a:cxnLst>
                            <a:rect l="l" t="t" r="r" b="b"/>
                            <a:pathLst>
                              <a:path w="10342" h="25761">
                                <a:moveTo>
                                  <a:pt x="10343" y="25761"/>
                                </a:moveTo>
                                <a:lnTo>
                                  <a:pt x="5181" y="12880"/>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8" name="Freeform: Shape 2448"/>
                        <wps:cNvSpPr/>
                        <wps:spPr>
                          <a:xfrm>
                            <a:off x="1397273" y="561463"/>
                            <a:ext cx="9594" cy="26077"/>
                          </a:xfrm>
                          <a:custGeom>
                            <a:avLst/>
                            <a:gdLst>
                              <a:gd name="connsiteX0" fmla="*/ 9595 w 9594"/>
                              <a:gd name="connsiteY0" fmla="*/ 26077 h 26077"/>
                              <a:gd name="connsiteX1" fmla="*/ 0 w 9594"/>
                              <a:gd name="connsiteY1" fmla="*/ 0 h 26077"/>
                            </a:gdLst>
                            <a:ahLst/>
                            <a:cxnLst>
                              <a:cxn ang="0">
                                <a:pos x="connsiteX0" y="connsiteY0"/>
                              </a:cxn>
                              <a:cxn ang="0">
                                <a:pos x="connsiteX1" y="connsiteY1"/>
                              </a:cxn>
                            </a:cxnLst>
                            <a:rect l="l" t="t" r="r" b="b"/>
                            <a:pathLst>
                              <a:path w="9594" h="26077">
                                <a:moveTo>
                                  <a:pt x="9595" y="26077"/>
                                </a:move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9" name="Freeform: Shape 2449"/>
                        <wps:cNvSpPr/>
                        <wps:spPr>
                          <a:xfrm>
                            <a:off x="1436839" y="547588"/>
                            <a:ext cx="8807" cy="26347"/>
                          </a:xfrm>
                          <a:custGeom>
                            <a:avLst/>
                            <a:gdLst>
                              <a:gd name="connsiteX0" fmla="*/ 8808 w 8807"/>
                              <a:gd name="connsiteY0" fmla="*/ 26348 h 26347"/>
                              <a:gd name="connsiteX1" fmla="*/ 4392 w 8807"/>
                              <a:gd name="connsiteY1" fmla="*/ 13173 h 26347"/>
                              <a:gd name="connsiteX2" fmla="*/ 0 w 8807"/>
                              <a:gd name="connsiteY2" fmla="*/ 0 h 26347"/>
                            </a:gdLst>
                            <a:ahLst/>
                            <a:cxnLst>
                              <a:cxn ang="0">
                                <a:pos x="connsiteX0" y="connsiteY0"/>
                              </a:cxn>
                              <a:cxn ang="0">
                                <a:pos x="connsiteX1" y="connsiteY1"/>
                              </a:cxn>
                              <a:cxn ang="0">
                                <a:pos x="connsiteX2" y="connsiteY2"/>
                              </a:cxn>
                            </a:cxnLst>
                            <a:rect l="l" t="t" r="r" b="b"/>
                            <a:pathLst>
                              <a:path w="8807" h="26347">
                                <a:moveTo>
                                  <a:pt x="8808" y="26348"/>
                                </a:moveTo>
                                <a:lnTo>
                                  <a:pt x="4392" y="13173"/>
                                </a:lnTo>
                                <a:lnTo>
                                  <a:pt x="0" y="0"/>
                                </a:lnTo>
                              </a:path>
                            </a:pathLst>
                          </a:custGeom>
                          <a:noFill/>
                          <a:ln w="4344" cap="rnd">
                            <a:solidFill>
                              <a:srgbClr val="000000"/>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0" name="Freeform: Shape 2450"/>
                        <wps:cNvSpPr/>
                        <wps:spPr>
                          <a:xfrm>
                            <a:off x="2237571" y="619547"/>
                            <a:ext cx="26615" cy="31001"/>
                          </a:xfrm>
                          <a:custGeom>
                            <a:avLst/>
                            <a:gdLst>
                              <a:gd name="connsiteX0" fmla="*/ 27367 w 26615"/>
                              <a:gd name="connsiteY0" fmla="*/ 14661 h 31001"/>
                              <a:gd name="connsiteX1" fmla="*/ 27458 w 26615"/>
                              <a:gd name="connsiteY1" fmla="*/ 8143 h 31001"/>
                              <a:gd name="connsiteX2" fmla="*/ 19671 w 26615"/>
                              <a:gd name="connsiteY2" fmla="*/ 1080 h 31001"/>
                              <a:gd name="connsiteX3" fmla="*/ 2378 w 26615"/>
                              <a:gd name="connsiteY3" fmla="*/ 12126 h 31001"/>
                              <a:gd name="connsiteX4" fmla="*/ 9893 w 26615"/>
                              <a:gd name="connsiteY4" fmla="*/ 30597 h 31001"/>
                              <a:gd name="connsiteX5" fmla="*/ 24741 w 26615"/>
                              <a:gd name="connsiteY5" fmla="*/ 23625 h 31001"/>
                              <a:gd name="connsiteX6" fmla="*/ 20305 w 26615"/>
                              <a:gd name="connsiteY6" fmla="*/ 22176 h 31001"/>
                              <a:gd name="connsiteX7" fmla="*/ 11341 w 26615"/>
                              <a:gd name="connsiteY7" fmla="*/ 26703 h 31001"/>
                              <a:gd name="connsiteX8" fmla="*/ 6905 w 26615"/>
                              <a:gd name="connsiteY8" fmla="*/ 13575 h 31001"/>
                              <a:gd name="connsiteX9" fmla="*/ 18313 w 26615"/>
                              <a:gd name="connsiteY9" fmla="*/ 4973 h 31001"/>
                              <a:gd name="connsiteX10" fmla="*/ 22931 w 26615"/>
                              <a:gd name="connsiteY10" fmla="*/ 13213 h 310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6615" h="31001">
                                <a:moveTo>
                                  <a:pt x="27367" y="14661"/>
                                </a:moveTo>
                                <a:cubicBezTo>
                                  <a:pt x="28092" y="11945"/>
                                  <a:pt x="28001" y="9953"/>
                                  <a:pt x="27458" y="8143"/>
                                </a:cubicBezTo>
                                <a:cubicBezTo>
                                  <a:pt x="26462" y="4973"/>
                                  <a:pt x="23565" y="2348"/>
                                  <a:pt x="19671" y="1080"/>
                                </a:cubicBezTo>
                                <a:cubicBezTo>
                                  <a:pt x="12156" y="-1455"/>
                                  <a:pt x="5456" y="2891"/>
                                  <a:pt x="2378" y="12126"/>
                                </a:cubicBezTo>
                                <a:cubicBezTo>
                                  <a:pt x="-520" y="20999"/>
                                  <a:pt x="2378" y="28152"/>
                                  <a:pt x="9893" y="30597"/>
                                </a:cubicBezTo>
                                <a:cubicBezTo>
                                  <a:pt x="16502" y="32770"/>
                                  <a:pt x="22025" y="30325"/>
                                  <a:pt x="24741" y="23625"/>
                                </a:cubicBezTo>
                                <a:lnTo>
                                  <a:pt x="20305" y="22176"/>
                                </a:lnTo>
                                <a:cubicBezTo>
                                  <a:pt x="18042" y="26432"/>
                                  <a:pt x="15054" y="27880"/>
                                  <a:pt x="11341" y="26703"/>
                                </a:cubicBezTo>
                                <a:cubicBezTo>
                                  <a:pt x="6452" y="25074"/>
                                  <a:pt x="4822" y="20094"/>
                                  <a:pt x="6905" y="13575"/>
                                </a:cubicBezTo>
                                <a:cubicBezTo>
                                  <a:pt x="9259" y="6603"/>
                                  <a:pt x="13605" y="3434"/>
                                  <a:pt x="18313" y="4973"/>
                                </a:cubicBezTo>
                                <a:cubicBezTo>
                                  <a:pt x="22025" y="6241"/>
                                  <a:pt x="23565" y="9229"/>
                                  <a:pt x="22931" y="1321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1" name="Freeform: Shape 2451"/>
                        <wps:cNvSpPr/>
                        <wps:spPr>
                          <a:xfrm>
                            <a:off x="2262837" y="615367"/>
                            <a:ext cx="29255" cy="45813"/>
                          </a:xfrm>
                          <a:custGeom>
                            <a:avLst/>
                            <a:gdLst>
                              <a:gd name="connsiteX0" fmla="*/ 13963 w 29255"/>
                              <a:gd name="connsiteY0" fmla="*/ 372 h 45813"/>
                              <a:gd name="connsiteX1" fmla="*/ 1287 w 29255"/>
                              <a:gd name="connsiteY1" fmla="*/ 38942 h 45813"/>
                              <a:gd name="connsiteX2" fmla="*/ 5633 w 29255"/>
                              <a:gd name="connsiteY2" fmla="*/ 40391 h 45813"/>
                              <a:gd name="connsiteX3" fmla="*/ 10613 w 29255"/>
                              <a:gd name="connsiteY3" fmla="*/ 25180 h 45813"/>
                              <a:gd name="connsiteX4" fmla="*/ 21206 w 29255"/>
                              <a:gd name="connsiteY4" fmla="*/ 18299 h 45813"/>
                              <a:gd name="connsiteX5" fmla="*/ 24828 w 29255"/>
                              <a:gd name="connsiteY5" fmla="*/ 20834 h 45813"/>
                              <a:gd name="connsiteX6" fmla="*/ 25190 w 29255"/>
                              <a:gd name="connsiteY6" fmla="*/ 25542 h 45813"/>
                              <a:gd name="connsiteX7" fmla="*/ 18852 w 29255"/>
                              <a:gd name="connsiteY7" fmla="*/ 44737 h 45813"/>
                              <a:gd name="connsiteX8" fmla="*/ 23198 w 29255"/>
                              <a:gd name="connsiteY8" fmla="*/ 46185 h 45813"/>
                              <a:gd name="connsiteX9" fmla="*/ 30080 w 29255"/>
                              <a:gd name="connsiteY9" fmla="*/ 25270 h 45813"/>
                              <a:gd name="connsiteX10" fmla="*/ 23832 w 29255"/>
                              <a:gd name="connsiteY10" fmla="*/ 14949 h 45813"/>
                              <a:gd name="connsiteX11" fmla="*/ 13510 w 29255"/>
                              <a:gd name="connsiteY11" fmla="*/ 16488 h 45813"/>
                              <a:gd name="connsiteX12" fmla="*/ 18309 w 29255"/>
                              <a:gd name="connsiteY12" fmla="*/ 1820 h 45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9255" h="45813">
                                <a:moveTo>
                                  <a:pt x="13963" y="372"/>
                                </a:moveTo>
                                <a:lnTo>
                                  <a:pt x="1287" y="38942"/>
                                </a:lnTo>
                                <a:lnTo>
                                  <a:pt x="5633" y="40391"/>
                                </a:lnTo>
                                <a:lnTo>
                                  <a:pt x="10613" y="25180"/>
                                </a:lnTo>
                                <a:cubicBezTo>
                                  <a:pt x="12514" y="19476"/>
                                  <a:pt x="16679" y="16760"/>
                                  <a:pt x="21206" y="18299"/>
                                </a:cubicBezTo>
                                <a:cubicBezTo>
                                  <a:pt x="22655" y="18751"/>
                                  <a:pt x="23923" y="19657"/>
                                  <a:pt x="24828" y="20834"/>
                                </a:cubicBezTo>
                                <a:cubicBezTo>
                                  <a:pt x="25734" y="22101"/>
                                  <a:pt x="25824" y="23550"/>
                                  <a:pt x="25190" y="25542"/>
                                </a:cubicBezTo>
                                <a:lnTo>
                                  <a:pt x="18852" y="44737"/>
                                </a:lnTo>
                                <a:lnTo>
                                  <a:pt x="23198" y="46185"/>
                                </a:lnTo>
                                <a:lnTo>
                                  <a:pt x="30080" y="25270"/>
                                </a:lnTo>
                                <a:cubicBezTo>
                                  <a:pt x="31619" y="20653"/>
                                  <a:pt x="29265" y="16669"/>
                                  <a:pt x="23832" y="14949"/>
                                </a:cubicBezTo>
                                <a:cubicBezTo>
                                  <a:pt x="19939" y="13591"/>
                                  <a:pt x="17222" y="14043"/>
                                  <a:pt x="13510" y="16488"/>
                                </a:cubicBezTo>
                                <a:lnTo>
                                  <a:pt x="18309" y="182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2" name="Freeform: Shape 2452"/>
                        <wps:cNvSpPr/>
                        <wps:spPr>
                          <a:xfrm>
                            <a:off x="2292125" y="635891"/>
                            <a:ext cx="22635" cy="29153"/>
                          </a:xfrm>
                          <a:custGeom>
                            <a:avLst/>
                            <a:gdLst>
                              <a:gd name="connsiteX0" fmla="*/ 10449 w 22635"/>
                              <a:gd name="connsiteY0" fmla="*/ 377 h 29153"/>
                              <a:gd name="connsiteX1" fmla="*/ 1304 w 22635"/>
                              <a:gd name="connsiteY1" fmla="*/ 28083 h 29153"/>
                              <a:gd name="connsiteX2" fmla="*/ 5740 w 22635"/>
                              <a:gd name="connsiteY2" fmla="*/ 29531 h 29153"/>
                              <a:gd name="connsiteX3" fmla="*/ 10449 w 22635"/>
                              <a:gd name="connsiteY3" fmla="*/ 15135 h 29153"/>
                              <a:gd name="connsiteX4" fmla="*/ 22491 w 22635"/>
                              <a:gd name="connsiteY4" fmla="*/ 8707 h 29153"/>
                              <a:gd name="connsiteX5" fmla="*/ 23939 w 22635"/>
                              <a:gd name="connsiteY5" fmla="*/ 4180 h 29153"/>
                              <a:gd name="connsiteX6" fmla="*/ 22219 w 22635"/>
                              <a:gd name="connsiteY6" fmla="*/ 3456 h 29153"/>
                              <a:gd name="connsiteX7" fmla="*/ 12803 w 22635"/>
                              <a:gd name="connsiteY7" fmla="*/ 6806 h 29153"/>
                              <a:gd name="connsiteX8" fmla="*/ 14523 w 22635"/>
                              <a:gd name="connsiteY8" fmla="*/ 1735 h 29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2635" h="29153">
                                <a:moveTo>
                                  <a:pt x="10449" y="377"/>
                                </a:moveTo>
                                <a:lnTo>
                                  <a:pt x="1304" y="28083"/>
                                </a:lnTo>
                                <a:lnTo>
                                  <a:pt x="5740" y="29531"/>
                                </a:lnTo>
                                <a:lnTo>
                                  <a:pt x="10449" y="15135"/>
                                </a:lnTo>
                                <a:cubicBezTo>
                                  <a:pt x="12712" y="8616"/>
                                  <a:pt x="16424" y="6443"/>
                                  <a:pt x="22491" y="8707"/>
                                </a:cubicBezTo>
                                <a:lnTo>
                                  <a:pt x="23939" y="4180"/>
                                </a:lnTo>
                                <a:cubicBezTo>
                                  <a:pt x="23215" y="3908"/>
                                  <a:pt x="22853" y="3637"/>
                                  <a:pt x="22219" y="3456"/>
                                </a:cubicBezTo>
                                <a:cubicBezTo>
                                  <a:pt x="19412" y="2550"/>
                                  <a:pt x="16696" y="3546"/>
                                  <a:pt x="12803" y="6806"/>
                                </a:cubicBezTo>
                                <a:lnTo>
                                  <a:pt x="14523" y="173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3" name="Freeform: Shape 2453"/>
                        <wps:cNvSpPr/>
                        <wps:spPr>
                          <a:xfrm>
                            <a:off x="2319768" y="634973"/>
                            <a:ext cx="17203" cy="39294"/>
                          </a:xfrm>
                          <a:custGeom>
                            <a:avLst/>
                            <a:gdLst>
                              <a:gd name="connsiteX0" fmla="*/ 10277 w 17203"/>
                              <a:gd name="connsiteY0" fmla="*/ 10974 h 39294"/>
                              <a:gd name="connsiteX1" fmla="*/ 1314 w 17203"/>
                              <a:gd name="connsiteY1" fmla="*/ 38136 h 39294"/>
                              <a:gd name="connsiteX2" fmla="*/ 5931 w 17203"/>
                              <a:gd name="connsiteY2" fmla="*/ 39675 h 39294"/>
                              <a:gd name="connsiteX3" fmla="*/ 18517 w 17203"/>
                              <a:gd name="connsiteY3" fmla="*/ 1467 h 39294"/>
                              <a:gd name="connsiteX4" fmla="*/ 15438 w 17203"/>
                              <a:gd name="connsiteY4" fmla="*/ 381 h 39294"/>
                              <a:gd name="connsiteX5" fmla="*/ 3125 w 17203"/>
                              <a:gd name="connsiteY5" fmla="*/ 4817 h 39294"/>
                              <a:gd name="connsiteX6" fmla="*/ 2038 w 17203"/>
                              <a:gd name="connsiteY6" fmla="*/ 8258 h 392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7203" h="39294">
                                <a:moveTo>
                                  <a:pt x="10277" y="10974"/>
                                </a:moveTo>
                                <a:lnTo>
                                  <a:pt x="1314" y="38136"/>
                                </a:lnTo>
                                <a:lnTo>
                                  <a:pt x="5931" y="39675"/>
                                </a:lnTo>
                                <a:lnTo>
                                  <a:pt x="18517" y="1467"/>
                                </a:lnTo>
                                <a:lnTo>
                                  <a:pt x="15438" y="381"/>
                                </a:lnTo>
                                <a:cubicBezTo>
                                  <a:pt x="11817" y="5723"/>
                                  <a:pt x="10640" y="6175"/>
                                  <a:pt x="3125" y="4817"/>
                                </a:cubicBezTo>
                                <a:lnTo>
                                  <a:pt x="2038" y="82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4" name="Freeform: Shape 2454"/>
                        <wps:cNvSpPr/>
                        <wps:spPr>
                          <a:xfrm>
                            <a:off x="2764041" y="924498"/>
                            <a:ext cx="29769" cy="29501"/>
                          </a:xfrm>
                          <a:custGeom>
                            <a:avLst/>
                            <a:gdLst>
                              <a:gd name="connsiteX0" fmla="*/ 28082 w 29769"/>
                              <a:gd name="connsiteY0" fmla="*/ 19823 h 29501"/>
                              <a:gd name="connsiteX1" fmla="*/ 31251 w 29769"/>
                              <a:gd name="connsiteY1" fmla="*/ 14119 h 29501"/>
                              <a:gd name="connsiteX2" fmla="*/ 27539 w 29769"/>
                              <a:gd name="connsiteY2" fmla="*/ 4250 h 29501"/>
                              <a:gd name="connsiteX3" fmla="*/ 7076 w 29769"/>
                              <a:gd name="connsiteY3" fmla="*/ 6242 h 29501"/>
                              <a:gd name="connsiteX4" fmla="*/ 5265 w 29769"/>
                              <a:gd name="connsiteY4" fmla="*/ 26161 h 29501"/>
                              <a:gd name="connsiteX5" fmla="*/ 21744 w 29769"/>
                              <a:gd name="connsiteY5" fmla="*/ 26704 h 29501"/>
                              <a:gd name="connsiteX6" fmla="*/ 18484 w 29769"/>
                              <a:gd name="connsiteY6" fmla="*/ 23354 h 29501"/>
                              <a:gd name="connsiteX7" fmla="*/ 8434 w 29769"/>
                              <a:gd name="connsiteY7" fmla="*/ 23354 h 29501"/>
                              <a:gd name="connsiteX8" fmla="*/ 10517 w 29769"/>
                              <a:gd name="connsiteY8" fmla="*/ 9682 h 29501"/>
                              <a:gd name="connsiteX9" fmla="*/ 24460 w 29769"/>
                              <a:gd name="connsiteY9" fmla="*/ 7147 h 29501"/>
                              <a:gd name="connsiteX10" fmla="*/ 24823 w 29769"/>
                              <a:gd name="connsiteY10" fmla="*/ 16563 h 295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769" h="29501">
                                <a:moveTo>
                                  <a:pt x="28082" y="19823"/>
                                </a:moveTo>
                                <a:cubicBezTo>
                                  <a:pt x="29983" y="17831"/>
                                  <a:pt x="30798" y="16111"/>
                                  <a:pt x="31251" y="14119"/>
                                </a:cubicBezTo>
                                <a:cubicBezTo>
                                  <a:pt x="31704" y="10859"/>
                                  <a:pt x="30436" y="7147"/>
                                  <a:pt x="27539" y="4250"/>
                                </a:cubicBezTo>
                                <a:cubicBezTo>
                                  <a:pt x="22016" y="-1364"/>
                                  <a:pt x="13958" y="-549"/>
                                  <a:pt x="7076" y="6242"/>
                                </a:cubicBezTo>
                                <a:cubicBezTo>
                                  <a:pt x="467" y="12761"/>
                                  <a:pt x="-258" y="20638"/>
                                  <a:pt x="5265" y="26161"/>
                                </a:cubicBezTo>
                                <a:cubicBezTo>
                                  <a:pt x="10155" y="31140"/>
                                  <a:pt x="16311" y="31321"/>
                                  <a:pt x="21744" y="26704"/>
                                </a:cubicBezTo>
                                <a:lnTo>
                                  <a:pt x="18484" y="23354"/>
                                </a:lnTo>
                                <a:cubicBezTo>
                                  <a:pt x="14591" y="26161"/>
                                  <a:pt x="11151" y="26070"/>
                                  <a:pt x="8434" y="23354"/>
                                </a:cubicBezTo>
                                <a:cubicBezTo>
                                  <a:pt x="4813" y="19642"/>
                                  <a:pt x="5628" y="14481"/>
                                  <a:pt x="10517" y="9682"/>
                                </a:cubicBezTo>
                                <a:cubicBezTo>
                                  <a:pt x="15768" y="4521"/>
                                  <a:pt x="21020" y="3616"/>
                                  <a:pt x="24460" y="7147"/>
                                </a:cubicBezTo>
                                <a:cubicBezTo>
                                  <a:pt x="27267" y="9954"/>
                                  <a:pt x="27267" y="13304"/>
                                  <a:pt x="24823" y="1656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5" name="Freeform: Shape 2455"/>
                        <wps:cNvSpPr/>
                        <wps:spPr>
                          <a:xfrm>
                            <a:off x="2780700" y="932942"/>
                            <a:ext cx="34353" cy="44908"/>
                          </a:xfrm>
                          <a:custGeom>
                            <a:avLst/>
                            <a:gdLst>
                              <a:gd name="connsiteX0" fmla="*/ 30375 w 34353"/>
                              <a:gd name="connsiteY0" fmla="*/ 546 h 44908"/>
                              <a:gd name="connsiteX1" fmla="*/ 1583 w 34353"/>
                              <a:gd name="connsiteY1" fmla="*/ 29066 h 44908"/>
                              <a:gd name="connsiteX2" fmla="*/ 4842 w 34353"/>
                              <a:gd name="connsiteY2" fmla="*/ 32326 h 44908"/>
                              <a:gd name="connsiteX3" fmla="*/ 16250 w 34353"/>
                              <a:gd name="connsiteY3" fmla="*/ 21008 h 44908"/>
                              <a:gd name="connsiteX4" fmla="*/ 28745 w 34353"/>
                              <a:gd name="connsiteY4" fmla="*/ 19741 h 44908"/>
                              <a:gd name="connsiteX5" fmla="*/ 30828 w 34353"/>
                              <a:gd name="connsiteY5" fmla="*/ 23543 h 44908"/>
                              <a:gd name="connsiteX6" fmla="*/ 28926 w 34353"/>
                              <a:gd name="connsiteY6" fmla="*/ 27889 h 44908"/>
                              <a:gd name="connsiteX7" fmla="*/ 14621 w 34353"/>
                              <a:gd name="connsiteY7" fmla="*/ 42104 h 44908"/>
                              <a:gd name="connsiteX8" fmla="*/ 17880 w 34353"/>
                              <a:gd name="connsiteY8" fmla="*/ 45454 h 44908"/>
                              <a:gd name="connsiteX9" fmla="*/ 33544 w 34353"/>
                              <a:gd name="connsiteY9" fmla="*/ 29972 h 44908"/>
                              <a:gd name="connsiteX10" fmla="*/ 32729 w 34353"/>
                              <a:gd name="connsiteY10" fmla="*/ 17839 h 44908"/>
                              <a:gd name="connsiteX11" fmla="*/ 22769 w 34353"/>
                              <a:gd name="connsiteY11" fmla="*/ 14580 h 44908"/>
                              <a:gd name="connsiteX12" fmla="*/ 33635 w 34353"/>
                              <a:gd name="connsiteY12" fmla="*/ 3805 h 449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353" h="44908">
                                <a:moveTo>
                                  <a:pt x="30375" y="546"/>
                                </a:moveTo>
                                <a:lnTo>
                                  <a:pt x="1583" y="29066"/>
                                </a:lnTo>
                                <a:lnTo>
                                  <a:pt x="4842" y="32326"/>
                                </a:lnTo>
                                <a:lnTo>
                                  <a:pt x="16250" y="21008"/>
                                </a:lnTo>
                                <a:cubicBezTo>
                                  <a:pt x="20506" y="16843"/>
                                  <a:pt x="25395" y="16300"/>
                                  <a:pt x="28745" y="19741"/>
                                </a:cubicBezTo>
                                <a:cubicBezTo>
                                  <a:pt x="29832" y="20827"/>
                                  <a:pt x="30647" y="22095"/>
                                  <a:pt x="30828" y="23543"/>
                                </a:cubicBezTo>
                                <a:cubicBezTo>
                                  <a:pt x="31009" y="25082"/>
                                  <a:pt x="30466" y="26441"/>
                                  <a:pt x="28926" y="27889"/>
                                </a:cubicBezTo>
                                <a:lnTo>
                                  <a:pt x="14621" y="42104"/>
                                </a:lnTo>
                                <a:lnTo>
                                  <a:pt x="17880" y="45454"/>
                                </a:lnTo>
                                <a:lnTo>
                                  <a:pt x="33544" y="29972"/>
                                </a:lnTo>
                                <a:cubicBezTo>
                                  <a:pt x="36985" y="26531"/>
                                  <a:pt x="36713" y="21914"/>
                                  <a:pt x="32729" y="17839"/>
                                </a:cubicBezTo>
                                <a:cubicBezTo>
                                  <a:pt x="29832" y="14942"/>
                                  <a:pt x="27115" y="14037"/>
                                  <a:pt x="22769" y="14580"/>
                                </a:cubicBezTo>
                                <a:lnTo>
                                  <a:pt x="33635" y="380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6" name="Freeform: Shape 2456"/>
                        <wps:cNvSpPr/>
                        <wps:spPr>
                          <a:xfrm>
                            <a:off x="2802465" y="962786"/>
                            <a:ext cx="31055" cy="23902"/>
                          </a:xfrm>
                          <a:custGeom>
                            <a:avLst/>
                            <a:gdLst>
                              <a:gd name="connsiteX0" fmla="*/ 22329 w 31055"/>
                              <a:gd name="connsiteY0" fmla="*/ 558 h 23902"/>
                              <a:gd name="connsiteX1" fmla="*/ 1595 w 31055"/>
                              <a:gd name="connsiteY1" fmla="*/ 21111 h 23902"/>
                              <a:gd name="connsiteX2" fmla="*/ 4854 w 31055"/>
                              <a:gd name="connsiteY2" fmla="*/ 24461 h 23902"/>
                              <a:gd name="connsiteX3" fmla="*/ 15629 w 31055"/>
                              <a:gd name="connsiteY3" fmla="*/ 13777 h 23902"/>
                              <a:gd name="connsiteX4" fmla="*/ 29301 w 31055"/>
                              <a:gd name="connsiteY4" fmla="*/ 13415 h 23902"/>
                              <a:gd name="connsiteX5" fmla="*/ 32651 w 31055"/>
                              <a:gd name="connsiteY5" fmla="*/ 10065 h 23902"/>
                              <a:gd name="connsiteX6" fmla="*/ 31474 w 31055"/>
                              <a:gd name="connsiteY6" fmla="*/ 8707 h 23902"/>
                              <a:gd name="connsiteX7" fmla="*/ 21514 w 31055"/>
                              <a:gd name="connsiteY7" fmla="*/ 7440 h 23902"/>
                              <a:gd name="connsiteX8" fmla="*/ 25317 w 31055"/>
                              <a:gd name="connsiteY8" fmla="*/ 3637 h 239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1055" h="23902">
                                <a:moveTo>
                                  <a:pt x="22329" y="558"/>
                                </a:moveTo>
                                <a:lnTo>
                                  <a:pt x="1595" y="21111"/>
                                </a:lnTo>
                                <a:lnTo>
                                  <a:pt x="4854" y="24461"/>
                                </a:lnTo>
                                <a:lnTo>
                                  <a:pt x="15629" y="13777"/>
                                </a:lnTo>
                                <a:cubicBezTo>
                                  <a:pt x="20609" y="8888"/>
                                  <a:pt x="24864" y="8798"/>
                                  <a:pt x="29301" y="13415"/>
                                </a:cubicBezTo>
                                <a:lnTo>
                                  <a:pt x="32651" y="10065"/>
                                </a:lnTo>
                                <a:cubicBezTo>
                                  <a:pt x="32017" y="9522"/>
                                  <a:pt x="31836" y="9160"/>
                                  <a:pt x="31474" y="8707"/>
                                </a:cubicBezTo>
                                <a:cubicBezTo>
                                  <a:pt x="29301" y="6534"/>
                                  <a:pt x="26494" y="6262"/>
                                  <a:pt x="21514" y="7440"/>
                                </a:cubicBezTo>
                                <a:lnTo>
                                  <a:pt x="25317" y="363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7" name="Freeform: Shape 2457"/>
                        <wps:cNvSpPr/>
                        <wps:spPr>
                          <a:xfrm>
                            <a:off x="2814229" y="972376"/>
                            <a:ext cx="42287" cy="41326"/>
                          </a:xfrm>
                          <a:custGeom>
                            <a:avLst/>
                            <a:gdLst>
                              <a:gd name="connsiteX0" fmla="*/ 23423 w 42287"/>
                              <a:gd name="connsiteY0" fmla="*/ 38633 h 41326"/>
                              <a:gd name="connsiteX1" fmla="*/ 8846 w 42287"/>
                              <a:gd name="connsiteY1" fmla="*/ 23875 h 41326"/>
                              <a:gd name="connsiteX2" fmla="*/ 19801 w 42287"/>
                              <a:gd name="connsiteY2" fmla="*/ 22969 h 41326"/>
                              <a:gd name="connsiteX3" fmla="*/ 25958 w 42287"/>
                              <a:gd name="connsiteY3" fmla="*/ 24780 h 41326"/>
                              <a:gd name="connsiteX4" fmla="*/ 40354 w 42287"/>
                              <a:gd name="connsiteY4" fmla="*/ 22155 h 41326"/>
                              <a:gd name="connsiteX5" fmla="*/ 43886 w 42287"/>
                              <a:gd name="connsiteY5" fmla="*/ 13372 h 41326"/>
                              <a:gd name="connsiteX6" fmla="*/ 39721 w 42287"/>
                              <a:gd name="connsiteY6" fmla="*/ 4952 h 41326"/>
                              <a:gd name="connsiteX7" fmla="*/ 28403 w 42287"/>
                              <a:gd name="connsiteY7" fmla="*/ 787 h 41326"/>
                              <a:gd name="connsiteX8" fmla="*/ 20797 w 42287"/>
                              <a:gd name="connsiteY8" fmla="*/ 5495 h 41326"/>
                              <a:gd name="connsiteX9" fmla="*/ 24238 w 42287"/>
                              <a:gd name="connsiteY9" fmla="*/ 8936 h 41326"/>
                              <a:gd name="connsiteX10" fmla="*/ 29127 w 42287"/>
                              <a:gd name="connsiteY10" fmla="*/ 5857 h 41326"/>
                              <a:gd name="connsiteX11" fmla="*/ 36733 w 42287"/>
                              <a:gd name="connsiteY11" fmla="*/ 7849 h 41326"/>
                              <a:gd name="connsiteX12" fmla="*/ 36733 w 42287"/>
                              <a:gd name="connsiteY12" fmla="*/ 18623 h 41326"/>
                              <a:gd name="connsiteX13" fmla="*/ 27407 w 42287"/>
                              <a:gd name="connsiteY13" fmla="*/ 20525 h 41326"/>
                              <a:gd name="connsiteX14" fmla="*/ 21612 w 42287"/>
                              <a:gd name="connsiteY14" fmla="*/ 18986 h 41326"/>
                              <a:gd name="connsiteX15" fmla="*/ 1602 w 42287"/>
                              <a:gd name="connsiteY15" fmla="*/ 23241 h 41326"/>
                              <a:gd name="connsiteX16" fmla="*/ 20073 w 42287"/>
                              <a:gd name="connsiteY16" fmla="*/ 41892 h 413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2287" h="41326">
                                <a:moveTo>
                                  <a:pt x="23423" y="38633"/>
                                </a:moveTo>
                                <a:lnTo>
                                  <a:pt x="8846" y="23875"/>
                                </a:lnTo>
                                <a:cubicBezTo>
                                  <a:pt x="11471" y="21883"/>
                                  <a:pt x="14278" y="21611"/>
                                  <a:pt x="19801" y="22969"/>
                                </a:cubicBezTo>
                                <a:lnTo>
                                  <a:pt x="25958" y="24780"/>
                                </a:lnTo>
                                <a:cubicBezTo>
                                  <a:pt x="31844" y="26410"/>
                                  <a:pt x="36914" y="25595"/>
                                  <a:pt x="40354" y="22155"/>
                                </a:cubicBezTo>
                                <a:cubicBezTo>
                                  <a:pt x="42709" y="19801"/>
                                  <a:pt x="43976" y="16541"/>
                                  <a:pt x="43886" y="13372"/>
                                </a:cubicBezTo>
                                <a:cubicBezTo>
                                  <a:pt x="43795" y="10203"/>
                                  <a:pt x="42437" y="7578"/>
                                  <a:pt x="39721" y="4952"/>
                                </a:cubicBezTo>
                                <a:cubicBezTo>
                                  <a:pt x="36280" y="1421"/>
                                  <a:pt x="32387" y="-28"/>
                                  <a:pt x="28403" y="787"/>
                                </a:cubicBezTo>
                                <a:cubicBezTo>
                                  <a:pt x="25958" y="1421"/>
                                  <a:pt x="23785" y="2688"/>
                                  <a:pt x="20797" y="5495"/>
                                </a:cubicBezTo>
                                <a:lnTo>
                                  <a:pt x="24238" y="8936"/>
                                </a:lnTo>
                                <a:cubicBezTo>
                                  <a:pt x="26320" y="7125"/>
                                  <a:pt x="27588" y="6219"/>
                                  <a:pt x="29127" y="5857"/>
                                </a:cubicBezTo>
                                <a:cubicBezTo>
                                  <a:pt x="31753" y="5042"/>
                                  <a:pt x="34650" y="5676"/>
                                  <a:pt x="36733" y="7849"/>
                                </a:cubicBezTo>
                                <a:cubicBezTo>
                                  <a:pt x="39811" y="11018"/>
                                  <a:pt x="39811" y="15545"/>
                                  <a:pt x="36733" y="18623"/>
                                </a:cubicBezTo>
                                <a:cubicBezTo>
                                  <a:pt x="34560" y="20796"/>
                                  <a:pt x="31119" y="21521"/>
                                  <a:pt x="27407" y="20525"/>
                                </a:cubicBezTo>
                                <a:lnTo>
                                  <a:pt x="21612" y="18986"/>
                                </a:lnTo>
                                <a:cubicBezTo>
                                  <a:pt x="12467" y="16451"/>
                                  <a:pt x="8121" y="17356"/>
                                  <a:pt x="1602" y="23241"/>
                                </a:cubicBezTo>
                                <a:lnTo>
                                  <a:pt x="20073" y="418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8" name="Freeform: Shape 2458"/>
                        <wps:cNvSpPr/>
                        <wps:spPr>
                          <a:xfrm>
                            <a:off x="3073083" y="1379207"/>
                            <a:ext cx="31020" cy="26721"/>
                          </a:xfrm>
                          <a:custGeom>
                            <a:avLst/>
                            <a:gdLst>
                              <a:gd name="connsiteX0" fmla="*/ 26053 w 31020"/>
                              <a:gd name="connsiteY0" fmla="*/ 23338 h 26721"/>
                              <a:gd name="connsiteX1" fmla="*/ 31123 w 31020"/>
                              <a:gd name="connsiteY1" fmla="*/ 19354 h 26721"/>
                              <a:gd name="connsiteX2" fmla="*/ 31848 w 31020"/>
                              <a:gd name="connsiteY2" fmla="*/ 8852 h 26721"/>
                              <a:gd name="connsiteX3" fmla="*/ 12472 w 31020"/>
                              <a:gd name="connsiteY3" fmla="*/ 2242 h 26721"/>
                              <a:gd name="connsiteX4" fmla="*/ 2603 w 31020"/>
                              <a:gd name="connsiteY4" fmla="*/ 19626 h 26721"/>
                              <a:gd name="connsiteX5" fmla="*/ 17361 w 31020"/>
                              <a:gd name="connsiteY5" fmla="*/ 26869 h 26721"/>
                              <a:gd name="connsiteX6" fmla="*/ 15731 w 31020"/>
                              <a:gd name="connsiteY6" fmla="*/ 22433 h 26721"/>
                              <a:gd name="connsiteX7" fmla="*/ 6677 w 31020"/>
                              <a:gd name="connsiteY7" fmla="*/ 18358 h 26721"/>
                              <a:gd name="connsiteX8" fmla="*/ 14101 w 31020"/>
                              <a:gd name="connsiteY8" fmla="*/ 6679 h 26721"/>
                              <a:gd name="connsiteX9" fmla="*/ 27864 w 31020"/>
                              <a:gd name="connsiteY9" fmla="*/ 10210 h 26721"/>
                              <a:gd name="connsiteX10" fmla="*/ 24423 w 31020"/>
                              <a:gd name="connsiteY10" fmla="*/ 18992 h 267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020" h="26721">
                                <a:moveTo>
                                  <a:pt x="26053" y="23338"/>
                                </a:moveTo>
                                <a:cubicBezTo>
                                  <a:pt x="28588" y="22161"/>
                                  <a:pt x="29946" y="20893"/>
                                  <a:pt x="31123" y="19354"/>
                                </a:cubicBezTo>
                                <a:cubicBezTo>
                                  <a:pt x="33025" y="16548"/>
                                  <a:pt x="33296" y="12654"/>
                                  <a:pt x="31848" y="8852"/>
                                </a:cubicBezTo>
                                <a:cubicBezTo>
                                  <a:pt x="29131" y="1427"/>
                                  <a:pt x="21616" y="-1108"/>
                                  <a:pt x="12472" y="2242"/>
                                </a:cubicBezTo>
                                <a:cubicBezTo>
                                  <a:pt x="3780" y="5502"/>
                                  <a:pt x="-114" y="12202"/>
                                  <a:pt x="2603" y="19626"/>
                                </a:cubicBezTo>
                                <a:cubicBezTo>
                                  <a:pt x="5047" y="26145"/>
                                  <a:pt x="10480" y="28861"/>
                                  <a:pt x="17361" y="26869"/>
                                </a:cubicBezTo>
                                <a:lnTo>
                                  <a:pt x="15731" y="22433"/>
                                </a:lnTo>
                                <a:cubicBezTo>
                                  <a:pt x="11023" y="23338"/>
                                  <a:pt x="8035" y="21980"/>
                                  <a:pt x="6677" y="18358"/>
                                </a:cubicBezTo>
                                <a:cubicBezTo>
                                  <a:pt x="4866" y="13469"/>
                                  <a:pt x="7673" y="9123"/>
                                  <a:pt x="14101" y="6679"/>
                                </a:cubicBezTo>
                                <a:cubicBezTo>
                                  <a:pt x="20983" y="4144"/>
                                  <a:pt x="26144" y="5502"/>
                                  <a:pt x="27864" y="10210"/>
                                </a:cubicBezTo>
                                <a:cubicBezTo>
                                  <a:pt x="29222" y="13831"/>
                                  <a:pt x="27864" y="17000"/>
                                  <a:pt x="24423" y="1899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9" name="Freeform: Shape 2459"/>
                        <wps:cNvSpPr/>
                        <wps:spPr>
                          <a:xfrm>
                            <a:off x="3081078" y="1399494"/>
                            <a:ext cx="39657" cy="35763"/>
                          </a:xfrm>
                          <a:custGeom>
                            <a:avLst/>
                            <a:gdLst>
                              <a:gd name="connsiteX0" fmla="*/ 39782 w 39657"/>
                              <a:gd name="connsiteY0" fmla="*/ 803 h 35763"/>
                              <a:gd name="connsiteX1" fmla="*/ 1754 w 39657"/>
                              <a:gd name="connsiteY1" fmla="*/ 14927 h 35763"/>
                              <a:gd name="connsiteX2" fmla="*/ 3384 w 39657"/>
                              <a:gd name="connsiteY2" fmla="*/ 19273 h 35763"/>
                              <a:gd name="connsiteX3" fmla="*/ 18414 w 39657"/>
                              <a:gd name="connsiteY3" fmla="*/ 13660 h 35763"/>
                              <a:gd name="connsiteX4" fmla="*/ 30366 w 39657"/>
                              <a:gd name="connsiteY4" fmla="*/ 17644 h 35763"/>
                              <a:gd name="connsiteX5" fmla="*/ 30637 w 39657"/>
                              <a:gd name="connsiteY5" fmla="*/ 21989 h 35763"/>
                              <a:gd name="connsiteX6" fmla="*/ 27106 w 39657"/>
                              <a:gd name="connsiteY6" fmla="*/ 25249 h 35763"/>
                              <a:gd name="connsiteX7" fmla="*/ 8183 w 39657"/>
                              <a:gd name="connsiteY7" fmla="*/ 32311 h 35763"/>
                              <a:gd name="connsiteX8" fmla="*/ 9813 w 39657"/>
                              <a:gd name="connsiteY8" fmla="*/ 36567 h 35763"/>
                              <a:gd name="connsiteX9" fmla="*/ 30456 w 39657"/>
                              <a:gd name="connsiteY9" fmla="*/ 28870 h 35763"/>
                              <a:gd name="connsiteX10" fmla="*/ 34712 w 39657"/>
                              <a:gd name="connsiteY10" fmla="*/ 17644 h 35763"/>
                              <a:gd name="connsiteX11" fmla="*/ 27016 w 39657"/>
                              <a:gd name="connsiteY11" fmla="*/ 10491 h 35763"/>
                              <a:gd name="connsiteX12" fmla="*/ 41412 w 39657"/>
                              <a:gd name="connsiteY12" fmla="*/ 5149 h 357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9657" h="35763">
                                <a:moveTo>
                                  <a:pt x="39782" y="803"/>
                                </a:moveTo>
                                <a:lnTo>
                                  <a:pt x="1754" y="14927"/>
                                </a:lnTo>
                                <a:lnTo>
                                  <a:pt x="3384" y="19273"/>
                                </a:lnTo>
                                <a:lnTo>
                                  <a:pt x="18414" y="13660"/>
                                </a:lnTo>
                                <a:cubicBezTo>
                                  <a:pt x="24028" y="11577"/>
                                  <a:pt x="28736" y="13116"/>
                                  <a:pt x="30366" y="17644"/>
                                </a:cubicBezTo>
                                <a:cubicBezTo>
                                  <a:pt x="30909" y="19092"/>
                                  <a:pt x="30909" y="20631"/>
                                  <a:pt x="30637" y="21989"/>
                                </a:cubicBezTo>
                                <a:cubicBezTo>
                                  <a:pt x="30185" y="23529"/>
                                  <a:pt x="29098" y="24525"/>
                                  <a:pt x="27106" y="25249"/>
                                </a:cubicBezTo>
                                <a:lnTo>
                                  <a:pt x="8183" y="32311"/>
                                </a:lnTo>
                                <a:lnTo>
                                  <a:pt x="9813" y="36567"/>
                                </a:lnTo>
                                <a:lnTo>
                                  <a:pt x="30456" y="28870"/>
                                </a:lnTo>
                                <a:cubicBezTo>
                                  <a:pt x="34983" y="27241"/>
                                  <a:pt x="36613" y="22985"/>
                                  <a:pt x="34712" y="17644"/>
                                </a:cubicBezTo>
                                <a:cubicBezTo>
                                  <a:pt x="33263" y="13750"/>
                                  <a:pt x="31181" y="11849"/>
                                  <a:pt x="27016" y="10491"/>
                                </a:cubicBezTo>
                                <a:lnTo>
                                  <a:pt x="41412" y="514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0" name="Freeform: Shape 2460"/>
                        <wps:cNvSpPr/>
                        <wps:spPr>
                          <a:xfrm>
                            <a:off x="3091845" y="1432377"/>
                            <a:ext cx="32776" cy="14667"/>
                          </a:xfrm>
                          <a:custGeom>
                            <a:avLst/>
                            <a:gdLst>
                              <a:gd name="connsiteX0" fmla="*/ 29104 w 32776"/>
                              <a:gd name="connsiteY0" fmla="*/ 819 h 14667"/>
                              <a:gd name="connsiteX1" fmla="*/ 1761 w 32776"/>
                              <a:gd name="connsiteY1" fmla="*/ 10960 h 14667"/>
                              <a:gd name="connsiteX2" fmla="*/ 3390 w 32776"/>
                              <a:gd name="connsiteY2" fmla="*/ 15396 h 14667"/>
                              <a:gd name="connsiteX3" fmla="*/ 17605 w 32776"/>
                              <a:gd name="connsiteY3" fmla="*/ 10145 h 14667"/>
                              <a:gd name="connsiteX4" fmla="*/ 30191 w 32776"/>
                              <a:gd name="connsiteY4" fmla="*/ 15487 h 14667"/>
                              <a:gd name="connsiteX5" fmla="*/ 34537 w 32776"/>
                              <a:gd name="connsiteY5" fmla="*/ 13767 h 14667"/>
                              <a:gd name="connsiteX6" fmla="*/ 34084 w 32776"/>
                              <a:gd name="connsiteY6" fmla="*/ 12046 h 14667"/>
                              <a:gd name="connsiteX7" fmla="*/ 25573 w 32776"/>
                              <a:gd name="connsiteY7" fmla="*/ 6705 h 14667"/>
                              <a:gd name="connsiteX8" fmla="*/ 30553 w 32776"/>
                              <a:gd name="connsiteY8" fmla="*/ 4894 h 146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2776" h="14667">
                                <a:moveTo>
                                  <a:pt x="29104" y="819"/>
                                </a:moveTo>
                                <a:lnTo>
                                  <a:pt x="1761" y="10960"/>
                                </a:lnTo>
                                <a:lnTo>
                                  <a:pt x="3390" y="15396"/>
                                </a:lnTo>
                                <a:lnTo>
                                  <a:pt x="17605" y="10145"/>
                                </a:lnTo>
                                <a:cubicBezTo>
                                  <a:pt x="24125" y="7791"/>
                                  <a:pt x="28108" y="9330"/>
                                  <a:pt x="30191" y="15487"/>
                                </a:cubicBezTo>
                                <a:lnTo>
                                  <a:pt x="34537" y="13767"/>
                                </a:lnTo>
                                <a:cubicBezTo>
                                  <a:pt x="34265" y="12952"/>
                                  <a:pt x="34265" y="12590"/>
                                  <a:pt x="34084" y="12046"/>
                                </a:cubicBezTo>
                                <a:cubicBezTo>
                                  <a:pt x="32998" y="9240"/>
                                  <a:pt x="30553" y="7791"/>
                                  <a:pt x="25573" y="6705"/>
                                </a:cubicBezTo>
                                <a:lnTo>
                                  <a:pt x="30553" y="489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1" name="Freeform: Shape 2461"/>
                        <wps:cNvSpPr/>
                        <wps:spPr>
                          <a:xfrm>
                            <a:off x="3099774" y="1448180"/>
                            <a:ext cx="41054" cy="31608"/>
                          </a:xfrm>
                          <a:custGeom>
                            <a:avLst/>
                            <a:gdLst>
                              <a:gd name="connsiteX0" fmla="*/ 20470 w 41054"/>
                              <a:gd name="connsiteY0" fmla="*/ 14068 h 31608"/>
                              <a:gd name="connsiteX1" fmla="*/ 20651 w 41054"/>
                              <a:gd name="connsiteY1" fmla="*/ 14611 h 31608"/>
                              <a:gd name="connsiteX2" fmla="*/ 21375 w 41054"/>
                              <a:gd name="connsiteY2" fmla="*/ 16603 h 31608"/>
                              <a:gd name="connsiteX3" fmla="*/ 17391 w 41054"/>
                              <a:gd name="connsiteY3" fmla="*/ 26743 h 31608"/>
                              <a:gd name="connsiteX4" fmla="*/ 7069 w 41054"/>
                              <a:gd name="connsiteY4" fmla="*/ 22035 h 31608"/>
                              <a:gd name="connsiteX5" fmla="*/ 12230 w 41054"/>
                              <a:gd name="connsiteY5" fmla="*/ 11170 h 31608"/>
                              <a:gd name="connsiteX6" fmla="*/ 10510 w 41054"/>
                              <a:gd name="connsiteY6" fmla="*/ 6643 h 31608"/>
                              <a:gd name="connsiteX7" fmla="*/ 4444 w 41054"/>
                              <a:gd name="connsiteY7" fmla="*/ 10808 h 31608"/>
                              <a:gd name="connsiteX8" fmla="*/ 2904 w 41054"/>
                              <a:gd name="connsiteY8" fmla="*/ 23303 h 31608"/>
                              <a:gd name="connsiteX9" fmla="*/ 19202 w 41054"/>
                              <a:gd name="connsiteY9" fmla="*/ 31542 h 31608"/>
                              <a:gd name="connsiteX10" fmla="*/ 25902 w 41054"/>
                              <a:gd name="connsiteY10" fmla="*/ 21854 h 31608"/>
                              <a:gd name="connsiteX11" fmla="*/ 35681 w 41054"/>
                              <a:gd name="connsiteY11" fmla="*/ 24118 h 31608"/>
                              <a:gd name="connsiteX12" fmla="*/ 41747 w 41054"/>
                              <a:gd name="connsiteY12" fmla="*/ 8997 h 31608"/>
                              <a:gd name="connsiteX13" fmla="*/ 25359 w 41054"/>
                              <a:gd name="connsiteY13" fmla="*/ 1935 h 31608"/>
                              <a:gd name="connsiteX14" fmla="*/ 27079 w 41054"/>
                              <a:gd name="connsiteY14" fmla="*/ 6553 h 31608"/>
                              <a:gd name="connsiteX15" fmla="*/ 32150 w 41054"/>
                              <a:gd name="connsiteY15" fmla="*/ 5647 h 31608"/>
                              <a:gd name="connsiteX16" fmla="*/ 37854 w 41054"/>
                              <a:gd name="connsiteY16" fmla="*/ 10627 h 31608"/>
                              <a:gd name="connsiteX17" fmla="*/ 33779 w 41054"/>
                              <a:gd name="connsiteY17" fmla="*/ 19590 h 31608"/>
                              <a:gd name="connsiteX18" fmla="*/ 27441 w 41054"/>
                              <a:gd name="connsiteY18" fmla="*/ 18504 h 31608"/>
                              <a:gd name="connsiteX19" fmla="*/ 24363 w 41054"/>
                              <a:gd name="connsiteY19" fmla="*/ 12619 h 316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1054" h="31608">
                                <a:moveTo>
                                  <a:pt x="20470" y="14068"/>
                                </a:moveTo>
                                <a:lnTo>
                                  <a:pt x="20651" y="14611"/>
                                </a:lnTo>
                                <a:lnTo>
                                  <a:pt x="21375" y="16603"/>
                                </a:lnTo>
                                <a:cubicBezTo>
                                  <a:pt x="23276" y="21582"/>
                                  <a:pt x="22009" y="25023"/>
                                  <a:pt x="17391" y="26743"/>
                                </a:cubicBezTo>
                                <a:cubicBezTo>
                                  <a:pt x="12773" y="28464"/>
                                  <a:pt x="8790" y="26743"/>
                                  <a:pt x="7069" y="22035"/>
                                </a:cubicBezTo>
                                <a:cubicBezTo>
                                  <a:pt x="5168" y="16874"/>
                                  <a:pt x="6798" y="13524"/>
                                  <a:pt x="12230" y="11170"/>
                                </a:cubicBezTo>
                                <a:lnTo>
                                  <a:pt x="10510" y="6643"/>
                                </a:lnTo>
                                <a:cubicBezTo>
                                  <a:pt x="7522" y="8001"/>
                                  <a:pt x="5802" y="9178"/>
                                  <a:pt x="4444" y="10808"/>
                                </a:cubicBezTo>
                                <a:cubicBezTo>
                                  <a:pt x="1456" y="13977"/>
                                  <a:pt x="1003" y="18232"/>
                                  <a:pt x="2904" y="23303"/>
                                </a:cubicBezTo>
                                <a:cubicBezTo>
                                  <a:pt x="5711" y="30908"/>
                                  <a:pt x="12049" y="34168"/>
                                  <a:pt x="19202" y="31542"/>
                                </a:cubicBezTo>
                                <a:cubicBezTo>
                                  <a:pt x="24091" y="29731"/>
                                  <a:pt x="25993" y="26924"/>
                                  <a:pt x="25902" y="21854"/>
                                </a:cubicBezTo>
                                <a:cubicBezTo>
                                  <a:pt x="28618" y="24842"/>
                                  <a:pt x="31878" y="25566"/>
                                  <a:pt x="35681" y="24118"/>
                                </a:cubicBezTo>
                                <a:cubicBezTo>
                                  <a:pt x="42109" y="21673"/>
                                  <a:pt x="44373" y="15969"/>
                                  <a:pt x="41747" y="8997"/>
                                </a:cubicBezTo>
                                <a:cubicBezTo>
                                  <a:pt x="39031" y="1482"/>
                                  <a:pt x="33417" y="-781"/>
                                  <a:pt x="25359" y="1935"/>
                                </a:cubicBezTo>
                                <a:lnTo>
                                  <a:pt x="27079" y="6553"/>
                                </a:lnTo>
                                <a:cubicBezTo>
                                  <a:pt x="29343" y="5828"/>
                                  <a:pt x="30791" y="5557"/>
                                  <a:pt x="32150" y="5647"/>
                                </a:cubicBezTo>
                                <a:cubicBezTo>
                                  <a:pt x="34685" y="5828"/>
                                  <a:pt x="36767" y="7730"/>
                                  <a:pt x="37854" y="10627"/>
                                </a:cubicBezTo>
                                <a:cubicBezTo>
                                  <a:pt x="39302" y="14701"/>
                                  <a:pt x="37854" y="18051"/>
                                  <a:pt x="33779" y="19590"/>
                                </a:cubicBezTo>
                                <a:cubicBezTo>
                                  <a:pt x="31153" y="20496"/>
                                  <a:pt x="29071" y="20134"/>
                                  <a:pt x="27441" y="18504"/>
                                </a:cubicBezTo>
                                <a:cubicBezTo>
                                  <a:pt x="26445" y="17418"/>
                                  <a:pt x="25631" y="15788"/>
                                  <a:pt x="24363" y="1261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2" name="Freeform: Shape 2462"/>
                        <wps:cNvSpPr/>
                        <wps:spPr>
                          <a:xfrm>
                            <a:off x="3178941" y="1940236"/>
                            <a:ext cx="31243" cy="24722"/>
                          </a:xfrm>
                          <a:custGeom>
                            <a:avLst/>
                            <a:gdLst>
                              <a:gd name="connsiteX0" fmla="*/ 12694 w 31243"/>
                              <a:gd name="connsiteY0" fmla="*/ 1211 h 24722"/>
                              <a:gd name="connsiteX1" fmla="*/ 6447 w 31243"/>
                              <a:gd name="connsiteY1" fmla="*/ 3022 h 24722"/>
                              <a:gd name="connsiteX2" fmla="*/ 1829 w 31243"/>
                              <a:gd name="connsiteY2" fmla="*/ 12528 h 24722"/>
                              <a:gd name="connsiteX3" fmla="*/ 17493 w 31243"/>
                              <a:gd name="connsiteY3" fmla="*/ 25838 h 24722"/>
                              <a:gd name="connsiteX4" fmla="*/ 33066 w 31243"/>
                              <a:gd name="connsiteY4" fmla="*/ 13253 h 24722"/>
                              <a:gd name="connsiteX5" fmla="*/ 22020 w 31243"/>
                              <a:gd name="connsiteY5" fmla="*/ 1120 h 24722"/>
                              <a:gd name="connsiteX6" fmla="*/ 21929 w 31243"/>
                              <a:gd name="connsiteY6" fmla="*/ 5828 h 24722"/>
                              <a:gd name="connsiteX7" fmla="*/ 28901 w 31243"/>
                              <a:gd name="connsiteY7" fmla="*/ 12981 h 24722"/>
                              <a:gd name="connsiteX8" fmla="*/ 17674 w 31243"/>
                              <a:gd name="connsiteY8" fmla="*/ 21039 h 24722"/>
                              <a:gd name="connsiteX9" fmla="*/ 6084 w 31243"/>
                              <a:gd name="connsiteY9" fmla="*/ 12709 h 24722"/>
                              <a:gd name="connsiteX10" fmla="*/ 12603 w 31243"/>
                              <a:gd name="connsiteY10" fmla="*/ 5828 h 247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43" h="24722">
                                <a:moveTo>
                                  <a:pt x="12694" y="1211"/>
                                </a:moveTo>
                                <a:cubicBezTo>
                                  <a:pt x="9887" y="1392"/>
                                  <a:pt x="8076" y="1935"/>
                                  <a:pt x="6447" y="3022"/>
                                </a:cubicBezTo>
                                <a:cubicBezTo>
                                  <a:pt x="3640" y="4923"/>
                                  <a:pt x="1919" y="8454"/>
                                  <a:pt x="1829" y="12528"/>
                                </a:cubicBezTo>
                                <a:cubicBezTo>
                                  <a:pt x="1738" y="20405"/>
                                  <a:pt x="7805" y="25566"/>
                                  <a:pt x="17493" y="25838"/>
                                </a:cubicBezTo>
                                <a:cubicBezTo>
                                  <a:pt x="26819" y="26019"/>
                                  <a:pt x="32975" y="21130"/>
                                  <a:pt x="33066" y="13253"/>
                                </a:cubicBezTo>
                                <a:cubicBezTo>
                                  <a:pt x="33247" y="6281"/>
                                  <a:pt x="29173" y="1754"/>
                                  <a:pt x="22020" y="1120"/>
                                </a:cubicBezTo>
                                <a:lnTo>
                                  <a:pt x="21929" y="5828"/>
                                </a:lnTo>
                                <a:cubicBezTo>
                                  <a:pt x="26637" y="6643"/>
                                  <a:pt x="28901" y="9088"/>
                                  <a:pt x="28901" y="12981"/>
                                </a:cubicBezTo>
                                <a:cubicBezTo>
                                  <a:pt x="28720" y="18142"/>
                                  <a:pt x="24555" y="21130"/>
                                  <a:pt x="17674" y="21039"/>
                                </a:cubicBezTo>
                                <a:cubicBezTo>
                                  <a:pt x="10340" y="20858"/>
                                  <a:pt x="5994" y="17689"/>
                                  <a:pt x="6084" y="12709"/>
                                </a:cubicBezTo>
                                <a:cubicBezTo>
                                  <a:pt x="6175" y="8816"/>
                                  <a:pt x="8620" y="6372"/>
                                  <a:pt x="12603" y="5828"/>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3" name="Freeform: Shape 2463"/>
                        <wps:cNvSpPr/>
                        <wps:spPr>
                          <a:xfrm>
                            <a:off x="3168764" y="1911696"/>
                            <a:ext cx="41015" cy="23542"/>
                          </a:xfrm>
                          <a:custGeom>
                            <a:avLst/>
                            <a:gdLst>
                              <a:gd name="connsiteX0" fmla="*/ 1828 w 41015"/>
                              <a:gd name="connsiteY0" fmla="*/ 23741 h 23542"/>
                              <a:gd name="connsiteX1" fmla="*/ 42391 w 41015"/>
                              <a:gd name="connsiteY1" fmla="*/ 24647 h 23542"/>
                              <a:gd name="connsiteX2" fmla="*/ 42482 w 41015"/>
                              <a:gd name="connsiteY2" fmla="*/ 20029 h 23542"/>
                              <a:gd name="connsiteX3" fmla="*/ 26456 w 41015"/>
                              <a:gd name="connsiteY3" fmla="*/ 19667 h 23542"/>
                              <a:gd name="connsiteX4" fmla="*/ 16768 w 41015"/>
                              <a:gd name="connsiteY4" fmla="*/ 11609 h 23542"/>
                              <a:gd name="connsiteX5" fmla="*/ 18126 w 41015"/>
                              <a:gd name="connsiteY5" fmla="*/ 7444 h 23542"/>
                              <a:gd name="connsiteX6" fmla="*/ 22563 w 41015"/>
                              <a:gd name="connsiteY6" fmla="*/ 5724 h 23542"/>
                              <a:gd name="connsiteX7" fmla="*/ 42753 w 41015"/>
                              <a:gd name="connsiteY7" fmla="*/ 6176 h 23542"/>
                              <a:gd name="connsiteX8" fmla="*/ 42844 w 41015"/>
                              <a:gd name="connsiteY8" fmla="*/ 1559 h 23542"/>
                              <a:gd name="connsiteX9" fmla="*/ 20842 w 41015"/>
                              <a:gd name="connsiteY9" fmla="*/ 1106 h 23542"/>
                              <a:gd name="connsiteX10" fmla="*/ 12693 w 41015"/>
                              <a:gd name="connsiteY10" fmla="*/ 10070 h 23542"/>
                              <a:gd name="connsiteX11" fmla="*/ 17311 w 41015"/>
                              <a:gd name="connsiteY11" fmla="*/ 19486 h 23542"/>
                              <a:gd name="connsiteX12" fmla="*/ 1919 w 41015"/>
                              <a:gd name="connsiteY12" fmla="*/ 19124 h 235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1015" h="23542">
                                <a:moveTo>
                                  <a:pt x="1828" y="23741"/>
                                </a:moveTo>
                                <a:lnTo>
                                  <a:pt x="42391" y="24647"/>
                                </a:lnTo>
                                <a:lnTo>
                                  <a:pt x="42482" y="20029"/>
                                </a:lnTo>
                                <a:lnTo>
                                  <a:pt x="26456" y="19667"/>
                                </a:lnTo>
                                <a:cubicBezTo>
                                  <a:pt x="20480" y="19576"/>
                                  <a:pt x="16677" y="16408"/>
                                  <a:pt x="16768" y="11609"/>
                                </a:cubicBezTo>
                                <a:cubicBezTo>
                                  <a:pt x="16768" y="10070"/>
                                  <a:pt x="17311" y="8621"/>
                                  <a:pt x="18126" y="7444"/>
                                </a:cubicBezTo>
                                <a:cubicBezTo>
                                  <a:pt x="19122" y="6176"/>
                                  <a:pt x="20480" y="5724"/>
                                  <a:pt x="22563" y="5724"/>
                                </a:cubicBezTo>
                                <a:lnTo>
                                  <a:pt x="42753" y="6176"/>
                                </a:lnTo>
                                <a:lnTo>
                                  <a:pt x="42844" y="1559"/>
                                </a:lnTo>
                                <a:lnTo>
                                  <a:pt x="20842" y="1106"/>
                                </a:lnTo>
                                <a:cubicBezTo>
                                  <a:pt x="15953" y="1016"/>
                                  <a:pt x="12874" y="4366"/>
                                  <a:pt x="12693" y="10070"/>
                                </a:cubicBezTo>
                                <a:cubicBezTo>
                                  <a:pt x="12603" y="14144"/>
                                  <a:pt x="13870" y="16679"/>
                                  <a:pt x="17311" y="19486"/>
                                </a:cubicBezTo>
                                <a:lnTo>
                                  <a:pt x="1919" y="1912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4" name="Freeform: Shape 2464"/>
                        <wps:cNvSpPr/>
                        <wps:spPr>
                          <a:xfrm>
                            <a:off x="3180293" y="1889739"/>
                            <a:ext cx="29791" cy="14667"/>
                          </a:xfrm>
                          <a:custGeom>
                            <a:avLst/>
                            <a:gdLst>
                              <a:gd name="connsiteX0" fmla="*/ 2375 w 29791"/>
                              <a:gd name="connsiteY0" fmla="*/ 15121 h 14667"/>
                              <a:gd name="connsiteX1" fmla="*/ 31530 w 29791"/>
                              <a:gd name="connsiteY1" fmla="*/ 15754 h 14667"/>
                              <a:gd name="connsiteX2" fmla="*/ 31620 w 29791"/>
                              <a:gd name="connsiteY2" fmla="*/ 11046 h 14667"/>
                              <a:gd name="connsiteX3" fmla="*/ 16500 w 29791"/>
                              <a:gd name="connsiteY3" fmla="*/ 10684 h 14667"/>
                              <a:gd name="connsiteX4" fmla="*/ 6721 w 29791"/>
                              <a:gd name="connsiteY4" fmla="*/ 1177 h 14667"/>
                              <a:gd name="connsiteX5" fmla="*/ 2013 w 29791"/>
                              <a:gd name="connsiteY5" fmla="*/ 1087 h 14667"/>
                              <a:gd name="connsiteX6" fmla="*/ 1832 w 29791"/>
                              <a:gd name="connsiteY6" fmla="*/ 2898 h 14667"/>
                              <a:gd name="connsiteX7" fmla="*/ 7808 w 29791"/>
                              <a:gd name="connsiteY7" fmla="*/ 10865 h 14667"/>
                              <a:gd name="connsiteX8" fmla="*/ 2466 w 29791"/>
                              <a:gd name="connsiteY8" fmla="*/ 10775 h 146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9791" h="14667">
                                <a:moveTo>
                                  <a:pt x="2375" y="15121"/>
                                </a:moveTo>
                                <a:lnTo>
                                  <a:pt x="31530" y="15754"/>
                                </a:lnTo>
                                <a:lnTo>
                                  <a:pt x="31620" y="11046"/>
                                </a:lnTo>
                                <a:lnTo>
                                  <a:pt x="16500" y="10684"/>
                                </a:lnTo>
                                <a:cubicBezTo>
                                  <a:pt x="9528" y="10503"/>
                                  <a:pt x="6450" y="7606"/>
                                  <a:pt x="6721" y="1177"/>
                                </a:cubicBezTo>
                                <a:lnTo>
                                  <a:pt x="2013" y="1087"/>
                                </a:lnTo>
                                <a:cubicBezTo>
                                  <a:pt x="1922" y="1902"/>
                                  <a:pt x="1832" y="2264"/>
                                  <a:pt x="1832" y="2898"/>
                                </a:cubicBezTo>
                                <a:cubicBezTo>
                                  <a:pt x="1741" y="5885"/>
                                  <a:pt x="3552" y="8149"/>
                                  <a:pt x="7808" y="10865"/>
                                </a:cubicBezTo>
                                <a:lnTo>
                                  <a:pt x="2466" y="1077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5" name="Freeform: Shape 2465"/>
                        <wps:cNvSpPr/>
                        <wps:spPr>
                          <a:xfrm>
                            <a:off x="3170560" y="1860548"/>
                            <a:ext cx="40291" cy="27433"/>
                          </a:xfrm>
                          <a:custGeom>
                            <a:avLst/>
                            <a:gdLst>
                              <a:gd name="connsiteX0" fmla="*/ 32251 w 40291"/>
                              <a:gd name="connsiteY0" fmla="*/ 11850 h 27433"/>
                              <a:gd name="connsiteX1" fmla="*/ 41939 w 40291"/>
                              <a:gd name="connsiteY1" fmla="*/ 12032 h 27433"/>
                              <a:gd name="connsiteX2" fmla="*/ 42120 w 40291"/>
                              <a:gd name="connsiteY2" fmla="*/ 7142 h 27433"/>
                              <a:gd name="connsiteX3" fmla="*/ 32432 w 40291"/>
                              <a:gd name="connsiteY3" fmla="*/ 6961 h 27433"/>
                              <a:gd name="connsiteX4" fmla="*/ 32523 w 40291"/>
                              <a:gd name="connsiteY4" fmla="*/ 1167 h 27433"/>
                              <a:gd name="connsiteX5" fmla="*/ 28086 w 40291"/>
                              <a:gd name="connsiteY5" fmla="*/ 1076 h 27433"/>
                              <a:gd name="connsiteX6" fmla="*/ 27996 w 40291"/>
                              <a:gd name="connsiteY6" fmla="*/ 6871 h 27433"/>
                              <a:gd name="connsiteX7" fmla="*/ 1919 w 40291"/>
                              <a:gd name="connsiteY7" fmla="*/ 6237 h 27433"/>
                              <a:gd name="connsiteX8" fmla="*/ 1829 w 40291"/>
                              <a:gd name="connsiteY8" fmla="*/ 9859 h 27433"/>
                              <a:gd name="connsiteX9" fmla="*/ 26638 w 40291"/>
                              <a:gd name="connsiteY9" fmla="*/ 28329 h 27433"/>
                              <a:gd name="connsiteX10" fmla="*/ 31889 w 40291"/>
                              <a:gd name="connsiteY10" fmla="*/ 28510 h 27433"/>
                              <a:gd name="connsiteX11" fmla="*/ 27815 w 40291"/>
                              <a:gd name="connsiteY11" fmla="*/ 11760 h 27433"/>
                              <a:gd name="connsiteX12" fmla="*/ 27543 w 40291"/>
                              <a:gd name="connsiteY12" fmla="*/ 24164 h 27433"/>
                              <a:gd name="connsiteX13" fmla="*/ 10068 w 40291"/>
                              <a:gd name="connsiteY13" fmla="*/ 11307 h 274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0291" h="27433">
                                <a:moveTo>
                                  <a:pt x="32251" y="11850"/>
                                </a:moveTo>
                                <a:lnTo>
                                  <a:pt x="41939" y="12032"/>
                                </a:lnTo>
                                <a:lnTo>
                                  <a:pt x="42120" y="7142"/>
                                </a:lnTo>
                                <a:lnTo>
                                  <a:pt x="32432" y="6961"/>
                                </a:lnTo>
                                <a:lnTo>
                                  <a:pt x="32523" y="1167"/>
                                </a:lnTo>
                                <a:lnTo>
                                  <a:pt x="28086" y="1076"/>
                                </a:lnTo>
                                <a:lnTo>
                                  <a:pt x="27996" y="6871"/>
                                </a:lnTo>
                                <a:lnTo>
                                  <a:pt x="1919" y="6237"/>
                                </a:lnTo>
                                <a:lnTo>
                                  <a:pt x="1829" y="9859"/>
                                </a:lnTo>
                                <a:lnTo>
                                  <a:pt x="26638" y="28329"/>
                                </a:lnTo>
                                <a:lnTo>
                                  <a:pt x="31889" y="28510"/>
                                </a:lnTo>
                                <a:close/>
                                <a:moveTo>
                                  <a:pt x="27815" y="11760"/>
                                </a:moveTo>
                                <a:lnTo>
                                  <a:pt x="27543" y="24164"/>
                                </a:lnTo>
                                <a:lnTo>
                                  <a:pt x="10068" y="1130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6" name="Freeform: Shape 2466"/>
                        <wps:cNvSpPr/>
                        <wps:spPr>
                          <a:xfrm>
                            <a:off x="3070246" y="2397645"/>
                            <a:ext cx="30947" cy="27055"/>
                          </a:xfrm>
                          <a:custGeom>
                            <a:avLst/>
                            <a:gdLst>
                              <a:gd name="connsiteX0" fmla="*/ 16789 w 30947"/>
                              <a:gd name="connsiteY0" fmla="*/ 2216 h 27055"/>
                              <a:gd name="connsiteX1" fmla="*/ 10270 w 30947"/>
                              <a:gd name="connsiteY1" fmla="*/ 1582 h 27055"/>
                              <a:gd name="connsiteX2" fmla="*/ 2755 w 30947"/>
                              <a:gd name="connsiteY2" fmla="*/ 8916 h 27055"/>
                              <a:gd name="connsiteX3" fmla="*/ 12624 w 30947"/>
                              <a:gd name="connsiteY3" fmla="*/ 26843 h 27055"/>
                              <a:gd name="connsiteX4" fmla="*/ 31638 w 30947"/>
                              <a:gd name="connsiteY4" fmla="*/ 20686 h 27055"/>
                              <a:gd name="connsiteX5" fmla="*/ 25571 w 30947"/>
                              <a:gd name="connsiteY5" fmla="*/ 5385 h 27055"/>
                              <a:gd name="connsiteX6" fmla="*/ 23851 w 30947"/>
                              <a:gd name="connsiteY6" fmla="*/ 9731 h 27055"/>
                              <a:gd name="connsiteX7" fmla="*/ 27744 w 30947"/>
                              <a:gd name="connsiteY7" fmla="*/ 18966 h 27055"/>
                              <a:gd name="connsiteX8" fmla="*/ 14435 w 30947"/>
                              <a:gd name="connsiteY8" fmla="*/ 22407 h 27055"/>
                              <a:gd name="connsiteX9" fmla="*/ 6648 w 30947"/>
                              <a:gd name="connsiteY9" fmla="*/ 10636 h 27055"/>
                              <a:gd name="connsiteX10" fmla="*/ 15068 w 30947"/>
                              <a:gd name="connsiteY10" fmla="*/ 6472 h 27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947" h="27055">
                                <a:moveTo>
                                  <a:pt x="16789" y="2216"/>
                                </a:moveTo>
                                <a:cubicBezTo>
                                  <a:pt x="14163" y="1311"/>
                                  <a:pt x="12262" y="1220"/>
                                  <a:pt x="10270" y="1582"/>
                                </a:cubicBezTo>
                                <a:cubicBezTo>
                                  <a:pt x="7101" y="2488"/>
                                  <a:pt x="4203" y="5113"/>
                                  <a:pt x="2755" y="8916"/>
                                </a:cubicBezTo>
                                <a:cubicBezTo>
                                  <a:pt x="-233" y="16159"/>
                                  <a:pt x="3660" y="23221"/>
                                  <a:pt x="12624" y="26843"/>
                                </a:cubicBezTo>
                                <a:cubicBezTo>
                                  <a:pt x="21316" y="30374"/>
                                  <a:pt x="28740" y="27930"/>
                                  <a:pt x="31638" y="20686"/>
                                </a:cubicBezTo>
                                <a:cubicBezTo>
                                  <a:pt x="34263" y="14167"/>
                                  <a:pt x="32000" y="8554"/>
                                  <a:pt x="25571" y="5385"/>
                                </a:cubicBezTo>
                                <a:lnTo>
                                  <a:pt x="23851" y="9731"/>
                                </a:lnTo>
                                <a:cubicBezTo>
                                  <a:pt x="27925" y="12175"/>
                                  <a:pt x="29193" y="15344"/>
                                  <a:pt x="27744" y="18966"/>
                                </a:cubicBezTo>
                                <a:cubicBezTo>
                                  <a:pt x="25843" y="23765"/>
                                  <a:pt x="20863" y="24942"/>
                                  <a:pt x="14435" y="22407"/>
                                </a:cubicBezTo>
                                <a:cubicBezTo>
                                  <a:pt x="7644" y="19690"/>
                                  <a:pt x="4837" y="15254"/>
                                  <a:pt x="6648" y="10636"/>
                                </a:cubicBezTo>
                                <a:cubicBezTo>
                                  <a:pt x="8097" y="7015"/>
                                  <a:pt x="11175" y="5657"/>
                                  <a:pt x="15068" y="647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7" name="Freeform: Shape 2467"/>
                        <wps:cNvSpPr/>
                        <wps:spPr>
                          <a:xfrm>
                            <a:off x="3067684" y="2370308"/>
                            <a:ext cx="46267" cy="30261"/>
                          </a:xfrm>
                          <a:custGeom>
                            <a:avLst/>
                            <a:gdLst>
                              <a:gd name="connsiteX0" fmla="*/ 1768 w 46267"/>
                              <a:gd name="connsiteY0" fmla="*/ 16510 h 30261"/>
                              <a:gd name="connsiteX1" fmla="*/ 39434 w 46267"/>
                              <a:gd name="connsiteY1" fmla="*/ 31630 h 30261"/>
                              <a:gd name="connsiteX2" fmla="*/ 41154 w 46267"/>
                              <a:gd name="connsiteY2" fmla="*/ 27375 h 30261"/>
                              <a:gd name="connsiteX3" fmla="*/ 26305 w 46267"/>
                              <a:gd name="connsiteY3" fmla="*/ 21399 h 30261"/>
                              <a:gd name="connsiteX4" fmla="*/ 20148 w 46267"/>
                              <a:gd name="connsiteY4" fmla="*/ 10353 h 30261"/>
                              <a:gd name="connsiteX5" fmla="*/ 22865 w 46267"/>
                              <a:gd name="connsiteY5" fmla="*/ 6913 h 30261"/>
                              <a:gd name="connsiteX6" fmla="*/ 27573 w 46267"/>
                              <a:gd name="connsiteY6" fmla="*/ 7003 h 30261"/>
                              <a:gd name="connsiteX7" fmla="*/ 46315 w 46267"/>
                              <a:gd name="connsiteY7" fmla="*/ 14518 h 30261"/>
                              <a:gd name="connsiteX8" fmla="*/ 48035 w 46267"/>
                              <a:gd name="connsiteY8" fmla="*/ 10263 h 30261"/>
                              <a:gd name="connsiteX9" fmla="*/ 27663 w 46267"/>
                              <a:gd name="connsiteY9" fmla="*/ 2023 h 30261"/>
                              <a:gd name="connsiteX10" fmla="*/ 16889 w 46267"/>
                              <a:gd name="connsiteY10" fmla="*/ 7456 h 30261"/>
                              <a:gd name="connsiteX11" fmla="*/ 17794 w 46267"/>
                              <a:gd name="connsiteY11" fmla="*/ 17959 h 30261"/>
                              <a:gd name="connsiteX12" fmla="*/ 3489 w 46267"/>
                              <a:gd name="connsiteY12" fmla="*/ 12255 h 302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6267" h="30261">
                                <a:moveTo>
                                  <a:pt x="1768" y="16510"/>
                                </a:moveTo>
                                <a:lnTo>
                                  <a:pt x="39434" y="31630"/>
                                </a:lnTo>
                                <a:lnTo>
                                  <a:pt x="41154" y="27375"/>
                                </a:lnTo>
                                <a:lnTo>
                                  <a:pt x="26305" y="21399"/>
                                </a:lnTo>
                                <a:cubicBezTo>
                                  <a:pt x="20782" y="19136"/>
                                  <a:pt x="18338" y="14790"/>
                                  <a:pt x="20148" y="10353"/>
                                </a:cubicBezTo>
                                <a:cubicBezTo>
                                  <a:pt x="20692" y="8905"/>
                                  <a:pt x="21597" y="7728"/>
                                  <a:pt x="22865" y="6913"/>
                                </a:cubicBezTo>
                                <a:cubicBezTo>
                                  <a:pt x="24223" y="6098"/>
                                  <a:pt x="25671" y="6188"/>
                                  <a:pt x="27573" y="7003"/>
                                </a:cubicBezTo>
                                <a:lnTo>
                                  <a:pt x="46315" y="14518"/>
                                </a:lnTo>
                                <a:lnTo>
                                  <a:pt x="48035" y="10263"/>
                                </a:lnTo>
                                <a:lnTo>
                                  <a:pt x="27663" y="2023"/>
                                </a:lnTo>
                                <a:cubicBezTo>
                                  <a:pt x="23136" y="213"/>
                                  <a:pt x="18971" y="2205"/>
                                  <a:pt x="16889" y="7456"/>
                                </a:cubicBezTo>
                                <a:cubicBezTo>
                                  <a:pt x="15350" y="11259"/>
                                  <a:pt x="15531" y="14156"/>
                                  <a:pt x="17794" y="17959"/>
                                </a:cubicBezTo>
                                <a:lnTo>
                                  <a:pt x="3489" y="1225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8" name="Freeform: Shape 2468"/>
                        <wps:cNvSpPr/>
                        <wps:spPr>
                          <a:xfrm>
                            <a:off x="3089833" y="2347811"/>
                            <a:ext cx="28792" cy="24174"/>
                          </a:xfrm>
                          <a:custGeom>
                            <a:avLst/>
                            <a:gdLst>
                              <a:gd name="connsiteX0" fmla="*/ 1775 w 28792"/>
                              <a:gd name="connsiteY0" fmla="*/ 14662 h 24174"/>
                              <a:gd name="connsiteX1" fmla="*/ 28847 w 28792"/>
                              <a:gd name="connsiteY1" fmla="*/ 25527 h 24174"/>
                              <a:gd name="connsiteX2" fmla="*/ 30567 w 28792"/>
                              <a:gd name="connsiteY2" fmla="*/ 21181 h 24174"/>
                              <a:gd name="connsiteX3" fmla="*/ 16533 w 28792"/>
                              <a:gd name="connsiteY3" fmla="*/ 15568 h 24174"/>
                              <a:gd name="connsiteX4" fmla="*/ 10829 w 28792"/>
                              <a:gd name="connsiteY4" fmla="*/ 3164 h 24174"/>
                              <a:gd name="connsiteX5" fmla="*/ 6483 w 28792"/>
                              <a:gd name="connsiteY5" fmla="*/ 1353 h 24174"/>
                              <a:gd name="connsiteX6" fmla="*/ 5578 w 28792"/>
                              <a:gd name="connsiteY6" fmla="*/ 2983 h 24174"/>
                              <a:gd name="connsiteX7" fmla="*/ 8384 w 28792"/>
                              <a:gd name="connsiteY7" fmla="*/ 12670 h 24174"/>
                              <a:gd name="connsiteX8" fmla="*/ 3405 w 28792"/>
                              <a:gd name="connsiteY8" fmla="*/ 10678 h 241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8792" h="24174">
                                <a:moveTo>
                                  <a:pt x="1775" y="14662"/>
                                </a:moveTo>
                                <a:lnTo>
                                  <a:pt x="28847" y="25527"/>
                                </a:lnTo>
                                <a:lnTo>
                                  <a:pt x="30567" y="21181"/>
                                </a:lnTo>
                                <a:lnTo>
                                  <a:pt x="16533" y="15568"/>
                                </a:lnTo>
                                <a:cubicBezTo>
                                  <a:pt x="10105" y="12851"/>
                                  <a:pt x="8203" y="9049"/>
                                  <a:pt x="10829" y="3164"/>
                                </a:cubicBezTo>
                                <a:lnTo>
                                  <a:pt x="6483" y="1353"/>
                                </a:lnTo>
                                <a:cubicBezTo>
                                  <a:pt x="6030" y="2168"/>
                                  <a:pt x="5849" y="2349"/>
                                  <a:pt x="5578" y="2983"/>
                                </a:cubicBezTo>
                                <a:cubicBezTo>
                                  <a:pt x="4491" y="5699"/>
                                  <a:pt x="5306" y="8596"/>
                                  <a:pt x="8384" y="12670"/>
                                </a:cubicBezTo>
                                <a:lnTo>
                                  <a:pt x="3405" y="1067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9" name="Freeform: Shape 2469"/>
                        <wps:cNvSpPr/>
                        <wps:spPr>
                          <a:xfrm>
                            <a:off x="3088151" y="2319032"/>
                            <a:ext cx="42112" cy="34362"/>
                          </a:xfrm>
                          <a:custGeom>
                            <a:avLst/>
                            <a:gdLst>
                              <a:gd name="connsiteX0" fmla="*/ 9384 w 42112"/>
                              <a:gd name="connsiteY0" fmla="*/ 1343 h 34362"/>
                              <a:gd name="connsiteX1" fmla="*/ 1779 w 42112"/>
                              <a:gd name="connsiteY1" fmla="*/ 20175 h 34362"/>
                              <a:gd name="connsiteX2" fmla="*/ 20521 w 42112"/>
                              <a:gd name="connsiteY2" fmla="*/ 31040 h 34362"/>
                              <a:gd name="connsiteX3" fmla="*/ 22241 w 42112"/>
                              <a:gd name="connsiteY3" fmla="*/ 26785 h 34362"/>
                              <a:gd name="connsiteX4" fmla="*/ 21517 w 42112"/>
                              <a:gd name="connsiteY4" fmla="*/ 18727 h 34362"/>
                              <a:gd name="connsiteX5" fmla="*/ 33559 w 42112"/>
                              <a:gd name="connsiteY5" fmla="*/ 14290 h 34362"/>
                              <a:gd name="connsiteX6" fmla="*/ 38720 w 42112"/>
                              <a:gd name="connsiteY6" fmla="*/ 25608 h 34362"/>
                              <a:gd name="connsiteX7" fmla="*/ 29575 w 42112"/>
                              <a:gd name="connsiteY7" fmla="*/ 30678 h 34362"/>
                              <a:gd name="connsiteX8" fmla="*/ 27764 w 42112"/>
                              <a:gd name="connsiteY8" fmla="*/ 35296 h 34362"/>
                              <a:gd name="connsiteX9" fmla="*/ 34464 w 42112"/>
                              <a:gd name="connsiteY9" fmla="*/ 35296 h 34362"/>
                              <a:gd name="connsiteX10" fmla="*/ 42794 w 42112"/>
                              <a:gd name="connsiteY10" fmla="*/ 27147 h 34362"/>
                              <a:gd name="connsiteX11" fmla="*/ 34736 w 42112"/>
                              <a:gd name="connsiteY11" fmla="*/ 9401 h 34362"/>
                              <a:gd name="connsiteX12" fmla="*/ 17805 w 42112"/>
                              <a:gd name="connsiteY12" fmla="*/ 16373 h 34362"/>
                              <a:gd name="connsiteX13" fmla="*/ 17352 w 42112"/>
                              <a:gd name="connsiteY13" fmla="*/ 23978 h 34362"/>
                              <a:gd name="connsiteX14" fmla="*/ 7664 w 42112"/>
                              <a:gd name="connsiteY14" fmla="*/ 18365 h 34362"/>
                              <a:gd name="connsiteX15" fmla="*/ 13821 w 42112"/>
                              <a:gd name="connsiteY15" fmla="*/ 3154 h 343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2112" h="34362">
                                <a:moveTo>
                                  <a:pt x="9384" y="1343"/>
                                </a:moveTo>
                                <a:lnTo>
                                  <a:pt x="1779" y="20175"/>
                                </a:lnTo>
                                <a:lnTo>
                                  <a:pt x="20521" y="31040"/>
                                </a:lnTo>
                                <a:lnTo>
                                  <a:pt x="22241" y="26785"/>
                                </a:lnTo>
                                <a:cubicBezTo>
                                  <a:pt x="20611" y="23706"/>
                                  <a:pt x="20340" y="21534"/>
                                  <a:pt x="21517" y="18727"/>
                                </a:cubicBezTo>
                                <a:cubicBezTo>
                                  <a:pt x="23418" y="13838"/>
                                  <a:pt x="28036" y="12117"/>
                                  <a:pt x="33559" y="14290"/>
                                </a:cubicBezTo>
                                <a:cubicBezTo>
                                  <a:pt x="38720" y="16373"/>
                                  <a:pt x="40621" y="20719"/>
                                  <a:pt x="38720" y="25608"/>
                                </a:cubicBezTo>
                                <a:cubicBezTo>
                                  <a:pt x="37090" y="29592"/>
                                  <a:pt x="34102" y="31221"/>
                                  <a:pt x="29575" y="30678"/>
                                </a:cubicBezTo>
                                <a:lnTo>
                                  <a:pt x="27764" y="35296"/>
                                </a:lnTo>
                                <a:cubicBezTo>
                                  <a:pt x="31024" y="35748"/>
                                  <a:pt x="32654" y="35929"/>
                                  <a:pt x="34464" y="35296"/>
                                </a:cubicBezTo>
                                <a:cubicBezTo>
                                  <a:pt x="37996" y="34390"/>
                                  <a:pt x="41165" y="31221"/>
                                  <a:pt x="42794" y="27147"/>
                                </a:cubicBezTo>
                                <a:cubicBezTo>
                                  <a:pt x="45782" y="19723"/>
                                  <a:pt x="42523" y="12479"/>
                                  <a:pt x="34736" y="9401"/>
                                </a:cubicBezTo>
                                <a:cubicBezTo>
                                  <a:pt x="27583" y="6504"/>
                                  <a:pt x="20611" y="9311"/>
                                  <a:pt x="17805" y="16373"/>
                                </a:cubicBezTo>
                                <a:cubicBezTo>
                                  <a:pt x="16809" y="18817"/>
                                  <a:pt x="16537" y="21262"/>
                                  <a:pt x="17352" y="23978"/>
                                </a:cubicBezTo>
                                <a:lnTo>
                                  <a:pt x="7664" y="18365"/>
                                </a:lnTo>
                                <a:lnTo>
                                  <a:pt x="13821" y="315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0" name="Freeform: Shape 2470"/>
                        <wps:cNvSpPr/>
                        <wps:spPr>
                          <a:xfrm>
                            <a:off x="2823492" y="2769749"/>
                            <a:ext cx="29778" cy="29381"/>
                          </a:xfrm>
                          <a:custGeom>
                            <a:avLst/>
                            <a:gdLst>
                              <a:gd name="connsiteX0" fmla="*/ 20367 w 29778"/>
                              <a:gd name="connsiteY0" fmla="*/ 4366 h 29381"/>
                              <a:gd name="connsiteX1" fmla="*/ 14391 w 29778"/>
                              <a:gd name="connsiteY1" fmla="*/ 1649 h 29381"/>
                              <a:gd name="connsiteX2" fmla="*/ 4794 w 29778"/>
                              <a:gd name="connsiteY2" fmla="*/ 5905 h 29381"/>
                              <a:gd name="connsiteX3" fmla="*/ 8144 w 29778"/>
                              <a:gd name="connsiteY3" fmla="*/ 26186 h 29381"/>
                              <a:gd name="connsiteX4" fmla="*/ 28063 w 29778"/>
                              <a:gd name="connsiteY4" fmla="*/ 26729 h 29381"/>
                              <a:gd name="connsiteX5" fmla="*/ 27520 w 29778"/>
                              <a:gd name="connsiteY5" fmla="*/ 10251 h 29381"/>
                              <a:gd name="connsiteX6" fmla="*/ 24441 w 29778"/>
                              <a:gd name="connsiteY6" fmla="*/ 13782 h 29381"/>
                              <a:gd name="connsiteX7" fmla="*/ 24985 w 29778"/>
                              <a:gd name="connsiteY7" fmla="*/ 23741 h 29381"/>
                              <a:gd name="connsiteX8" fmla="*/ 11313 w 29778"/>
                              <a:gd name="connsiteY8" fmla="*/ 22564 h 29381"/>
                              <a:gd name="connsiteX9" fmla="*/ 7963 w 29778"/>
                              <a:gd name="connsiteY9" fmla="*/ 8893 h 29381"/>
                              <a:gd name="connsiteX10" fmla="*/ 17289 w 29778"/>
                              <a:gd name="connsiteY10" fmla="*/ 7806 h 293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778" h="29381">
                                <a:moveTo>
                                  <a:pt x="20367" y="4366"/>
                                </a:moveTo>
                                <a:cubicBezTo>
                                  <a:pt x="18104" y="2555"/>
                                  <a:pt x="16383" y="1921"/>
                                  <a:pt x="14391" y="1649"/>
                                </a:cubicBezTo>
                                <a:cubicBezTo>
                                  <a:pt x="11041" y="1287"/>
                                  <a:pt x="7419" y="2826"/>
                                  <a:pt x="4794" y="5905"/>
                                </a:cubicBezTo>
                                <a:cubicBezTo>
                                  <a:pt x="-458" y="11790"/>
                                  <a:pt x="900" y="19758"/>
                                  <a:pt x="8144" y="26186"/>
                                </a:cubicBezTo>
                                <a:cubicBezTo>
                                  <a:pt x="15116" y="32343"/>
                                  <a:pt x="22812" y="32614"/>
                                  <a:pt x="28063" y="26729"/>
                                </a:cubicBezTo>
                                <a:cubicBezTo>
                                  <a:pt x="32681" y="21478"/>
                                  <a:pt x="32500" y="15412"/>
                                  <a:pt x="27520" y="10251"/>
                                </a:cubicBezTo>
                                <a:lnTo>
                                  <a:pt x="24441" y="13782"/>
                                </a:lnTo>
                                <a:cubicBezTo>
                                  <a:pt x="27520" y="17494"/>
                                  <a:pt x="27610" y="20844"/>
                                  <a:pt x="24985" y="23741"/>
                                </a:cubicBezTo>
                                <a:cubicBezTo>
                                  <a:pt x="21544" y="27635"/>
                                  <a:pt x="16474" y="27182"/>
                                  <a:pt x="11313" y="22564"/>
                                </a:cubicBezTo>
                                <a:cubicBezTo>
                                  <a:pt x="5790" y="17675"/>
                                  <a:pt x="4613" y="12605"/>
                                  <a:pt x="7963" y="8893"/>
                                </a:cubicBezTo>
                                <a:cubicBezTo>
                                  <a:pt x="10498" y="5905"/>
                                  <a:pt x="13848" y="5633"/>
                                  <a:pt x="17289" y="780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1" name="Freeform: Shape 2471"/>
                        <wps:cNvSpPr/>
                        <wps:spPr>
                          <a:xfrm>
                            <a:off x="2830094" y="2747253"/>
                            <a:ext cx="45633" cy="33972"/>
                          </a:xfrm>
                          <a:custGeom>
                            <a:avLst/>
                            <a:gdLst>
                              <a:gd name="connsiteX0" fmla="*/ 1628 w 45633"/>
                              <a:gd name="connsiteY0" fmla="*/ 8668 h 33972"/>
                              <a:gd name="connsiteX1" fmla="*/ 31960 w 45633"/>
                              <a:gd name="connsiteY1" fmla="*/ 35558 h 33972"/>
                              <a:gd name="connsiteX2" fmla="*/ 34948 w 45633"/>
                              <a:gd name="connsiteY2" fmla="*/ 32118 h 33972"/>
                              <a:gd name="connsiteX3" fmla="*/ 22996 w 45633"/>
                              <a:gd name="connsiteY3" fmla="*/ 21525 h 33972"/>
                              <a:gd name="connsiteX4" fmla="*/ 20823 w 45633"/>
                              <a:gd name="connsiteY4" fmla="*/ 9030 h 33972"/>
                              <a:gd name="connsiteX5" fmla="*/ 24626 w 45633"/>
                              <a:gd name="connsiteY5" fmla="*/ 6676 h 33972"/>
                              <a:gd name="connsiteX6" fmla="*/ 29062 w 45633"/>
                              <a:gd name="connsiteY6" fmla="*/ 8306 h 33972"/>
                              <a:gd name="connsiteX7" fmla="*/ 44183 w 45633"/>
                              <a:gd name="connsiteY7" fmla="*/ 21706 h 33972"/>
                              <a:gd name="connsiteX8" fmla="*/ 47261 w 45633"/>
                              <a:gd name="connsiteY8" fmla="*/ 18265 h 33972"/>
                              <a:gd name="connsiteX9" fmla="*/ 30783 w 45633"/>
                              <a:gd name="connsiteY9" fmla="*/ 3688 h 33972"/>
                              <a:gd name="connsiteX10" fmla="*/ 18741 w 45633"/>
                              <a:gd name="connsiteY10" fmla="*/ 5227 h 33972"/>
                              <a:gd name="connsiteX11" fmla="*/ 16115 w 45633"/>
                              <a:gd name="connsiteY11" fmla="*/ 15458 h 33972"/>
                              <a:gd name="connsiteX12" fmla="*/ 4616 w 45633"/>
                              <a:gd name="connsiteY12" fmla="*/ 5227 h 339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5633" h="33972">
                                <a:moveTo>
                                  <a:pt x="1628" y="8668"/>
                                </a:moveTo>
                                <a:lnTo>
                                  <a:pt x="31960" y="35558"/>
                                </a:lnTo>
                                <a:lnTo>
                                  <a:pt x="34948" y="32118"/>
                                </a:lnTo>
                                <a:lnTo>
                                  <a:pt x="22996" y="21525"/>
                                </a:lnTo>
                                <a:cubicBezTo>
                                  <a:pt x="18469" y="17541"/>
                                  <a:pt x="17654" y="12561"/>
                                  <a:pt x="20823" y="9030"/>
                                </a:cubicBezTo>
                                <a:cubicBezTo>
                                  <a:pt x="21819" y="7853"/>
                                  <a:pt x="23177" y="7129"/>
                                  <a:pt x="24626" y="6676"/>
                                </a:cubicBezTo>
                                <a:cubicBezTo>
                                  <a:pt x="26165" y="6495"/>
                                  <a:pt x="27523" y="6947"/>
                                  <a:pt x="29062" y="8306"/>
                                </a:cubicBezTo>
                                <a:lnTo>
                                  <a:pt x="44183" y="21706"/>
                                </a:lnTo>
                                <a:lnTo>
                                  <a:pt x="47261" y="18265"/>
                                </a:lnTo>
                                <a:lnTo>
                                  <a:pt x="30783" y="3688"/>
                                </a:lnTo>
                                <a:cubicBezTo>
                                  <a:pt x="27161" y="429"/>
                                  <a:pt x="22543" y="972"/>
                                  <a:pt x="18741" y="5227"/>
                                </a:cubicBezTo>
                                <a:cubicBezTo>
                                  <a:pt x="16024" y="8215"/>
                                  <a:pt x="15300" y="11022"/>
                                  <a:pt x="16115" y="15458"/>
                                </a:cubicBezTo>
                                <a:lnTo>
                                  <a:pt x="4616" y="522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2" name="Freeform: Shape 2472"/>
                        <wps:cNvSpPr/>
                        <wps:spPr>
                          <a:xfrm>
                            <a:off x="2859040" y="2727950"/>
                            <a:ext cx="24899" cy="30240"/>
                          </a:xfrm>
                          <a:custGeom>
                            <a:avLst/>
                            <a:gdLst>
                              <a:gd name="connsiteX0" fmla="*/ 1640 w 24899"/>
                              <a:gd name="connsiteY0" fmla="*/ 12437 h 30240"/>
                              <a:gd name="connsiteX1" fmla="*/ 23460 w 24899"/>
                              <a:gd name="connsiteY1" fmla="*/ 31813 h 30240"/>
                              <a:gd name="connsiteX2" fmla="*/ 26539 w 24899"/>
                              <a:gd name="connsiteY2" fmla="*/ 28282 h 30240"/>
                              <a:gd name="connsiteX3" fmla="*/ 15221 w 24899"/>
                              <a:gd name="connsiteY3" fmla="*/ 18232 h 30240"/>
                              <a:gd name="connsiteX4" fmla="*/ 14044 w 24899"/>
                              <a:gd name="connsiteY4" fmla="*/ 4651 h 30240"/>
                              <a:gd name="connsiteX5" fmla="*/ 10513 w 24899"/>
                              <a:gd name="connsiteY5" fmla="*/ 1572 h 30240"/>
                              <a:gd name="connsiteX6" fmla="*/ 9064 w 24899"/>
                              <a:gd name="connsiteY6" fmla="*/ 2749 h 30240"/>
                              <a:gd name="connsiteX7" fmla="*/ 8521 w 24899"/>
                              <a:gd name="connsiteY7" fmla="*/ 12709 h 30240"/>
                              <a:gd name="connsiteX8" fmla="*/ 4537 w 24899"/>
                              <a:gd name="connsiteY8" fmla="*/ 9178 h 302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4899" h="30240">
                                <a:moveTo>
                                  <a:pt x="1640" y="12437"/>
                                </a:moveTo>
                                <a:lnTo>
                                  <a:pt x="23460" y="31813"/>
                                </a:lnTo>
                                <a:lnTo>
                                  <a:pt x="26539" y="28282"/>
                                </a:lnTo>
                                <a:lnTo>
                                  <a:pt x="15221" y="18232"/>
                                </a:lnTo>
                                <a:cubicBezTo>
                                  <a:pt x="10060" y="13524"/>
                                  <a:pt x="9607" y="9359"/>
                                  <a:pt x="14044" y="4651"/>
                                </a:cubicBezTo>
                                <a:lnTo>
                                  <a:pt x="10513" y="1572"/>
                                </a:lnTo>
                                <a:cubicBezTo>
                                  <a:pt x="9879" y="2025"/>
                                  <a:pt x="9517" y="2206"/>
                                  <a:pt x="9064" y="2749"/>
                                </a:cubicBezTo>
                                <a:cubicBezTo>
                                  <a:pt x="7163" y="4922"/>
                                  <a:pt x="6982" y="7910"/>
                                  <a:pt x="8521" y="12709"/>
                                </a:cubicBezTo>
                                <a:lnTo>
                                  <a:pt x="4537" y="917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3" name="Freeform: Shape 2473"/>
                        <wps:cNvSpPr/>
                        <wps:spPr>
                          <a:xfrm>
                            <a:off x="2868273" y="2704294"/>
                            <a:ext cx="36978" cy="36255"/>
                          </a:xfrm>
                          <a:custGeom>
                            <a:avLst/>
                            <a:gdLst>
                              <a:gd name="connsiteX0" fmla="*/ 20188 w 36978"/>
                              <a:gd name="connsiteY0" fmla="*/ 3941 h 36255"/>
                              <a:gd name="connsiteX1" fmla="*/ 4886 w 36978"/>
                              <a:gd name="connsiteY1" fmla="*/ 5390 h 36255"/>
                              <a:gd name="connsiteX2" fmla="*/ 2170 w 36978"/>
                              <a:gd name="connsiteY2" fmla="*/ 17070 h 36255"/>
                              <a:gd name="connsiteX3" fmla="*/ 11767 w 36978"/>
                              <a:gd name="connsiteY3" fmla="*/ 30470 h 36255"/>
                              <a:gd name="connsiteX4" fmla="*/ 24986 w 36978"/>
                              <a:gd name="connsiteY4" fmla="*/ 37713 h 36255"/>
                              <a:gd name="connsiteX5" fmla="*/ 35308 w 36978"/>
                              <a:gd name="connsiteY5" fmla="*/ 33548 h 36255"/>
                              <a:gd name="connsiteX6" fmla="*/ 33860 w 36978"/>
                              <a:gd name="connsiteY6" fmla="*/ 14988 h 36255"/>
                              <a:gd name="connsiteX7" fmla="*/ 16385 w 36978"/>
                              <a:gd name="connsiteY7" fmla="*/ 15621 h 36255"/>
                              <a:gd name="connsiteX8" fmla="*/ 13669 w 36978"/>
                              <a:gd name="connsiteY8" fmla="*/ 25400 h 36255"/>
                              <a:gd name="connsiteX9" fmla="*/ 7964 w 36978"/>
                              <a:gd name="connsiteY9" fmla="*/ 8469 h 36255"/>
                              <a:gd name="connsiteX10" fmla="*/ 16928 w 36978"/>
                              <a:gd name="connsiteY10" fmla="*/ 7563 h 36255"/>
                              <a:gd name="connsiteX11" fmla="*/ 19192 w 36978"/>
                              <a:gd name="connsiteY11" fmla="*/ 18971 h 36255"/>
                              <a:gd name="connsiteX12" fmla="*/ 30872 w 36978"/>
                              <a:gd name="connsiteY12" fmla="*/ 19062 h 36255"/>
                              <a:gd name="connsiteX13" fmla="*/ 32139 w 36978"/>
                              <a:gd name="connsiteY13" fmla="*/ 30651 h 36255"/>
                              <a:gd name="connsiteX14" fmla="*/ 20097 w 36978"/>
                              <a:gd name="connsiteY14" fmla="*/ 30651 h 36255"/>
                              <a:gd name="connsiteX15" fmla="*/ 19192 w 36978"/>
                              <a:gd name="connsiteY15" fmla="*/ 18971 h 362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6978" h="36255">
                                <a:moveTo>
                                  <a:pt x="20188" y="3941"/>
                                </a:moveTo>
                                <a:cubicBezTo>
                                  <a:pt x="14574" y="320"/>
                                  <a:pt x="8870" y="863"/>
                                  <a:pt x="4886" y="5390"/>
                                </a:cubicBezTo>
                                <a:cubicBezTo>
                                  <a:pt x="1989" y="8650"/>
                                  <a:pt x="902" y="12996"/>
                                  <a:pt x="2170" y="17070"/>
                                </a:cubicBezTo>
                                <a:cubicBezTo>
                                  <a:pt x="3437" y="21597"/>
                                  <a:pt x="6335" y="25671"/>
                                  <a:pt x="11767" y="30470"/>
                                </a:cubicBezTo>
                                <a:cubicBezTo>
                                  <a:pt x="16838" y="34997"/>
                                  <a:pt x="20821" y="37079"/>
                                  <a:pt x="24986" y="37713"/>
                                </a:cubicBezTo>
                                <a:cubicBezTo>
                                  <a:pt x="28880" y="38256"/>
                                  <a:pt x="32411" y="36717"/>
                                  <a:pt x="35308" y="33548"/>
                                </a:cubicBezTo>
                                <a:cubicBezTo>
                                  <a:pt x="40198" y="27935"/>
                                  <a:pt x="39654" y="20148"/>
                                  <a:pt x="33860" y="14988"/>
                                </a:cubicBezTo>
                                <a:cubicBezTo>
                                  <a:pt x="28246" y="10098"/>
                                  <a:pt x="21093" y="10370"/>
                                  <a:pt x="16385" y="15621"/>
                                </a:cubicBezTo>
                                <a:cubicBezTo>
                                  <a:pt x="13759" y="18519"/>
                                  <a:pt x="12854" y="21778"/>
                                  <a:pt x="13669" y="25400"/>
                                </a:cubicBezTo>
                                <a:cubicBezTo>
                                  <a:pt x="6154" y="18790"/>
                                  <a:pt x="4252" y="12633"/>
                                  <a:pt x="7964" y="8469"/>
                                </a:cubicBezTo>
                                <a:cubicBezTo>
                                  <a:pt x="10228" y="5934"/>
                                  <a:pt x="13397" y="5662"/>
                                  <a:pt x="16928" y="7563"/>
                                </a:cubicBezTo>
                                <a:close/>
                                <a:moveTo>
                                  <a:pt x="19192" y="18971"/>
                                </a:moveTo>
                                <a:cubicBezTo>
                                  <a:pt x="22361" y="15440"/>
                                  <a:pt x="26888" y="15531"/>
                                  <a:pt x="30872" y="19062"/>
                                </a:cubicBezTo>
                                <a:cubicBezTo>
                                  <a:pt x="34674" y="22412"/>
                                  <a:pt x="35127" y="27210"/>
                                  <a:pt x="32139" y="30651"/>
                                </a:cubicBezTo>
                                <a:cubicBezTo>
                                  <a:pt x="29151" y="34001"/>
                                  <a:pt x="23900" y="34092"/>
                                  <a:pt x="20097" y="30651"/>
                                </a:cubicBezTo>
                                <a:cubicBezTo>
                                  <a:pt x="16294" y="27301"/>
                                  <a:pt x="16023" y="22593"/>
                                  <a:pt x="19192" y="1897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4" name="Freeform: Shape 2474"/>
                        <wps:cNvSpPr/>
                        <wps:spPr>
                          <a:xfrm>
                            <a:off x="2489330" y="3025365"/>
                            <a:ext cx="27938" cy="30741"/>
                          </a:xfrm>
                          <a:custGeom>
                            <a:avLst/>
                            <a:gdLst>
                              <a:gd name="connsiteX0" fmla="*/ 22814 w 27938"/>
                              <a:gd name="connsiteY0" fmla="*/ 7080 h 30741"/>
                              <a:gd name="connsiteX1" fmla="*/ 18106 w 27938"/>
                              <a:gd name="connsiteY1" fmla="*/ 2553 h 30741"/>
                              <a:gd name="connsiteX2" fmla="*/ 7603 w 27938"/>
                              <a:gd name="connsiteY2" fmla="*/ 3549 h 30741"/>
                              <a:gd name="connsiteX3" fmla="*/ 4344 w 27938"/>
                              <a:gd name="connsiteY3" fmla="*/ 23920 h 30741"/>
                              <a:gd name="connsiteX4" fmla="*/ 23176 w 27938"/>
                              <a:gd name="connsiteY4" fmla="*/ 30711 h 30741"/>
                              <a:gd name="connsiteX5" fmla="*/ 27885 w 27938"/>
                              <a:gd name="connsiteY5" fmla="*/ 14957 h 30741"/>
                              <a:gd name="connsiteX6" fmla="*/ 23810 w 27938"/>
                              <a:gd name="connsiteY6" fmla="*/ 17311 h 30741"/>
                              <a:gd name="connsiteX7" fmla="*/ 21184 w 27938"/>
                              <a:gd name="connsiteY7" fmla="*/ 26908 h 30741"/>
                              <a:gd name="connsiteX8" fmla="*/ 8509 w 27938"/>
                              <a:gd name="connsiteY8" fmla="*/ 21476 h 30741"/>
                              <a:gd name="connsiteX9" fmla="*/ 9686 w 27938"/>
                              <a:gd name="connsiteY9" fmla="*/ 7351 h 30741"/>
                              <a:gd name="connsiteX10" fmla="*/ 18830 w 27938"/>
                              <a:gd name="connsiteY10" fmla="*/ 9343 h 307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7938" h="30741">
                                <a:moveTo>
                                  <a:pt x="22814" y="7080"/>
                                </a:moveTo>
                                <a:cubicBezTo>
                                  <a:pt x="21366" y="4726"/>
                                  <a:pt x="19917" y="3368"/>
                                  <a:pt x="18106" y="2553"/>
                                </a:cubicBezTo>
                                <a:cubicBezTo>
                                  <a:pt x="15028" y="1195"/>
                                  <a:pt x="11134" y="1557"/>
                                  <a:pt x="7603" y="3549"/>
                                </a:cubicBezTo>
                                <a:cubicBezTo>
                                  <a:pt x="812" y="7533"/>
                                  <a:pt x="-546" y="15500"/>
                                  <a:pt x="4344" y="23920"/>
                                </a:cubicBezTo>
                                <a:cubicBezTo>
                                  <a:pt x="8961" y="31978"/>
                                  <a:pt x="16295" y="34604"/>
                                  <a:pt x="23176" y="30711"/>
                                </a:cubicBezTo>
                                <a:cubicBezTo>
                                  <a:pt x="29152" y="27180"/>
                                  <a:pt x="30963" y="21385"/>
                                  <a:pt x="27885" y="14957"/>
                                </a:cubicBezTo>
                                <a:lnTo>
                                  <a:pt x="23810" y="17311"/>
                                </a:lnTo>
                                <a:cubicBezTo>
                                  <a:pt x="25530" y="21747"/>
                                  <a:pt x="24625" y="24916"/>
                                  <a:pt x="21184" y="26908"/>
                                </a:cubicBezTo>
                                <a:cubicBezTo>
                                  <a:pt x="16748" y="29443"/>
                                  <a:pt x="11949" y="27451"/>
                                  <a:pt x="8509" y="21476"/>
                                </a:cubicBezTo>
                                <a:cubicBezTo>
                                  <a:pt x="4796" y="15047"/>
                                  <a:pt x="5340" y="9796"/>
                                  <a:pt x="9686" y="7351"/>
                                </a:cubicBezTo>
                                <a:cubicBezTo>
                                  <a:pt x="13036" y="5359"/>
                                  <a:pt x="16295" y="6174"/>
                                  <a:pt x="18830" y="934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5" name="Freeform: Shape 2475"/>
                        <wps:cNvSpPr/>
                        <wps:spPr>
                          <a:xfrm>
                            <a:off x="2504943" y="3007232"/>
                            <a:ext cx="40291" cy="37483"/>
                          </a:xfrm>
                          <a:custGeom>
                            <a:avLst/>
                            <a:gdLst>
                              <a:gd name="connsiteX0" fmla="*/ 1437 w 40291"/>
                              <a:gd name="connsiteY0" fmla="*/ 4089 h 37483"/>
                              <a:gd name="connsiteX1" fmla="*/ 21718 w 40291"/>
                              <a:gd name="connsiteY1" fmla="*/ 39219 h 37483"/>
                              <a:gd name="connsiteX2" fmla="*/ 25702 w 40291"/>
                              <a:gd name="connsiteY2" fmla="*/ 36865 h 37483"/>
                              <a:gd name="connsiteX3" fmla="*/ 17734 w 40291"/>
                              <a:gd name="connsiteY3" fmla="*/ 23012 h 37483"/>
                              <a:gd name="connsiteX4" fmla="*/ 19636 w 40291"/>
                              <a:gd name="connsiteY4" fmla="*/ 10518 h 37483"/>
                              <a:gd name="connsiteX5" fmla="*/ 23891 w 40291"/>
                              <a:gd name="connsiteY5" fmla="*/ 9522 h 37483"/>
                              <a:gd name="connsiteX6" fmla="*/ 27694 w 40291"/>
                              <a:gd name="connsiteY6" fmla="*/ 12509 h 37483"/>
                              <a:gd name="connsiteX7" fmla="*/ 37744 w 40291"/>
                              <a:gd name="connsiteY7" fmla="*/ 29984 h 37483"/>
                              <a:gd name="connsiteX8" fmla="*/ 41728 w 40291"/>
                              <a:gd name="connsiteY8" fmla="*/ 27630 h 37483"/>
                              <a:gd name="connsiteX9" fmla="*/ 30772 w 40291"/>
                              <a:gd name="connsiteY9" fmla="*/ 8526 h 37483"/>
                              <a:gd name="connsiteX10" fmla="*/ 18911 w 40291"/>
                              <a:gd name="connsiteY10" fmla="*/ 6262 h 37483"/>
                              <a:gd name="connsiteX11" fmla="*/ 13117 w 40291"/>
                              <a:gd name="connsiteY11" fmla="*/ 15045 h 37483"/>
                              <a:gd name="connsiteX12" fmla="*/ 5421 w 40291"/>
                              <a:gd name="connsiteY12" fmla="*/ 1735 h 374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0291" h="37483">
                                <a:moveTo>
                                  <a:pt x="1437" y="4089"/>
                                </a:moveTo>
                                <a:lnTo>
                                  <a:pt x="21718" y="39219"/>
                                </a:lnTo>
                                <a:lnTo>
                                  <a:pt x="25702" y="36865"/>
                                </a:lnTo>
                                <a:lnTo>
                                  <a:pt x="17734" y="23012"/>
                                </a:lnTo>
                                <a:cubicBezTo>
                                  <a:pt x="14746" y="17761"/>
                                  <a:pt x="15471" y="12872"/>
                                  <a:pt x="19636" y="10518"/>
                                </a:cubicBezTo>
                                <a:cubicBezTo>
                                  <a:pt x="20994" y="9703"/>
                                  <a:pt x="22443" y="9340"/>
                                  <a:pt x="23891" y="9522"/>
                                </a:cubicBezTo>
                                <a:cubicBezTo>
                                  <a:pt x="25521" y="9793"/>
                                  <a:pt x="26608" y="10699"/>
                                  <a:pt x="27694" y="12509"/>
                                </a:cubicBezTo>
                                <a:lnTo>
                                  <a:pt x="37744" y="29984"/>
                                </a:lnTo>
                                <a:lnTo>
                                  <a:pt x="41728" y="27630"/>
                                </a:lnTo>
                                <a:lnTo>
                                  <a:pt x="30772" y="8526"/>
                                </a:lnTo>
                                <a:cubicBezTo>
                                  <a:pt x="28328" y="4361"/>
                                  <a:pt x="23801" y="3365"/>
                                  <a:pt x="18911" y="6262"/>
                                </a:cubicBezTo>
                                <a:cubicBezTo>
                                  <a:pt x="15380" y="8254"/>
                                  <a:pt x="13750" y="10608"/>
                                  <a:pt x="13117" y="15045"/>
                                </a:cubicBezTo>
                                <a:lnTo>
                                  <a:pt x="5421" y="173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6" name="Freeform: Shape 2476"/>
                        <wps:cNvSpPr/>
                        <wps:spPr>
                          <a:xfrm>
                            <a:off x="2537357" y="2996506"/>
                            <a:ext cx="18651" cy="32775"/>
                          </a:xfrm>
                          <a:custGeom>
                            <a:avLst/>
                            <a:gdLst>
                              <a:gd name="connsiteX0" fmla="*/ 1452 w 18651"/>
                              <a:gd name="connsiteY0" fmla="*/ 9241 h 32775"/>
                              <a:gd name="connsiteX1" fmla="*/ 16029 w 18651"/>
                              <a:gd name="connsiteY1" fmla="*/ 34502 h 32775"/>
                              <a:gd name="connsiteX2" fmla="*/ 20104 w 18651"/>
                              <a:gd name="connsiteY2" fmla="*/ 32148 h 32775"/>
                              <a:gd name="connsiteX3" fmla="*/ 12589 w 18651"/>
                              <a:gd name="connsiteY3" fmla="*/ 19020 h 32775"/>
                              <a:gd name="connsiteX4" fmla="*/ 15758 w 18651"/>
                              <a:gd name="connsiteY4" fmla="*/ 5801 h 32775"/>
                              <a:gd name="connsiteX5" fmla="*/ 13404 w 18651"/>
                              <a:gd name="connsiteY5" fmla="*/ 1726 h 32775"/>
                              <a:gd name="connsiteX6" fmla="*/ 11683 w 18651"/>
                              <a:gd name="connsiteY6" fmla="*/ 2451 h 32775"/>
                              <a:gd name="connsiteX7" fmla="*/ 7971 w 18651"/>
                              <a:gd name="connsiteY7" fmla="*/ 11686 h 32775"/>
                              <a:gd name="connsiteX8" fmla="*/ 5255 w 18651"/>
                              <a:gd name="connsiteY8" fmla="*/ 7068 h 3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8651" h="32775">
                                <a:moveTo>
                                  <a:pt x="1452" y="9241"/>
                                </a:moveTo>
                                <a:lnTo>
                                  <a:pt x="16029" y="34502"/>
                                </a:lnTo>
                                <a:lnTo>
                                  <a:pt x="20104" y="32148"/>
                                </a:lnTo>
                                <a:lnTo>
                                  <a:pt x="12589" y="19020"/>
                                </a:lnTo>
                                <a:cubicBezTo>
                                  <a:pt x="9148" y="13044"/>
                                  <a:pt x="10053" y="8789"/>
                                  <a:pt x="15758" y="5801"/>
                                </a:cubicBezTo>
                                <a:lnTo>
                                  <a:pt x="13404" y="1726"/>
                                </a:lnTo>
                                <a:cubicBezTo>
                                  <a:pt x="12589" y="1998"/>
                                  <a:pt x="12226" y="2089"/>
                                  <a:pt x="11683" y="2451"/>
                                </a:cubicBezTo>
                                <a:cubicBezTo>
                                  <a:pt x="9148" y="3899"/>
                                  <a:pt x="8062" y="6616"/>
                                  <a:pt x="7971" y="11686"/>
                                </a:cubicBezTo>
                                <a:lnTo>
                                  <a:pt x="5255" y="706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7" name="Freeform: Shape 2477"/>
                        <wps:cNvSpPr/>
                        <wps:spPr>
                          <a:xfrm>
                            <a:off x="2547252" y="2973417"/>
                            <a:ext cx="28611" cy="44726"/>
                          </a:xfrm>
                          <a:custGeom>
                            <a:avLst/>
                            <a:gdLst>
                              <a:gd name="connsiteX0" fmla="*/ 24278 w 28611"/>
                              <a:gd name="connsiteY0" fmla="*/ 1721 h 44726"/>
                              <a:gd name="connsiteX1" fmla="*/ 1461 w 28611"/>
                              <a:gd name="connsiteY1" fmla="*/ 14849 h 44726"/>
                              <a:gd name="connsiteX2" fmla="*/ 3815 w 28611"/>
                              <a:gd name="connsiteY2" fmla="*/ 19014 h 44726"/>
                              <a:gd name="connsiteX3" fmla="*/ 22286 w 28611"/>
                              <a:gd name="connsiteY3" fmla="*/ 8421 h 44726"/>
                              <a:gd name="connsiteX4" fmla="*/ 25636 w 28611"/>
                              <a:gd name="connsiteY4" fmla="*/ 46448 h 44726"/>
                              <a:gd name="connsiteX5" fmla="*/ 30072 w 28611"/>
                              <a:gd name="connsiteY5" fmla="*/ 43822 h 44726"/>
                              <a:gd name="connsiteX6" fmla="*/ 26270 w 28611"/>
                              <a:gd name="connsiteY6" fmla="*/ 5252 h 447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8611" h="44726">
                                <a:moveTo>
                                  <a:pt x="24278" y="1721"/>
                                </a:moveTo>
                                <a:lnTo>
                                  <a:pt x="1461" y="14849"/>
                                </a:lnTo>
                                <a:lnTo>
                                  <a:pt x="3815" y="19014"/>
                                </a:lnTo>
                                <a:lnTo>
                                  <a:pt x="22286" y="8421"/>
                                </a:lnTo>
                                <a:cubicBezTo>
                                  <a:pt x="20928" y="24628"/>
                                  <a:pt x="21652" y="33772"/>
                                  <a:pt x="25636" y="46448"/>
                                </a:cubicBezTo>
                                <a:lnTo>
                                  <a:pt x="30072" y="43822"/>
                                </a:lnTo>
                                <a:cubicBezTo>
                                  <a:pt x="25726" y="31871"/>
                                  <a:pt x="24640" y="20010"/>
                                  <a:pt x="26270" y="525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8" name="Freeform: Shape 2478"/>
                        <wps:cNvSpPr/>
                        <wps:spPr>
                          <a:xfrm>
                            <a:off x="2120727" y="3156610"/>
                            <a:ext cx="25819" cy="31239"/>
                          </a:xfrm>
                          <a:custGeom>
                            <a:avLst/>
                            <a:gdLst>
                              <a:gd name="connsiteX0" fmla="*/ 24477 w 25819"/>
                              <a:gd name="connsiteY0" fmla="*/ 9952 h 31239"/>
                              <a:gd name="connsiteX1" fmla="*/ 21127 w 25819"/>
                              <a:gd name="connsiteY1" fmla="*/ 4338 h 31239"/>
                              <a:gd name="connsiteX2" fmla="*/ 10896 w 25819"/>
                              <a:gd name="connsiteY2" fmla="*/ 2165 h 31239"/>
                              <a:gd name="connsiteX3" fmla="*/ 1841 w 25819"/>
                              <a:gd name="connsiteY3" fmla="*/ 20635 h 31239"/>
                              <a:gd name="connsiteX4" fmla="*/ 17686 w 25819"/>
                              <a:gd name="connsiteY4" fmla="*/ 32677 h 31239"/>
                              <a:gd name="connsiteX5" fmla="*/ 26831 w 25819"/>
                              <a:gd name="connsiteY5" fmla="*/ 19005 h 31239"/>
                              <a:gd name="connsiteX6" fmla="*/ 22213 w 25819"/>
                              <a:gd name="connsiteY6" fmla="*/ 20092 h 31239"/>
                              <a:gd name="connsiteX7" fmla="*/ 16962 w 25819"/>
                              <a:gd name="connsiteY7" fmla="*/ 28512 h 31239"/>
                              <a:gd name="connsiteX8" fmla="*/ 6459 w 25819"/>
                              <a:gd name="connsiteY8" fmla="*/ 19549 h 31239"/>
                              <a:gd name="connsiteX9" fmla="*/ 11710 w 25819"/>
                              <a:gd name="connsiteY9" fmla="*/ 6330 h 31239"/>
                              <a:gd name="connsiteX10" fmla="*/ 19950 w 25819"/>
                              <a:gd name="connsiteY10" fmla="*/ 10947 h 312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5819" h="31239">
                                <a:moveTo>
                                  <a:pt x="24477" y="9952"/>
                                </a:moveTo>
                                <a:cubicBezTo>
                                  <a:pt x="23662" y="7326"/>
                                  <a:pt x="22576" y="5696"/>
                                  <a:pt x="21127" y="4338"/>
                                </a:cubicBezTo>
                                <a:cubicBezTo>
                                  <a:pt x="18682" y="2165"/>
                                  <a:pt x="14879" y="1260"/>
                                  <a:pt x="10896" y="2165"/>
                                </a:cubicBezTo>
                                <a:cubicBezTo>
                                  <a:pt x="3199" y="3885"/>
                                  <a:pt x="-332" y="11129"/>
                                  <a:pt x="1841" y="20635"/>
                                </a:cubicBezTo>
                                <a:cubicBezTo>
                                  <a:pt x="3924" y="29689"/>
                                  <a:pt x="9990" y="34488"/>
                                  <a:pt x="17686" y="32677"/>
                                </a:cubicBezTo>
                                <a:cubicBezTo>
                                  <a:pt x="24477" y="31138"/>
                                  <a:pt x="27917" y="26158"/>
                                  <a:pt x="26831" y="19005"/>
                                </a:cubicBezTo>
                                <a:lnTo>
                                  <a:pt x="22213" y="20092"/>
                                </a:lnTo>
                                <a:cubicBezTo>
                                  <a:pt x="22576" y="24800"/>
                                  <a:pt x="20765" y="27607"/>
                                  <a:pt x="16962" y="28512"/>
                                </a:cubicBezTo>
                                <a:cubicBezTo>
                                  <a:pt x="11892" y="29689"/>
                                  <a:pt x="7998" y="26249"/>
                                  <a:pt x="6459" y="19549"/>
                                </a:cubicBezTo>
                                <a:cubicBezTo>
                                  <a:pt x="4829" y="12396"/>
                                  <a:pt x="6821" y="7507"/>
                                  <a:pt x="11710" y="6330"/>
                                </a:cubicBezTo>
                                <a:cubicBezTo>
                                  <a:pt x="15513" y="5515"/>
                                  <a:pt x="18411" y="7235"/>
                                  <a:pt x="19950" y="1094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9" name="Freeform: Shape 2479"/>
                        <wps:cNvSpPr/>
                        <wps:spPr>
                          <a:xfrm>
                            <a:off x="2144680" y="3141850"/>
                            <a:ext cx="31508" cy="40652"/>
                          </a:xfrm>
                          <a:custGeom>
                            <a:avLst/>
                            <a:gdLst>
                              <a:gd name="connsiteX0" fmla="*/ 1225 w 31508"/>
                              <a:gd name="connsiteY0" fmla="*/ 2899 h 40652"/>
                              <a:gd name="connsiteX1" fmla="*/ 10188 w 31508"/>
                              <a:gd name="connsiteY1" fmla="*/ 42465 h 40652"/>
                              <a:gd name="connsiteX2" fmla="*/ 14716 w 31508"/>
                              <a:gd name="connsiteY2" fmla="*/ 41379 h 40652"/>
                              <a:gd name="connsiteX3" fmla="*/ 11184 w 31508"/>
                              <a:gd name="connsiteY3" fmla="*/ 25716 h 40652"/>
                              <a:gd name="connsiteX4" fmla="*/ 16708 w 31508"/>
                              <a:gd name="connsiteY4" fmla="*/ 14398 h 40652"/>
                              <a:gd name="connsiteX5" fmla="*/ 20963 w 31508"/>
                              <a:gd name="connsiteY5" fmla="*/ 14760 h 40652"/>
                              <a:gd name="connsiteX6" fmla="*/ 23770 w 31508"/>
                              <a:gd name="connsiteY6" fmla="*/ 18653 h 40652"/>
                              <a:gd name="connsiteX7" fmla="*/ 28206 w 31508"/>
                              <a:gd name="connsiteY7" fmla="*/ 38301 h 40652"/>
                              <a:gd name="connsiteX8" fmla="*/ 32734 w 31508"/>
                              <a:gd name="connsiteY8" fmla="*/ 37305 h 40652"/>
                              <a:gd name="connsiteX9" fmla="*/ 27844 w 31508"/>
                              <a:gd name="connsiteY9" fmla="*/ 15847 h 40652"/>
                              <a:gd name="connsiteX10" fmla="*/ 17160 w 31508"/>
                              <a:gd name="connsiteY10" fmla="*/ 10052 h 40652"/>
                              <a:gd name="connsiteX11" fmla="*/ 9193 w 31508"/>
                              <a:gd name="connsiteY11" fmla="*/ 16843 h 40652"/>
                              <a:gd name="connsiteX12" fmla="*/ 5752 w 31508"/>
                              <a:gd name="connsiteY12" fmla="*/ 1813 h 406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1508" h="40652">
                                <a:moveTo>
                                  <a:pt x="1225" y="2899"/>
                                </a:moveTo>
                                <a:lnTo>
                                  <a:pt x="10188" y="42465"/>
                                </a:lnTo>
                                <a:lnTo>
                                  <a:pt x="14716" y="41379"/>
                                </a:lnTo>
                                <a:lnTo>
                                  <a:pt x="11184" y="25716"/>
                                </a:lnTo>
                                <a:cubicBezTo>
                                  <a:pt x="9826" y="19921"/>
                                  <a:pt x="11999" y="15484"/>
                                  <a:pt x="16708" y="14398"/>
                                </a:cubicBezTo>
                                <a:cubicBezTo>
                                  <a:pt x="18156" y="14036"/>
                                  <a:pt x="19695" y="14217"/>
                                  <a:pt x="20963" y="14760"/>
                                </a:cubicBezTo>
                                <a:cubicBezTo>
                                  <a:pt x="22412" y="15394"/>
                                  <a:pt x="23317" y="16571"/>
                                  <a:pt x="23770" y="18653"/>
                                </a:cubicBezTo>
                                <a:lnTo>
                                  <a:pt x="28206" y="38301"/>
                                </a:lnTo>
                                <a:lnTo>
                                  <a:pt x="32734" y="37305"/>
                                </a:lnTo>
                                <a:lnTo>
                                  <a:pt x="27844" y="15847"/>
                                </a:lnTo>
                                <a:cubicBezTo>
                                  <a:pt x="26758" y="11048"/>
                                  <a:pt x="22774" y="8875"/>
                                  <a:pt x="17160" y="10052"/>
                                </a:cubicBezTo>
                                <a:cubicBezTo>
                                  <a:pt x="13176" y="10957"/>
                                  <a:pt x="11003" y="12859"/>
                                  <a:pt x="9193" y="16843"/>
                                </a:cubicBezTo>
                                <a:lnTo>
                                  <a:pt x="5752" y="181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0" name="Freeform: Shape 2480"/>
                        <wps:cNvSpPr/>
                        <wps:spPr>
                          <a:xfrm>
                            <a:off x="2177287" y="3143439"/>
                            <a:ext cx="14577" cy="32232"/>
                          </a:xfrm>
                          <a:custGeom>
                            <a:avLst/>
                            <a:gdLst>
                              <a:gd name="connsiteX0" fmla="*/ 1242 w 14577"/>
                              <a:gd name="connsiteY0" fmla="*/ 5612 h 32232"/>
                              <a:gd name="connsiteX1" fmla="*/ 7671 w 14577"/>
                              <a:gd name="connsiteY1" fmla="*/ 34041 h 32232"/>
                              <a:gd name="connsiteX2" fmla="*/ 12288 w 14577"/>
                              <a:gd name="connsiteY2" fmla="*/ 32955 h 32232"/>
                              <a:gd name="connsiteX3" fmla="*/ 8938 w 14577"/>
                              <a:gd name="connsiteY3" fmla="*/ 18197 h 32232"/>
                              <a:gd name="connsiteX4" fmla="*/ 15819 w 14577"/>
                              <a:gd name="connsiteY4" fmla="*/ 6427 h 32232"/>
                              <a:gd name="connsiteX5" fmla="*/ 14733 w 14577"/>
                              <a:gd name="connsiteY5" fmla="*/ 1809 h 32232"/>
                              <a:gd name="connsiteX6" fmla="*/ 13013 w 14577"/>
                              <a:gd name="connsiteY6" fmla="*/ 2081 h 32232"/>
                              <a:gd name="connsiteX7" fmla="*/ 6675 w 14577"/>
                              <a:gd name="connsiteY7" fmla="*/ 9867 h 32232"/>
                              <a:gd name="connsiteX8" fmla="*/ 5497 w 14577"/>
                              <a:gd name="connsiteY8" fmla="*/ 4616 h 322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4577" h="32232">
                                <a:moveTo>
                                  <a:pt x="1242" y="5612"/>
                                </a:moveTo>
                                <a:lnTo>
                                  <a:pt x="7671" y="34041"/>
                                </a:lnTo>
                                <a:lnTo>
                                  <a:pt x="12288" y="32955"/>
                                </a:lnTo>
                                <a:lnTo>
                                  <a:pt x="8938" y="18197"/>
                                </a:lnTo>
                                <a:cubicBezTo>
                                  <a:pt x="7489" y="11406"/>
                                  <a:pt x="9481" y="7694"/>
                                  <a:pt x="15819" y="6427"/>
                                </a:cubicBezTo>
                                <a:lnTo>
                                  <a:pt x="14733" y="1809"/>
                                </a:lnTo>
                                <a:cubicBezTo>
                                  <a:pt x="13918" y="1900"/>
                                  <a:pt x="13556" y="1900"/>
                                  <a:pt x="13013" y="2081"/>
                                </a:cubicBezTo>
                                <a:cubicBezTo>
                                  <a:pt x="10025" y="2714"/>
                                  <a:pt x="8214" y="5069"/>
                                  <a:pt x="6675" y="9867"/>
                                </a:cubicBezTo>
                                <a:lnTo>
                                  <a:pt x="5497" y="461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1" name="Freeform: Shape 2481"/>
                        <wps:cNvSpPr/>
                        <wps:spPr>
                          <a:xfrm>
                            <a:off x="2194628" y="3129463"/>
                            <a:ext cx="29144" cy="41260"/>
                          </a:xfrm>
                          <a:custGeom>
                            <a:avLst/>
                            <a:gdLst>
                              <a:gd name="connsiteX0" fmla="*/ 21173 w 29144"/>
                              <a:gd name="connsiteY0" fmla="*/ 19298 h 41260"/>
                              <a:gd name="connsiteX1" fmla="*/ 24704 w 29144"/>
                              <a:gd name="connsiteY1" fmla="*/ 10062 h 41260"/>
                              <a:gd name="connsiteX2" fmla="*/ 10761 w 29144"/>
                              <a:gd name="connsiteY2" fmla="*/ 2185 h 41260"/>
                              <a:gd name="connsiteX3" fmla="*/ 1525 w 29144"/>
                              <a:gd name="connsiteY3" fmla="*/ 15223 h 41260"/>
                              <a:gd name="connsiteX4" fmla="*/ 8588 w 29144"/>
                              <a:gd name="connsiteY4" fmla="*/ 22195 h 41260"/>
                              <a:gd name="connsiteX5" fmla="*/ 4242 w 29144"/>
                              <a:gd name="connsiteY5" fmla="*/ 33422 h 41260"/>
                              <a:gd name="connsiteX6" fmla="*/ 19906 w 29144"/>
                              <a:gd name="connsiteY6" fmla="*/ 42657 h 41260"/>
                              <a:gd name="connsiteX7" fmla="*/ 30046 w 29144"/>
                              <a:gd name="connsiteY7" fmla="*/ 27537 h 41260"/>
                              <a:gd name="connsiteX8" fmla="*/ 21173 w 29144"/>
                              <a:gd name="connsiteY8" fmla="*/ 19298 h 41260"/>
                              <a:gd name="connsiteX9" fmla="*/ 11757 w 29144"/>
                              <a:gd name="connsiteY9" fmla="*/ 6441 h 41260"/>
                              <a:gd name="connsiteX10" fmla="*/ 19725 w 29144"/>
                              <a:gd name="connsiteY10" fmla="*/ 11239 h 41260"/>
                              <a:gd name="connsiteX11" fmla="*/ 14564 w 29144"/>
                              <a:gd name="connsiteY11" fmla="*/ 18845 h 41260"/>
                              <a:gd name="connsiteX12" fmla="*/ 6415 w 29144"/>
                              <a:gd name="connsiteY12" fmla="*/ 14137 h 41260"/>
                              <a:gd name="connsiteX13" fmla="*/ 11757 w 29144"/>
                              <a:gd name="connsiteY13" fmla="*/ 6441 h 41260"/>
                              <a:gd name="connsiteX14" fmla="*/ 15469 w 29144"/>
                              <a:gd name="connsiteY14" fmla="*/ 22919 h 41260"/>
                              <a:gd name="connsiteX15" fmla="*/ 25248 w 29144"/>
                              <a:gd name="connsiteY15" fmla="*/ 28804 h 41260"/>
                              <a:gd name="connsiteX16" fmla="*/ 18819 w 29144"/>
                              <a:gd name="connsiteY16" fmla="*/ 38401 h 41260"/>
                              <a:gd name="connsiteX17" fmla="*/ 9131 w 29144"/>
                              <a:gd name="connsiteY17" fmla="*/ 32426 h 41260"/>
                              <a:gd name="connsiteX18" fmla="*/ 15469 w 29144"/>
                              <a:gd name="connsiteY18" fmla="*/ 22919 h 412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29144" h="41260">
                                <a:moveTo>
                                  <a:pt x="21173" y="19298"/>
                                </a:moveTo>
                                <a:cubicBezTo>
                                  <a:pt x="24704" y="15857"/>
                                  <a:pt x="25519" y="13684"/>
                                  <a:pt x="24704" y="10062"/>
                                </a:cubicBezTo>
                                <a:cubicBezTo>
                                  <a:pt x="23346" y="3906"/>
                                  <a:pt x="17552" y="646"/>
                                  <a:pt x="10761" y="2185"/>
                                </a:cubicBezTo>
                                <a:cubicBezTo>
                                  <a:pt x="3970" y="3724"/>
                                  <a:pt x="167" y="9157"/>
                                  <a:pt x="1525" y="15223"/>
                                </a:cubicBezTo>
                                <a:cubicBezTo>
                                  <a:pt x="2340" y="18935"/>
                                  <a:pt x="4061" y="20565"/>
                                  <a:pt x="8588" y="22195"/>
                                </a:cubicBezTo>
                                <a:cubicBezTo>
                                  <a:pt x="4694" y="25364"/>
                                  <a:pt x="3246" y="28985"/>
                                  <a:pt x="4242" y="33422"/>
                                </a:cubicBezTo>
                                <a:cubicBezTo>
                                  <a:pt x="5872" y="40574"/>
                                  <a:pt x="12210" y="44377"/>
                                  <a:pt x="19906" y="42657"/>
                                </a:cubicBezTo>
                                <a:cubicBezTo>
                                  <a:pt x="27511" y="40937"/>
                                  <a:pt x="31676" y="34689"/>
                                  <a:pt x="30046" y="27537"/>
                                </a:cubicBezTo>
                                <a:cubicBezTo>
                                  <a:pt x="29050" y="23100"/>
                                  <a:pt x="26153" y="20475"/>
                                  <a:pt x="21173" y="19298"/>
                                </a:cubicBezTo>
                                <a:close/>
                                <a:moveTo>
                                  <a:pt x="11757" y="6441"/>
                                </a:moveTo>
                                <a:cubicBezTo>
                                  <a:pt x="15831" y="5535"/>
                                  <a:pt x="18910" y="7346"/>
                                  <a:pt x="19725" y="11239"/>
                                </a:cubicBezTo>
                                <a:cubicBezTo>
                                  <a:pt x="20630" y="14952"/>
                                  <a:pt x="18547" y="17939"/>
                                  <a:pt x="14564" y="18845"/>
                                </a:cubicBezTo>
                                <a:cubicBezTo>
                                  <a:pt x="10489" y="19750"/>
                                  <a:pt x="7320" y="17939"/>
                                  <a:pt x="6415" y="14137"/>
                                </a:cubicBezTo>
                                <a:cubicBezTo>
                                  <a:pt x="5600" y="10334"/>
                                  <a:pt x="7682" y="7346"/>
                                  <a:pt x="11757" y="6441"/>
                                </a:cubicBezTo>
                                <a:close/>
                                <a:moveTo>
                                  <a:pt x="15469" y="22919"/>
                                </a:moveTo>
                                <a:cubicBezTo>
                                  <a:pt x="20177" y="21833"/>
                                  <a:pt x="24252" y="24187"/>
                                  <a:pt x="25248" y="28804"/>
                                </a:cubicBezTo>
                                <a:cubicBezTo>
                                  <a:pt x="26334" y="33512"/>
                                  <a:pt x="23618" y="37315"/>
                                  <a:pt x="18819" y="38401"/>
                                </a:cubicBezTo>
                                <a:cubicBezTo>
                                  <a:pt x="14111" y="39488"/>
                                  <a:pt x="10218" y="37043"/>
                                  <a:pt x="9131" y="32426"/>
                                </a:cubicBezTo>
                                <a:cubicBezTo>
                                  <a:pt x="8135" y="27808"/>
                                  <a:pt x="10580" y="24006"/>
                                  <a:pt x="15469" y="2291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2" name="Freeform: Shape 2482"/>
                        <wps:cNvSpPr/>
                        <wps:spPr>
                          <a:xfrm>
                            <a:off x="1750685" y="3175320"/>
                            <a:ext cx="24761" cy="31193"/>
                          </a:xfrm>
                          <a:custGeom>
                            <a:avLst/>
                            <a:gdLst>
                              <a:gd name="connsiteX0" fmla="*/ 25757 w 24761"/>
                              <a:gd name="connsiteY0" fmla="*/ 12986 h 31193"/>
                              <a:gd name="connsiteX1" fmla="*/ 24309 w 24761"/>
                              <a:gd name="connsiteY1" fmla="*/ 6739 h 31193"/>
                              <a:gd name="connsiteX2" fmla="*/ 14983 w 24761"/>
                              <a:gd name="connsiteY2" fmla="*/ 1850 h 31193"/>
                              <a:gd name="connsiteX3" fmla="*/ 1039 w 24761"/>
                              <a:gd name="connsiteY3" fmla="*/ 16879 h 31193"/>
                              <a:gd name="connsiteX4" fmla="*/ 12991 w 24761"/>
                              <a:gd name="connsiteY4" fmla="*/ 32995 h 31193"/>
                              <a:gd name="connsiteX5" fmla="*/ 25576 w 24761"/>
                              <a:gd name="connsiteY5" fmla="*/ 22402 h 31193"/>
                              <a:gd name="connsiteX6" fmla="*/ 20959 w 24761"/>
                              <a:gd name="connsiteY6" fmla="*/ 22131 h 31193"/>
                              <a:gd name="connsiteX7" fmla="*/ 13444 w 24761"/>
                              <a:gd name="connsiteY7" fmla="*/ 28740 h 31193"/>
                              <a:gd name="connsiteX8" fmla="*/ 5838 w 24761"/>
                              <a:gd name="connsiteY8" fmla="*/ 17151 h 31193"/>
                              <a:gd name="connsiteX9" fmla="*/ 14621 w 24761"/>
                              <a:gd name="connsiteY9" fmla="*/ 6105 h 31193"/>
                              <a:gd name="connsiteX10" fmla="*/ 21230 w 24761"/>
                              <a:gd name="connsiteY10" fmla="*/ 12714 h 311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4761" h="31193">
                                <a:moveTo>
                                  <a:pt x="25757" y="12986"/>
                                </a:moveTo>
                                <a:cubicBezTo>
                                  <a:pt x="25757" y="10179"/>
                                  <a:pt x="25214" y="8368"/>
                                  <a:pt x="24309" y="6739"/>
                                </a:cubicBezTo>
                                <a:cubicBezTo>
                                  <a:pt x="22498" y="3932"/>
                                  <a:pt x="19057" y="2121"/>
                                  <a:pt x="14983" y="1850"/>
                                </a:cubicBezTo>
                                <a:cubicBezTo>
                                  <a:pt x="7106" y="1397"/>
                                  <a:pt x="1673" y="7191"/>
                                  <a:pt x="1039" y="16879"/>
                                </a:cubicBezTo>
                                <a:cubicBezTo>
                                  <a:pt x="496" y="26205"/>
                                  <a:pt x="5114" y="32452"/>
                                  <a:pt x="12991" y="32995"/>
                                </a:cubicBezTo>
                                <a:cubicBezTo>
                                  <a:pt x="19963" y="33358"/>
                                  <a:pt x="24580" y="29464"/>
                                  <a:pt x="25576" y="22402"/>
                                </a:cubicBezTo>
                                <a:lnTo>
                                  <a:pt x="20959" y="22131"/>
                                </a:lnTo>
                                <a:cubicBezTo>
                                  <a:pt x="19963" y="26748"/>
                                  <a:pt x="17337" y="28921"/>
                                  <a:pt x="13444" y="28740"/>
                                </a:cubicBezTo>
                                <a:cubicBezTo>
                                  <a:pt x="8283" y="28378"/>
                                  <a:pt x="5476" y="24032"/>
                                  <a:pt x="5838" y="17151"/>
                                </a:cubicBezTo>
                                <a:cubicBezTo>
                                  <a:pt x="6291" y="9817"/>
                                  <a:pt x="9641" y="5743"/>
                                  <a:pt x="14621" y="6105"/>
                                </a:cubicBezTo>
                                <a:cubicBezTo>
                                  <a:pt x="18514" y="6286"/>
                                  <a:pt x="20868" y="8731"/>
                                  <a:pt x="21230" y="1271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3" name="Freeform: Shape 2483"/>
                        <wps:cNvSpPr/>
                        <wps:spPr>
                          <a:xfrm>
                            <a:off x="1779848" y="3165786"/>
                            <a:ext cx="24372" cy="41829"/>
                          </a:xfrm>
                          <a:custGeom>
                            <a:avLst/>
                            <a:gdLst>
                              <a:gd name="connsiteX0" fmla="*/ 3457 w 24372"/>
                              <a:gd name="connsiteY0" fmla="*/ 1826 h 41829"/>
                              <a:gd name="connsiteX1" fmla="*/ 1012 w 24372"/>
                              <a:gd name="connsiteY1" fmla="*/ 42297 h 41829"/>
                              <a:gd name="connsiteX2" fmla="*/ 5630 w 24372"/>
                              <a:gd name="connsiteY2" fmla="*/ 42569 h 41829"/>
                              <a:gd name="connsiteX3" fmla="*/ 6625 w 24372"/>
                              <a:gd name="connsiteY3" fmla="*/ 26543 h 41829"/>
                              <a:gd name="connsiteX4" fmla="*/ 15046 w 24372"/>
                              <a:gd name="connsiteY4" fmla="*/ 17218 h 41829"/>
                              <a:gd name="connsiteX5" fmla="*/ 19120 w 24372"/>
                              <a:gd name="connsiteY5" fmla="*/ 18666 h 41829"/>
                              <a:gd name="connsiteX6" fmla="*/ 20659 w 24372"/>
                              <a:gd name="connsiteY6" fmla="*/ 23193 h 41829"/>
                              <a:gd name="connsiteX7" fmla="*/ 19483 w 24372"/>
                              <a:gd name="connsiteY7" fmla="*/ 43384 h 41829"/>
                              <a:gd name="connsiteX8" fmla="*/ 24010 w 24372"/>
                              <a:gd name="connsiteY8" fmla="*/ 43655 h 41829"/>
                              <a:gd name="connsiteX9" fmla="*/ 25368 w 24372"/>
                              <a:gd name="connsiteY9" fmla="*/ 21654 h 41829"/>
                              <a:gd name="connsiteX10" fmla="*/ 16766 w 24372"/>
                              <a:gd name="connsiteY10" fmla="*/ 13234 h 41829"/>
                              <a:gd name="connsiteX11" fmla="*/ 7169 w 24372"/>
                              <a:gd name="connsiteY11" fmla="*/ 17489 h 41829"/>
                              <a:gd name="connsiteX12" fmla="*/ 8074 w 24372"/>
                              <a:gd name="connsiteY12" fmla="*/ 2097 h 418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372" h="41829">
                                <a:moveTo>
                                  <a:pt x="3457" y="1826"/>
                                </a:moveTo>
                                <a:lnTo>
                                  <a:pt x="1012" y="42297"/>
                                </a:lnTo>
                                <a:lnTo>
                                  <a:pt x="5630" y="42569"/>
                                </a:lnTo>
                                <a:lnTo>
                                  <a:pt x="6625" y="26543"/>
                                </a:lnTo>
                                <a:cubicBezTo>
                                  <a:pt x="6988" y="20568"/>
                                  <a:pt x="10247" y="16946"/>
                                  <a:pt x="15046" y="17218"/>
                                </a:cubicBezTo>
                                <a:cubicBezTo>
                                  <a:pt x="16585" y="17308"/>
                                  <a:pt x="18034" y="17851"/>
                                  <a:pt x="19120" y="18666"/>
                                </a:cubicBezTo>
                                <a:cubicBezTo>
                                  <a:pt x="20388" y="19753"/>
                                  <a:pt x="20841" y="21111"/>
                                  <a:pt x="20659" y="23193"/>
                                </a:cubicBezTo>
                                <a:lnTo>
                                  <a:pt x="19483" y="43384"/>
                                </a:lnTo>
                                <a:lnTo>
                                  <a:pt x="24010" y="43655"/>
                                </a:lnTo>
                                <a:lnTo>
                                  <a:pt x="25368" y="21654"/>
                                </a:lnTo>
                                <a:cubicBezTo>
                                  <a:pt x="25639" y="16855"/>
                                  <a:pt x="22470" y="13596"/>
                                  <a:pt x="16766" y="13234"/>
                                </a:cubicBezTo>
                                <a:cubicBezTo>
                                  <a:pt x="12692" y="12962"/>
                                  <a:pt x="10066" y="14049"/>
                                  <a:pt x="7169" y="17489"/>
                                </a:cubicBezTo>
                                <a:lnTo>
                                  <a:pt x="8074" y="209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4" name="Freeform: Shape 2484"/>
                        <wps:cNvSpPr/>
                        <wps:spPr>
                          <a:xfrm>
                            <a:off x="1810626" y="3178969"/>
                            <a:ext cx="15844" cy="29439"/>
                          </a:xfrm>
                          <a:custGeom>
                            <a:avLst/>
                            <a:gdLst>
                              <a:gd name="connsiteX0" fmla="*/ 2750 w 15844"/>
                              <a:gd name="connsiteY0" fmla="*/ 1931 h 29439"/>
                              <a:gd name="connsiteX1" fmla="*/ 1029 w 15844"/>
                              <a:gd name="connsiteY1" fmla="*/ 30994 h 29439"/>
                              <a:gd name="connsiteX2" fmla="*/ 5738 w 15844"/>
                              <a:gd name="connsiteY2" fmla="*/ 31266 h 29439"/>
                              <a:gd name="connsiteX3" fmla="*/ 6643 w 15844"/>
                              <a:gd name="connsiteY3" fmla="*/ 16146 h 29439"/>
                              <a:gd name="connsiteX4" fmla="*/ 16603 w 15844"/>
                              <a:gd name="connsiteY4" fmla="*/ 6820 h 29439"/>
                              <a:gd name="connsiteX5" fmla="*/ 16874 w 15844"/>
                              <a:gd name="connsiteY5" fmla="*/ 2112 h 29439"/>
                              <a:gd name="connsiteX6" fmla="*/ 15064 w 15844"/>
                              <a:gd name="connsiteY6" fmla="*/ 1840 h 29439"/>
                              <a:gd name="connsiteX7" fmla="*/ 6824 w 15844"/>
                              <a:gd name="connsiteY7" fmla="*/ 7363 h 29439"/>
                              <a:gd name="connsiteX8" fmla="*/ 7096 w 15844"/>
                              <a:gd name="connsiteY8" fmla="*/ 2112 h 294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5844" h="29439">
                                <a:moveTo>
                                  <a:pt x="2750" y="1931"/>
                                </a:moveTo>
                                <a:lnTo>
                                  <a:pt x="1029" y="30994"/>
                                </a:lnTo>
                                <a:lnTo>
                                  <a:pt x="5738" y="31266"/>
                                </a:lnTo>
                                <a:lnTo>
                                  <a:pt x="6643" y="16146"/>
                                </a:lnTo>
                                <a:cubicBezTo>
                                  <a:pt x="7186" y="9174"/>
                                  <a:pt x="10174" y="6277"/>
                                  <a:pt x="16603" y="6820"/>
                                </a:cubicBezTo>
                                <a:lnTo>
                                  <a:pt x="16874" y="2112"/>
                                </a:lnTo>
                                <a:cubicBezTo>
                                  <a:pt x="16059" y="1931"/>
                                  <a:pt x="15697" y="1840"/>
                                  <a:pt x="15064" y="1840"/>
                                </a:cubicBezTo>
                                <a:cubicBezTo>
                                  <a:pt x="12076" y="1659"/>
                                  <a:pt x="9722" y="3289"/>
                                  <a:pt x="6824" y="7363"/>
                                </a:cubicBezTo>
                                <a:lnTo>
                                  <a:pt x="7096" y="21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5" name="Freeform: Shape 2485"/>
                        <wps:cNvSpPr/>
                        <wps:spPr>
                          <a:xfrm>
                            <a:off x="1828840" y="3169758"/>
                            <a:ext cx="26068" cy="41340"/>
                          </a:xfrm>
                          <a:custGeom>
                            <a:avLst/>
                            <a:gdLst>
                              <a:gd name="connsiteX0" fmla="*/ 1040 w 26068"/>
                              <a:gd name="connsiteY0" fmla="*/ 32095 h 41340"/>
                              <a:gd name="connsiteX1" fmla="*/ 11543 w 26068"/>
                              <a:gd name="connsiteY1" fmla="*/ 43141 h 41340"/>
                              <a:gd name="connsiteX2" fmla="*/ 22498 w 26068"/>
                              <a:gd name="connsiteY2" fmla="*/ 38071 h 41340"/>
                              <a:gd name="connsiteX3" fmla="*/ 27026 w 26068"/>
                              <a:gd name="connsiteY3" fmla="*/ 22226 h 41340"/>
                              <a:gd name="connsiteX4" fmla="*/ 24490 w 26068"/>
                              <a:gd name="connsiteY4" fmla="*/ 7468 h 41340"/>
                              <a:gd name="connsiteX5" fmla="*/ 14983 w 26068"/>
                              <a:gd name="connsiteY5" fmla="*/ 1855 h 41340"/>
                              <a:gd name="connsiteX6" fmla="*/ 1221 w 26068"/>
                              <a:gd name="connsiteY6" fmla="*/ 14440 h 41340"/>
                              <a:gd name="connsiteX7" fmla="*/ 12539 w 26068"/>
                              <a:gd name="connsiteY7" fmla="*/ 27659 h 41340"/>
                              <a:gd name="connsiteX8" fmla="*/ 21865 w 26068"/>
                              <a:gd name="connsiteY8" fmla="*/ 23946 h 41340"/>
                              <a:gd name="connsiteX9" fmla="*/ 12177 w 26068"/>
                              <a:gd name="connsiteY9" fmla="*/ 38886 h 41340"/>
                              <a:gd name="connsiteX10" fmla="*/ 5929 w 26068"/>
                              <a:gd name="connsiteY10" fmla="*/ 32367 h 41340"/>
                              <a:gd name="connsiteX11" fmla="*/ 14621 w 26068"/>
                              <a:gd name="connsiteY11" fmla="*/ 6110 h 41340"/>
                              <a:gd name="connsiteX12" fmla="*/ 22136 w 26068"/>
                              <a:gd name="connsiteY12" fmla="*/ 15617 h 41340"/>
                              <a:gd name="connsiteX13" fmla="*/ 13354 w 26068"/>
                              <a:gd name="connsiteY13" fmla="*/ 23494 h 41340"/>
                              <a:gd name="connsiteX14" fmla="*/ 6291 w 26068"/>
                              <a:gd name="connsiteY14" fmla="*/ 14440 h 41340"/>
                              <a:gd name="connsiteX15" fmla="*/ 14621 w 26068"/>
                              <a:gd name="connsiteY15" fmla="*/ 6110 h 413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26068" h="41340">
                                <a:moveTo>
                                  <a:pt x="1040" y="32095"/>
                                </a:moveTo>
                                <a:cubicBezTo>
                                  <a:pt x="1583" y="38705"/>
                                  <a:pt x="5567" y="42779"/>
                                  <a:pt x="11543" y="43141"/>
                                </a:cubicBezTo>
                                <a:cubicBezTo>
                                  <a:pt x="15889" y="43413"/>
                                  <a:pt x="19963" y="41602"/>
                                  <a:pt x="22498" y="38071"/>
                                </a:cubicBezTo>
                                <a:cubicBezTo>
                                  <a:pt x="25124" y="34268"/>
                                  <a:pt x="26573" y="29469"/>
                                  <a:pt x="27026" y="22226"/>
                                </a:cubicBezTo>
                                <a:cubicBezTo>
                                  <a:pt x="27388" y="15526"/>
                                  <a:pt x="26573" y="11180"/>
                                  <a:pt x="24490" y="7468"/>
                                </a:cubicBezTo>
                                <a:cubicBezTo>
                                  <a:pt x="22680" y="4028"/>
                                  <a:pt x="19329" y="2126"/>
                                  <a:pt x="14983" y="1855"/>
                                </a:cubicBezTo>
                                <a:cubicBezTo>
                                  <a:pt x="7468" y="1402"/>
                                  <a:pt x="1674" y="6653"/>
                                  <a:pt x="1221" y="14440"/>
                                </a:cubicBezTo>
                                <a:cubicBezTo>
                                  <a:pt x="768" y="21773"/>
                                  <a:pt x="5477" y="27296"/>
                                  <a:pt x="12539" y="27659"/>
                                </a:cubicBezTo>
                                <a:cubicBezTo>
                                  <a:pt x="16251" y="27930"/>
                                  <a:pt x="19149" y="26844"/>
                                  <a:pt x="21865" y="23946"/>
                                </a:cubicBezTo>
                                <a:cubicBezTo>
                                  <a:pt x="21231" y="33815"/>
                                  <a:pt x="17790" y="39157"/>
                                  <a:pt x="12177" y="38886"/>
                                </a:cubicBezTo>
                                <a:cubicBezTo>
                                  <a:pt x="8736" y="38614"/>
                                  <a:pt x="6473" y="36350"/>
                                  <a:pt x="5929" y="32367"/>
                                </a:cubicBezTo>
                                <a:close/>
                                <a:moveTo>
                                  <a:pt x="14621" y="6110"/>
                                </a:moveTo>
                                <a:cubicBezTo>
                                  <a:pt x="19239" y="6381"/>
                                  <a:pt x="22408" y="10456"/>
                                  <a:pt x="22136" y="15617"/>
                                </a:cubicBezTo>
                                <a:cubicBezTo>
                                  <a:pt x="21865" y="20415"/>
                                  <a:pt x="18243" y="23765"/>
                                  <a:pt x="13354" y="23494"/>
                                </a:cubicBezTo>
                                <a:cubicBezTo>
                                  <a:pt x="8646" y="23222"/>
                                  <a:pt x="6020" y="19691"/>
                                  <a:pt x="6291" y="14440"/>
                                </a:cubicBezTo>
                                <a:cubicBezTo>
                                  <a:pt x="6654" y="9369"/>
                                  <a:pt x="10094" y="5838"/>
                                  <a:pt x="14621" y="611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6" name="Freeform: Shape 2486"/>
                        <wps:cNvSpPr/>
                        <wps:spPr>
                          <a:xfrm>
                            <a:off x="1385308" y="3088931"/>
                            <a:ext cx="26677" cy="31070"/>
                          </a:xfrm>
                          <a:custGeom>
                            <a:avLst/>
                            <a:gdLst>
                              <a:gd name="connsiteX0" fmla="*/ 26843 w 26677"/>
                              <a:gd name="connsiteY0" fmla="*/ 16356 h 31070"/>
                              <a:gd name="connsiteX1" fmla="*/ 27114 w 26677"/>
                              <a:gd name="connsiteY1" fmla="*/ 9838 h 31070"/>
                              <a:gd name="connsiteX2" fmla="*/ 19418 w 26677"/>
                              <a:gd name="connsiteY2" fmla="*/ 2504 h 31070"/>
                              <a:gd name="connsiteX3" fmla="*/ 2034 w 26677"/>
                              <a:gd name="connsiteY3" fmla="*/ 13369 h 31070"/>
                              <a:gd name="connsiteX4" fmla="*/ 9097 w 26677"/>
                              <a:gd name="connsiteY4" fmla="*/ 32020 h 31070"/>
                              <a:gd name="connsiteX5" fmla="*/ 24127 w 26677"/>
                              <a:gd name="connsiteY5" fmla="*/ 25229 h 31070"/>
                              <a:gd name="connsiteX6" fmla="*/ 19690 w 26677"/>
                              <a:gd name="connsiteY6" fmla="*/ 23690 h 31070"/>
                              <a:gd name="connsiteX7" fmla="*/ 10726 w 26677"/>
                              <a:gd name="connsiteY7" fmla="*/ 28036 h 31070"/>
                              <a:gd name="connsiteX8" fmla="*/ 6561 w 26677"/>
                              <a:gd name="connsiteY8" fmla="*/ 14998 h 31070"/>
                              <a:gd name="connsiteX9" fmla="*/ 17970 w 26677"/>
                              <a:gd name="connsiteY9" fmla="*/ 6578 h 31070"/>
                              <a:gd name="connsiteX10" fmla="*/ 22497 w 26677"/>
                              <a:gd name="connsiteY10" fmla="*/ 14817 h 310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6677" h="31070">
                                <a:moveTo>
                                  <a:pt x="26843" y="16356"/>
                                </a:moveTo>
                                <a:cubicBezTo>
                                  <a:pt x="27567" y="13640"/>
                                  <a:pt x="27658" y="11739"/>
                                  <a:pt x="27114" y="9838"/>
                                </a:cubicBezTo>
                                <a:cubicBezTo>
                                  <a:pt x="26028" y="6578"/>
                                  <a:pt x="23312" y="3862"/>
                                  <a:pt x="19418" y="2504"/>
                                </a:cubicBezTo>
                                <a:cubicBezTo>
                                  <a:pt x="11994" y="-31"/>
                                  <a:pt x="5203" y="4134"/>
                                  <a:pt x="2034" y="13369"/>
                                </a:cubicBezTo>
                                <a:cubicBezTo>
                                  <a:pt x="-1044" y="22151"/>
                                  <a:pt x="1672" y="29394"/>
                                  <a:pt x="9097" y="32020"/>
                                </a:cubicBezTo>
                                <a:cubicBezTo>
                                  <a:pt x="15706" y="34283"/>
                                  <a:pt x="21229" y="31839"/>
                                  <a:pt x="24127" y="25229"/>
                                </a:cubicBezTo>
                                <a:lnTo>
                                  <a:pt x="19690" y="23690"/>
                                </a:lnTo>
                                <a:cubicBezTo>
                                  <a:pt x="17427" y="27855"/>
                                  <a:pt x="14439" y="29304"/>
                                  <a:pt x="10726" y="28036"/>
                                </a:cubicBezTo>
                                <a:cubicBezTo>
                                  <a:pt x="5837" y="26406"/>
                                  <a:pt x="4298" y="21427"/>
                                  <a:pt x="6561" y="14998"/>
                                </a:cubicBezTo>
                                <a:cubicBezTo>
                                  <a:pt x="8915" y="8027"/>
                                  <a:pt x="13262" y="4948"/>
                                  <a:pt x="17970" y="6578"/>
                                </a:cubicBezTo>
                                <a:cubicBezTo>
                                  <a:pt x="21682" y="7846"/>
                                  <a:pt x="23131" y="10833"/>
                                  <a:pt x="22497" y="1481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7" name="Freeform: Shape 2487"/>
                        <wps:cNvSpPr/>
                        <wps:spPr>
                          <a:xfrm>
                            <a:off x="1410300" y="3085285"/>
                            <a:ext cx="29536" cy="45903"/>
                          </a:xfrm>
                          <a:custGeom>
                            <a:avLst/>
                            <a:gdLst>
                              <a:gd name="connsiteX0" fmla="*/ 14111 w 29536"/>
                              <a:gd name="connsiteY0" fmla="*/ 1778 h 45903"/>
                              <a:gd name="connsiteX1" fmla="*/ 802 w 29536"/>
                              <a:gd name="connsiteY1" fmla="*/ 40077 h 45903"/>
                              <a:gd name="connsiteX2" fmla="*/ 5148 w 29536"/>
                              <a:gd name="connsiteY2" fmla="*/ 41616 h 45903"/>
                              <a:gd name="connsiteX3" fmla="*/ 10399 w 29536"/>
                              <a:gd name="connsiteY3" fmla="*/ 26496 h 45903"/>
                              <a:gd name="connsiteX4" fmla="*/ 21083 w 29536"/>
                              <a:gd name="connsiteY4" fmla="*/ 19705 h 45903"/>
                              <a:gd name="connsiteX5" fmla="*/ 24524 w 29536"/>
                              <a:gd name="connsiteY5" fmla="*/ 22240 h 45903"/>
                              <a:gd name="connsiteX6" fmla="*/ 24795 w 29536"/>
                              <a:gd name="connsiteY6" fmla="*/ 27039 h 45903"/>
                              <a:gd name="connsiteX7" fmla="*/ 18186 w 29536"/>
                              <a:gd name="connsiteY7" fmla="*/ 46143 h 45903"/>
                              <a:gd name="connsiteX8" fmla="*/ 22622 w 29536"/>
                              <a:gd name="connsiteY8" fmla="*/ 47682 h 45903"/>
                              <a:gd name="connsiteX9" fmla="*/ 29866 w 29536"/>
                              <a:gd name="connsiteY9" fmla="*/ 26858 h 45903"/>
                              <a:gd name="connsiteX10" fmla="*/ 23709 w 29536"/>
                              <a:gd name="connsiteY10" fmla="*/ 16355 h 45903"/>
                              <a:gd name="connsiteX11" fmla="*/ 13387 w 29536"/>
                              <a:gd name="connsiteY11" fmla="*/ 17804 h 45903"/>
                              <a:gd name="connsiteX12" fmla="*/ 18457 w 29536"/>
                              <a:gd name="connsiteY12" fmla="*/ 3317 h 459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9536" h="45903">
                                <a:moveTo>
                                  <a:pt x="14111" y="1778"/>
                                </a:moveTo>
                                <a:lnTo>
                                  <a:pt x="802" y="40077"/>
                                </a:lnTo>
                                <a:lnTo>
                                  <a:pt x="5148" y="41616"/>
                                </a:lnTo>
                                <a:lnTo>
                                  <a:pt x="10399" y="26496"/>
                                </a:lnTo>
                                <a:cubicBezTo>
                                  <a:pt x="12391" y="20791"/>
                                  <a:pt x="16556" y="18166"/>
                                  <a:pt x="21083" y="19705"/>
                                </a:cubicBezTo>
                                <a:cubicBezTo>
                                  <a:pt x="22532" y="20248"/>
                                  <a:pt x="23709" y="21063"/>
                                  <a:pt x="24524" y="22240"/>
                                </a:cubicBezTo>
                                <a:cubicBezTo>
                                  <a:pt x="25429" y="23598"/>
                                  <a:pt x="25520" y="25137"/>
                                  <a:pt x="24795" y="27039"/>
                                </a:cubicBezTo>
                                <a:lnTo>
                                  <a:pt x="18186" y="46143"/>
                                </a:lnTo>
                                <a:lnTo>
                                  <a:pt x="22622" y="47682"/>
                                </a:lnTo>
                                <a:lnTo>
                                  <a:pt x="29866" y="26858"/>
                                </a:lnTo>
                                <a:cubicBezTo>
                                  <a:pt x="31405" y="22240"/>
                                  <a:pt x="29141" y="18166"/>
                                  <a:pt x="23709" y="16355"/>
                                </a:cubicBezTo>
                                <a:cubicBezTo>
                                  <a:pt x="19906" y="14997"/>
                                  <a:pt x="17099" y="15359"/>
                                  <a:pt x="13387" y="17804"/>
                                </a:cubicBezTo>
                                <a:lnTo>
                                  <a:pt x="18457" y="33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8" name="Freeform: Shape 2488"/>
                        <wps:cNvSpPr/>
                        <wps:spPr>
                          <a:xfrm>
                            <a:off x="1439432" y="3106173"/>
                            <a:ext cx="22997" cy="29063"/>
                          </a:xfrm>
                          <a:custGeom>
                            <a:avLst/>
                            <a:gdLst>
                              <a:gd name="connsiteX0" fmla="*/ 10325 w 22997"/>
                              <a:gd name="connsiteY0" fmla="*/ 1784 h 29063"/>
                              <a:gd name="connsiteX1" fmla="*/ 818 w 22997"/>
                              <a:gd name="connsiteY1" fmla="*/ 29308 h 29063"/>
                              <a:gd name="connsiteX2" fmla="*/ 5255 w 22997"/>
                              <a:gd name="connsiteY2" fmla="*/ 30847 h 29063"/>
                              <a:gd name="connsiteX3" fmla="*/ 10235 w 22997"/>
                              <a:gd name="connsiteY3" fmla="*/ 16542 h 29063"/>
                              <a:gd name="connsiteX4" fmla="*/ 22277 w 22997"/>
                              <a:gd name="connsiteY4" fmla="*/ 10204 h 29063"/>
                              <a:gd name="connsiteX5" fmla="*/ 23816 w 22997"/>
                              <a:gd name="connsiteY5" fmla="*/ 5768 h 29063"/>
                              <a:gd name="connsiteX6" fmla="*/ 22096 w 22997"/>
                              <a:gd name="connsiteY6" fmla="*/ 4953 h 29063"/>
                              <a:gd name="connsiteX7" fmla="*/ 12679 w 22997"/>
                              <a:gd name="connsiteY7" fmla="*/ 8212 h 29063"/>
                              <a:gd name="connsiteX8" fmla="*/ 14400 w 22997"/>
                              <a:gd name="connsiteY8" fmla="*/ 3142 h 290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2997" h="29063">
                                <a:moveTo>
                                  <a:pt x="10325" y="1784"/>
                                </a:moveTo>
                                <a:lnTo>
                                  <a:pt x="818" y="29308"/>
                                </a:lnTo>
                                <a:lnTo>
                                  <a:pt x="5255" y="30847"/>
                                </a:lnTo>
                                <a:lnTo>
                                  <a:pt x="10235" y="16542"/>
                                </a:lnTo>
                                <a:cubicBezTo>
                                  <a:pt x="12589" y="9933"/>
                                  <a:pt x="16210" y="7850"/>
                                  <a:pt x="22277" y="10204"/>
                                </a:cubicBezTo>
                                <a:lnTo>
                                  <a:pt x="23816" y="5768"/>
                                </a:lnTo>
                                <a:cubicBezTo>
                                  <a:pt x="23092" y="5406"/>
                                  <a:pt x="22729" y="5134"/>
                                  <a:pt x="22096" y="4953"/>
                                </a:cubicBezTo>
                                <a:cubicBezTo>
                                  <a:pt x="19289" y="3957"/>
                                  <a:pt x="16573" y="4953"/>
                                  <a:pt x="12679" y="8212"/>
                                </a:cubicBezTo>
                                <a:lnTo>
                                  <a:pt x="14400" y="314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9" name="Freeform: Shape 2489"/>
                        <wps:cNvSpPr/>
                        <wps:spPr>
                          <a:xfrm>
                            <a:off x="1466892" y="3105730"/>
                            <a:ext cx="17746" cy="39113"/>
                          </a:xfrm>
                          <a:custGeom>
                            <a:avLst/>
                            <a:gdLst>
                              <a:gd name="connsiteX0" fmla="*/ 10154 w 17746"/>
                              <a:gd name="connsiteY0" fmla="*/ 12199 h 39113"/>
                              <a:gd name="connsiteX1" fmla="*/ 828 w 17746"/>
                              <a:gd name="connsiteY1" fmla="*/ 39271 h 39113"/>
                              <a:gd name="connsiteX2" fmla="*/ 5446 w 17746"/>
                              <a:gd name="connsiteY2" fmla="*/ 40901 h 39113"/>
                              <a:gd name="connsiteX3" fmla="*/ 18574 w 17746"/>
                              <a:gd name="connsiteY3" fmla="*/ 2874 h 39113"/>
                              <a:gd name="connsiteX4" fmla="*/ 15496 w 17746"/>
                              <a:gd name="connsiteY4" fmla="*/ 1787 h 39113"/>
                              <a:gd name="connsiteX5" fmla="*/ 3273 w 17746"/>
                              <a:gd name="connsiteY5" fmla="*/ 6043 h 39113"/>
                              <a:gd name="connsiteX6" fmla="*/ 2005 w 17746"/>
                              <a:gd name="connsiteY6" fmla="*/ 9393 h 391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7746" h="39113">
                                <a:moveTo>
                                  <a:pt x="10154" y="12199"/>
                                </a:moveTo>
                                <a:lnTo>
                                  <a:pt x="828" y="39271"/>
                                </a:lnTo>
                                <a:lnTo>
                                  <a:pt x="5446" y="40901"/>
                                </a:lnTo>
                                <a:lnTo>
                                  <a:pt x="18574" y="2874"/>
                                </a:lnTo>
                                <a:lnTo>
                                  <a:pt x="15496" y="1787"/>
                                </a:lnTo>
                                <a:cubicBezTo>
                                  <a:pt x="11874" y="7129"/>
                                  <a:pt x="10607" y="7491"/>
                                  <a:pt x="3273" y="6043"/>
                                </a:cubicBezTo>
                                <a:lnTo>
                                  <a:pt x="2005" y="939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0" name="Freeform: Shape 2490"/>
                        <wps:cNvSpPr/>
                        <wps:spPr>
                          <a:xfrm>
                            <a:off x="1488788" y="3114935"/>
                            <a:ext cx="29115" cy="40546"/>
                          </a:xfrm>
                          <a:custGeom>
                            <a:avLst/>
                            <a:gdLst>
                              <a:gd name="connsiteX0" fmla="*/ 22200 w 29115"/>
                              <a:gd name="connsiteY0" fmla="*/ 2431 h 40546"/>
                              <a:gd name="connsiteX1" fmla="*/ 12149 w 29115"/>
                              <a:gd name="connsiteY1" fmla="*/ 3789 h 40546"/>
                              <a:gd name="connsiteX2" fmla="*/ 3186 w 29115"/>
                              <a:gd name="connsiteY2" fmla="*/ 17913 h 40546"/>
                              <a:gd name="connsiteX3" fmla="*/ 8618 w 29115"/>
                              <a:gd name="connsiteY3" fmla="*/ 41635 h 40546"/>
                              <a:gd name="connsiteX4" fmla="*/ 27451 w 29115"/>
                              <a:gd name="connsiteY4" fmla="*/ 26696 h 40546"/>
                              <a:gd name="connsiteX5" fmla="*/ 29262 w 29115"/>
                              <a:gd name="connsiteY5" fmla="*/ 9674 h 40546"/>
                              <a:gd name="connsiteX6" fmla="*/ 22200 w 29115"/>
                              <a:gd name="connsiteY6" fmla="*/ 2431 h 40546"/>
                              <a:gd name="connsiteX7" fmla="*/ 20841 w 29115"/>
                              <a:gd name="connsiteY7" fmla="*/ 6595 h 40546"/>
                              <a:gd name="connsiteX8" fmla="*/ 22924 w 29115"/>
                              <a:gd name="connsiteY8" fmla="*/ 24613 h 40546"/>
                              <a:gd name="connsiteX9" fmla="*/ 9886 w 29115"/>
                              <a:gd name="connsiteY9" fmla="*/ 37832 h 40546"/>
                              <a:gd name="connsiteX10" fmla="*/ 7894 w 29115"/>
                              <a:gd name="connsiteY10" fmla="*/ 19633 h 40546"/>
                              <a:gd name="connsiteX11" fmla="*/ 20841 w 29115"/>
                              <a:gd name="connsiteY11" fmla="*/ 6595 h 405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9115" h="40546">
                                <a:moveTo>
                                  <a:pt x="22200" y="2431"/>
                                </a:moveTo>
                                <a:cubicBezTo>
                                  <a:pt x="18668" y="1254"/>
                                  <a:pt x="15047" y="1706"/>
                                  <a:pt x="12149" y="3789"/>
                                </a:cubicBezTo>
                                <a:cubicBezTo>
                                  <a:pt x="8709" y="6233"/>
                                  <a:pt x="5630" y="10851"/>
                                  <a:pt x="3186" y="17913"/>
                                </a:cubicBezTo>
                                <a:cubicBezTo>
                                  <a:pt x="-1251" y="30770"/>
                                  <a:pt x="651" y="38918"/>
                                  <a:pt x="8618" y="41635"/>
                                </a:cubicBezTo>
                                <a:cubicBezTo>
                                  <a:pt x="16495" y="44351"/>
                                  <a:pt x="23105" y="39190"/>
                                  <a:pt x="27451" y="26696"/>
                                </a:cubicBezTo>
                                <a:cubicBezTo>
                                  <a:pt x="29986" y="19271"/>
                                  <a:pt x="30620" y="14020"/>
                                  <a:pt x="29262" y="9674"/>
                                </a:cubicBezTo>
                                <a:cubicBezTo>
                                  <a:pt x="28266" y="6324"/>
                                  <a:pt x="25640" y="3698"/>
                                  <a:pt x="22200" y="2431"/>
                                </a:cubicBezTo>
                                <a:close/>
                                <a:moveTo>
                                  <a:pt x="20841" y="6595"/>
                                </a:moveTo>
                                <a:cubicBezTo>
                                  <a:pt x="25731" y="8316"/>
                                  <a:pt x="26455" y="14382"/>
                                  <a:pt x="22924" y="24613"/>
                                </a:cubicBezTo>
                                <a:cubicBezTo>
                                  <a:pt x="19121" y="35387"/>
                                  <a:pt x="14956" y="39643"/>
                                  <a:pt x="9886" y="37832"/>
                                </a:cubicBezTo>
                                <a:cubicBezTo>
                                  <a:pt x="4997" y="36112"/>
                                  <a:pt x="4272" y="30045"/>
                                  <a:pt x="7894" y="19633"/>
                                </a:cubicBezTo>
                                <a:cubicBezTo>
                                  <a:pt x="11516" y="9221"/>
                                  <a:pt x="15862" y="4875"/>
                                  <a:pt x="20841" y="659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1" name="Freeform: Shape 2491"/>
                        <wps:cNvSpPr/>
                        <wps:spPr>
                          <a:xfrm>
                            <a:off x="1079019" y="2917852"/>
                            <a:ext cx="28631" cy="30408"/>
                          </a:xfrm>
                          <a:custGeom>
                            <a:avLst/>
                            <a:gdLst>
                              <a:gd name="connsiteX0" fmla="*/ 27252 w 28631"/>
                              <a:gd name="connsiteY0" fmla="*/ 19164 h 30408"/>
                              <a:gd name="connsiteX1" fmla="*/ 29243 w 28631"/>
                              <a:gd name="connsiteY1" fmla="*/ 13007 h 30408"/>
                              <a:gd name="connsiteX2" fmla="*/ 23811 w 28631"/>
                              <a:gd name="connsiteY2" fmla="*/ 3953 h 30408"/>
                              <a:gd name="connsiteX3" fmla="*/ 4163 w 28631"/>
                              <a:gd name="connsiteY3" fmla="*/ 9748 h 30408"/>
                              <a:gd name="connsiteX4" fmla="*/ 6065 w 28631"/>
                              <a:gd name="connsiteY4" fmla="*/ 29667 h 30408"/>
                              <a:gd name="connsiteX5" fmla="*/ 22362 w 28631"/>
                              <a:gd name="connsiteY5" fmla="*/ 27041 h 30408"/>
                              <a:gd name="connsiteX6" fmla="*/ 18469 w 28631"/>
                              <a:gd name="connsiteY6" fmla="*/ 24325 h 30408"/>
                              <a:gd name="connsiteX7" fmla="*/ 8600 w 28631"/>
                              <a:gd name="connsiteY7" fmla="*/ 26226 h 30408"/>
                              <a:gd name="connsiteX8" fmla="*/ 8057 w 28631"/>
                              <a:gd name="connsiteY8" fmla="*/ 12464 h 30408"/>
                              <a:gd name="connsiteX9" fmla="*/ 21366 w 28631"/>
                              <a:gd name="connsiteY9" fmla="*/ 7394 h 30408"/>
                              <a:gd name="connsiteX10" fmla="*/ 23449 w 28631"/>
                              <a:gd name="connsiteY10" fmla="*/ 16629 h 304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8631" h="30408">
                                <a:moveTo>
                                  <a:pt x="27252" y="19164"/>
                                </a:moveTo>
                                <a:cubicBezTo>
                                  <a:pt x="28791" y="16720"/>
                                  <a:pt x="29243" y="14818"/>
                                  <a:pt x="29243" y="13007"/>
                                </a:cubicBezTo>
                                <a:cubicBezTo>
                                  <a:pt x="29153" y="9567"/>
                                  <a:pt x="27161" y="6217"/>
                                  <a:pt x="23811" y="3953"/>
                                </a:cubicBezTo>
                                <a:cubicBezTo>
                                  <a:pt x="17292" y="-574"/>
                                  <a:pt x="9596" y="1780"/>
                                  <a:pt x="4163" y="9748"/>
                                </a:cubicBezTo>
                                <a:cubicBezTo>
                                  <a:pt x="-1179" y="17444"/>
                                  <a:pt x="-454" y="25230"/>
                                  <a:pt x="6065" y="29667"/>
                                </a:cubicBezTo>
                                <a:cubicBezTo>
                                  <a:pt x="11769" y="33651"/>
                                  <a:pt x="17835" y="32655"/>
                                  <a:pt x="22362" y="27041"/>
                                </a:cubicBezTo>
                                <a:lnTo>
                                  <a:pt x="18469" y="24325"/>
                                </a:lnTo>
                                <a:cubicBezTo>
                                  <a:pt x="15119" y="27856"/>
                                  <a:pt x="11859" y="28490"/>
                                  <a:pt x="8600" y="26226"/>
                                </a:cubicBezTo>
                                <a:cubicBezTo>
                                  <a:pt x="4344" y="23329"/>
                                  <a:pt x="4163" y="18168"/>
                                  <a:pt x="8057" y="12464"/>
                                </a:cubicBezTo>
                                <a:cubicBezTo>
                                  <a:pt x="12131" y="6398"/>
                                  <a:pt x="17201" y="4587"/>
                                  <a:pt x="21366" y="7394"/>
                                </a:cubicBezTo>
                                <a:cubicBezTo>
                                  <a:pt x="24535" y="9567"/>
                                  <a:pt x="25260" y="12917"/>
                                  <a:pt x="23449" y="1662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2" name="Freeform: Shape 2492"/>
                        <wps:cNvSpPr/>
                        <wps:spPr>
                          <a:xfrm>
                            <a:off x="1099265" y="2921017"/>
                            <a:ext cx="33012" cy="46537"/>
                          </a:xfrm>
                          <a:custGeom>
                            <a:avLst/>
                            <a:gdLst>
                              <a:gd name="connsiteX0" fmla="*/ 23532 w 33012"/>
                              <a:gd name="connsiteY0" fmla="*/ 1681 h 46537"/>
                              <a:gd name="connsiteX1" fmla="*/ 625 w 33012"/>
                              <a:gd name="connsiteY1" fmla="*/ 35091 h 46537"/>
                              <a:gd name="connsiteX2" fmla="*/ 4518 w 33012"/>
                              <a:gd name="connsiteY2" fmla="*/ 37716 h 46537"/>
                              <a:gd name="connsiteX3" fmla="*/ 13572 w 33012"/>
                              <a:gd name="connsiteY3" fmla="*/ 24497 h 46537"/>
                              <a:gd name="connsiteX4" fmla="*/ 25614 w 33012"/>
                              <a:gd name="connsiteY4" fmla="*/ 20785 h 46537"/>
                              <a:gd name="connsiteX5" fmla="*/ 28331 w 33012"/>
                              <a:gd name="connsiteY5" fmla="*/ 24226 h 46537"/>
                              <a:gd name="connsiteX6" fmla="*/ 27335 w 33012"/>
                              <a:gd name="connsiteY6" fmla="*/ 28934 h 46537"/>
                              <a:gd name="connsiteX7" fmla="*/ 15926 w 33012"/>
                              <a:gd name="connsiteY7" fmla="*/ 45593 h 46537"/>
                              <a:gd name="connsiteX8" fmla="*/ 19729 w 33012"/>
                              <a:gd name="connsiteY8" fmla="*/ 48219 h 46537"/>
                              <a:gd name="connsiteX9" fmla="*/ 32134 w 33012"/>
                              <a:gd name="connsiteY9" fmla="*/ 30111 h 46537"/>
                              <a:gd name="connsiteX10" fmla="*/ 29055 w 33012"/>
                              <a:gd name="connsiteY10" fmla="*/ 18250 h 46537"/>
                              <a:gd name="connsiteX11" fmla="*/ 18733 w 33012"/>
                              <a:gd name="connsiteY11" fmla="*/ 16983 h 46537"/>
                              <a:gd name="connsiteX12" fmla="*/ 27425 w 33012"/>
                              <a:gd name="connsiteY12" fmla="*/ 4307 h 465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3012" h="46537">
                                <a:moveTo>
                                  <a:pt x="23532" y="1681"/>
                                </a:moveTo>
                                <a:lnTo>
                                  <a:pt x="625" y="35091"/>
                                </a:lnTo>
                                <a:lnTo>
                                  <a:pt x="4518" y="37716"/>
                                </a:lnTo>
                                <a:lnTo>
                                  <a:pt x="13572" y="24497"/>
                                </a:lnTo>
                                <a:cubicBezTo>
                                  <a:pt x="16922" y="19608"/>
                                  <a:pt x="21721" y="18069"/>
                                  <a:pt x="25614" y="20785"/>
                                </a:cubicBezTo>
                                <a:cubicBezTo>
                                  <a:pt x="26882" y="21691"/>
                                  <a:pt x="27787" y="22868"/>
                                  <a:pt x="28331" y="24226"/>
                                </a:cubicBezTo>
                                <a:cubicBezTo>
                                  <a:pt x="28874" y="25765"/>
                                  <a:pt x="28512" y="27214"/>
                                  <a:pt x="27335" y="28934"/>
                                </a:cubicBezTo>
                                <a:lnTo>
                                  <a:pt x="15926" y="45593"/>
                                </a:lnTo>
                                <a:lnTo>
                                  <a:pt x="19729" y="48219"/>
                                </a:lnTo>
                                <a:lnTo>
                                  <a:pt x="32134" y="30111"/>
                                </a:lnTo>
                                <a:cubicBezTo>
                                  <a:pt x="34940" y="26037"/>
                                  <a:pt x="33763" y="21510"/>
                                  <a:pt x="29055" y="18250"/>
                                </a:cubicBezTo>
                                <a:cubicBezTo>
                                  <a:pt x="25705" y="15987"/>
                                  <a:pt x="22898" y="15624"/>
                                  <a:pt x="18733" y="16983"/>
                                </a:cubicBezTo>
                                <a:lnTo>
                                  <a:pt x="27425" y="430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3" name="Freeform: Shape 2493"/>
                        <wps:cNvSpPr/>
                        <wps:spPr>
                          <a:xfrm>
                            <a:off x="1124767" y="2947832"/>
                            <a:ext cx="28339" cy="26709"/>
                          </a:xfrm>
                          <a:custGeom>
                            <a:avLst/>
                            <a:gdLst>
                              <a:gd name="connsiteX0" fmla="*/ 17118 w 28339"/>
                              <a:gd name="connsiteY0" fmla="*/ 1691 h 26709"/>
                              <a:gd name="connsiteX1" fmla="*/ 639 w 28339"/>
                              <a:gd name="connsiteY1" fmla="*/ 25775 h 26709"/>
                              <a:gd name="connsiteX2" fmla="*/ 4533 w 28339"/>
                              <a:gd name="connsiteY2" fmla="*/ 28401 h 26709"/>
                              <a:gd name="connsiteX3" fmla="*/ 13043 w 28339"/>
                              <a:gd name="connsiteY3" fmla="*/ 15906 h 26709"/>
                              <a:gd name="connsiteX4" fmla="*/ 26353 w 28339"/>
                              <a:gd name="connsiteY4" fmla="*/ 13009 h 26709"/>
                              <a:gd name="connsiteX5" fmla="*/ 28979 w 28339"/>
                              <a:gd name="connsiteY5" fmla="*/ 9116 h 26709"/>
                              <a:gd name="connsiteX6" fmla="*/ 27621 w 28339"/>
                              <a:gd name="connsiteY6" fmla="*/ 7939 h 26709"/>
                              <a:gd name="connsiteX7" fmla="*/ 17661 w 28339"/>
                              <a:gd name="connsiteY7" fmla="*/ 8572 h 26709"/>
                              <a:gd name="connsiteX8" fmla="*/ 20649 w 28339"/>
                              <a:gd name="connsiteY8" fmla="*/ 4136 h 267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8339" h="26709">
                                <a:moveTo>
                                  <a:pt x="17118" y="1691"/>
                                </a:moveTo>
                                <a:lnTo>
                                  <a:pt x="639" y="25775"/>
                                </a:lnTo>
                                <a:lnTo>
                                  <a:pt x="4533" y="28401"/>
                                </a:lnTo>
                                <a:lnTo>
                                  <a:pt x="13043" y="15906"/>
                                </a:lnTo>
                                <a:cubicBezTo>
                                  <a:pt x="17027" y="10293"/>
                                  <a:pt x="21192" y="9206"/>
                                  <a:pt x="26353" y="13009"/>
                                </a:cubicBezTo>
                                <a:lnTo>
                                  <a:pt x="28979" y="9116"/>
                                </a:lnTo>
                                <a:cubicBezTo>
                                  <a:pt x="28436" y="8572"/>
                                  <a:pt x="28164" y="8301"/>
                                  <a:pt x="27621" y="7939"/>
                                </a:cubicBezTo>
                                <a:cubicBezTo>
                                  <a:pt x="25176" y="6218"/>
                                  <a:pt x="22279" y="6490"/>
                                  <a:pt x="17661" y="8572"/>
                                </a:cubicBezTo>
                                <a:lnTo>
                                  <a:pt x="20649" y="413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4" name="Freeform: Shape 2494"/>
                        <wps:cNvSpPr/>
                        <wps:spPr>
                          <a:xfrm>
                            <a:off x="1148734" y="2956142"/>
                            <a:ext cx="26800" cy="34948"/>
                          </a:xfrm>
                          <a:custGeom>
                            <a:avLst/>
                            <a:gdLst>
                              <a:gd name="connsiteX0" fmla="*/ 16855 w 26800"/>
                              <a:gd name="connsiteY0" fmla="*/ 10299 h 34948"/>
                              <a:gd name="connsiteX1" fmla="*/ 648 w 26800"/>
                              <a:gd name="connsiteY1" fmla="*/ 33930 h 34948"/>
                              <a:gd name="connsiteX2" fmla="*/ 4722 w 26800"/>
                              <a:gd name="connsiteY2" fmla="*/ 36646 h 34948"/>
                              <a:gd name="connsiteX3" fmla="*/ 27448 w 26800"/>
                              <a:gd name="connsiteY3" fmla="*/ 3508 h 34948"/>
                              <a:gd name="connsiteX4" fmla="*/ 24732 w 26800"/>
                              <a:gd name="connsiteY4" fmla="*/ 1697 h 34948"/>
                              <a:gd name="connsiteX5" fmla="*/ 11694 w 26800"/>
                              <a:gd name="connsiteY5" fmla="*/ 2422 h 34948"/>
                              <a:gd name="connsiteX6" fmla="*/ 9702 w 26800"/>
                              <a:gd name="connsiteY6" fmla="*/ 5409 h 349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6800" h="34948">
                                <a:moveTo>
                                  <a:pt x="16855" y="10299"/>
                                </a:moveTo>
                                <a:lnTo>
                                  <a:pt x="648" y="33930"/>
                                </a:lnTo>
                                <a:lnTo>
                                  <a:pt x="4722" y="36646"/>
                                </a:lnTo>
                                <a:lnTo>
                                  <a:pt x="27448" y="3508"/>
                                </a:lnTo>
                                <a:lnTo>
                                  <a:pt x="24732" y="1697"/>
                                </a:lnTo>
                                <a:cubicBezTo>
                                  <a:pt x="19843" y="5772"/>
                                  <a:pt x="18485" y="5862"/>
                                  <a:pt x="11694" y="2422"/>
                                </a:cubicBezTo>
                                <a:lnTo>
                                  <a:pt x="9702" y="540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5" name="Freeform: Shape 2495"/>
                        <wps:cNvSpPr/>
                        <wps:spPr>
                          <a:xfrm>
                            <a:off x="1174241" y="2973631"/>
                            <a:ext cx="26800" cy="34948"/>
                          </a:xfrm>
                          <a:custGeom>
                            <a:avLst/>
                            <a:gdLst>
                              <a:gd name="connsiteX0" fmla="*/ 16870 w 26800"/>
                              <a:gd name="connsiteY0" fmla="*/ 10308 h 34948"/>
                              <a:gd name="connsiteX1" fmla="*/ 662 w 26800"/>
                              <a:gd name="connsiteY1" fmla="*/ 33940 h 34948"/>
                              <a:gd name="connsiteX2" fmla="*/ 4737 w 26800"/>
                              <a:gd name="connsiteY2" fmla="*/ 36656 h 34948"/>
                              <a:gd name="connsiteX3" fmla="*/ 27463 w 26800"/>
                              <a:gd name="connsiteY3" fmla="*/ 3518 h 34948"/>
                              <a:gd name="connsiteX4" fmla="*/ 24747 w 26800"/>
                              <a:gd name="connsiteY4" fmla="*/ 1707 h 34948"/>
                              <a:gd name="connsiteX5" fmla="*/ 11709 w 26800"/>
                              <a:gd name="connsiteY5" fmla="*/ 2432 h 34948"/>
                              <a:gd name="connsiteX6" fmla="*/ 9717 w 26800"/>
                              <a:gd name="connsiteY6" fmla="*/ 5419 h 349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6800" h="34948">
                                <a:moveTo>
                                  <a:pt x="16870" y="10308"/>
                                </a:moveTo>
                                <a:lnTo>
                                  <a:pt x="662" y="33940"/>
                                </a:lnTo>
                                <a:lnTo>
                                  <a:pt x="4737" y="36656"/>
                                </a:lnTo>
                                <a:lnTo>
                                  <a:pt x="27463" y="3518"/>
                                </a:lnTo>
                                <a:lnTo>
                                  <a:pt x="24747" y="1707"/>
                                </a:lnTo>
                                <a:cubicBezTo>
                                  <a:pt x="19857" y="5781"/>
                                  <a:pt x="18499" y="5872"/>
                                  <a:pt x="11709" y="2432"/>
                                </a:cubicBezTo>
                                <a:lnTo>
                                  <a:pt x="9717" y="541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6" name="Freeform: Shape 2496"/>
                        <wps:cNvSpPr/>
                        <wps:spPr>
                          <a:xfrm>
                            <a:off x="830202" y="2674030"/>
                            <a:ext cx="30111" cy="29055"/>
                          </a:xfrm>
                          <a:custGeom>
                            <a:avLst/>
                            <a:gdLst>
                              <a:gd name="connsiteX0" fmla="*/ 26785 w 30111"/>
                              <a:gd name="connsiteY0" fmla="*/ 21575 h 29055"/>
                              <a:gd name="connsiteX1" fmla="*/ 30316 w 30111"/>
                              <a:gd name="connsiteY1" fmla="*/ 16052 h 29055"/>
                              <a:gd name="connsiteX2" fmla="*/ 27419 w 30111"/>
                              <a:gd name="connsiteY2" fmla="*/ 6002 h 29055"/>
                              <a:gd name="connsiteX3" fmla="*/ 6866 w 30111"/>
                              <a:gd name="connsiteY3" fmla="*/ 6364 h 29055"/>
                              <a:gd name="connsiteX4" fmla="*/ 3516 w 30111"/>
                              <a:gd name="connsiteY4" fmla="*/ 26102 h 29055"/>
                              <a:gd name="connsiteX5" fmla="*/ 19994 w 30111"/>
                              <a:gd name="connsiteY5" fmla="*/ 27822 h 29055"/>
                              <a:gd name="connsiteX6" fmla="*/ 16916 w 30111"/>
                              <a:gd name="connsiteY6" fmla="*/ 24291 h 29055"/>
                              <a:gd name="connsiteX7" fmla="*/ 6866 w 30111"/>
                              <a:gd name="connsiteY7" fmla="*/ 23476 h 29055"/>
                              <a:gd name="connsiteX8" fmla="*/ 10035 w 30111"/>
                              <a:gd name="connsiteY8" fmla="*/ 10076 h 29055"/>
                              <a:gd name="connsiteX9" fmla="*/ 24159 w 30111"/>
                              <a:gd name="connsiteY9" fmla="*/ 8628 h 29055"/>
                              <a:gd name="connsiteX10" fmla="*/ 23797 w 30111"/>
                              <a:gd name="connsiteY10" fmla="*/ 18044 h 29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111" h="29055">
                                <a:moveTo>
                                  <a:pt x="26785" y="21575"/>
                                </a:moveTo>
                                <a:cubicBezTo>
                                  <a:pt x="28867" y="19583"/>
                                  <a:pt x="29773" y="17953"/>
                                  <a:pt x="30316" y="16052"/>
                                </a:cubicBezTo>
                                <a:cubicBezTo>
                                  <a:pt x="31131" y="12793"/>
                                  <a:pt x="30044" y="9080"/>
                                  <a:pt x="27419" y="6002"/>
                                </a:cubicBezTo>
                                <a:cubicBezTo>
                                  <a:pt x="22348" y="-64"/>
                                  <a:pt x="14290" y="26"/>
                                  <a:pt x="6866" y="6364"/>
                                </a:cubicBezTo>
                                <a:cubicBezTo>
                                  <a:pt x="-197" y="12340"/>
                                  <a:pt x="-1555" y="20036"/>
                                  <a:pt x="3516" y="26102"/>
                                </a:cubicBezTo>
                                <a:cubicBezTo>
                                  <a:pt x="8043" y="31353"/>
                                  <a:pt x="14109" y="32078"/>
                                  <a:pt x="19994" y="27822"/>
                                </a:cubicBezTo>
                                <a:lnTo>
                                  <a:pt x="16916" y="24291"/>
                                </a:lnTo>
                                <a:cubicBezTo>
                                  <a:pt x="12841" y="26826"/>
                                  <a:pt x="9401" y="26464"/>
                                  <a:pt x="6866" y="23476"/>
                                </a:cubicBezTo>
                                <a:cubicBezTo>
                                  <a:pt x="3606" y="19583"/>
                                  <a:pt x="4783" y="14513"/>
                                  <a:pt x="10035" y="10076"/>
                                </a:cubicBezTo>
                                <a:cubicBezTo>
                                  <a:pt x="15648" y="5278"/>
                                  <a:pt x="20990" y="4825"/>
                                  <a:pt x="24159" y="8628"/>
                                </a:cubicBezTo>
                                <a:cubicBezTo>
                                  <a:pt x="26694" y="11616"/>
                                  <a:pt x="26423" y="14966"/>
                                  <a:pt x="23797" y="1804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7" name="Freeform: Shape 2497"/>
                        <wps:cNvSpPr/>
                        <wps:spPr>
                          <a:xfrm>
                            <a:off x="845361" y="2684594"/>
                            <a:ext cx="34519" cy="43821"/>
                          </a:xfrm>
                          <a:custGeom>
                            <a:avLst/>
                            <a:gdLst>
                              <a:gd name="connsiteX0" fmla="*/ 31446 w 34519"/>
                              <a:gd name="connsiteY0" fmla="*/ 1542 h 43821"/>
                              <a:gd name="connsiteX1" fmla="*/ 480 w 34519"/>
                              <a:gd name="connsiteY1" fmla="*/ 27799 h 43821"/>
                              <a:gd name="connsiteX2" fmla="*/ 3468 w 34519"/>
                              <a:gd name="connsiteY2" fmla="*/ 31330 h 43821"/>
                              <a:gd name="connsiteX3" fmla="*/ 15691 w 34519"/>
                              <a:gd name="connsiteY3" fmla="*/ 20918 h 43821"/>
                              <a:gd name="connsiteX4" fmla="*/ 28277 w 34519"/>
                              <a:gd name="connsiteY4" fmla="*/ 20555 h 43821"/>
                              <a:gd name="connsiteX5" fmla="*/ 29997 w 34519"/>
                              <a:gd name="connsiteY5" fmla="*/ 24539 h 43821"/>
                              <a:gd name="connsiteX6" fmla="*/ 27824 w 34519"/>
                              <a:gd name="connsiteY6" fmla="*/ 28795 h 43821"/>
                              <a:gd name="connsiteX7" fmla="*/ 12432 w 34519"/>
                              <a:gd name="connsiteY7" fmla="*/ 41832 h 43821"/>
                              <a:gd name="connsiteX8" fmla="*/ 15420 w 34519"/>
                              <a:gd name="connsiteY8" fmla="*/ 45364 h 43821"/>
                              <a:gd name="connsiteX9" fmla="*/ 32170 w 34519"/>
                              <a:gd name="connsiteY9" fmla="*/ 31149 h 43821"/>
                              <a:gd name="connsiteX10" fmla="*/ 32261 w 34519"/>
                              <a:gd name="connsiteY10" fmla="*/ 19016 h 43821"/>
                              <a:gd name="connsiteX11" fmla="*/ 22663 w 34519"/>
                              <a:gd name="connsiteY11" fmla="*/ 15033 h 43821"/>
                              <a:gd name="connsiteX12" fmla="*/ 34434 w 34519"/>
                              <a:gd name="connsiteY12" fmla="*/ 5073 h 438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519" h="43821">
                                <a:moveTo>
                                  <a:pt x="31446" y="1542"/>
                                </a:moveTo>
                                <a:lnTo>
                                  <a:pt x="480" y="27799"/>
                                </a:lnTo>
                                <a:lnTo>
                                  <a:pt x="3468" y="31330"/>
                                </a:lnTo>
                                <a:lnTo>
                                  <a:pt x="15691" y="20918"/>
                                </a:lnTo>
                                <a:cubicBezTo>
                                  <a:pt x="20219" y="17115"/>
                                  <a:pt x="25198" y="16934"/>
                                  <a:pt x="28277" y="20555"/>
                                </a:cubicBezTo>
                                <a:cubicBezTo>
                                  <a:pt x="29273" y="21733"/>
                                  <a:pt x="29816" y="23091"/>
                                  <a:pt x="29997" y="24539"/>
                                </a:cubicBezTo>
                                <a:cubicBezTo>
                                  <a:pt x="30088" y="26169"/>
                                  <a:pt x="29454" y="27437"/>
                                  <a:pt x="27824" y="28795"/>
                                </a:cubicBezTo>
                                <a:lnTo>
                                  <a:pt x="12432" y="41832"/>
                                </a:lnTo>
                                <a:lnTo>
                                  <a:pt x="15420" y="45364"/>
                                </a:lnTo>
                                <a:lnTo>
                                  <a:pt x="32170" y="31149"/>
                                </a:lnTo>
                                <a:cubicBezTo>
                                  <a:pt x="35883" y="27980"/>
                                  <a:pt x="35973" y="23362"/>
                                  <a:pt x="32261" y="19016"/>
                                </a:cubicBezTo>
                                <a:cubicBezTo>
                                  <a:pt x="29635" y="15938"/>
                                  <a:pt x="27100" y="14851"/>
                                  <a:pt x="22663" y="15033"/>
                                </a:cubicBezTo>
                                <a:lnTo>
                                  <a:pt x="34434" y="507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8" name="Freeform: Shape 2498"/>
                        <wps:cNvSpPr/>
                        <wps:spPr>
                          <a:xfrm>
                            <a:off x="865285" y="2715492"/>
                            <a:ext cx="31780" cy="22454"/>
                          </a:xfrm>
                          <a:custGeom>
                            <a:avLst/>
                            <a:gdLst>
                              <a:gd name="connsiteX0" fmla="*/ 22675 w 31780"/>
                              <a:gd name="connsiteY0" fmla="*/ 1556 h 22454"/>
                              <a:gd name="connsiteX1" fmla="*/ 492 w 31780"/>
                              <a:gd name="connsiteY1" fmla="*/ 20388 h 22454"/>
                              <a:gd name="connsiteX2" fmla="*/ 3570 w 31780"/>
                              <a:gd name="connsiteY2" fmla="*/ 24010 h 22454"/>
                              <a:gd name="connsiteX3" fmla="*/ 15069 w 31780"/>
                              <a:gd name="connsiteY3" fmla="*/ 14231 h 22454"/>
                              <a:gd name="connsiteX4" fmla="*/ 28650 w 31780"/>
                              <a:gd name="connsiteY4" fmla="*/ 14865 h 22454"/>
                              <a:gd name="connsiteX5" fmla="*/ 32272 w 31780"/>
                              <a:gd name="connsiteY5" fmla="*/ 11787 h 22454"/>
                              <a:gd name="connsiteX6" fmla="*/ 31276 w 31780"/>
                              <a:gd name="connsiteY6" fmla="*/ 10338 h 22454"/>
                              <a:gd name="connsiteX7" fmla="*/ 21498 w 31780"/>
                              <a:gd name="connsiteY7" fmla="*/ 8346 h 22454"/>
                              <a:gd name="connsiteX8" fmla="*/ 25482 w 31780"/>
                              <a:gd name="connsiteY8" fmla="*/ 4906 h 224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1780" h="22454">
                                <a:moveTo>
                                  <a:pt x="22675" y="1556"/>
                                </a:moveTo>
                                <a:lnTo>
                                  <a:pt x="492" y="20388"/>
                                </a:lnTo>
                                <a:lnTo>
                                  <a:pt x="3570" y="24010"/>
                                </a:lnTo>
                                <a:lnTo>
                                  <a:pt x="15069" y="14231"/>
                                </a:lnTo>
                                <a:cubicBezTo>
                                  <a:pt x="20411" y="9704"/>
                                  <a:pt x="24757" y="9795"/>
                                  <a:pt x="28650" y="14865"/>
                                </a:cubicBezTo>
                                <a:lnTo>
                                  <a:pt x="32272" y="11787"/>
                                </a:lnTo>
                                <a:cubicBezTo>
                                  <a:pt x="31910" y="11062"/>
                                  <a:pt x="31638" y="10791"/>
                                  <a:pt x="31276" y="10338"/>
                                </a:cubicBezTo>
                                <a:cubicBezTo>
                                  <a:pt x="29284" y="8074"/>
                                  <a:pt x="26477" y="7531"/>
                                  <a:pt x="21498" y="8346"/>
                                </a:cubicBezTo>
                                <a:lnTo>
                                  <a:pt x="25482" y="490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9" name="Freeform: Shape 2499"/>
                        <wps:cNvSpPr/>
                        <wps:spPr>
                          <a:xfrm>
                            <a:off x="884150" y="2729084"/>
                            <a:ext cx="33772" cy="31145"/>
                          </a:xfrm>
                          <a:custGeom>
                            <a:avLst/>
                            <a:gdLst>
                              <a:gd name="connsiteX0" fmla="*/ 22319 w 33772"/>
                              <a:gd name="connsiteY0" fmla="*/ 10527 h 31145"/>
                              <a:gd name="connsiteX1" fmla="*/ 499 w 33772"/>
                              <a:gd name="connsiteY1" fmla="*/ 28997 h 31145"/>
                              <a:gd name="connsiteX2" fmla="*/ 3668 w 33772"/>
                              <a:gd name="connsiteY2" fmla="*/ 32709 h 31145"/>
                              <a:gd name="connsiteX3" fmla="*/ 34271 w 33772"/>
                              <a:gd name="connsiteY3" fmla="*/ 6724 h 31145"/>
                              <a:gd name="connsiteX4" fmla="*/ 32188 w 33772"/>
                              <a:gd name="connsiteY4" fmla="*/ 4280 h 31145"/>
                              <a:gd name="connsiteX5" fmla="*/ 19422 w 33772"/>
                              <a:gd name="connsiteY5" fmla="*/ 1564 h 31145"/>
                              <a:gd name="connsiteX6" fmla="*/ 16706 w 33772"/>
                              <a:gd name="connsiteY6" fmla="*/ 3918 h 311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3772" h="31145">
                                <a:moveTo>
                                  <a:pt x="22319" y="10527"/>
                                </a:moveTo>
                                <a:lnTo>
                                  <a:pt x="499" y="28997"/>
                                </a:lnTo>
                                <a:lnTo>
                                  <a:pt x="3668" y="32709"/>
                                </a:lnTo>
                                <a:lnTo>
                                  <a:pt x="34271" y="6724"/>
                                </a:lnTo>
                                <a:lnTo>
                                  <a:pt x="32188" y="4280"/>
                                </a:lnTo>
                                <a:cubicBezTo>
                                  <a:pt x="26394" y="6905"/>
                                  <a:pt x="25036" y="6634"/>
                                  <a:pt x="19422" y="1564"/>
                                </a:cubicBezTo>
                                <a:lnTo>
                                  <a:pt x="16706" y="391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0" name="Freeform: Shape 2500"/>
                        <wps:cNvSpPr/>
                        <wps:spPr>
                          <a:xfrm>
                            <a:off x="896197" y="2750106"/>
                            <a:ext cx="43007" cy="40388"/>
                          </a:xfrm>
                          <a:custGeom>
                            <a:avLst/>
                            <a:gdLst>
                              <a:gd name="connsiteX0" fmla="*/ 20973 w 43007"/>
                              <a:gd name="connsiteY0" fmla="*/ 38978 h 40388"/>
                              <a:gd name="connsiteX1" fmla="*/ 7572 w 43007"/>
                              <a:gd name="connsiteY1" fmla="*/ 23224 h 40388"/>
                              <a:gd name="connsiteX2" fmla="*/ 18619 w 43007"/>
                              <a:gd name="connsiteY2" fmla="*/ 23133 h 40388"/>
                              <a:gd name="connsiteX3" fmla="*/ 24685 w 43007"/>
                              <a:gd name="connsiteY3" fmla="*/ 25306 h 40388"/>
                              <a:gd name="connsiteX4" fmla="*/ 39172 w 43007"/>
                              <a:gd name="connsiteY4" fmla="*/ 23857 h 40388"/>
                              <a:gd name="connsiteX5" fmla="*/ 43518 w 43007"/>
                              <a:gd name="connsiteY5" fmla="*/ 15437 h 40388"/>
                              <a:gd name="connsiteX6" fmla="*/ 39987 w 43007"/>
                              <a:gd name="connsiteY6" fmla="*/ 6655 h 40388"/>
                              <a:gd name="connsiteX7" fmla="*/ 28940 w 43007"/>
                              <a:gd name="connsiteY7" fmla="*/ 1675 h 40388"/>
                              <a:gd name="connsiteX8" fmla="*/ 20973 w 43007"/>
                              <a:gd name="connsiteY8" fmla="*/ 5749 h 40388"/>
                              <a:gd name="connsiteX9" fmla="*/ 24142 w 43007"/>
                              <a:gd name="connsiteY9" fmla="*/ 9462 h 40388"/>
                              <a:gd name="connsiteX10" fmla="*/ 29212 w 43007"/>
                              <a:gd name="connsiteY10" fmla="*/ 6745 h 40388"/>
                              <a:gd name="connsiteX11" fmla="*/ 36727 w 43007"/>
                              <a:gd name="connsiteY11" fmla="*/ 9280 h 40388"/>
                              <a:gd name="connsiteX12" fmla="*/ 35912 w 43007"/>
                              <a:gd name="connsiteY12" fmla="*/ 20055 h 40388"/>
                              <a:gd name="connsiteX13" fmla="*/ 26405 w 43007"/>
                              <a:gd name="connsiteY13" fmla="*/ 21141 h 40388"/>
                              <a:gd name="connsiteX14" fmla="*/ 20792 w 43007"/>
                              <a:gd name="connsiteY14" fmla="*/ 19240 h 40388"/>
                              <a:gd name="connsiteX15" fmla="*/ 510 w 43007"/>
                              <a:gd name="connsiteY15" fmla="*/ 21956 h 40388"/>
                              <a:gd name="connsiteX16" fmla="*/ 17441 w 43007"/>
                              <a:gd name="connsiteY16" fmla="*/ 41965 h 403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3007" h="40388">
                                <a:moveTo>
                                  <a:pt x="20973" y="38978"/>
                                </a:moveTo>
                                <a:lnTo>
                                  <a:pt x="7572" y="23224"/>
                                </a:lnTo>
                                <a:cubicBezTo>
                                  <a:pt x="10470" y="21322"/>
                                  <a:pt x="13277" y="21322"/>
                                  <a:pt x="18619" y="23133"/>
                                </a:cubicBezTo>
                                <a:lnTo>
                                  <a:pt x="24685" y="25306"/>
                                </a:lnTo>
                                <a:cubicBezTo>
                                  <a:pt x="30389" y="27570"/>
                                  <a:pt x="35459" y="27026"/>
                                  <a:pt x="39172" y="23857"/>
                                </a:cubicBezTo>
                                <a:cubicBezTo>
                                  <a:pt x="41797" y="21684"/>
                                  <a:pt x="43246" y="18606"/>
                                  <a:pt x="43518" y="15437"/>
                                </a:cubicBezTo>
                                <a:cubicBezTo>
                                  <a:pt x="43518" y="12268"/>
                                  <a:pt x="42431" y="9552"/>
                                  <a:pt x="39987" y="6655"/>
                                </a:cubicBezTo>
                                <a:cubicBezTo>
                                  <a:pt x="36727" y="2852"/>
                                  <a:pt x="32924" y="1132"/>
                                  <a:pt x="28940" y="1675"/>
                                </a:cubicBezTo>
                                <a:cubicBezTo>
                                  <a:pt x="26496" y="2037"/>
                                  <a:pt x="24142" y="3124"/>
                                  <a:pt x="20973" y="5749"/>
                                </a:cubicBezTo>
                                <a:lnTo>
                                  <a:pt x="24142" y="9462"/>
                                </a:lnTo>
                                <a:cubicBezTo>
                                  <a:pt x="26405" y="7741"/>
                                  <a:pt x="27763" y="7017"/>
                                  <a:pt x="29212" y="6745"/>
                                </a:cubicBezTo>
                                <a:cubicBezTo>
                                  <a:pt x="31928" y="6021"/>
                                  <a:pt x="34826" y="7017"/>
                                  <a:pt x="36727" y="9280"/>
                                </a:cubicBezTo>
                                <a:cubicBezTo>
                                  <a:pt x="39624" y="12630"/>
                                  <a:pt x="39172" y="17248"/>
                                  <a:pt x="35912" y="20055"/>
                                </a:cubicBezTo>
                                <a:cubicBezTo>
                                  <a:pt x="33467" y="22137"/>
                                  <a:pt x="30117" y="22499"/>
                                  <a:pt x="26405" y="21141"/>
                                </a:cubicBezTo>
                                <a:lnTo>
                                  <a:pt x="20792" y="19240"/>
                                </a:lnTo>
                                <a:cubicBezTo>
                                  <a:pt x="11828" y="16071"/>
                                  <a:pt x="7482" y="16705"/>
                                  <a:pt x="510" y="21956"/>
                                </a:cubicBezTo>
                                <a:lnTo>
                                  <a:pt x="17441" y="4196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1" name="Freeform: Shape 2501"/>
                        <wps:cNvSpPr/>
                        <wps:spPr>
                          <a:xfrm>
                            <a:off x="664115" y="2395867"/>
                            <a:ext cx="30881" cy="27445"/>
                          </a:xfrm>
                          <a:custGeom>
                            <a:avLst/>
                            <a:gdLst>
                              <a:gd name="connsiteX0" fmla="*/ 25378 w 30881"/>
                              <a:gd name="connsiteY0" fmla="*/ 23227 h 27445"/>
                              <a:gd name="connsiteX1" fmla="*/ 30177 w 30881"/>
                              <a:gd name="connsiteY1" fmla="*/ 18791 h 27445"/>
                              <a:gd name="connsiteX2" fmla="*/ 29815 w 30881"/>
                              <a:gd name="connsiteY2" fmla="*/ 8198 h 27445"/>
                              <a:gd name="connsiteX3" fmla="*/ 9805 w 30881"/>
                              <a:gd name="connsiteY3" fmla="*/ 3671 h 27445"/>
                              <a:gd name="connsiteX4" fmla="*/ 1746 w 30881"/>
                              <a:gd name="connsiteY4" fmla="*/ 21960 h 27445"/>
                              <a:gd name="connsiteX5" fmla="*/ 17229 w 30881"/>
                              <a:gd name="connsiteY5" fmla="*/ 27664 h 27445"/>
                              <a:gd name="connsiteX6" fmla="*/ 15147 w 30881"/>
                              <a:gd name="connsiteY6" fmla="*/ 23408 h 27445"/>
                              <a:gd name="connsiteX7" fmla="*/ 5730 w 30881"/>
                              <a:gd name="connsiteY7" fmla="*/ 20149 h 27445"/>
                              <a:gd name="connsiteX8" fmla="*/ 11978 w 30881"/>
                              <a:gd name="connsiteY8" fmla="*/ 8017 h 27445"/>
                              <a:gd name="connsiteX9" fmla="*/ 26012 w 30881"/>
                              <a:gd name="connsiteY9" fmla="*/ 10099 h 27445"/>
                              <a:gd name="connsiteX10" fmla="*/ 23386 w 30881"/>
                              <a:gd name="connsiteY10" fmla="*/ 19153 h 27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881" h="27445">
                                <a:moveTo>
                                  <a:pt x="25378" y="23227"/>
                                </a:moveTo>
                                <a:cubicBezTo>
                                  <a:pt x="27823" y="21869"/>
                                  <a:pt x="29181" y="20421"/>
                                  <a:pt x="30177" y="18791"/>
                                </a:cubicBezTo>
                                <a:cubicBezTo>
                                  <a:pt x="31716" y="15803"/>
                                  <a:pt x="31625" y="11910"/>
                                  <a:pt x="29815" y="8198"/>
                                </a:cubicBezTo>
                                <a:cubicBezTo>
                                  <a:pt x="26374" y="1135"/>
                                  <a:pt x="18497" y="-585"/>
                                  <a:pt x="9805" y="3671"/>
                                </a:cubicBezTo>
                                <a:cubicBezTo>
                                  <a:pt x="1475" y="7745"/>
                                  <a:pt x="-1694" y="14807"/>
                                  <a:pt x="1746" y="21960"/>
                                </a:cubicBezTo>
                                <a:cubicBezTo>
                                  <a:pt x="4825" y="28207"/>
                                  <a:pt x="10529" y="30380"/>
                                  <a:pt x="17229" y="27664"/>
                                </a:cubicBezTo>
                                <a:lnTo>
                                  <a:pt x="15147" y="23408"/>
                                </a:lnTo>
                                <a:cubicBezTo>
                                  <a:pt x="10620" y="24857"/>
                                  <a:pt x="7451" y="23680"/>
                                  <a:pt x="5730" y="20149"/>
                                </a:cubicBezTo>
                                <a:cubicBezTo>
                                  <a:pt x="3467" y="15531"/>
                                  <a:pt x="5821" y="11004"/>
                                  <a:pt x="11978" y="8017"/>
                                </a:cubicBezTo>
                                <a:cubicBezTo>
                                  <a:pt x="18587" y="4757"/>
                                  <a:pt x="23839" y="5572"/>
                                  <a:pt x="26012" y="10099"/>
                                </a:cubicBezTo>
                                <a:cubicBezTo>
                                  <a:pt x="27732" y="13540"/>
                                  <a:pt x="26736" y="16708"/>
                                  <a:pt x="23386" y="1915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2" name="Freeform: Shape 2502"/>
                        <wps:cNvSpPr/>
                        <wps:spPr>
                          <a:xfrm>
                            <a:off x="674209" y="2413450"/>
                            <a:ext cx="38389" cy="38570"/>
                          </a:xfrm>
                          <a:custGeom>
                            <a:avLst/>
                            <a:gdLst>
                              <a:gd name="connsiteX0" fmla="*/ 36781 w 38389"/>
                              <a:gd name="connsiteY0" fmla="*/ 1383 h 38570"/>
                              <a:gd name="connsiteX1" fmla="*/ 383 w 38389"/>
                              <a:gd name="connsiteY1" fmla="*/ 19219 h 38570"/>
                              <a:gd name="connsiteX2" fmla="*/ 2375 w 38389"/>
                              <a:gd name="connsiteY2" fmla="*/ 23293 h 38570"/>
                              <a:gd name="connsiteX3" fmla="*/ 16772 w 38389"/>
                              <a:gd name="connsiteY3" fmla="*/ 16231 h 38570"/>
                              <a:gd name="connsiteX4" fmla="*/ 29176 w 38389"/>
                              <a:gd name="connsiteY4" fmla="*/ 18947 h 38570"/>
                              <a:gd name="connsiteX5" fmla="*/ 29810 w 38389"/>
                              <a:gd name="connsiteY5" fmla="*/ 23293 h 38570"/>
                              <a:gd name="connsiteX6" fmla="*/ 26641 w 38389"/>
                              <a:gd name="connsiteY6" fmla="*/ 26915 h 38570"/>
                              <a:gd name="connsiteX7" fmla="*/ 8532 w 38389"/>
                              <a:gd name="connsiteY7" fmla="*/ 35788 h 38570"/>
                              <a:gd name="connsiteX8" fmla="*/ 10524 w 38389"/>
                              <a:gd name="connsiteY8" fmla="*/ 39953 h 38570"/>
                              <a:gd name="connsiteX9" fmla="*/ 30262 w 38389"/>
                              <a:gd name="connsiteY9" fmla="*/ 30265 h 38570"/>
                              <a:gd name="connsiteX10" fmla="*/ 33431 w 38389"/>
                              <a:gd name="connsiteY10" fmla="*/ 18495 h 38570"/>
                              <a:gd name="connsiteX11" fmla="*/ 25011 w 38389"/>
                              <a:gd name="connsiteY11" fmla="*/ 12247 h 38570"/>
                              <a:gd name="connsiteX12" fmla="*/ 38773 w 38389"/>
                              <a:gd name="connsiteY12" fmla="*/ 5457 h 38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8389" h="38570">
                                <a:moveTo>
                                  <a:pt x="36781" y="1383"/>
                                </a:moveTo>
                                <a:lnTo>
                                  <a:pt x="383" y="19219"/>
                                </a:lnTo>
                                <a:lnTo>
                                  <a:pt x="2375" y="23293"/>
                                </a:lnTo>
                                <a:lnTo>
                                  <a:pt x="16772" y="16231"/>
                                </a:lnTo>
                                <a:cubicBezTo>
                                  <a:pt x="22114" y="13606"/>
                                  <a:pt x="27003" y="14692"/>
                                  <a:pt x="29176" y="18947"/>
                                </a:cubicBezTo>
                                <a:cubicBezTo>
                                  <a:pt x="29810" y="20396"/>
                                  <a:pt x="29991" y="21845"/>
                                  <a:pt x="29810" y="23293"/>
                                </a:cubicBezTo>
                                <a:cubicBezTo>
                                  <a:pt x="29447" y="24833"/>
                                  <a:pt x="28542" y="26010"/>
                                  <a:pt x="26641" y="26915"/>
                                </a:cubicBezTo>
                                <a:lnTo>
                                  <a:pt x="8532" y="35788"/>
                                </a:lnTo>
                                <a:lnTo>
                                  <a:pt x="10524" y="39953"/>
                                </a:lnTo>
                                <a:lnTo>
                                  <a:pt x="30262" y="30265"/>
                                </a:lnTo>
                                <a:cubicBezTo>
                                  <a:pt x="34699" y="28092"/>
                                  <a:pt x="35966" y="23565"/>
                                  <a:pt x="33431" y="18495"/>
                                </a:cubicBezTo>
                                <a:cubicBezTo>
                                  <a:pt x="31620" y="14783"/>
                                  <a:pt x="29447" y="13062"/>
                                  <a:pt x="25011" y="12247"/>
                                </a:cubicBezTo>
                                <a:lnTo>
                                  <a:pt x="38773" y="545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3" name="Freeform: Shape 2503"/>
                        <wps:cNvSpPr/>
                        <wps:spPr>
                          <a:xfrm>
                            <a:off x="687833" y="2446101"/>
                            <a:ext cx="32866" cy="17021"/>
                          </a:xfrm>
                          <a:custGeom>
                            <a:avLst/>
                            <a:gdLst>
                              <a:gd name="connsiteX0" fmla="*/ 26558 w 32866"/>
                              <a:gd name="connsiteY0" fmla="*/ 1398 h 17021"/>
                              <a:gd name="connsiteX1" fmla="*/ 391 w 32866"/>
                              <a:gd name="connsiteY1" fmla="*/ 14255 h 17021"/>
                              <a:gd name="connsiteX2" fmla="*/ 2383 w 32866"/>
                              <a:gd name="connsiteY2" fmla="*/ 18420 h 17021"/>
                              <a:gd name="connsiteX3" fmla="*/ 15964 w 32866"/>
                              <a:gd name="connsiteY3" fmla="*/ 11720 h 17021"/>
                              <a:gd name="connsiteX4" fmla="*/ 29093 w 32866"/>
                              <a:gd name="connsiteY4" fmla="*/ 15794 h 17021"/>
                              <a:gd name="connsiteX5" fmla="*/ 33258 w 32866"/>
                              <a:gd name="connsiteY5" fmla="*/ 13712 h 17021"/>
                              <a:gd name="connsiteX6" fmla="*/ 32624 w 32866"/>
                              <a:gd name="connsiteY6" fmla="*/ 11992 h 17021"/>
                              <a:gd name="connsiteX7" fmla="*/ 23660 w 32866"/>
                              <a:gd name="connsiteY7" fmla="*/ 7646 h 17021"/>
                              <a:gd name="connsiteX8" fmla="*/ 28459 w 32866"/>
                              <a:gd name="connsiteY8" fmla="*/ 5292 h 170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2866" h="17021">
                                <a:moveTo>
                                  <a:pt x="26558" y="1398"/>
                                </a:moveTo>
                                <a:lnTo>
                                  <a:pt x="391" y="14255"/>
                                </a:lnTo>
                                <a:lnTo>
                                  <a:pt x="2383" y="18420"/>
                                </a:lnTo>
                                <a:lnTo>
                                  <a:pt x="15964" y="11720"/>
                                </a:lnTo>
                                <a:cubicBezTo>
                                  <a:pt x="22302" y="8823"/>
                                  <a:pt x="26377" y="9909"/>
                                  <a:pt x="29093" y="15794"/>
                                </a:cubicBezTo>
                                <a:lnTo>
                                  <a:pt x="33258" y="13712"/>
                                </a:lnTo>
                                <a:cubicBezTo>
                                  <a:pt x="32986" y="12988"/>
                                  <a:pt x="32896" y="12535"/>
                                  <a:pt x="32624" y="11992"/>
                                </a:cubicBezTo>
                                <a:cubicBezTo>
                                  <a:pt x="31266" y="9275"/>
                                  <a:pt x="28640" y="8098"/>
                                  <a:pt x="23660" y="7646"/>
                                </a:cubicBezTo>
                                <a:lnTo>
                                  <a:pt x="28459" y="529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4" name="Freeform: Shape 2504"/>
                        <wps:cNvSpPr/>
                        <wps:spPr>
                          <a:xfrm>
                            <a:off x="700615" y="2463092"/>
                            <a:ext cx="38299" cy="26347"/>
                          </a:xfrm>
                          <a:custGeom>
                            <a:avLst/>
                            <a:gdLst>
                              <a:gd name="connsiteX0" fmla="*/ 26110 w 38299"/>
                              <a:gd name="connsiteY0" fmla="*/ 10824 h 26347"/>
                              <a:gd name="connsiteX1" fmla="*/ 396 w 38299"/>
                              <a:gd name="connsiteY1" fmla="*/ 23409 h 26347"/>
                              <a:gd name="connsiteX2" fmla="*/ 2569 w 38299"/>
                              <a:gd name="connsiteY2" fmla="*/ 27755 h 26347"/>
                              <a:gd name="connsiteX3" fmla="*/ 38695 w 38299"/>
                              <a:gd name="connsiteY3" fmla="*/ 10009 h 26347"/>
                              <a:gd name="connsiteX4" fmla="*/ 37247 w 38299"/>
                              <a:gd name="connsiteY4" fmla="*/ 7112 h 26347"/>
                              <a:gd name="connsiteX5" fmla="*/ 25567 w 38299"/>
                              <a:gd name="connsiteY5" fmla="*/ 1408 h 26347"/>
                              <a:gd name="connsiteX6" fmla="*/ 22307 w 38299"/>
                              <a:gd name="connsiteY6" fmla="*/ 3038 h 263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8299" h="26347">
                                <a:moveTo>
                                  <a:pt x="26110" y="10824"/>
                                </a:moveTo>
                                <a:lnTo>
                                  <a:pt x="396" y="23409"/>
                                </a:lnTo>
                                <a:lnTo>
                                  <a:pt x="2569" y="27755"/>
                                </a:lnTo>
                                <a:lnTo>
                                  <a:pt x="38695" y="10009"/>
                                </a:lnTo>
                                <a:lnTo>
                                  <a:pt x="37247" y="7112"/>
                                </a:lnTo>
                                <a:cubicBezTo>
                                  <a:pt x="30999" y="8289"/>
                                  <a:pt x="29641" y="7655"/>
                                  <a:pt x="25567" y="1408"/>
                                </a:cubicBezTo>
                                <a:lnTo>
                                  <a:pt x="22307" y="303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5" name="Freeform: Shape 2505"/>
                        <wps:cNvSpPr/>
                        <wps:spPr>
                          <a:xfrm>
                            <a:off x="711510" y="2488445"/>
                            <a:ext cx="40723" cy="33199"/>
                          </a:xfrm>
                          <a:custGeom>
                            <a:avLst/>
                            <a:gdLst>
                              <a:gd name="connsiteX0" fmla="*/ 18796 w 40723"/>
                              <a:gd name="connsiteY0" fmla="*/ 15783 h 33199"/>
                              <a:gd name="connsiteX1" fmla="*/ 19068 w 40723"/>
                              <a:gd name="connsiteY1" fmla="*/ 16235 h 33199"/>
                              <a:gd name="connsiteX2" fmla="*/ 19973 w 40723"/>
                              <a:gd name="connsiteY2" fmla="*/ 18137 h 33199"/>
                              <a:gd name="connsiteX3" fmla="*/ 16895 w 40723"/>
                              <a:gd name="connsiteY3" fmla="*/ 28730 h 33199"/>
                              <a:gd name="connsiteX4" fmla="*/ 6211 w 40723"/>
                              <a:gd name="connsiteY4" fmla="*/ 25018 h 33199"/>
                              <a:gd name="connsiteX5" fmla="*/ 10285 w 40723"/>
                              <a:gd name="connsiteY5" fmla="*/ 13700 h 33199"/>
                              <a:gd name="connsiteX6" fmla="*/ 8112 w 40723"/>
                              <a:gd name="connsiteY6" fmla="*/ 9354 h 33199"/>
                              <a:gd name="connsiteX7" fmla="*/ 2408 w 40723"/>
                              <a:gd name="connsiteY7" fmla="*/ 14062 h 33199"/>
                              <a:gd name="connsiteX8" fmla="*/ 2137 w 40723"/>
                              <a:gd name="connsiteY8" fmla="*/ 26648 h 33199"/>
                              <a:gd name="connsiteX9" fmla="*/ 19249 w 40723"/>
                              <a:gd name="connsiteY9" fmla="*/ 33167 h 33199"/>
                              <a:gd name="connsiteX10" fmla="*/ 24863 w 40723"/>
                              <a:gd name="connsiteY10" fmla="*/ 23026 h 33199"/>
                              <a:gd name="connsiteX11" fmla="*/ 34822 w 40723"/>
                              <a:gd name="connsiteY11" fmla="*/ 24294 h 33199"/>
                              <a:gd name="connsiteX12" fmla="*/ 39531 w 40723"/>
                              <a:gd name="connsiteY12" fmla="*/ 8540 h 33199"/>
                              <a:gd name="connsiteX13" fmla="*/ 22418 w 40723"/>
                              <a:gd name="connsiteY13" fmla="*/ 3198 h 33199"/>
                              <a:gd name="connsiteX14" fmla="*/ 24591 w 40723"/>
                              <a:gd name="connsiteY14" fmla="*/ 7634 h 33199"/>
                              <a:gd name="connsiteX15" fmla="*/ 29480 w 40723"/>
                              <a:gd name="connsiteY15" fmla="*/ 6185 h 33199"/>
                              <a:gd name="connsiteX16" fmla="*/ 35637 w 40723"/>
                              <a:gd name="connsiteY16" fmla="*/ 10531 h 33199"/>
                              <a:gd name="connsiteX17" fmla="*/ 32468 w 40723"/>
                              <a:gd name="connsiteY17" fmla="*/ 19857 h 33199"/>
                              <a:gd name="connsiteX18" fmla="*/ 26221 w 40723"/>
                              <a:gd name="connsiteY18" fmla="*/ 19495 h 33199"/>
                              <a:gd name="connsiteX19" fmla="*/ 22509 w 40723"/>
                              <a:gd name="connsiteY19" fmla="*/ 13972 h 331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0723" h="33199">
                                <a:moveTo>
                                  <a:pt x="18796" y="15783"/>
                                </a:moveTo>
                                <a:lnTo>
                                  <a:pt x="19068" y="16235"/>
                                </a:lnTo>
                                <a:lnTo>
                                  <a:pt x="19973" y="18137"/>
                                </a:lnTo>
                                <a:cubicBezTo>
                                  <a:pt x="22328" y="22935"/>
                                  <a:pt x="21332" y="26557"/>
                                  <a:pt x="16895" y="28730"/>
                                </a:cubicBezTo>
                                <a:cubicBezTo>
                                  <a:pt x="12458" y="30903"/>
                                  <a:pt x="8475" y="29545"/>
                                  <a:pt x="6211" y="25018"/>
                                </a:cubicBezTo>
                                <a:cubicBezTo>
                                  <a:pt x="3857" y="20129"/>
                                  <a:pt x="5034" y="16598"/>
                                  <a:pt x="10285" y="13700"/>
                                </a:cubicBezTo>
                                <a:lnTo>
                                  <a:pt x="8112" y="9354"/>
                                </a:lnTo>
                                <a:cubicBezTo>
                                  <a:pt x="5215" y="10984"/>
                                  <a:pt x="3585" y="12342"/>
                                  <a:pt x="2408" y="14062"/>
                                </a:cubicBezTo>
                                <a:cubicBezTo>
                                  <a:pt x="-218" y="17594"/>
                                  <a:pt x="-218" y="21849"/>
                                  <a:pt x="2137" y="26648"/>
                                </a:cubicBezTo>
                                <a:cubicBezTo>
                                  <a:pt x="5668" y="33981"/>
                                  <a:pt x="12458" y="36516"/>
                                  <a:pt x="19249" y="33167"/>
                                </a:cubicBezTo>
                                <a:cubicBezTo>
                                  <a:pt x="23867" y="30903"/>
                                  <a:pt x="25406" y="27915"/>
                                  <a:pt x="24863" y="23026"/>
                                </a:cubicBezTo>
                                <a:cubicBezTo>
                                  <a:pt x="27851" y="25742"/>
                                  <a:pt x="31201" y="26104"/>
                                  <a:pt x="34822" y="24294"/>
                                </a:cubicBezTo>
                                <a:cubicBezTo>
                                  <a:pt x="40979" y="21306"/>
                                  <a:pt x="42790" y="15330"/>
                                  <a:pt x="39531" y="8540"/>
                                </a:cubicBezTo>
                                <a:cubicBezTo>
                                  <a:pt x="35999" y="1387"/>
                                  <a:pt x="30205" y="-333"/>
                                  <a:pt x="22418" y="3198"/>
                                </a:cubicBezTo>
                                <a:lnTo>
                                  <a:pt x="24591" y="7634"/>
                                </a:lnTo>
                                <a:cubicBezTo>
                                  <a:pt x="26764" y="6548"/>
                                  <a:pt x="28122" y="6185"/>
                                  <a:pt x="29480" y="6185"/>
                                </a:cubicBezTo>
                                <a:cubicBezTo>
                                  <a:pt x="32016" y="6185"/>
                                  <a:pt x="34279" y="7725"/>
                                  <a:pt x="35637" y="10531"/>
                                </a:cubicBezTo>
                                <a:cubicBezTo>
                                  <a:pt x="37539" y="14425"/>
                                  <a:pt x="36362" y="17956"/>
                                  <a:pt x="32468" y="19857"/>
                                </a:cubicBezTo>
                                <a:cubicBezTo>
                                  <a:pt x="29933" y="21125"/>
                                  <a:pt x="27941" y="20853"/>
                                  <a:pt x="26221" y="19495"/>
                                </a:cubicBezTo>
                                <a:cubicBezTo>
                                  <a:pt x="25044" y="18499"/>
                                  <a:pt x="24048" y="16869"/>
                                  <a:pt x="22509" y="1397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6" name="Freeform: Shape 2506"/>
                        <wps:cNvSpPr/>
                        <wps:spPr>
                          <a:xfrm>
                            <a:off x="577284" y="2117065"/>
                            <a:ext cx="31242" cy="25978"/>
                          </a:xfrm>
                          <a:custGeom>
                            <a:avLst/>
                            <a:gdLst>
                              <a:gd name="connsiteX0" fmla="*/ 23528 w 31242"/>
                              <a:gd name="connsiteY0" fmla="*/ 24508 h 25978"/>
                              <a:gd name="connsiteX1" fmla="*/ 29142 w 31242"/>
                              <a:gd name="connsiteY1" fmla="*/ 21249 h 25978"/>
                              <a:gd name="connsiteX2" fmla="*/ 31134 w 31242"/>
                              <a:gd name="connsiteY2" fmla="*/ 10927 h 25978"/>
                              <a:gd name="connsiteX3" fmla="*/ 12663 w 31242"/>
                              <a:gd name="connsiteY3" fmla="*/ 1873 h 25978"/>
                              <a:gd name="connsiteX4" fmla="*/ 712 w 31242"/>
                              <a:gd name="connsiteY4" fmla="*/ 17990 h 25978"/>
                              <a:gd name="connsiteX5" fmla="*/ 14564 w 31242"/>
                              <a:gd name="connsiteY5" fmla="*/ 26953 h 25978"/>
                              <a:gd name="connsiteX6" fmla="*/ 13478 w 31242"/>
                              <a:gd name="connsiteY6" fmla="*/ 22336 h 25978"/>
                              <a:gd name="connsiteX7" fmla="*/ 4967 w 31242"/>
                              <a:gd name="connsiteY7" fmla="*/ 17175 h 25978"/>
                              <a:gd name="connsiteX8" fmla="*/ 13840 w 31242"/>
                              <a:gd name="connsiteY8" fmla="*/ 6581 h 25978"/>
                              <a:gd name="connsiteX9" fmla="*/ 26969 w 31242"/>
                              <a:gd name="connsiteY9" fmla="*/ 11742 h 25978"/>
                              <a:gd name="connsiteX10" fmla="*/ 22442 w 31242"/>
                              <a:gd name="connsiteY10" fmla="*/ 20072 h 259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42" h="25978">
                                <a:moveTo>
                                  <a:pt x="23528" y="24508"/>
                                </a:moveTo>
                                <a:cubicBezTo>
                                  <a:pt x="26154" y="23603"/>
                                  <a:pt x="27874" y="22607"/>
                                  <a:pt x="29142" y="21249"/>
                                </a:cubicBezTo>
                                <a:cubicBezTo>
                                  <a:pt x="31405" y="18623"/>
                                  <a:pt x="32130" y="14821"/>
                                  <a:pt x="31134" y="10927"/>
                                </a:cubicBezTo>
                                <a:cubicBezTo>
                                  <a:pt x="29323" y="3232"/>
                                  <a:pt x="22080" y="-390"/>
                                  <a:pt x="12663" y="1873"/>
                                </a:cubicBezTo>
                                <a:cubicBezTo>
                                  <a:pt x="3609" y="4046"/>
                                  <a:pt x="-1099" y="10294"/>
                                  <a:pt x="712" y="17990"/>
                                </a:cubicBezTo>
                                <a:cubicBezTo>
                                  <a:pt x="2341" y="24780"/>
                                  <a:pt x="7412" y="28130"/>
                                  <a:pt x="14564" y="26953"/>
                                </a:cubicBezTo>
                                <a:lnTo>
                                  <a:pt x="13478" y="22336"/>
                                </a:lnTo>
                                <a:cubicBezTo>
                                  <a:pt x="8679" y="22788"/>
                                  <a:pt x="5872" y="20887"/>
                                  <a:pt x="4967" y="17175"/>
                                </a:cubicBezTo>
                                <a:cubicBezTo>
                                  <a:pt x="3699" y="12104"/>
                                  <a:pt x="7140" y="8211"/>
                                  <a:pt x="13840" y="6581"/>
                                </a:cubicBezTo>
                                <a:cubicBezTo>
                                  <a:pt x="20993" y="4861"/>
                                  <a:pt x="25792" y="6853"/>
                                  <a:pt x="26969" y="11742"/>
                                </a:cubicBezTo>
                                <a:cubicBezTo>
                                  <a:pt x="27874" y="15454"/>
                                  <a:pt x="26154" y="18442"/>
                                  <a:pt x="22442" y="2007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7" name="Freeform: Shape 2507"/>
                        <wps:cNvSpPr/>
                        <wps:spPr>
                          <a:xfrm>
                            <a:off x="582916" y="2140824"/>
                            <a:ext cx="40562" cy="31870"/>
                          </a:xfrm>
                          <a:custGeom>
                            <a:avLst/>
                            <a:gdLst>
                              <a:gd name="connsiteX0" fmla="*/ 39808 w 40562"/>
                              <a:gd name="connsiteY0" fmla="*/ 1222 h 31870"/>
                              <a:gd name="connsiteX1" fmla="*/ 332 w 40562"/>
                              <a:gd name="connsiteY1" fmla="*/ 10639 h 31870"/>
                              <a:gd name="connsiteX2" fmla="*/ 1418 w 40562"/>
                              <a:gd name="connsiteY2" fmla="*/ 15075 h 31870"/>
                              <a:gd name="connsiteX3" fmla="*/ 16992 w 40562"/>
                              <a:gd name="connsiteY3" fmla="*/ 11363 h 31870"/>
                              <a:gd name="connsiteX4" fmla="*/ 28400 w 40562"/>
                              <a:gd name="connsiteY4" fmla="*/ 16795 h 31870"/>
                              <a:gd name="connsiteX5" fmla="*/ 28128 w 40562"/>
                              <a:gd name="connsiteY5" fmla="*/ 21141 h 31870"/>
                              <a:gd name="connsiteX6" fmla="*/ 24235 w 40562"/>
                              <a:gd name="connsiteY6" fmla="*/ 23857 h 31870"/>
                              <a:gd name="connsiteX7" fmla="*/ 4587 w 40562"/>
                              <a:gd name="connsiteY7" fmla="*/ 28566 h 31870"/>
                              <a:gd name="connsiteX8" fmla="*/ 5674 w 40562"/>
                              <a:gd name="connsiteY8" fmla="*/ 33093 h 31870"/>
                              <a:gd name="connsiteX9" fmla="*/ 27042 w 40562"/>
                              <a:gd name="connsiteY9" fmla="*/ 28022 h 31870"/>
                              <a:gd name="connsiteX10" fmla="*/ 32746 w 40562"/>
                              <a:gd name="connsiteY10" fmla="*/ 17339 h 31870"/>
                              <a:gd name="connsiteX11" fmla="*/ 25865 w 40562"/>
                              <a:gd name="connsiteY11" fmla="*/ 9280 h 31870"/>
                              <a:gd name="connsiteX12" fmla="*/ 40895 w 40562"/>
                              <a:gd name="connsiteY12" fmla="*/ 5659 h 318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0562" h="31870">
                                <a:moveTo>
                                  <a:pt x="39808" y="1222"/>
                                </a:moveTo>
                                <a:lnTo>
                                  <a:pt x="332" y="10639"/>
                                </a:lnTo>
                                <a:lnTo>
                                  <a:pt x="1418" y="15075"/>
                                </a:lnTo>
                                <a:lnTo>
                                  <a:pt x="16992" y="11363"/>
                                </a:lnTo>
                                <a:cubicBezTo>
                                  <a:pt x="22786" y="10005"/>
                                  <a:pt x="27313" y="12178"/>
                                  <a:pt x="28400" y="16795"/>
                                </a:cubicBezTo>
                                <a:cubicBezTo>
                                  <a:pt x="28762" y="18335"/>
                                  <a:pt x="28581" y="19783"/>
                                  <a:pt x="28128" y="21141"/>
                                </a:cubicBezTo>
                                <a:cubicBezTo>
                                  <a:pt x="27495" y="22590"/>
                                  <a:pt x="26227" y="23405"/>
                                  <a:pt x="24235" y="23857"/>
                                </a:cubicBezTo>
                                <a:lnTo>
                                  <a:pt x="4587" y="28566"/>
                                </a:lnTo>
                                <a:lnTo>
                                  <a:pt x="5674" y="33093"/>
                                </a:lnTo>
                                <a:lnTo>
                                  <a:pt x="27042" y="28022"/>
                                </a:lnTo>
                                <a:cubicBezTo>
                                  <a:pt x="31841" y="26845"/>
                                  <a:pt x="34014" y="22862"/>
                                  <a:pt x="32746" y="17339"/>
                                </a:cubicBezTo>
                                <a:cubicBezTo>
                                  <a:pt x="31750" y="13355"/>
                                  <a:pt x="29939" y="11182"/>
                                  <a:pt x="25865" y="9280"/>
                                </a:cubicBezTo>
                                <a:lnTo>
                                  <a:pt x="40895" y="565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8" name="Freeform: Shape 2508"/>
                        <wps:cNvSpPr/>
                        <wps:spPr>
                          <a:xfrm>
                            <a:off x="590061" y="2173529"/>
                            <a:ext cx="32233" cy="14577"/>
                          </a:xfrm>
                          <a:custGeom>
                            <a:avLst/>
                            <a:gdLst>
                              <a:gd name="connsiteX0" fmla="*/ 28676 w 32233"/>
                              <a:gd name="connsiteY0" fmla="*/ 1240 h 14577"/>
                              <a:gd name="connsiteX1" fmla="*/ 336 w 32233"/>
                              <a:gd name="connsiteY1" fmla="*/ 7940 h 14577"/>
                              <a:gd name="connsiteX2" fmla="*/ 1422 w 32233"/>
                              <a:gd name="connsiteY2" fmla="*/ 12467 h 14577"/>
                              <a:gd name="connsiteX3" fmla="*/ 16090 w 32233"/>
                              <a:gd name="connsiteY3" fmla="*/ 8935 h 14577"/>
                              <a:gd name="connsiteX4" fmla="*/ 28042 w 32233"/>
                              <a:gd name="connsiteY4" fmla="*/ 15817 h 14577"/>
                              <a:gd name="connsiteX5" fmla="*/ 32569 w 32233"/>
                              <a:gd name="connsiteY5" fmla="*/ 14730 h 14577"/>
                              <a:gd name="connsiteX6" fmla="*/ 32297 w 32233"/>
                              <a:gd name="connsiteY6" fmla="*/ 12919 h 14577"/>
                              <a:gd name="connsiteX7" fmla="*/ 24511 w 32233"/>
                              <a:gd name="connsiteY7" fmla="*/ 6672 h 14577"/>
                              <a:gd name="connsiteX8" fmla="*/ 29672 w 32233"/>
                              <a:gd name="connsiteY8" fmla="*/ 5495 h 145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2233" h="14577">
                                <a:moveTo>
                                  <a:pt x="28676" y="1240"/>
                                </a:moveTo>
                                <a:lnTo>
                                  <a:pt x="336" y="7940"/>
                                </a:lnTo>
                                <a:lnTo>
                                  <a:pt x="1422" y="12467"/>
                                </a:lnTo>
                                <a:lnTo>
                                  <a:pt x="16090" y="8935"/>
                                </a:lnTo>
                                <a:cubicBezTo>
                                  <a:pt x="22881" y="7487"/>
                                  <a:pt x="26593" y="9569"/>
                                  <a:pt x="28042" y="15817"/>
                                </a:cubicBezTo>
                                <a:lnTo>
                                  <a:pt x="32569" y="14730"/>
                                </a:lnTo>
                                <a:cubicBezTo>
                                  <a:pt x="32388" y="13915"/>
                                  <a:pt x="32478" y="13553"/>
                                  <a:pt x="32297" y="12919"/>
                                </a:cubicBezTo>
                                <a:cubicBezTo>
                                  <a:pt x="31573" y="10022"/>
                                  <a:pt x="29309" y="8211"/>
                                  <a:pt x="24511" y="6672"/>
                                </a:cubicBezTo>
                                <a:lnTo>
                                  <a:pt x="29672" y="549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9" name="Freeform: Shape 2509"/>
                        <wps:cNvSpPr/>
                        <wps:spPr>
                          <a:xfrm>
                            <a:off x="596788" y="2192631"/>
                            <a:ext cx="40200" cy="20643"/>
                          </a:xfrm>
                          <a:custGeom>
                            <a:avLst/>
                            <a:gdLst>
                              <a:gd name="connsiteX0" fmla="*/ 28135 w 40200"/>
                              <a:gd name="connsiteY0" fmla="*/ 10575 h 20643"/>
                              <a:gd name="connsiteX1" fmla="*/ 338 w 40200"/>
                              <a:gd name="connsiteY1" fmla="*/ 17185 h 20643"/>
                              <a:gd name="connsiteX2" fmla="*/ 1425 w 40200"/>
                              <a:gd name="connsiteY2" fmla="*/ 21893 h 20643"/>
                              <a:gd name="connsiteX3" fmla="*/ 40539 w 40200"/>
                              <a:gd name="connsiteY3" fmla="*/ 12567 h 20643"/>
                              <a:gd name="connsiteX4" fmla="*/ 39815 w 40200"/>
                              <a:gd name="connsiteY4" fmla="*/ 9398 h 20643"/>
                              <a:gd name="connsiteX5" fmla="*/ 29674 w 40200"/>
                              <a:gd name="connsiteY5" fmla="*/ 1250 h 20643"/>
                              <a:gd name="connsiteX6" fmla="*/ 26143 w 40200"/>
                              <a:gd name="connsiteY6" fmla="*/ 2065 h 206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200" h="20643">
                                <a:moveTo>
                                  <a:pt x="28135" y="10575"/>
                                </a:moveTo>
                                <a:lnTo>
                                  <a:pt x="338" y="17185"/>
                                </a:lnTo>
                                <a:lnTo>
                                  <a:pt x="1425" y="21893"/>
                                </a:lnTo>
                                <a:lnTo>
                                  <a:pt x="40539" y="12567"/>
                                </a:lnTo>
                                <a:lnTo>
                                  <a:pt x="39815" y="9398"/>
                                </a:lnTo>
                                <a:cubicBezTo>
                                  <a:pt x="33477" y="9217"/>
                                  <a:pt x="32391" y="8312"/>
                                  <a:pt x="29674" y="1250"/>
                                </a:cubicBezTo>
                                <a:lnTo>
                                  <a:pt x="26143" y="206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0" name="Freeform: Shape 2510"/>
                        <wps:cNvSpPr/>
                        <wps:spPr>
                          <a:xfrm>
                            <a:off x="604747" y="2222728"/>
                            <a:ext cx="40291" cy="27705"/>
                          </a:xfrm>
                          <a:custGeom>
                            <a:avLst/>
                            <a:gdLst>
                              <a:gd name="connsiteX0" fmla="*/ 9759 w 40291"/>
                              <a:gd name="connsiteY0" fmla="*/ 18651 h 27705"/>
                              <a:gd name="connsiteX1" fmla="*/ 342 w 40291"/>
                              <a:gd name="connsiteY1" fmla="*/ 20914 h 27705"/>
                              <a:gd name="connsiteX2" fmla="*/ 1520 w 40291"/>
                              <a:gd name="connsiteY2" fmla="*/ 25622 h 27705"/>
                              <a:gd name="connsiteX3" fmla="*/ 10936 w 40291"/>
                              <a:gd name="connsiteY3" fmla="*/ 23359 h 27705"/>
                              <a:gd name="connsiteX4" fmla="*/ 12294 w 40291"/>
                              <a:gd name="connsiteY4" fmla="*/ 28972 h 27705"/>
                              <a:gd name="connsiteX5" fmla="*/ 16640 w 40291"/>
                              <a:gd name="connsiteY5" fmla="*/ 27976 h 27705"/>
                              <a:gd name="connsiteX6" fmla="*/ 15282 w 40291"/>
                              <a:gd name="connsiteY6" fmla="*/ 22363 h 27705"/>
                              <a:gd name="connsiteX7" fmla="*/ 40634 w 40291"/>
                              <a:gd name="connsiteY7" fmla="*/ 16297 h 27705"/>
                              <a:gd name="connsiteX8" fmla="*/ 39819 w 40291"/>
                              <a:gd name="connsiteY8" fmla="*/ 12766 h 27705"/>
                              <a:gd name="connsiteX9" fmla="*/ 11117 w 40291"/>
                              <a:gd name="connsiteY9" fmla="*/ 1267 h 27705"/>
                              <a:gd name="connsiteX10" fmla="*/ 5956 w 40291"/>
                              <a:gd name="connsiteY10" fmla="*/ 2444 h 27705"/>
                              <a:gd name="connsiteX11" fmla="*/ 14105 w 40291"/>
                              <a:gd name="connsiteY11" fmla="*/ 17655 h 27705"/>
                              <a:gd name="connsiteX12" fmla="*/ 11298 w 40291"/>
                              <a:gd name="connsiteY12" fmla="*/ 5522 h 27705"/>
                              <a:gd name="connsiteX13" fmla="*/ 31308 w 40291"/>
                              <a:gd name="connsiteY13" fmla="*/ 13580 h 277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40291" h="27705">
                                <a:moveTo>
                                  <a:pt x="9759" y="18651"/>
                                </a:moveTo>
                                <a:lnTo>
                                  <a:pt x="342" y="20914"/>
                                </a:lnTo>
                                <a:lnTo>
                                  <a:pt x="1520" y="25622"/>
                                </a:lnTo>
                                <a:lnTo>
                                  <a:pt x="10936" y="23359"/>
                                </a:lnTo>
                                <a:lnTo>
                                  <a:pt x="12294" y="28972"/>
                                </a:lnTo>
                                <a:lnTo>
                                  <a:pt x="16640" y="27976"/>
                                </a:lnTo>
                                <a:lnTo>
                                  <a:pt x="15282" y="22363"/>
                                </a:lnTo>
                                <a:lnTo>
                                  <a:pt x="40634" y="16297"/>
                                </a:lnTo>
                                <a:lnTo>
                                  <a:pt x="39819" y="12766"/>
                                </a:lnTo>
                                <a:lnTo>
                                  <a:pt x="11117" y="1267"/>
                                </a:lnTo>
                                <a:lnTo>
                                  <a:pt x="5956" y="2444"/>
                                </a:lnTo>
                                <a:close/>
                                <a:moveTo>
                                  <a:pt x="14105" y="17655"/>
                                </a:moveTo>
                                <a:lnTo>
                                  <a:pt x="11298" y="5522"/>
                                </a:lnTo>
                                <a:lnTo>
                                  <a:pt x="31308" y="1358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1" name="Freeform: Shape 2511"/>
                        <wps:cNvSpPr/>
                        <wps:spPr>
                          <a:xfrm>
                            <a:off x="554257" y="1841149"/>
                            <a:ext cx="31244" cy="24909"/>
                          </a:xfrm>
                          <a:custGeom>
                            <a:avLst/>
                            <a:gdLst>
                              <a:gd name="connsiteX0" fmla="*/ 21146 w 31244"/>
                              <a:gd name="connsiteY0" fmla="*/ 25323 h 24909"/>
                              <a:gd name="connsiteX1" fmla="*/ 27393 w 31244"/>
                              <a:gd name="connsiteY1" fmla="*/ 23331 h 24909"/>
                              <a:gd name="connsiteX2" fmla="*/ 31558 w 31244"/>
                              <a:gd name="connsiteY2" fmla="*/ 13643 h 24909"/>
                              <a:gd name="connsiteX3" fmla="*/ 15260 w 31244"/>
                              <a:gd name="connsiteY3" fmla="*/ 1058 h 24909"/>
                              <a:gd name="connsiteX4" fmla="*/ 321 w 31244"/>
                              <a:gd name="connsiteY4" fmla="*/ 14187 h 24909"/>
                              <a:gd name="connsiteX5" fmla="*/ 11820 w 31244"/>
                              <a:gd name="connsiteY5" fmla="*/ 25957 h 24909"/>
                              <a:gd name="connsiteX6" fmla="*/ 11729 w 31244"/>
                              <a:gd name="connsiteY6" fmla="*/ 21249 h 24909"/>
                              <a:gd name="connsiteX7" fmla="*/ 4576 w 31244"/>
                              <a:gd name="connsiteY7" fmla="*/ 14277 h 24909"/>
                              <a:gd name="connsiteX8" fmla="*/ 15441 w 31244"/>
                              <a:gd name="connsiteY8" fmla="*/ 5857 h 24909"/>
                              <a:gd name="connsiteX9" fmla="*/ 27302 w 31244"/>
                              <a:gd name="connsiteY9" fmla="*/ 13643 h 24909"/>
                              <a:gd name="connsiteX10" fmla="*/ 21055 w 31244"/>
                              <a:gd name="connsiteY10" fmla="*/ 20705 h 249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44" h="24909">
                                <a:moveTo>
                                  <a:pt x="21146" y="25323"/>
                                </a:moveTo>
                                <a:cubicBezTo>
                                  <a:pt x="23952" y="25142"/>
                                  <a:pt x="25763" y="24418"/>
                                  <a:pt x="27393" y="23331"/>
                                </a:cubicBezTo>
                                <a:cubicBezTo>
                                  <a:pt x="30019" y="21249"/>
                                  <a:pt x="31648" y="17718"/>
                                  <a:pt x="31558" y="13643"/>
                                </a:cubicBezTo>
                                <a:cubicBezTo>
                                  <a:pt x="31377" y="5766"/>
                                  <a:pt x="24948" y="787"/>
                                  <a:pt x="15260" y="1058"/>
                                </a:cubicBezTo>
                                <a:cubicBezTo>
                                  <a:pt x="5934" y="1239"/>
                                  <a:pt x="140" y="6310"/>
                                  <a:pt x="321" y="14187"/>
                                </a:cubicBezTo>
                                <a:cubicBezTo>
                                  <a:pt x="411" y="21158"/>
                                  <a:pt x="4667" y="25504"/>
                                  <a:pt x="11820" y="25957"/>
                                </a:cubicBezTo>
                                <a:lnTo>
                                  <a:pt x="11729" y="21249"/>
                                </a:lnTo>
                                <a:cubicBezTo>
                                  <a:pt x="7021" y="20615"/>
                                  <a:pt x="4576" y="18170"/>
                                  <a:pt x="4576" y="14277"/>
                                </a:cubicBezTo>
                                <a:cubicBezTo>
                                  <a:pt x="4395" y="9116"/>
                                  <a:pt x="8560" y="5947"/>
                                  <a:pt x="15441" y="5857"/>
                                </a:cubicBezTo>
                                <a:cubicBezTo>
                                  <a:pt x="22775" y="5676"/>
                                  <a:pt x="27121" y="8664"/>
                                  <a:pt x="27302" y="13643"/>
                                </a:cubicBezTo>
                                <a:cubicBezTo>
                                  <a:pt x="27302" y="17537"/>
                                  <a:pt x="25039" y="19981"/>
                                  <a:pt x="21055" y="2070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2" name="Freeform: Shape 2512"/>
                        <wps:cNvSpPr/>
                        <wps:spPr>
                          <a:xfrm>
                            <a:off x="555862" y="1870512"/>
                            <a:ext cx="40653" cy="23993"/>
                          </a:xfrm>
                          <a:custGeom>
                            <a:avLst/>
                            <a:gdLst>
                              <a:gd name="connsiteX0" fmla="*/ 40880 w 40653"/>
                              <a:gd name="connsiteY0" fmla="*/ 1064 h 23993"/>
                              <a:gd name="connsiteX1" fmla="*/ 317 w 40653"/>
                              <a:gd name="connsiteY1" fmla="*/ 1969 h 23993"/>
                              <a:gd name="connsiteX2" fmla="*/ 407 w 40653"/>
                              <a:gd name="connsiteY2" fmla="*/ 6587 h 23993"/>
                              <a:gd name="connsiteX3" fmla="*/ 16434 w 40653"/>
                              <a:gd name="connsiteY3" fmla="*/ 6224 h 23993"/>
                              <a:gd name="connsiteX4" fmla="*/ 26484 w 40653"/>
                              <a:gd name="connsiteY4" fmla="*/ 13920 h 23993"/>
                              <a:gd name="connsiteX5" fmla="*/ 25307 w 40653"/>
                              <a:gd name="connsiteY5" fmla="*/ 18085 h 23993"/>
                              <a:gd name="connsiteX6" fmla="*/ 20870 w 40653"/>
                              <a:gd name="connsiteY6" fmla="*/ 19986 h 23993"/>
                              <a:gd name="connsiteX7" fmla="*/ 679 w 40653"/>
                              <a:gd name="connsiteY7" fmla="*/ 20439 h 23993"/>
                              <a:gd name="connsiteX8" fmla="*/ 770 w 40653"/>
                              <a:gd name="connsiteY8" fmla="*/ 25057 h 23993"/>
                              <a:gd name="connsiteX9" fmla="*/ 22771 w 40653"/>
                              <a:gd name="connsiteY9" fmla="*/ 24604 h 23993"/>
                              <a:gd name="connsiteX10" fmla="*/ 30558 w 40653"/>
                              <a:gd name="connsiteY10" fmla="*/ 15278 h 23993"/>
                              <a:gd name="connsiteX11" fmla="*/ 25578 w 40653"/>
                              <a:gd name="connsiteY11" fmla="*/ 6043 h 23993"/>
                              <a:gd name="connsiteX12" fmla="*/ 40970 w 40653"/>
                              <a:gd name="connsiteY12" fmla="*/ 5681 h 239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0653" h="23993">
                                <a:moveTo>
                                  <a:pt x="40880" y="1064"/>
                                </a:moveTo>
                                <a:lnTo>
                                  <a:pt x="317" y="1969"/>
                                </a:lnTo>
                                <a:lnTo>
                                  <a:pt x="407" y="6587"/>
                                </a:lnTo>
                                <a:lnTo>
                                  <a:pt x="16434" y="6224"/>
                                </a:lnTo>
                                <a:cubicBezTo>
                                  <a:pt x="22409" y="6134"/>
                                  <a:pt x="26393" y="9122"/>
                                  <a:pt x="26484" y="13920"/>
                                </a:cubicBezTo>
                                <a:cubicBezTo>
                                  <a:pt x="26484" y="15459"/>
                                  <a:pt x="26122" y="16908"/>
                                  <a:pt x="25307" y="18085"/>
                                </a:cubicBezTo>
                                <a:cubicBezTo>
                                  <a:pt x="24311" y="19353"/>
                                  <a:pt x="22953" y="19986"/>
                                  <a:pt x="20870" y="19986"/>
                                </a:cubicBezTo>
                                <a:lnTo>
                                  <a:pt x="679" y="20439"/>
                                </a:lnTo>
                                <a:lnTo>
                                  <a:pt x="770" y="25057"/>
                                </a:lnTo>
                                <a:lnTo>
                                  <a:pt x="22771" y="24604"/>
                                </a:lnTo>
                                <a:cubicBezTo>
                                  <a:pt x="27661" y="24513"/>
                                  <a:pt x="30739" y="20982"/>
                                  <a:pt x="30558" y="15278"/>
                                </a:cubicBezTo>
                                <a:cubicBezTo>
                                  <a:pt x="30468" y="11204"/>
                                  <a:pt x="29200" y="8669"/>
                                  <a:pt x="25578" y="6043"/>
                                </a:cubicBezTo>
                                <a:lnTo>
                                  <a:pt x="40970" y="568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3" name="Freeform: Shape 2513"/>
                        <wps:cNvSpPr/>
                        <wps:spPr>
                          <a:xfrm>
                            <a:off x="556535" y="1901615"/>
                            <a:ext cx="30241" cy="14124"/>
                          </a:xfrm>
                          <a:custGeom>
                            <a:avLst/>
                            <a:gdLst>
                              <a:gd name="connsiteX0" fmla="*/ 29472 w 30241"/>
                              <a:gd name="connsiteY0" fmla="*/ 1081 h 14124"/>
                              <a:gd name="connsiteX1" fmla="*/ 317 w 30241"/>
                              <a:gd name="connsiteY1" fmla="*/ 1715 h 14124"/>
                              <a:gd name="connsiteX2" fmla="*/ 408 w 30241"/>
                              <a:gd name="connsiteY2" fmla="*/ 6423 h 14124"/>
                              <a:gd name="connsiteX3" fmla="*/ 15528 w 30241"/>
                              <a:gd name="connsiteY3" fmla="*/ 6061 h 14124"/>
                              <a:gd name="connsiteX4" fmla="*/ 25669 w 30241"/>
                              <a:gd name="connsiteY4" fmla="*/ 15205 h 14124"/>
                              <a:gd name="connsiteX5" fmla="*/ 30377 w 30241"/>
                              <a:gd name="connsiteY5" fmla="*/ 15115 h 14124"/>
                              <a:gd name="connsiteX6" fmla="*/ 30559 w 30241"/>
                              <a:gd name="connsiteY6" fmla="*/ 13304 h 14124"/>
                              <a:gd name="connsiteX7" fmla="*/ 24220 w 30241"/>
                              <a:gd name="connsiteY7" fmla="*/ 5518 h 14124"/>
                              <a:gd name="connsiteX8" fmla="*/ 29562 w 30241"/>
                              <a:gd name="connsiteY8" fmla="*/ 5427 h 141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0241" h="14124">
                                <a:moveTo>
                                  <a:pt x="29472" y="1081"/>
                                </a:moveTo>
                                <a:lnTo>
                                  <a:pt x="317" y="1715"/>
                                </a:lnTo>
                                <a:lnTo>
                                  <a:pt x="408" y="6423"/>
                                </a:lnTo>
                                <a:lnTo>
                                  <a:pt x="15528" y="6061"/>
                                </a:lnTo>
                                <a:cubicBezTo>
                                  <a:pt x="22500" y="6061"/>
                                  <a:pt x="25760" y="8777"/>
                                  <a:pt x="25669" y="15205"/>
                                </a:cubicBezTo>
                                <a:lnTo>
                                  <a:pt x="30377" y="15115"/>
                                </a:lnTo>
                                <a:cubicBezTo>
                                  <a:pt x="30468" y="14300"/>
                                  <a:pt x="30559" y="13938"/>
                                  <a:pt x="30559" y="13304"/>
                                </a:cubicBezTo>
                                <a:cubicBezTo>
                                  <a:pt x="30468" y="10316"/>
                                  <a:pt x="28657" y="8053"/>
                                  <a:pt x="24220" y="5518"/>
                                </a:cubicBezTo>
                                <a:lnTo>
                                  <a:pt x="29562" y="542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4" name="Freeform: Shape 2514"/>
                        <wps:cNvSpPr/>
                        <wps:spPr>
                          <a:xfrm>
                            <a:off x="557120" y="1921934"/>
                            <a:ext cx="40381" cy="14305"/>
                          </a:xfrm>
                          <a:custGeom>
                            <a:avLst/>
                            <a:gdLst>
                              <a:gd name="connsiteX0" fmla="*/ 28929 w 40381"/>
                              <a:gd name="connsiteY0" fmla="*/ 9874 h 14305"/>
                              <a:gd name="connsiteX1" fmla="*/ 318 w 40381"/>
                              <a:gd name="connsiteY1" fmla="*/ 10508 h 14305"/>
                              <a:gd name="connsiteX2" fmla="*/ 499 w 40381"/>
                              <a:gd name="connsiteY2" fmla="*/ 15397 h 14305"/>
                              <a:gd name="connsiteX3" fmla="*/ 40699 w 40381"/>
                              <a:gd name="connsiteY3" fmla="*/ 14492 h 14305"/>
                              <a:gd name="connsiteX4" fmla="*/ 40609 w 40381"/>
                              <a:gd name="connsiteY4" fmla="*/ 11232 h 14305"/>
                              <a:gd name="connsiteX5" fmla="*/ 32370 w 40381"/>
                              <a:gd name="connsiteY5" fmla="*/ 1092 h 14305"/>
                              <a:gd name="connsiteX6" fmla="*/ 28748 w 40381"/>
                              <a:gd name="connsiteY6" fmla="*/ 1182 h 14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381" h="14305">
                                <a:moveTo>
                                  <a:pt x="28929" y="9874"/>
                                </a:moveTo>
                                <a:lnTo>
                                  <a:pt x="318" y="10508"/>
                                </a:lnTo>
                                <a:lnTo>
                                  <a:pt x="499" y="15397"/>
                                </a:lnTo>
                                <a:lnTo>
                                  <a:pt x="40699" y="14492"/>
                                </a:lnTo>
                                <a:lnTo>
                                  <a:pt x="40609" y="11232"/>
                                </a:lnTo>
                                <a:cubicBezTo>
                                  <a:pt x="34362" y="9693"/>
                                  <a:pt x="33547" y="8607"/>
                                  <a:pt x="32370" y="1092"/>
                                </a:cubicBezTo>
                                <a:lnTo>
                                  <a:pt x="28748" y="118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5" name="Freeform: Shape 2515"/>
                        <wps:cNvSpPr/>
                        <wps:spPr>
                          <a:xfrm>
                            <a:off x="556613" y="1949596"/>
                            <a:ext cx="40838" cy="26532"/>
                          </a:xfrm>
                          <a:custGeom>
                            <a:avLst/>
                            <a:gdLst>
                              <a:gd name="connsiteX0" fmla="*/ 41156 w 40838"/>
                              <a:gd name="connsiteY0" fmla="*/ 25012 h 26532"/>
                              <a:gd name="connsiteX1" fmla="*/ 40703 w 40838"/>
                              <a:gd name="connsiteY1" fmla="*/ 4731 h 26532"/>
                              <a:gd name="connsiteX2" fmla="*/ 19245 w 40838"/>
                              <a:gd name="connsiteY2" fmla="*/ 2196 h 26532"/>
                              <a:gd name="connsiteX3" fmla="*/ 19335 w 40838"/>
                              <a:gd name="connsiteY3" fmla="*/ 6723 h 26532"/>
                              <a:gd name="connsiteX4" fmla="*/ 23229 w 40838"/>
                              <a:gd name="connsiteY4" fmla="*/ 13876 h 26532"/>
                              <a:gd name="connsiteX5" fmla="*/ 13903 w 40838"/>
                              <a:gd name="connsiteY5" fmla="*/ 22658 h 26532"/>
                              <a:gd name="connsiteX6" fmla="*/ 4668 w 40838"/>
                              <a:gd name="connsiteY6" fmla="*/ 14238 h 26532"/>
                              <a:gd name="connsiteX7" fmla="*/ 11096 w 40838"/>
                              <a:gd name="connsiteY7" fmla="*/ 6089 h 26532"/>
                              <a:gd name="connsiteX8" fmla="*/ 10915 w 40838"/>
                              <a:gd name="connsiteY8" fmla="*/ 1109 h 26532"/>
                              <a:gd name="connsiteX9" fmla="*/ 4758 w 40838"/>
                              <a:gd name="connsiteY9" fmla="*/ 3644 h 26532"/>
                              <a:gd name="connsiteX10" fmla="*/ 322 w 40838"/>
                              <a:gd name="connsiteY10" fmla="*/ 14419 h 26532"/>
                              <a:gd name="connsiteX11" fmla="*/ 14718 w 40838"/>
                              <a:gd name="connsiteY11" fmla="*/ 27638 h 26532"/>
                              <a:gd name="connsiteX12" fmla="*/ 27575 w 40838"/>
                              <a:gd name="connsiteY12" fmla="*/ 14600 h 26532"/>
                              <a:gd name="connsiteX13" fmla="*/ 24949 w 40838"/>
                              <a:gd name="connsiteY13" fmla="*/ 7357 h 26532"/>
                              <a:gd name="connsiteX14" fmla="*/ 35995 w 40838"/>
                              <a:gd name="connsiteY14" fmla="*/ 8715 h 26532"/>
                              <a:gd name="connsiteX15" fmla="*/ 36357 w 40838"/>
                              <a:gd name="connsiteY15" fmla="*/ 25103 h 265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0838" h="26532">
                                <a:moveTo>
                                  <a:pt x="41156" y="25012"/>
                                </a:moveTo>
                                <a:lnTo>
                                  <a:pt x="40703" y="4731"/>
                                </a:lnTo>
                                <a:lnTo>
                                  <a:pt x="19245" y="2196"/>
                                </a:lnTo>
                                <a:lnTo>
                                  <a:pt x="19335" y="6723"/>
                                </a:lnTo>
                                <a:cubicBezTo>
                                  <a:pt x="22052" y="8896"/>
                                  <a:pt x="23138" y="10797"/>
                                  <a:pt x="23229" y="13876"/>
                                </a:cubicBezTo>
                                <a:cubicBezTo>
                                  <a:pt x="23319" y="19127"/>
                                  <a:pt x="19788" y="22567"/>
                                  <a:pt x="13903" y="22658"/>
                                </a:cubicBezTo>
                                <a:cubicBezTo>
                                  <a:pt x="8289" y="22748"/>
                                  <a:pt x="4758" y="19489"/>
                                  <a:pt x="4668" y="14238"/>
                                </a:cubicBezTo>
                                <a:cubicBezTo>
                                  <a:pt x="4577" y="9892"/>
                                  <a:pt x="6659" y="7266"/>
                                  <a:pt x="11096" y="6089"/>
                                </a:cubicBezTo>
                                <a:lnTo>
                                  <a:pt x="10915" y="1109"/>
                                </a:lnTo>
                                <a:cubicBezTo>
                                  <a:pt x="7746" y="1834"/>
                                  <a:pt x="6207" y="2467"/>
                                  <a:pt x="4758" y="3644"/>
                                </a:cubicBezTo>
                                <a:cubicBezTo>
                                  <a:pt x="1861" y="5908"/>
                                  <a:pt x="231" y="9982"/>
                                  <a:pt x="322" y="14419"/>
                                </a:cubicBezTo>
                                <a:cubicBezTo>
                                  <a:pt x="503" y="22386"/>
                                  <a:pt x="6388" y="27819"/>
                                  <a:pt x="14718" y="27638"/>
                                </a:cubicBezTo>
                                <a:cubicBezTo>
                                  <a:pt x="22504" y="27457"/>
                                  <a:pt x="27756" y="22205"/>
                                  <a:pt x="27575" y="14600"/>
                                </a:cubicBezTo>
                                <a:cubicBezTo>
                                  <a:pt x="27484" y="11884"/>
                                  <a:pt x="26760" y="9620"/>
                                  <a:pt x="24949" y="7357"/>
                                </a:cubicBezTo>
                                <a:lnTo>
                                  <a:pt x="35995" y="8715"/>
                                </a:lnTo>
                                <a:lnTo>
                                  <a:pt x="36357" y="2510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6" name="Freeform: Shape 2516"/>
                        <wps:cNvSpPr/>
                        <wps:spPr>
                          <a:xfrm>
                            <a:off x="576616" y="1702733"/>
                            <a:ext cx="31228" cy="25457"/>
                          </a:xfrm>
                          <a:custGeom>
                            <a:avLst/>
                            <a:gdLst>
                              <a:gd name="connsiteX0" fmla="*/ 12960 w 31228"/>
                              <a:gd name="connsiteY0" fmla="*/ 1088 h 25457"/>
                              <a:gd name="connsiteX1" fmla="*/ 6442 w 31228"/>
                              <a:gd name="connsiteY1" fmla="*/ 1903 h 25457"/>
                              <a:gd name="connsiteX2" fmla="*/ 556 w 31228"/>
                              <a:gd name="connsiteY2" fmla="*/ 10595 h 25457"/>
                              <a:gd name="connsiteX3" fmla="*/ 13956 w 31228"/>
                              <a:gd name="connsiteY3" fmla="*/ 26077 h 25457"/>
                              <a:gd name="connsiteX4" fmla="*/ 31341 w 31228"/>
                              <a:gd name="connsiteY4" fmla="*/ 16027 h 25457"/>
                              <a:gd name="connsiteX5" fmla="*/ 22286 w 31228"/>
                              <a:gd name="connsiteY5" fmla="*/ 2356 h 25457"/>
                              <a:gd name="connsiteX6" fmla="*/ 21471 w 31228"/>
                              <a:gd name="connsiteY6" fmla="*/ 7064 h 25457"/>
                              <a:gd name="connsiteX7" fmla="*/ 27085 w 31228"/>
                              <a:gd name="connsiteY7" fmla="*/ 15122 h 25457"/>
                              <a:gd name="connsiteX8" fmla="*/ 14771 w 31228"/>
                              <a:gd name="connsiteY8" fmla="*/ 21369 h 25457"/>
                              <a:gd name="connsiteX9" fmla="*/ 4721 w 31228"/>
                              <a:gd name="connsiteY9" fmla="*/ 11410 h 25457"/>
                              <a:gd name="connsiteX10" fmla="*/ 12146 w 31228"/>
                              <a:gd name="connsiteY10" fmla="*/ 5706 h 254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28" h="25457">
                                <a:moveTo>
                                  <a:pt x="12960" y="1088"/>
                                </a:moveTo>
                                <a:cubicBezTo>
                                  <a:pt x="10244" y="817"/>
                                  <a:pt x="8252" y="1088"/>
                                  <a:pt x="6442" y="1903"/>
                                </a:cubicBezTo>
                                <a:cubicBezTo>
                                  <a:pt x="3544" y="3442"/>
                                  <a:pt x="1281" y="6611"/>
                                  <a:pt x="556" y="10595"/>
                                </a:cubicBezTo>
                                <a:cubicBezTo>
                                  <a:pt x="-802" y="18381"/>
                                  <a:pt x="4449" y="24448"/>
                                  <a:pt x="13956" y="26077"/>
                                </a:cubicBezTo>
                                <a:cubicBezTo>
                                  <a:pt x="23192" y="27707"/>
                                  <a:pt x="29982" y="23814"/>
                                  <a:pt x="31341" y="16027"/>
                                </a:cubicBezTo>
                                <a:cubicBezTo>
                                  <a:pt x="32518" y="9237"/>
                                  <a:pt x="29168" y="4076"/>
                                  <a:pt x="22286" y="2356"/>
                                </a:cubicBezTo>
                                <a:lnTo>
                                  <a:pt x="21471" y="7064"/>
                                </a:lnTo>
                                <a:cubicBezTo>
                                  <a:pt x="25908" y="8603"/>
                                  <a:pt x="27809" y="11319"/>
                                  <a:pt x="27085" y="15122"/>
                                </a:cubicBezTo>
                                <a:cubicBezTo>
                                  <a:pt x="26180" y="20283"/>
                                  <a:pt x="21562" y="22546"/>
                                  <a:pt x="14771" y="21369"/>
                                </a:cubicBezTo>
                                <a:cubicBezTo>
                                  <a:pt x="7618" y="20102"/>
                                  <a:pt x="3816" y="16390"/>
                                  <a:pt x="4721" y="11410"/>
                                </a:cubicBezTo>
                                <a:cubicBezTo>
                                  <a:pt x="5355" y="7607"/>
                                  <a:pt x="8162" y="5525"/>
                                  <a:pt x="12146" y="570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7" name="Freeform: Shape 2517"/>
                        <wps:cNvSpPr/>
                        <wps:spPr>
                          <a:xfrm>
                            <a:off x="569331" y="1674041"/>
                            <a:ext cx="44003" cy="26754"/>
                          </a:xfrm>
                          <a:custGeom>
                            <a:avLst/>
                            <a:gdLst>
                              <a:gd name="connsiteX0" fmla="*/ 347 w 44003"/>
                              <a:gd name="connsiteY0" fmla="*/ 20663 h 26754"/>
                              <a:gd name="connsiteX1" fmla="*/ 40276 w 44003"/>
                              <a:gd name="connsiteY1" fmla="*/ 27725 h 26754"/>
                              <a:gd name="connsiteX2" fmla="*/ 41091 w 44003"/>
                              <a:gd name="connsiteY2" fmla="*/ 23108 h 26754"/>
                              <a:gd name="connsiteX3" fmla="*/ 25337 w 44003"/>
                              <a:gd name="connsiteY3" fmla="*/ 20301 h 26754"/>
                              <a:gd name="connsiteX4" fmla="*/ 16916 w 44003"/>
                              <a:gd name="connsiteY4" fmla="*/ 10975 h 26754"/>
                              <a:gd name="connsiteX5" fmla="*/ 18908 w 44003"/>
                              <a:gd name="connsiteY5" fmla="*/ 6991 h 26754"/>
                              <a:gd name="connsiteX6" fmla="*/ 23616 w 44003"/>
                              <a:gd name="connsiteY6" fmla="*/ 5995 h 26754"/>
                              <a:gd name="connsiteX7" fmla="*/ 43536 w 44003"/>
                              <a:gd name="connsiteY7" fmla="*/ 9526 h 26754"/>
                              <a:gd name="connsiteX8" fmla="*/ 44351 w 44003"/>
                              <a:gd name="connsiteY8" fmla="*/ 4909 h 26754"/>
                              <a:gd name="connsiteX9" fmla="*/ 22711 w 44003"/>
                              <a:gd name="connsiteY9" fmla="*/ 1106 h 26754"/>
                              <a:gd name="connsiteX10" fmla="*/ 13204 w 44003"/>
                              <a:gd name="connsiteY10" fmla="*/ 8802 h 26754"/>
                              <a:gd name="connsiteX11" fmla="*/ 16282 w 44003"/>
                              <a:gd name="connsiteY11" fmla="*/ 18762 h 26754"/>
                              <a:gd name="connsiteX12" fmla="*/ 1162 w 44003"/>
                              <a:gd name="connsiteY12" fmla="*/ 16045 h 267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4003" h="26754">
                                <a:moveTo>
                                  <a:pt x="347" y="20663"/>
                                </a:moveTo>
                                <a:lnTo>
                                  <a:pt x="40276" y="27725"/>
                                </a:lnTo>
                                <a:lnTo>
                                  <a:pt x="41091" y="23108"/>
                                </a:lnTo>
                                <a:lnTo>
                                  <a:pt x="25337" y="20301"/>
                                </a:lnTo>
                                <a:cubicBezTo>
                                  <a:pt x="19451" y="19305"/>
                                  <a:pt x="16101" y="15683"/>
                                  <a:pt x="16916" y="10975"/>
                                </a:cubicBezTo>
                                <a:cubicBezTo>
                                  <a:pt x="17188" y="9436"/>
                                  <a:pt x="17912" y="7987"/>
                                  <a:pt x="18908" y="6991"/>
                                </a:cubicBezTo>
                                <a:cubicBezTo>
                                  <a:pt x="20176" y="5995"/>
                                  <a:pt x="21624" y="5633"/>
                                  <a:pt x="23616" y="5995"/>
                                </a:cubicBezTo>
                                <a:lnTo>
                                  <a:pt x="43536" y="9526"/>
                                </a:lnTo>
                                <a:lnTo>
                                  <a:pt x="44351" y="4909"/>
                                </a:lnTo>
                                <a:lnTo>
                                  <a:pt x="22711" y="1106"/>
                                </a:lnTo>
                                <a:cubicBezTo>
                                  <a:pt x="17822" y="291"/>
                                  <a:pt x="14200" y="3189"/>
                                  <a:pt x="13204" y="8802"/>
                                </a:cubicBezTo>
                                <a:cubicBezTo>
                                  <a:pt x="12480" y="12786"/>
                                  <a:pt x="13295" y="15502"/>
                                  <a:pt x="16282" y="18762"/>
                                </a:cubicBezTo>
                                <a:lnTo>
                                  <a:pt x="1162" y="1604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8" name="Freeform: Shape 2518"/>
                        <wps:cNvSpPr/>
                        <wps:spPr>
                          <a:xfrm>
                            <a:off x="585906" y="1651416"/>
                            <a:ext cx="29516" cy="19013"/>
                          </a:xfrm>
                          <a:custGeom>
                            <a:avLst/>
                            <a:gdLst>
                              <a:gd name="connsiteX0" fmla="*/ 350 w 29516"/>
                              <a:gd name="connsiteY0" fmla="*/ 14897 h 19013"/>
                              <a:gd name="connsiteX1" fmla="*/ 29052 w 29516"/>
                              <a:gd name="connsiteY1" fmla="*/ 19967 h 19013"/>
                              <a:gd name="connsiteX2" fmla="*/ 29867 w 29516"/>
                              <a:gd name="connsiteY2" fmla="*/ 15259 h 19013"/>
                              <a:gd name="connsiteX3" fmla="*/ 15018 w 29516"/>
                              <a:gd name="connsiteY3" fmla="*/ 12633 h 19013"/>
                              <a:gd name="connsiteX4" fmla="*/ 6779 w 29516"/>
                              <a:gd name="connsiteY4" fmla="*/ 1768 h 19013"/>
                              <a:gd name="connsiteX5" fmla="*/ 2161 w 29516"/>
                              <a:gd name="connsiteY5" fmla="*/ 953 h 19013"/>
                              <a:gd name="connsiteX6" fmla="*/ 1708 w 29516"/>
                              <a:gd name="connsiteY6" fmla="*/ 2764 h 19013"/>
                              <a:gd name="connsiteX7" fmla="*/ 6416 w 29516"/>
                              <a:gd name="connsiteY7" fmla="*/ 11456 h 19013"/>
                              <a:gd name="connsiteX8" fmla="*/ 1165 w 29516"/>
                              <a:gd name="connsiteY8" fmla="*/ 10551 h 190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9516" h="19013">
                                <a:moveTo>
                                  <a:pt x="350" y="14897"/>
                                </a:moveTo>
                                <a:lnTo>
                                  <a:pt x="29052" y="19967"/>
                                </a:lnTo>
                                <a:lnTo>
                                  <a:pt x="29867" y="15259"/>
                                </a:lnTo>
                                <a:lnTo>
                                  <a:pt x="15018" y="12633"/>
                                </a:lnTo>
                                <a:cubicBezTo>
                                  <a:pt x="8137" y="11366"/>
                                  <a:pt x="5511" y="8106"/>
                                  <a:pt x="6779" y="1768"/>
                                </a:cubicBezTo>
                                <a:lnTo>
                                  <a:pt x="2161" y="953"/>
                                </a:lnTo>
                                <a:cubicBezTo>
                                  <a:pt x="1980" y="1768"/>
                                  <a:pt x="1799" y="2130"/>
                                  <a:pt x="1708" y="2764"/>
                                </a:cubicBezTo>
                                <a:cubicBezTo>
                                  <a:pt x="1165" y="5661"/>
                                  <a:pt x="2614" y="8197"/>
                                  <a:pt x="6416" y="11456"/>
                                </a:cubicBezTo>
                                <a:lnTo>
                                  <a:pt x="1165" y="105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9" name="Freeform: Shape 2519"/>
                        <wps:cNvSpPr/>
                        <wps:spPr>
                          <a:xfrm>
                            <a:off x="580418" y="1629910"/>
                            <a:ext cx="40110" cy="15392"/>
                          </a:xfrm>
                          <a:custGeom>
                            <a:avLst/>
                            <a:gdLst>
                              <a:gd name="connsiteX0" fmla="*/ 11489 w 40110"/>
                              <a:gd name="connsiteY0" fmla="*/ 7734 h 15392"/>
                              <a:gd name="connsiteX1" fmla="*/ 39647 w 40110"/>
                              <a:gd name="connsiteY1" fmla="*/ 12713 h 15392"/>
                              <a:gd name="connsiteX2" fmla="*/ 40462 w 40110"/>
                              <a:gd name="connsiteY2" fmla="*/ 7915 h 15392"/>
                              <a:gd name="connsiteX3" fmla="*/ 895 w 40110"/>
                              <a:gd name="connsiteY3" fmla="*/ 943 h 15392"/>
                              <a:gd name="connsiteX4" fmla="*/ 352 w 40110"/>
                              <a:gd name="connsiteY4" fmla="*/ 4203 h 15392"/>
                              <a:gd name="connsiteX5" fmla="*/ 6328 w 40110"/>
                              <a:gd name="connsiteY5" fmla="*/ 15701 h 15392"/>
                              <a:gd name="connsiteX6" fmla="*/ 9949 w 40110"/>
                              <a:gd name="connsiteY6" fmla="*/ 16335 h 15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110" h="15392">
                                <a:moveTo>
                                  <a:pt x="11489" y="7734"/>
                                </a:moveTo>
                                <a:lnTo>
                                  <a:pt x="39647" y="12713"/>
                                </a:lnTo>
                                <a:lnTo>
                                  <a:pt x="40462" y="7915"/>
                                </a:lnTo>
                                <a:lnTo>
                                  <a:pt x="895" y="943"/>
                                </a:lnTo>
                                <a:lnTo>
                                  <a:pt x="352" y="4203"/>
                                </a:lnTo>
                                <a:cubicBezTo>
                                  <a:pt x="6056" y="6919"/>
                                  <a:pt x="6690" y="8096"/>
                                  <a:pt x="6328" y="15701"/>
                                </a:cubicBezTo>
                                <a:lnTo>
                                  <a:pt x="9949" y="1633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0" name="Freeform: Shape 2520"/>
                        <wps:cNvSpPr/>
                        <wps:spPr>
                          <a:xfrm>
                            <a:off x="585583" y="1593019"/>
                            <a:ext cx="41146" cy="27648"/>
                          </a:xfrm>
                          <a:custGeom>
                            <a:avLst/>
                            <a:gdLst>
                              <a:gd name="connsiteX0" fmla="*/ 12859 w 41146"/>
                              <a:gd name="connsiteY0" fmla="*/ 932 h 27648"/>
                              <a:gd name="connsiteX1" fmla="*/ 545 w 41146"/>
                              <a:gd name="connsiteY1" fmla="*/ 10168 h 27648"/>
                              <a:gd name="connsiteX2" fmla="*/ 4348 w 41146"/>
                              <a:gd name="connsiteY2" fmla="*/ 21485 h 27648"/>
                              <a:gd name="connsiteX3" fmla="*/ 19559 w 41146"/>
                              <a:gd name="connsiteY3" fmla="*/ 27823 h 27648"/>
                              <a:gd name="connsiteX4" fmla="*/ 34680 w 41146"/>
                              <a:gd name="connsiteY4" fmla="*/ 27099 h 27648"/>
                              <a:gd name="connsiteX5" fmla="*/ 41289 w 41146"/>
                              <a:gd name="connsiteY5" fmla="*/ 18135 h 27648"/>
                              <a:gd name="connsiteX6" fmla="*/ 30334 w 41146"/>
                              <a:gd name="connsiteY6" fmla="*/ 3196 h 27648"/>
                              <a:gd name="connsiteX7" fmla="*/ 15666 w 41146"/>
                              <a:gd name="connsiteY7" fmla="*/ 12884 h 27648"/>
                              <a:gd name="connsiteX8" fmla="*/ 18473 w 41146"/>
                              <a:gd name="connsiteY8" fmla="*/ 22481 h 27648"/>
                              <a:gd name="connsiteX9" fmla="*/ 4801 w 41146"/>
                              <a:gd name="connsiteY9" fmla="*/ 11164 h 27648"/>
                              <a:gd name="connsiteX10" fmla="*/ 12044 w 41146"/>
                              <a:gd name="connsiteY10" fmla="*/ 5731 h 27648"/>
                              <a:gd name="connsiteX11" fmla="*/ 19831 w 41146"/>
                              <a:gd name="connsiteY11" fmla="*/ 14242 h 27648"/>
                              <a:gd name="connsiteX12" fmla="*/ 29791 w 41146"/>
                              <a:gd name="connsiteY12" fmla="*/ 8176 h 27648"/>
                              <a:gd name="connsiteX13" fmla="*/ 37034 w 41146"/>
                              <a:gd name="connsiteY13" fmla="*/ 17411 h 27648"/>
                              <a:gd name="connsiteX14" fmla="*/ 26803 w 41146"/>
                              <a:gd name="connsiteY14" fmla="*/ 23658 h 27648"/>
                              <a:gd name="connsiteX15" fmla="*/ 19831 w 41146"/>
                              <a:gd name="connsiteY15" fmla="*/ 14242 h 276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41146" h="27648">
                                <a:moveTo>
                                  <a:pt x="12859" y="932"/>
                                </a:moveTo>
                                <a:cubicBezTo>
                                  <a:pt x="6159" y="751"/>
                                  <a:pt x="1632" y="4192"/>
                                  <a:pt x="545" y="10168"/>
                                </a:cubicBezTo>
                                <a:cubicBezTo>
                                  <a:pt x="-179" y="14423"/>
                                  <a:pt x="1179" y="18588"/>
                                  <a:pt x="4348" y="21485"/>
                                </a:cubicBezTo>
                                <a:cubicBezTo>
                                  <a:pt x="7879" y="24745"/>
                                  <a:pt x="12406" y="26555"/>
                                  <a:pt x="19559" y="27823"/>
                                </a:cubicBezTo>
                                <a:cubicBezTo>
                                  <a:pt x="26259" y="29000"/>
                                  <a:pt x="30696" y="28819"/>
                                  <a:pt x="34680" y="27099"/>
                                </a:cubicBezTo>
                                <a:cubicBezTo>
                                  <a:pt x="38211" y="25469"/>
                                  <a:pt x="40565" y="22391"/>
                                  <a:pt x="41289" y="18135"/>
                                </a:cubicBezTo>
                                <a:cubicBezTo>
                                  <a:pt x="42557" y="10802"/>
                                  <a:pt x="38030" y="4554"/>
                                  <a:pt x="30334" y="3196"/>
                                </a:cubicBezTo>
                                <a:cubicBezTo>
                                  <a:pt x="23000" y="1928"/>
                                  <a:pt x="16934" y="5912"/>
                                  <a:pt x="15666" y="12884"/>
                                </a:cubicBezTo>
                                <a:cubicBezTo>
                                  <a:pt x="15032" y="16687"/>
                                  <a:pt x="15938" y="19946"/>
                                  <a:pt x="18473" y="22481"/>
                                </a:cubicBezTo>
                                <a:cubicBezTo>
                                  <a:pt x="8694" y="20761"/>
                                  <a:pt x="3805" y="16687"/>
                                  <a:pt x="4801" y="11164"/>
                                </a:cubicBezTo>
                                <a:cubicBezTo>
                                  <a:pt x="5435" y="7723"/>
                                  <a:pt x="8060" y="5912"/>
                                  <a:pt x="12044" y="5731"/>
                                </a:cubicBezTo>
                                <a:close/>
                                <a:moveTo>
                                  <a:pt x="19831" y="14242"/>
                                </a:moveTo>
                                <a:cubicBezTo>
                                  <a:pt x="20646" y="9534"/>
                                  <a:pt x="24539" y="7180"/>
                                  <a:pt x="29791" y="8176"/>
                                </a:cubicBezTo>
                                <a:cubicBezTo>
                                  <a:pt x="34770" y="8991"/>
                                  <a:pt x="37849" y="12884"/>
                                  <a:pt x="37034" y="17411"/>
                                </a:cubicBezTo>
                                <a:cubicBezTo>
                                  <a:pt x="36219" y="21847"/>
                                  <a:pt x="31873" y="24564"/>
                                  <a:pt x="26803" y="23658"/>
                                </a:cubicBezTo>
                                <a:cubicBezTo>
                                  <a:pt x="21913" y="22753"/>
                                  <a:pt x="19016" y="18950"/>
                                  <a:pt x="19831" y="1424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1" name="Freeform: Shape 2521"/>
                        <wps:cNvSpPr/>
                        <wps:spPr>
                          <a:xfrm>
                            <a:off x="626155" y="1478457"/>
                            <a:ext cx="30995" cy="26790"/>
                          </a:xfrm>
                          <a:custGeom>
                            <a:avLst/>
                            <a:gdLst>
                              <a:gd name="connsiteX0" fmla="*/ 15044 w 30995"/>
                              <a:gd name="connsiteY0" fmla="*/ 1610 h 26790"/>
                              <a:gd name="connsiteX1" fmla="*/ 8525 w 30995"/>
                              <a:gd name="connsiteY1" fmla="*/ 1157 h 26790"/>
                              <a:gd name="connsiteX2" fmla="*/ 1191 w 30995"/>
                              <a:gd name="connsiteY2" fmla="*/ 8763 h 26790"/>
                              <a:gd name="connsiteX3" fmla="*/ 11694 w 30995"/>
                              <a:gd name="connsiteY3" fmla="*/ 26328 h 26790"/>
                              <a:gd name="connsiteX4" fmla="*/ 30436 w 30995"/>
                              <a:gd name="connsiteY4" fmla="*/ 19537 h 26790"/>
                              <a:gd name="connsiteX5" fmla="*/ 23917 w 30995"/>
                              <a:gd name="connsiteY5" fmla="*/ 4417 h 26790"/>
                              <a:gd name="connsiteX6" fmla="*/ 22378 w 30995"/>
                              <a:gd name="connsiteY6" fmla="*/ 8853 h 26790"/>
                              <a:gd name="connsiteX7" fmla="*/ 26543 w 30995"/>
                              <a:gd name="connsiteY7" fmla="*/ 17907 h 26790"/>
                              <a:gd name="connsiteX8" fmla="*/ 13324 w 30995"/>
                              <a:gd name="connsiteY8" fmla="*/ 21801 h 26790"/>
                              <a:gd name="connsiteX9" fmla="*/ 5084 w 30995"/>
                              <a:gd name="connsiteY9" fmla="*/ 10302 h 26790"/>
                              <a:gd name="connsiteX10" fmla="*/ 13505 w 30995"/>
                              <a:gd name="connsiteY10" fmla="*/ 5866 h 267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995" h="26790">
                                <a:moveTo>
                                  <a:pt x="15044" y="1610"/>
                                </a:moveTo>
                                <a:cubicBezTo>
                                  <a:pt x="12328" y="705"/>
                                  <a:pt x="10426" y="705"/>
                                  <a:pt x="8525" y="1157"/>
                                </a:cubicBezTo>
                                <a:cubicBezTo>
                                  <a:pt x="5265" y="2153"/>
                                  <a:pt x="2549" y="4960"/>
                                  <a:pt x="1191" y="8763"/>
                                </a:cubicBezTo>
                                <a:cubicBezTo>
                                  <a:pt x="-1525" y="16187"/>
                                  <a:pt x="2639" y="22978"/>
                                  <a:pt x="11694" y="26328"/>
                                </a:cubicBezTo>
                                <a:cubicBezTo>
                                  <a:pt x="20476" y="29497"/>
                                  <a:pt x="27720" y="26871"/>
                                  <a:pt x="30436" y="19537"/>
                                </a:cubicBezTo>
                                <a:cubicBezTo>
                                  <a:pt x="32881" y="12928"/>
                                  <a:pt x="30436" y="7314"/>
                                  <a:pt x="23917" y="4417"/>
                                </a:cubicBezTo>
                                <a:lnTo>
                                  <a:pt x="22378" y="8853"/>
                                </a:lnTo>
                                <a:cubicBezTo>
                                  <a:pt x="26543" y="11117"/>
                                  <a:pt x="27901" y="14195"/>
                                  <a:pt x="26543" y="17907"/>
                                </a:cubicBezTo>
                                <a:cubicBezTo>
                                  <a:pt x="24732" y="22706"/>
                                  <a:pt x="19843" y="24155"/>
                                  <a:pt x="13324" y="21801"/>
                                </a:cubicBezTo>
                                <a:cubicBezTo>
                                  <a:pt x="6442" y="19266"/>
                                  <a:pt x="3364" y="14920"/>
                                  <a:pt x="5084" y="10302"/>
                                </a:cubicBezTo>
                                <a:cubicBezTo>
                                  <a:pt x="6442" y="6590"/>
                                  <a:pt x="9521" y="5141"/>
                                  <a:pt x="13505" y="586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2" name="Freeform: Shape 2522"/>
                        <wps:cNvSpPr/>
                        <wps:spPr>
                          <a:xfrm>
                            <a:off x="622841" y="1450792"/>
                            <a:ext cx="45995" cy="29811"/>
                          </a:xfrm>
                          <a:custGeom>
                            <a:avLst/>
                            <a:gdLst>
                              <a:gd name="connsiteX0" fmla="*/ 376 w 45995"/>
                              <a:gd name="connsiteY0" fmla="*/ 16713 h 29811"/>
                              <a:gd name="connsiteX1" fmla="*/ 38494 w 45995"/>
                              <a:gd name="connsiteY1" fmla="*/ 30656 h 29811"/>
                              <a:gd name="connsiteX2" fmla="*/ 40034 w 45995"/>
                              <a:gd name="connsiteY2" fmla="*/ 26310 h 29811"/>
                              <a:gd name="connsiteX3" fmla="*/ 25004 w 45995"/>
                              <a:gd name="connsiteY3" fmla="*/ 20788 h 29811"/>
                              <a:gd name="connsiteX4" fmla="*/ 18394 w 45995"/>
                              <a:gd name="connsiteY4" fmla="*/ 10013 h 29811"/>
                              <a:gd name="connsiteX5" fmla="*/ 21020 w 45995"/>
                              <a:gd name="connsiteY5" fmla="*/ 6573 h 29811"/>
                              <a:gd name="connsiteX6" fmla="*/ 25909 w 45995"/>
                              <a:gd name="connsiteY6" fmla="*/ 6392 h 29811"/>
                              <a:gd name="connsiteX7" fmla="*/ 44832 w 45995"/>
                              <a:gd name="connsiteY7" fmla="*/ 13273 h 29811"/>
                              <a:gd name="connsiteX8" fmla="*/ 46372 w 45995"/>
                              <a:gd name="connsiteY8" fmla="*/ 8927 h 29811"/>
                              <a:gd name="connsiteX9" fmla="*/ 25728 w 45995"/>
                              <a:gd name="connsiteY9" fmla="*/ 1412 h 29811"/>
                              <a:gd name="connsiteX10" fmla="*/ 15135 w 45995"/>
                              <a:gd name="connsiteY10" fmla="*/ 7297 h 29811"/>
                              <a:gd name="connsiteX11" fmla="*/ 16402 w 45995"/>
                              <a:gd name="connsiteY11" fmla="*/ 17709 h 29811"/>
                              <a:gd name="connsiteX12" fmla="*/ 1915 w 45995"/>
                              <a:gd name="connsiteY12" fmla="*/ 12367 h 298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5995" h="29811">
                                <a:moveTo>
                                  <a:pt x="376" y="16713"/>
                                </a:moveTo>
                                <a:lnTo>
                                  <a:pt x="38494" y="30656"/>
                                </a:lnTo>
                                <a:lnTo>
                                  <a:pt x="40034" y="26310"/>
                                </a:lnTo>
                                <a:lnTo>
                                  <a:pt x="25004" y="20788"/>
                                </a:lnTo>
                                <a:cubicBezTo>
                                  <a:pt x="19390" y="18796"/>
                                  <a:pt x="16764" y="14540"/>
                                  <a:pt x="18394" y="10013"/>
                                </a:cubicBezTo>
                                <a:cubicBezTo>
                                  <a:pt x="18937" y="8564"/>
                                  <a:pt x="19843" y="7388"/>
                                  <a:pt x="21020" y="6573"/>
                                </a:cubicBezTo>
                                <a:cubicBezTo>
                                  <a:pt x="22468" y="5758"/>
                                  <a:pt x="23917" y="5667"/>
                                  <a:pt x="25909" y="6392"/>
                                </a:cubicBezTo>
                                <a:lnTo>
                                  <a:pt x="44832" y="13273"/>
                                </a:lnTo>
                                <a:lnTo>
                                  <a:pt x="46372" y="8927"/>
                                </a:lnTo>
                                <a:lnTo>
                                  <a:pt x="25728" y="1412"/>
                                </a:lnTo>
                                <a:cubicBezTo>
                                  <a:pt x="21110" y="-308"/>
                                  <a:pt x="17036" y="1955"/>
                                  <a:pt x="15135" y="7297"/>
                                </a:cubicBezTo>
                                <a:cubicBezTo>
                                  <a:pt x="13686" y="11100"/>
                                  <a:pt x="14048" y="13907"/>
                                  <a:pt x="16402" y="17709"/>
                                </a:cubicBezTo>
                                <a:lnTo>
                                  <a:pt x="1915" y="1236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3" name="Freeform: Shape 2523"/>
                        <wps:cNvSpPr/>
                        <wps:spPr>
                          <a:xfrm>
                            <a:off x="644125" y="1428190"/>
                            <a:ext cx="28973" cy="23449"/>
                          </a:xfrm>
                          <a:custGeom>
                            <a:avLst/>
                            <a:gdLst>
                              <a:gd name="connsiteX0" fmla="*/ 382 w 28973"/>
                              <a:gd name="connsiteY0" fmla="*/ 14319 h 23449"/>
                              <a:gd name="connsiteX1" fmla="*/ 27726 w 28973"/>
                              <a:gd name="connsiteY1" fmla="*/ 24279 h 23449"/>
                              <a:gd name="connsiteX2" fmla="*/ 29356 w 28973"/>
                              <a:gd name="connsiteY2" fmla="*/ 19842 h 23449"/>
                              <a:gd name="connsiteX3" fmla="*/ 15141 w 28973"/>
                              <a:gd name="connsiteY3" fmla="*/ 14681 h 23449"/>
                              <a:gd name="connsiteX4" fmla="*/ 9074 w 28973"/>
                              <a:gd name="connsiteY4" fmla="*/ 2458 h 23449"/>
                              <a:gd name="connsiteX5" fmla="*/ 4638 w 28973"/>
                              <a:gd name="connsiteY5" fmla="*/ 829 h 23449"/>
                              <a:gd name="connsiteX6" fmla="*/ 3823 w 28973"/>
                              <a:gd name="connsiteY6" fmla="*/ 2549 h 23449"/>
                              <a:gd name="connsiteX7" fmla="*/ 6901 w 28973"/>
                              <a:gd name="connsiteY7" fmla="*/ 11965 h 23449"/>
                              <a:gd name="connsiteX8" fmla="*/ 1921 w 28973"/>
                              <a:gd name="connsiteY8" fmla="*/ 10154 h 234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8973" h="23449">
                                <a:moveTo>
                                  <a:pt x="382" y="14319"/>
                                </a:moveTo>
                                <a:lnTo>
                                  <a:pt x="27726" y="24279"/>
                                </a:lnTo>
                                <a:lnTo>
                                  <a:pt x="29356" y="19842"/>
                                </a:lnTo>
                                <a:lnTo>
                                  <a:pt x="15141" y="14681"/>
                                </a:lnTo>
                                <a:cubicBezTo>
                                  <a:pt x="8712" y="12146"/>
                                  <a:pt x="6630" y="8434"/>
                                  <a:pt x="9074" y="2458"/>
                                </a:cubicBezTo>
                                <a:lnTo>
                                  <a:pt x="4638" y="829"/>
                                </a:lnTo>
                                <a:cubicBezTo>
                                  <a:pt x="4185" y="1553"/>
                                  <a:pt x="4004" y="1915"/>
                                  <a:pt x="3823" y="2549"/>
                                </a:cubicBezTo>
                                <a:cubicBezTo>
                                  <a:pt x="2736" y="5356"/>
                                  <a:pt x="3732" y="7981"/>
                                  <a:pt x="6901" y="11965"/>
                                </a:cubicBezTo>
                                <a:lnTo>
                                  <a:pt x="1921" y="10154"/>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4" name="Freeform: Shape 2524"/>
                        <wps:cNvSpPr/>
                        <wps:spPr>
                          <a:xfrm>
                            <a:off x="644319" y="1405900"/>
                            <a:ext cx="38842" cy="18379"/>
                          </a:xfrm>
                          <a:custGeom>
                            <a:avLst/>
                            <a:gdLst>
                              <a:gd name="connsiteX0" fmla="*/ 10708 w 38842"/>
                              <a:gd name="connsiteY0" fmla="*/ 9420 h 18379"/>
                              <a:gd name="connsiteX1" fmla="*/ 37599 w 38842"/>
                              <a:gd name="connsiteY1" fmla="*/ 19199 h 18379"/>
                              <a:gd name="connsiteX2" fmla="*/ 39228 w 38842"/>
                              <a:gd name="connsiteY2" fmla="*/ 14581 h 18379"/>
                              <a:gd name="connsiteX3" fmla="*/ 1472 w 38842"/>
                              <a:gd name="connsiteY3" fmla="*/ 819 h 18379"/>
                              <a:gd name="connsiteX4" fmla="*/ 386 w 38842"/>
                              <a:gd name="connsiteY4" fmla="*/ 3897 h 18379"/>
                              <a:gd name="connsiteX5" fmla="*/ 4370 w 38842"/>
                              <a:gd name="connsiteY5" fmla="*/ 16301 h 18379"/>
                              <a:gd name="connsiteX6" fmla="*/ 7720 w 38842"/>
                              <a:gd name="connsiteY6" fmla="*/ 17569 h 183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8842" h="18379">
                                <a:moveTo>
                                  <a:pt x="10708" y="9420"/>
                                </a:moveTo>
                                <a:lnTo>
                                  <a:pt x="37599" y="19199"/>
                                </a:lnTo>
                                <a:lnTo>
                                  <a:pt x="39228" y="14581"/>
                                </a:lnTo>
                                <a:lnTo>
                                  <a:pt x="1472" y="819"/>
                                </a:lnTo>
                                <a:lnTo>
                                  <a:pt x="386" y="3897"/>
                                </a:lnTo>
                                <a:cubicBezTo>
                                  <a:pt x="5547" y="7609"/>
                                  <a:pt x="5909" y="8877"/>
                                  <a:pt x="4370" y="16301"/>
                                </a:cubicBezTo>
                                <a:lnTo>
                                  <a:pt x="7720" y="1756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5" name="Freeform: Shape 2525"/>
                        <wps:cNvSpPr/>
                        <wps:spPr>
                          <a:xfrm>
                            <a:off x="651029" y="1368069"/>
                            <a:ext cx="40563" cy="33409"/>
                          </a:xfrm>
                          <a:custGeom>
                            <a:avLst/>
                            <a:gdLst>
                              <a:gd name="connsiteX0" fmla="*/ 9355 w 40563"/>
                              <a:gd name="connsiteY0" fmla="*/ 802 h 33409"/>
                              <a:gd name="connsiteX1" fmla="*/ 392 w 40563"/>
                              <a:gd name="connsiteY1" fmla="*/ 25610 h 33409"/>
                              <a:gd name="connsiteX2" fmla="*/ 4919 w 40563"/>
                              <a:gd name="connsiteY2" fmla="*/ 27240 h 33409"/>
                              <a:gd name="connsiteX3" fmla="*/ 12162 w 40563"/>
                              <a:gd name="connsiteY3" fmla="*/ 7231 h 33409"/>
                              <a:gd name="connsiteX4" fmla="*/ 39144 w 40563"/>
                              <a:gd name="connsiteY4" fmla="*/ 34212 h 33409"/>
                              <a:gd name="connsiteX5" fmla="*/ 40955 w 40563"/>
                              <a:gd name="connsiteY5" fmla="*/ 29413 h 33409"/>
                              <a:gd name="connsiteX6" fmla="*/ 13249 w 40563"/>
                              <a:gd name="connsiteY6" fmla="*/ 2160 h 334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563" h="33409">
                                <a:moveTo>
                                  <a:pt x="9355" y="802"/>
                                </a:moveTo>
                                <a:lnTo>
                                  <a:pt x="392" y="25610"/>
                                </a:lnTo>
                                <a:lnTo>
                                  <a:pt x="4919" y="27240"/>
                                </a:lnTo>
                                <a:lnTo>
                                  <a:pt x="12162" y="7231"/>
                                </a:lnTo>
                                <a:cubicBezTo>
                                  <a:pt x="21579" y="20630"/>
                                  <a:pt x="28007" y="27059"/>
                                  <a:pt x="39144" y="34212"/>
                                </a:cubicBezTo>
                                <a:lnTo>
                                  <a:pt x="40955" y="29413"/>
                                </a:lnTo>
                                <a:cubicBezTo>
                                  <a:pt x="29818" y="22984"/>
                                  <a:pt x="21398" y="14564"/>
                                  <a:pt x="13249" y="216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6" name="Freeform: Shape 2526"/>
                        <wps:cNvSpPr/>
                        <wps:spPr>
                          <a:xfrm>
                            <a:off x="707297" y="1279548"/>
                            <a:ext cx="30609" cy="27974"/>
                          </a:xfrm>
                          <a:custGeom>
                            <a:avLst/>
                            <a:gdLst>
                              <a:gd name="connsiteX0" fmla="*/ 16969 w 30609"/>
                              <a:gd name="connsiteY0" fmla="*/ 2157 h 27974"/>
                              <a:gd name="connsiteX1" fmla="*/ 10631 w 30609"/>
                              <a:gd name="connsiteY1" fmla="*/ 799 h 27974"/>
                              <a:gd name="connsiteX2" fmla="*/ 2120 w 30609"/>
                              <a:gd name="connsiteY2" fmla="*/ 6955 h 27974"/>
                              <a:gd name="connsiteX3" fmla="*/ 9545 w 30609"/>
                              <a:gd name="connsiteY3" fmla="*/ 26059 h 27974"/>
                              <a:gd name="connsiteX4" fmla="*/ 29192 w 30609"/>
                              <a:gd name="connsiteY4" fmla="*/ 22438 h 27974"/>
                              <a:gd name="connsiteX5" fmla="*/ 25209 w 30609"/>
                              <a:gd name="connsiteY5" fmla="*/ 6412 h 27974"/>
                              <a:gd name="connsiteX6" fmla="*/ 22945 w 30609"/>
                              <a:gd name="connsiteY6" fmla="*/ 10486 h 27974"/>
                              <a:gd name="connsiteX7" fmla="*/ 25571 w 30609"/>
                              <a:gd name="connsiteY7" fmla="*/ 20174 h 27974"/>
                              <a:gd name="connsiteX8" fmla="*/ 11899 w 30609"/>
                              <a:gd name="connsiteY8" fmla="*/ 21894 h 27974"/>
                              <a:gd name="connsiteX9" fmla="*/ 5742 w 30609"/>
                              <a:gd name="connsiteY9" fmla="*/ 9128 h 27974"/>
                              <a:gd name="connsiteX10" fmla="*/ 14706 w 30609"/>
                              <a:gd name="connsiteY10" fmla="*/ 6231 h 279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609" h="27974">
                                <a:moveTo>
                                  <a:pt x="16969" y="2157"/>
                                </a:moveTo>
                                <a:cubicBezTo>
                                  <a:pt x="14434" y="889"/>
                                  <a:pt x="12533" y="617"/>
                                  <a:pt x="10631" y="799"/>
                                </a:cubicBezTo>
                                <a:cubicBezTo>
                                  <a:pt x="7281" y="1161"/>
                                  <a:pt x="4112" y="3424"/>
                                  <a:pt x="2120" y="6955"/>
                                </a:cubicBezTo>
                                <a:cubicBezTo>
                                  <a:pt x="-1773" y="13836"/>
                                  <a:pt x="1124" y="21261"/>
                                  <a:pt x="9545" y="26059"/>
                                </a:cubicBezTo>
                                <a:cubicBezTo>
                                  <a:pt x="17693" y="30586"/>
                                  <a:pt x="25299" y="29319"/>
                                  <a:pt x="29192" y="22438"/>
                                </a:cubicBezTo>
                                <a:cubicBezTo>
                                  <a:pt x="32633" y="16371"/>
                                  <a:pt x="31184" y="10396"/>
                                  <a:pt x="25209" y="6412"/>
                                </a:cubicBezTo>
                                <a:lnTo>
                                  <a:pt x="22945" y="10486"/>
                                </a:lnTo>
                                <a:cubicBezTo>
                                  <a:pt x="26748" y="13474"/>
                                  <a:pt x="27472" y="16824"/>
                                  <a:pt x="25571" y="20174"/>
                                </a:cubicBezTo>
                                <a:cubicBezTo>
                                  <a:pt x="23035" y="24701"/>
                                  <a:pt x="17875" y="25244"/>
                                  <a:pt x="11899" y="21894"/>
                                </a:cubicBezTo>
                                <a:cubicBezTo>
                                  <a:pt x="5561" y="18273"/>
                                  <a:pt x="3297" y="13474"/>
                                  <a:pt x="5742" y="9128"/>
                                </a:cubicBezTo>
                                <a:cubicBezTo>
                                  <a:pt x="7643" y="5688"/>
                                  <a:pt x="10903" y="4782"/>
                                  <a:pt x="14706" y="623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7" name="Freeform: Shape 2527"/>
                        <wps:cNvSpPr/>
                        <wps:spPr>
                          <a:xfrm>
                            <a:off x="708111" y="1253647"/>
                            <a:ext cx="46719" cy="32065"/>
                          </a:xfrm>
                          <a:custGeom>
                            <a:avLst/>
                            <a:gdLst>
                              <a:gd name="connsiteX0" fmla="*/ 423 w 46719"/>
                              <a:gd name="connsiteY0" fmla="*/ 12881 h 32065"/>
                              <a:gd name="connsiteX1" fmla="*/ 35734 w 46719"/>
                              <a:gd name="connsiteY1" fmla="*/ 32800 h 32065"/>
                              <a:gd name="connsiteX2" fmla="*/ 37998 w 46719"/>
                              <a:gd name="connsiteY2" fmla="*/ 28726 h 32065"/>
                              <a:gd name="connsiteX3" fmla="*/ 24054 w 46719"/>
                              <a:gd name="connsiteY3" fmla="*/ 20849 h 32065"/>
                              <a:gd name="connsiteX4" fmla="*/ 19346 w 46719"/>
                              <a:gd name="connsiteY4" fmla="*/ 9078 h 32065"/>
                              <a:gd name="connsiteX5" fmla="*/ 22515 w 46719"/>
                              <a:gd name="connsiteY5" fmla="*/ 6091 h 32065"/>
                              <a:gd name="connsiteX6" fmla="*/ 27314 w 46719"/>
                              <a:gd name="connsiteY6" fmla="*/ 6724 h 32065"/>
                              <a:gd name="connsiteX7" fmla="*/ 44879 w 46719"/>
                              <a:gd name="connsiteY7" fmla="*/ 16684 h 32065"/>
                              <a:gd name="connsiteX8" fmla="*/ 47143 w 46719"/>
                              <a:gd name="connsiteY8" fmla="*/ 12700 h 32065"/>
                              <a:gd name="connsiteX9" fmla="*/ 27948 w 46719"/>
                              <a:gd name="connsiteY9" fmla="*/ 1835 h 32065"/>
                              <a:gd name="connsiteX10" fmla="*/ 16539 w 46719"/>
                              <a:gd name="connsiteY10" fmla="*/ 5910 h 32065"/>
                              <a:gd name="connsiteX11" fmla="*/ 16087 w 46719"/>
                              <a:gd name="connsiteY11" fmla="*/ 16322 h 32065"/>
                              <a:gd name="connsiteX12" fmla="*/ 2686 w 46719"/>
                              <a:gd name="connsiteY12" fmla="*/ 8807 h 320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6719" h="32065">
                                <a:moveTo>
                                  <a:pt x="423" y="12881"/>
                                </a:moveTo>
                                <a:lnTo>
                                  <a:pt x="35734" y="32800"/>
                                </a:lnTo>
                                <a:lnTo>
                                  <a:pt x="37998" y="28726"/>
                                </a:lnTo>
                                <a:lnTo>
                                  <a:pt x="24054" y="20849"/>
                                </a:lnTo>
                                <a:cubicBezTo>
                                  <a:pt x="18803" y="17861"/>
                                  <a:pt x="16992" y="13334"/>
                                  <a:pt x="19346" y="9078"/>
                                </a:cubicBezTo>
                                <a:cubicBezTo>
                                  <a:pt x="20070" y="7811"/>
                                  <a:pt x="21157" y="6815"/>
                                  <a:pt x="22515" y="6091"/>
                                </a:cubicBezTo>
                                <a:cubicBezTo>
                                  <a:pt x="24054" y="5547"/>
                                  <a:pt x="25503" y="5728"/>
                                  <a:pt x="27314" y="6724"/>
                                </a:cubicBezTo>
                                <a:lnTo>
                                  <a:pt x="44879" y="16684"/>
                                </a:lnTo>
                                <a:lnTo>
                                  <a:pt x="47143" y="12700"/>
                                </a:lnTo>
                                <a:lnTo>
                                  <a:pt x="27948" y="1835"/>
                                </a:lnTo>
                                <a:cubicBezTo>
                                  <a:pt x="23692" y="-519"/>
                                  <a:pt x="19346" y="930"/>
                                  <a:pt x="16539" y="5910"/>
                                </a:cubicBezTo>
                                <a:cubicBezTo>
                                  <a:pt x="14547" y="9441"/>
                                  <a:pt x="14366" y="12247"/>
                                  <a:pt x="16087" y="16322"/>
                                </a:cubicBezTo>
                                <a:lnTo>
                                  <a:pt x="2686" y="880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8" name="Freeform: Shape 2528"/>
                        <wps:cNvSpPr/>
                        <wps:spPr>
                          <a:xfrm>
                            <a:off x="733289" y="1231991"/>
                            <a:ext cx="27615" cy="26799"/>
                          </a:xfrm>
                          <a:custGeom>
                            <a:avLst/>
                            <a:gdLst>
                              <a:gd name="connsiteX0" fmla="*/ 431 w 27615"/>
                              <a:gd name="connsiteY0" fmla="*/ 13213 h 26799"/>
                              <a:gd name="connsiteX1" fmla="*/ 25783 w 27615"/>
                              <a:gd name="connsiteY1" fmla="*/ 27519 h 26799"/>
                              <a:gd name="connsiteX2" fmla="*/ 28047 w 27615"/>
                              <a:gd name="connsiteY2" fmla="*/ 23444 h 26799"/>
                              <a:gd name="connsiteX3" fmla="*/ 14918 w 27615"/>
                              <a:gd name="connsiteY3" fmla="*/ 16020 h 26799"/>
                              <a:gd name="connsiteX4" fmla="*/ 10844 w 27615"/>
                              <a:gd name="connsiteY4" fmla="*/ 3073 h 26799"/>
                              <a:gd name="connsiteX5" fmla="*/ 6769 w 27615"/>
                              <a:gd name="connsiteY5" fmla="*/ 719 h 26799"/>
                              <a:gd name="connsiteX6" fmla="*/ 5683 w 27615"/>
                              <a:gd name="connsiteY6" fmla="*/ 2167 h 26799"/>
                              <a:gd name="connsiteX7" fmla="*/ 7132 w 27615"/>
                              <a:gd name="connsiteY7" fmla="*/ 12127 h 26799"/>
                              <a:gd name="connsiteX8" fmla="*/ 2514 w 27615"/>
                              <a:gd name="connsiteY8" fmla="*/ 9501 h 267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7615" h="26799">
                                <a:moveTo>
                                  <a:pt x="431" y="13213"/>
                                </a:moveTo>
                                <a:lnTo>
                                  <a:pt x="25783" y="27519"/>
                                </a:lnTo>
                                <a:lnTo>
                                  <a:pt x="28047" y="23444"/>
                                </a:lnTo>
                                <a:lnTo>
                                  <a:pt x="14918" y="16020"/>
                                </a:lnTo>
                                <a:cubicBezTo>
                                  <a:pt x="8942" y="12489"/>
                                  <a:pt x="7494" y="8505"/>
                                  <a:pt x="10844" y="3073"/>
                                </a:cubicBezTo>
                                <a:lnTo>
                                  <a:pt x="6769" y="719"/>
                                </a:lnTo>
                                <a:cubicBezTo>
                                  <a:pt x="6317" y="1353"/>
                                  <a:pt x="6045" y="1624"/>
                                  <a:pt x="5683" y="2167"/>
                                </a:cubicBezTo>
                                <a:cubicBezTo>
                                  <a:pt x="4234" y="4793"/>
                                  <a:pt x="4687" y="7600"/>
                                  <a:pt x="7132" y="12127"/>
                                </a:cubicBezTo>
                                <a:lnTo>
                                  <a:pt x="2514" y="950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9" name="Freeform: Shape 2529"/>
                        <wps:cNvSpPr/>
                        <wps:spPr>
                          <a:xfrm>
                            <a:off x="738691" y="1209534"/>
                            <a:ext cx="36669" cy="23993"/>
                          </a:xfrm>
                          <a:custGeom>
                            <a:avLst/>
                            <a:gdLst>
                              <a:gd name="connsiteX0" fmla="*/ 9763 w 36669"/>
                              <a:gd name="connsiteY0" fmla="*/ 10578 h 23993"/>
                              <a:gd name="connsiteX1" fmla="*/ 34662 w 36669"/>
                              <a:gd name="connsiteY1" fmla="*/ 24703 h 23993"/>
                              <a:gd name="connsiteX2" fmla="*/ 37106 w 36669"/>
                              <a:gd name="connsiteY2" fmla="*/ 20447 h 23993"/>
                              <a:gd name="connsiteX3" fmla="*/ 2066 w 36669"/>
                              <a:gd name="connsiteY3" fmla="*/ 710 h 23993"/>
                              <a:gd name="connsiteX4" fmla="*/ 437 w 36669"/>
                              <a:gd name="connsiteY4" fmla="*/ 3516 h 23993"/>
                              <a:gd name="connsiteX5" fmla="*/ 2338 w 36669"/>
                              <a:gd name="connsiteY5" fmla="*/ 16373 h 23993"/>
                              <a:gd name="connsiteX6" fmla="*/ 5507 w 36669"/>
                              <a:gd name="connsiteY6" fmla="*/ 18093 h 239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6669" h="23993">
                                <a:moveTo>
                                  <a:pt x="9763" y="10578"/>
                                </a:moveTo>
                                <a:lnTo>
                                  <a:pt x="34662" y="24703"/>
                                </a:lnTo>
                                <a:lnTo>
                                  <a:pt x="37106" y="20447"/>
                                </a:lnTo>
                                <a:lnTo>
                                  <a:pt x="2066" y="710"/>
                                </a:lnTo>
                                <a:lnTo>
                                  <a:pt x="437" y="3516"/>
                                </a:lnTo>
                                <a:cubicBezTo>
                                  <a:pt x="5054" y="7953"/>
                                  <a:pt x="5235" y="9311"/>
                                  <a:pt x="2338" y="16373"/>
                                </a:cubicBezTo>
                                <a:lnTo>
                                  <a:pt x="5507" y="18093"/>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0" name="Freeform: Shape 2530"/>
                        <wps:cNvSpPr/>
                        <wps:spPr>
                          <a:xfrm>
                            <a:off x="751721" y="1179572"/>
                            <a:ext cx="39959" cy="33948"/>
                          </a:xfrm>
                          <a:custGeom>
                            <a:avLst/>
                            <a:gdLst>
                              <a:gd name="connsiteX0" fmla="*/ 22014 w 39959"/>
                              <a:gd name="connsiteY0" fmla="*/ 10887 h 33948"/>
                              <a:gd name="connsiteX1" fmla="*/ 17577 w 39959"/>
                              <a:gd name="connsiteY1" fmla="*/ 2104 h 33948"/>
                              <a:gd name="connsiteX2" fmla="*/ 2276 w 39959"/>
                              <a:gd name="connsiteY2" fmla="*/ 7175 h 33948"/>
                              <a:gd name="connsiteX3" fmla="*/ 5807 w 39959"/>
                              <a:gd name="connsiteY3" fmla="*/ 22748 h 33948"/>
                              <a:gd name="connsiteX4" fmla="*/ 15676 w 39959"/>
                              <a:gd name="connsiteY4" fmla="*/ 22204 h 33948"/>
                              <a:gd name="connsiteX5" fmla="*/ 21108 w 39959"/>
                              <a:gd name="connsiteY5" fmla="*/ 32888 h 33948"/>
                              <a:gd name="connsiteX6" fmla="*/ 38402 w 39959"/>
                              <a:gd name="connsiteY6" fmla="*/ 27546 h 33948"/>
                              <a:gd name="connsiteX7" fmla="*/ 34147 w 39959"/>
                              <a:gd name="connsiteY7" fmla="*/ 9891 h 33948"/>
                              <a:gd name="connsiteX8" fmla="*/ 22014 w 39959"/>
                              <a:gd name="connsiteY8" fmla="*/ 10887 h 33948"/>
                              <a:gd name="connsiteX9" fmla="*/ 6078 w 39959"/>
                              <a:gd name="connsiteY9" fmla="*/ 9257 h 33948"/>
                              <a:gd name="connsiteX10" fmla="*/ 15133 w 39959"/>
                              <a:gd name="connsiteY10" fmla="*/ 6631 h 33948"/>
                              <a:gd name="connsiteX11" fmla="*/ 17215 w 39959"/>
                              <a:gd name="connsiteY11" fmla="*/ 15595 h 33948"/>
                              <a:gd name="connsiteX12" fmla="*/ 8342 w 39959"/>
                              <a:gd name="connsiteY12" fmla="*/ 18402 h 33948"/>
                              <a:gd name="connsiteX13" fmla="*/ 6078 w 39959"/>
                              <a:gd name="connsiteY13" fmla="*/ 9257 h 33948"/>
                              <a:gd name="connsiteX14" fmla="*/ 20837 w 39959"/>
                              <a:gd name="connsiteY14" fmla="*/ 17587 h 33948"/>
                              <a:gd name="connsiteX15" fmla="*/ 31792 w 39959"/>
                              <a:gd name="connsiteY15" fmla="*/ 14327 h 33948"/>
                              <a:gd name="connsiteX16" fmla="*/ 34599 w 39959"/>
                              <a:gd name="connsiteY16" fmla="*/ 25464 h 33948"/>
                              <a:gd name="connsiteX17" fmla="*/ 23644 w 39959"/>
                              <a:gd name="connsiteY17" fmla="*/ 28633 h 33948"/>
                              <a:gd name="connsiteX18" fmla="*/ 20837 w 39959"/>
                              <a:gd name="connsiteY18" fmla="*/ 17587 h 339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9959" h="33948">
                                <a:moveTo>
                                  <a:pt x="22014" y="10887"/>
                                </a:moveTo>
                                <a:cubicBezTo>
                                  <a:pt x="21923" y="5998"/>
                                  <a:pt x="20837" y="3915"/>
                                  <a:pt x="17577" y="2104"/>
                                </a:cubicBezTo>
                                <a:cubicBezTo>
                                  <a:pt x="12054" y="-974"/>
                                  <a:pt x="5716" y="1108"/>
                                  <a:pt x="2276" y="7175"/>
                                </a:cubicBezTo>
                                <a:cubicBezTo>
                                  <a:pt x="-1165" y="13241"/>
                                  <a:pt x="374" y="19669"/>
                                  <a:pt x="5807" y="22748"/>
                                </a:cubicBezTo>
                                <a:cubicBezTo>
                                  <a:pt x="9157" y="24558"/>
                                  <a:pt x="11511" y="24468"/>
                                  <a:pt x="15676" y="22204"/>
                                </a:cubicBezTo>
                                <a:cubicBezTo>
                                  <a:pt x="15404" y="27184"/>
                                  <a:pt x="17125" y="30715"/>
                                  <a:pt x="21108" y="32888"/>
                                </a:cubicBezTo>
                                <a:cubicBezTo>
                                  <a:pt x="27446" y="36510"/>
                                  <a:pt x="34509" y="34427"/>
                                  <a:pt x="38402" y="27546"/>
                                </a:cubicBezTo>
                                <a:cubicBezTo>
                                  <a:pt x="42205" y="20756"/>
                                  <a:pt x="40485" y="13512"/>
                                  <a:pt x="34147" y="9891"/>
                                </a:cubicBezTo>
                                <a:cubicBezTo>
                                  <a:pt x="30163" y="7718"/>
                                  <a:pt x="26269" y="8080"/>
                                  <a:pt x="22014" y="10887"/>
                                </a:cubicBezTo>
                                <a:close/>
                                <a:moveTo>
                                  <a:pt x="6078" y="9257"/>
                                </a:moveTo>
                                <a:cubicBezTo>
                                  <a:pt x="8161" y="5635"/>
                                  <a:pt x="11692" y="4640"/>
                                  <a:pt x="15133" y="6631"/>
                                </a:cubicBezTo>
                                <a:cubicBezTo>
                                  <a:pt x="18483" y="8442"/>
                                  <a:pt x="19207" y="12064"/>
                                  <a:pt x="17215" y="15595"/>
                                </a:cubicBezTo>
                                <a:cubicBezTo>
                                  <a:pt x="15223" y="19217"/>
                                  <a:pt x="11783" y="20303"/>
                                  <a:pt x="8342" y="18402"/>
                                </a:cubicBezTo>
                                <a:cubicBezTo>
                                  <a:pt x="4992" y="16500"/>
                                  <a:pt x="4086" y="12879"/>
                                  <a:pt x="6078" y="9257"/>
                                </a:cubicBezTo>
                                <a:close/>
                                <a:moveTo>
                                  <a:pt x="20837" y="17587"/>
                                </a:moveTo>
                                <a:cubicBezTo>
                                  <a:pt x="23281" y="13332"/>
                                  <a:pt x="27718" y="11973"/>
                                  <a:pt x="31792" y="14327"/>
                                </a:cubicBezTo>
                                <a:cubicBezTo>
                                  <a:pt x="35957" y="16682"/>
                                  <a:pt x="37044" y="21118"/>
                                  <a:pt x="34599" y="25464"/>
                                </a:cubicBezTo>
                                <a:cubicBezTo>
                                  <a:pt x="32245" y="29629"/>
                                  <a:pt x="27718" y="30987"/>
                                  <a:pt x="23644" y="28633"/>
                                </a:cubicBezTo>
                                <a:cubicBezTo>
                                  <a:pt x="19569" y="26279"/>
                                  <a:pt x="18392" y="21933"/>
                                  <a:pt x="20837" y="17587"/>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1" name="Freeform: Shape 2531"/>
                        <wps:cNvSpPr/>
                        <wps:spPr>
                          <a:xfrm>
                            <a:off x="804390" y="1118240"/>
                            <a:ext cx="30165" cy="29004"/>
                          </a:xfrm>
                          <a:custGeom>
                            <a:avLst/>
                            <a:gdLst>
                              <a:gd name="connsiteX0" fmla="*/ 18577 w 30165"/>
                              <a:gd name="connsiteY0" fmla="*/ 2933 h 29004"/>
                              <a:gd name="connsiteX1" fmla="*/ 12420 w 30165"/>
                              <a:gd name="connsiteY1" fmla="*/ 669 h 29004"/>
                              <a:gd name="connsiteX2" fmla="*/ 3094 w 30165"/>
                              <a:gd name="connsiteY2" fmla="*/ 5558 h 29004"/>
                              <a:gd name="connsiteX3" fmla="*/ 7802 w 30165"/>
                              <a:gd name="connsiteY3" fmla="*/ 25568 h 29004"/>
                              <a:gd name="connsiteX4" fmla="*/ 27812 w 30165"/>
                              <a:gd name="connsiteY4" fmla="*/ 24843 h 29004"/>
                              <a:gd name="connsiteX5" fmla="*/ 26092 w 30165"/>
                              <a:gd name="connsiteY5" fmla="*/ 8365 h 29004"/>
                              <a:gd name="connsiteX6" fmla="*/ 23285 w 30165"/>
                              <a:gd name="connsiteY6" fmla="*/ 12077 h 29004"/>
                              <a:gd name="connsiteX7" fmla="*/ 24552 w 30165"/>
                              <a:gd name="connsiteY7" fmla="*/ 22037 h 29004"/>
                              <a:gd name="connsiteX8" fmla="*/ 10699 w 30165"/>
                              <a:gd name="connsiteY8" fmla="*/ 21765 h 29004"/>
                              <a:gd name="connsiteX9" fmla="*/ 6444 w 30165"/>
                              <a:gd name="connsiteY9" fmla="*/ 8274 h 29004"/>
                              <a:gd name="connsiteX10" fmla="*/ 15770 w 30165"/>
                              <a:gd name="connsiteY10" fmla="*/ 6645 h 290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0165" h="29004">
                                <a:moveTo>
                                  <a:pt x="18577" y="2933"/>
                                </a:moveTo>
                                <a:cubicBezTo>
                                  <a:pt x="16222" y="1393"/>
                                  <a:pt x="14321" y="850"/>
                                  <a:pt x="12420" y="669"/>
                                </a:cubicBezTo>
                                <a:cubicBezTo>
                                  <a:pt x="9070" y="488"/>
                                  <a:pt x="5629" y="2299"/>
                                  <a:pt x="3094" y="5558"/>
                                </a:cubicBezTo>
                                <a:cubicBezTo>
                                  <a:pt x="-1705" y="11805"/>
                                  <a:pt x="196" y="19682"/>
                                  <a:pt x="7802" y="25568"/>
                                </a:cubicBezTo>
                                <a:cubicBezTo>
                                  <a:pt x="15227" y="31272"/>
                                  <a:pt x="22923" y="31000"/>
                                  <a:pt x="27812" y="24843"/>
                                </a:cubicBezTo>
                                <a:cubicBezTo>
                                  <a:pt x="32067" y="19320"/>
                                  <a:pt x="31524" y="13163"/>
                                  <a:pt x="26092" y="8365"/>
                                </a:cubicBezTo>
                                <a:lnTo>
                                  <a:pt x="23285" y="12077"/>
                                </a:lnTo>
                                <a:cubicBezTo>
                                  <a:pt x="26544" y="15608"/>
                                  <a:pt x="26906" y="18958"/>
                                  <a:pt x="24552" y="22037"/>
                                </a:cubicBezTo>
                                <a:cubicBezTo>
                                  <a:pt x="21383" y="26111"/>
                                  <a:pt x="16222" y="26020"/>
                                  <a:pt x="10699" y="21765"/>
                                </a:cubicBezTo>
                                <a:cubicBezTo>
                                  <a:pt x="4905" y="17329"/>
                                  <a:pt x="3365" y="12168"/>
                                  <a:pt x="6444" y="8274"/>
                                </a:cubicBezTo>
                                <a:cubicBezTo>
                                  <a:pt x="8798" y="5196"/>
                                  <a:pt x="12148" y="4653"/>
                                  <a:pt x="15770" y="664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2" name="Freeform: Shape 2532"/>
                        <wps:cNvSpPr/>
                        <wps:spPr>
                          <a:xfrm>
                            <a:off x="809100" y="1094491"/>
                            <a:ext cx="46176" cy="33545"/>
                          </a:xfrm>
                          <a:custGeom>
                            <a:avLst/>
                            <a:gdLst>
                              <a:gd name="connsiteX0" fmla="*/ 478 w 46176"/>
                              <a:gd name="connsiteY0" fmla="*/ 9382 h 33545"/>
                              <a:gd name="connsiteX1" fmla="*/ 32530 w 46176"/>
                              <a:gd name="connsiteY1" fmla="*/ 34190 h 33545"/>
                              <a:gd name="connsiteX2" fmla="*/ 35427 w 46176"/>
                              <a:gd name="connsiteY2" fmla="*/ 30568 h 33545"/>
                              <a:gd name="connsiteX3" fmla="*/ 22752 w 46176"/>
                              <a:gd name="connsiteY3" fmla="*/ 20790 h 33545"/>
                              <a:gd name="connsiteX4" fmla="*/ 19764 w 46176"/>
                              <a:gd name="connsiteY4" fmla="*/ 8476 h 33545"/>
                              <a:gd name="connsiteX5" fmla="*/ 23295 w 46176"/>
                              <a:gd name="connsiteY5" fmla="*/ 6032 h 33545"/>
                              <a:gd name="connsiteX6" fmla="*/ 27912 w 46176"/>
                              <a:gd name="connsiteY6" fmla="*/ 7209 h 33545"/>
                              <a:gd name="connsiteX7" fmla="*/ 43848 w 46176"/>
                              <a:gd name="connsiteY7" fmla="*/ 19613 h 33545"/>
                              <a:gd name="connsiteX8" fmla="*/ 46655 w 46176"/>
                              <a:gd name="connsiteY8" fmla="*/ 15901 h 33545"/>
                              <a:gd name="connsiteX9" fmla="*/ 29271 w 46176"/>
                              <a:gd name="connsiteY9" fmla="*/ 2410 h 33545"/>
                              <a:gd name="connsiteX10" fmla="*/ 17410 w 46176"/>
                              <a:gd name="connsiteY10" fmla="*/ 4764 h 33545"/>
                              <a:gd name="connsiteX11" fmla="*/ 15508 w 46176"/>
                              <a:gd name="connsiteY11" fmla="*/ 15176 h 33545"/>
                              <a:gd name="connsiteX12" fmla="*/ 3375 w 46176"/>
                              <a:gd name="connsiteY12" fmla="*/ 5760 h 335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6176" h="33545">
                                <a:moveTo>
                                  <a:pt x="478" y="9382"/>
                                </a:moveTo>
                                <a:lnTo>
                                  <a:pt x="32530" y="34190"/>
                                </a:lnTo>
                                <a:lnTo>
                                  <a:pt x="35427" y="30568"/>
                                </a:lnTo>
                                <a:lnTo>
                                  <a:pt x="22752" y="20790"/>
                                </a:lnTo>
                                <a:cubicBezTo>
                                  <a:pt x="18043" y="17078"/>
                                  <a:pt x="16776" y="12279"/>
                                  <a:pt x="19764" y="8476"/>
                                </a:cubicBezTo>
                                <a:cubicBezTo>
                                  <a:pt x="20669" y="7209"/>
                                  <a:pt x="21937" y="6394"/>
                                  <a:pt x="23295" y="6032"/>
                                </a:cubicBezTo>
                                <a:cubicBezTo>
                                  <a:pt x="24925" y="5489"/>
                                  <a:pt x="26192" y="5941"/>
                                  <a:pt x="27912" y="7209"/>
                                </a:cubicBezTo>
                                <a:lnTo>
                                  <a:pt x="43848" y="19613"/>
                                </a:lnTo>
                                <a:lnTo>
                                  <a:pt x="46655" y="15901"/>
                                </a:lnTo>
                                <a:lnTo>
                                  <a:pt x="29271" y="2410"/>
                                </a:lnTo>
                                <a:cubicBezTo>
                                  <a:pt x="25377" y="-577"/>
                                  <a:pt x="20850" y="237"/>
                                  <a:pt x="17410" y="4764"/>
                                </a:cubicBezTo>
                                <a:cubicBezTo>
                                  <a:pt x="14874" y="8024"/>
                                  <a:pt x="14331" y="10831"/>
                                  <a:pt x="15508" y="15176"/>
                                </a:cubicBezTo>
                                <a:lnTo>
                                  <a:pt x="3375" y="576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3" name="Freeform: Shape 2533"/>
                        <wps:cNvSpPr/>
                        <wps:spPr>
                          <a:xfrm>
                            <a:off x="836995" y="1074339"/>
                            <a:ext cx="25985" cy="29335"/>
                          </a:xfrm>
                          <a:custGeom>
                            <a:avLst/>
                            <a:gdLst>
                              <a:gd name="connsiteX0" fmla="*/ 489 w 25985"/>
                              <a:gd name="connsiteY0" fmla="*/ 12129 h 29335"/>
                              <a:gd name="connsiteX1" fmla="*/ 23577 w 25985"/>
                              <a:gd name="connsiteY1" fmla="*/ 29965 h 29335"/>
                              <a:gd name="connsiteX2" fmla="*/ 26475 w 25985"/>
                              <a:gd name="connsiteY2" fmla="*/ 26253 h 29335"/>
                              <a:gd name="connsiteX3" fmla="*/ 14523 w 25985"/>
                              <a:gd name="connsiteY3" fmla="*/ 17018 h 29335"/>
                              <a:gd name="connsiteX4" fmla="*/ 12350 w 25985"/>
                              <a:gd name="connsiteY4" fmla="*/ 3437 h 29335"/>
                              <a:gd name="connsiteX5" fmla="*/ 8638 w 25985"/>
                              <a:gd name="connsiteY5" fmla="*/ 630 h 29335"/>
                              <a:gd name="connsiteX6" fmla="*/ 7280 w 25985"/>
                              <a:gd name="connsiteY6" fmla="*/ 1898 h 29335"/>
                              <a:gd name="connsiteX7" fmla="*/ 7370 w 25985"/>
                              <a:gd name="connsiteY7" fmla="*/ 11948 h 29335"/>
                              <a:gd name="connsiteX8" fmla="*/ 3115 w 25985"/>
                              <a:gd name="connsiteY8" fmla="*/ 8688 h 293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5985" h="29335">
                                <a:moveTo>
                                  <a:pt x="489" y="12129"/>
                                </a:moveTo>
                                <a:lnTo>
                                  <a:pt x="23577" y="29965"/>
                                </a:lnTo>
                                <a:lnTo>
                                  <a:pt x="26475" y="26253"/>
                                </a:lnTo>
                                <a:lnTo>
                                  <a:pt x="14523" y="17018"/>
                                </a:lnTo>
                                <a:cubicBezTo>
                                  <a:pt x="9000" y="12672"/>
                                  <a:pt x="8185" y="8417"/>
                                  <a:pt x="12350" y="3437"/>
                                </a:cubicBezTo>
                                <a:lnTo>
                                  <a:pt x="8638" y="630"/>
                                </a:lnTo>
                                <a:cubicBezTo>
                                  <a:pt x="8004" y="1173"/>
                                  <a:pt x="7732" y="1445"/>
                                  <a:pt x="7280" y="1898"/>
                                </a:cubicBezTo>
                                <a:cubicBezTo>
                                  <a:pt x="5469" y="4252"/>
                                  <a:pt x="5559" y="7240"/>
                                  <a:pt x="7370" y="11948"/>
                                </a:cubicBezTo>
                                <a:lnTo>
                                  <a:pt x="3115" y="868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4" name="Freeform: Shape 2534"/>
                        <wps:cNvSpPr/>
                        <wps:spPr>
                          <a:xfrm>
                            <a:off x="847068" y="1052180"/>
                            <a:ext cx="33772" cy="28429"/>
                          </a:xfrm>
                          <a:custGeom>
                            <a:avLst/>
                            <a:gdLst>
                              <a:gd name="connsiteX0" fmla="*/ 8644 w 33772"/>
                              <a:gd name="connsiteY0" fmla="*/ 11577 h 28429"/>
                              <a:gd name="connsiteX1" fmla="*/ 31280 w 33772"/>
                              <a:gd name="connsiteY1" fmla="*/ 29052 h 28429"/>
                              <a:gd name="connsiteX2" fmla="*/ 34268 w 33772"/>
                              <a:gd name="connsiteY2" fmla="*/ 25249 h 28429"/>
                              <a:gd name="connsiteX3" fmla="*/ 2487 w 33772"/>
                              <a:gd name="connsiteY3" fmla="*/ 622 h 28429"/>
                              <a:gd name="connsiteX4" fmla="*/ 495 w 33772"/>
                              <a:gd name="connsiteY4" fmla="*/ 3157 h 28429"/>
                              <a:gd name="connsiteX5" fmla="*/ 495 w 33772"/>
                              <a:gd name="connsiteY5" fmla="*/ 16195 h 28429"/>
                              <a:gd name="connsiteX6" fmla="*/ 3393 w 33772"/>
                              <a:gd name="connsiteY6" fmla="*/ 18458 h 284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3772" h="28429">
                                <a:moveTo>
                                  <a:pt x="8644" y="11577"/>
                                </a:moveTo>
                                <a:lnTo>
                                  <a:pt x="31280" y="29052"/>
                                </a:lnTo>
                                <a:lnTo>
                                  <a:pt x="34268" y="25249"/>
                                </a:lnTo>
                                <a:lnTo>
                                  <a:pt x="2487" y="622"/>
                                </a:lnTo>
                                <a:lnTo>
                                  <a:pt x="495" y="3157"/>
                                </a:lnTo>
                                <a:cubicBezTo>
                                  <a:pt x="4389" y="8318"/>
                                  <a:pt x="4298" y="9676"/>
                                  <a:pt x="495" y="16195"/>
                                </a:cubicBezTo>
                                <a:lnTo>
                                  <a:pt x="3393" y="184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5" name="Freeform: Shape 2535"/>
                        <wps:cNvSpPr/>
                        <wps:spPr>
                          <a:xfrm>
                            <a:off x="862610" y="1026250"/>
                            <a:ext cx="37712" cy="35283"/>
                          </a:xfrm>
                          <a:custGeom>
                            <a:avLst/>
                            <a:gdLst>
                              <a:gd name="connsiteX0" fmla="*/ 20466 w 37712"/>
                              <a:gd name="connsiteY0" fmla="*/ 33956 h 35283"/>
                              <a:gd name="connsiteX1" fmla="*/ 35496 w 37712"/>
                              <a:gd name="connsiteY1" fmla="*/ 31602 h 35283"/>
                              <a:gd name="connsiteX2" fmla="*/ 37488 w 37712"/>
                              <a:gd name="connsiteY2" fmla="*/ 19651 h 35283"/>
                              <a:gd name="connsiteX3" fmla="*/ 27075 w 37712"/>
                              <a:gd name="connsiteY3" fmla="*/ 6884 h 35283"/>
                              <a:gd name="connsiteX4" fmla="*/ 13313 w 37712"/>
                              <a:gd name="connsiteY4" fmla="*/ 637 h 35283"/>
                              <a:gd name="connsiteX5" fmla="*/ 3353 w 37712"/>
                              <a:gd name="connsiteY5" fmla="*/ 5436 h 35283"/>
                              <a:gd name="connsiteX6" fmla="*/ 5979 w 37712"/>
                              <a:gd name="connsiteY6" fmla="*/ 23906 h 35283"/>
                              <a:gd name="connsiteX7" fmla="*/ 23363 w 37712"/>
                              <a:gd name="connsiteY7" fmla="*/ 22005 h 35283"/>
                              <a:gd name="connsiteX8" fmla="*/ 25446 w 37712"/>
                              <a:gd name="connsiteY8" fmla="*/ 12226 h 35283"/>
                              <a:gd name="connsiteX9" fmla="*/ 32327 w 37712"/>
                              <a:gd name="connsiteY9" fmla="*/ 28524 h 35283"/>
                              <a:gd name="connsiteX10" fmla="*/ 23454 w 37712"/>
                              <a:gd name="connsiteY10" fmla="*/ 30063 h 35283"/>
                              <a:gd name="connsiteX11" fmla="*/ 6613 w 37712"/>
                              <a:gd name="connsiteY11" fmla="*/ 8152 h 35283"/>
                              <a:gd name="connsiteX12" fmla="*/ 18655 w 37712"/>
                              <a:gd name="connsiteY12" fmla="*/ 7246 h 35283"/>
                              <a:gd name="connsiteX13" fmla="*/ 20375 w 37712"/>
                              <a:gd name="connsiteY13" fmla="*/ 18926 h 35283"/>
                              <a:gd name="connsiteX14" fmla="*/ 8786 w 37712"/>
                              <a:gd name="connsiteY14" fmla="*/ 19651 h 35283"/>
                              <a:gd name="connsiteX15" fmla="*/ 6613 w 37712"/>
                              <a:gd name="connsiteY15" fmla="*/ 8152 h 3528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37712" h="35283">
                                <a:moveTo>
                                  <a:pt x="20466" y="33956"/>
                                </a:moveTo>
                                <a:cubicBezTo>
                                  <a:pt x="26170" y="37215"/>
                                  <a:pt x="31874" y="36310"/>
                                  <a:pt x="35496" y="31602"/>
                                </a:cubicBezTo>
                                <a:cubicBezTo>
                                  <a:pt x="38212" y="28161"/>
                                  <a:pt x="38936" y="23725"/>
                                  <a:pt x="37488" y="19651"/>
                                </a:cubicBezTo>
                                <a:cubicBezTo>
                                  <a:pt x="35858" y="15305"/>
                                  <a:pt x="32780" y="11321"/>
                                  <a:pt x="27075" y="6884"/>
                                </a:cubicBezTo>
                                <a:cubicBezTo>
                                  <a:pt x="21643" y="2720"/>
                                  <a:pt x="17568" y="999"/>
                                  <a:pt x="13313" y="637"/>
                                </a:cubicBezTo>
                                <a:cubicBezTo>
                                  <a:pt x="9420" y="365"/>
                                  <a:pt x="5979" y="1995"/>
                                  <a:pt x="3353" y="5436"/>
                                </a:cubicBezTo>
                                <a:cubicBezTo>
                                  <a:pt x="-1264" y="11321"/>
                                  <a:pt x="-178" y="19107"/>
                                  <a:pt x="5979" y="23906"/>
                                </a:cubicBezTo>
                                <a:cubicBezTo>
                                  <a:pt x="11864" y="28433"/>
                                  <a:pt x="19017" y="27618"/>
                                  <a:pt x="23363" y="22005"/>
                                </a:cubicBezTo>
                                <a:cubicBezTo>
                                  <a:pt x="25627" y="19017"/>
                                  <a:pt x="26351" y="16029"/>
                                  <a:pt x="25446" y="12226"/>
                                </a:cubicBezTo>
                                <a:cubicBezTo>
                                  <a:pt x="33323" y="18383"/>
                                  <a:pt x="35767" y="24087"/>
                                  <a:pt x="32327" y="28524"/>
                                </a:cubicBezTo>
                                <a:cubicBezTo>
                                  <a:pt x="30244" y="31330"/>
                                  <a:pt x="26985" y="31874"/>
                                  <a:pt x="23454" y="30063"/>
                                </a:cubicBezTo>
                                <a:close/>
                                <a:moveTo>
                                  <a:pt x="6613" y="8152"/>
                                </a:moveTo>
                                <a:cubicBezTo>
                                  <a:pt x="9420" y="4440"/>
                                  <a:pt x="14581" y="4078"/>
                                  <a:pt x="18655" y="7246"/>
                                </a:cubicBezTo>
                                <a:cubicBezTo>
                                  <a:pt x="22548" y="10234"/>
                                  <a:pt x="23363" y="15033"/>
                                  <a:pt x="20375" y="18926"/>
                                </a:cubicBezTo>
                                <a:cubicBezTo>
                                  <a:pt x="17478" y="22638"/>
                                  <a:pt x="12951" y="22910"/>
                                  <a:pt x="8786" y="19651"/>
                                </a:cubicBezTo>
                                <a:cubicBezTo>
                                  <a:pt x="4711" y="16572"/>
                                  <a:pt x="3806" y="11683"/>
                                  <a:pt x="6613" y="815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6" name="Freeform: Shape 2536"/>
                        <wps:cNvSpPr/>
                        <wps:spPr>
                          <a:xfrm>
                            <a:off x="911209" y="985993"/>
                            <a:ext cx="29531" cy="29768"/>
                          </a:xfrm>
                          <a:custGeom>
                            <a:avLst/>
                            <a:gdLst>
                              <a:gd name="connsiteX0" fmla="*/ 19846 w 29531"/>
                              <a:gd name="connsiteY0" fmla="*/ 3750 h 29768"/>
                              <a:gd name="connsiteX1" fmla="*/ 14142 w 29531"/>
                              <a:gd name="connsiteY1" fmla="*/ 671 h 29768"/>
                              <a:gd name="connsiteX2" fmla="*/ 4273 w 29531"/>
                              <a:gd name="connsiteY2" fmla="*/ 4383 h 29768"/>
                              <a:gd name="connsiteX3" fmla="*/ 6264 w 29531"/>
                              <a:gd name="connsiteY3" fmla="*/ 24846 h 29768"/>
                              <a:gd name="connsiteX4" fmla="*/ 26184 w 29531"/>
                              <a:gd name="connsiteY4" fmla="*/ 26656 h 29768"/>
                              <a:gd name="connsiteX5" fmla="*/ 26727 w 29531"/>
                              <a:gd name="connsiteY5" fmla="*/ 10178 h 29768"/>
                              <a:gd name="connsiteX6" fmla="*/ 23377 w 29531"/>
                              <a:gd name="connsiteY6" fmla="*/ 13438 h 29768"/>
                              <a:gd name="connsiteX7" fmla="*/ 23377 w 29531"/>
                              <a:gd name="connsiteY7" fmla="*/ 23487 h 29768"/>
                              <a:gd name="connsiteX8" fmla="*/ 9705 w 29531"/>
                              <a:gd name="connsiteY8" fmla="*/ 21405 h 29768"/>
                              <a:gd name="connsiteX9" fmla="*/ 7170 w 29531"/>
                              <a:gd name="connsiteY9" fmla="*/ 7462 h 29768"/>
                              <a:gd name="connsiteX10" fmla="*/ 16586 w 29531"/>
                              <a:gd name="connsiteY10" fmla="*/ 7009 h 297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531" h="29768">
                                <a:moveTo>
                                  <a:pt x="19846" y="3750"/>
                                </a:moveTo>
                                <a:cubicBezTo>
                                  <a:pt x="17763" y="1939"/>
                                  <a:pt x="16043" y="1124"/>
                                  <a:pt x="14142" y="671"/>
                                </a:cubicBezTo>
                                <a:cubicBezTo>
                                  <a:pt x="10792" y="219"/>
                                  <a:pt x="7170" y="1486"/>
                                  <a:pt x="4273" y="4383"/>
                                </a:cubicBezTo>
                                <a:cubicBezTo>
                                  <a:pt x="-1341" y="9906"/>
                                  <a:pt x="-617" y="17964"/>
                                  <a:pt x="6264" y="24846"/>
                                </a:cubicBezTo>
                                <a:cubicBezTo>
                                  <a:pt x="12784" y="31455"/>
                                  <a:pt x="20661" y="32179"/>
                                  <a:pt x="26184" y="26656"/>
                                </a:cubicBezTo>
                                <a:cubicBezTo>
                                  <a:pt x="31164" y="21677"/>
                                  <a:pt x="31345" y="15611"/>
                                  <a:pt x="26727" y="10178"/>
                                </a:cubicBezTo>
                                <a:lnTo>
                                  <a:pt x="23377" y="13438"/>
                                </a:lnTo>
                                <a:cubicBezTo>
                                  <a:pt x="26093" y="17331"/>
                                  <a:pt x="26093" y="20771"/>
                                  <a:pt x="23377" y="23487"/>
                                </a:cubicBezTo>
                                <a:cubicBezTo>
                                  <a:pt x="19665" y="27109"/>
                                  <a:pt x="14504" y="26294"/>
                                  <a:pt x="9705" y="21405"/>
                                </a:cubicBezTo>
                                <a:cubicBezTo>
                                  <a:pt x="4544" y="16244"/>
                                  <a:pt x="3639" y="10902"/>
                                  <a:pt x="7170" y="7462"/>
                                </a:cubicBezTo>
                                <a:cubicBezTo>
                                  <a:pt x="9977" y="4655"/>
                                  <a:pt x="13327" y="4655"/>
                                  <a:pt x="16586" y="700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7" name="Freeform: Shape 2537"/>
                        <wps:cNvSpPr/>
                        <wps:spPr>
                          <a:xfrm>
                            <a:off x="919571" y="964743"/>
                            <a:ext cx="44909" cy="34338"/>
                          </a:xfrm>
                          <a:custGeom>
                            <a:avLst/>
                            <a:gdLst>
                              <a:gd name="connsiteX0" fmla="*/ 539 w 44909"/>
                              <a:gd name="connsiteY0" fmla="*/ 6117 h 34338"/>
                              <a:gd name="connsiteX1" fmla="*/ 29150 w 44909"/>
                              <a:gd name="connsiteY1" fmla="*/ 34909 h 34338"/>
                              <a:gd name="connsiteX2" fmla="*/ 32410 w 44909"/>
                              <a:gd name="connsiteY2" fmla="*/ 31650 h 34338"/>
                              <a:gd name="connsiteX3" fmla="*/ 21092 w 44909"/>
                              <a:gd name="connsiteY3" fmla="*/ 20241 h 34338"/>
                              <a:gd name="connsiteX4" fmla="*/ 19734 w 44909"/>
                              <a:gd name="connsiteY4" fmla="*/ 7656 h 34338"/>
                              <a:gd name="connsiteX5" fmla="*/ 23537 w 44909"/>
                              <a:gd name="connsiteY5" fmla="*/ 5665 h 34338"/>
                              <a:gd name="connsiteX6" fmla="*/ 27973 w 44909"/>
                              <a:gd name="connsiteY6" fmla="*/ 7566 h 34338"/>
                              <a:gd name="connsiteX7" fmla="*/ 42188 w 44909"/>
                              <a:gd name="connsiteY7" fmla="*/ 21871 h 34338"/>
                              <a:gd name="connsiteX8" fmla="*/ 45448 w 44909"/>
                              <a:gd name="connsiteY8" fmla="*/ 18612 h 34338"/>
                              <a:gd name="connsiteX9" fmla="*/ 29965 w 44909"/>
                              <a:gd name="connsiteY9" fmla="*/ 3039 h 34338"/>
                              <a:gd name="connsiteX10" fmla="*/ 17923 w 44909"/>
                              <a:gd name="connsiteY10" fmla="*/ 3763 h 34338"/>
                              <a:gd name="connsiteX11" fmla="*/ 14663 w 44909"/>
                              <a:gd name="connsiteY11" fmla="*/ 13813 h 34338"/>
                              <a:gd name="connsiteX12" fmla="*/ 3798 w 44909"/>
                              <a:gd name="connsiteY12" fmla="*/ 2858 h 343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4909" h="34338">
                                <a:moveTo>
                                  <a:pt x="539" y="6117"/>
                                </a:moveTo>
                                <a:lnTo>
                                  <a:pt x="29150" y="34909"/>
                                </a:lnTo>
                                <a:lnTo>
                                  <a:pt x="32410" y="31650"/>
                                </a:lnTo>
                                <a:lnTo>
                                  <a:pt x="21092" y="20241"/>
                                </a:lnTo>
                                <a:cubicBezTo>
                                  <a:pt x="16927" y="16077"/>
                                  <a:pt x="16384" y="11097"/>
                                  <a:pt x="19734" y="7656"/>
                                </a:cubicBezTo>
                                <a:cubicBezTo>
                                  <a:pt x="20911" y="6660"/>
                                  <a:pt x="22178" y="5936"/>
                                  <a:pt x="23537" y="5665"/>
                                </a:cubicBezTo>
                                <a:cubicBezTo>
                                  <a:pt x="25166" y="5483"/>
                                  <a:pt x="26524" y="6027"/>
                                  <a:pt x="27973" y="7566"/>
                                </a:cubicBezTo>
                                <a:lnTo>
                                  <a:pt x="42188" y="21871"/>
                                </a:lnTo>
                                <a:lnTo>
                                  <a:pt x="45448" y="18612"/>
                                </a:lnTo>
                                <a:lnTo>
                                  <a:pt x="29965" y="3039"/>
                                </a:lnTo>
                                <a:cubicBezTo>
                                  <a:pt x="26524" y="-492"/>
                                  <a:pt x="21997" y="-221"/>
                                  <a:pt x="17923" y="3763"/>
                                </a:cubicBezTo>
                                <a:cubicBezTo>
                                  <a:pt x="15026" y="6660"/>
                                  <a:pt x="14120" y="9377"/>
                                  <a:pt x="14663" y="13813"/>
                                </a:cubicBezTo>
                                <a:lnTo>
                                  <a:pt x="3798" y="28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8" name="Freeform: Shape 2538"/>
                        <wps:cNvSpPr/>
                        <wps:spPr>
                          <a:xfrm>
                            <a:off x="949488" y="946327"/>
                            <a:ext cx="23903" cy="30964"/>
                          </a:xfrm>
                          <a:custGeom>
                            <a:avLst/>
                            <a:gdLst>
                              <a:gd name="connsiteX0" fmla="*/ 551 w 23903"/>
                              <a:gd name="connsiteY0" fmla="*/ 10789 h 30964"/>
                              <a:gd name="connsiteX1" fmla="*/ 21104 w 23903"/>
                              <a:gd name="connsiteY1" fmla="*/ 31523 h 30964"/>
                              <a:gd name="connsiteX2" fmla="*/ 24455 w 23903"/>
                              <a:gd name="connsiteY2" fmla="*/ 28263 h 30964"/>
                              <a:gd name="connsiteX3" fmla="*/ 13770 w 23903"/>
                              <a:gd name="connsiteY3" fmla="*/ 17489 h 30964"/>
                              <a:gd name="connsiteX4" fmla="*/ 13408 w 23903"/>
                              <a:gd name="connsiteY4" fmla="*/ 3817 h 30964"/>
                              <a:gd name="connsiteX5" fmla="*/ 10058 w 23903"/>
                              <a:gd name="connsiteY5" fmla="*/ 558 h 30964"/>
                              <a:gd name="connsiteX6" fmla="*/ 8700 w 23903"/>
                              <a:gd name="connsiteY6" fmla="*/ 1645 h 30964"/>
                              <a:gd name="connsiteX7" fmla="*/ 7433 w 23903"/>
                              <a:gd name="connsiteY7" fmla="*/ 11604 h 30964"/>
                              <a:gd name="connsiteX8" fmla="*/ 3630 w 23903"/>
                              <a:gd name="connsiteY8" fmla="*/ 7801 h 309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3903" h="30964">
                                <a:moveTo>
                                  <a:pt x="551" y="10789"/>
                                </a:moveTo>
                                <a:lnTo>
                                  <a:pt x="21104" y="31523"/>
                                </a:lnTo>
                                <a:lnTo>
                                  <a:pt x="24455" y="28263"/>
                                </a:lnTo>
                                <a:lnTo>
                                  <a:pt x="13770" y="17489"/>
                                </a:lnTo>
                                <a:cubicBezTo>
                                  <a:pt x="8881" y="12509"/>
                                  <a:pt x="8610" y="8254"/>
                                  <a:pt x="13408" y="3817"/>
                                </a:cubicBezTo>
                                <a:lnTo>
                                  <a:pt x="10058" y="558"/>
                                </a:lnTo>
                                <a:cubicBezTo>
                                  <a:pt x="9424" y="1101"/>
                                  <a:pt x="9153" y="1192"/>
                                  <a:pt x="8700" y="1645"/>
                                </a:cubicBezTo>
                                <a:cubicBezTo>
                                  <a:pt x="6527" y="3817"/>
                                  <a:pt x="6165" y="6624"/>
                                  <a:pt x="7433" y="11604"/>
                                </a:cubicBezTo>
                                <a:lnTo>
                                  <a:pt x="3630" y="780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9" name="Freeform: Shape 2539"/>
                        <wps:cNvSpPr/>
                        <wps:spPr>
                          <a:xfrm>
                            <a:off x="959013" y="923218"/>
                            <a:ext cx="41378" cy="42298"/>
                          </a:xfrm>
                          <a:custGeom>
                            <a:avLst/>
                            <a:gdLst>
                              <a:gd name="connsiteX0" fmla="*/ 38678 w 41378"/>
                              <a:gd name="connsiteY0" fmla="*/ 21029 h 42298"/>
                              <a:gd name="connsiteX1" fmla="*/ 23919 w 41378"/>
                              <a:gd name="connsiteY1" fmla="*/ 35606 h 42298"/>
                              <a:gd name="connsiteX2" fmla="*/ 23014 w 41378"/>
                              <a:gd name="connsiteY2" fmla="*/ 24651 h 42298"/>
                              <a:gd name="connsiteX3" fmla="*/ 24734 w 41378"/>
                              <a:gd name="connsiteY3" fmla="*/ 18584 h 42298"/>
                              <a:gd name="connsiteX4" fmla="*/ 22199 w 41378"/>
                              <a:gd name="connsiteY4" fmla="*/ 4098 h 42298"/>
                              <a:gd name="connsiteX5" fmla="*/ 13417 w 41378"/>
                              <a:gd name="connsiteY5" fmla="*/ 567 h 42298"/>
                              <a:gd name="connsiteX6" fmla="*/ 4815 w 41378"/>
                              <a:gd name="connsiteY6" fmla="*/ 4641 h 42298"/>
                              <a:gd name="connsiteX7" fmla="*/ 831 w 41378"/>
                              <a:gd name="connsiteY7" fmla="*/ 16049 h 42298"/>
                              <a:gd name="connsiteX8" fmla="*/ 5539 w 41378"/>
                              <a:gd name="connsiteY8" fmla="*/ 23655 h 42298"/>
                              <a:gd name="connsiteX9" fmla="*/ 8980 w 41378"/>
                              <a:gd name="connsiteY9" fmla="*/ 20214 h 42298"/>
                              <a:gd name="connsiteX10" fmla="*/ 5811 w 41378"/>
                              <a:gd name="connsiteY10" fmla="*/ 15325 h 42298"/>
                              <a:gd name="connsiteX11" fmla="*/ 7803 w 41378"/>
                              <a:gd name="connsiteY11" fmla="*/ 7720 h 42298"/>
                              <a:gd name="connsiteX12" fmla="*/ 18577 w 41378"/>
                              <a:gd name="connsiteY12" fmla="*/ 7720 h 42298"/>
                              <a:gd name="connsiteX13" fmla="*/ 20479 w 41378"/>
                              <a:gd name="connsiteY13" fmla="*/ 17045 h 42298"/>
                              <a:gd name="connsiteX14" fmla="*/ 18940 w 41378"/>
                              <a:gd name="connsiteY14" fmla="*/ 22840 h 42298"/>
                              <a:gd name="connsiteX15" fmla="*/ 23286 w 41378"/>
                              <a:gd name="connsiteY15" fmla="*/ 42849 h 42298"/>
                              <a:gd name="connsiteX16" fmla="*/ 41938 w 41378"/>
                              <a:gd name="connsiteY16" fmla="*/ 24379 h 422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41378" h="42298">
                                <a:moveTo>
                                  <a:pt x="38678" y="21029"/>
                                </a:moveTo>
                                <a:lnTo>
                                  <a:pt x="23919" y="35606"/>
                                </a:lnTo>
                                <a:cubicBezTo>
                                  <a:pt x="21928" y="32980"/>
                                  <a:pt x="21656" y="30174"/>
                                  <a:pt x="23014" y="24651"/>
                                </a:cubicBezTo>
                                <a:lnTo>
                                  <a:pt x="24734" y="18584"/>
                                </a:lnTo>
                                <a:cubicBezTo>
                                  <a:pt x="26455" y="12518"/>
                                  <a:pt x="25640" y="7538"/>
                                  <a:pt x="22199" y="4098"/>
                                </a:cubicBezTo>
                                <a:cubicBezTo>
                                  <a:pt x="19845" y="1744"/>
                                  <a:pt x="16586" y="386"/>
                                  <a:pt x="13417" y="567"/>
                                </a:cubicBezTo>
                                <a:cubicBezTo>
                                  <a:pt x="10248" y="748"/>
                                  <a:pt x="7531" y="2015"/>
                                  <a:pt x="4815" y="4641"/>
                                </a:cubicBezTo>
                                <a:cubicBezTo>
                                  <a:pt x="1284" y="8172"/>
                                  <a:pt x="-74" y="12066"/>
                                  <a:pt x="831" y="16049"/>
                                </a:cubicBezTo>
                                <a:cubicBezTo>
                                  <a:pt x="1375" y="18494"/>
                                  <a:pt x="2733" y="20667"/>
                                  <a:pt x="5539" y="23655"/>
                                </a:cubicBezTo>
                                <a:lnTo>
                                  <a:pt x="8980" y="20214"/>
                                </a:lnTo>
                                <a:cubicBezTo>
                                  <a:pt x="7169" y="18132"/>
                                  <a:pt x="6264" y="16864"/>
                                  <a:pt x="5811" y="15325"/>
                                </a:cubicBezTo>
                                <a:cubicBezTo>
                                  <a:pt x="4906" y="12699"/>
                                  <a:pt x="5630" y="9802"/>
                                  <a:pt x="7803" y="7720"/>
                                </a:cubicBezTo>
                                <a:cubicBezTo>
                                  <a:pt x="10972" y="4641"/>
                                  <a:pt x="15590" y="4641"/>
                                  <a:pt x="18577" y="7720"/>
                                </a:cubicBezTo>
                                <a:cubicBezTo>
                                  <a:pt x="20841" y="9983"/>
                                  <a:pt x="21565" y="13242"/>
                                  <a:pt x="20479" y="17045"/>
                                </a:cubicBezTo>
                                <a:lnTo>
                                  <a:pt x="18940" y="22840"/>
                                </a:lnTo>
                                <a:cubicBezTo>
                                  <a:pt x="16495" y="31984"/>
                                  <a:pt x="17400" y="36330"/>
                                  <a:pt x="23286" y="42849"/>
                                </a:cubicBezTo>
                                <a:lnTo>
                                  <a:pt x="41938" y="2437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0" name="Freeform: Shape 2540"/>
                        <wps:cNvSpPr/>
                        <wps:spPr>
                          <a:xfrm>
                            <a:off x="981553" y="902523"/>
                            <a:ext cx="36020" cy="36150"/>
                          </a:xfrm>
                          <a:custGeom>
                            <a:avLst/>
                            <a:gdLst>
                              <a:gd name="connsiteX0" fmla="*/ 3961 w 36020"/>
                              <a:gd name="connsiteY0" fmla="*/ 3898 h 36150"/>
                              <a:gd name="connsiteX1" fmla="*/ 701 w 36020"/>
                              <a:gd name="connsiteY1" fmla="*/ 13404 h 36150"/>
                              <a:gd name="connsiteX2" fmla="*/ 9393 w 36020"/>
                              <a:gd name="connsiteY2" fmla="*/ 27710 h 36150"/>
                              <a:gd name="connsiteX3" fmla="*/ 33206 w 36020"/>
                              <a:gd name="connsiteY3" fmla="*/ 33323 h 36150"/>
                              <a:gd name="connsiteX4" fmla="*/ 27954 w 36020"/>
                              <a:gd name="connsiteY4" fmla="*/ 9783 h 36150"/>
                              <a:gd name="connsiteX5" fmla="*/ 13558 w 36020"/>
                              <a:gd name="connsiteY5" fmla="*/ 638 h 36150"/>
                              <a:gd name="connsiteX6" fmla="*/ 3961 w 36020"/>
                              <a:gd name="connsiteY6" fmla="*/ 3898 h 36150"/>
                              <a:gd name="connsiteX7" fmla="*/ 7039 w 36020"/>
                              <a:gd name="connsiteY7" fmla="*/ 6976 h 36150"/>
                              <a:gd name="connsiteX8" fmla="*/ 24152 w 36020"/>
                              <a:gd name="connsiteY8" fmla="*/ 13042 h 36150"/>
                              <a:gd name="connsiteX9" fmla="*/ 30218 w 36020"/>
                              <a:gd name="connsiteY9" fmla="*/ 30517 h 36150"/>
                              <a:gd name="connsiteX10" fmla="*/ 13015 w 36020"/>
                              <a:gd name="connsiteY10" fmla="*/ 24179 h 36150"/>
                              <a:gd name="connsiteX11" fmla="*/ 7039 w 36020"/>
                              <a:gd name="connsiteY11" fmla="*/ 6976 h 36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6020" h="36150">
                                <a:moveTo>
                                  <a:pt x="3961" y="3898"/>
                                </a:moveTo>
                                <a:cubicBezTo>
                                  <a:pt x="1335" y="6523"/>
                                  <a:pt x="158" y="10054"/>
                                  <a:pt x="701" y="13404"/>
                                </a:cubicBezTo>
                                <a:cubicBezTo>
                                  <a:pt x="1335" y="17660"/>
                                  <a:pt x="4142" y="22458"/>
                                  <a:pt x="9393" y="27710"/>
                                </a:cubicBezTo>
                                <a:cubicBezTo>
                                  <a:pt x="18900" y="37398"/>
                                  <a:pt x="27230" y="39208"/>
                                  <a:pt x="33206" y="33323"/>
                                </a:cubicBezTo>
                                <a:cubicBezTo>
                                  <a:pt x="39091" y="27438"/>
                                  <a:pt x="37280" y="19199"/>
                                  <a:pt x="27954" y="9783"/>
                                </a:cubicBezTo>
                                <a:cubicBezTo>
                                  <a:pt x="22522" y="4260"/>
                                  <a:pt x="17904" y="1362"/>
                                  <a:pt x="13558" y="638"/>
                                </a:cubicBezTo>
                                <a:cubicBezTo>
                                  <a:pt x="10117" y="185"/>
                                  <a:pt x="6586" y="1272"/>
                                  <a:pt x="3961" y="3898"/>
                                </a:cubicBezTo>
                                <a:close/>
                                <a:moveTo>
                                  <a:pt x="7039" y="6976"/>
                                </a:moveTo>
                                <a:cubicBezTo>
                                  <a:pt x="10751" y="3264"/>
                                  <a:pt x="16455" y="5346"/>
                                  <a:pt x="24152" y="13042"/>
                                </a:cubicBezTo>
                                <a:cubicBezTo>
                                  <a:pt x="32210" y="21100"/>
                                  <a:pt x="34111" y="26623"/>
                                  <a:pt x="30218" y="30517"/>
                                </a:cubicBezTo>
                                <a:cubicBezTo>
                                  <a:pt x="26596" y="34138"/>
                                  <a:pt x="20801" y="32056"/>
                                  <a:pt x="13015" y="24179"/>
                                </a:cubicBezTo>
                                <a:cubicBezTo>
                                  <a:pt x="5228" y="16392"/>
                                  <a:pt x="3327" y="10688"/>
                                  <a:pt x="7039" y="6976"/>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1" name="Freeform: Shape 2541"/>
                        <wps:cNvSpPr/>
                        <wps:spPr>
                          <a:xfrm>
                            <a:off x="1024262" y="877319"/>
                            <a:ext cx="28776" cy="30271"/>
                          </a:xfrm>
                          <a:custGeom>
                            <a:avLst/>
                            <a:gdLst>
                              <a:gd name="connsiteX0" fmla="*/ 20977 w 28776"/>
                              <a:gd name="connsiteY0" fmla="*/ 4576 h 30271"/>
                              <a:gd name="connsiteX1" fmla="*/ 15544 w 28776"/>
                              <a:gd name="connsiteY1" fmla="*/ 864 h 30271"/>
                              <a:gd name="connsiteX2" fmla="*/ 5403 w 28776"/>
                              <a:gd name="connsiteY2" fmla="*/ 3308 h 30271"/>
                              <a:gd name="connsiteX3" fmla="*/ 4951 w 28776"/>
                              <a:gd name="connsiteY3" fmla="*/ 23861 h 30271"/>
                              <a:gd name="connsiteX4" fmla="*/ 24508 w 28776"/>
                              <a:gd name="connsiteY4" fmla="*/ 28026 h 30271"/>
                              <a:gd name="connsiteX5" fmla="*/ 26953 w 28776"/>
                              <a:gd name="connsiteY5" fmla="*/ 11729 h 30271"/>
                              <a:gd name="connsiteX6" fmla="*/ 23240 w 28776"/>
                              <a:gd name="connsiteY6" fmla="*/ 14626 h 30271"/>
                              <a:gd name="connsiteX7" fmla="*/ 22063 w 28776"/>
                              <a:gd name="connsiteY7" fmla="*/ 24585 h 30271"/>
                              <a:gd name="connsiteX8" fmla="*/ 8754 w 28776"/>
                              <a:gd name="connsiteY8" fmla="*/ 20964 h 30271"/>
                              <a:gd name="connsiteX9" fmla="*/ 7939 w 28776"/>
                              <a:gd name="connsiteY9" fmla="*/ 6749 h 30271"/>
                              <a:gd name="connsiteX10" fmla="*/ 17355 w 28776"/>
                              <a:gd name="connsiteY10" fmla="*/ 7473 h 302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8776" h="30271">
                                <a:moveTo>
                                  <a:pt x="20977" y="4576"/>
                                </a:moveTo>
                                <a:cubicBezTo>
                                  <a:pt x="18985" y="2584"/>
                                  <a:pt x="17446" y="1498"/>
                                  <a:pt x="15544" y="864"/>
                                </a:cubicBezTo>
                                <a:cubicBezTo>
                                  <a:pt x="12375" y="-42"/>
                                  <a:pt x="8572" y="864"/>
                                  <a:pt x="5403" y="3308"/>
                                </a:cubicBezTo>
                                <a:cubicBezTo>
                                  <a:pt x="-844" y="8198"/>
                                  <a:pt x="-1025" y="16165"/>
                                  <a:pt x="4951" y="23861"/>
                                </a:cubicBezTo>
                                <a:cubicBezTo>
                                  <a:pt x="10655" y="31195"/>
                                  <a:pt x="18261" y="32915"/>
                                  <a:pt x="24508" y="28026"/>
                                </a:cubicBezTo>
                                <a:cubicBezTo>
                                  <a:pt x="30031" y="23770"/>
                                  <a:pt x="30846" y="17795"/>
                                  <a:pt x="26953" y="11729"/>
                                </a:cubicBezTo>
                                <a:lnTo>
                                  <a:pt x="23240" y="14626"/>
                                </a:lnTo>
                                <a:cubicBezTo>
                                  <a:pt x="25594" y="18791"/>
                                  <a:pt x="25142" y="22141"/>
                                  <a:pt x="22063" y="24585"/>
                                </a:cubicBezTo>
                                <a:cubicBezTo>
                                  <a:pt x="17989" y="27754"/>
                                  <a:pt x="12919" y="26396"/>
                                  <a:pt x="8754" y="20964"/>
                                </a:cubicBezTo>
                                <a:cubicBezTo>
                                  <a:pt x="4226" y="15169"/>
                                  <a:pt x="4045" y="9827"/>
                                  <a:pt x="7939" y="6749"/>
                                </a:cubicBezTo>
                                <a:cubicBezTo>
                                  <a:pt x="11017" y="4395"/>
                                  <a:pt x="14277" y="4667"/>
                                  <a:pt x="17355" y="747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2" name="Freeform: Shape 2542"/>
                        <wps:cNvSpPr/>
                        <wps:spPr>
                          <a:xfrm>
                            <a:off x="1035989" y="858492"/>
                            <a:ext cx="43098" cy="34858"/>
                          </a:xfrm>
                          <a:custGeom>
                            <a:avLst/>
                            <a:gdLst>
                              <a:gd name="connsiteX0" fmla="*/ 603 w 43098"/>
                              <a:gd name="connsiteY0" fmla="*/ 3407 h 34858"/>
                              <a:gd name="connsiteX1" fmla="*/ 25502 w 43098"/>
                              <a:gd name="connsiteY1" fmla="*/ 35368 h 34858"/>
                              <a:gd name="connsiteX2" fmla="*/ 29124 w 43098"/>
                              <a:gd name="connsiteY2" fmla="*/ 32471 h 34858"/>
                              <a:gd name="connsiteX3" fmla="*/ 19254 w 43098"/>
                              <a:gd name="connsiteY3" fmla="*/ 19795 h 34858"/>
                              <a:gd name="connsiteX4" fmla="*/ 19436 w 43098"/>
                              <a:gd name="connsiteY4" fmla="*/ 7210 h 34858"/>
                              <a:gd name="connsiteX5" fmla="*/ 23510 w 43098"/>
                              <a:gd name="connsiteY5" fmla="*/ 5671 h 34858"/>
                              <a:gd name="connsiteX6" fmla="*/ 27675 w 43098"/>
                              <a:gd name="connsiteY6" fmla="*/ 8025 h 34858"/>
                              <a:gd name="connsiteX7" fmla="*/ 40079 w 43098"/>
                              <a:gd name="connsiteY7" fmla="*/ 23960 h 34858"/>
                              <a:gd name="connsiteX8" fmla="*/ 43701 w 43098"/>
                              <a:gd name="connsiteY8" fmla="*/ 21153 h 34858"/>
                              <a:gd name="connsiteX9" fmla="*/ 30210 w 43098"/>
                              <a:gd name="connsiteY9" fmla="*/ 3769 h 34858"/>
                              <a:gd name="connsiteX10" fmla="*/ 18077 w 43098"/>
                              <a:gd name="connsiteY10" fmla="*/ 3136 h 34858"/>
                              <a:gd name="connsiteX11" fmla="*/ 13641 w 43098"/>
                              <a:gd name="connsiteY11" fmla="*/ 12643 h 34858"/>
                              <a:gd name="connsiteX12" fmla="*/ 4225 w 43098"/>
                              <a:gd name="connsiteY12" fmla="*/ 510 h 348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3098" h="34858">
                                <a:moveTo>
                                  <a:pt x="603" y="3407"/>
                                </a:moveTo>
                                <a:lnTo>
                                  <a:pt x="25502" y="35368"/>
                                </a:lnTo>
                                <a:lnTo>
                                  <a:pt x="29124" y="32471"/>
                                </a:lnTo>
                                <a:lnTo>
                                  <a:pt x="19254" y="19795"/>
                                </a:lnTo>
                                <a:cubicBezTo>
                                  <a:pt x="15633" y="15087"/>
                                  <a:pt x="15633" y="10108"/>
                                  <a:pt x="19436" y="7210"/>
                                </a:cubicBezTo>
                                <a:cubicBezTo>
                                  <a:pt x="20613" y="6214"/>
                                  <a:pt x="22061" y="5762"/>
                                  <a:pt x="23510" y="5671"/>
                                </a:cubicBezTo>
                                <a:cubicBezTo>
                                  <a:pt x="25140" y="5671"/>
                                  <a:pt x="26407" y="6395"/>
                                  <a:pt x="27675" y="8025"/>
                                </a:cubicBezTo>
                                <a:lnTo>
                                  <a:pt x="40079" y="23960"/>
                                </a:lnTo>
                                <a:lnTo>
                                  <a:pt x="43701" y="21153"/>
                                </a:lnTo>
                                <a:lnTo>
                                  <a:pt x="30210" y="3769"/>
                                </a:lnTo>
                                <a:cubicBezTo>
                                  <a:pt x="27222" y="-33"/>
                                  <a:pt x="22605" y="-395"/>
                                  <a:pt x="18077" y="3136"/>
                                </a:cubicBezTo>
                                <a:cubicBezTo>
                                  <a:pt x="14908" y="5671"/>
                                  <a:pt x="13641" y="8206"/>
                                  <a:pt x="13641" y="12643"/>
                                </a:cubicBezTo>
                                <a:lnTo>
                                  <a:pt x="4225" y="510"/>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3" name="Freeform: Shape 2543"/>
                        <wps:cNvSpPr/>
                        <wps:spPr>
                          <a:xfrm>
                            <a:off x="1067271" y="842207"/>
                            <a:ext cx="21639" cy="32141"/>
                          </a:xfrm>
                          <a:custGeom>
                            <a:avLst/>
                            <a:gdLst>
                              <a:gd name="connsiteX0" fmla="*/ 617 w 21639"/>
                              <a:gd name="connsiteY0" fmla="*/ 9644 h 32141"/>
                              <a:gd name="connsiteX1" fmla="*/ 18544 w 21639"/>
                              <a:gd name="connsiteY1" fmla="*/ 32641 h 32141"/>
                              <a:gd name="connsiteX2" fmla="*/ 22256 w 21639"/>
                              <a:gd name="connsiteY2" fmla="*/ 29744 h 32141"/>
                              <a:gd name="connsiteX3" fmla="*/ 12931 w 21639"/>
                              <a:gd name="connsiteY3" fmla="*/ 17792 h 32141"/>
                              <a:gd name="connsiteX4" fmla="*/ 14198 w 21639"/>
                              <a:gd name="connsiteY4" fmla="*/ 4212 h 32141"/>
                              <a:gd name="connsiteX5" fmla="*/ 11301 w 21639"/>
                              <a:gd name="connsiteY5" fmla="*/ 499 h 32141"/>
                              <a:gd name="connsiteX6" fmla="*/ 9852 w 21639"/>
                              <a:gd name="connsiteY6" fmla="*/ 1495 h 32141"/>
                              <a:gd name="connsiteX7" fmla="*/ 7317 w 21639"/>
                              <a:gd name="connsiteY7" fmla="*/ 11183 h 32141"/>
                              <a:gd name="connsiteX8" fmla="*/ 4057 w 21639"/>
                              <a:gd name="connsiteY8" fmla="*/ 7018 h 321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639" h="32141">
                                <a:moveTo>
                                  <a:pt x="617" y="9644"/>
                                </a:moveTo>
                                <a:lnTo>
                                  <a:pt x="18544" y="32641"/>
                                </a:lnTo>
                                <a:lnTo>
                                  <a:pt x="22256" y="29744"/>
                                </a:lnTo>
                                <a:lnTo>
                                  <a:pt x="12931" y="17792"/>
                                </a:lnTo>
                                <a:cubicBezTo>
                                  <a:pt x="8766" y="12269"/>
                                  <a:pt x="9037" y="8105"/>
                                  <a:pt x="14198" y="4212"/>
                                </a:cubicBezTo>
                                <a:lnTo>
                                  <a:pt x="11301" y="499"/>
                                </a:lnTo>
                                <a:cubicBezTo>
                                  <a:pt x="10576" y="1042"/>
                                  <a:pt x="10305" y="1133"/>
                                  <a:pt x="9852" y="1495"/>
                                </a:cubicBezTo>
                                <a:cubicBezTo>
                                  <a:pt x="7498" y="3397"/>
                                  <a:pt x="6774" y="6203"/>
                                  <a:pt x="7317" y="11183"/>
                                </a:cubicBezTo>
                                <a:lnTo>
                                  <a:pt x="4057" y="701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4" name="Freeform: Shape 2544"/>
                        <wps:cNvSpPr/>
                        <wps:spPr>
                          <a:xfrm>
                            <a:off x="1079212" y="820761"/>
                            <a:ext cx="39704" cy="43299"/>
                          </a:xfrm>
                          <a:custGeom>
                            <a:avLst/>
                            <a:gdLst>
                              <a:gd name="connsiteX0" fmla="*/ 37432 w 39704"/>
                              <a:gd name="connsiteY0" fmla="*/ 23964 h 43299"/>
                              <a:gd name="connsiteX1" fmla="*/ 21135 w 39704"/>
                              <a:gd name="connsiteY1" fmla="*/ 36730 h 43299"/>
                              <a:gd name="connsiteX2" fmla="*/ 21497 w 39704"/>
                              <a:gd name="connsiteY2" fmla="*/ 25774 h 43299"/>
                              <a:gd name="connsiteX3" fmla="*/ 24032 w 39704"/>
                              <a:gd name="connsiteY3" fmla="*/ 19799 h 43299"/>
                              <a:gd name="connsiteX4" fmla="*/ 23217 w 39704"/>
                              <a:gd name="connsiteY4" fmla="*/ 5131 h 43299"/>
                              <a:gd name="connsiteX5" fmla="*/ 14887 w 39704"/>
                              <a:gd name="connsiteY5" fmla="*/ 514 h 43299"/>
                              <a:gd name="connsiteX6" fmla="*/ 5924 w 39704"/>
                              <a:gd name="connsiteY6" fmla="*/ 3683 h 43299"/>
                              <a:gd name="connsiteX7" fmla="*/ 672 w 39704"/>
                              <a:gd name="connsiteY7" fmla="*/ 14457 h 43299"/>
                              <a:gd name="connsiteX8" fmla="*/ 4294 w 39704"/>
                              <a:gd name="connsiteY8" fmla="*/ 22605 h 43299"/>
                              <a:gd name="connsiteX9" fmla="*/ 8187 w 39704"/>
                              <a:gd name="connsiteY9" fmla="*/ 19618 h 43299"/>
                              <a:gd name="connsiteX10" fmla="*/ 5562 w 39704"/>
                              <a:gd name="connsiteY10" fmla="*/ 14366 h 43299"/>
                              <a:gd name="connsiteX11" fmla="*/ 8549 w 39704"/>
                              <a:gd name="connsiteY11" fmla="*/ 7123 h 43299"/>
                              <a:gd name="connsiteX12" fmla="*/ 19324 w 39704"/>
                              <a:gd name="connsiteY12" fmla="*/ 8300 h 43299"/>
                              <a:gd name="connsiteX13" fmla="*/ 20048 w 39704"/>
                              <a:gd name="connsiteY13" fmla="*/ 17807 h 43299"/>
                              <a:gd name="connsiteX14" fmla="*/ 17785 w 39704"/>
                              <a:gd name="connsiteY14" fmla="*/ 23420 h 43299"/>
                              <a:gd name="connsiteX15" fmla="*/ 19686 w 39704"/>
                              <a:gd name="connsiteY15" fmla="*/ 43792 h 43299"/>
                              <a:gd name="connsiteX16" fmla="*/ 40330 w 39704"/>
                              <a:gd name="connsiteY16" fmla="*/ 27676 h 432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9704" h="43299">
                                <a:moveTo>
                                  <a:pt x="37432" y="23964"/>
                                </a:moveTo>
                                <a:lnTo>
                                  <a:pt x="21135" y="36730"/>
                                </a:lnTo>
                                <a:cubicBezTo>
                                  <a:pt x="19505" y="33832"/>
                                  <a:pt x="19505" y="30935"/>
                                  <a:pt x="21497" y="25774"/>
                                </a:cubicBezTo>
                                <a:lnTo>
                                  <a:pt x="24032" y="19799"/>
                                </a:lnTo>
                                <a:cubicBezTo>
                                  <a:pt x="26567" y="14095"/>
                                  <a:pt x="26205" y="9024"/>
                                  <a:pt x="23217" y="5131"/>
                                </a:cubicBezTo>
                                <a:cubicBezTo>
                                  <a:pt x="21135" y="2505"/>
                                  <a:pt x="18147" y="785"/>
                                  <a:pt x="14887" y="514"/>
                                </a:cubicBezTo>
                                <a:cubicBezTo>
                                  <a:pt x="11809" y="332"/>
                                  <a:pt x="8912" y="1328"/>
                                  <a:pt x="5924" y="3683"/>
                                </a:cubicBezTo>
                                <a:cubicBezTo>
                                  <a:pt x="2030" y="6761"/>
                                  <a:pt x="310" y="10382"/>
                                  <a:pt x="672" y="14457"/>
                                </a:cubicBezTo>
                                <a:cubicBezTo>
                                  <a:pt x="853" y="16992"/>
                                  <a:pt x="1849" y="19346"/>
                                  <a:pt x="4294" y="22605"/>
                                </a:cubicBezTo>
                                <a:lnTo>
                                  <a:pt x="8187" y="19618"/>
                                </a:lnTo>
                                <a:cubicBezTo>
                                  <a:pt x="6648" y="17354"/>
                                  <a:pt x="5833" y="15905"/>
                                  <a:pt x="5562" y="14366"/>
                                </a:cubicBezTo>
                                <a:cubicBezTo>
                                  <a:pt x="5109" y="11650"/>
                                  <a:pt x="6105" y="8934"/>
                                  <a:pt x="8549" y="7123"/>
                                </a:cubicBezTo>
                                <a:cubicBezTo>
                                  <a:pt x="11990" y="4407"/>
                                  <a:pt x="16608" y="4860"/>
                                  <a:pt x="19324" y="8300"/>
                                </a:cubicBezTo>
                                <a:cubicBezTo>
                                  <a:pt x="21225" y="10835"/>
                                  <a:pt x="21497" y="14185"/>
                                  <a:pt x="20048" y="17807"/>
                                </a:cubicBezTo>
                                <a:lnTo>
                                  <a:pt x="17785" y="23420"/>
                                </a:lnTo>
                                <a:cubicBezTo>
                                  <a:pt x="14254" y="32203"/>
                                  <a:pt x="14706" y="36639"/>
                                  <a:pt x="19686" y="43792"/>
                                </a:cubicBezTo>
                                <a:lnTo>
                                  <a:pt x="40330" y="276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5" name="Freeform: Shape 2545"/>
                        <wps:cNvSpPr/>
                        <wps:spPr>
                          <a:xfrm>
                            <a:off x="1105926" y="802779"/>
                            <a:ext cx="30512" cy="34676"/>
                          </a:xfrm>
                          <a:custGeom>
                            <a:avLst/>
                            <a:gdLst>
                              <a:gd name="connsiteX0" fmla="*/ 9693 w 30512"/>
                              <a:gd name="connsiteY0" fmla="*/ 12614 h 34676"/>
                              <a:gd name="connsiteX1" fmla="*/ 27258 w 30512"/>
                              <a:gd name="connsiteY1" fmla="*/ 35159 h 34676"/>
                              <a:gd name="connsiteX2" fmla="*/ 31152 w 30512"/>
                              <a:gd name="connsiteY2" fmla="*/ 32171 h 34676"/>
                              <a:gd name="connsiteX3" fmla="*/ 6434 w 30512"/>
                              <a:gd name="connsiteY3" fmla="*/ 482 h 34676"/>
                              <a:gd name="connsiteX4" fmla="*/ 3899 w 30512"/>
                              <a:gd name="connsiteY4" fmla="*/ 2474 h 34676"/>
                              <a:gd name="connsiteX5" fmla="*/ 639 w 30512"/>
                              <a:gd name="connsiteY5" fmla="*/ 15059 h 34676"/>
                              <a:gd name="connsiteX6" fmla="*/ 2903 w 30512"/>
                              <a:gd name="connsiteY6" fmla="*/ 17956 h 346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0512" h="34676">
                                <a:moveTo>
                                  <a:pt x="9693" y="12614"/>
                                </a:moveTo>
                                <a:lnTo>
                                  <a:pt x="27258" y="35159"/>
                                </a:lnTo>
                                <a:lnTo>
                                  <a:pt x="31152" y="32171"/>
                                </a:lnTo>
                                <a:lnTo>
                                  <a:pt x="6434" y="482"/>
                                </a:lnTo>
                                <a:lnTo>
                                  <a:pt x="3899" y="2474"/>
                                </a:lnTo>
                                <a:cubicBezTo>
                                  <a:pt x="6343" y="8359"/>
                                  <a:pt x="5981" y="9626"/>
                                  <a:pt x="639" y="15059"/>
                                </a:cubicBezTo>
                                <a:lnTo>
                                  <a:pt x="2903" y="1795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6" name="Freeform: Shape 2546"/>
                        <wps:cNvSpPr/>
                        <wps:spPr>
                          <a:xfrm>
                            <a:off x="1137737" y="790887"/>
                            <a:ext cx="28059" cy="30669"/>
                          </a:xfrm>
                          <a:custGeom>
                            <a:avLst/>
                            <a:gdLst>
                              <a:gd name="connsiteX0" fmla="*/ 21877 w 28059"/>
                              <a:gd name="connsiteY0" fmla="*/ 5477 h 30669"/>
                              <a:gd name="connsiteX1" fmla="*/ 16988 w 28059"/>
                              <a:gd name="connsiteY1" fmla="*/ 1131 h 30669"/>
                              <a:gd name="connsiteX2" fmla="*/ 6485 w 28059"/>
                              <a:gd name="connsiteY2" fmla="*/ 2489 h 30669"/>
                              <a:gd name="connsiteX3" fmla="*/ 3859 w 28059"/>
                              <a:gd name="connsiteY3" fmla="*/ 22861 h 30669"/>
                              <a:gd name="connsiteX4" fmla="*/ 22782 w 28059"/>
                              <a:gd name="connsiteY4" fmla="*/ 29199 h 30669"/>
                              <a:gd name="connsiteX5" fmla="*/ 27038 w 28059"/>
                              <a:gd name="connsiteY5" fmla="*/ 13264 h 30669"/>
                              <a:gd name="connsiteX6" fmla="*/ 23054 w 28059"/>
                              <a:gd name="connsiteY6" fmla="*/ 15799 h 30669"/>
                              <a:gd name="connsiteX7" fmla="*/ 20790 w 28059"/>
                              <a:gd name="connsiteY7" fmla="*/ 25396 h 30669"/>
                              <a:gd name="connsiteX8" fmla="*/ 7933 w 28059"/>
                              <a:gd name="connsiteY8" fmla="*/ 20326 h 30669"/>
                              <a:gd name="connsiteX9" fmla="*/ 8658 w 28059"/>
                              <a:gd name="connsiteY9" fmla="*/ 6201 h 30669"/>
                              <a:gd name="connsiteX10" fmla="*/ 17984 w 28059"/>
                              <a:gd name="connsiteY10" fmla="*/ 7922 h 306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8059" h="30669">
                                <a:moveTo>
                                  <a:pt x="21877" y="5477"/>
                                </a:moveTo>
                                <a:cubicBezTo>
                                  <a:pt x="20157" y="3123"/>
                                  <a:pt x="18708" y="1946"/>
                                  <a:pt x="16988" y="1131"/>
                                </a:cubicBezTo>
                                <a:cubicBezTo>
                                  <a:pt x="13819" y="-46"/>
                                  <a:pt x="9925" y="316"/>
                                  <a:pt x="6485" y="2489"/>
                                </a:cubicBezTo>
                                <a:cubicBezTo>
                                  <a:pt x="-215" y="6654"/>
                                  <a:pt x="-1211" y="14622"/>
                                  <a:pt x="3859" y="22861"/>
                                </a:cubicBezTo>
                                <a:cubicBezTo>
                                  <a:pt x="8748" y="30828"/>
                                  <a:pt x="16082" y="33273"/>
                                  <a:pt x="22782" y="29199"/>
                                </a:cubicBezTo>
                                <a:cubicBezTo>
                                  <a:pt x="28758" y="25487"/>
                                  <a:pt x="30297" y="19601"/>
                                  <a:pt x="27038" y="13264"/>
                                </a:cubicBezTo>
                                <a:lnTo>
                                  <a:pt x="23054" y="15799"/>
                                </a:lnTo>
                                <a:cubicBezTo>
                                  <a:pt x="24865" y="20145"/>
                                  <a:pt x="24050" y="23404"/>
                                  <a:pt x="20790" y="25396"/>
                                </a:cubicBezTo>
                                <a:cubicBezTo>
                                  <a:pt x="16354" y="28112"/>
                                  <a:pt x="11555" y="26211"/>
                                  <a:pt x="7933" y="20326"/>
                                </a:cubicBezTo>
                                <a:cubicBezTo>
                                  <a:pt x="4040" y="14078"/>
                                  <a:pt x="4402" y="8737"/>
                                  <a:pt x="8658" y="6201"/>
                                </a:cubicBezTo>
                                <a:cubicBezTo>
                                  <a:pt x="12008" y="4119"/>
                                  <a:pt x="15358" y="4843"/>
                                  <a:pt x="17984" y="792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7" name="Freeform: Shape 2547"/>
                        <wps:cNvSpPr/>
                        <wps:spPr>
                          <a:xfrm>
                            <a:off x="1152577" y="772611"/>
                            <a:ext cx="40925" cy="36849"/>
                          </a:xfrm>
                          <a:custGeom>
                            <a:avLst/>
                            <a:gdLst>
                              <a:gd name="connsiteX0" fmla="*/ 667 w 40925"/>
                              <a:gd name="connsiteY0" fmla="*/ 2816 h 36849"/>
                              <a:gd name="connsiteX1" fmla="*/ 21945 w 40925"/>
                              <a:gd name="connsiteY1" fmla="*/ 37312 h 36849"/>
                              <a:gd name="connsiteX2" fmla="*/ 25838 w 40925"/>
                              <a:gd name="connsiteY2" fmla="*/ 34958 h 36849"/>
                              <a:gd name="connsiteX3" fmla="*/ 17417 w 40925"/>
                              <a:gd name="connsiteY3" fmla="*/ 21287 h 36849"/>
                              <a:gd name="connsiteX4" fmla="*/ 18957 w 40925"/>
                              <a:gd name="connsiteY4" fmla="*/ 8792 h 36849"/>
                              <a:gd name="connsiteX5" fmla="*/ 23122 w 40925"/>
                              <a:gd name="connsiteY5" fmla="*/ 7615 h 36849"/>
                              <a:gd name="connsiteX6" fmla="*/ 27015 w 40925"/>
                              <a:gd name="connsiteY6" fmla="*/ 10422 h 36849"/>
                              <a:gd name="connsiteX7" fmla="*/ 37608 w 40925"/>
                              <a:gd name="connsiteY7" fmla="*/ 27624 h 36849"/>
                              <a:gd name="connsiteX8" fmla="*/ 41592 w 40925"/>
                              <a:gd name="connsiteY8" fmla="*/ 25270 h 36849"/>
                              <a:gd name="connsiteX9" fmla="*/ 30093 w 40925"/>
                              <a:gd name="connsiteY9" fmla="*/ 6528 h 36849"/>
                              <a:gd name="connsiteX10" fmla="*/ 18051 w 40925"/>
                              <a:gd name="connsiteY10" fmla="*/ 4537 h 36849"/>
                              <a:gd name="connsiteX11" fmla="*/ 12619 w 40925"/>
                              <a:gd name="connsiteY11" fmla="*/ 13500 h 36849"/>
                              <a:gd name="connsiteX12" fmla="*/ 4560 w 40925"/>
                              <a:gd name="connsiteY12" fmla="*/ 462 h 368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0925" h="36849">
                                <a:moveTo>
                                  <a:pt x="667" y="2816"/>
                                </a:moveTo>
                                <a:lnTo>
                                  <a:pt x="21945" y="37312"/>
                                </a:lnTo>
                                <a:lnTo>
                                  <a:pt x="25838" y="34958"/>
                                </a:lnTo>
                                <a:lnTo>
                                  <a:pt x="17417" y="21287"/>
                                </a:lnTo>
                                <a:cubicBezTo>
                                  <a:pt x="14339" y="16216"/>
                                  <a:pt x="14882" y="11327"/>
                                  <a:pt x="18957" y="8792"/>
                                </a:cubicBezTo>
                                <a:cubicBezTo>
                                  <a:pt x="20315" y="7977"/>
                                  <a:pt x="21763" y="7615"/>
                                  <a:pt x="23122" y="7615"/>
                                </a:cubicBezTo>
                                <a:cubicBezTo>
                                  <a:pt x="24751" y="7886"/>
                                  <a:pt x="25928" y="8701"/>
                                  <a:pt x="27015" y="10422"/>
                                </a:cubicBezTo>
                                <a:lnTo>
                                  <a:pt x="37608" y="27624"/>
                                </a:lnTo>
                                <a:lnTo>
                                  <a:pt x="41592" y="25270"/>
                                </a:lnTo>
                                <a:lnTo>
                                  <a:pt x="30093" y="6528"/>
                                </a:lnTo>
                                <a:cubicBezTo>
                                  <a:pt x="27468" y="2364"/>
                                  <a:pt x="22850" y="1549"/>
                                  <a:pt x="18051" y="4537"/>
                                </a:cubicBezTo>
                                <a:cubicBezTo>
                                  <a:pt x="14520" y="6619"/>
                                  <a:pt x="13162" y="9063"/>
                                  <a:pt x="12619" y="13500"/>
                                </a:cubicBezTo>
                                <a:lnTo>
                                  <a:pt x="4560" y="46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8" name="Freeform: Shape 2548"/>
                        <wps:cNvSpPr/>
                        <wps:spPr>
                          <a:xfrm>
                            <a:off x="1184795" y="760647"/>
                            <a:ext cx="19285" cy="32685"/>
                          </a:xfrm>
                          <a:custGeom>
                            <a:avLst/>
                            <a:gdLst>
                              <a:gd name="connsiteX0" fmla="*/ 682 w 19285"/>
                              <a:gd name="connsiteY0" fmla="*/ 8330 h 32685"/>
                              <a:gd name="connsiteX1" fmla="*/ 15984 w 19285"/>
                              <a:gd name="connsiteY1" fmla="*/ 33138 h 32685"/>
                              <a:gd name="connsiteX2" fmla="*/ 19968 w 19285"/>
                              <a:gd name="connsiteY2" fmla="*/ 30694 h 32685"/>
                              <a:gd name="connsiteX3" fmla="*/ 12000 w 19285"/>
                              <a:gd name="connsiteY3" fmla="*/ 17837 h 32685"/>
                              <a:gd name="connsiteX4" fmla="*/ 14807 w 19285"/>
                              <a:gd name="connsiteY4" fmla="*/ 4437 h 32685"/>
                              <a:gd name="connsiteX5" fmla="*/ 12271 w 19285"/>
                              <a:gd name="connsiteY5" fmla="*/ 453 h 32685"/>
                              <a:gd name="connsiteX6" fmla="*/ 10642 w 19285"/>
                              <a:gd name="connsiteY6" fmla="*/ 1177 h 32685"/>
                              <a:gd name="connsiteX7" fmla="*/ 7201 w 19285"/>
                              <a:gd name="connsiteY7" fmla="*/ 10593 h 32685"/>
                              <a:gd name="connsiteX8" fmla="*/ 4394 w 19285"/>
                              <a:gd name="connsiteY8" fmla="*/ 6067 h 326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9285" h="32685">
                                <a:moveTo>
                                  <a:pt x="682" y="8330"/>
                                </a:moveTo>
                                <a:lnTo>
                                  <a:pt x="15984" y="33138"/>
                                </a:lnTo>
                                <a:lnTo>
                                  <a:pt x="19968" y="30694"/>
                                </a:lnTo>
                                <a:lnTo>
                                  <a:pt x="12000" y="17837"/>
                                </a:lnTo>
                                <a:cubicBezTo>
                                  <a:pt x="8469" y="11771"/>
                                  <a:pt x="9193" y="7606"/>
                                  <a:pt x="14807" y="4437"/>
                                </a:cubicBezTo>
                                <a:lnTo>
                                  <a:pt x="12271" y="453"/>
                                </a:lnTo>
                                <a:cubicBezTo>
                                  <a:pt x="11547" y="725"/>
                                  <a:pt x="11185" y="815"/>
                                  <a:pt x="10642" y="1177"/>
                                </a:cubicBezTo>
                                <a:cubicBezTo>
                                  <a:pt x="8106" y="2717"/>
                                  <a:pt x="7111" y="5523"/>
                                  <a:pt x="7201" y="10593"/>
                                </a:cubicBezTo>
                                <a:lnTo>
                                  <a:pt x="4394" y="606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9" name="Freeform: Shape 2549"/>
                        <wps:cNvSpPr/>
                        <wps:spPr>
                          <a:xfrm>
                            <a:off x="1198472" y="740838"/>
                            <a:ext cx="38035" cy="43682"/>
                          </a:xfrm>
                          <a:custGeom>
                            <a:avLst/>
                            <a:gdLst>
                              <a:gd name="connsiteX0" fmla="*/ 36282 w 38035"/>
                              <a:gd name="connsiteY0" fmla="*/ 26384 h 43682"/>
                              <a:gd name="connsiteX1" fmla="*/ 18626 w 38035"/>
                              <a:gd name="connsiteY1" fmla="*/ 37249 h 43682"/>
                              <a:gd name="connsiteX2" fmla="*/ 20165 w 38035"/>
                              <a:gd name="connsiteY2" fmla="*/ 26384 h 43682"/>
                              <a:gd name="connsiteX3" fmla="*/ 23334 w 38035"/>
                              <a:gd name="connsiteY3" fmla="*/ 20770 h 43682"/>
                              <a:gd name="connsiteX4" fmla="*/ 24058 w 38035"/>
                              <a:gd name="connsiteY4" fmla="*/ 6103 h 43682"/>
                              <a:gd name="connsiteX5" fmla="*/ 16362 w 38035"/>
                              <a:gd name="connsiteY5" fmla="*/ 670 h 43682"/>
                              <a:gd name="connsiteX6" fmla="*/ 7127 w 38035"/>
                              <a:gd name="connsiteY6" fmla="*/ 2753 h 43682"/>
                              <a:gd name="connsiteX7" fmla="*/ 698 w 38035"/>
                              <a:gd name="connsiteY7" fmla="*/ 12893 h 43682"/>
                              <a:gd name="connsiteX8" fmla="*/ 3415 w 38035"/>
                              <a:gd name="connsiteY8" fmla="*/ 21404 h 43682"/>
                              <a:gd name="connsiteX9" fmla="*/ 7580 w 38035"/>
                              <a:gd name="connsiteY9" fmla="*/ 18779 h 43682"/>
                              <a:gd name="connsiteX10" fmla="*/ 5588 w 38035"/>
                              <a:gd name="connsiteY10" fmla="*/ 13346 h 43682"/>
                              <a:gd name="connsiteX11" fmla="*/ 9300 w 38035"/>
                              <a:gd name="connsiteY11" fmla="*/ 6374 h 43682"/>
                              <a:gd name="connsiteX12" fmla="*/ 19893 w 38035"/>
                              <a:gd name="connsiteY12" fmla="*/ 8910 h 43682"/>
                              <a:gd name="connsiteX13" fmla="*/ 19531 w 38035"/>
                              <a:gd name="connsiteY13" fmla="*/ 18326 h 43682"/>
                              <a:gd name="connsiteX14" fmla="*/ 16724 w 38035"/>
                              <a:gd name="connsiteY14" fmla="*/ 23668 h 43682"/>
                              <a:gd name="connsiteX15" fmla="*/ 16362 w 38035"/>
                              <a:gd name="connsiteY15" fmla="*/ 44130 h 43682"/>
                              <a:gd name="connsiteX16" fmla="*/ 38726 w 38035"/>
                              <a:gd name="connsiteY16" fmla="*/ 30368 h 436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8035" h="43682">
                                <a:moveTo>
                                  <a:pt x="36282" y="26384"/>
                                </a:moveTo>
                                <a:lnTo>
                                  <a:pt x="18626" y="37249"/>
                                </a:lnTo>
                                <a:cubicBezTo>
                                  <a:pt x="17268" y="34080"/>
                                  <a:pt x="17630" y="31364"/>
                                  <a:pt x="20165" y="26384"/>
                                </a:cubicBezTo>
                                <a:lnTo>
                                  <a:pt x="23334" y="20770"/>
                                </a:lnTo>
                                <a:cubicBezTo>
                                  <a:pt x="26413" y="15338"/>
                                  <a:pt x="26684" y="10268"/>
                                  <a:pt x="24058" y="6103"/>
                                </a:cubicBezTo>
                                <a:cubicBezTo>
                                  <a:pt x="22338" y="3205"/>
                                  <a:pt x="19622" y="1214"/>
                                  <a:pt x="16362" y="670"/>
                                </a:cubicBezTo>
                                <a:cubicBezTo>
                                  <a:pt x="13284" y="37"/>
                                  <a:pt x="10387" y="761"/>
                                  <a:pt x="7127" y="2753"/>
                                </a:cubicBezTo>
                                <a:cubicBezTo>
                                  <a:pt x="2871" y="5378"/>
                                  <a:pt x="698" y="8819"/>
                                  <a:pt x="698" y="12893"/>
                                </a:cubicBezTo>
                                <a:cubicBezTo>
                                  <a:pt x="608" y="15429"/>
                                  <a:pt x="1332" y="17873"/>
                                  <a:pt x="3415" y="21404"/>
                                </a:cubicBezTo>
                                <a:lnTo>
                                  <a:pt x="7580" y="18779"/>
                                </a:lnTo>
                                <a:cubicBezTo>
                                  <a:pt x="6312" y="16334"/>
                                  <a:pt x="5769" y="14885"/>
                                  <a:pt x="5588" y="13346"/>
                                </a:cubicBezTo>
                                <a:cubicBezTo>
                                  <a:pt x="5407" y="10539"/>
                                  <a:pt x="6765" y="8004"/>
                                  <a:pt x="9300" y="6374"/>
                                </a:cubicBezTo>
                                <a:cubicBezTo>
                                  <a:pt x="13103" y="4111"/>
                                  <a:pt x="17630" y="5197"/>
                                  <a:pt x="19893" y="8910"/>
                                </a:cubicBezTo>
                                <a:cubicBezTo>
                                  <a:pt x="21523" y="11535"/>
                                  <a:pt x="21433" y="14885"/>
                                  <a:pt x="19531" y="18326"/>
                                </a:cubicBezTo>
                                <a:lnTo>
                                  <a:pt x="16724" y="23668"/>
                                </a:lnTo>
                                <a:cubicBezTo>
                                  <a:pt x="12197" y="32088"/>
                                  <a:pt x="12197" y="36434"/>
                                  <a:pt x="16362" y="44130"/>
                                </a:cubicBezTo>
                                <a:lnTo>
                                  <a:pt x="38726" y="3036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0" name="Freeform: Shape 2550"/>
                        <wps:cNvSpPr/>
                        <wps:spPr>
                          <a:xfrm>
                            <a:off x="1224803" y="724613"/>
                            <a:ext cx="38035" cy="43682"/>
                          </a:xfrm>
                          <a:custGeom>
                            <a:avLst/>
                            <a:gdLst>
                              <a:gd name="connsiteX0" fmla="*/ 36297 w 38035"/>
                              <a:gd name="connsiteY0" fmla="*/ 26375 h 43682"/>
                              <a:gd name="connsiteX1" fmla="*/ 18641 w 38035"/>
                              <a:gd name="connsiteY1" fmla="*/ 37239 h 43682"/>
                              <a:gd name="connsiteX2" fmla="*/ 20180 w 38035"/>
                              <a:gd name="connsiteY2" fmla="*/ 26375 h 43682"/>
                              <a:gd name="connsiteX3" fmla="*/ 23349 w 38035"/>
                              <a:gd name="connsiteY3" fmla="*/ 20761 h 43682"/>
                              <a:gd name="connsiteX4" fmla="*/ 24073 w 38035"/>
                              <a:gd name="connsiteY4" fmla="*/ 6094 h 43682"/>
                              <a:gd name="connsiteX5" fmla="*/ 16377 w 38035"/>
                              <a:gd name="connsiteY5" fmla="*/ 661 h 43682"/>
                              <a:gd name="connsiteX6" fmla="*/ 7142 w 38035"/>
                              <a:gd name="connsiteY6" fmla="*/ 2744 h 43682"/>
                              <a:gd name="connsiteX7" fmla="*/ 713 w 38035"/>
                              <a:gd name="connsiteY7" fmla="*/ 12884 h 43682"/>
                              <a:gd name="connsiteX8" fmla="*/ 3430 w 38035"/>
                              <a:gd name="connsiteY8" fmla="*/ 21395 h 43682"/>
                              <a:gd name="connsiteX9" fmla="*/ 7595 w 38035"/>
                              <a:gd name="connsiteY9" fmla="*/ 18769 h 43682"/>
                              <a:gd name="connsiteX10" fmla="*/ 5603 w 38035"/>
                              <a:gd name="connsiteY10" fmla="*/ 13337 h 43682"/>
                              <a:gd name="connsiteX11" fmla="*/ 9315 w 38035"/>
                              <a:gd name="connsiteY11" fmla="*/ 6365 h 43682"/>
                              <a:gd name="connsiteX12" fmla="*/ 19908 w 38035"/>
                              <a:gd name="connsiteY12" fmla="*/ 8900 h 43682"/>
                              <a:gd name="connsiteX13" fmla="*/ 19546 w 38035"/>
                              <a:gd name="connsiteY13" fmla="*/ 18317 h 43682"/>
                              <a:gd name="connsiteX14" fmla="*/ 16739 w 38035"/>
                              <a:gd name="connsiteY14" fmla="*/ 23658 h 43682"/>
                              <a:gd name="connsiteX15" fmla="*/ 16377 w 38035"/>
                              <a:gd name="connsiteY15" fmla="*/ 44121 h 43682"/>
                              <a:gd name="connsiteX16" fmla="*/ 38741 w 38035"/>
                              <a:gd name="connsiteY16" fmla="*/ 30358 h 436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8035" h="43682">
                                <a:moveTo>
                                  <a:pt x="36297" y="26375"/>
                                </a:moveTo>
                                <a:lnTo>
                                  <a:pt x="18641" y="37239"/>
                                </a:lnTo>
                                <a:cubicBezTo>
                                  <a:pt x="17283" y="34071"/>
                                  <a:pt x="17645" y="31354"/>
                                  <a:pt x="20180" y="26375"/>
                                </a:cubicBezTo>
                                <a:lnTo>
                                  <a:pt x="23349" y="20761"/>
                                </a:lnTo>
                                <a:cubicBezTo>
                                  <a:pt x="26428" y="15329"/>
                                  <a:pt x="26699" y="10258"/>
                                  <a:pt x="24073" y="6094"/>
                                </a:cubicBezTo>
                                <a:cubicBezTo>
                                  <a:pt x="22353" y="3196"/>
                                  <a:pt x="19637" y="1204"/>
                                  <a:pt x="16377" y="661"/>
                                </a:cubicBezTo>
                                <a:cubicBezTo>
                                  <a:pt x="13299" y="27"/>
                                  <a:pt x="10402" y="752"/>
                                  <a:pt x="7142" y="2744"/>
                                </a:cubicBezTo>
                                <a:cubicBezTo>
                                  <a:pt x="2886" y="5369"/>
                                  <a:pt x="713" y="8810"/>
                                  <a:pt x="713" y="12884"/>
                                </a:cubicBezTo>
                                <a:cubicBezTo>
                                  <a:pt x="623" y="15419"/>
                                  <a:pt x="1347" y="17864"/>
                                  <a:pt x="3430" y="21395"/>
                                </a:cubicBezTo>
                                <a:lnTo>
                                  <a:pt x="7595" y="18769"/>
                                </a:lnTo>
                                <a:cubicBezTo>
                                  <a:pt x="6327" y="16325"/>
                                  <a:pt x="5784" y="14876"/>
                                  <a:pt x="5603" y="13337"/>
                                </a:cubicBezTo>
                                <a:cubicBezTo>
                                  <a:pt x="5422" y="10530"/>
                                  <a:pt x="6780" y="7995"/>
                                  <a:pt x="9315" y="6365"/>
                                </a:cubicBezTo>
                                <a:cubicBezTo>
                                  <a:pt x="13118" y="4102"/>
                                  <a:pt x="17645" y="5188"/>
                                  <a:pt x="19908" y="8900"/>
                                </a:cubicBezTo>
                                <a:cubicBezTo>
                                  <a:pt x="21538" y="11526"/>
                                  <a:pt x="21448" y="14876"/>
                                  <a:pt x="19546" y="18317"/>
                                </a:cubicBezTo>
                                <a:lnTo>
                                  <a:pt x="16739" y="23658"/>
                                </a:lnTo>
                                <a:cubicBezTo>
                                  <a:pt x="12212" y="32079"/>
                                  <a:pt x="12212" y="36425"/>
                                  <a:pt x="16377" y="44121"/>
                                </a:cubicBezTo>
                                <a:lnTo>
                                  <a:pt x="38741" y="3035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1" name="Freeform: Shape 2551"/>
                        <wps:cNvSpPr/>
                        <wps:spPr>
                          <a:xfrm>
                            <a:off x="1390600" y="657742"/>
                            <a:ext cx="26645" cy="31133"/>
                          </a:xfrm>
                          <a:custGeom>
                            <a:avLst/>
                            <a:gdLst>
                              <a:gd name="connsiteX0" fmla="*/ 23360 w 26645"/>
                              <a:gd name="connsiteY0" fmla="*/ 7451 h 31133"/>
                              <a:gd name="connsiteX1" fmla="*/ 19466 w 26645"/>
                              <a:gd name="connsiteY1" fmla="*/ 2200 h 31133"/>
                              <a:gd name="connsiteX2" fmla="*/ 8964 w 26645"/>
                              <a:gd name="connsiteY2" fmla="*/ 1204 h 31133"/>
                              <a:gd name="connsiteX3" fmla="*/ 2173 w 26645"/>
                              <a:gd name="connsiteY3" fmla="*/ 20670 h 31133"/>
                              <a:gd name="connsiteX4" fmla="*/ 19466 w 26645"/>
                              <a:gd name="connsiteY4" fmla="*/ 30720 h 31133"/>
                              <a:gd name="connsiteX5" fmla="*/ 26891 w 26645"/>
                              <a:gd name="connsiteY5" fmla="*/ 16052 h 31133"/>
                              <a:gd name="connsiteX6" fmla="*/ 22454 w 26645"/>
                              <a:gd name="connsiteY6" fmla="*/ 17682 h 31133"/>
                              <a:gd name="connsiteX7" fmla="*/ 18108 w 26645"/>
                              <a:gd name="connsiteY7" fmla="*/ 26646 h 31133"/>
                              <a:gd name="connsiteX8" fmla="*/ 6700 w 26645"/>
                              <a:gd name="connsiteY8" fmla="*/ 19040 h 31133"/>
                              <a:gd name="connsiteX9" fmla="*/ 10322 w 26645"/>
                              <a:gd name="connsiteY9" fmla="*/ 5369 h 31133"/>
                              <a:gd name="connsiteX10" fmla="*/ 19014 w 26645"/>
                              <a:gd name="connsiteY10" fmla="*/ 8990 h 311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6645" h="31133">
                                <a:moveTo>
                                  <a:pt x="23360" y="7451"/>
                                </a:moveTo>
                                <a:cubicBezTo>
                                  <a:pt x="22183" y="4735"/>
                                  <a:pt x="21096" y="3377"/>
                                  <a:pt x="19466" y="2200"/>
                                </a:cubicBezTo>
                                <a:cubicBezTo>
                                  <a:pt x="16660" y="208"/>
                                  <a:pt x="12766" y="-154"/>
                                  <a:pt x="8964" y="1204"/>
                                </a:cubicBezTo>
                                <a:cubicBezTo>
                                  <a:pt x="1539" y="3920"/>
                                  <a:pt x="-1087" y="11525"/>
                                  <a:pt x="2173" y="20670"/>
                                </a:cubicBezTo>
                                <a:cubicBezTo>
                                  <a:pt x="5251" y="29452"/>
                                  <a:pt x="12042" y="33346"/>
                                  <a:pt x="19466" y="30720"/>
                                </a:cubicBezTo>
                                <a:cubicBezTo>
                                  <a:pt x="25986" y="28366"/>
                                  <a:pt x="28702" y="22933"/>
                                  <a:pt x="26891" y="16052"/>
                                </a:cubicBezTo>
                                <a:lnTo>
                                  <a:pt x="22454" y="17682"/>
                                </a:lnTo>
                                <a:cubicBezTo>
                                  <a:pt x="23269" y="22209"/>
                                  <a:pt x="21821" y="25378"/>
                                  <a:pt x="18108" y="26646"/>
                                </a:cubicBezTo>
                                <a:cubicBezTo>
                                  <a:pt x="13310" y="28366"/>
                                  <a:pt x="8964" y="25559"/>
                                  <a:pt x="6700" y="19040"/>
                                </a:cubicBezTo>
                                <a:cubicBezTo>
                                  <a:pt x="4165" y="12159"/>
                                  <a:pt x="5614" y="6998"/>
                                  <a:pt x="10322" y="5369"/>
                                </a:cubicBezTo>
                                <a:cubicBezTo>
                                  <a:pt x="13943" y="4011"/>
                                  <a:pt x="17022" y="5369"/>
                                  <a:pt x="19014" y="8990"/>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2" name="Freeform: Shape 2552"/>
                        <wps:cNvSpPr/>
                        <wps:spPr>
                          <a:xfrm>
                            <a:off x="1411192" y="641300"/>
                            <a:ext cx="35492" cy="39837"/>
                          </a:xfrm>
                          <a:custGeom>
                            <a:avLst/>
                            <a:gdLst>
                              <a:gd name="connsiteX0" fmla="*/ 810 w 35492"/>
                              <a:gd name="connsiteY0" fmla="*/ 2018 h 39837"/>
                              <a:gd name="connsiteX1" fmla="*/ 14482 w 35492"/>
                              <a:gd name="connsiteY1" fmla="*/ 40226 h 39837"/>
                              <a:gd name="connsiteX2" fmla="*/ 18828 w 35492"/>
                              <a:gd name="connsiteY2" fmla="*/ 38597 h 39837"/>
                              <a:gd name="connsiteX3" fmla="*/ 13395 w 35492"/>
                              <a:gd name="connsiteY3" fmla="*/ 23476 h 39837"/>
                              <a:gd name="connsiteX4" fmla="*/ 17560 w 35492"/>
                              <a:gd name="connsiteY4" fmla="*/ 11616 h 39837"/>
                              <a:gd name="connsiteX5" fmla="*/ 21906 w 35492"/>
                              <a:gd name="connsiteY5" fmla="*/ 11344 h 39837"/>
                              <a:gd name="connsiteX6" fmla="*/ 25166 w 35492"/>
                              <a:gd name="connsiteY6" fmla="*/ 14966 h 39837"/>
                              <a:gd name="connsiteX7" fmla="*/ 31956 w 35492"/>
                              <a:gd name="connsiteY7" fmla="*/ 33979 h 39837"/>
                              <a:gd name="connsiteX8" fmla="*/ 36302 w 35492"/>
                              <a:gd name="connsiteY8" fmla="*/ 32440 h 39837"/>
                              <a:gd name="connsiteX9" fmla="*/ 28878 w 35492"/>
                              <a:gd name="connsiteY9" fmla="*/ 11706 h 39837"/>
                              <a:gd name="connsiteX10" fmla="*/ 17470 w 35492"/>
                              <a:gd name="connsiteY10" fmla="*/ 7270 h 39837"/>
                              <a:gd name="connsiteX11" fmla="*/ 10317 w 35492"/>
                              <a:gd name="connsiteY11" fmla="*/ 14875 h 39837"/>
                              <a:gd name="connsiteX12" fmla="*/ 5156 w 35492"/>
                              <a:gd name="connsiteY12" fmla="*/ 389 h 398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5492" h="39837">
                                <a:moveTo>
                                  <a:pt x="810" y="2018"/>
                                </a:moveTo>
                                <a:lnTo>
                                  <a:pt x="14482" y="40226"/>
                                </a:lnTo>
                                <a:lnTo>
                                  <a:pt x="18828" y="38597"/>
                                </a:lnTo>
                                <a:lnTo>
                                  <a:pt x="13395" y="23476"/>
                                </a:lnTo>
                                <a:cubicBezTo>
                                  <a:pt x="11403" y="17863"/>
                                  <a:pt x="13124" y="13245"/>
                                  <a:pt x="17560" y="11616"/>
                                </a:cubicBezTo>
                                <a:cubicBezTo>
                                  <a:pt x="19009" y="11072"/>
                                  <a:pt x="20458" y="10982"/>
                                  <a:pt x="21906" y="11344"/>
                                </a:cubicBezTo>
                                <a:cubicBezTo>
                                  <a:pt x="23445" y="11887"/>
                                  <a:pt x="24441" y="12974"/>
                                  <a:pt x="25166" y="14966"/>
                                </a:cubicBezTo>
                                <a:lnTo>
                                  <a:pt x="31956" y="33979"/>
                                </a:lnTo>
                                <a:lnTo>
                                  <a:pt x="36302" y="32440"/>
                                </a:lnTo>
                                <a:lnTo>
                                  <a:pt x="28878" y="11706"/>
                                </a:lnTo>
                                <a:cubicBezTo>
                                  <a:pt x="27248" y="7089"/>
                                  <a:pt x="22902" y="5278"/>
                                  <a:pt x="17470" y="7270"/>
                                </a:cubicBezTo>
                                <a:cubicBezTo>
                                  <a:pt x="13667" y="8628"/>
                                  <a:pt x="11766" y="10710"/>
                                  <a:pt x="10317" y="14875"/>
                                </a:cubicBezTo>
                                <a:lnTo>
                                  <a:pt x="5156" y="38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3" name="Freeform: Shape 2553"/>
                        <wps:cNvSpPr/>
                        <wps:spPr>
                          <a:xfrm>
                            <a:off x="1444108" y="637937"/>
                            <a:ext cx="14577" cy="32775"/>
                          </a:xfrm>
                          <a:custGeom>
                            <a:avLst/>
                            <a:gdLst>
                              <a:gd name="connsiteX0" fmla="*/ 826 w 14577"/>
                              <a:gd name="connsiteY0" fmla="*/ 5725 h 32775"/>
                              <a:gd name="connsiteX1" fmla="*/ 10696 w 14577"/>
                              <a:gd name="connsiteY1" fmla="*/ 33158 h 32775"/>
                              <a:gd name="connsiteX2" fmla="*/ 15042 w 14577"/>
                              <a:gd name="connsiteY2" fmla="*/ 31529 h 32775"/>
                              <a:gd name="connsiteX3" fmla="*/ 9971 w 14577"/>
                              <a:gd name="connsiteY3" fmla="*/ 17314 h 32775"/>
                              <a:gd name="connsiteX4" fmla="*/ 15404 w 14577"/>
                              <a:gd name="connsiteY4" fmla="*/ 4819 h 32775"/>
                              <a:gd name="connsiteX5" fmla="*/ 13774 w 14577"/>
                              <a:gd name="connsiteY5" fmla="*/ 383 h 32775"/>
                              <a:gd name="connsiteX6" fmla="*/ 12054 w 14577"/>
                              <a:gd name="connsiteY6" fmla="*/ 745 h 32775"/>
                              <a:gd name="connsiteX7" fmla="*/ 6712 w 14577"/>
                              <a:gd name="connsiteY7" fmla="*/ 9256 h 32775"/>
                              <a:gd name="connsiteX8" fmla="*/ 4901 w 14577"/>
                              <a:gd name="connsiteY8" fmla="*/ 4276 h 3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4577" h="32775">
                                <a:moveTo>
                                  <a:pt x="826" y="5725"/>
                                </a:moveTo>
                                <a:lnTo>
                                  <a:pt x="10696" y="33158"/>
                                </a:lnTo>
                                <a:lnTo>
                                  <a:pt x="15042" y="31529"/>
                                </a:lnTo>
                                <a:lnTo>
                                  <a:pt x="9971" y="17314"/>
                                </a:lnTo>
                                <a:cubicBezTo>
                                  <a:pt x="7708" y="10704"/>
                                  <a:pt x="9337" y="6811"/>
                                  <a:pt x="15404" y="4819"/>
                                </a:cubicBezTo>
                                <a:lnTo>
                                  <a:pt x="13774" y="383"/>
                                </a:lnTo>
                                <a:cubicBezTo>
                                  <a:pt x="13050" y="564"/>
                                  <a:pt x="12597" y="564"/>
                                  <a:pt x="12054" y="745"/>
                                </a:cubicBezTo>
                                <a:cubicBezTo>
                                  <a:pt x="9247" y="1741"/>
                                  <a:pt x="7708" y="4276"/>
                                  <a:pt x="6712" y="9256"/>
                                </a:cubicBezTo>
                                <a:lnTo>
                                  <a:pt x="4901" y="427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4" name="Freeform: Shape 2554"/>
                        <wps:cNvSpPr/>
                        <wps:spPr>
                          <a:xfrm>
                            <a:off x="1456112" y="615575"/>
                            <a:ext cx="45633" cy="49706"/>
                          </a:xfrm>
                          <a:custGeom>
                            <a:avLst/>
                            <a:gdLst>
                              <a:gd name="connsiteX0" fmla="*/ 25917 w 45633"/>
                              <a:gd name="connsiteY0" fmla="*/ 23557 h 49706"/>
                              <a:gd name="connsiteX1" fmla="*/ 32164 w 45633"/>
                              <a:gd name="connsiteY1" fmla="*/ 379 h 49706"/>
                              <a:gd name="connsiteX2" fmla="*/ 26369 w 45633"/>
                              <a:gd name="connsiteY2" fmla="*/ 2461 h 49706"/>
                              <a:gd name="connsiteX3" fmla="*/ 21933 w 45633"/>
                              <a:gd name="connsiteY3" fmla="*/ 21022 h 49706"/>
                              <a:gd name="connsiteX4" fmla="*/ 6812 w 45633"/>
                              <a:gd name="connsiteY4" fmla="*/ 9524 h 49706"/>
                              <a:gd name="connsiteX5" fmla="*/ 836 w 45633"/>
                              <a:gd name="connsiteY5" fmla="*/ 11606 h 49706"/>
                              <a:gd name="connsiteX6" fmla="*/ 20122 w 45633"/>
                              <a:gd name="connsiteY6" fmla="*/ 25640 h 49706"/>
                              <a:gd name="connsiteX7" fmla="*/ 13693 w 45633"/>
                              <a:gd name="connsiteY7" fmla="*/ 50086 h 49706"/>
                              <a:gd name="connsiteX8" fmla="*/ 19579 w 45633"/>
                              <a:gd name="connsiteY8" fmla="*/ 48003 h 49706"/>
                              <a:gd name="connsiteX9" fmla="*/ 24377 w 45633"/>
                              <a:gd name="connsiteY9" fmla="*/ 28356 h 49706"/>
                              <a:gd name="connsiteX10" fmla="*/ 40494 w 45633"/>
                              <a:gd name="connsiteY10" fmla="*/ 40488 h 49706"/>
                              <a:gd name="connsiteX11" fmla="*/ 46470 w 45633"/>
                              <a:gd name="connsiteY11" fmla="*/ 38406 h 497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5633" h="49706">
                                <a:moveTo>
                                  <a:pt x="25917" y="23557"/>
                                </a:moveTo>
                                <a:lnTo>
                                  <a:pt x="32164" y="379"/>
                                </a:lnTo>
                                <a:lnTo>
                                  <a:pt x="26369" y="2461"/>
                                </a:lnTo>
                                <a:lnTo>
                                  <a:pt x="21933" y="21022"/>
                                </a:lnTo>
                                <a:lnTo>
                                  <a:pt x="6812" y="9524"/>
                                </a:lnTo>
                                <a:lnTo>
                                  <a:pt x="836" y="11606"/>
                                </a:lnTo>
                                <a:lnTo>
                                  <a:pt x="20122" y="25640"/>
                                </a:lnTo>
                                <a:lnTo>
                                  <a:pt x="13693" y="50086"/>
                                </a:lnTo>
                                <a:lnTo>
                                  <a:pt x="19579" y="48003"/>
                                </a:lnTo>
                                <a:lnTo>
                                  <a:pt x="24377" y="28356"/>
                                </a:lnTo>
                                <a:lnTo>
                                  <a:pt x="40494" y="40488"/>
                                </a:lnTo>
                                <a:lnTo>
                                  <a:pt x="46470" y="3840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5" name="Freeform: Shape 2555"/>
                        <wps:cNvSpPr/>
                        <wps:spPr>
                          <a:xfrm>
                            <a:off x="1661210" y="583181"/>
                            <a:ext cx="25390" cy="31199"/>
                          </a:xfrm>
                          <a:custGeom>
                            <a:avLst/>
                            <a:gdLst>
                              <a:gd name="connsiteX0" fmla="*/ 24775 w 25390"/>
                              <a:gd name="connsiteY0" fmla="*/ 9500 h 31199"/>
                              <a:gd name="connsiteX1" fmla="*/ 22059 w 25390"/>
                              <a:gd name="connsiteY1" fmla="*/ 3524 h 31199"/>
                              <a:gd name="connsiteX2" fmla="*/ 12009 w 25390"/>
                              <a:gd name="connsiteY2" fmla="*/ 446 h 31199"/>
                              <a:gd name="connsiteX3" fmla="*/ 1143 w 25390"/>
                              <a:gd name="connsiteY3" fmla="*/ 17920 h 31199"/>
                              <a:gd name="connsiteX4" fmla="*/ 15902 w 25390"/>
                              <a:gd name="connsiteY4" fmla="*/ 31411 h 31199"/>
                              <a:gd name="connsiteX5" fmla="*/ 26314 w 25390"/>
                              <a:gd name="connsiteY5" fmla="*/ 18735 h 31199"/>
                              <a:gd name="connsiteX6" fmla="*/ 21606 w 25390"/>
                              <a:gd name="connsiteY6" fmla="*/ 19278 h 31199"/>
                              <a:gd name="connsiteX7" fmla="*/ 15540 w 25390"/>
                              <a:gd name="connsiteY7" fmla="*/ 27155 h 31199"/>
                              <a:gd name="connsiteX8" fmla="*/ 5852 w 25390"/>
                              <a:gd name="connsiteY8" fmla="*/ 17286 h 31199"/>
                              <a:gd name="connsiteX9" fmla="*/ 12461 w 25390"/>
                              <a:gd name="connsiteY9" fmla="*/ 4610 h 31199"/>
                              <a:gd name="connsiteX10" fmla="*/ 20157 w 25390"/>
                              <a:gd name="connsiteY10" fmla="*/ 10134 h 311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5390" h="31199">
                                <a:moveTo>
                                  <a:pt x="24775" y="9500"/>
                                </a:moveTo>
                                <a:cubicBezTo>
                                  <a:pt x="24232" y="6693"/>
                                  <a:pt x="23326" y="4973"/>
                                  <a:pt x="22059" y="3524"/>
                                </a:cubicBezTo>
                                <a:cubicBezTo>
                                  <a:pt x="19705" y="1170"/>
                                  <a:pt x="15992" y="-7"/>
                                  <a:pt x="12009" y="446"/>
                                </a:cubicBezTo>
                                <a:cubicBezTo>
                                  <a:pt x="4131" y="1442"/>
                                  <a:pt x="-34" y="8323"/>
                                  <a:pt x="1143" y="17920"/>
                                </a:cubicBezTo>
                                <a:cubicBezTo>
                                  <a:pt x="2320" y="27155"/>
                                  <a:pt x="8025" y="32497"/>
                                  <a:pt x="15902" y="31411"/>
                                </a:cubicBezTo>
                                <a:cubicBezTo>
                                  <a:pt x="22783" y="30596"/>
                                  <a:pt x="26676" y="25797"/>
                                  <a:pt x="26314" y="18735"/>
                                </a:cubicBezTo>
                                <a:lnTo>
                                  <a:pt x="21606" y="19278"/>
                                </a:lnTo>
                                <a:cubicBezTo>
                                  <a:pt x="21425" y="23986"/>
                                  <a:pt x="19342" y="26702"/>
                                  <a:pt x="15540" y="27155"/>
                                </a:cubicBezTo>
                                <a:cubicBezTo>
                                  <a:pt x="10379" y="27789"/>
                                  <a:pt x="6757" y="24167"/>
                                  <a:pt x="5852" y="17286"/>
                                </a:cubicBezTo>
                                <a:cubicBezTo>
                                  <a:pt x="4946" y="10043"/>
                                  <a:pt x="7481" y="5244"/>
                                  <a:pt x="12461" y="4610"/>
                                </a:cubicBezTo>
                                <a:cubicBezTo>
                                  <a:pt x="16264" y="4158"/>
                                  <a:pt x="18980" y="6150"/>
                                  <a:pt x="20157" y="10134"/>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6" name="Freeform: Shape 2556"/>
                        <wps:cNvSpPr/>
                        <wps:spPr>
                          <a:xfrm>
                            <a:off x="1687813" y="570037"/>
                            <a:ext cx="28068" cy="40833"/>
                          </a:xfrm>
                          <a:custGeom>
                            <a:avLst/>
                            <a:gdLst>
                              <a:gd name="connsiteX0" fmla="*/ 962 w 28068"/>
                              <a:gd name="connsiteY0" fmla="*/ 982 h 40833"/>
                              <a:gd name="connsiteX1" fmla="*/ 6123 w 28068"/>
                              <a:gd name="connsiteY1" fmla="*/ 41182 h 40833"/>
                              <a:gd name="connsiteX2" fmla="*/ 10650 w 28068"/>
                              <a:gd name="connsiteY2" fmla="*/ 40548 h 40833"/>
                              <a:gd name="connsiteX3" fmla="*/ 8568 w 28068"/>
                              <a:gd name="connsiteY3" fmla="*/ 24613 h 40833"/>
                              <a:gd name="connsiteX4" fmla="*/ 15178 w 28068"/>
                              <a:gd name="connsiteY4" fmla="*/ 13839 h 40833"/>
                              <a:gd name="connsiteX5" fmla="*/ 19433 w 28068"/>
                              <a:gd name="connsiteY5" fmla="*/ 14563 h 40833"/>
                              <a:gd name="connsiteX6" fmla="*/ 21878 w 28068"/>
                              <a:gd name="connsiteY6" fmla="*/ 18728 h 40833"/>
                              <a:gd name="connsiteX7" fmla="*/ 24413 w 28068"/>
                              <a:gd name="connsiteY7" fmla="*/ 38737 h 40833"/>
                              <a:gd name="connsiteX8" fmla="*/ 29031 w 28068"/>
                              <a:gd name="connsiteY8" fmla="*/ 38194 h 40833"/>
                              <a:gd name="connsiteX9" fmla="*/ 26224 w 28068"/>
                              <a:gd name="connsiteY9" fmla="*/ 16374 h 40833"/>
                              <a:gd name="connsiteX10" fmla="*/ 16083 w 28068"/>
                              <a:gd name="connsiteY10" fmla="*/ 9674 h 40833"/>
                              <a:gd name="connsiteX11" fmla="*/ 7391 w 28068"/>
                              <a:gd name="connsiteY11" fmla="*/ 15559 h 40833"/>
                              <a:gd name="connsiteX12" fmla="*/ 5490 w 28068"/>
                              <a:gd name="connsiteY12" fmla="*/ 348 h 40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8068" h="40833">
                                <a:moveTo>
                                  <a:pt x="962" y="982"/>
                                </a:moveTo>
                                <a:lnTo>
                                  <a:pt x="6123" y="41182"/>
                                </a:lnTo>
                                <a:lnTo>
                                  <a:pt x="10650" y="40548"/>
                                </a:lnTo>
                                <a:lnTo>
                                  <a:pt x="8568" y="24613"/>
                                </a:lnTo>
                                <a:cubicBezTo>
                                  <a:pt x="7844" y="18728"/>
                                  <a:pt x="10379" y="14472"/>
                                  <a:pt x="15178" y="13839"/>
                                </a:cubicBezTo>
                                <a:cubicBezTo>
                                  <a:pt x="16626" y="13658"/>
                                  <a:pt x="18165" y="13929"/>
                                  <a:pt x="19433" y="14563"/>
                                </a:cubicBezTo>
                                <a:cubicBezTo>
                                  <a:pt x="20882" y="15378"/>
                                  <a:pt x="21606" y="16646"/>
                                  <a:pt x="21878" y="18728"/>
                                </a:cubicBezTo>
                                <a:lnTo>
                                  <a:pt x="24413" y="38737"/>
                                </a:lnTo>
                                <a:lnTo>
                                  <a:pt x="29031" y="38194"/>
                                </a:lnTo>
                                <a:lnTo>
                                  <a:pt x="26224" y="16374"/>
                                </a:lnTo>
                                <a:cubicBezTo>
                                  <a:pt x="25590" y="11485"/>
                                  <a:pt x="21787" y="8950"/>
                                  <a:pt x="16083" y="9674"/>
                                </a:cubicBezTo>
                                <a:cubicBezTo>
                                  <a:pt x="12099" y="10217"/>
                                  <a:pt x="9745" y="11756"/>
                                  <a:pt x="7391" y="15559"/>
                                </a:cubicBezTo>
                                <a:lnTo>
                                  <a:pt x="5490" y="34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7" name="Freeform: Shape 2557"/>
                        <wps:cNvSpPr/>
                        <wps:spPr>
                          <a:xfrm>
                            <a:off x="1719842" y="575551"/>
                            <a:ext cx="14396" cy="31367"/>
                          </a:xfrm>
                          <a:custGeom>
                            <a:avLst/>
                            <a:gdLst>
                              <a:gd name="connsiteX0" fmla="*/ 980 w 14396"/>
                              <a:gd name="connsiteY0" fmla="*/ 2831 h 31367"/>
                              <a:gd name="connsiteX1" fmla="*/ 4692 w 14396"/>
                              <a:gd name="connsiteY1" fmla="*/ 31713 h 31367"/>
                              <a:gd name="connsiteX2" fmla="*/ 9310 w 14396"/>
                              <a:gd name="connsiteY2" fmla="*/ 31079 h 31367"/>
                              <a:gd name="connsiteX3" fmla="*/ 7408 w 14396"/>
                              <a:gd name="connsiteY3" fmla="*/ 16050 h 31367"/>
                              <a:gd name="connsiteX4" fmla="*/ 15376 w 14396"/>
                              <a:gd name="connsiteY4" fmla="*/ 5004 h 31367"/>
                              <a:gd name="connsiteX5" fmla="*/ 14742 w 14396"/>
                              <a:gd name="connsiteY5" fmla="*/ 386 h 31367"/>
                              <a:gd name="connsiteX6" fmla="*/ 13022 w 14396"/>
                              <a:gd name="connsiteY6" fmla="*/ 386 h 31367"/>
                              <a:gd name="connsiteX7" fmla="*/ 5869 w 14396"/>
                              <a:gd name="connsiteY7" fmla="*/ 7539 h 31367"/>
                              <a:gd name="connsiteX8" fmla="*/ 5235 w 14396"/>
                              <a:gd name="connsiteY8" fmla="*/ 2288 h 313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4396" h="31367">
                                <a:moveTo>
                                  <a:pt x="980" y="2831"/>
                                </a:moveTo>
                                <a:lnTo>
                                  <a:pt x="4692" y="31713"/>
                                </a:lnTo>
                                <a:lnTo>
                                  <a:pt x="9310" y="31079"/>
                                </a:lnTo>
                                <a:lnTo>
                                  <a:pt x="7408" y="16050"/>
                                </a:lnTo>
                                <a:cubicBezTo>
                                  <a:pt x="6593" y="9169"/>
                                  <a:pt x="8948" y="5638"/>
                                  <a:pt x="15376" y="5004"/>
                                </a:cubicBezTo>
                                <a:lnTo>
                                  <a:pt x="14742" y="386"/>
                                </a:lnTo>
                                <a:cubicBezTo>
                                  <a:pt x="13927" y="386"/>
                                  <a:pt x="13565" y="296"/>
                                  <a:pt x="13022" y="386"/>
                                </a:cubicBezTo>
                                <a:cubicBezTo>
                                  <a:pt x="10034" y="839"/>
                                  <a:pt x="7952" y="2921"/>
                                  <a:pt x="5869" y="7539"/>
                                </a:cubicBezTo>
                                <a:lnTo>
                                  <a:pt x="5235" y="2288"/>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8" name="Freeform: Shape 2558"/>
                        <wps:cNvSpPr/>
                        <wps:spPr>
                          <a:xfrm>
                            <a:off x="1733690" y="560099"/>
                            <a:ext cx="35764" cy="42825"/>
                          </a:xfrm>
                          <a:custGeom>
                            <a:avLst/>
                            <a:gdLst>
                              <a:gd name="connsiteX0" fmla="*/ 24803 w 35764"/>
                              <a:gd name="connsiteY0" fmla="*/ 26692 h 42825"/>
                              <a:gd name="connsiteX1" fmla="*/ 36755 w 35764"/>
                              <a:gd name="connsiteY1" fmla="*/ 345 h 42825"/>
                              <a:gd name="connsiteX2" fmla="*/ 30598 w 35764"/>
                              <a:gd name="connsiteY2" fmla="*/ 1159 h 42825"/>
                              <a:gd name="connsiteX3" fmla="*/ 21634 w 35764"/>
                              <a:gd name="connsiteY3" fmla="*/ 22165 h 42825"/>
                              <a:gd name="connsiteX4" fmla="*/ 7328 w 35764"/>
                              <a:gd name="connsiteY4" fmla="*/ 4147 h 42825"/>
                              <a:gd name="connsiteX5" fmla="*/ 990 w 35764"/>
                              <a:gd name="connsiteY5" fmla="*/ 4962 h 42825"/>
                              <a:gd name="connsiteX6" fmla="*/ 19733 w 35764"/>
                              <a:gd name="connsiteY6" fmla="*/ 27326 h 42825"/>
                              <a:gd name="connsiteX7" fmla="*/ 21725 w 35764"/>
                              <a:gd name="connsiteY7" fmla="*/ 43170 h 42825"/>
                              <a:gd name="connsiteX8" fmla="*/ 26795 w 35764"/>
                              <a:gd name="connsiteY8" fmla="*/ 42536 h 42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5764" h="42825">
                                <a:moveTo>
                                  <a:pt x="24803" y="26692"/>
                                </a:moveTo>
                                <a:lnTo>
                                  <a:pt x="36755" y="345"/>
                                </a:lnTo>
                                <a:lnTo>
                                  <a:pt x="30598" y="1159"/>
                                </a:lnTo>
                                <a:lnTo>
                                  <a:pt x="21634" y="22165"/>
                                </a:lnTo>
                                <a:lnTo>
                                  <a:pt x="7328" y="4147"/>
                                </a:lnTo>
                                <a:lnTo>
                                  <a:pt x="990" y="4962"/>
                                </a:lnTo>
                                <a:lnTo>
                                  <a:pt x="19733" y="27326"/>
                                </a:lnTo>
                                <a:lnTo>
                                  <a:pt x="21725" y="43170"/>
                                </a:lnTo>
                                <a:lnTo>
                                  <a:pt x="26795" y="42536"/>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59" name="Freeform: Shape 2559"/>
                        <wps:cNvSpPr/>
                        <wps:spPr>
                          <a:xfrm>
                            <a:off x="1845512" y="566744"/>
                            <a:ext cx="27254" cy="31326"/>
                          </a:xfrm>
                          <a:custGeom>
                            <a:avLst/>
                            <a:gdLst>
                              <a:gd name="connsiteX0" fmla="*/ 28305 w 27254"/>
                              <a:gd name="connsiteY0" fmla="*/ 27683 h 31326"/>
                              <a:gd name="connsiteX1" fmla="*/ 27309 w 27254"/>
                              <a:gd name="connsiteY1" fmla="*/ 27773 h 31326"/>
                              <a:gd name="connsiteX2" fmla="*/ 24864 w 27254"/>
                              <a:gd name="connsiteY2" fmla="*/ 25510 h 31326"/>
                              <a:gd name="connsiteX3" fmla="*/ 25045 w 27254"/>
                              <a:gd name="connsiteY3" fmla="*/ 8398 h 31326"/>
                              <a:gd name="connsiteX4" fmla="*/ 14090 w 27254"/>
                              <a:gd name="connsiteY4" fmla="*/ 340 h 31326"/>
                              <a:gd name="connsiteX5" fmla="*/ 4402 w 27254"/>
                              <a:gd name="connsiteY5" fmla="*/ 3690 h 31326"/>
                              <a:gd name="connsiteX6" fmla="*/ 2410 w 27254"/>
                              <a:gd name="connsiteY6" fmla="*/ 9665 h 31326"/>
                              <a:gd name="connsiteX7" fmla="*/ 7028 w 27254"/>
                              <a:gd name="connsiteY7" fmla="*/ 9756 h 31326"/>
                              <a:gd name="connsiteX8" fmla="*/ 13909 w 27254"/>
                              <a:gd name="connsiteY8" fmla="*/ 4595 h 31326"/>
                              <a:gd name="connsiteX9" fmla="*/ 20428 w 27254"/>
                              <a:gd name="connsiteY9" fmla="*/ 9032 h 31326"/>
                              <a:gd name="connsiteX10" fmla="*/ 20428 w 27254"/>
                              <a:gd name="connsiteY10" fmla="*/ 10299 h 31326"/>
                              <a:gd name="connsiteX11" fmla="*/ 15448 w 27254"/>
                              <a:gd name="connsiteY11" fmla="*/ 13378 h 31326"/>
                              <a:gd name="connsiteX12" fmla="*/ 6122 w 27254"/>
                              <a:gd name="connsiteY12" fmla="*/ 15188 h 31326"/>
                              <a:gd name="connsiteX13" fmla="*/ 1052 w 27254"/>
                              <a:gd name="connsiteY13" fmla="*/ 22884 h 31326"/>
                              <a:gd name="connsiteX14" fmla="*/ 10468 w 27254"/>
                              <a:gd name="connsiteY14" fmla="*/ 31576 h 31326"/>
                              <a:gd name="connsiteX15" fmla="*/ 20428 w 27254"/>
                              <a:gd name="connsiteY15" fmla="*/ 27411 h 31326"/>
                              <a:gd name="connsiteX16" fmla="*/ 25136 w 27254"/>
                              <a:gd name="connsiteY16" fmla="*/ 31667 h 31326"/>
                              <a:gd name="connsiteX17" fmla="*/ 28305 w 27254"/>
                              <a:gd name="connsiteY17" fmla="*/ 31214 h 31326"/>
                              <a:gd name="connsiteX18" fmla="*/ 20337 w 27254"/>
                              <a:gd name="connsiteY18" fmla="*/ 21255 h 31326"/>
                              <a:gd name="connsiteX19" fmla="*/ 18436 w 27254"/>
                              <a:gd name="connsiteY19" fmla="*/ 24967 h 31326"/>
                              <a:gd name="connsiteX20" fmla="*/ 11464 w 27254"/>
                              <a:gd name="connsiteY20" fmla="*/ 27502 h 31326"/>
                              <a:gd name="connsiteX21" fmla="*/ 5850 w 27254"/>
                              <a:gd name="connsiteY21" fmla="*/ 22884 h 31326"/>
                              <a:gd name="connsiteX22" fmla="*/ 12913 w 27254"/>
                              <a:gd name="connsiteY22" fmla="*/ 17542 h 31326"/>
                              <a:gd name="connsiteX23" fmla="*/ 20337 w 27254"/>
                              <a:gd name="connsiteY23" fmla="*/ 16003 h 313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7254" h="31326">
                                <a:moveTo>
                                  <a:pt x="28305" y="27683"/>
                                </a:moveTo>
                                <a:cubicBezTo>
                                  <a:pt x="27852" y="27773"/>
                                  <a:pt x="27671" y="27773"/>
                                  <a:pt x="27309" y="27773"/>
                                </a:cubicBezTo>
                                <a:cubicBezTo>
                                  <a:pt x="25770" y="27773"/>
                                  <a:pt x="24864" y="26959"/>
                                  <a:pt x="24864" y="25510"/>
                                </a:cubicBezTo>
                                <a:lnTo>
                                  <a:pt x="25045" y="8398"/>
                                </a:lnTo>
                                <a:cubicBezTo>
                                  <a:pt x="25045" y="3237"/>
                                  <a:pt x="21243" y="430"/>
                                  <a:pt x="14090" y="340"/>
                                </a:cubicBezTo>
                                <a:cubicBezTo>
                                  <a:pt x="9834" y="340"/>
                                  <a:pt x="6394" y="1607"/>
                                  <a:pt x="4402" y="3690"/>
                                </a:cubicBezTo>
                                <a:cubicBezTo>
                                  <a:pt x="3044" y="5138"/>
                                  <a:pt x="2500" y="6859"/>
                                  <a:pt x="2410" y="9665"/>
                                </a:cubicBezTo>
                                <a:lnTo>
                                  <a:pt x="7028" y="9756"/>
                                </a:lnTo>
                                <a:cubicBezTo>
                                  <a:pt x="7480" y="6225"/>
                                  <a:pt x="9563" y="4595"/>
                                  <a:pt x="13909" y="4595"/>
                                </a:cubicBezTo>
                                <a:cubicBezTo>
                                  <a:pt x="18164" y="4686"/>
                                  <a:pt x="20428" y="6315"/>
                                  <a:pt x="20428" y="9032"/>
                                </a:cubicBezTo>
                                <a:lnTo>
                                  <a:pt x="20428" y="10299"/>
                                </a:lnTo>
                                <a:cubicBezTo>
                                  <a:pt x="20247" y="12291"/>
                                  <a:pt x="19251" y="13015"/>
                                  <a:pt x="15448" y="13378"/>
                                </a:cubicBezTo>
                                <a:cubicBezTo>
                                  <a:pt x="8929" y="14283"/>
                                  <a:pt x="7933" y="14464"/>
                                  <a:pt x="6122" y="15188"/>
                                </a:cubicBezTo>
                                <a:cubicBezTo>
                                  <a:pt x="2772" y="16546"/>
                                  <a:pt x="1052" y="19082"/>
                                  <a:pt x="1052" y="22884"/>
                                </a:cubicBezTo>
                                <a:cubicBezTo>
                                  <a:pt x="961" y="28136"/>
                                  <a:pt x="4583" y="31486"/>
                                  <a:pt x="10468" y="31576"/>
                                </a:cubicBezTo>
                                <a:cubicBezTo>
                                  <a:pt x="14180" y="31576"/>
                                  <a:pt x="17078" y="30309"/>
                                  <a:pt x="20428" y="27411"/>
                                </a:cubicBezTo>
                                <a:cubicBezTo>
                                  <a:pt x="20700" y="30399"/>
                                  <a:pt x="22148" y="31667"/>
                                  <a:pt x="25136" y="31667"/>
                                </a:cubicBezTo>
                                <a:cubicBezTo>
                                  <a:pt x="26222" y="31667"/>
                                  <a:pt x="26766" y="31576"/>
                                  <a:pt x="28305" y="31214"/>
                                </a:cubicBezTo>
                                <a:close/>
                                <a:moveTo>
                                  <a:pt x="20337" y="21255"/>
                                </a:moveTo>
                                <a:cubicBezTo>
                                  <a:pt x="20337" y="22794"/>
                                  <a:pt x="19885" y="23699"/>
                                  <a:pt x="18436" y="24967"/>
                                </a:cubicBezTo>
                                <a:cubicBezTo>
                                  <a:pt x="16535" y="26596"/>
                                  <a:pt x="14271" y="27502"/>
                                  <a:pt x="11464" y="27502"/>
                                </a:cubicBezTo>
                                <a:cubicBezTo>
                                  <a:pt x="7933" y="27502"/>
                                  <a:pt x="5760" y="25782"/>
                                  <a:pt x="5850" y="22884"/>
                                </a:cubicBezTo>
                                <a:cubicBezTo>
                                  <a:pt x="5850" y="19806"/>
                                  <a:pt x="7842" y="18267"/>
                                  <a:pt x="12913" y="17542"/>
                                </a:cubicBezTo>
                                <a:cubicBezTo>
                                  <a:pt x="17802" y="16818"/>
                                  <a:pt x="18798" y="16728"/>
                                  <a:pt x="20337" y="16003"/>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0" name="Freeform: Shape 2560"/>
                        <wps:cNvSpPr/>
                        <wps:spPr>
                          <a:xfrm>
                            <a:off x="1875534" y="556456"/>
                            <a:ext cx="26258" cy="41739"/>
                          </a:xfrm>
                          <a:custGeom>
                            <a:avLst/>
                            <a:gdLst>
                              <a:gd name="connsiteX0" fmla="*/ 27326 w 26258"/>
                              <a:gd name="connsiteY0" fmla="*/ 340 h 41739"/>
                              <a:gd name="connsiteX1" fmla="*/ 22709 w 26258"/>
                              <a:gd name="connsiteY1" fmla="*/ 340 h 41739"/>
                              <a:gd name="connsiteX2" fmla="*/ 22618 w 26258"/>
                              <a:gd name="connsiteY2" fmla="*/ 15460 h 41739"/>
                              <a:gd name="connsiteX3" fmla="*/ 13654 w 26258"/>
                              <a:gd name="connsiteY3" fmla="*/ 10843 h 41739"/>
                              <a:gd name="connsiteX4" fmla="*/ 1069 w 26258"/>
                              <a:gd name="connsiteY4" fmla="*/ 26144 h 41739"/>
                              <a:gd name="connsiteX5" fmla="*/ 13654 w 26258"/>
                              <a:gd name="connsiteY5" fmla="*/ 42079 h 41739"/>
                              <a:gd name="connsiteX6" fmla="*/ 22890 w 26258"/>
                              <a:gd name="connsiteY6" fmla="*/ 37099 h 41739"/>
                              <a:gd name="connsiteX7" fmla="*/ 22890 w 26258"/>
                              <a:gd name="connsiteY7" fmla="*/ 40902 h 41739"/>
                              <a:gd name="connsiteX8" fmla="*/ 27055 w 26258"/>
                              <a:gd name="connsiteY8" fmla="*/ 40902 h 41739"/>
                              <a:gd name="connsiteX9" fmla="*/ 14469 w 26258"/>
                              <a:gd name="connsiteY9" fmla="*/ 15189 h 41739"/>
                              <a:gd name="connsiteX10" fmla="*/ 22528 w 26258"/>
                              <a:gd name="connsiteY10" fmla="*/ 26687 h 41739"/>
                              <a:gd name="connsiteX11" fmla="*/ 14288 w 26258"/>
                              <a:gd name="connsiteY11" fmla="*/ 37733 h 41739"/>
                              <a:gd name="connsiteX12" fmla="*/ 5868 w 26258"/>
                              <a:gd name="connsiteY12" fmla="*/ 26416 h 41739"/>
                              <a:gd name="connsiteX13" fmla="*/ 14469 w 26258"/>
                              <a:gd name="connsiteY13" fmla="*/ 15189 h 417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6258" h="41739">
                                <a:moveTo>
                                  <a:pt x="27326" y="340"/>
                                </a:moveTo>
                                <a:lnTo>
                                  <a:pt x="22709" y="340"/>
                                </a:lnTo>
                                <a:lnTo>
                                  <a:pt x="22618" y="15460"/>
                                </a:lnTo>
                                <a:cubicBezTo>
                                  <a:pt x="20626" y="12472"/>
                                  <a:pt x="17548" y="10843"/>
                                  <a:pt x="13654" y="10843"/>
                                </a:cubicBezTo>
                                <a:cubicBezTo>
                                  <a:pt x="6139" y="10752"/>
                                  <a:pt x="1160" y="16818"/>
                                  <a:pt x="1069" y="26144"/>
                                </a:cubicBezTo>
                                <a:cubicBezTo>
                                  <a:pt x="978" y="35922"/>
                                  <a:pt x="5777" y="41989"/>
                                  <a:pt x="13654" y="42079"/>
                                </a:cubicBezTo>
                                <a:cubicBezTo>
                                  <a:pt x="17638" y="42079"/>
                                  <a:pt x="20445" y="40721"/>
                                  <a:pt x="22890" y="37099"/>
                                </a:cubicBezTo>
                                <a:lnTo>
                                  <a:pt x="22890" y="40902"/>
                                </a:lnTo>
                                <a:lnTo>
                                  <a:pt x="27055" y="40902"/>
                                </a:lnTo>
                                <a:close/>
                                <a:moveTo>
                                  <a:pt x="14469" y="15189"/>
                                </a:moveTo>
                                <a:cubicBezTo>
                                  <a:pt x="19449" y="15279"/>
                                  <a:pt x="22618" y="19625"/>
                                  <a:pt x="22528" y="26687"/>
                                </a:cubicBezTo>
                                <a:cubicBezTo>
                                  <a:pt x="22528" y="33387"/>
                                  <a:pt x="19177" y="37824"/>
                                  <a:pt x="14288" y="37733"/>
                                </a:cubicBezTo>
                                <a:cubicBezTo>
                                  <a:pt x="9218" y="37733"/>
                                  <a:pt x="5868" y="33116"/>
                                  <a:pt x="5868" y="26416"/>
                                </a:cubicBezTo>
                                <a:cubicBezTo>
                                  <a:pt x="5958" y="19625"/>
                                  <a:pt x="9399" y="15189"/>
                                  <a:pt x="14469" y="1518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1" name="Freeform: Shape 2561"/>
                        <wps:cNvSpPr/>
                        <wps:spPr>
                          <a:xfrm>
                            <a:off x="1906460" y="556675"/>
                            <a:ext cx="26258" cy="41739"/>
                          </a:xfrm>
                          <a:custGeom>
                            <a:avLst/>
                            <a:gdLst>
                              <a:gd name="connsiteX0" fmla="*/ 27344 w 26258"/>
                              <a:gd name="connsiteY0" fmla="*/ 340 h 41739"/>
                              <a:gd name="connsiteX1" fmla="*/ 22726 w 26258"/>
                              <a:gd name="connsiteY1" fmla="*/ 340 h 41739"/>
                              <a:gd name="connsiteX2" fmla="*/ 22636 w 26258"/>
                              <a:gd name="connsiteY2" fmla="*/ 15460 h 41739"/>
                              <a:gd name="connsiteX3" fmla="*/ 13672 w 26258"/>
                              <a:gd name="connsiteY3" fmla="*/ 10843 h 41739"/>
                              <a:gd name="connsiteX4" fmla="*/ 1087 w 26258"/>
                              <a:gd name="connsiteY4" fmla="*/ 26144 h 41739"/>
                              <a:gd name="connsiteX5" fmla="*/ 13672 w 26258"/>
                              <a:gd name="connsiteY5" fmla="*/ 42079 h 41739"/>
                              <a:gd name="connsiteX6" fmla="*/ 22907 w 26258"/>
                              <a:gd name="connsiteY6" fmla="*/ 37099 h 41739"/>
                              <a:gd name="connsiteX7" fmla="*/ 22907 w 26258"/>
                              <a:gd name="connsiteY7" fmla="*/ 40902 h 41739"/>
                              <a:gd name="connsiteX8" fmla="*/ 27072 w 26258"/>
                              <a:gd name="connsiteY8" fmla="*/ 40902 h 41739"/>
                              <a:gd name="connsiteX9" fmla="*/ 14487 w 26258"/>
                              <a:gd name="connsiteY9" fmla="*/ 15189 h 41739"/>
                              <a:gd name="connsiteX10" fmla="*/ 22545 w 26258"/>
                              <a:gd name="connsiteY10" fmla="*/ 26687 h 41739"/>
                              <a:gd name="connsiteX11" fmla="*/ 14306 w 26258"/>
                              <a:gd name="connsiteY11" fmla="*/ 37733 h 41739"/>
                              <a:gd name="connsiteX12" fmla="*/ 5885 w 26258"/>
                              <a:gd name="connsiteY12" fmla="*/ 26416 h 41739"/>
                              <a:gd name="connsiteX13" fmla="*/ 14487 w 26258"/>
                              <a:gd name="connsiteY13" fmla="*/ 15189 h 417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6258" h="41739">
                                <a:moveTo>
                                  <a:pt x="27344" y="340"/>
                                </a:moveTo>
                                <a:lnTo>
                                  <a:pt x="22726" y="340"/>
                                </a:lnTo>
                                <a:lnTo>
                                  <a:pt x="22636" y="15460"/>
                                </a:lnTo>
                                <a:cubicBezTo>
                                  <a:pt x="20644" y="12472"/>
                                  <a:pt x="17565" y="10843"/>
                                  <a:pt x="13672" y="10843"/>
                                </a:cubicBezTo>
                                <a:cubicBezTo>
                                  <a:pt x="6157" y="10752"/>
                                  <a:pt x="1177" y="16818"/>
                                  <a:pt x="1087" y="26144"/>
                                </a:cubicBezTo>
                                <a:cubicBezTo>
                                  <a:pt x="996" y="35922"/>
                                  <a:pt x="5795" y="41989"/>
                                  <a:pt x="13672" y="42079"/>
                                </a:cubicBezTo>
                                <a:cubicBezTo>
                                  <a:pt x="17656" y="42079"/>
                                  <a:pt x="20463" y="40721"/>
                                  <a:pt x="22907" y="37099"/>
                                </a:cubicBezTo>
                                <a:lnTo>
                                  <a:pt x="22907" y="40902"/>
                                </a:lnTo>
                                <a:lnTo>
                                  <a:pt x="27072" y="40902"/>
                                </a:lnTo>
                                <a:close/>
                                <a:moveTo>
                                  <a:pt x="14487" y="15189"/>
                                </a:moveTo>
                                <a:cubicBezTo>
                                  <a:pt x="19467" y="15279"/>
                                  <a:pt x="22636" y="19625"/>
                                  <a:pt x="22545" y="26687"/>
                                </a:cubicBezTo>
                                <a:cubicBezTo>
                                  <a:pt x="22545" y="33387"/>
                                  <a:pt x="19195" y="37824"/>
                                  <a:pt x="14306" y="37733"/>
                                </a:cubicBezTo>
                                <a:cubicBezTo>
                                  <a:pt x="9235" y="37733"/>
                                  <a:pt x="5885" y="33116"/>
                                  <a:pt x="5885" y="26416"/>
                                </a:cubicBezTo>
                                <a:cubicBezTo>
                                  <a:pt x="5976" y="19625"/>
                                  <a:pt x="9416" y="15189"/>
                                  <a:pt x="14487" y="15189"/>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2" name="Freeform: Shape 2562"/>
                        <wps:cNvSpPr/>
                        <wps:spPr>
                          <a:xfrm>
                            <a:off x="1797906" y="558294"/>
                            <a:ext cx="189346" cy="42621"/>
                          </a:xfrm>
                          <a:custGeom>
                            <a:avLst/>
                            <a:gdLst>
                              <a:gd name="connsiteX0" fmla="*/ 2476 w 189346"/>
                              <a:gd name="connsiteY0" fmla="*/ 41329 h 42621"/>
                              <a:gd name="connsiteX1" fmla="*/ 1230 w 189346"/>
                              <a:gd name="connsiteY1" fmla="*/ 22021 h 42621"/>
                              <a:gd name="connsiteX2" fmla="*/ 0 w 189346"/>
                              <a:gd name="connsiteY2" fmla="*/ 2739 h 42621"/>
                              <a:gd name="connsiteX3" fmla="*/ 15752 w 189346"/>
                              <a:gd name="connsiteY3" fmla="*/ 1812 h 42621"/>
                              <a:gd name="connsiteX4" fmla="*/ 31520 w 189346"/>
                              <a:gd name="connsiteY4" fmla="*/ 1064 h 42621"/>
                              <a:gd name="connsiteX5" fmla="*/ 47306 w 189346"/>
                              <a:gd name="connsiteY5" fmla="*/ 522 h 42621"/>
                              <a:gd name="connsiteX6" fmla="*/ 63093 w 189346"/>
                              <a:gd name="connsiteY6" fmla="*/ 160 h 42621"/>
                              <a:gd name="connsiteX7" fmla="*/ 78879 w 189346"/>
                              <a:gd name="connsiteY7" fmla="*/ 0 h 42621"/>
                              <a:gd name="connsiteX8" fmla="*/ 94683 w 189346"/>
                              <a:gd name="connsiteY8" fmla="*/ 0 h 42621"/>
                              <a:gd name="connsiteX9" fmla="*/ 110486 w 189346"/>
                              <a:gd name="connsiteY9" fmla="*/ 227 h 42621"/>
                              <a:gd name="connsiteX10" fmla="*/ 126255 w 189346"/>
                              <a:gd name="connsiteY10" fmla="*/ 611 h 42621"/>
                              <a:gd name="connsiteX11" fmla="*/ 142059 w 189346"/>
                              <a:gd name="connsiteY11" fmla="*/ 1201 h 42621"/>
                              <a:gd name="connsiteX12" fmla="*/ 157810 w 189346"/>
                              <a:gd name="connsiteY12" fmla="*/ 1970 h 42621"/>
                              <a:gd name="connsiteX13" fmla="*/ 173596 w 189346"/>
                              <a:gd name="connsiteY13" fmla="*/ 2920 h 42621"/>
                              <a:gd name="connsiteX14" fmla="*/ 189347 w 189346"/>
                              <a:gd name="connsiteY14" fmla="*/ 4053 h 42621"/>
                              <a:gd name="connsiteX15" fmla="*/ 186309 w 189346"/>
                              <a:gd name="connsiteY15" fmla="*/ 42622 h 42621"/>
                              <a:gd name="connsiteX16" fmla="*/ 170997 w 189346"/>
                              <a:gd name="connsiteY16" fmla="*/ 41516 h 42621"/>
                              <a:gd name="connsiteX17" fmla="*/ 155703 w 189346"/>
                              <a:gd name="connsiteY17" fmla="*/ 40588 h 42621"/>
                              <a:gd name="connsiteX18" fmla="*/ 140373 w 189346"/>
                              <a:gd name="connsiteY18" fmla="*/ 39840 h 42621"/>
                              <a:gd name="connsiteX19" fmla="*/ 125078 w 189346"/>
                              <a:gd name="connsiteY19" fmla="*/ 39272 h 42621"/>
                              <a:gd name="connsiteX20" fmla="*/ 109731 w 189346"/>
                              <a:gd name="connsiteY20" fmla="*/ 38890 h 42621"/>
                              <a:gd name="connsiteX21" fmla="*/ 94402 w 189346"/>
                              <a:gd name="connsiteY21" fmla="*/ 38682 h 42621"/>
                              <a:gd name="connsiteX22" fmla="*/ 79090 w 189346"/>
                              <a:gd name="connsiteY22" fmla="*/ 38664 h 42621"/>
                              <a:gd name="connsiteX23" fmla="*/ 63760 w 189346"/>
                              <a:gd name="connsiteY23" fmla="*/ 38843 h 42621"/>
                              <a:gd name="connsiteX24" fmla="*/ 48413 w 189346"/>
                              <a:gd name="connsiteY24" fmla="*/ 39180 h 42621"/>
                              <a:gd name="connsiteX25" fmla="*/ 33083 w 189346"/>
                              <a:gd name="connsiteY25" fmla="*/ 39725 h 42621"/>
                              <a:gd name="connsiteX26" fmla="*/ 17789 w 189346"/>
                              <a:gd name="connsiteY26" fmla="*/ 40425 h 426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189346" h="42621">
                                <a:moveTo>
                                  <a:pt x="2476" y="41329"/>
                                </a:moveTo>
                                <a:lnTo>
                                  <a:pt x="1230" y="22021"/>
                                </a:lnTo>
                                <a:lnTo>
                                  <a:pt x="0" y="2739"/>
                                </a:lnTo>
                                <a:lnTo>
                                  <a:pt x="15752" y="1812"/>
                                </a:lnTo>
                                <a:lnTo>
                                  <a:pt x="31520" y="1064"/>
                                </a:lnTo>
                                <a:lnTo>
                                  <a:pt x="47306" y="522"/>
                                </a:lnTo>
                                <a:lnTo>
                                  <a:pt x="63093" y="160"/>
                                </a:lnTo>
                                <a:lnTo>
                                  <a:pt x="78879" y="0"/>
                                </a:lnTo>
                                <a:lnTo>
                                  <a:pt x="94683" y="0"/>
                                </a:lnTo>
                                <a:lnTo>
                                  <a:pt x="110486" y="227"/>
                                </a:lnTo>
                                <a:lnTo>
                                  <a:pt x="126255" y="611"/>
                                </a:lnTo>
                                <a:lnTo>
                                  <a:pt x="142059" y="1201"/>
                                </a:lnTo>
                                <a:lnTo>
                                  <a:pt x="157810" y="1970"/>
                                </a:lnTo>
                                <a:lnTo>
                                  <a:pt x="173596" y="2920"/>
                                </a:lnTo>
                                <a:lnTo>
                                  <a:pt x="189347" y="4053"/>
                                </a:lnTo>
                                <a:lnTo>
                                  <a:pt x="186309" y="42622"/>
                                </a:lnTo>
                                <a:lnTo>
                                  <a:pt x="170997" y="41516"/>
                                </a:lnTo>
                                <a:lnTo>
                                  <a:pt x="155703" y="40588"/>
                                </a:lnTo>
                                <a:lnTo>
                                  <a:pt x="140373" y="39840"/>
                                </a:lnTo>
                                <a:lnTo>
                                  <a:pt x="125078" y="39272"/>
                                </a:lnTo>
                                <a:lnTo>
                                  <a:pt x="109731" y="38890"/>
                                </a:lnTo>
                                <a:lnTo>
                                  <a:pt x="94402" y="38682"/>
                                </a:lnTo>
                                <a:lnTo>
                                  <a:pt x="79090" y="38664"/>
                                </a:lnTo>
                                <a:lnTo>
                                  <a:pt x="63760" y="38843"/>
                                </a:lnTo>
                                <a:lnTo>
                                  <a:pt x="48413" y="39180"/>
                                </a:lnTo>
                                <a:lnTo>
                                  <a:pt x="33083" y="39725"/>
                                </a:lnTo>
                                <a:lnTo>
                                  <a:pt x="17789" y="40425"/>
                                </a:lnTo>
                                <a:close/>
                              </a:path>
                            </a:pathLst>
                          </a:custGeom>
                          <a:solidFill>
                            <a:srgbClr val="FFFFFF"/>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3" name="Freeform: Shape 2563"/>
                        <wps:cNvSpPr/>
                        <wps:spPr>
                          <a:xfrm>
                            <a:off x="1989588" y="635051"/>
                            <a:ext cx="546423" cy="207110"/>
                          </a:xfrm>
                          <a:custGeom>
                            <a:avLst/>
                            <a:gdLst>
                              <a:gd name="connsiteX0" fmla="*/ 1 w 546423"/>
                              <a:gd name="connsiteY0" fmla="*/ 33203 h 207110"/>
                              <a:gd name="connsiteX1" fmla="*/ 1440 w 546423"/>
                              <a:gd name="connsiteY1" fmla="*/ 16590 h 207110"/>
                              <a:gd name="connsiteX2" fmla="*/ 2898 w 546423"/>
                              <a:gd name="connsiteY2" fmla="*/ 0 h 207110"/>
                              <a:gd name="connsiteX3" fmla="*/ 18438 w 546423"/>
                              <a:gd name="connsiteY3" fmla="*/ 1449 h 207110"/>
                              <a:gd name="connsiteX4" fmla="*/ 33943 w 546423"/>
                              <a:gd name="connsiteY4" fmla="*/ 3101 h 207110"/>
                              <a:gd name="connsiteX5" fmla="*/ 49431 w 546423"/>
                              <a:gd name="connsiteY5" fmla="*/ 4955 h 207110"/>
                              <a:gd name="connsiteX6" fmla="*/ 64919 w 546423"/>
                              <a:gd name="connsiteY6" fmla="*/ 6971 h 207110"/>
                              <a:gd name="connsiteX7" fmla="*/ 80354 w 546423"/>
                              <a:gd name="connsiteY7" fmla="*/ 9213 h 207110"/>
                              <a:gd name="connsiteX8" fmla="*/ 95754 w 546423"/>
                              <a:gd name="connsiteY8" fmla="*/ 11637 h 207110"/>
                              <a:gd name="connsiteX9" fmla="*/ 111136 w 546423"/>
                              <a:gd name="connsiteY9" fmla="*/ 14237 h 207110"/>
                              <a:gd name="connsiteX10" fmla="*/ 126483 w 546423"/>
                              <a:gd name="connsiteY10" fmla="*/ 17043 h 207110"/>
                              <a:gd name="connsiteX11" fmla="*/ 141778 w 546423"/>
                              <a:gd name="connsiteY11" fmla="*/ 20032 h 207110"/>
                              <a:gd name="connsiteX12" fmla="*/ 157055 w 546423"/>
                              <a:gd name="connsiteY12" fmla="*/ 23226 h 207110"/>
                              <a:gd name="connsiteX13" fmla="*/ 172297 w 546423"/>
                              <a:gd name="connsiteY13" fmla="*/ 26597 h 207110"/>
                              <a:gd name="connsiteX14" fmla="*/ 187486 w 546423"/>
                              <a:gd name="connsiteY14" fmla="*/ 30149 h 207110"/>
                              <a:gd name="connsiteX15" fmla="*/ 202622 w 546423"/>
                              <a:gd name="connsiteY15" fmla="*/ 33905 h 207110"/>
                              <a:gd name="connsiteX16" fmla="*/ 217724 w 546423"/>
                              <a:gd name="connsiteY16" fmla="*/ 37844 h 207110"/>
                              <a:gd name="connsiteX17" fmla="*/ 232755 w 546423"/>
                              <a:gd name="connsiteY17" fmla="*/ 41988 h 207110"/>
                              <a:gd name="connsiteX18" fmla="*/ 247768 w 546423"/>
                              <a:gd name="connsiteY18" fmla="*/ 46288 h 207110"/>
                              <a:gd name="connsiteX19" fmla="*/ 262694 w 546423"/>
                              <a:gd name="connsiteY19" fmla="*/ 50790 h 207110"/>
                              <a:gd name="connsiteX20" fmla="*/ 277567 w 546423"/>
                              <a:gd name="connsiteY20" fmla="*/ 55477 h 207110"/>
                              <a:gd name="connsiteX21" fmla="*/ 292405 w 546423"/>
                              <a:gd name="connsiteY21" fmla="*/ 60344 h 207110"/>
                              <a:gd name="connsiteX22" fmla="*/ 307155 w 546423"/>
                              <a:gd name="connsiteY22" fmla="*/ 65416 h 207110"/>
                              <a:gd name="connsiteX23" fmla="*/ 321853 w 546423"/>
                              <a:gd name="connsiteY23" fmla="*/ 70643 h 207110"/>
                              <a:gd name="connsiteX24" fmla="*/ 336462 w 546423"/>
                              <a:gd name="connsiteY24" fmla="*/ 76078 h 207110"/>
                              <a:gd name="connsiteX25" fmla="*/ 351019 w 546423"/>
                              <a:gd name="connsiteY25" fmla="*/ 81669 h 207110"/>
                              <a:gd name="connsiteX26" fmla="*/ 365506 w 546423"/>
                              <a:gd name="connsiteY26" fmla="*/ 87463 h 207110"/>
                              <a:gd name="connsiteX27" fmla="*/ 379923 w 546423"/>
                              <a:gd name="connsiteY27" fmla="*/ 93414 h 207110"/>
                              <a:gd name="connsiteX28" fmla="*/ 394287 w 546423"/>
                              <a:gd name="connsiteY28" fmla="*/ 99569 h 207110"/>
                              <a:gd name="connsiteX29" fmla="*/ 408545 w 546423"/>
                              <a:gd name="connsiteY29" fmla="*/ 105885 h 207110"/>
                              <a:gd name="connsiteX30" fmla="*/ 422716 w 546423"/>
                              <a:gd name="connsiteY30" fmla="*/ 112380 h 207110"/>
                              <a:gd name="connsiteX31" fmla="*/ 436816 w 546423"/>
                              <a:gd name="connsiteY31" fmla="*/ 119061 h 207110"/>
                              <a:gd name="connsiteX32" fmla="*/ 450829 w 546423"/>
                              <a:gd name="connsiteY32" fmla="*/ 125916 h 207110"/>
                              <a:gd name="connsiteX33" fmla="*/ 464771 w 546423"/>
                              <a:gd name="connsiteY33" fmla="*/ 132935 h 207110"/>
                              <a:gd name="connsiteX34" fmla="*/ 478608 w 546423"/>
                              <a:gd name="connsiteY34" fmla="*/ 140131 h 207110"/>
                              <a:gd name="connsiteX35" fmla="*/ 492358 w 546423"/>
                              <a:gd name="connsiteY35" fmla="*/ 147490 h 207110"/>
                              <a:gd name="connsiteX36" fmla="*/ 506002 w 546423"/>
                              <a:gd name="connsiteY36" fmla="*/ 155028 h 207110"/>
                              <a:gd name="connsiteX37" fmla="*/ 519575 w 546423"/>
                              <a:gd name="connsiteY37" fmla="*/ 162747 h 207110"/>
                              <a:gd name="connsiteX38" fmla="*/ 533044 w 546423"/>
                              <a:gd name="connsiteY38" fmla="*/ 170623 h 207110"/>
                              <a:gd name="connsiteX39" fmla="*/ 546424 w 546423"/>
                              <a:gd name="connsiteY39" fmla="*/ 178659 h 207110"/>
                              <a:gd name="connsiteX40" fmla="*/ 537732 w 546423"/>
                              <a:gd name="connsiteY40" fmla="*/ 192897 h 207110"/>
                              <a:gd name="connsiteX41" fmla="*/ 529058 w 546423"/>
                              <a:gd name="connsiteY41" fmla="*/ 207111 h 207110"/>
                              <a:gd name="connsiteX42" fmla="*/ 516028 w 546423"/>
                              <a:gd name="connsiteY42" fmla="*/ 199276 h 207110"/>
                              <a:gd name="connsiteX43" fmla="*/ 502929 w 546423"/>
                              <a:gd name="connsiteY43" fmla="*/ 191604 h 207110"/>
                              <a:gd name="connsiteX44" fmla="*/ 489724 w 546423"/>
                              <a:gd name="connsiteY44" fmla="*/ 184112 h 207110"/>
                              <a:gd name="connsiteX45" fmla="*/ 476413 w 546423"/>
                              <a:gd name="connsiteY45" fmla="*/ 176782 h 207110"/>
                              <a:gd name="connsiteX46" fmla="*/ 463051 w 546423"/>
                              <a:gd name="connsiteY46" fmla="*/ 169602 h 207110"/>
                              <a:gd name="connsiteX47" fmla="*/ 449582 w 546423"/>
                              <a:gd name="connsiteY47" fmla="*/ 162586 h 207110"/>
                              <a:gd name="connsiteX48" fmla="*/ 436026 w 546423"/>
                              <a:gd name="connsiteY48" fmla="*/ 155753 h 207110"/>
                              <a:gd name="connsiteX49" fmla="*/ 422365 w 546423"/>
                              <a:gd name="connsiteY49" fmla="*/ 149095 h 207110"/>
                              <a:gd name="connsiteX50" fmla="*/ 408651 w 546423"/>
                              <a:gd name="connsiteY50" fmla="*/ 142600 h 207110"/>
                              <a:gd name="connsiteX51" fmla="*/ 394849 w 546423"/>
                              <a:gd name="connsiteY51" fmla="*/ 136261 h 207110"/>
                              <a:gd name="connsiteX52" fmla="*/ 380941 w 546423"/>
                              <a:gd name="connsiteY52" fmla="*/ 130129 h 207110"/>
                              <a:gd name="connsiteX53" fmla="*/ 366999 w 546423"/>
                              <a:gd name="connsiteY53" fmla="*/ 124132 h 207110"/>
                              <a:gd name="connsiteX54" fmla="*/ 352969 w 546423"/>
                              <a:gd name="connsiteY54" fmla="*/ 118338 h 207110"/>
                              <a:gd name="connsiteX55" fmla="*/ 338868 w 546423"/>
                              <a:gd name="connsiteY55" fmla="*/ 112699 h 207110"/>
                              <a:gd name="connsiteX56" fmla="*/ 324697 w 546423"/>
                              <a:gd name="connsiteY56" fmla="*/ 107247 h 207110"/>
                              <a:gd name="connsiteX57" fmla="*/ 310456 w 546423"/>
                              <a:gd name="connsiteY57" fmla="*/ 101967 h 207110"/>
                              <a:gd name="connsiteX58" fmla="*/ 296145 w 546423"/>
                              <a:gd name="connsiteY58" fmla="*/ 96875 h 207110"/>
                              <a:gd name="connsiteX59" fmla="*/ 281781 w 546423"/>
                              <a:gd name="connsiteY59" fmla="*/ 91943 h 207110"/>
                              <a:gd name="connsiteX60" fmla="*/ 267365 w 546423"/>
                              <a:gd name="connsiteY60" fmla="*/ 87214 h 207110"/>
                              <a:gd name="connsiteX61" fmla="*/ 252878 w 546423"/>
                              <a:gd name="connsiteY61" fmla="*/ 82636 h 207110"/>
                              <a:gd name="connsiteX62" fmla="*/ 238339 w 546423"/>
                              <a:gd name="connsiteY62" fmla="*/ 78274 h 207110"/>
                              <a:gd name="connsiteX63" fmla="*/ 223746 w 546423"/>
                              <a:gd name="connsiteY63" fmla="*/ 74060 h 207110"/>
                              <a:gd name="connsiteX64" fmla="*/ 209102 w 546423"/>
                              <a:gd name="connsiteY64" fmla="*/ 70057 h 207110"/>
                              <a:gd name="connsiteX65" fmla="*/ 194404 w 546423"/>
                              <a:gd name="connsiteY65" fmla="*/ 66209 h 207110"/>
                              <a:gd name="connsiteX66" fmla="*/ 179672 w 546423"/>
                              <a:gd name="connsiteY66" fmla="*/ 62564 h 207110"/>
                              <a:gd name="connsiteX67" fmla="*/ 164886 w 546423"/>
                              <a:gd name="connsiteY67" fmla="*/ 59099 h 207110"/>
                              <a:gd name="connsiteX68" fmla="*/ 150066 w 546423"/>
                              <a:gd name="connsiteY68" fmla="*/ 55797 h 207110"/>
                              <a:gd name="connsiteX69" fmla="*/ 135193 w 546423"/>
                              <a:gd name="connsiteY69" fmla="*/ 52713 h 207110"/>
                              <a:gd name="connsiteX70" fmla="*/ 120302 w 546423"/>
                              <a:gd name="connsiteY70" fmla="*/ 49798 h 207110"/>
                              <a:gd name="connsiteX71" fmla="*/ 105359 w 546423"/>
                              <a:gd name="connsiteY71" fmla="*/ 47057 h 207110"/>
                              <a:gd name="connsiteX72" fmla="*/ 90380 w 546423"/>
                              <a:gd name="connsiteY72" fmla="*/ 44520 h 207110"/>
                              <a:gd name="connsiteX73" fmla="*/ 75367 w 546423"/>
                              <a:gd name="connsiteY73" fmla="*/ 42167 h 207110"/>
                              <a:gd name="connsiteX74" fmla="*/ 60336 w 546423"/>
                              <a:gd name="connsiteY74" fmla="*/ 39995 h 207110"/>
                              <a:gd name="connsiteX75" fmla="*/ 45287 w 546423"/>
                              <a:gd name="connsiteY75" fmla="*/ 38025 h 207110"/>
                              <a:gd name="connsiteX76" fmla="*/ 30203 w 546423"/>
                              <a:gd name="connsiteY76" fmla="*/ 36216 h 207110"/>
                              <a:gd name="connsiteX77" fmla="*/ 15102 w 546423"/>
                              <a:gd name="connsiteY77" fmla="*/ 34606 h 207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Lst>
                            <a:rect l="l" t="t" r="r" b="b"/>
                            <a:pathLst>
                              <a:path w="546423" h="207110">
                                <a:moveTo>
                                  <a:pt x="1" y="33203"/>
                                </a:moveTo>
                                <a:lnTo>
                                  <a:pt x="1440" y="16590"/>
                                </a:lnTo>
                                <a:lnTo>
                                  <a:pt x="2898" y="0"/>
                                </a:lnTo>
                                <a:lnTo>
                                  <a:pt x="18438" y="1449"/>
                                </a:lnTo>
                                <a:lnTo>
                                  <a:pt x="33943" y="3101"/>
                                </a:lnTo>
                                <a:lnTo>
                                  <a:pt x="49431" y="4955"/>
                                </a:lnTo>
                                <a:lnTo>
                                  <a:pt x="64919" y="6971"/>
                                </a:lnTo>
                                <a:lnTo>
                                  <a:pt x="80354" y="9213"/>
                                </a:lnTo>
                                <a:lnTo>
                                  <a:pt x="95754" y="11637"/>
                                </a:lnTo>
                                <a:lnTo>
                                  <a:pt x="111136" y="14237"/>
                                </a:lnTo>
                                <a:lnTo>
                                  <a:pt x="126483" y="17043"/>
                                </a:lnTo>
                                <a:lnTo>
                                  <a:pt x="141778" y="20032"/>
                                </a:lnTo>
                                <a:lnTo>
                                  <a:pt x="157055" y="23226"/>
                                </a:lnTo>
                                <a:lnTo>
                                  <a:pt x="172297" y="26597"/>
                                </a:lnTo>
                                <a:lnTo>
                                  <a:pt x="187486" y="30149"/>
                                </a:lnTo>
                                <a:lnTo>
                                  <a:pt x="202622" y="33905"/>
                                </a:lnTo>
                                <a:lnTo>
                                  <a:pt x="217724" y="37844"/>
                                </a:lnTo>
                                <a:lnTo>
                                  <a:pt x="232755" y="41988"/>
                                </a:lnTo>
                                <a:lnTo>
                                  <a:pt x="247768" y="46288"/>
                                </a:lnTo>
                                <a:lnTo>
                                  <a:pt x="262694" y="50790"/>
                                </a:lnTo>
                                <a:lnTo>
                                  <a:pt x="277567" y="55477"/>
                                </a:lnTo>
                                <a:lnTo>
                                  <a:pt x="292405" y="60344"/>
                                </a:lnTo>
                                <a:lnTo>
                                  <a:pt x="307155" y="65416"/>
                                </a:lnTo>
                                <a:lnTo>
                                  <a:pt x="321853" y="70643"/>
                                </a:lnTo>
                                <a:lnTo>
                                  <a:pt x="336462" y="76078"/>
                                </a:lnTo>
                                <a:lnTo>
                                  <a:pt x="351019" y="81669"/>
                                </a:lnTo>
                                <a:lnTo>
                                  <a:pt x="365506" y="87463"/>
                                </a:lnTo>
                                <a:lnTo>
                                  <a:pt x="379923" y="93414"/>
                                </a:lnTo>
                                <a:lnTo>
                                  <a:pt x="394287" y="99569"/>
                                </a:lnTo>
                                <a:lnTo>
                                  <a:pt x="408545" y="105885"/>
                                </a:lnTo>
                                <a:lnTo>
                                  <a:pt x="422716" y="112380"/>
                                </a:lnTo>
                                <a:lnTo>
                                  <a:pt x="436816" y="119061"/>
                                </a:lnTo>
                                <a:lnTo>
                                  <a:pt x="450829" y="125916"/>
                                </a:lnTo>
                                <a:lnTo>
                                  <a:pt x="464771" y="132935"/>
                                </a:lnTo>
                                <a:lnTo>
                                  <a:pt x="478608" y="140131"/>
                                </a:lnTo>
                                <a:lnTo>
                                  <a:pt x="492358" y="147490"/>
                                </a:lnTo>
                                <a:lnTo>
                                  <a:pt x="506002" y="155028"/>
                                </a:lnTo>
                                <a:lnTo>
                                  <a:pt x="519575" y="162747"/>
                                </a:lnTo>
                                <a:lnTo>
                                  <a:pt x="533044" y="170623"/>
                                </a:lnTo>
                                <a:lnTo>
                                  <a:pt x="546424" y="178659"/>
                                </a:lnTo>
                                <a:lnTo>
                                  <a:pt x="537732" y="192897"/>
                                </a:lnTo>
                                <a:lnTo>
                                  <a:pt x="529058" y="207111"/>
                                </a:lnTo>
                                <a:lnTo>
                                  <a:pt x="516028" y="199276"/>
                                </a:lnTo>
                                <a:lnTo>
                                  <a:pt x="502929" y="191604"/>
                                </a:lnTo>
                                <a:lnTo>
                                  <a:pt x="489724" y="184112"/>
                                </a:lnTo>
                                <a:lnTo>
                                  <a:pt x="476413" y="176782"/>
                                </a:lnTo>
                                <a:lnTo>
                                  <a:pt x="463051" y="169602"/>
                                </a:lnTo>
                                <a:lnTo>
                                  <a:pt x="449582" y="162586"/>
                                </a:lnTo>
                                <a:lnTo>
                                  <a:pt x="436026" y="155753"/>
                                </a:lnTo>
                                <a:lnTo>
                                  <a:pt x="422365" y="149095"/>
                                </a:lnTo>
                                <a:lnTo>
                                  <a:pt x="408651" y="142600"/>
                                </a:lnTo>
                                <a:lnTo>
                                  <a:pt x="394849" y="136261"/>
                                </a:lnTo>
                                <a:lnTo>
                                  <a:pt x="380941" y="130129"/>
                                </a:lnTo>
                                <a:lnTo>
                                  <a:pt x="366999" y="124132"/>
                                </a:lnTo>
                                <a:lnTo>
                                  <a:pt x="352969" y="118338"/>
                                </a:lnTo>
                                <a:lnTo>
                                  <a:pt x="338868" y="112699"/>
                                </a:lnTo>
                                <a:lnTo>
                                  <a:pt x="324697" y="107247"/>
                                </a:lnTo>
                                <a:lnTo>
                                  <a:pt x="310456" y="101967"/>
                                </a:lnTo>
                                <a:lnTo>
                                  <a:pt x="296145" y="96875"/>
                                </a:lnTo>
                                <a:lnTo>
                                  <a:pt x="281781" y="91943"/>
                                </a:lnTo>
                                <a:lnTo>
                                  <a:pt x="267365" y="87214"/>
                                </a:lnTo>
                                <a:lnTo>
                                  <a:pt x="252878" y="82636"/>
                                </a:lnTo>
                                <a:lnTo>
                                  <a:pt x="238339" y="78274"/>
                                </a:lnTo>
                                <a:lnTo>
                                  <a:pt x="223746" y="74060"/>
                                </a:lnTo>
                                <a:lnTo>
                                  <a:pt x="209102" y="70057"/>
                                </a:lnTo>
                                <a:lnTo>
                                  <a:pt x="194404" y="66209"/>
                                </a:lnTo>
                                <a:lnTo>
                                  <a:pt x="179672" y="62564"/>
                                </a:lnTo>
                                <a:lnTo>
                                  <a:pt x="164886" y="59099"/>
                                </a:lnTo>
                                <a:lnTo>
                                  <a:pt x="150066" y="55797"/>
                                </a:lnTo>
                                <a:lnTo>
                                  <a:pt x="135193" y="52713"/>
                                </a:lnTo>
                                <a:lnTo>
                                  <a:pt x="120302" y="49798"/>
                                </a:lnTo>
                                <a:lnTo>
                                  <a:pt x="105359" y="47057"/>
                                </a:lnTo>
                                <a:lnTo>
                                  <a:pt x="90380" y="44520"/>
                                </a:lnTo>
                                <a:lnTo>
                                  <a:pt x="75367" y="42167"/>
                                </a:lnTo>
                                <a:lnTo>
                                  <a:pt x="60336" y="39995"/>
                                </a:lnTo>
                                <a:lnTo>
                                  <a:pt x="45287" y="38025"/>
                                </a:lnTo>
                                <a:lnTo>
                                  <a:pt x="30203" y="36216"/>
                                </a:lnTo>
                                <a:lnTo>
                                  <a:pt x="15102" y="34606"/>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4" name="Freeform: Shape 2564"/>
                        <wps:cNvSpPr/>
                        <wps:spPr>
                          <a:xfrm>
                            <a:off x="2536696" y="825277"/>
                            <a:ext cx="410880" cy="414312"/>
                          </a:xfrm>
                          <a:custGeom>
                            <a:avLst/>
                            <a:gdLst>
                              <a:gd name="connsiteX0" fmla="*/ 1 w 410880"/>
                              <a:gd name="connsiteY0" fmla="*/ 28132 h 414312"/>
                              <a:gd name="connsiteX1" fmla="*/ 8956 w 410880"/>
                              <a:gd name="connsiteY1" fmla="*/ 14056 h 414312"/>
                              <a:gd name="connsiteX2" fmla="*/ 17876 w 410880"/>
                              <a:gd name="connsiteY2" fmla="*/ 0 h 414312"/>
                              <a:gd name="connsiteX3" fmla="*/ 31011 w 410880"/>
                              <a:gd name="connsiteY3" fmla="*/ 8465 h 414312"/>
                              <a:gd name="connsiteX4" fmla="*/ 44075 w 410880"/>
                              <a:gd name="connsiteY4" fmla="*/ 17087 h 414312"/>
                              <a:gd name="connsiteX5" fmla="*/ 57035 w 410880"/>
                              <a:gd name="connsiteY5" fmla="*/ 25872 h 414312"/>
                              <a:gd name="connsiteX6" fmla="*/ 69836 w 410880"/>
                              <a:gd name="connsiteY6" fmla="*/ 34813 h 414312"/>
                              <a:gd name="connsiteX7" fmla="*/ 82566 w 410880"/>
                              <a:gd name="connsiteY7" fmla="*/ 43933 h 414312"/>
                              <a:gd name="connsiteX8" fmla="*/ 95174 w 410880"/>
                              <a:gd name="connsiteY8" fmla="*/ 53194 h 414312"/>
                              <a:gd name="connsiteX9" fmla="*/ 107659 w 410880"/>
                              <a:gd name="connsiteY9" fmla="*/ 62627 h 414312"/>
                              <a:gd name="connsiteX10" fmla="*/ 120021 w 410880"/>
                              <a:gd name="connsiteY10" fmla="*/ 72206 h 414312"/>
                              <a:gd name="connsiteX11" fmla="*/ 132261 w 410880"/>
                              <a:gd name="connsiteY11" fmla="*/ 81935 h 414312"/>
                              <a:gd name="connsiteX12" fmla="*/ 144394 w 410880"/>
                              <a:gd name="connsiteY12" fmla="*/ 91809 h 414312"/>
                              <a:gd name="connsiteX13" fmla="*/ 156388 w 410880"/>
                              <a:gd name="connsiteY13" fmla="*/ 101857 h 414312"/>
                              <a:gd name="connsiteX14" fmla="*/ 168258 w 410880"/>
                              <a:gd name="connsiteY14" fmla="*/ 112043 h 414312"/>
                              <a:gd name="connsiteX15" fmla="*/ 180005 w 410880"/>
                              <a:gd name="connsiteY15" fmla="*/ 122364 h 414312"/>
                              <a:gd name="connsiteX16" fmla="*/ 191647 w 410880"/>
                              <a:gd name="connsiteY16" fmla="*/ 132845 h 414312"/>
                              <a:gd name="connsiteX17" fmla="*/ 203114 w 410880"/>
                              <a:gd name="connsiteY17" fmla="*/ 143462 h 414312"/>
                              <a:gd name="connsiteX18" fmla="*/ 214458 w 410880"/>
                              <a:gd name="connsiteY18" fmla="*/ 154234 h 414312"/>
                              <a:gd name="connsiteX19" fmla="*/ 225678 w 410880"/>
                              <a:gd name="connsiteY19" fmla="*/ 165146 h 414312"/>
                              <a:gd name="connsiteX20" fmla="*/ 236758 w 410880"/>
                              <a:gd name="connsiteY20" fmla="*/ 176189 h 414312"/>
                              <a:gd name="connsiteX21" fmla="*/ 247716 w 410880"/>
                              <a:gd name="connsiteY21" fmla="*/ 187372 h 414312"/>
                              <a:gd name="connsiteX22" fmla="*/ 258497 w 410880"/>
                              <a:gd name="connsiteY22" fmla="*/ 198689 h 414312"/>
                              <a:gd name="connsiteX23" fmla="*/ 269174 w 410880"/>
                              <a:gd name="connsiteY23" fmla="*/ 210145 h 414312"/>
                              <a:gd name="connsiteX24" fmla="*/ 279674 w 410880"/>
                              <a:gd name="connsiteY24" fmla="*/ 221734 h 414312"/>
                              <a:gd name="connsiteX25" fmla="*/ 290035 w 410880"/>
                              <a:gd name="connsiteY25" fmla="*/ 233434 h 414312"/>
                              <a:gd name="connsiteX26" fmla="*/ 300272 w 410880"/>
                              <a:gd name="connsiteY26" fmla="*/ 245273 h 414312"/>
                              <a:gd name="connsiteX27" fmla="*/ 310334 w 410880"/>
                              <a:gd name="connsiteY27" fmla="*/ 257244 h 414312"/>
                              <a:gd name="connsiteX28" fmla="*/ 320255 w 410880"/>
                              <a:gd name="connsiteY28" fmla="*/ 269332 h 414312"/>
                              <a:gd name="connsiteX29" fmla="*/ 330018 w 410880"/>
                              <a:gd name="connsiteY29" fmla="*/ 281559 h 414312"/>
                              <a:gd name="connsiteX30" fmla="*/ 339623 w 410880"/>
                              <a:gd name="connsiteY30" fmla="*/ 293894 h 414312"/>
                              <a:gd name="connsiteX31" fmla="*/ 349088 w 410880"/>
                              <a:gd name="connsiteY31" fmla="*/ 306365 h 414312"/>
                              <a:gd name="connsiteX32" fmla="*/ 358395 w 410880"/>
                              <a:gd name="connsiteY32" fmla="*/ 318927 h 414312"/>
                              <a:gd name="connsiteX33" fmla="*/ 367561 w 410880"/>
                              <a:gd name="connsiteY33" fmla="*/ 331624 h 414312"/>
                              <a:gd name="connsiteX34" fmla="*/ 376552 w 410880"/>
                              <a:gd name="connsiteY34" fmla="*/ 344413 h 414312"/>
                              <a:gd name="connsiteX35" fmla="*/ 385384 w 410880"/>
                              <a:gd name="connsiteY35" fmla="*/ 357340 h 414312"/>
                              <a:gd name="connsiteX36" fmla="*/ 394041 w 410880"/>
                              <a:gd name="connsiteY36" fmla="*/ 370355 h 414312"/>
                              <a:gd name="connsiteX37" fmla="*/ 402540 w 410880"/>
                              <a:gd name="connsiteY37" fmla="*/ 383502 h 414312"/>
                              <a:gd name="connsiteX38" fmla="*/ 410881 w 410880"/>
                              <a:gd name="connsiteY38" fmla="*/ 396725 h 414312"/>
                              <a:gd name="connsiteX39" fmla="*/ 396728 w 410880"/>
                              <a:gd name="connsiteY39" fmla="*/ 405528 h 414312"/>
                              <a:gd name="connsiteX40" fmla="*/ 382574 w 410880"/>
                              <a:gd name="connsiteY40" fmla="*/ 414313 h 414312"/>
                              <a:gd name="connsiteX41" fmla="*/ 374444 w 410880"/>
                              <a:gd name="connsiteY41" fmla="*/ 401431 h 414312"/>
                              <a:gd name="connsiteX42" fmla="*/ 366174 w 410880"/>
                              <a:gd name="connsiteY42" fmla="*/ 388643 h 414312"/>
                              <a:gd name="connsiteX43" fmla="*/ 357745 w 410880"/>
                              <a:gd name="connsiteY43" fmla="*/ 375969 h 414312"/>
                              <a:gd name="connsiteX44" fmla="*/ 349141 w 410880"/>
                              <a:gd name="connsiteY44" fmla="*/ 363407 h 414312"/>
                              <a:gd name="connsiteX45" fmla="*/ 340396 w 410880"/>
                              <a:gd name="connsiteY45" fmla="*/ 350931 h 414312"/>
                              <a:gd name="connsiteX46" fmla="*/ 331476 w 410880"/>
                              <a:gd name="connsiteY46" fmla="*/ 338593 h 414312"/>
                              <a:gd name="connsiteX47" fmla="*/ 322432 w 410880"/>
                              <a:gd name="connsiteY47" fmla="*/ 326351 h 414312"/>
                              <a:gd name="connsiteX48" fmla="*/ 313213 w 410880"/>
                              <a:gd name="connsiteY48" fmla="*/ 314216 h 414312"/>
                              <a:gd name="connsiteX49" fmla="*/ 303872 w 410880"/>
                              <a:gd name="connsiteY49" fmla="*/ 302221 h 414312"/>
                              <a:gd name="connsiteX50" fmla="*/ 294354 w 410880"/>
                              <a:gd name="connsiteY50" fmla="*/ 290314 h 414312"/>
                              <a:gd name="connsiteX51" fmla="*/ 284696 w 410880"/>
                              <a:gd name="connsiteY51" fmla="*/ 278546 h 414312"/>
                              <a:gd name="connsiteX52" fmla="*/ 274898 w 410880"/>
                              <a:gd name="connsiteY52" fmla="*/ 266886 h 414312"/>
                              <a:gd name="connsiteX53" fmla="*/ 264924 w 410880"/>
                              <a:gd name="connsiteY53" fmla="*/ 255367 h 414312"/>
                              <a:gd name="connsiteX54" fmla="*/ 254845 w 410880"/>
                              <a:gd name="connsiteY54" fmla="*/ 243957 h 414312"/>
                              <a:gd name="connsiteX55" fmla="*/ 244608 w 410880"/>
                              <a:gd name="connsiteY55" fmla="*/ 232686 h 414312"/>
                              <a:gd name="connsiteX56" fmla="*/ 234247 w 410880"/>
                              <a:gd name="connsiteY56" fmla="*/ 221550 h 414312"/>
                              <a:gd name="connsiteX57" fmla="*/ 223729 w 410880"/>
                              <a:gd name="connsiteY57" fmla="*/ 210528 h 414312"/>
                              <a:gd name="connsiteX58" fmla="*/ 213070 w 410880"/>
                              <a:gd name="connsiteY58" fmla="*/ 199641 h 414312"/>
                              <a:gd name="connsiteX59" fmla="*/ 202306 w 410880"/>
                              <a:gd name="connsiteY59" fmla="*/ 188891 h 414312"/>
                              <a:gd name="connsiteX60" fmla="*/ 191366 w 410880"/>
                              <a:gd name="connsiteY60" fmla="*/ 178275 h 414312"/>
                              <a:gd name="connsiteX61" fmla="*/ 180322 w 410880"/>
                              <a:gd name="connsiteY61" fmla="*/ 167794 h 414312"/>
                              <a:gd name="connsiteX62" fmla="*/ 169136 w 410880"/>
                              <a:gd name="connsiteY62" fmla="*/ 157449 h 414312"/>
                              <a:gd name="connsiteX63" fmla="*/ 157845 w 410880"/>
                              <a:gd name="connsiteY63" fmla="*/ 147263 h 414312"/>
                              <a:gd name="connsiteX64" fmla="*/ 146414 w 410880"/>
                              <a:gd name="connsiteY64" fmla="*/ 137191 h 414312"/>
                              <a:gd name="connsiteX65" fmla="*/ 134842 w 410880"/>
                              <a:gd name="connsiteY65" fmla="*/ 127277 h 414312"/>
                              <a:gd name="connsiteX66" fmla="*/ 123165 w 410880"/>
                              <a:gd name="connsiteY66" fmla="*/ 117519 h 414312"/>
                              <a:gd name="connsiteX67" fmla="*/ 111364 w 410880"/>
                              <a:gd name="connsiteY67" fmla="*/ 107900 h 414312"/>
                              <a:gd name="connsiteX68" fmla="*/ 99441 w 410880"/>
                              <a:gd name="connsiteY68" fmla="*/ 98415 h 414312"/>
                              <a:gd name="connsiteX69" fmla="*/ 87413 w 410880"/>
                              <a:gd name="connsiteY69" fmla="*/ 89091 h 414312"/>
                              <a:gd name="connsiteX70" fmla="*/ 75244 w 410880"/>
                              <a:gd name="connsiteY70" fmla="*/ 79923 h 414312"/>
                              <a:gd name="connsiteX71" fmla="*/ 62987 w 410880"/>
                              <a:gd name="connsiteY71" fmla="*/ 70891 h 414312"/>
                              <a:gd name="connsiteX72" fmla="*/ 50590 w 410880"/>
                              <a:gd name="connsiteY72" fmla="*/ 62042 h 414312"/>
                              <a:gd name="connsiteX73" fmla="*/ 38123 w 410880"/>
                              <a:gd name="connsiteY73" fmla="*/ 53326 h 414312"/>
                              <a:gd name="connsiteX74" fmla="*/ 25515 w 410880"/>
                              <a:gd name="connsiteY74" fmla="*/ 44768 h 414312"/>
                              <a:gd name="connsiteX75" fmla="*/ 12819 w 410880"/>
                              <a:gd name="connsiteY75" fmla="*/ 36372 h 4143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Lst>
                            <a:rect l="l" t="t" r="r" b="b"/>
                            <a:pathLst>
                              <a:path w="410880" h="414312">
                                <a:moveTo>
                                  <a:pt x="1" y="28132"/>
                                </a:moveTo>
                                <a:lnTo>
                                  <a:pt x="8956" y="14056"/>
                                </a:lnTo>
                                <a:lnTo>
                                  <a:pt x="17876" y="0"/>
                                </a:lnTo>
                                <a:lnTo>
                                  <a:pt x="31011" y="8465"/>
                                </a:lnTo>
                                <a:lnTo>
                                  <a:pt x="44075" y="17087"/>
                                </a:lnTo>
                                <a:lnTo>
                                  <a:pt x="57035" y="25872"/>
                                </a:lnTo>
                                <a:lnTo>
                                  <a:pt x="69836" y="34813"/>
                                </a:lnTo>
                                <a:lnTo>
                                  <a:pt x="82566" y="43933"/>
                                </a:lnTo>
                                <a:lnTo>
                                  <a:pt x="95174" y="53194"/>
                                </a:lnTo>
                                <a:lnTo>
                                  <a:pt x="107659" y="62627"/>
                                </a:lnTo>
                                <a:lnTo>
                                  <a:pt x="120021" y="72206"/>
                                </a:lnTo>
                                <a:lnTo>
                                  <a:pt x="132261" y="81935"/>
                                </a:lnTo>
                                <a:lnTo>
                                  <a:pt x="144394" y="91809"/>
                                </a:lnTo>
                                <a:lnTo>
                                  <a:pt x="156388" y="101857"/>
                                </a:lnTo>
                                <a:lnTo>
                                  <a:pt x="168258" y="112043"/>
                                </a:lnTo>
                                <a:lnTo>
                                  <a:pt x="180005" y="122364"/>
                                </a:lnTo>
                                <a:lnTo>
                                  <a:pt x="191647" y="132845"/>
                                </a:lnTo>
                                <a:lnTo>
                                  <a:pt x="203114" y="143462"/>
                                </a:lnTo>
                                <a:lnTo>
                                  <a:pt x="214458" y="154234"/>
                                </a:lnTo>
                                <a:lnTo>
                                  <a:pt x="225678" y="165146"/>
                                </a:lnTo>
                                <a:lnTo>
                                  <a:pt x="236758" y="176189"/>
                                </a:lnTo>
                                <a:lnTo>
                                  <a:pt x="247716" y="187372"/>
                                </a:lnTo>
                                <a:lnTo>
                                  <a:pt x="258497" y="198689"/>
                                </a:lnTo>
                                <a:lnTo>
                                  <a:pt x="269174" y="210145"/>
                                </a:lnTo>
                                <a:lnTo>
                                  <a:pt x="279674" y="221734"/>
                                </a:lnTo>
                                <a:lnTo>
                                  <a:pt x="290035" y="233434"/>
                                </a:lnTo>
                                <a:lnTo>
                                  <a:pt x="300272" y="245273"/>
                                </a:lnTo>
                                <a:lnTo>
                                  <a:pt x="310334" y="257244"/>
                                </a:lnTo>
                                <a:lnTo>
                                  <a:pt x="320255" y="269332"/>
                                </a:lnTo>
                                <a:lnTo>
                                  <a:pt x="330018" y="281559"/>
                                </a:lnTo>
                                <a:lnTo>
                                  <a:pt x="339623" y="293894"/>
                                </a:lnTo>
                                <a:lnTo>
                                  <a:pt x="349088" y="306365"/>
                                </a:lnTo>
                                <a:lnTo>
                                  <a:pt x="358395" y="318927"/>
                                </a:lnTo>
                                <a:lnTo>
                                  <a:pt x="367561" y="331624"/>
                                </a:lnTo>
                                <a:lnTo>
                                  <a:pt x="376552" y="344413"/>
                                </a:lnTo>
                                <a:lnTo>
                                  <a:pt x="385384" y="357340"/>
                                </a:lnTo>
                                <a:lnTo>
                                  <a:pt x="394041" y="370355"/>
                                </a:lnTo>
                                <a:lnTo>
                                  <a:pt x="402540" y="383502"/>
                                </a:lnTo>
                                <a:lnTo>
                                  <a:pt x="410881" y="396725"/>
                                </a:lnTo>
                                <a:lnTo>
                                  <a:pt x="396728" y="405528"/>
                                </a:lnTo>
                                <a:lnTo>
                                  <a:pt x="382574" y="414313"/>
                                </a:lnTo>
                                <a:lnTo>
                                  <a:pt x="374444" y="401431"/>
                                </a:lnTo>
                                <a:lnTo>
                                  <a:pt x="366174" y="388643"/>
                                </a:lnTo>
                                <a:lnTo>
                                  <a:pt x="357745" y="375969"/>
                                </a:lnTo>
                                <a:lnTo>
                                  <a:pt x="349141" y="363407"/>
                                </a:lnTo>
                                <a:lnTo>
                                  <a:pt x="340396" y="350931"/>
                                </a:lnTo>
                                <a:lnTo>
                                  <a:pt x="331476" y="338593"/>
                                </a:lnTo>
                                <a:lnTo>
                                  <a:pt x="322432" y="326351"/>
                                </a:lnTo>
                                <a:lnTo>
                                  <a:pt x="313213" y="314216"/>
                                </a:lnTo>
                                <a:lnTo>
                                  <a:pt x="303872" y="302221"/>
                                </a:lnTo>
                                <a:lnTo>
                                  <a:pt x="294354" y="290314"/>
                                </a:lnTo>
                                <a:lnTo>
                                  <a:pt x="284696" y="278546"/>
                                </a:lnTo>
                                <a:lnTo>
                                  <a:pt x="274898" y="266886"/>
                                </a:lnTo>
                                <a:lnTo>
                                  <a:pt x="264924" y="255367"/>
                                </a:lnTo>
                                <a:lnTo>
                                  <a:pt x="254845" y="243957"/>
                                </a:lnTo>
                                <a:lnTo>
                                  <a:pt x="244608" y="232686"/>
                                </a:lnTo>
                                <a:lnTo>
                                  <a:pt x="234247" y="221550"/>
                                </a:lnTo>
                                <a:lnTo>
                                  <a:pt x="223729" y="210528"/>
                                </a:lnTo>
                                <a:lnTo>
                                  <a:pt x="213070" y="199641"/>
                                </a:lnTo>
                                <a:lnTo>
                                  <a:pt x="202306" y="188891"/>
                                </a:lnTo>
                                <a:lnTo>
                                  <a:pt x="191366" y="178275"/>
                                </a:lnTo>
                                <a:lnTo>
                                  <a:pt x="180322" y="167794"/>
                                </a:lnTo>
                                <a:lnTo>
                                  <a:pt x="169136" y="157449"/>
                                </a:lnTo>
                                <a:lnTo>
                                  <a:pt x="157845" y="147263"/>
                                </a:lnTo>
                                <a:lnTo>
                                  <a:pt x="146414" y="137191"/>
                                </a:lnTo>
                                <a:lnTo>
                                  <a:pt x="134842" y="127277"/>
                                </a:lnTo>
                                <a:lnTo>
                                  <a:pt x="123165" y="117519"/>
                                </a:lnTo>
                                <a:lnTo>
                                  <a:pt x="111364" y="107900"/>
                                </a:lnTo>
                                <a:lnTo>
                                  <a:pt x="99441" y="98415"/>
                                </a:lnTo>
                                <a:lnTo>
                                  <a:pt x="87413" y="89091"/>
                                </a:lnTo>
                                <a:lnTo>
                                  <a:pt x="75244" y="79923"/>
                                </a:lnTo>
                                <a:lnTo>
                                  <a:pt x="62987" y="70891"/>
                                </a:lnTo>
                                <a:lnTo>
                                  <a:pt x="50590" y="62042"/>
                                </a:lnTo>
                                <a:lnTo>
                                  <a:pt x="38123" y="53326"/>
                                </a:lnTo>
                                <a:lnTo>
                                  <a:pt x="25515" y="44768"/>
                                </a:lnTo>
                                <a:lnTo>
                                  <a:pt x="12819" y="36372"/>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5" name="Freeform: Shape 2565"/>
                        <wps:cNvSpPr/>
                        <wps:spPr>
                          <a:xfrm>
                            <a:off x="2930333" y="1240673"/>
                            <a:ext cx="187344" cy="433236"/>
                          </a:xfrm>
                          <a:custGeom>
                            <a:avLst/>
                            <a:gdLst>
                              <a:gd name="connsiteX0" fmla="*/ 1 w 187344"/>
                              <a:gd name="connsiteY0" fmla="*/ 17094 h 433236"/>
                              <a:gd name="connsiteX1" fmla="*/ 14312 w 187344"/>
                              <a:gd name="connsiteY1" fmla="*/ 8558 h 433236"/>
                              <a:gd name="connsiteX2" fmla="*/ 28623 w 187344"/>
                              <a:gd name="connsiteY2" fmla="*/ 0 h 433236"/>
                              <a:gd name="connsiteX3" fmla="*/ 36384 w 187344"/>
                              <a:gd name="connsiteY3" fmla="*/ 13177 h 433236"/>
                              <a:gd name="connsiteX4" fmla="*/ 43988 w 187344"/>
                              <a:gd name="connsiteY4" fmla="*/ 26441 h 433236"/>
                              <a:gd name="connsiteX5" fmla="*/ 51398 w 187344"/>
                              <a:gd name="connsiteY5" fmla="*/ 39797 h 433236"/>
                              <a:gd name="connsiteX6" fmla="*/ 58667 w 187344"/>
                              <a:gd name="connsiteY6" fmla="*/ 53240 h 433236"/>
                              <a:gd name="connsiteX7" fmla="*/ 65779 w 187344"/>
                              <a:gd name="connsiteY7" fmla="*/ 66776 h 433236"/>
                              <a:gd name="connsiteX8" fmla="*/ 72733 w 187344"/>
                              <a:gd name="connsiteY8" fmla="*/ 80399 h 433236"/>
                              <a:gd name="connsiteX9" fmla="*/ 79493 w 187344"/>
                              <a:gd name="connsiteY9" fmla="*/ 94097 h 433236"/>
                              <a:gd name="connsiteX10" fmla="*/ 86113 w 187344"/>
                              <a:gd name="connsiteY10" fmla="*/ 107883 h 433236"/>
                              <a:gd name="connsiteX11" fmla="*/ 92558 w 187344"/>
                              <a:gd name="connsiteY11" fmla="*/ 121732 h 433236"/>
                              <a:gd name="connsiteX12" fmla="*/ 98827 w 187344"/>
                              <a:gd name="connsiteY12" fmla="*/ 135674 h 433236"/>
                              <a:gd name="connsiteX13" fmla="*/ 104920 w 187344"/>
                              <a:gd name="connsiteY13" fmla="*/ 149709 h 433236"/>
                              <a:gd name="connsiteX14" fmla="*/ 110855 w 187344"/>
                              <a:gd name="connsiteY14" fmla="*/ 163788 h 433236"/>
                              <a:gd name="connsiteX15" fmla="*/ 116597 w 187344"/>
                              <a:gd name="connsiteY15" fmla="*/ 177957 h 433236"/>
                              <a:gd name="connsiteX16" fmla="*/ 122181 w 187344"/>
                              <a:gd name="connsiteY16" fmla="*/ 192171 h 433236"/>
                              <a:gd name="connsiteX17" fmla="*/ 127607 w 187344"/>
                              <a:gd name="connsiteY17" fmla="*/ 206479 h 433236"/>
                              <a:gd name="connsiteX18" fmla="*/ 132822 w 187344"/>
                              <a:gd name="connsiteY18" fmla="*/ 220832 h 433236"/>
                              <a:gd name="connsiteX19" fmla="*/ 137880 w 187344"/>
                              <a:gd name="connsiteY19" fmla="*/ 235271 h 433236"/>
                              <a:gd name="connsiteX20" fmla="*/ 142761 w 187344"/>
                              <a:gd name="connsiteY20" fmla="*/ 249757 h 433236"/>
                              <a:gd name="connsiteX21" fmla="*/ 147485 w 187344"/>
                              <a:gd name="connsiteY21" fmla="*/ 264291 h 433236"/>
                              <a:gd name="connsiteX22" fmla="*/ 151997 w 187344"/>
                              <a:gd name="connsiteY22" fmla="*/ 278886 h 433236"/>
                              <a:gd name="connsiteX23" fmla="*/ 156352 w 187344"/>
                              <a:gd name="connsiteY23" fmla="*/ 293559 h 433236"/>
                              <a:gd name="connsiteX24" fmla="*/ 160514 w 187344"/>
                              <a:gd name="connsiteY24" fmla="*/ 308247 h 433236"/>
                              <a:gd name="connsiteX25" fmla="*/ 164500 w 187344"/>
                              <a:gd name="connsiteY25" fmla="*/ 323008 h 433236"/>
                              <a:gd name="connsiteX26" fmla="*/ 168293 w 187344"/>
                              <a:gd name="connsiteY26" fmla="*/ 337807 h 433236"/>
                              <a:gd name="connsiteX27" fmla="*/ 171945 w 187344"/>
                              <a:gd name="connsiteY27" fmla="*/ 352659 h 433236"/>
                              <a:gd name="connsiteX28" fmla="*/ 175387 w 187344"/>
                              <a:gd name="connsiteY28" fmla="*/ 367551 h 433236"/>
                              <a:gd name="connsiteX29" fmla="*/ 178653 w 187344"/>
                              <a:gd name="connsiteY29" fmla="*/ 382488 h 433236"/>
                              <a:gd name="connsiteX30" fmla="*/ 181726 w 187344"/>
                              <a:gd name="connsiteY30" fmla="*/ 397451 h 433236"/>
                              <a:gd name="connsiteX31" fmla="*/ 184624 w 187344"/>
                              <a:gd name="connsiteY31" fmla="*/ 412459 h 433236"/>
                              <a:gd name="connsiteX32" fmla="*/ 187345 w 187344"/>
                              <a:gd name="connsiteY32" fmla="*/ 427512 h 433236"/>
                              <a:gd name="connsiteX33" fmla="*/ 170927 w 187344"/>
                              <a:gd name="connsiteY33" fmla="*/ 430364 h 433236"/>
                              <a:gd name="connsiteX34" fmla="*/ 154509 w 187344"/>
                              <a:gd name="connsiteY34" fmla="*/ 433237 h 433236"/>
                              <a:gd name="connsiteX35" fmla="*/ 151857 w 187344"/>
                              <a:gd name="connsiteY35" fmla="*/ 418594 h 433236"/>
                              <a:gd name="connsiteX36" fmla="*/ 149030 w 187344"/>
                              <a:gd name="connsiteY36" fmla="*/ 403969 h 433236"/>
                              <a:gd name="connsiteX37" fmla="*/ 146045 w 187344"/>
                              <a:gd name="connsiteY37" fmla="*/ 389396 h 433236"/>
                              <a:gd name="connsiteX38" fmla="*/ 142866 w 187344"/>
                              <a:gd name="connsiteY38" fmla="*/ 374862 h 433236"/>
                              <a:gd name="connsiteX39" fmla="*/ 139513 w 187344"/>
                              <a:gd name="connsiteY39" fmla="*/ 360376 h 433236"/>
                              <a:gd name="connsiteX40" fmla="*/ 135965 w 187344"/>
                              <a:gd name="connsiteY40" fmla="*/ 345912 h 433236"/>
                              <a:gd name="connsiteX41" fmla="*/ 132260 w 187344"/>
                              <a:gd name="connsiteY41" fmla="*/ 331514 h 433236"/>
                              <a:gd name="connsiteX42" fmla="*/ 128397 w 187344"/>
                              <a:gd name="connsiteY42" fmla="*/ 317143 h 433236"/>
                              <a:gd name="connsiteX43" fmla="*/ 124341 w 187344"/>
                              <a:gd name="connsiteY43" fmla="*/ 302836 h 433236"/>
                              <a:gd name="connsiteX44" fmla="*/ 120109 w 187344"/>
                              <a:gd name="connsiteY44" fmla="*/ 288576 h 433236"/>
                              <a:gd name="connsiteX45" fmla="*/ 115684 w 187344"/>
                              <a:gd name="connsiteY45" fmla="*/ 274361 h 433236"/>
                              <a:gd name="connsiteX46" fmla="*/ 111119 w 187344"/>
                              <a:gd name="connsiteY46" fmla="*/ 260194 h 433236"/>
                              <a:gd name="connsiteX47" fmla="*/ 106377 w 187344"/>
                              <a:gd name="connsiteY47" fmla="*/ 246089 h 433236"/>
                              <a:gd name="connsiteX48" fmla="*/ 101426 w 187344"/>
                              <a:gd name="connsiteY48" fmla="*/ 232056 h 433236"/>
                              <a:gd name="connsiteX49" fmla="*/ 96333 w 187344"/>
                              <a:gd name="connsiteY49" fmla="*/ 218068 h 433236"/>
                              <a:gd name="connsiteX50" fmla="*/ 91083 w 187344"/>
                              <a:gd name="connsiteY50" fmla="*/ 204171 h 433236"/>
                              <a:gd name="connsiteX51" fmla="*/ 85657 w 187344"/>
                              <a:gd name="connsiteY51" fmla="*/ 190317 h 433236"/>
                              <a:gd name="connsiteX52" fmla="*/ 80038 w 187344"/>
                              <a:gd name="connsiteY52" fmla="*/ 176531 h 433236"/>
                              <a:gd name="connsiteX53" fmla="*/ 74278 w 187344"/>
                              <a:gd name="connsiteY53" fmla="*/ 162816 h 433236"/>
                              <a:gd name="connsiteX54" fmla="*/ 68343 w 187344"/>
                              <a:gd name="connsiteY54" fmla="*/ 149170 h 433236"/>
                              <a:gd name="connsiteX55" fmla="*/ 62250 w 187344"/>
                              <a:gd name="connsiteY55" fmla="*/ 135586 h 433236"/>
                              <a:gd name="connsiteX56" fmla="*/ 55981 w 187344"/>
                              <a:gd name="connsiteY56" fmla="*/ 122097 h 433236"/>
                              <a:gd name="connsiteX57" fmla="*/ 49554 w 187344"/>
                              <a:gd name="connsiteY57" fmla="*/ 108694 h 433236"/>
                              <a:gd name="connsiteX58" fmla="*/ 42952 w 187344"/>
                              <a:gd name="connsiteY58" fmla="*/ 95338 h 433236"/>
                              <a:gd name="connsiteX59" fmla="*/ 36209 w 187344"/>
                              <a:gd name="connsiteY59" fmla="*/ 82097 h 433236"/>
                              <a:gd name="connsiteX60" fmla="*/ 29272 w 187344"/>
                              <a:gd name="connsiteY60" fmla="*/ 68926 h 433236"/>
                              <a:gd name="connsiteX61" fmla="*/ 22196 w 187344"/>
                              <a:gd name="connsiteY61" fmla="*/ 55842 h 433236"/>
                              <a:gd name="connsiteX62" fmla="*/ 14961 w 187344"/>
                              <a:gd name="connsiteY62" fmla="*/ 42827 h 433236"/>
                              <a:gd name="connsiteX63" fmla="*/ 7569 w 187344"/>
                              <a:gd name="connsiteY63" fmla="*/ 29923 h 4332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87344" h="433236">
                                <a:moveTo>
                                  <a:pt x="1" y="17094"/>
                                </a:moveTo>
                                <a:lnTo>
                                  <a:pt x="14312" y="8558"/>
                                </a:lnTo>
                                <a:lnTo>
                                  <a:pt x="28623" y="0"/>
                                </a:lnTo>
                                <a:lnTo>
                                  <a:pt x="36384" y="13177"/>
                                </a:lnTo>
                                <a:lnTo>
                                  <a:pt x="43988" y="26441"/>
                                </a:lnTo>
                                <a:lnTo>
                                  <a:pt x="51398" y="39797"/>
                                </a:lnTo>
                                <a:lnTo>
                                  <a:pt x="58667" y="53240"/>
                                </a:lnTo>
                                <a:lnTo>
                                  <a:pt x="65779" y="66776"/>
                                </a:lnTo>
                                <a:lnTo>
                                  <a:pt x="72733" y="80399"/>
                                </a:lnTo>
                                <a:lnTo>
                                  <a:pt x="79493" y="94097"/>
                                </a:lnTo>
                                <a:lnTo>
                                  <a:pt x="86113" y="107883"/>
                                </a:lnTo>
                                <a:lnTo>
                                  <a:pt x="92558" y="121732"/>
                                </a:lnTo>
                                <a:lnTo>
                                  <a:pt x="98827" y="135674"/>
                                </a:lnTo>
                                <a:lnTo>
                                  <a:pt x="104920" y="149709"/>
                                </a:lnTo>
                                <a:lnTo>
                                  <a:pt x="110855" y="163788"/>
                                </a:lnTo>
                                <a:lnTo>
                                  <a:pt x="116597" y="177957"/>
                                </a:lnTo>
                                <a:lnTo>
                                  <a:pt x="122181" y="192171"/>
                                </a:lnTo>
                                <a:lnTo>
                                  <a:pt x="127607" y="206479"/>
                                </a:lnTo>
                                <a:lnTo>
                                  <a:pt x="132822" y="220832"/>
                                </a:lnTo>
                                <a:lnTo>
                                  <a:pt x="137880" y="235271"/>
                                </a:lnTo>
                                <a:lnTo>
                                  <a:pt x="142761" y="249757"/>
                                </a:lnTo>
                                <a:lnTo>
                                  <a:pt x="147485" y="264291"/>
                                </a:lnTo>
                                <a:lnTo>
                                  <a:pt x="151997" y="278886"/>
                                </a:lnTo>
                                <a:lnTo>
                                  <a:pt x="156352" y="293559"/>
                                </a:lnTo>
                                <a:lnTo>
                                  <a:pt x="160514" y="308247"/>
                                </a:lnTo>
                                <a:lnTo>
                                  <a:pt x="164500" y="323008"/>
                                </a:lnTo>
                                <a:lnTo>
                                  <a:pt x="168293" y="337807"/>
                                </a:lnTo>
                                <a:lnTo>
                                  <a:pt x="171945" y="352659"/>
                                </a:lnTo>
                                <a:lnTo>
                                  <a:pt x="175387" y="367551"/>
                                </a:lnTo>
                                <a:lnTo>
                                  <a:pt x="178653" y="382488"/>
                                </a:lnTo>
                                <a:lnTo>
                                  <a:pt x="181726" y="397451"/>
                                </a:lnTo>
                                <a:lnTo>
                                  <a:pt x="184624" y="412459"/>
                                </a:lnTo>
                                <a:lnTo>
                                  <a:pt x="187345" y="427512"/>
                                </a:lnTo>
                                <a:lnTo>
                                  <a:pt x="170927" y="430364"/>
                                </a:lnTo>
                                <a:lnTo>
                                  <a:pt x="154509" y="433237"/>
                                </a:lnTo>
                                <a:lnTo>
                                  <a:pt x="151857" y="418594"/>
                                </a:lnTo>
                                <a:lnTo>
                                  <a:pt x="149030" y="403969"/>
                                </a:lnTo>
                                <a:lnTo>
                                  <a:pt x="146045" y="389396"/>
                                </a:lnTo>
                                <a:lnTo>
                                  <a:pt x="142866" y="374862"/>
                                </a:lnTo>
                                <a:lnTo>
                                  <a:pt x="139513" y="360376"/>
                                </a:lnTo>
                                <a:lnTo>
                                  <a:pt x="135965" y="345912"/>
                                </a:lnTo>
                                <a:lnTo>
                                  <a:pt x="132260" y="331514"/>
                                </a:lnTo>
                                <a:lnTo>
                                  <a:pt x="128397" y="317143"/>
                                </a:lnTo>
                                <a:lnTo>
                                  <a:pt x="124341" y="302836"/>
                                </a:lnTo>
                                <a:lnTo>
                                  <a:pt x="120109" y="288576"/>
                                </a:lnTo>
                                <a:lnTo>
                                  <a:pt x="115684" y="274361"/>
                                </a:lnTo>
                                <a:lnTo>
                                  <a:pt x="111119" y="260194"/>
                                </a:lnTo>
                                <a:lnTo>
                                  <a:pt x="106377" y="246089"/>
                                </a:lnTo>
                                <a:lnTo>
                                  <a:pt x="101426" y="232056"/>
                                </a:lnTo>
                                <a:lnTo>
                                  <a:pt x="96333" y="218068"/>
                                </a:lnTo>
                                <a:lnTo>
                                  <a:pt x="91083" y="204171"/>
                                </a:lnTo>
                                <a:lnTo>
                                  <a:pt x="85657" y="190317"/>
                                </a:lnTo>
                                <a:lnTo>
                                  <a:pt x="80038" y="176531"/>
                                </a:lnTo>
                                <a:lnTo>
                                  <a:pt x="74278" y="162816"/>
                                </a:lnTo>
                                <a:lnTo>
                                  <a:pt x="68343" y="149170"/>
                                </a:lnTo>
                                <a:lnTo>
                                  <a:pt x="62250" y="135586"/>
                                </a:lnTo>
                                <a:lnTo>
                                  <a:pt x="55981" y="122097"/>
                                </a:lnTo>
                                <a:lnTo>
                                  <a:pt x="49554" y="108694"/>
                                </a:lnTo>
                                <a:lnTo>
                                  <a:pt x="42952" y="95338"/>
                                </a:lnTo>
                                <a:lnTo>
                                  <a:pt x="36209" y="82097"/>
                                </a:lnTo>
                                <a:lnTo>
                                  <a:pt x="29272" y="68926"/>
                                </a:lnTo>
                                <a:lnTo>
                                  <a:pt x="22196" y="55842"/>
                                </a:lnTo>
                                <a:lnTo>
                                  <a:pt x="14961" y="42827"/>
                                </a:lnTo>
                                <a:lnTo>
                                  <a:pt x="7569" y="29923"/>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6" name="Freeform: Shape 2566"/>
                        <wps:cNvSpPr/>
                        <wps:spPr>
                          <a:xfrm>
                            <a:off x="3079046" y="1689754"/>
                            <a:ext cx="57209" cy="440248"/>
                          </a:xfrm>
                          <a:custGeom>
                            <a:avLst/>
                            <a:gdLst>
                              <a:gd name="connsiteX0" fmla="*/ 9255 w 57209"/>
                              <a:gd name="connsiteY0" fmla="*/ 5140 h 440248"/>
                              <a:gd name="connsiteX1" fmla="*/ 25726 w 57209"/>
                              <a:gd name="connsiteY1" fmla="*/ 2583 h 440248"/>
                              <a:gd name="connsiteX2" fmla="*/ 42197 w 57209"/>
                              <a:gd name="connsiteY2" fmla="*/ 0 h 440248"/>
                              <a:gd name="connsiteX3" fmla="*/ 44462 w 57209"/>
                              <a:gd name="connsiteY3" fmla="*/ 15099 h 440248"/>
                              <a:gd name="connsiteX4" fmla="*/ 46551 w 57209"/>
                              <a:gd name="connsiteY4" fmla="*/ 30218 h 440248"/>
                              <a:gd name="connsiteX5" fmla="*/ 48430 w 57209"/>
                              <a:gd name="connsiteY5" fmla="*/ 45365 h 440248"/>
                              <a:gd name="connsiteX6" fmla="*/ 50151 w 57209"/>
                              <a:gd name="connsiteY6" fmla="*/ 60529 h 440248"/>
                              <a:gd name="connsiteX7" fmla="*/ 51679 w 57209"/>
                              <a:gd name="connsiteY7" fmla="*/ 75716 h 440248"/>
                              <a:gd name="connsiteX8" fmla="*/ 53013 w 57209"/>
                              <a:gd name="connsiteY8" fmla="*/ 90922 h 440248"/>
                              <a:gd name="connsiteX9" fmla="*/ 54172 w 57209"/>
                              <a:gd name="connsiteY9" fmla="*/ 106146 h 440248"/>
                              <a:gd name="connsiteX10" fmla="*/ 55138 w 57209"/>
                              <a:gd name="connsiteY10" fmla="*/ 121370 h 440248"/>
                              <a:gd name="connsiteX11" fmla="*/ 55946 w 57209"/>
                              <a:gd name="connsiteY11" fmla="*/ 136629 h 440248"/>
                              <a:gd name="connsiteX12" fmla="*/ 56525 w 57209"/>
                              <a:gd name="connsiteY12" fmla="*/ 151889 h 440248"/>
                              <a:gd name="connsiteX13" fmla="*/ 56929 w 57209"/>
                              <a:gd name="connsiteY13" fmla="*/ 167130 h 440248"/>
                              <a:gd name="connsiteX14" fmla="*/ 57158 w 57209"/>
                              <a:gd name="connsiteY14" fmla="*/ 182389 h 440248"/>
                              <a:gd name="connsiteX15" fmla="*/ 57210 w 57209"/>
                              <a:gd name="connsiteY15" fmla="*/ 197648 h 440248"/>
                              <a:gd name="connsiteX16" fmla="*/ 57070 w 57209"/>
                              <a:gd name="connsiteY16" fmla="*/ 212925 h 440248"/>
                              <a:gd name="connsiteX17" fmla="*/ 56736 w 57209"/>
                              <a:gd name="connsiteY17" fmla="*/ 228184 h 440248"/>
                              <a:gd name="connsiteX18" fmla="*/ 56227 w 57209"/>
                              <a:gd name="connsiteY18" fmla="*/ 243443 h 440248"/>
                              <a:gd name="connsiteX19" fmla="*/ 55542 w 57209"/>
                              <a:gd name="connsiteY19" fmla="*/ 258667 h 440248"/>
                              <a:gd name="connsiteX20" fmla="*/ 54629 w 57209"/>
                              <a:gd name="connsiteY20" fmla="*/ 273926 h 440248"/>
                              <a:gd name="connsiteX21" fmla="*/ 53558 w 57209"/>
                              <a:gd name="connsiteY21" fmla="*/ 289150 h 440248"/>
                              <a:gd name="connsiteX22" fmla="*/ 52293 w 57209"/>
                              <a:gd name="connsiteY22" fmla="*/ 304356 h 440248"/>
                              <a:gd name="connsiteX23" fmla="*/ 50871 w 57209"/>
                              <a:gd name="connsiteY23" fmla="*/ 319563 h 440248"/>
                              <a:gd name="connsiteX24" fmla="*/ 49238 w 57209"/>
                              <a:gd name="connsiteY24" fmla="*/ 334734 h 440248"/>
                              <a:gd name="connsiteX25" fmla="*/ 47429 w 57209"/>
                              <a:gd name="connsiteY25" fmla="*/ 349888 h 440248"/>
                              <a:gd name="connsiteX26" fmla="*/ 45410 w 57209"/>
                              <a:gd name="connsiteY26" fmla="*/ 365024 h 440248"/>
                              <a:gd name="connsiteX27" fmla="*/ 43233 w 57209"/>
                              <a:gd name="connsiteY27" fmla="*/ 380143 h 440248"/>
                              <a:gd name="connsiteX28" fmla="*/ 40880 w 57209"/>
                              <a:gd name="connsiteY28" fmla="*/ 395208 h 440248"/>
                              <a:gd name="connsiteX29" fmla="*/ 38334 w 57209"/>
                              <a:gd name="connsiteY29" fmla="*/ 410257 h 440248"/>
                              <a:gd name="connsiteX30" fmla="*/ 35594 w 57209"/>
                              <a:gd name="connsiteY30" fmla="*/ 425270 h 440248"/>
                              <a:gd name="connsiteX31" fmla="*/ 32662 w 57209"/>
                              <a:gd name="connsiteY31" fmla="*/ 440248 h 440248"/>
                              <a:gd name="connsiteX32" fmla="*/ 16349 w 57209"/>
                              <a:gd name="connsiteY32" fmla="*/ 436982 h 440248"/>
                              <a:gd name="connsiteX33" fmla="*/ 1 w 57209"/>
                              <a:gd name="connsiteY33" fmla="*/ 433681 h 440248"/>
                              <a:gd name="connsiteX34" fmla="*/ 2845 w 57209"/>
                              <a:gd name="connsiteY34" fmla="*/ 419124 h 440248"/>
                              <a:gd name="connsiteX35" fmla="*/ 5514 w 57209"/>
                              <a:gd name="connsiteY35" fmla="*/ 404497 h 440248"/>
                              <a:gd name="connsiteX36" fmla="*/ 7973 w 57209"/>
                              <a:gd name="connsiteY36" fmla="*/ 389853 h 440248"/>
                              <a:gd name="connsiteX37" fmla="*/ 10291 w 57209"/>
                              <a:gd name="connsiteY37" fmla="*/ 375156 h 440248"/>
                              <a:gd name="connsiteX38" fmla="*/ 12415 w 57209"/>
                              <a:gd name="connsiteY38" fmla="*/ 360458 h 440248"/>
                              <a:gd name="connsiteX39" fmla="*/ 14365 w 57209"/>
                              <a:gd name="connsiteY39" fmla="*/ 345726 h 440248"/>
                              <a:gd name="connsiteX40" fmla="*/ 16120 w 57209"/>
                              <a:gd name="connsiteY40" fmla="*/ 330976 h 440248"/>
                              <a:gd name="connsiteX41" fmla="*/ 17701 w 57209"/>
                              <a:gd name="connsiteY41" fmla="*/ 316209 h 440248"/>
                              <a:gd name="connsiteX42" fmla="*/ 19106 w 57209"/>
                              <a:gd name="connsiteY42" fmla="*/ 301406 h 440248"/>
                              <a:gd name="connsiteX43" fmla="*/ 20335 w 57209"/>
                              <a:gd name="connsiteY43" fmla="*/ 286604 h 440248"/>
                              <a:gd name="connsiteX44" fmla="*/ 21371 w 57209"/>
                              <a:gd name="connsiteY44" fmla="*/ 271784 h 440248"/>
                              <a:gd name="connsiteX45" fmla="*/ 22231 w 57209"/>
                              <a:gd name="connsiteY45" fmla="*/ 256946 h 440248"/>
                              <a:gd name="connsiteX46" fmla="*/ 22916 w 57209"/>
                              <a:gd name="connsiteY46" fmla="*/ 242108 h 440248"/>
                              <a:gd name="connsiteX47" fmla="*/ 23408 w 57209"/>
                              <a:gd name="connsiteY47" fmla="*/ 227253 h 440248"/>
                              <a:gd name="connsiteX48" fmla="*/ 23741 w 57209"/>
                              <a:gd name="connsiteY48" fmla="*/ 212416 h 440248"/>
                              <a:gd name="connsiteX49" fmla="*/ 23882 w 57209"/>
                              <a:gd name="connsiteY49" fmla="*/ 197543 h 440248"/>
                              <a:gd name="connsiteX50" fmla="*/ 23847 w 57209"/>
                              <a:gd name="connsiteY50" fmla="*/ 182687 h 440248"/>
                              <a:gd name="connsiteX51" fmla="*/ 23619 w 57209"/>
                              <a:gd name="connsiteY51" fmla="*/ 167832 h 440248"/>
                              <a:gd name="connsiteX52" fmla="*/ 23197 w 57209"/>
                              <a:gd name="connsiteY52" fmla="*/ 152977 h 440248"/>
                              <a:gd name="connsiteX53" fmla="*/ 22635 w 57209"/>
                              <a:gd name="connsiteY53" fmla="*/ 138139 h 440248"/>
                              <a:gd name="connsiteX54" fmla="*/ 21880 w 57209"/>
                              <a:gd name="connsiteY54" fmla="*/ 123302 h 440248"/>
                              <a:gd name="connsiteX55" fmla="*/ 20914 w 57209"/>
                              <a:gd name="connsiteY55" fmla="*/ 108464 h 440248"/>
                              <a:gd name="connsiteX56" fmla="*/ 19790 w 57209"/>
                              <a:gd name="connsiteY56" fmla="*/ 93644 h 440248"/>
                              <a:gd name="connsiteX57" fmla="*/ 18509 w 57209"/>
                              <a:gd name="connsiteY57" fmla="*/ 78859 h 440248"/>
                              <a:gd name="connsiteX58" fmla="*/ 16998 w 57209"/>
                              <a:gd name="connsiteY58" fmla="*/ 64058 h 440248"/>
                              <a:gd name="connsiteX59" fmla="*/ 15330 w 57209"/>
                              <a:gd name="connsiteY59" fmla="*/ 49300 h 440248"/>
                              <a:gd name="connsiteX60" fmla="*/ 13504 w 57209"/>
                              <a:gd name="connsiteY60" fmla="*/ 34564 h 440248"/>
                              <a:gd name="connsiteX61" fmla="*/ 11467 w 57209"/>
                              <a:gd name="connsiteY61" fmla="*/ 19851 h 4402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Lst>
                            <a:rect l="l" t="t" r="r" b="b"/>
                            <a:pathLst>
                              <a:path w="57209" h="440248">
                                <a:moveTo>
                                  <a:pt x="9255" y="5140"/>
                                </a:moveTo>
                                <a:lnTo>
                                  <a:pt x="25726" y="2583"/>
                                </a:lnTo>
                                <a:lnTo>
                                  <a:pt x="42197" y="0"/>
                                </a:lnTo>
                                <a:lnTo>
                                  <a:pt x="44462" y="15099"/>
                                </a:lnTo>
                                <a:lnTo>
                                  <a:pt x="46551" y="30218"/>
                                </a:lnTo>
                                <a:lnTo>
                                  <a:pt x="48430" y="45365"/>
                                </a:lnTo>
                                <a:lnTo>
                                  <a:pt x="50151" y="60529"/>
                                </a:lnTo>
                                <a:lnTo>
                                  <a:pt x="51679" y="75716"/>
                                </a:lnTo>
                                <a:lnTo>
                                  <a:pt x="53013" y="90922"/>
                                </a:lnTo>
                                <a:lnTo>
                                  <a:pt x="54172" y="106146"/>
                                </a:lnTo>
                                <a:lnTo>
                                  <a:pt x="55138" y="121370"/>
                                </a:lnTo>
                                <a:lnTo>
                                  <a:pt x="55946" y="136629"/>
                                </a:lnTo>
                                <a:lnTo>
                                  <a:pt x="56525" y="151889"/>
                                </a:lnTo>
                                <a:lnTo>
                                  <a:pt x="56929" y="167130"/>
                                </a:lnTo>
                                <a:lnTo>
                                  <a:pt x="57158" y="182389"/>
                                </a:lnTo>
                                <a:lnTo>
                                  <a:pt x="57210" y="197648"/>
                                </a:lnTo>
                                <a:lnTo>
                                  <a:pt x="57070" y="212925"/>
                                </a:lnTo>
                                <a:lnTo>
                                  <a:pt x="56736" y="228184"/>
                                </a:lnTo>
                                <a:lnTo>
                                  <a:pt x="56227" y="243443"/>
                                </a:lnTo>
                                <a:lnTo>
                                  <a:pt x="55542" y="258667"/>
                                </a:lnTo>
                                <a:lnTo>
                                  <a:pt x="54629" y="273926"/>
                                </a:lnTo>
                                <a:lnTo>
                                  <a:pt x="53558" y="289150"/>
                                </a:lnTo>
                                <a:lnTo>
                                  <a:pt x="52293" y="304356"/>
                                </a:lnTo>
                                <a:lnTo>
                                  <a:pt x="50871" y="319563"/>
                                </a:lnTo>
                                <a:lnTo>
                                  <a:pt x="49238" y="334734"/>
                                </a:lnTo>
                                <a:lnTo>
                                  <a:pt x="47429" y="349888"/>
                                </a:lnTo>
                                <a:lnTo>
                                  <a:pt x="45410" y="365024"/>
                                </a:lnTo>
                                <a:lnTo>
                                  <a:pt x="43233" y="380143"/>
                                </a:lnTo>
                                <a:lnTo>
                                  <a:pt x="40880" y="395208"/>
                                </a:lnTo>
                                <a:lnTo>
                                  <a:pt x="38334" y="410257"/>
                                </a:lnTo>
                                <a:lnTo>
                                  <a:pt x="35594" y="425270"/>
                                </a:lnTo>
                                <a:lnTo>
                                  <a:pt x="32662" y="440248"/>
                                </a:lnTo>
                                <a:lnTo>
                                  <a:pt x="16349" y="436982"/>
                                </a:lnTo>
                                <a:lnTo>
                                  <a:pt x="1" y="433681"/>
                                </a:lnTo>
                                <a:lnTo>
                                  <a:pt x="2845" y="419124"/>
                                </a:lnTo>
                                <a:lnTo>
                                  <a:pt x="5514" y="404497"/>
                                </a:lnTo>
                                <a:lnTo>
                                  <a:pt x="7973" y="389853"/>
                                </a:lnTo>
                                <a:lnTo>
                                  <a:pt x="10291" y="375156"/>
                                </a:lnTo>
                                <a:lnTo>
                                  <a:pt x="12415" y="360458"/>
                                </a:lnTo>
                                <a:lnTo>
                                  <a:pt x="14365" y="345726"/>
                                </a:lnTo>
                                <a:lnTo>
                                  <a:pt x="16120" y="330976"/>
                                </a:lnTo>
                                <a:lnTo>
                                  <a:pt x="17701" y="316209"/>
                                </a:lnTo>
                                <a:lnTo>
                                  <a:pt x="19106" y="301406"/>
                                </a:lnTo>
                                <a:lnTo>
                                  <a:pt x="20335" y="286604"/>
                                </a:lnTo>
                                <a:lnTo>
                                  <a:pt x="21371" y="271784"/>
                                </a:lnTo>
                                <a:lnTo>
                                  <a:pt x="22231" y="256946"/>
                                </a:lnTo>
                                <a:lnTo>
                                  <a:pt x="22916" y="242108"/>
                                </a:lnTo>
                                <a:lnTo>
                                  <a:pt x="23408" y="227253"/>
                                </a:lnTo>
                                <a:lnTo>
                                  <a:pt x="23741" y="212416"/>
                                </a:lnTo>
                                <a:lnTo>
                                  <a:pt x="23882" y="197543"/>
                                </a:lnTo>
                                <a:lnTo>
                                  <a:pt x="23847" y="182687"/>
                                </a:lnTo>
                                <a:lnTo>
                                  <a:pt x="23619" y="167832"/>
                                </a:lnTo>
                                <a:lnTo>
                                  <a:pt x="23197" y="152977"/>
                                </a:lnTo>
                                <a:lnTo>
                                  <a:pt x="22635" y="138139"/>
                                </a:lnTo>
                                <a:lnTo>
                                  <a:pt x="21880" y="123302"/>
                                </a:lnTo>
                                <a:lnTo>
                                  <a:pt x="20914" y="108464"/>
                                </a:lnTo>
                                <a:lnTo>
                                  <a:pt x="19790" y="93644"/>
                                </a:lnTo>
                                <a:lnTo>
                                  <a:pt x="18509" y="78859"/>
                                </a:lnTo>
                                <a:lnTo>
                                  <a:pt x="16998" y="64058"/>
                                </a:lnTo>
                                <a:lnTo>
                                  <a:pt x="15330" y="49300"/>
                                </a:lnTo>
                                <a:lnTo>
                                  <a:pt x="13504" y="34564"/>
                                </a:lnTo>
                                <a:lnTo>
                                  <a:pt x="11467" y="19851"/>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7" name="Freeform: Shape 2567"/>
                        <wps:cNvSpPr/>
                        <wps:spPr>
                          <a:xfrm>
                            <a:off x="2923028" y="2144295"/>
                            <a:ext cx="184201" cy="393908"/>
                          </a:xfrm>
                          <a:custGeom>
                            <a:avLst/>
                            <a:gdLst>
                              <a:gd name="connsiteX0" fmla="*/ 151629 w 184201"/>
                              <a:gd name="connsiteY0" fmla="*/ 0 h 393908"/>
                              <a:gd name="connsiteX1" fmla="*/ 167924 w 184201"/>
                              <a:gd name="connsiteY1" fmla="*/ 3547 h 393908"/>
                              <a:gd name="connsiteX2" fmla="*/ 184202 w 184201"/>
                              <a:gd name="connsiteY2" fmla="*/ 7129 h 393908"/>
                              <a:gd name="connsiteX3" fmla="*/ 180795 w 184201"/>
                              <a:gd name="connsiteY3" fmla="*/ 22248 h 393908"/>
                              <a:gd name="connsiteX4" fmla="*/ 177196 w 184201"/>
                              <a:gd name="connsiteY4" fmla="*/ 37349 h 393908"/>
                              <a:gd name="connsiteX5" fmla="*/ 173385 w 184201"/>
                              <a:gd name="connsiteY5" fmla="*/ 52397 h 393908"/>
                              <a:gd name="connsiteX6" fmla="*/ 169417 w 184201"/>
                              <a:gd name="connsiteY6" fmla="*/ 67410 h 393908"/>
                              <a:gd name="connsiteX7" fmla="*/ 165255 w 184201"/>
                              <a:gd name="connsiteY7" fmla="*/ 82336 h 393908"/>
                              <a:gd name="connsiteX8" fmla="*/ 160918 w 184201"/>
                              <a:gd name="connsiteY8" fmla="*/ 97244 h 393908"/>
                              <a:gd name="connsiteX9" fmla="*/ 156388 w 184201"/>
                              <a:gd name="connsiteY9" fmla="*/ 112081 h 393908"/>
                              <a:gd name="connsiteX10" fmla="*/ 151682 w 184201"/>
                              <a:gd name="connsiteY10" fmla="*/ 126866 h 393908"/>
                              <a:gd name="connsiteX11" fmla="*/ 146782 w 184201"/>
                              <a:gd name="connsiteY11" fmla="*/ 141581 h 393908"/>
                              <a:gd name="connsiteX12" fmla="*/ 141690 w 184201"/>
                              <a:gd name="connsiteY12" fmla="*/ 156243 h 393908"/>
                              <a:gd name="connsiteX13" fmla="*/ 136440 w 184201"/>
                              <a:gd name="connsiteY13" fmla="*/ 170852 h 393908"/>
                              <a:gd name="connsiteX14" fmla="*/ 131014 w 184201"/>
                              <a:gd name="connsiteY14" fmla="*/ 185374 h 393908"/>
                              <a:gd name="connsiteX15" fmla="*/ 125395 w 184201"/>
                              <a:gd name="connsiteY15" fmla="*/ 199843 h 393908"/>
                              <a:gd name="connsiteX16" fmla="*/ 119582 w 184201"/>
                              <a:gd name="connsiteY16" fmla="*/ 214242 h 393908"/>
                              <a:gd name="connsiteX17" fmla="*/ 113612 w 184201"/>
                              <a:gd name="connsiteY17" fmla="*/ 228535 h 393908"/>
                              <a:gd name="connsiteX18" fmla="*/ 107466 w 184201"/>
                              <a:gd name="connsiteY18" fmla="*/ 242793 h 393908"/>
                              <a:gd name="connsiteX19" fmla="*/ 101127 w 184201"/>
                              <a:gd name="connsiteY19" fmla="*/ 256964 h 393908"/>
                              <a:gd name="connsiteX20" fmla="*/ 94630 w 184201"/>
                              <a:gd name="connsiteY20" fmla="*/ 271046 h 393908"/>
                              <a:gd name="connsiteX21" fmla="*/ 87957 w 184201"/>
                              <a:gd name="connsiteY21" fmla="*/ 285059 h 393908"/>
                              <a:gd name="connsiteX22" fmla="*/ 81109 w 184201"/>
                              <a:gd name="connsiteY22" fmla="*/ 298983 h 393908"/>
                              <a:gd name="connsiteX23" fmla="*/ 74085 w 184201"/>
                              <a:gd name="connsiteY23" fmla="*/ 312820 h 393908"/>
                              <a:gd name="connsiteX24" fmla="*/ 66886 w 184201"/>
                              <a:gd name="connsiteY24" fmla="*/ 326569 h 393908"/>
                              <a:gd name="connsiteX25" fmla="*/ 59528 w 184201"/>
                              <a:gd name="connsiteY25" fmla="*/ 340230 h 393908"/>
                              <a:gd name="connsiteX26" fmla="*/ 51995 w 184201"/>
                              <a:gd name="connsiteY26" fmla="*/ 353786 h 393908"/>
                              <a:gd name="connsiteX27" fmla="*/ 44286 w 184201"/>
                              <a:gd name="connsiteY27" fmla="*/ 367271 h 393908"/>
                              <a:gd name="connsiteX28" fmla="*/ 36437 w 184201"/>
                              <a:gd name="connsiteY28" fmla="*/ 380652 h 393908"/>
                              <a:gd name="connsiteX29" fmla="*/ 28412 w 184201"/>
                              <a:gd name="connsiteY29" fmla="*/ 393909 h 393908"/>
                              <a:gd name="connsiteX30" fmla="*/ 14206 w 184201"/>
                              <a:gd name="connsiteY30" fmla="*/ 385200 h 393908"/>
                              <a:gd name="connsiteX31" fmla="*/ 1 w 184201"/>
                              <a:gd name="connsiteY31" fmla="*/ 376490 h 393908"/>
                              <a:gd name="connsiteX32" fmla="*/ 7797 w 184201"/>
                              <a:gd name="connsiteY32" fmla="*/ 363566 h 393908"/>
                              <a:gd name="connsiteX33" fmla="*/ 15453 w 184201"/>
                              <a:gd name="connsiteY33" fmla="*/ 350555 h 393908"/>
                              <a:gd name="connsiteX34" fmla="*/ 22951 w 184201"/>
                              <a:gd name="connsiteY34" fmla="*/ 337438 h 393908"/>
                              <a:gd name="connsiteX35" fmla="*/ 30274 w 184201"/>
                              <a:gd name="connsiteY35" fmla="*/ 324216 h 393908"/>
                              <a:gd name="connsiteX36" fmla="*/ 37455 w 184201"/>
                              <a:gd name="connsiteY36" fmla="*/ 310941 h 393908"/>
                              <a:gd name="connsiteX37" fmla="*/ 44462 w 184201"/>
                              <a:gd name="connsiteY37" fmla="*/ 297561 h 393908"/>
                              <a:gd name="connsiteX38" fmla="*/ 51292 w 184201"/>
                              <a:gd name="connsiteY38" fmla="*/ 284093 h 393908"/>
                              <a:gd name="connsiteX39" fmla="*/ 57965 w 184201"/>
                              <a:gd name="connsiteY39" fmla="*/ 270537 h 393908"/>
                              <a:gd name="connsiteX40" fmla="*/ 64462 w 184201"/>
                              <a:gd name="connsiteY40" fmla="*/ 256911 h 393908"/>
                              <a:gd name="connsiteX41" fmla="*/ 70784 w 184201"/>
                              <a:gd name="connsiteY41" fmla="*/ 243197 h 393908"/>
                              <a:gd name="connsiteX42" fmla="*/ 76965 w 184201"/>
                              <a:gd name="connsiteY42" fmla="*/ 229413 h 393908"/>
                              <a:gd name="connsiteX43" fmla="*/ 82935 w 184201"/>
                              <a:gd name="connsiteY43" fmla="*/ 215523 h 393908"/>
                              <a:gd name="connsiteX44" fmla="*/ 88747 w 184201"/>
                              <a:gd name="connsiteY44" fmla="*/ 201581 h 393908"/>
                              <a:gd name="connsiteX45" fmla="*/ 94384 w 184201"/>
                              <a:gd name="connsiteY45" fmla="*/ 187569 h 393908"/>
                              <a:gd name="connsiteX46" fmla="*/ 99863 w 184201"/>
                              <a:gd name="connsiteY46" fmla="*/ 173486 h 393908"/>
                              <a:gd name="connsiteX47" fmla="*/ 105166 w 184201"/>
                              <a:gd name="connsiteY47" fmla="*/ 159351 h 393908"/>
                              <a:gd name="connsiteX48" fmla="*/ 110276 w 184201"/>
                              <a:gd name="connsiteY48" fmla="*/ 145163 h 393908"/>
                              <a:gd name="connsiteX49" fmla="*/ 115210 w 184201"/>
                              <a:gd name="connsiteY49" fmla="*/ 130870 h 393908"/>
                              <a:gd name="connsiteX50" fmla="*/ 119986 w 184201"/>
                              <a:gd name="connsiteY50" fmla="*/ 116541 h 393908"/>
                              <a:gd name="connsiteX51" fmla="*/ 124569 w 184201"/>
                              <a:gd name="connsiteY51" fmla="*/ 102143 h 393908"/>
                              <a:gd name="connsiteX52" fmla="*/ 128977 w 184201"/>
                              <a:gd name="connsiteY52" fmla="*/ 87709 h 393908"/>
                              <a:gd name="connsiteX53" fmla="*/ 133209 w 184201"/>
                              <a:gd name="connsiteY53" fmla="*/ 73205 h 393908"/>
                              <a:gd name="connsiteX54" fmla="*/ 137265 w 184201"/>
                              <a:gd name="connsiteY54" fmla="*/ 58666 h 393908"/>
                              <a:gd name="connsiteX55" fmla="*/ 141128 w 184201"/>
                              <a:gd name="connsiteY55" fmla="*/ 44056 h 393908"/>
                              <a:gd name="connsiteX56" fmla="*/ 144816 w 184201"/>
                              <a:gd name="connsiteY56" fmla="*/ 29394 h 393908"/>
                              <a:gd name="connsiteX57" fmla="*/ 148328 w 184201"/>
                              <a:gd name="connsiteY57" fmla="*/ 14715 h 39390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Lst>
                            <a:rect l="l" t="t" r="r" b="b"/>
                            <a:pathLst>
                              <a:path w="184201" h="393908">
                                <a:moveTo>
                                  <a:pt x="151629" y="0"/>
                                </a:moveTo>
                                <a:lnTo>
                                  <a:pt x="167924" y="3547"/>
                                </a:lnTo>
                                <a:lnTo>
                                  <a:pt x="184202" y="7129"/>
                                </a:lnTo>
                                <a:lnTo>
                                  <a:pt x="180795" y="22248"/>
                                </a:lnTo>
                                <a:lnTo>
                                  <a:pt x="177196" y="37349"/>
                                </a:lnTo>
                                <a:lnTo>
                                  <a:pt x="173385" y="52397"/>
                                </a:lnTo>
                                <a:lnTo>
                                  <a:pt x="169417" y="67410"/>
                                </a:lnTo>
                                <a:lnTo>
                                  <a:pt x="165255" y="82336"/>
                                </a:lnTo>
                                <a:lnTo>
                                  <a:pt x="160918" y="97244"/>
                                </a:lnTo>
                                <a:lnTo>
                                  <a:pt x="156388" y="112081"/>
                                </a:lnTo>
                                <a:lnTo>
                                  <a:pt x="151682" y="126866"/>
                                </a:lnTo>
                                <a:lnTo>
                                  <a:pt x="146782" y="141581"/>
                                </a:lnTo>
                                <a:lnTo>
                                  <a:pt x="141690" y="156243"/>
                                </a:lnTo>
                                <a:lnTo>
                                  <a:pt x="136440" y="170852"/>
                                </a:lnTo>
                                <a:lnTo>
                                  <a:pt x="131014" y="185374"/>
                                </a:lnTo>
                                <a:lnTo>
                                  <a:pt x="125395" y="199843"/>
                                </a:lnTo>
                                <a:lnTo>
                                  <a:pt x="119582" y="214242"/>
                                </a:lnTo>
                                <a:lnTo>
                                  <a:pt x="113612" y="228535"/>
                                </a:lnTo>
                                <a:lnTo>
                                  <a:pt x="107466" y="242793"/>
                                </a:lnTo>
                                <a:lnTo>
                                  <a:pt x="101127" y="256964"/>
                                </a:lnTo>
                                <a:lnTo>
                                  <a:pt x="94630" y="271046"/>
                                </a:lnTo>
                                <a:lnTo>
                                  <a:pt x="87957" y="285059"/>
                                </a:lnTo>
                                <a:lnTo>
                                  <a:pt x="81109" y="298983"/>
                                </a:lnTo>
                                <a:lnTo>
                                  <a:pt x="74085" y="312820"/>
                                </a:lnTo>
                                <a:lnTo>
                                  <a:pt x="66886" y="326569"/>
                                </a:lnTo>
                                <a:lnTo>
                                  <a:pt x="59528" y="340230"/>
                                </a:lnTo>
                                <a:lnTo>
                                  <a:pt x="51995" y="353786"/>
                                </a:lnTo>
                                <a:lnTo>
                                  <a:pt x="44286" y="367271"/>
                                </a:lnTo>
                                <a:lnTo>
                                  <a:pt x="36437" y="380652"/>
                                </a:lnTo>
                                <a:lnTo>
                                  <a:pt x="28412" y="393909"/>
                                </a:lnTo>
                                <a:lnTo>
                                  <a:pt x="14206" y="385200"/>
                                </a:lnTo>
                                <a:lnTo>
                                  <a:pt x="1" y="376490"/>
                                </a:lnTo>
                                <a:lnTo>
                                  <a:pt x="7797" y="363566"/>
                                </a:lnTo>
                                <a:lnTo>
                                  <a:pt x="15453" y="350555"/>
                                </a:lnTo>
                                <a:lnTo>
                                  <a:pt x="22951" y="337438"/>
                                </a:lnTo>
                                <a:lnTo>
                                  <a:pt x="30274" y="324216"/>
                                </a:lnTo>
                                <a:lnTo>
                                  <a:pt x="37455" y="310941"/>
                                </a:lnTo>
                                <a:lnTo>
                                  <a:pt x="44462" y="297561"/>
                                </a:lnTo>
                                <a:lnTo>
                                  <a:pt x="51292" y="284093"/>
                                </a:lnTo>
                                <a:lnTo>
                                  <a:pt x="57965" y="270537"/>
                                </a:lnTo>
                                <a:lnTo>
                                  <a:pt x="64462" y="256911"/>
                                </a:lnTo>
                                <a:lnTo>
                                  <a:pt x="70784" y="243197"/>
                                </a:lnTo>
                                <a:lnTo>
                                  <a:pt x="76965" y="229413"/>
                                </a:lnTo>
                                <a:lnTo>
                                  <a:pt x="82935" y="215523"/>
                                </a:lnTo>
                                <a:lnTo>
                                  <a:pt x="88747" y="201581"/>
                                </a:lnTo>
                                <a:lnTo>
                                  <a:pt x="94384" y="187569"/>
                                </a:lnTo>
                                <a:lnTo>
                                  <a:pt x="99863" y="173486"/>
                                </a:lnTo>
                                <a:lnTo>
                                  <a:pt x="105166" y="159351"/>
                                </a:lnTo>
                                <a:lnTo>
                                  <a:pt x="110276" y="145163"/>
                                </a:lnTo>
                                <a:lnTo>
                                  <a:pt x="115210" y="130870"/>
                                </a:lnTo>
                                <a:lnTo>
                                  <a:pt x="119986" y="116541"/>
                                </a:lnTo>
                                <a:lnTo>
                                  <a:pt x="124569" y="102143"/>
                                </a:lnTo>
                                <a:lnTo>
                                  <a:pt x="128977" y="87709"/>
                                </a:lnTo>
                                <a:lnTo>
                                  <a:pt x="133209" y="73205"/>
                                </a:lnTo>
                                <a:lnTo>
                                  <a:pt x="137265" y="58666"/>
                                </a:lnTo>
                                <a:lnTo>
                                  <a:pt x="141128" y="44056"/>
                                </a:lnTo>
                                <a:lnTo>
                                  <a:pt x="144816" y="29394"/>
                                </a:lnTo>
                                <a:lnTo>
                                  <a:pt x="148328" y="14715"/>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8" name="Freeform: Shape 2568"/>
                        <wps:cNvSpPr/>
                        <wps:spPr>
                          <a:xfrm>
                            <a:off x="2656822" y="2538854"/>
                            <a:ext cx="283027" cy="313100"/>
                          </a:xfrm>
                          <a:custGeom>
                            <a:avLst/>
                            <a:gdLst>
                              <a:gd name="connsiteX0" fmla="*/ 254898 w 283027"/>
                              <a:gd name="connsiteY0" fmla="*/ 0 h 313100"/>
                              <a:gd name="connsiteX1" fmla="*/ 268963 w 283027"/>
                              <a:gd name="connsiteY1" fmla="*/ 8955 h 313100"/>
                              <a:gd name="connsiteX2" fmla="*/ 283028 w 283027"/>
                              <a:gd name="connsiteY2" fmla="*/ 17893 h 313100"/>
                              <a:gd name="connsiteX3" fmla="*/ 274758 w 283027"/>
                              <a:gd name="connsiteY3" fmla="*/ 30711 h 313100"/>
                              <a:gd name="connsiteX4" fmla="*/ 266311 w 283027"/>
                              <a:gd name="connsiteY4" fmla="*/ 43407 h 313100"/>
                              <a:gd name="connsiteX5" fmla="*/ 257742 w 283027"/>
                              <a:gd name="connsiteY5" fmla="*/ 55997 h 313100"/>
                              <a:gd name="connsiteX6" fmla="*/ 249015 w 283027"/>
                              <a:gd name="connsiteY6" fmla="*/ 68481 h 313100"/>
                              <a:gd name="connsiteX7" fmla="*/ 240130 w 283027"/>
                              <a:gd name="connsiteY7" fmla="*/ 80861 h 313100"/>
                              <a:gd name="connsiteX8" fmla="*/ 231087 w 283027"/>
                              <a:gd name="connsiteY8" fmla="*/ 93152 h 313100"/>
                              <a:gd name="connsiteX9" fmla="*/ 221920 w 283027"/>
                              <a:gd name="connsiteY9" fmla="*/ 105303 h 313100"/>
                              <a:gd name="connsiteX10" fmla="*/ 212579 w 283027"/>
                              <a:gd name="connsiteY10" fmla="*/ 117349 h 313100"/>
                              <a:gd name="connsiteX11" fmla="*/ 203114 w 283027"/>
                              <a:gd name="connsiteY11" fmla="*/ 129307 h 313100"/>
                              <a:gd name="connsiteX12" fmla="*/ 193491 w 283027"/>
                              <a:gd name="connsiteY12" fmla="*/ 141125 h 313100"/>
                              <a:gd name="connsiteX13" fmla="*/ 183746 w 283027"/>
                              <a:gd name="connsiteY13" fmla="*/ 152819 h 313100"/>
                              <a:gd name="connsiteX14" fmla="*/ 173824 w 283027"/>
                              <a:gd name="connsiteY14" fmla="*/ 164408 h 313100"/>
                              <a:gd name="connsiteX15" fmla="*/ 163780 w 283027"/>
                              <a:gd name="connsiteY15" fmla="*/ 175857 h 313100"/>
                              <a:gd name="connsiteX16" fmla="*/ 153595 w 283027"/>
                              <a:gd name="connsiteY16" fmla="*/ 187200 h 313100"/>
                              <a:gd name="connsiteX17" fmla="*/ 143270 w 283027"/>
                              <a:gd name="connsiteY17" fmla="*/ 198438 h 313100"/>
                              <a:gd name="connsiteX18" fmla="*/ 132840 w 283027"/>
                              <a:gd name="connsiteY18" fmla="*/ 209501 h 313100"/>
                              <a:gd name="connsiteX19" fmla="*/ 122234 w 283027"/>
                              <a:gd name="connsiteY19" fmla="*/ 220475 h 313100"/>
                              <a:gd name="connsiteX20" fmla="*/ 111505 w 283027"/>
                              <a:gd name="connsiteY20" fmla="*/ 231292 h 313100"/>
                              <a:gd name="connsiteX21" fmla="*/ 100635 w 283027"/>
                              <a:gd name="connsiteY21" fmla="*/ 242003 h 313100"/>
                              <a:gd name="connsiteX22" fmla="*/ 89660 w 283027"/>
                              <a:gd name="connsiteY22" fmla="*/ 252574 h 313100"/>
                              <a:gd name="connsiteX23" fmla="*/ 78563 w 283027"/>
                              <a:gd name="connsiteY23" fmla="*/ 263004 h 313100"/>
                              <a:gd name="connsiteX24" fmla="*/ 67324 w 283027"/>
                              <a:gd name="connsiteY24" fmla="*/ 273294 h 313100"/>
                              <a:gd name="connsiteX25" fmla="*/ 55963 w 283027"/>
                              <a:gd name="connsiteY25" fmla="*/ 283443 h 313100"/>
                              <a:gd name="connsiteX26" fmla="*/ 44479 w 283027"/>
                              <a:gd name="connsiteY26" fmla="*/ 293469 h 313100"/>
                              <a:gd name="connsiteX27" fmla="*/ 32872 w 283027"/>
                              <a:gd name="connsiteY27" fmla="*/ 303338 h 313100"/>
                              <a:gd name="connsiteX28" fmla="*/ 21160 w 283027"/>
                              <a:gd name="connsiteY28" fmla="*/ 313101 h 313100"/>
                              <a:gd name="connsiteX29" fmla="*/ 10572 w 283027"/>
                              <a:gd name="connsiteY29" fmla="*/ 300195 h 313100"/>
                              <a:gd name="connsiteX30" fmla="*/ 1 w 283027"/>
                              <a:gd name="connsiteY30" fmla="*/ 287324 h 313100"/>
                              <a:gd name="connsiteX31" fmla="*/ 11414 w 283027"/>
                              <a:gd name="connsiteY31" fmla="*/ 277842 h 313100"/>
                              <a:gd name="connsiteX32" fmla="*/ 22705 w 283027"/>
                              <a:gd name="connsiteY32" fmla="*/ 268219 h 313100"/>
                              <a:gd name="connsiteX33" fmla="*/ 33891 w 283027"/>
                              <a:gd name="connsiteY33" fmla="*/ 258474 h 313100"/>
                              <a:gd name="connsiteX34" fmla="*/ 44953 w 283027"/>
                              <a:gd name="connsiteY34" fmla="*/ 248588 h 313100"/>
                              <a:gd name="connsiteX35" fmla="*/ 55893 w 283027"/>
                              <a:gd name="connsiteY35" fmla="*/ 238561 h 313100"/>
                              <a:gd name="connsiteX36" fmla="*/ 66710 w 283027"/>
                              <a:gd name="connsiteY36" fmla="*/ 228394 h 313100"/>
                              <a:gd name="connsiteX37" fmla="*/ 77404 w 283027"/>
                              <a:gd name="connsiteY37" fmla="*/ 218122 h 313100"/>
                              <a:gd name="connsiteX38" fmla="*/ 87975 w 283027"/>
                              <a:gd name="connsiteY38" fmla="*/ 207710 h 313100"/>
                              <a:gd name="connsiteX39" fmla="*/ 98405 w 283027"/>
                              <a:gd name="connsiteY39" fmla="*/ 197156 h 313100"/>
                              <a:gd name="connsiteX40" fmla="*/ 108695 w 283027"/>
                              <a:gd name="connsiteY40" fmla="*/ 186498 h 313100"/>
                              <a:gd name="connsiteX41" fmla="*/ 118897 w 283027"/>
                              <a:gd name="connsiteY41" fmla="*/ 175699 h 313100"/>
                              <a:gd name="connsiteX42" fmla="*/ 128942 w 283027"/>
                              <a:gd name="connsiteY42" fmla="*/ 164794 h 313100"/>
                              <a:gd name="connsiteX43" fmla="*/ 138845 w 283027"/>
                              <a:gd name="connsiteY43" fmla="*/ 153750 h 313100"/>
                              <a:gd name="connsiteX44" fmla="*/ 148644 w 283027"/>
                              <a:gd name="connsiteY44" fmla="*/ 142582 h 313100"/>
                              <a:gd name="connsiteX45" fmla="*/ 158284 w 283027"/>
                              <a:gd name="connsiteY45" fmla="*/ 131326 h 313100"/>
                              <a:gd name="connsiteX46" fmla="*/ 167766 w 283027"/>
                              <a:gd name="connsiteY46" fmla="*/ 119930 h 313100"/>
                              <a:gd name="connsiteX47" fmla="*/ 177126 w 283027"/>
                              <a:gd name="connsiteY47" fmla="*/ 108411 h 313100"/>
                              <a:gd name="connsiteX48" fmla="*/ 186362 w 283027"/>
                              <a:gd name="connsiteY48" fmla="*/ 96805 h 313100"/>
                              <a:gd name="connsiteX49" fmla="*/ 195440 w 283027"/>
                              <a:gd name="connsiteY49" fmla="*/ 85075 h 313100"/>
                              <a:gd name="connsiteX50" fmla="*/ 204378 w 283027"/>
                              <a:gd name="connsiteY50" fmla="*/ 73240 h 313100"/>
                              <a:gd name="connsiteX51" fmla="*/ 213158 w 283027"/>
                              <a:gd name="connsiteY51" fmla="*/ 61282 h 313100"/>
                              <a:gd name="connsiteX52" fmla="*/ 221815 w 283027"/>
                              <a:gd name="connsiteY52" fmla="*/ 49219 h 313100"/>
                              <a:gd name="connsiteX53" fmla="*/ 230331 w 283027"/>
                              <a:gd name="connsiteY53" fmla="*/ 37068 h 313100"/>
                              <a:gd name="connsiteX54" fmla="*/ 238655 w 283027"/>
                              <a:gd name="connsiteY54" fmla="*/ 24794 h 313100"/>
                              <a:gd name="connsiteX55" fmla="*/ 246873 w 283027"/>
                              <a:gd name="connsiteY55" fmla="*/ 12432 h 313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Lst>
                            <a:rect l="l" t="t" r="r" b="b"/>
                            <a:pathLst>
                              <a:path w="283027" h="313100">
                                <a:moveTo>
                                  <a:pt x="254898" y="0"/>
                                </a:moveTo>
                                <a:lnTo>
                                  <a:pt x="268963" y="8955"/>
                                </a:lnTo>
                                <a:lnTo>
                                  <a:pt x="283028" y="17893"/>
                                </a:lnTo>
                                <a:lnTo>
                                  <a:pt x="274758" y="30711"/>
                                </a:lnTo>
                                <a:lnTo>
                                  <a:pt x="266311" y="43407"/>
                                </a:lnTo>
                                <a:lnTo>
                                  <a:pt x="257742" y="55997"/>
                                </a:lnTo>
                                <a:lnTo>
                                  <a:pt x="249015" y="68481"/>
                                </a:lnTo>
                                <a:lnTo>
                                  <a:pt x="240130" y="80861"/>
                                </a:lnTo>
                                <a:lnTo>
                                  <a:pt x="231087" y="93152"/>
                                </a:lnTo>
                                <a:lnTo>
                                  <a:pt x="221920" y="105303"/>
                                </a:lnTo>
                                <a:lnTo>
                                  <a:pt x="212579" y="117349"/>
                                </a:lnTo>
                                <a:lnTo>
                                  <a:pt x="203114" y="129307"/>
                                </a:lnTo>
                                <a:lnTo>
                                  <a:pt x="193491" y="141125"/>
                                </a:lnTo>
                                <a:lnTo>
                                  <a:pt x="183746" y="152819"/>
                                </a:lnTo>
                                <a:lnTo>
                                  <a:pt x="173824" y="164408"/>
                                </a:lnTo>
                                <a:lnTo>
                                  <a:pt x="163780" y="175857"/>
                                </a:lnTo>
                                <a:lnTo>
                                  <a:pt x="153595" y="187200"/>
                                </a:lnTo>
                                <a:lnTo>
                                  <a:pt x="143270" y="198438"/>
                                </a:lnTo>
                                <a:lnTo>
                                  <a:pt x="132840" y="209501"/>
                                </a:lnTo>
                                <a:lnTo>
                                  <a:pt x="122234" y="220475"/>
                                </a:lnTo>
                                <a:lnTo>
                                  <a:pt x="111505" y="231292"/>
                                </a:lnTo>
                                <a:lnTo>
                                  <a:pt x="100635" y="242003"/>
                                </a:lnTo>
                                <a:lnTo>
                                  <a:pt x="89660" y="252574"/>
                                </a:lnTo>
                                <a:lnTo>
                                  <a:pt x="78563" y="263004"/>
                                </a:lnTo>
                                <a:lnTo>
                                  <a:pt x="67324" y="273294"/>
                                </a:lnTo>
                                <a:lnTo>
                                  <a:pt x="55963" y="283443"/>
                                </a:lnTo>
                                <a:lnTo>
                                  <a:pt x="44479" y="293469"/>
                                </a:lnTo>
                                <a:lnTo>
                                  <a:pt x="32872" y="303338"/>
                                </a:lnTo>
                                <a:lnTo>
                                  <a:pt x="21160" y="313101"/>
                                </a:lnTo>
                                <a:lnTo>
                                  <a:pt x="10572" y="300195"/>
                                </a:lnTo>
                                <a:lnTo>
                                  <a:pt x="1" y="287324"/>
                                </a:lnTo>
                                <a:lnTo>
                                  <a:pt x="11414" y="277842"/>
                                </a:lnTo>
                                <a:lnTo>
                                  <a:pt x="22705" y="268219"/>
                                </a:lnTo>
                                <a:lnTo>
                                  <a:pt x="33891" y="258474"/>
                                </a:lnTo>
                                <a:lnTo>
                                  <a:pt x="44953" y="248588"/>
                                </a:lnTo>
                                <a:lnTo>
                                  <a:pt x="55893" y="238561"/>
                                </a:lnTo>
                                <a:lnTo>
                                  <a:pt x="66710" y="228394"/>
                                </a:lnTo>
                                <a:lnTo>
                                  <a:pt x="77404" y="218122"/>
                                </a:lnTo>
                                <a:lnTo>
                                  <a:pt x="87975" y="207710"/>
                                </a:lnTo>
                                <a:lnTo>
                                  <a:pt x="98405" y="197156"/>
                                </a:lnTo>
                                <a:lnTo>
                                  <a:pt x="108695" y="186498"/>
                                </a:lnTo>
                                <a:lnTo>
                                  <a:pt x="118897" y="175699"/>
                                </a:lnTo>
                                <a:lnTo>
                                  <a:pt x="128942" y="164794"/>
                                </a:lnTo>
                                <a:lnTo>
                                  <a:pt x="138845" y="153750"/>
                                </a:lnTo>
                                <a:lnTo>
                                  <a:pt x="148644" y="142582"/>
                                </a:lnTo>
                                <a:lnTo>
                                  <a:pt x="158284" y="131326"/>
                                </a:lnTo>
                                <a:lnTo>
                                  <a:pt x="167766" y="119930"/>
                                </a:lnTo>
                                <a:lnTo>
                                  <a:pt x="177126" y="108411"/>
                                </a:lnTo>
                                <a:lnTo>
                                  <a:pt x="186362" y="96805"/>
                                </a:lnTo>
                                <a:lnTo>
                                  <a:pt x="195440" y="85075"/>
                                </a:lnTo>
                                <a:lnTo>
                                  <a:pt x="204378" y="73240"/>
                                </a:lnTo>
                                <a:lnTo>
                                  <a:pt x="213158" y="61282"/>
                                </a:lnTo>
                                <a:lnTo>
                                  <a:pt x="221815" y="49219"/>
                                </a:lnTo>
                                <a:lnTo>
                                  <a:pt x="230331" y="37068"/>
                                </a:lnTo>
                                <a:lnTo>
                                  <a:pt x="238655" y="24794"/>
                                </a:lnTo>
                                <a:lnTo>
                                  <a:pt x="246873" y="12432"/>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69" name="Freeform: Shape 2569"/>
                        <wps:cNvSpPr/>
                        <wps:spPr>
                          <a:xfrm>
                            <a:off x="2330545" y="2839523"/>
                            <a:ext cx="330403" cy="209377"/>
                          </a:xfrm>
                          <a:custGeom>
                            <a:avLst/>
                            <a:gdLst>
                              <a:gd name="connsiteX0" fmla="*/ 309719 w 330403"/>
                              <a:gd name="connsiteY0" fmla="*/ 0 h 209377"/>
                              <a:gd name="connsiteX1" fmla="*/ 320062 w 330403"/>
                              <a:gd name="connsiteY1" fmla="*/ 13064 h 209377"/>
                              <a:gd name="connsiteX2" fmla="*/ 330404 w 330403"/>
                              <a:gd name="connsiteY2" fmla="*/ 26146 h 209377"/>
                              <a:gd name="connsiteX3" fmla="*/ 318288 w 330403"/>
                              <a:gd name="connsiteY3" fmla="*/ 35593 h 209377"/>
                              <a:gd name="connsiteX4" fmla="*/ 306102 w 330403"/>
                              <a:gd name="connsiteY4" fmla="*/ 44917 h 209377"/>
                              <a:gd name="connsiteX5" fmla="*/ 293757 w 330403"/>
                              <a:gd name="connsiteY5" fmla="*/ 54048 h 209377"/>
                              <a:gd name="connsiteX6" fmla="*/ 281325 w 330403"/>
                              <a:gd name="connsiteY6" fmla="*/ 63073 h 209377"/>
                              <a:gd name="connsiteX7" fmla="*/ 268787 w 330403"/>
                              <a:gd name="connsiteY7" fmla="*/ 71923 h 209377"/>
                              <a:gd name="connsiteX8" fmla="*/ 256144 w 330403"/>
                              <a:gd name="connsiteY8" fmla="*/ 80615 h 209377"/>
                              <a:gd name="connsiteX9" fmla="*/ 243379 w 330403"/>
                              <a:gd name="connsiteY9" fmla="*/ 89166 h 209377"/>
                              <a:gd name="connsiteX10" fmla="*/ 230507 w 330403"/>
                              <a:gd name="connsiteY10" fmla="*/ 97542 h 209377"/>
                              <a:gd name="connsiteX11" fmla="*/ 217548 w 330403"/>
                              <a:gd name="connsiteY11" fmla="*/ 105760 h 209377"/>
                              <a:gd name="connsiteX12" fmla="*/ 204484 w 330403"/>
                              <a:gd name="connsiteY12" fmla="*/ 113837 h 209377"/>
                              <a:gd name="connsiteX13" fmla="*/ 191314 w 330403"/>
                              <a:gd name="connsiteY13" fmla="*/ 121739 h 209377"/>
                              <a:gd name="connsiteX14" fmla="*/ 178074 w 330403"/>
                              <a:gd name="connsiteY14" fmla="*/ 129483 h 209377"/>
                              <a:gd name="connsiteX15" fmla="*/ 164711 w 330403"/>
                              <a:gd name="connsiteY15" fmla="*/ 137068 h 209377"/>
                              <a:gd name="connsiteX16" fmla="*/ 151260 w 330403"/>
                              <a:gd name="connsiteY16" fmla="*/ 144478 h 209377"/>
                              <a:gd name="connsiteX17" fmla="*/ 137722 w 330403"/>
                              <a:gd name="connsiteY17" fmla="*/ 151730 h 209377"/>
                              <a:gd name="connsiteX18" fmla="*/ 124113 w 330403"/>
                              <a:gd name="connsiteY18" fmla="*/ 158824 h 209377"/>
                              <a:gd name="connsiteX19" fmla="*/ 110381 w 330403"/>
                              <a:gd name="connsiteY19" fmla="*/ 165743 h 209377"/>
                              <a:gd name="connsiteX20" fmla="*/ 96597 w 330403"/>
                              <a:gd name="connsiteY20" fmla="*/ 172486 h 209377"/>
                              <a:gd name="connsiteX21" fmla="*/ 82724 w 330403"/>
                              <a:gd name="connsiteY21" fmla="*/ 179070 h 209377"/>
                              <a:gd name="connsiteX22" fmla="*/ 68782 w 330403"/>
                              <a:gd name="connsiteY22" fmla="*/ 185479 h 209377"/>
                              <a:gd name="connsiteX23" fmla="*/ 54752 w 330403"/>
                              <a:gd name="connsiteY23" fmla="*/ 191696 h 209377"/>
                              <a:gd name="connsiteX24" fmla="*/ 40651 w 330403"/>
                              <a:gd name="connsiteY24" fmla="*/ 197771 h 209377"/>
                              <a:gd name="connsiteX25" fmla="*/ 26463 w 330403"/>
                              <a:gd name="connsiteY25" fmla="*/ 203671 h 209377"/>
                              <a:gd name="connsiteX26" fmla="*/ 12222 w 330403"/>
                              <a:gd name="connsiteY26" fmla="*/ 209378 h 209377"/>
                              <a:gd name="connsiteX27" fmla="*/ 1 w 330403"/>
                              <a:gd name="connsiteY27" fmla="*/ 178368 h 209377"/>
                              <a:gd name="connsiteX28" fmla="*/ 13873 w 330403"/>
                              <a:gd name="connsiteY28" fmla="*/ 172819 h 209377"/>
                              <a:gd name="connsiteX29" fmla="*/ 27657 w 330403"/>
                              <a:gd name="connsiteY29" fmla="*/ 167077 h 209377"/>
                              <a:gd name="connsiteX30" fmla="*/ 41389 w 330403"/>
                              <a:gd name="connsiteY30" fmla="*/ 161177 h 209377"/>
                              <a:gd name="connsiteX31" fmla="*/ 55050 w 330403"/>
                              <a:gd name="connsiteY31" fmla="*/ 155102 h 209377"/>
                              <a:gd name="connsiteX32" fmla="*/ 68624 w 330403"/>
                              <a:gd name="connsiteY32" fmla="*/ 148851 h 209377"/>
                              <a:gd name="connsiteX33" fmla="*/ 82127 w 330403"/>
                              <a:gd name="connsiteY33" fmla="*/ 142477 h 209377"/>
                              <a:gd name="connsiteX34" fmla="*/ 95561 w 330403"/>
                              <a:gd name="connsiteY34" fmla="*/ 135874 h 209377"/>
                              <a:gd name="connsiteX35" fmla="*/ 108906 w 330403"/>
                              <a:gd name="connsiteY35" fmla="*/ 129167 h 209377"/>
                              <a:gd name="connsiteX36" fmla="*/ 122164 w 330403"/>
                              <a:gd name="connsiteY36" fmla="*/ 122266 h 209377"/>
                              <a:gd name="connsiteX37" fmla="*/ 135333 w 330403"/>
                              <a:gd name="connsiteY37" fmla="*/ 115189 h 209377"/>
                              <a:gd name="connsiteX38" fmla="*/ 148415 w 330403"/>
                              <a:gd name="connsiteY38" fmla="*/ 107972 h 209377"/>
                              <a:gd name="connsiteX39" fmla="*/ 161427 w 330403"/>
                              <a:gd name="connsiteY39" fmla="*/ 100598 h 209377"/>
                              <a:gd name="connsiteX40" fmla="*/ 174334 w 330403"/>
                              <a:gd name="connsiteY40" fmla="*/ 93065 h 209377"/>
                              <a:gd name="connsiteX41" fmla="*/ 187135 w 330403"/>
                              <a:gd name="connsiteY41" fmla="*/ 85356 h 209377"/>
                              <a:gd name="connsiteX42" fmla="*/ 199866 w 330403"/>
                              <a:gd name="connsiteY42" fmla="*/ 77507 h 209377"/>
                              <a:gd name="connsiteX43" fmla="*/ 212473 w 330403"/>
                              <a:gd name="connsiteY43" fmla="*/ 69517 h 209377"/>
                              <a:gd name="connsiteX44" fmla="*/ 224993 w 330403"/>
                              <a:gd name="connsiteY44" fmla="*/ 61352 h 209377"/>
                              <a:gd name="connsiteX45" fmla="*/ 237408 w 330403"/>
                              <a:gd name="connsiteY45" fmla="*/ 53047 h 209377"/>
                              <a:gd name="connsiteX46" fmla="*/ 249735 w 330403"/>
                              <a:gd name="connsiteY46" fmla="*/ 44583 h 209377"/>
                              <a:gd name="connsiteX47" fmla="*/ 261957 w 330403"/>
                              <a:gd name="connsiteY47" fmla="*/ 35944 h 209377"/>
                              <a:gd name="connsiteX48" fmla="*/ 274055 w 330403"/>
                              <a:gd name="connsiteY48" fmla="*/ 27199 h 209377"/>
                              <a:gd name="connsiteX49" fmla="*/ 286066 w 330403"/>
                              <a:gd name="connsiteY49" fmla="*/ 18279 h 209377"/>
                              <a:gd name="connsiteX50" fmla="*/ 297954 w 330403"/>
                              <a:gd name="connsiteY50" fmla="*/ 9219 h 2093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Lst>
                            <a:rect l="l" t="t" r="r" b="b"/>
                            <a:pathLst>
                              <a:path w="330403" h="209377">
                                <a:moveTo>
                                  <a:pt x="309719" y="0"/>
                                </a:moveTo>
                                <a:lnTo>
                                  <a:pt x="320062" y="13064"/>
                                </a:lnTo>
                                <a:lnTo>
                                  <a:pt x="330404" y="26146"/>
                                </a:lnTo>
                                <a:lnTo>
                                  <a:pt x="318288" y="35593"/>
                                </a:lnTo>
                                <a:lnTo>
                                  <a:pt x="306102" y="44917"/>
                                </a:lnTo>
                                <a:lnTo>
                                  <a:pt x="293757" y="54048"/>
                                </a:lnTo>
                                <a:lnTo>
                                  <a:pt x="281325" y="63073"/>
                                </a:lnTo>
                                <a:lnTo>
                                  <a:pt x="268787" y="71923"/>
                                </a:lnTo>
                                <a:lnTo>
                                  <a:pt x="256144" y="80615"/>
                                </a:lnTo>
                                <a:lnTo>
                                  <a:pt x="243379" y="89166"/>
                                </a:lnTo>
                                <a:lnTo>
                                  <a:pt x="230507" y="97542"/>
                                </a:lnTo>
                                <a:lnTo>
                                  <a:pt x="217548" y="105760"/>
                                </a:lnTo>
                                <a:lnTo>
                                  <a:pt x="204484" y="113837"/>
                                </a:lnTo>
                                <a:lnTo>
                                  <a:pt x="191314" y="121739"/>
                                </a:lnTo>
                                <a:lnTo>
                                  <a:pt x="178074" y="129483"/>
                                </a:lnTo>
                                <a:lnTo>
                                  <a:pt x="164711" y="137068"/>
                                </a:lnTo>
                                <a:lnTo>
                                  <a:pt x="151260" y="144478"/>
                                </a:lnTo>
                                <a:lnTo>
                                  <a:pt x="137722" y="151730"/>
                                </a:lnTo>
                                <a:lnTo>
                                  <a:pt x="124113" y="158824"/>
                                </a:lnTo>
                                <a:lnTo>
                                  <a:pt x="110381" y="165743"/>
                                </a:lnTo>
                                <a:lnTo>
                                  <a:pt x="96597" y="172486"/>
                                </a:lnTo>
                                <a:lnTo>
                                  <a:pt x="82724" y="179070"/>
                                </a:lnTo>
                                <a:lnTo>
                                  <a:pt x="68782" y="185479"/>
                                </a:lnTo>
                                <a:lnTo>
                                  <a:pt x="54752" y="191696"/>
                                </a:lnTo>
                                <a:lnTo>
                                  <a:pt x="40651" y="197771"/>
                                </a:lnTo>
                                <a:lnTo>
                                  <a:pt x="26463" y="203671"/>
                                </a:lnTo>
                                <a:lnTo>
                                  <a:pt x="12222" y="209378"/>
                                </a:lnTo>
                                <a:lnTo>
                                  <a:pt x="1" y="178368"/>
                                </a:lnTo>
                                <a:lnTo>
                                  <a:pt x="13873" y="172819"/>
                                </a:lnTo>
                                <a:lnTo>
                                  <a:pt x="27657" y="167077"/>
                                </a:lnTo>
                                <a:lnTo>
                                  <a:pt x="41389" y="161177"/>
                                </a:lnTo>
                                <a:lnTo>
                                  <a:pt x="55050" y="155102"/>
                                </a:lnTo>
                                <a:lnTo>
                                  <a:pt x="68624" y="148851"/>
                                </a:lnTo>
                                <a:lnTo>
                                  <a:pt x="82127" y="142477"/>
                                </a:lnTo>
                                <a:lnTo>
                                  <a:pt x="95561" y="135874"/>
                                </a:lnTo>
                                <a:lnTo>
                                  <a:pt x="108906" y="129167"/>
                                </a:lnTo>
                                <a:lnTo>
                                  <a:pt x="122164" y="122266"/>
                                </a:lnTo>
                                <a:lnTo>
                                  <a:pt x="135333" y="115189"/>
                                </a:lnTo>
                                <a:lnTo>
                                  <a:pt x="148415" y="107972"/>
                                </a:lnTo>
                                <a:lnTo>
                                  <a:pt x="161427" y="100598"/>
                                </a:lnTo>
                                <a:lnTo>
                                  <a:pt x="174334" y="93065"/>
                                </a:lnTo>
                                <a:lnTo>
                                  <a:pt x="187135" y="85356"/>
                                </a:lnTo>
                                <a:lnTo>
                                  <a:pt x="199866" y="77507"/>
                                </a:lnTo>
                                <a:lnTo>
                                  <a:pt x="212473" y="69517"/>
                                </a:lnTo>
                                <a:lnTo>
                                  <a:pt x="224993" y="61352"/>
                                </a:lnTo>
                                <a:lnTo>
                                  <a:pt x="237408" y="53047"/>
                                </a:lnTo>
                                <a:lnTo>
                                  <a:pt x="249735" y="44583"/>
                                </a:lnTo>
                                <a:lnTo>
                                  <a:pt x="261957" y="35944"/>
                                </a:lnTo>
                                <a:lnTo>
                                  <a:pt x="274055" y="27199"/>
                                </a:lnTo>
                                <a:lnTo>
                                  <a:pt x="286066" y="18279"/>
                                </a:lnTo>
                                <a:lnTo>
                                  <a:pt x="297954" y="9219"/>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0" name="Freeform: Shape 2570"/>
                        <wps:cNvSpPr/>
                        <wps:spPr>
                          <a:xfrm>
                            <a:off x="1989868" y="3025546"/>
                            <a:ext cx="332476" cy="105865"/>
                          </a:xfrm>
                          <a:custGeom>
                            <a:avLst/>
                            <a:gdLst>
                              <a:gd name="connsiteX0" fmla="*/ 320799 w 332476"/>
                              <a:gd name="connsiteY0" fmla="*/ 0 h 105865"/>
                              <a:gd name="connsiteX1" fmla="*/ 326629 w 332476"/>
                              <a:gd name="connsiteY1" fmla="*/ 15593 h 105865"/>
                              <a:gd name="connsiteX2" fmla="*/ 332477 w 332476"/>
                              <a:gd name="connsiteY2" fmla="*/ 31220 h 105865"/>
                              <a:gd name="connsiteX3" fmla="*/ 318007 w 332476"/>
                              <a:gd name="connsiteY3" fmla="*/ 36506 h 105865"/>
                              <a:gd name="connsiteX4" fmla="*/ 303485 w 332476"/>
                              <a:gd name="connsiteY4" fmla="*/ 41651 h 105865"/>
                              <a:gd name="connsiteX5" fmla="*/ 288893 w 332476"/>
                              <a:gd name="connsiteY5" fmla="*/ 46602 h 105865"/>
                              <a:gd name="connsiteX6" fmla="*/ 274266 w 332476"/>
                              <a:gd name="connsiteY6" fmla="*/ 51379 h 105865"/>
                              <a:gd name="connsiteX7" fmla="*/ 259551 w 332476"/>
                              <a:gd name="connsiteY7" fmla="*/ 55979 h 105865"/>
                              <a:gd name="connsiteX8" fmla="*/ 244783 w 332476"/>
                              <a:gd name="connsiteY8" fmla="*/ 60369 h 105865"/>
                              <a:gd name="connsiteX9" fmla="*/ 229963 w 332476"/>
                              <a:gd name="connsiteY9" fmla="*/ 64601 h 105865"/>
                              <a:gd name="connsiteX10" fmla="*/ 215107 w 332476"/>
                              <a:gd name="connsiteY10" fmla="*/ 68639 h 105865"/>
                              <a:gd name="connsiteX11" fmla="*/ 200199 w 332476"/>
                              <a:gd name="connsiteY11" fmla="*/ 72520 h 105865"/>
                              <a:gd name="connsiteX12" fmla="*/ 185221 w 332476"/>
                              <a:gd name="connsiteY12" fmla="*/ 76190 h 105865"/>
                              <a:gd name="connsiteX13" fmla="*/ 170225 w 332476"/>
                              <a:gd name="connsiteY13" fmla="*/ 79702 h 105865"/>
                              <a:gd name="connsiteX14" fmla="*/ 155176 w 332476"/>
                              <a:gd name="connsiteY14" fmla="*/ 83003 h 105865"/>
                              <a:gd name="connsiteX15" fmla="*/ 140092 w 332476"/>
                              <a:gd name="connsiteY15" fmla="*/ 86129 h 105865"/>
                              <a:gd name="connsiteX16" fmla="*/ 124973 w 332476"/>
                              <a:gd name="connsiteY16" fmla="*/ 89061 h 105865"/>
                              <a:gd name="connsiteX17" fmla="*/ 109819 w 332476"/>
                              <a:gd name="connsiteY17" fmla="*/ 91818 h 105865"/>
                              <a:gd name="connsiteX18" fmla="*/ 94630 w 332476"/>
                              <a:gd name="connsiteY18" fmla="*/ 94382 h 105865"/>
                              <a:gd name="connsiteX19" fmla="*/ 79388 w 332476"/>
                              <a:gd name="connsiteY19" fmla="*/ 96770 h 105865"/>
                              <a:gd name="connsiteX20" fmla="*/ 64146 w 332476"/>
                              <a:gd name="connsiteY20" fmla="*/ 98964 h 105865"/>
                              <a:gd name="connsiteX21" fmla="*/ 48869 w 332476"/>
                              <a:gd name="connsiteY21" fmla="*/ 100966 h 105865"/>
                              <a:gd name="connsiteX22" fmla="*/ 33575 w 332476"/>
                              <a:gd name="connsiteY22" fmla="*/ 102775 h 105865"/>
                              <a:gd name="connsiteX23" fmla="*/ 18245 w 332476"/>
                              <a:gd name="connsiteY23" fmla="*/ 104408 h 105865"/>
                              <a:gd name="connsiteX24" fmla="*/ 2915 w 332476"/>
                              <a:gd name="connsiteY24" fmla="*/ 105865 h 105865"/>
                              <a:gd name="connsiteX25" fmla="*/ 1458 w 332476"/>
                              <a:gd name="connsiteY25" fmla="*/ 89254 h 105865"/>
                              <a:gd name="connsiteX26" fmla="*/ 1 w 332476"/>
                              <a:gd name="connsiteY26" fmla="*/ 72661 h 105865"/>
                              <a:gd name="connsiteX27" fmla="*/ 14944 w 332476"/>
                              <a:gd name="connsiteY27" fmla="*/ 71256 h 105865"/>
                              <a:gd name="connsiteX28" fmla="*/ 29834 w 332476"/>
                              <a:gd name="connsiteY28" fmla="*/ 69658 h 105865"/>
                              <a:gd name="connsiteX29" fmla="*/ 44725 w 332476"/>
                              <a:gd name="connsiteY29" fmla="*/ 67902 h 105865"/>
                              <a:gd name="connsiteX30" fmla="*/ 59598 w 332476"/>
                              <a:gd name="connsiteY30" fmla="*/ 65935 h 105865"/>
                              <a:gd name="connsiteX31" fmla="*/ 74454 w 332476"/>
                              <a:gd name="connsiteY31" fmla="*/ 63811 h 105865"/>
                              <a:gd name="connsiteX32" fmla="*/ 89257 w 332476"/>
                              <a:gd name="connsiteY32" fmla="*/ 61493 h 105865"/>
                              <a:gd name="connsiteX33" fmla="*/ 104059 w 332476"/>
                              <a:gd name="connsiteY33" fmla="*/ 58982 h 105865"/>
                              <a:gd name="connsiteX34" fmla="*/ 118810 w 332476"/>
                              <a:gd name="connsiteY34" fmla="*/ 56313 h 105865"/>
                              <a:gd name="connsiteX35" fmla="*/ 133542 w 332476"/>
                              <a:gd name="connsiteY35" fmla="*/ 53451 h 105865"/>
                              <a:gd name="connsiteX36" fmla="*/ 148222 w 332476"/>
                              <a:gd name="connsiteY36" fmla="*/ 50413 h 105865"/>
                              <a:gd name="connsiteX37" fmla="*/ 162867 w 332476"/>
                              <a:gd name="connsiteY37" fmla="*/ 47182 h 105865"/>
                              <a:gd name="connsiteX38" fmla="*/ 177477 w 332476"/>
                              <a:gd name="connsiteY38" fmla="*/ 43775 h 105865"/>
                              <a:gd name="connsiteX39" fmla="*/ 192016 w 332476"/>
                              <a:gd name="connsiteY39" fmla="*/ 40193 h 105865"/>
                              <a:gd name="connsiteX40" fmla="*/ 206556 w 332476"/>
                              <a:gd name="connsiteY40" fmla="*/ 36436 h 105865"/>
                              <a:gd name="connsiteX41" fmla="*/ 221025 w 332476"/>
                              <a:gd name="connsiteY41" fmla="*/ 32502 h 105865"/>
                              <a:gd name="connsiteX42" fmla="*/ 235442 w 332476"/>
                              <a:gd name="connsiteY42" fmla="*/ 28376 h 105865"/>
                              <a:gd name="connsiteX43" fmla="*/ 249805 w 332476"/>
                              <a:gd name="connsiteY43" fmla="*/ 24074 h 105865"/>
                              <a:gd name="connsiteX44" fmla="*/ 264116 w 332476"/>
                              <a:gd name="connsiteY44" fmla="*/ 19631 h 105865"/>
                              <a:gd name="connsiteX45" fmla="*/ 278375 w 332476"/>
                              <a:gd name="connsiteY45" fmla="*/ 14978 h 105865"/>
                              <a:gd name="connsiteX46" fmla="*/ 292563 w 332476"/>
                              <a:gd name="connsiteY46" fmla="*/ 10167 h 105865"/>
                              <a:gd name="connsiteX47" fmla="*/ 306716 w 332476"/>
                              <a:gd name="connsiteY47" fmla="*/ 5162 h 1058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Lst>
                            <a:rect l="l" t="t" r="r" b="b"/>
                            <a:pathLst>
                              <a:path w="332476" h="105865">
                                <a:moveTo>
                                  <a:pt x="320799" y="0"/>
                                </a:moveTo>
                                <a:lnTo>
                                  <a:pt x="326629" y="15593"/>
                                </a:lnTo>
                                <a:lnTo>
                                  <a:pt x="332477" y="31220"/>
                                </a:lnTo>
                                <a:lnTo>
                                  <a:pt x="318007" y="36506"/>
                                </a:lnTo>
                                <a:lnTo>
                                  <a:pt x="303485" y="41651"/>
                                </a:lnTo>
                                <a:lnTo>
                                  <a:pt x="288893" y="46602"/>
                                </a:lnTo>
                                <a:lnTo>
                                  <a:pt x="274266" y="51379"/>
                                </a:lnTo>
                                <a:lnTo>
                                  <a:pt x="259551" y="55979"/>
                                </a:lnTo>
                                <a:lnTo>
                                  <a:pt x="244783" y="60369"/>
                                </a:lnTo>
                                <a:lnTo>
                                  <a:pt x="229963" y="64601"/>
                                </a:lnTo>
                                <a:lnTo>
                                  <a:pt x="215107" y="68639"/>
                                </a:lnTo>
                                <a:lnTo>
                                  <a:pt x="200199" y="72520"/>
                                </a:lnTo>
                                <a:lnTo>
                                  <a:pt x="185221" y="76190"/>
                                </a:lnTo>
                                <a:lnTo>
                                  <a:pt x="170225" y="79702"/>
                                </a:lnTo>
                                <a:lnTo>
                                  <a:pt x="155176" y="83003"/>
                                </a:lnTo>
                                <a:lnTo>
                                  <a:pt x="140092" y="86129"/>
                                </a:lnTo>
                                <a:lnTo>
                                  <a:pt x="124973" y="89061"/>
                                </a:lnTo>
                                <a:lnTo>
                                  <a:pt x="109819" y="91818"/>
                                </a:lnTo>
                                <a:lnTo>
                                  <a:pt x="94630" y="94382"/>
                                </a:lnTo>
                                <a:lnTo>
                                  <a:pt x="79388" y="96770"/>
                                </a:lnTo>
                                <a:lnTo>
                                  <a:pt x="64146" y="98964"/>
                                </a:lnTo>
                                <a:lnTo>
                                  <a:pt x="48869" y="100966"/>
                                </a:lnTo>
                                <a:lnTo>
                                  <a:pt x="33575" y="102775"/>
                                </a:lnTo>
                                <a:lnTo>
                                  <a:pt x="18245" y="104408"/>
                                </a:lnTo>
                                <a:lnTo>
                                  <a:pt x="2915" y="105865"/>
                                </a:lnTo>
                                <a:lnTo>
                                  <a:pt x="1458" y="89254"/>
                                </a:lnTo>
                                <a:lnTo>
                                  <a:pt x="1" y="72661"/>
                                </a:lnTo>
                                <a:lnTo>
                                  <a:pt x="14944" y="71256"/>
                                </a:lnTo>
                                <a:lnTo>
                                  <a:pt x="29834" y="69658"/>
                                </a:lnTo>
                                <a:lnTo>
                                  <a:pt x="44725" y="67902"/>
                                </a:lnTo>
                                <a:lnTo>
                                  <a:pt x="59598" y="65935"/>
                                </a:lnTo>
                                <a:lnTo>
                                  <a:pt x="74454" y="63811"/>
                                </a:lnTo>
                                <a:lnTo>
                                  <a:pt x="89257" y="61493"/>
                                </a:lnTo>
                                <a:lnTo>
                                  <a:pt x="104059" y="58982"/>
                                </a:lnTo>
                                <a:lnTo>
                                  <a:pt x="118810" y="56313"/>
                                </a:lnTo>
                                <a:lnTo>
                                  <a:pt x="133542" y="53451"/>
                                </a:lnTo>
                                <a:lnTo>
                                  <a:pt x="148222" y="50413"/>
                                </a:lnTo>
                                <a:lnTo>
                                  <a:pt x="162867" y="47182"/>
                                </a:lnTo>
                                <a:lnTo>
                                  <a:pt x="177477" y="43775"/>
                                </a:lnTo>
                                <a:lnTo>
                                  <a:pt x="192016" y="40193"/>
                                </a:lnTo>
                                <a:lnTo>
                                  <a:pt x="206556" y="36436"/>
                                </a:lnTo>
                                <a:lnTo>
                                  <a:pt x="221025" y="32502"/>
                                </a:lnTo>
                                <a:lnTo>
                                  <a:pt x="235442" y="28376"/>
                                </a:lnTo>
                                <a:lnTo>
                                  <a:pt x="249805" y="24074"/>
                                </a:lnTo>
                                <a:lnTo>
                                  <a:pt x="264116" y="19631"/>
                                </a:lnTo>
                                <a:lnTo>
                                  <a:pt x="278375" y="14978"/>
                                </a:lnTo>
                                <a:lnTo>
                                  <a:pt x="292563" y="10167"/>
                                </a:lnTo>
                                <a:lnTo>
                                  <a:pt x="306716" y="5162"/>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1" name="Freeform: Shape 2571"/>
                        <wps:cNvSpPr/>
                        <wps:spPr>
                          <a:xfrm>
                            <a:off x="1645494" y="3080700"/>
                            <a:ext cx="325497" cy="55487"/>
                          </a:xfrm>
                          <a:custGeom>
                            <a:avLst/>
                            <a:gdLst>
                              <a:gd name="connsiteX0" fmla="*/ 323145 w 325497"/>
                              <a:gd name="connsiteY0" fmla="*/ 19175 h 55487"/>
                              <a:gd name="connsiteX1" fmla="*/ 324322 w 325497"/>
                              <a:gd name="connsiteY1" fmla="*/ 35786 h 55487"/>
                              <a:gd name="connsiteX2" fmla="*/ 325498 w 325497"/>
                              <a:gd name="connsiteY2" fmla="*/ 52432 h 55487"/>
                              <a:gd name="connsiteX3" fmla="*/ 309940 w 325497"/>
                              <a:gd name="connsiteY3" fmla="*/ 53416 h 55487"/>
                              <a:gd name="connsiteX4" fmla="*/ 294400 w 325497"/>
                              <a:gd name="connsiteY4" fmla="*/ 54223 h 55487"/>
                              <a:gd name="connsiteX5" fmla="*/ 278842 w 325497"/>
                              <a:gd name="connsiteY5" fmla="*/ 54820 h 55487"/>
                              <a:gd name="connsiteX6" fmla="*/ 263267 w 325497"/>
                              <a:gd name="connsiteY6" fmla="*/ 55242 h 55487"/>
                              <a:gd name="connsiteX7" fmla="*/ 247709 w 325497"/>
                              <a:gd name="connsiteY7" fmla="*/ 55470 h 55487"/>
                              <a:gd name="connsiteX8" fmla="*/ 232133 w 325497"/>
                              <a:gd name="connsiteY8" fmla="*/ 55488 h 55487"/>
                              <a:gd name="connsiteX9" fmla="*/ 216558 w 325497"/>
                              <a:gd name="connsiteY9" fmla="*/ 55330 h 55487"/>
                              <a:gd name="connsiteX10" fmla="*/ 200982 w 325497"/>
                              <a:gd name="connsiteY10" fmla="*/ 54961 h 55487"/>
                              <a:gd name="connsiteX11" fmla="*/ 185424 w 325497"/>
                              <a:gd name="connsiteY11" fmla="*/ 54399 h 55487"/>
                              <a:gd name="connsiteX12" fmla="*/ 169884 w 325497"/>
                              <a:gd name="connsiteY12" fmla="*/ 53644 h 55487"/>
                              <a:gd name="connsiteX13" fmla="*/ 154326 w 325497"/>
                              <a:gd name="connsiteY13" fmla="*/ 52713 h 55487"/>
                              <a:gd name="connsiteX14" fmla="*/ 138803 w 325497"/>
                              <a:gd name="connsiteY14" fmla="*/ 51589 h 55487"/>
                              <a:gd name="connsiteX15" fmla="*/ 123280 w 325497"/>
                              <a:gd name="connsiteY15" fmla="*/ 50255 h 55487"/>
                              <a:gd name="connsiteX16" fmla="*/ 107789 w 325497"/>
                              <a:gd name="connsiteY16" fmla="*/ 48727 h 55487"/>
                              <a:gd name="connsiteX17" fmla="*/ 92310 w 325497"/>
                              <a:gd name="connsiteY17" fmla="*/ 47024 h 55487"/>
                              <a:gd name="connsiteX18" fmla="*/ 76851 w 325497"/>
                              <a:gd name="connsiteY18" fmla="*/ 45128 h 55487"/>
                              <a:gd name="connsiteX19" fmla="*/ 61431 w 325497"/>
                              <a:gd name="connsiteY19" fmla="*/ 43003 h 55487"/>
                              <a:gd name="connsiteX20" fmla="*/ 46018 w 325497"/>
                              <a:gd name="connsiteY20" fmla="*/ 40720 h 55487"/>
                              <a:gd name="connsiteX21" fmla="*/ 30649 w 325497"/>
                              <a:gd name="connsiteY21" fmla="*/ 38262 h 55487"/>
                              <a:gd name="connsiteX22" fmla="*/ 15300 w 325497"/>
                              <a:gd name="connsiteY22" fmla="*/ 35593 h 55487"/>
                              <a:gd name="connsiteX23" fmla="*/ 0 w 325497"/>
                              <a:gd name="connsiteY23" fmla="*/ 32731 h 55487"/>
                              <a:gd name="connsiteX24" fmla="*/ 3172 w 325497"/>
                              <a:gd name="connsiteY24" fmla="*/ 16365 h 55487"/>
                              <a:gd name="connsiteX25" fmla="*/ 6317 w 325497"/>
                              <a:gd name="connsiteY25" fmla="*/ 0 h 55487"/>
                              <a:gd name="connsiteX26" fmla="*/ 21234 w 325497"/>
                              <a:gd name="connsiteY26" fmla="*/ 2792 h 55487"/>
                              <a:gd name="connsiteX27" fmla="*/ 36149 w 325497"/>
                              <a:gd name="connsiteY27" fmla="*/ 5391 h 55487"/>
                              <a:gd name="connsiteX28" fmla="*/ 51110 w 325497"/>
                              <a:gd name="connsiteY28" fmla="*/ 7796 h 55487"/>
                              <a:gd name="connsiteX29" fmla="*/ 66118 w 325497"/>
                              <a:gd name="connsiteY29" fmla="*/ 10027 h 55487"/>
                              <a:gd name="connsiteX30" fmla="*/ 81126 w 325497"/>
                              <a:gd name="connsiteY30" fmla="*/ 12063 h 55487"/>
                              <a:gd name="connsiteX31" fmla="*/ 96177 w 325497"/>
                              <a:gd name="connsiteY31" fmla="*/ 13925 h 55487"/>
                              <a:gd name="connsiteX32" fmla="*/ 111252 w 325497"/>
                              <a:gd name="connsiteY32" fmla="*/ 15575 h 55487"/>
                              <a:gd name="connsiteX33" fmla="*/ 126336 w 325497"/>
                              <a:gd name="connsiteY33" fmla="*/ 17068 h 55487"/>
                              <a:gd name="connsiteX34" fmla="*/ 141420 w 325497"/>
                              <a:gd name="connsiteY34" fmla="*/ 18367 h 55487"/>
                              <a:gd name="connsiteX35" fmla="*/ 156538 w 325497"/>
                              <a:gd name="connsiteY35" fmla="*/ 19456 h 55487"/>
                              <a:gd name="connsiteX36" fmla="*/ 171675 w 325497"/>
                              <a:gd name="connsiteY36" fmla="*/ 20369 h 55487"/>
                              <a:gd name="connsiteX37" fmla="*/ 186811 w 325497"/>
                              <a:gd name="connsiteY37" fmla="*/ 21106 h 55487"/>
                              <a:gd name="connsiteX38" fmla="*/ 201983 w 325497"/>
                              <a:gd name="connsiteY38" fmla="*/ 21651 h 55487"/>
                              <a:gd name="connsiteX39" fmla="*/ 217120 w 325497"/>
                              <a:gd name="connsiteY39" fmla="*/ 21984 h 55487"/>
                              <a:gd name="connsiteX40" fmla="*/ 232291 w 325497"/>
                              <a:gd name="connsiteY40" fmla="*/ 22143 h 55487"/>
                              <a:gd name="connsiteX41" fmla="*/ 247428 w 325497"/>
                              <a:gd name="connsiteY41" fmla="*/ 22125 h 55487"/>
                              <a:gd name="connsiteX42" fmla="*/ 262599 w 325497"/>
                              <a:gd name="connsiteY42" fmla="*/ 21914 h 55487"/>
                              <a:gd name="connsiteX43" fmla="*/ 277736 w 325497"/>
                              <a:gd name="connsiteY43" fmla="*/ 21510 h 55487"/>
                              <a:gd name="connsiteX44" fmla="*/ 292890 w 325497"/>
                              <a:gd name="connsiteY44" fmla="*/ 20913 h 55487"/>
                              <a:gd name="connsiteX45" fmla="*/ 308026 w 325497"/>
                              <a:gd name="connsiteY45" fmla="*/ 20158 h 554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325497" h="55487">
                                <a:moveTo>
                                  <a:pt x="323145" y="19175"/>
                                </a:moveTo>
                                <a:lnTo>
                                  <a:pt x="324322" y="35786"/>
                                </a:lnTo>
                                <a:lnTo>
                                  <a:pt x="325498" y="52432"/>
                                </a:lnTo>
                                <a:lnTo>
                                  <a:pt x="309940" y="53416"/>
                                </a:lnTo>
                                <a:lnTo>
                                  <a:pt x="294400" y="54223"/>
                                </a:lnTo>
                                <a:lnTo>
                                  <a:pt x="278842" y="54820"/>
                                </a:lnTo>
                                <a:lnTo>
                                  <a:pt x="263267" y="55242"/>
                                </a:lnTo>
                                <a:lnTo>
                                  <a:pt x="247709" y="55470"/>
                                </a:lnTo>
                                <a:lnTo>
                                  <a:pt x="232133" y="55488"/>
                                </a:lnTo>
                                <a:lnTo>
                                  <a:pt x="216558" y="55330"/>
                                </a:lnTo>
                                <a:lnTo>
                                  <a:pt x="200982" y="54961"/>
                                </a:lnTo>
                                <a:lnTo>
                                  <a:pt x="185424" y="54399"/>
                                </a:lnTo>
                                <a:lnTo>
                                  <a:pt x="169884" y="53644"/>
                                </a:lnTo>
                                <a:lnTo>
                                  <a:pt x="154326" y="52713"/>
                                </a:lnTo>
                                <a:lnTo>
                                  <a:pt x="138803" y="51589"/>
                                </a:lnTo>
                                <a:lnTo>
                                  <a:pt x="123280" y="50255"/>
                                </a:lnTo>
                                <a:lnTo>
                                  <a:pt x="107789" y="48727"/>
                                </a:lnTo>
                                <a:lnTo>
                                  <a:pt x="92310" y="47024"/>
                                </a:lnTo>
                                <a:lnTo>
                                  <a:pt x="76851" y="45128"/>
                                </a:lnTo>
                                <a:lnTo>
                                  <a:pt x="61431" y="43003"/>
                                </a:lnTo>
                                <a:lnTo>
                                  <a:pt x="46018" y="40720"/>
                                </a:lnTo>
                                <a:lnTo>
                                  <a:pt x="30649" y="38262"/>
                                </a:lnTo>
                                <a:lnTo>
                                  <a:pt x="15300" y="35593"/>
                                </a:lnTo>
                                <a:lnTo>
                                  <a:pt x="0" y="32731"/>
                                </a:lnTo>
                                <a:lnTo>
                                  <a:pt x="3172" y="16365"/>
                                </a:lnTo>
                                <a:lnTo>
                                  <a:pt x="6317" y="0"/>
                                </a:lnTo>
                                <a:lnTo>
                                  <a:pt x="21234" y="2792"/>
                                </a:lnTo>
                                <a:lnTo>
                                  <a:pt x="36149" y="5391"/>
                                </a:lnTo>
                                <a:lnTo>
                                  <a:pt x="51110" y="7796"/>
                                </a:lnTo>
                                <a:lnTo>
                                  <a:pt x="66118" y="10027"/>
                                </a:lnTo>
                                <a:lnTo>
                                  <a:pt x="81126" y="12063"/>
                                </a:lnTo>
                                <a:lnTo>
                                  <a:pt x="96177" y="13925"/>
                                </a:lnTo>
                                <a:lnTo>
                                  <a:pt x="111252" y="15575"/>
                                </a:lnTo>
                                <a:lnTo>
                                  <a:pt x="126336" y="17068"/>
                                </a:lnTo>
                                <a:lnTo>
                                  <a:pt x="141420" y="18367"/>
                                </a:lnTo>
                                <a:lnTo>
                                  <a:pt x="156538" y="19456"/>
                                </a:lnTo>
                                <a:lnTo>
                                  <a:pt x="171675" y="20369"/>
                                </a:lnTo>
                                <a:lnTo>
                                  <a:pt x="186811" y="21106"/>
                                </a:lnTo>
                                <a:lnTo>
                                  <a:pt x="201983" y="21651"/>
                                </a:lnTo>
                                <a:lnTo>
                                  <a:pt x="217120" y="21984"/>
                                </a:lnTo>
                                <a:lnTo>
                                  <a:pt x="232291" y="22143"/>
                                </a:lnTo>
                                <a:lnTo>
                                  <a:pt x="247428" y="22125"/>
                                </a:lnTo>
                                <a:lnTo>
                                  <a:pt x="262599" y="21914"/>
                                </a:lnTo>
                                <a:lnTo>
                                  <a:pt x="277736" y="21510"/>
                                </a:lnTo>
                                <a:lnTo>
                                  <a:pt x="292890" y="20913"/>
                                </a:lnTo>
                                <a:lnTo>
                                  <a:pt x="308026" y="20158"/>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2" name="Freeform: Shape 2572"/>
                        <wps:cNvSpPr/>
                        <wps:spPr>
                          <a:xfrm>
                            <a:off x="1328281" y="2976696"/>
                            <a:ext cx="302680" cy="132397"/>
                          </a:xfrm>
                          <a:custGeom>
                            <a:avLst/>
                            <a:gdLst>
                              <a:gd name="connsiteX0" fmla="*/ 302681 w 302680"/>
                              <a:gd name="connsiteY0" fmla="*/ 99772 h 132397"/>
                              <a:gd name="connsiteX1" fmla="*/ 299217 w 302680"/>
                              <a:gd name="connsiteY1" fmla="*/ 116102 h 132397"/>
                              <a:gd name="connsiteX2" fmla="*/ 295780 w 302680"/>
                              <a:gd name="connsiteY2" fmla="*/ 132398 h 132397"/>
                              <a:gd name="connsiteX3" fmla="*/ 280452 w 302680"/>
                              <a:gd name="connsiteY3" fmla="*/ 129044 h 132397"/>
                              <a:gd name="connsiteX4" fmla="*/ 265149 w 302680"/>
                              <a:gd name="connsiteY4" fmla="*/ 125514 h 132397"/>
                              <a:gd name="connsiteX5" fmla="*/ 249921 w 302680"/>
                              <a:gd name="connsiteY5" fmla="*/ 121809 h 132397"/>
                              <a:gd name="connsiteX6" fmla="*/ 234709 w 302680"/>
                              <a:gd name="connsiteY6" fmla="*/ 117894 h 132397"/>
                              <a:gd name="connsiteX7" fmla="*/ 219562 w 302680"/>
                              <a:gd name="connsiteY7" fmla="*/ 113767 h 132397"/>
                              <a:gd name="connsiteX8" fmla="*/ 204466 w 302680"/>
                              <a:gd name="connsiteY8" fmla="*/ 109465 h 132397"/>
                              <a:gd name="connsiteX9" fmla="*/ 189435 w 302680"/>
                              <a:gd name="connsiteY9" fmla="*/ 104987 h 132397"/>
                              <a:gd name="connsiteX10" fmla="*/ 174449 w 302680"/>
                              <a:gd name="connsiteY10" fmla="*/ 100317 h 132397"/>
                              <a:gd name="connsiteX11" fmla="*/ 159534 w 302680"/>
                              <a:gd name="connsiteY11" fmla="*/ 95453 h 132397"/>
                              <a:gd name="connsiteX12" fmla="*/ 144665 w 302680"/>
                              <a:gd name="connsiteY12" fmla="*/ 90413 h 132397"/>
                              <a:gd name="connsiteX13" fmla="*/ 129883 w 302680"/>
                              <a:gd name="connsiteY13" fmla="*/ 85180 h 132397"/>
                              <a:gd name="connsiteX14" fmla="*/ 115147 w 302680"/>
                              <a:gd name="connsiteY14" fmla="*/ 79772 h 132397"/>
                              <a:gd name="connsiteX15" fmla="*/ 100498 w 302680"/>
                              <a:gd name="connsiteY15" fmla="*/ 74153 h 132397"/>
                              <a:gd name="connsiteX16" fmla="*/ 85901 w 302680"/>
                              <a:gd name="connsiteY16" fmla="*/ 68376 h 132397"/>
                              <a:gd name="connsiteX17" fmla="*/ 71391 w 302680"/>
                              <a:gd name="connsiteY17" fmla="*/ 62406 h 132397"/>
                              <a:gd name="connsiteX18" fmla="*/ 56950 w 302680"/>
                              <a:gd name="connsiteY18" fmla="*/ 56278 h 132397"/>
                              <a:gd name="connsiteX19" fmla="*/ 42597 w 302680"/>
                              <a:gd name="connsiteY19" fmla="*/ 49939 h 132397"/>
                              <a:gd name="connsiteX20" fmla="*/ 28314 w 302680"/>
                              <a:gd name="connsiteY20" fmla="*/ 43442 h 132397"/>
                              <a:gd name="connsiteX21" fmla="*/ 14099 w 302680"/>
                              <a:gd name="connsiteY21" fmla="*/ 36734 h 132397"/>
                              <a:gd name="connsiteX22" fmla="*/ 0 w 302680"/>
                              <a:gd name="connsiteY22" fmla="*/ 29868 h 132397"/>
                              <a:gd name="connsiteX23" fmla="*/ 14759 w 302680"/>
                              <a:gd name="connsiteY23" fmla="*/ 0 h 132397"/>
                              <a:gd name="connsiteX24" fmla="*/ 28498 w 302680"/>
                              <a:gd name="connsiteY24" fmla="*/ 6673 h 132397"/>
                              <a:gd name="connsiteX25" fmla="*/ 42325 w 302680"/>
                              <a:gd name="connsiteY25" fmla="*/ 13187 h 132397"/>
                              <a:gd name="connsiteX26" fmla="*/ 56227 w 302680"/>
                              <a:gd name="connsiteY26" fmla="*/ 19508 h 132397"/>
                              <a:gd name="connsiteX27" fmla="*/ 70192 w 302680"/>
                              <a:gd name="connsiteY27" fmla="*/ 25672 h 132397"/>
                              <a:gd name="connsiteX28" fmla="*/ 84250 w 302680"/>
                              <a:gd name="connsiteY28" fmla="*/ 31660 h 132397"/>
                              <a:gd name="connsiteX29" fmla="*/ 98372 w 302680"/>
                              <a:gd name="connsiteY29" fmla="*/ 37454 h 132397"/>
                              <a:gd name="connsiteX30" fmla="*/ 112586 w 302680"/>
                              <a:gd name="connsiteY30" fmla="*/ 43108 h 132397"/>
                              <a:gd name="connsiteX31" fmla="*/ 126847 w 302680"/>
                              <a:gd name="connsiteY31" fmla="*/ 48552 h 132397"/>
                              <a:gd name="connsiteX32" fmla="*/ 141177 w 302680"/>
                              <a:gd name="connsiteY32" fmla="*/ 53819 h 132397"/>
                              <a:gd name="connsiteX33" fmla="*/ 155594 w 302680"/>
                              <a:gd name="connsiteY33" fmla="*/ 58912 h 132397"/>
                              <a:gd name="connsiteX34" fmla="*/ 170058 w 302680"/>
                              <a:gd name="connsiteY34" fmla="*/ 63828 h 132397"/>
                              <a:gd name="connsiteX35" fmla="*/ 184567 w 302680"/>
                              <a:gd name="connsiteY35" fmla="*/ 68569 h 132397"/>
                              <a:gd name="connsiteX36" fmla="*/ 199170 w 302680"/>
                              <a:gd name="connsiteY36" fmla="*/ 73117 h 132397"/>
                              <a:gd name="connsiteX37" fmla="*/ 213790 w 302680"/>
                              <a:gd name="connsiteY37" fmla="*/ 77472 h 132397"/>
                              <a:gd name="connsiteX38" fmla="*/ 228481 w 302680"/>
                              <a:gd name="connsiteY38" fmla="*/ 81651 h 132397"/>
                              <a:gd name="connsiteX39" fmla="*/ 243240 w 302680"/>
                              <a:gd name="connsiteY39" fmla="*/ 85655 h 132397"/>
                              <a:gd name="connsiteX40" fmla="*/ 258021 w 302680"/>
                              <a:gd name="connsiteY40" fmla="*/ 89465 h 132397"/>
                              <a:gd name="connsiteX41" fmla="*/ 272868 w 302680"/>
                              <a:gd name="connsiteY41" fmla="*/ 93100 h 132397"/>
                              <a:gd name="connsiteX42" fmla="*/ 287743 w 302680"/>
                              <a:gd name="connsiteY42" fmla="*/ 96541 h 1323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302680" h="132397">
                                <a:moveTo>
                                  <a:pt x="302681" y="99772"/>
                                </a:moveTo>
                                <a:lnTo>
                                  <a:pt x="299217" y="116102"/>
                                </a:lnTo>
                                <a:lnTo>
                                  <a:pt x="295780" y="132398"/>
                                </a:lnTo>
                                <a:lnTo>
                                  <a:pt x="280452" y="129044"/>
                                </a:lnTo>
                                <a:lnTo>
                                  <a:pt x="265149" y="125514"/>
                                </a:lnTo>
                                <a:lnTo>
                                  <a:pt x="249921" y="121809"/>
                                </a:lnTo>
                                <a:lnTo>
                                  <a:pt x="234709" y="117894"/>
                                </a:lnTo>
                                <a:lnTo>
                                  <a:pt x="219562" y="113767"/>
                                </a:lnTo>
                                <a:lnTo>
                                  <a:pt x="204466" y="109465"/>
                                </a:lnTo>
                                <a:lnTo>
                                  <a:pt x="189435" y="104987"/>
                                </a:lnTo>
                                <a:lnTo>
                                  <a:pt x="174449" y="100317"/>
                                </a:lnTo>
                                <a:lnTo>
                                  <a:pt x="159534" y="95453"/>
                                </a:lnTo>
                                <a:lnTo>
                                  <a:pt x="144665" y="90413"/>
                                </a:lnTo>
                                <a:lnTo>
                                  <a:pt x="129883" y="85180"/>
                                </a:lnTo>
                                <a:lnTo>
                                  <a:pt x="115147" y="79772"/>
                                </a:lnTo>
                                <a:lnTo>
                                  <a:pt x="100498" y="74153"/>
                                </a:lnTo>
                                <a:lnTo>
                                  <a:pt x="85901" y="68376"/>
                                </a:lnTo>
                                <a:lnTo>
                                  <a:pt x="71391" y="62406"/>
                                </a:lnTo>
                                <a:lnTo>
                                  <a:pt x="56950" y="56278"/>
                                </a:lnTo>
                                <a:lnTo>
                                  <a:pt x="42597" y="49939"/>
                                </a:lnTo>
                                <a:lnTo>
                                  <a:pt x="28314" y="43442"/>
                                </a:lnTo>
                                <a:lnTo>
                                  <a:pt x="14099" y="36734"/>
                                </a:lnTo>
                                <a:lnTo>
                                  <a:pt x="0" y="29868"/>
                                </a:lnTo>
                                <a:lnTo>
                                  <a:pt x="14759" y="0"/>
                                </a:lnTo>
                                <a:lnTo>
                                  <a:pt x="28498" y="6673"/>
                                </a:lnTo>
                                <a:lnTo>
                                  <a:pt x="42325" y="13187"/>
                                </a:lnTo>
                                <a:lnTo>
                                  <a:pt x="56227" y="19508"/>
                                </a:lnTo>
                                <a:lnTo>
                                  <a:pt x="70192" y="25672"/>
                                </a:lnTo>
                                <a:lnTo>
                                  <a:pt x="84250" y="31660"/>
                                </a:lnTo>
                                <a:lnTo>
                                  <a:pt x="98372" y="37454"/>
                                </a:lnTo>
                                <a:lnTo>
                                  <a:pt x="112586" y="43108"/>
                                </a:lnTo>
                                <a:lnTo>
                                  <a:pt x="126847" y="48552"/>
                                </a:lnTo>
                                <a:lnTo>
                                  <a:pt x="141177" y="53819"/>
                                </a:lnTo>
                                <a:lnTo>
                                  <a:pt x="155594" y="58912"/>
                                </a:lnTo>
                                <a:lnTo>
                                  <a:pt x="170058" y="63828"/>
                                </a:lnTo>
                                <a:lnTo>
                                  <a:pt x="184567" y="68569"/>
                                </a:lnTo>
                                <a:lnTo>
                                  <a:pt x="199170" y="73117"/>
                                </a:lnTo>
                                <a:lnTo>
                                  <a:pt x="213790" y="77472"/>
                                </a:lnTo>
                                <a:lnTo>
                                  <a:pt x="228481" y="81651"/>
                                </a:lnTo>
                                <a:lnTo>
                                  <a:pt x="243240" y="85655"/>
                                </a:lnTo>
                                <a:lnTo>
                                  <a:pt x="258021" y="89465"/>
                                </a:lnTo>
                                <a:lnTo>
                                  <a:pt x="272868" y="93100"/>
                                </a:lnTo>
                                <a:lnTo>
                                  <a:pt x="287743" y="96541"/>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3" name="Freeform: Shape 2573"/>
                        <wps:cNvSpPr/>
                        <wps:spPr>
                          <a:xfrm>
                            <a:off x="1051584" y="2795431"/>
                            <a:ext cx="272461" cy="201300"/>
                          </a:xfrm>
                          <a:custGeom>
                            <a:avLst/>
                            <a:gdLst>
                              <a:gd name="connsiteX0" fmla="*/ 272462 w 272461"/>
                              <a:gd name="connsiteY0" fmla="*/ 171678 h 201300"/>
                              <a:gd name="connsiteX1" fmla="*/ 264814 w 272461"/>
                              <a:gd name="connsiteY1" fmla="*/ 186480 h 201300"/>
                              <a:gd name="connsiteX2" fmla="*/ 257180 w 272461"/>
                              <a:gd name="connsiteY2" fmla="*/ 201300 h 201300"/>
                              <a:gd name="connsiteX3" fmla="*/ 243331 w 272461"/>
                              <a:gd name="connsiteY3" fmla="*/ 194031 h 201300"/>
                              <a:gd name="connsiteX4" fmla="*/ 229569 w 272461"/>
                              <a:gd name="connsiteY4" fmla="*/ 186603 h 201300"/>
                              <a:gd name="connsiteX5" fmla="*/ 215917 w 272461"/>
                              <a:gd name="connsiteY5" fmla="*/ 179000 h 201300"/>
                              <a:gd name="connsiteX6" fmla="*/ 202339 w 272461"/>
                              <a:gd name="connsiteY6" fmla="*/ 171239 h 201300"/>
                              <a:gd name="connsiteX7" fmla="*/ 188868 w 272461"/>
                              <a:gd name="connsiteY7" fmla="*/ 163320 h 201300"/>
                              <a:gd name="connsiteX8" fmla="*/ 175517 w 272461"/>
                              <a:gd name="connsiteY8" fmla="*/ 155207 h 201300"/>
                              <a:gd name="connsiteX9" fmla="*/ 162252 w 272461"/>
                              <a:gd name="connsiteY9" fmla="*/ 146919 h 201300"/>
                              <a:gd name="connsiteX10" fmla="*/ 149076 w 272461"/>
                              <a:gd name="connsiteY10" fmla="*/ 138508 h 201300"/>
                              <a:gd name="connsiteX11" fmla="*/ 136037 w 272461"/>
                              <a:gd name="connsiteY11" fmla="*/ 129904 h 201300"/>
                              <a:gd name="connsiteX12" fmla="*/ 123091 w 272461"/>
                              <a:gd name="connsiteY12" fmla="*/ 121142 h 201300"/>
                              <a:gd name="connsiteX13" fmla="*/ 110256 w 272461"/>
                              <a:gd name="connsiteY13" fmla="*/ 112222 h 201300"/>
                              <a:gd name="connsiteX14" fmla="*/ 97536 w 272461"/>
                              <a:gd name="connsiteY14" fmla="*/ 103161 h 201300"/>
                              <a:gd name="connsiteX15" fmla="*/ 84903 w 272461"/>
                              <a:gd name="connsiteY15" fmla="*/ 93925 h 201300"/>
                              <a:gd name="connsiteX16" fmla="*/ 72434 w 272461"/>
                              <a:gd name="connsiteY16" fmla="*/ 84531 h 201300"/>
                              <a:gd name="connsiteX17" fmla="*/ 60051 w 272461"/>
                              <a:gd name="connsiteY17" fmla="*/ 74961 h 201300"/>
                              <a:gd name="connsiteX18" fmla="*/ 47784 w 272461"/>
                              <a:gd name="connsiteY18" fmla="*/ 65268 h 201300"/>
                              <a:gd name="connsiteX19" fmla="*/ 35648 w 272461"/>
                              <a:gd name="connsiteY19" fmla="*/ 55417 h 201300"/>
                              <a:gd name="connsiteX20" fmla="*/ 23653 w 272461"/>
                              <a:gd name="connsiteY20" fmla="*/ 45408 h 201300"/>
                              <a:gd name="connsiteX21" fmla="*/ 11769 w 272461"/>
                              <a:gd name="connsiteY21" fmla="*/ 35242 h 201300"/>
                              <a:gd name="connsiteX22" fmla="*/ 0 w 272461"/>
                              <a:gd name="connsiteY22" fmla="*/ 24952 h 201300"/>
                              <a:gd name="connsiteX23" fmla="*/ 22136 w 272461"/>
                              <a:gd name="connsiteY23" fmla="*/ 0 h 201300"/>
                              <a:gd name="connsiteX24" fmla="*/ 33569 w 272461"/>
                              <a:gd name="connsiteY24" fmla="*/ 10044 h 201300"/>
                              <a:gd name="connsiteX25" fmla="*/ 45136 w 272461"/>
                              <a:gd name="connsiteY25" fmla="*/ 19912 h 201300"/>
                              <a:gd name="connsiteX26" fmla="*/ 56834 w 272461"/>
                              <a:gd name="connsiteY26" fmla="*/ 29675 h 201300"/>
                              <a:gd name="connsiteX27" fmla="*/ 68650 w 272461"/>
                              <a:gd name="connsiteY27" fmla="*/ 39245 h 201300"/>
                              <a:gd name="connsiteX28" fmla="*/ 80582 w 272461"/>
                              <a:gd name="connsiteY28" fmla="*/ 48710 h 201300"/>
                              <a:gd name="connsiteX29" fmla="*/ 92623 w 272461"/>
                              <a:gd name="connsiteY29" fmla="*/ 57999 h 201300"/>
                              <a:gd name="connsiteX30" fmla="*/ 104779 w 272461"/>
                              <a:gd name="connsiteY30" fmla="*/ 67147 h 201300"/>
                              <a:gd name="connsiteX31" fmla="*/ 117048 w 272461"/>
                              <a:gd name="connsiteY31" fmla="*/ 76137 h 201300"/>
                              <a:gd name="connsiteX32" fmla="*/ 129431 w 272461"/>
                              <a:gd name="connsiteY32" fmla="*/ 84970 h 201300"/>
                              <a:gd name="connsiteX33" fmla="*/ 141923 w 272461"/>
                              <a:gd name="connsiteY33" fmla="*/ 93662 h 201300"/>
                              <a:gd name="connsiteX34" fmla="*/ 154533 w 272461"/>
                              <a:gd name="connsiteY34" fmla="*/ 102178 h 201300"/>
                              <a:gd name="connsiteX35" fmla="*/ 167253 w 272461"/>
                              <a:gd name="connsiteY35" fmla="*/ 110554 h 201300"/>
                              <a:gd name="connsiteX36" fmla="*/ 180065 w 272461"/>
                              <a:gd name="connsiteY36" fmla="*/ 118771 h 201300"/>
                              <a:gd name="connsiteX37" fmla="*/ 192964 w 272461"/>
                              <a:gd name="connsiteY37" fmla="*/ 126814 h 201300"/>
                              <a:gd name="connsiteX38" fmla="*/ 205985 w 272461"/>
                              <a:gd name="connsiteY38" fmla="*/ 134698 h 201300"/>
                              <a:gd name="connsiteX39" fmla="*/ 219086 w 272461"/>
                              <a:gd name="connsiteY39" fmla="*/ 142424 h 201300"/>
                              <a:gd name="connsiteX40" fmla="*/ 232288 w 272461"/>
                              <a:gd name="connsiteY40" fmla="*/ 149992 h 201300"/>
                              <a:gd name="connsiteX41" fmla="*/ 245591 w 272461"/>
                              <a:gd name="connsiteY41" fmla="*/ 157385 h 201300"/>
                              <a:gd name="connsiteX42" fmla="*/ 258971 w 272461"/>
                              <a:gd name="connsiteY42" fmla="*/ 164601 h 201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272461" h="201300">
                                <a:moveTo>
                                  <a:pt x="272462" y="171678"/>
                                </a:moveTo>
                                <a:lnTo>
                                  <a:pt x="264814" y="186480"/>
                                </a:lnTo>
                                <a:lnTo>
                                  <a:pt x="257180" y="201300"/>
                                </a:lnTo>
                                <a:lnTo>
                                  <a:pt x="243331" y="194031"/>
                                </a:lnTo>
                                <a:lnTo>
                                  <a:pt x="229569" y="186603"/>
                                </a:lnTo>
                                <a:lnTo>
                                  <a:pt x="215917" y="179000"/>
                                </a:lnTo>
                                <a:lnTo>
                                  <a:pt x="202339" y="171239"/>
                                </a:lnTo>
                                <a:lnTo>
                                  <a:pt x="188868" y="163320"/>
                                </a:lnTo>
                                <a:lnTo>
                                  <a:pt x="175517" y="155207"/>
                                </a:lnTo>
                                <a:lnTo>
                                  <a:pt x="162252" y="146919"/>
                                </a:lnTo>
                                <a:lnTo>
                                  <a:pt x="149076" y="138508"/>
                                </a:lnTo>
                                <a:lnTo>
                                  <a:pt x="136037" y="129904"/>
                                </a:lnTo>
                                <a:lnTo>
                                  <a:pt x="123091" y="121142"/>
                                </a:lnTo>
                                <a:lnTo>
                                  <a:pt x="110256" y="112222"/>
                                </a:lnTo>
                                <a:lnTo>
                                  <a:pt x="97536" y="103161"/>
                                </a:lnTo>
                                <a:lnTo>
                                  <a:pt x="84903" y="93925"/>
                                </a:lnTo>
                                <a:lnTo>
                                  <a:pt x="72434" y="84531"/>
                                </a:lnTo>
                                <a:lnTo>
                                  <a:pt x="60051" y="74961"/>
                                </a:lnTo>
                                <a:lnTo>
                                  <a:pt x="47784" y="65268"/>
                                </a:lnTo>
                                <a:lnTo>
                                  <a:pt x="35648" y="55417"/>
                                </a:lnTo>
                                <a:lnTo>
                                  <a:pt x="23653" y="45408"/>
                                </a:lnTo>
                                <a:lnTo>
                                  <a:pt x="11769" y="35242"/>
                                </a:lnTo>
                                <a:lnTo>
                                  <a:pt x="0" y="24952"/>
                                </a:lnTo>
                                <a:lnTo>
                                  <a:pt x="22136" y="0"/>
                                </a:lnTo>
                                <a:lnTo>
                                  <a:pt x="33569" y="10044"/>
                                </a:lnTo>
                                <a:lnTo>
                                  <a:pt x="45136" y="19912"/>
                                </a:lnTo>
                                <a:lnTo>
                                  <a:pt x="56834" y="29675"/>
                                </a:lnTo>
                                <a:lnTo>
                                  <a:pt x="68650" y="39245"/>
                                </a:lnTo>
                                <a:lnTo>
                                  <a:pt x="80582" y="48710"/>
                                </a:lnTo>
                                <a:lnTo>
                                  <a:pt x="92623" y="57999"/>
                                </a:lnTo>
                                <a:lnTo>
                                  <a:pt x="104779" y="67147"/>
                                </a:lnTo>
                                <a:lnTo>
                                  <a:pt x="117048" y="76137"/>
                                </a:lnTo>
                                <a:lnTo>
                                  <a:pt x="129431" y="84970"/>
                                </a:lnTo>
                                <a:lnTo>
                                  <a:pt x="141923" y="93662"/>
                                </a:lnTo>
                                <a:lnTo>
                                  <a:pt x="154533" y="102178"/>
                                </a:lnTo>
                                <a:lnTo>
                                  <a:pt x="167253" y="110554"/>
                                </a:lnTo>
                                <a:lnTo>
                                  <a:pt x="180065" y="118771"/>
                                </a:lnTo>
                                <a:lnTo>
                                  <a:pt x="192964" y="126814"/>
                                </a:lnTo>
                                <a:lnTo>
                                  <a:pt x="205985" y="134698"/>
                                </a:lnTo>
                                <a:lnTo>
                                  <a:pt x="219086" y="142424"/>
                                </a:lnTo>
                                <a:lnTo>
                                  <a:pt x="232288" y="149992"/>
                                </a:lnTo>
                                <a:lnTo>
                                  <a:pt x="245591" y="157385"/>
                                </a:lnTo>
                                <a:lnTo>
                                  <a:pt x="258971" y="164601"/>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4" name="Freeform: Shape 2574"/>
                        <wps:cNvSpPr/>
                        <wps:spPr>
                          <a:xfrm>
                            <a:off x="835278" y="2551742"/>
                            <a:ext cx="222639" cy="253960"/>
                          </a:xfrm>
                          <a:custGeom>
                            <a:avLst/>
                            <a:gdLst>
                              <a:gd name="connsiteX0" fmla="*/ 222640 w 222639"/>
                              <a:gd name="connsiteY0" fmla="*/ 229431 h 253960"/>
                              <a:gd name="connsiteX1" fmla="*/ 211369 w 222639"/>
                              <a:gd name="connsiteY1" fmla="*/ 241705 h 253960"/>
                              <a:gd name="connsiteX2" fmla="*/ 200076 w 222639"/>
                              <a:gd name="connsiteY2" fmla="*/ 253961 h 253960"/>
                              <a:gd name="connsiteX3" fmla="*/ 188734 w 222639"/>
                              <a:gd name="connsiteY3" fmla="*/ 243425 h 253960"/>
                              <a:gd name="connsiteX4" fmla="*/ 177528 w 222639"/>
                              <a:gd name="connsiteY4" fmla="*/ 232714 h 253960"/>
                              <a:gd name="connsiteX5" fmla="*/ 166437 w 222639"/>
                              <a:gd name="connsiteY5" fmla="*/ 221863 h 253960"/>
                              <a:gd name="connsiteX6" fmla="*/ 155502 w 222639"/>
                              <a:gd name="connsiteY6" fmla="*/ 210923 h 253960"/>
                              <a:gd name="connsiteX7" fmla="*/ 144684 w 222639"/>
                              <a:gd name="connsiteY7" fmla="*/ 199808 h 253960"/>
                              <a:gd name="connsiteX8" fmla="*/ 134022 w 222639"/>
                              <a:gd name="connsiteY8" fmla="*/ 188570 h 253960"/>
                              <a:gd name="connsiteX9" fmla="*/ 123498 w 222639"/>
                              <a:gd name="connsiteY9" fmla="*/ 177192 h 253960"/>
                              <a:gd name="connsiteX10" fmla="*/ 113085 w 222639"/>
                              <a:gd name="connsiteY10" fmla="*/ 165690 h 253960"/>
                              <a:gd name="connsiteX11" fmla="*/ 102857 w 222639"/>
                              <a:gd name="connsiteY11" fmla="*/ 154048 h 253960"/>
                              <a:gd name="connsiteX12" fmla="*/ 92758 w 222639"/>
                              <a:gd name="connsiteY12" fmla="*/ 142319 h 253960"/>
                              <a:gd name="connsiteX13" fmla="*/ 82802 w 222639"/>
                              <a:gd name="connsiteY13" fmla="*/ 130449 h 253960"/>
                              <a:gd name="connsiteX14" fmla="*/ 72973 w 222639"/>
                              <a:gd name="connsiteY14" fmla="*/ 118438 h 253960"/>
                              <a:gd name="connsiteX15" fmla="*/ 63331 w 222639"/>
                              <a:gd name="connsiteY15" fmla="*/ 106322 h 253960"/>
                              <a:gd name="connsiteX16" fmla="*/ 53828 w 222639"/>
                              <a:gd name="connsiteY16" fmla="*/ 94083 h 253960"/>
                              <a:gd name="connsiteX17" fmla="*/ 44453 w 222639"/>
                              <a:gd name="connsiteY17" fmla="*/ 81721 h 253960"/>
                              <a:gd name="connsiteX18" fmla="*/ 35262 w 222639"/>
                              <a:gd name="connsiteY18" fmla="*/ 69237 h 253960"/>
                              <a:gd name="connsiteX19" fmla="*/ 26210 w 222639"/>
                              <a:gd name="connsiteY19" fmla="*/ 56682 h 253960"/>
                              <a:gd name="connsiteX20" fmla="*/ 17316 w 222639"/>
                              <a:gd name="connsiteY20" fmla="*/ 43986 h 253960"/>
                              <a:gd name="connsiteX21" fmla="*/ 8577 w 222639"/>
                              <a:gd name="connsiteY21" fmla="*/ 31168 h 253960"/>
                              <a:gd name="connsiteX22" fmla="*/ 0 w 222639"/>
                              <a:gd name="connsiteY22" fmla="*/ 18279 h 253960"/>
                              <a:gd name="connsiteX23" fmla="*/ 13943 w 222639"/>
                              <a:gd name="connsiteY23" fmla="*/ 9131 h 253960"/>
                              <a:gd name="connsiteX24" fmla="*/ 27885 w 222639"/>
                              <a:gd name="connsiteY24" fmla="*/ 0 h 253960"/>
                              <a:gd name="connsiteX25" fmla="*/ 36235 w 222639"/>
                              <a:gd name="connsiteY25" fmla="*/ 12573 h 253960"/>
                              <a:gd name="connsiteX26" fmla="*/ 44725 w 222639"/>
                              <a:gd name="connsiteY26" fmla="*/ 25022 h 253960"/>
                              <a:gd name="connsiteX27" fmla="*/ 53394 w 222639"/>
                              <a:gd name="connsiteY27" fmla="*/ 37366 h 253960"/>
                              <a:gd name="connsiteX28" fmla="*/ 62202 w 222639"/>
                              <a:gd name="connsiteY28" fmla="*/ 49623 h 253960"/>
                              <a:gd name="connsiteX29" fmla="*/ 71167 w 222639"/>
                              <a:gd name="connsiteY29" fmla="*/ 61774 h 253960"/>
                              <a:gd name="connsiteX30" fmla="*/ 80264 w 222639"/>
                              <a:gd name="connsiteY30" fmla="*/ 73802 h 253960"/>
                              <a:gd name="connsiteX31" fmla="*/ 89523 w 222639"/>
                              <a:gd name="connsiteY31" fmla="*/ 85690 h 253960"/>
                              <a:gd name="connsiteX32" fmla="*/ 98916 w 222639"/>
                              <a:gd name="connsiteY32" fmla="*/ 97507 h 253960"/>
                              <a:gd name="connsiteX33" fmla="*/ 108467 w 222639"/>
                              <a:gd name="connsiteY33" fmla="*/ 109202 h 253960"/>
                              <a:gd name="connsiteX34" fmla="*/ 118156 w 222639"/>
                              <a:gd name="connsiteY34" fmla="*/ 120738 h 253960"/>
                              <a:gd name="connsiteX35" fmla="*/ 128000 w 222639"/>
                              <a:gd name="connsiteY35" fmla="*/ 132187 h 253960"/>
                              <a:gd name="connsiteX36" fmla="*/ 137962 w 222639"/>
                              <a:gd name="connsiteY36" fmla="*/ 143513 h 253960"/>
                              <a:gd name="connsiteX37" fmla="*/ 148080 w 222639"/>
                              <a:gd name="connsiteY37" fmla="*/ 154681 h 253960"/>
                              <a:gd name="connsiteX38" fmla="*/ 158337 w 222639"/>
                              <a:gd name="connsiteY38" fmla="*/ 165760 h 253960"/>
                              <a:gd name="connsiteX39" fmla="*/ 168727 w 222639"/>
                              <a:gd name="connsiteY39" fmla="*/ 176717 h 253960"/>
                              <a:gd name="connsiteX40" fmla="*/ 179248 w 222639"/>
                              <a:gd name="connsiteY40" fmla="*/ 187516 h 253960"/>
                              <a:gd name="connsiteX41" fmla="*/ 189888 w 222639"/>
                              <a:gd name="connsiteY41" fmla="*/ 198192 h 253960"/>
                              <a:gd name="connsiteX42" fmla="*/ 200684 w 222639"/>
                              <a:gd name="connsiteY42" fmla="*/ 208746 h 253960"/>
                              <a:gd name="connsiteX43" fmla="*/ 211595 w 222639"/>
                              <a:gd name="connsiteY43" fmla="*/ 219158 h 253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Lst>
                            <a:rect l="l" t="t" r="r" b="b"/>
                            <a:pathLst>
                              <a:path w="222639" h="253960">
                                <a:moveTo>
                                  <a:pt x="222640" y="229431"/>
                                </a:moveTo>
                                <a:lnTo>
                                  <a:pt x="211369" y="241705"/>
                                </a:lnTo>
                                <a:lnTo>
                                  <a:pt x="200076" y="253961"/>
                                </a:lnTo>
                                <a:lnTo>
                                  <a:pt x="188734" y="243425"/>
                                </a:lnTo>
                                <a:lnTo>
                                  <a:pt x="177528" y="232714"/>
                                </a:lnTo>
                                <a:lnTo>
                                  <a:pt x="166437" y="221863"/>
                                </a:lnTo>
                                <a:lnTo>
                                  <a:pt x="155502" y="210923"/>
                                </a:lnTo>
                                <a:lnTo>
                                  <a:pt x="144684" y="199808"/>
                                </a:lnTo>
                                <a:lnTo>
                                  <a:pt x="134022" y="188570"/>
                                </a:lnTo>
                                <a:lnTo>
                                  <a:pt x="123498" y="177192"/>
                                </a:lnTo>
                                <a:lnTo>
                                  <a:pt x="113085" y="165690"/>
                                </a:lnTo>
                                <a:lnTo>
                                  <a:pt x="102857" y="154048"/>
                                </a:lnTo>
                                <a:lnTo>
                                  <a:pt x="92758" y="142319"/>
                                </a:lnTo>
                                <a:lnTo>
                                  <a:pt x="82802" y="130449"/>
                                </a:lnTo>
                                <a:lnTo>
                                  <a:pt x="72973" y="118438"/>
                                </a:lnTo>
                                <a:lnTo>
                                  <a:pt x="63331" y="106322"/>
                                </a:lnTo>
                                <a:lnTo>
                                  <a:pt x="53828" y="94083"/>
                                </a:lnTo>
                                <a:lnTo>
                                  <a:pt x="44453" y="81721"/>
                                </a:lnTo>
                                <a:lnTo>
                                  <a:pt x="35262" y="69237"/>
                                </a:lnTo>
                                <a:lnTo>
                                  <a:pt x="26210" y="56682"/>
                                </a:lnTo>
                                <a:lnTo>
                                  <a:pt x="17316" y="43986"/>
                                </a:lnTo>
                                <a:lnTo>
                                  <a:pt x="8577" y="31168"/>
                                </a:lnTo>
                                <a:lnTo>
                                  <a:pt x="0" y="18279"/>
                                </a:lnTo>
                                <a:lnTo>
                                  <a:pt x="13943" y="9131"/>
                                </a:lnTo>
                                <a:lnTo>
                                  <a:pt x="27885" y="0"/>
                                </a:lnTo>
                                <a:lnTo>
                                  <a:pt x="36235" y="12573"/>
                                </a:lnTo>
                                <a:lnTo>
                                  <a:pt x="44725" y="25022"/>
                                </a:lnTo>
                                <a:lnTo>
                                  <a:pt x="53394" y="37366"/>
                                </a:lnTo>
                                <a:lnTo>
                                  <a:pt x="62202" y="49623"/>
                                </a:lnTo>
                                <a:lnTo>
                                  <a:pt x="71167" y="61774"/>
                                </a:lnTo>
                                <a:lnTo>
                                  <a:pt x="80264" y="73802"/>
                                </a:lnTo>
                                <a:lnTo>
                                  <a:pt x="89523" y="85690"/>
                                </a:lnTo>
                                <a:lnTo>
                                  <a:pt x="98916" y="97507"/>
                                </a:lnTo>
                                <a:lnTo>
                                  <a:pt x="108467" y="109202"/>
                                </a:lnTo>
                                <a:lnTo>
                                  <a:pt x="118156" y="120738"/>
                                </a:lnTo>
                                <a:lnTo>
                                  <a:pt x="128000" y="132187"/>
                                </a:lnTo>
                                <a:lnTo>
                                  <a:pt x="137962" y="143513"/>
                                </a:lnTo>
                                <a:lnTo>
                                  <a:pt x="148080" y="154681"/>
                                </a:lnTo>
                                <a:lnTo>
                                  <a:pt x="158337" y="165760"/>
                                </a:lnTo>
                                <a:lnTo>
                                  <a:pt x="168727" y="176717"/>
                                </a:lnTo>
                                <a:lnTo>
                                  <a:pt x="179248" y="187516"/>
                                </a:lnTo>
                                <a:lnTo>
                                  <a:pt x="189888" y="198192"/>
                                </a:lnTo>
                                <a:lnTo>
                                  <a:pt x="200684" y="208746"/>
                                </a:lnTo>
                                <a:lnTo>
                                  <a:pt x="211595" y="219158"/>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5" name="Freeform: Shape 2575"/>
                        <wps:cNvSpPr/>
                        <wps:spPr>
                          <a:xfrm>
                            <a:off x="706184" y="2301241"/>
                            <a:ext cx="145459" cy="250378"/>
                          </a:xfrm>
                          <a:custGeom>
                            <a:avLst/>
                            <a:gdLst>
                              <a:gd name="connsiteX0" fmla="*/ 145460 w 145459"/>
                              <a:gd name="connsiteY0" fmla="*/ 232591 h 250378"/>
                              <a:gd name="connsiteX1" fmla="*/ 131379 w 145459"/>
                              <a:gd name="connsiteY1" fmla="*/ 241476 h 250378"/>
                              <a:gd name="connsiteX2" fmla="*/ 117273 w 145459"/>
                              <a:gd name="connsiteY2" fmla="*/ 250379 h 250378"/>
                              <a:gd name="connsiteX3" fmla="*/ 108994 w 145459"/>
                              <a:gd name="connsiteY3" fmla="*/ 237069 h 250378"/>
                              <a:gd name="connsiteX4" fmla="*/ 100864 w 145459"/>
                              <a:gd name="connsiteY4" fmla="*/ 223636 h 250378"/>
                              <a:gd name="connsiteX5" fmla="*/ 92919 w 145459"/>
                              <a:gd name="connsiteY5" fmla="*/ 210098 h 250378"/>
                              <a:gd name="connsiteX6" fmla="*/ 85137 w 145459"/>
                              <a:gd name="connsiteY6" fmla="*/ 196471 h 250378"/>
                              <a:gd name="connsiteX7" fmla="*/ 77528 w 145459"/>
                              <a:gd name="connsiteY7" fmla="*/ 182758 h 250378"/>
                              <a:gd name="connsiteX8" fmla="*/ 70104 w 145459"/>
                              <a:gd name="connsiteY8" fmla="*/ 168956 h 250378"/>
                              <a:gd name="connsiteX9" fmla="*/ 62838 w 145459"/>
                              <a:gd name="connsiteY9" fmla="*/ 155049 h 250378"/>
                              <a:gd name="connsiteX10" fmla="*/ 55751 w 145459"/>
                              <a:gd name="connsiteY10" fmla="*/ 141037 h 250378"/>
                              <a:gd name="connsiteX11" fmla="*/ 48850 w 145459"/>
                              <a:gd name="connsiteY11" fmla="*/ 126972 h 250378"/>
                              <a:gd name="connsiteX12" fmla="*/ 42105 w 145459"/>
                              <a:gd name="connsiteY12" fmla="*/ 112801 h 250378"/>
                              <a:gd name="connsiteX13" fmla="*/ 35540 w 145459"/>
                              <a:gd name="connsiteY13" fmla="*/ 98561 h 250378"/>
                              <a:gd name="connsiteX14" fmla="*/ 29178 w 145459"/>
                              <a:gd name="connsiteY14" fmla="*/ 84232 h 250378"/>
                              <a:gd name="connsiteX15" fmla="*/ 22977 w 145459"/>
                              <a:gd name="connsiteY15" fmla="*/ 69816 h 250378"/>
                              <a:gd name="connsiteX16" fmla="*/ 16956 w 145459"/>
                              <a:gd name="connsiteY16" fmla="*/ 55330 h 250378"/>
                              <a:gd name="connsiteX17" fmla="*/ 11116 w 145459"/>
                              <a:gd name="connsiteY17" fmla="*/ 40773 h 250378"/>
                              <a:gd name="connsiteX18" fmla="*/ 5477 w 145459"/>
                              <a:gd name="connsiteY18" fmla="*/ 26128 h 250378"/>
                              <a:gd name="connsiteX19" fmla="*/ 0 w 145459"/>
                              <a:gd name="connsiteY19" fmla="*/ 11414 h 250378"/>
                              <a:gd name="connsiteX20" fmla="*/ 15664 w 145459"/>
                              <a:gd name="connsiteY20" fmla="*/ 5707 h 250378"/>
                              <a:gd name="connsiteX21" fmla="*/ 31309 w 145459"/>
                              <a:gd name="connsiteY21" fmla="*/ 0 h 250378"/>
                              <a:gd name="connsiteX22" fmla="*/ 36628 w 145459"/>
                              <a:gd name="connsiteY22" fmla="*/ 14311 h 250378"/>
                              <a:gd name="connsiteX23" fmla="*/ 42128 w 145459"/>
                              <a:gd name="connsiteY23" fmla="*/ 28534 h 250378"/>
                              <a:gd name="connsiteX24" fmla="*/ 47807 w 145459"/>
                              <a:gd name="connsiteY24" fmla="*/ 42739 h 250378"/>
                              <a:gd name="connsiteX25" fmla="*/ 53672 w 145459"/>
                              <a:gd name="connsiteY25" fmla="*/ 56840 h 250378"/>
                              <a:gd name="connsiteX26" fmla="*/ 59716 w 145459"/>
                              <a:gd name="connsiteY26" fmla="*/ 70852 h 250378"/>
                              <a:gd name="connsiteX27" fmla="*/ 65916 w 145459"/>
                              <a:gd name="connsiteY27" fmla="*/ 84812 h 250378"/>
                              <a:gd name="connsiteX28" fmla="*/ 72301 w 145459"/>
                              <a:gd name="connsiteY28" fmla="*/ 98683 h 250378"/>
                              <a:gd name="connsiteX29" fmla="*/ 78866 w 145459"/>
                              <a:gd name="connsiteY29" fmla="*/ 112485 h 250378"/>
                              <a:gd name="connsiteX30" fmla="*/ 85588 w 145459"/>
                              <a:gd name="connsiteY30" fmla="*/ 126164 h 250378"/>
                              <a:gd name="connsiteX31" fmla="*/ 92466 w 145459"/>
                              <a:gd name="connsiteY31" fmla="*/ 139790 h 250378"/>
                              <a:gd name="connsiteX32" fmla="*/ 99554 w 145459"/>
                              <a:gd name="connsiteY32" fmla="*/ 153328 h 250378"/>
                              <a:gd name="connsiteX33" fmla="*/ 106797 w 145459"/>
                              <a:gd name="connsiteY33" fmla="*/ 166779 h 250378"/>
                              <a:gd name="connsiteX34" fmla="*/ 114197 w 145459"/>
                              <a:gd name="connsiteY34" fmla="*/ 180141 h 250378"/>
                              <a:gd name="connsiteX35" fmla="*/ 121760 w 145459"/>
                              <a:gd name="connsiteY35" fmla="*/ 193399 h 250378"/>
                              <a:gd name="connsiteX36" fmla="*/ 129500 w 145459"/>
                              <a:gd name="connsiteY36" fmla="*/ 206568 h 250378"/>
                              <a:gd name="connsiteX37" fmla="*/ 137398 w 145459"/>
                              <a:gd name="connsiteY37" fmla="*/ 219632 h 2503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145459" h="250378">
                                <a:moveTo>
                                  <a:pt x="145460" y="232591"/>
                                </a:moveTo>
                                <a:lnTo>
                                  <a:pt x="131379" y="241476"/>
                                </a:lnTo>
                                <a:lnTo>
                                  <a:pt x="117273" y="250379"/>
                                </a:lnTo>
                                <a:lnTo>
                                  <a:pt x="108994" y="237069"/>
                                </a:lnTo>
                                <a:lnTo>
                                  <a:pt x="100864" y="223636"/>
                                </a:lnTo>
                                <a:lnTo>
                                  <a:pt x="92919" y="210098"/>
                                </a:lnTo>
                                <a:lnTo>
                                  <a:pt x="85137" y="196471"/>
                                </a:lnTo>
                                <a:lnTo>
                                  <a:pt x="77528" y="182758"/>
                                </a:lnTo>
                                <a:lnTo>
                                  <a:pt x="70104" y="168956"/>
                                </a:lnTo>
                                <a:lnTo>
                                  <a:pt x="62838" y="155049"/>
                                </a:lnTo>
                                <a:lnTo>
                                  <a:pt x="55751" y="141037"/>
                                </a:lnTo>
                                <a:lnTo>
                                  <a:pt x="48850" y="126972"/>
                                </a:lnTo>
                                <a:lnTo>
                                  <a:pt x="42105" y="112801"/>
                                </a:lnTo>
                                <a:lnTo>
                                  <a:pt x="35540" y="98561"/>
                                </a:lnTo>
                                <a:lnTo>
                                  <a:pt x="29178" y="84232"/>
                                </a:lnTo>
                                <a:lnTo>
                                  <a:pt x="22977" y="69816"/>
                                </a:lnTo>
                                <a:lnTo>
                                  <a:pt x="16956" y="55330"/>
                                </a:lnTo>
                                <a:lnTo>
                                  <a:pt x="11116" y="40773"/>
                                </a:lnTo>
                                <a:lnTo>
                                  <a:pt x="5477" y="26128"/>
                                </a:lnTo>
                                <a:lnTo>
                                  <a:pt x="0" y="11414"/>
                                </a:lnTo>
                                <a:lnTo>
                                  <a:pt x="15664" y="5707"/>
                                </a:lnTo>
                                <a:lnTo>
                                  <a:pt x="31309" y="0"/>
                                </a:lnTo>
                                <a:lnTo>
                                  <a:pt x="36628" y="14311"/>
                                </a:lnTo>
                                <a:lnTo>
                                  <a:pt x="42128" y="28534"/>
                                </a:lnTo>
                                <a:lnTo>
                                  <a:pt x="47807" y="42739"/>
                                </a:lnTo>
                                <a:lnTo>
                                  <a:pt x="53672" y="56840"/>
                                </a:lnTo>
                                <a:lnTo>
                                  <a:pt x="59716" y="70852"/>
                                </a:lnTo>
                                <a:lnTo>
                                  <a:pt x="65916" y="84812"/>
                                </a:lnTo>
                                <a:lnTo>
                                  <a:pt x="72301" y="98683"/>
                                </a:lnTo>
                                <a:lnTo>
                                  <a:pt x="78866" y="112485"/>
                                </a:lnTo>
                                <a:lnTo>
                                  <a:pt x="85588" y="126164"/>
                                </a:lnTo>
                                <a:lnTo>
                                  <a:pt x="92466" y="139790"/>
                                </a:lnTo>
                                <a:lnTo>
                                  <a:pt x="99554" y="153328"/>
                                </a:lnTo>
                                <a:lnTo>
                                  <a:pt x="106797" y="166779"/>
                                </a:lnTo>
                                <a:lnTo>
                                  <a:pt x="114197" y="180141"/>
                                </a:lnTo>
                                <a:lnTo>
                                  <a:pt x="121760" y="193399"/>
                                </a:lnTo>
                                <a:lnTo>
                                  <a:pt x="129500" y="206568"/>
                                </a:lnTo>
                                <a:lnTo>
                                  <a:pt x="137398" y="219632"/>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6" name="Freeform: Shape 2576"/>
                        <wps:cNvSpPr/>
                        <wps:spPr>
                          <a:xfrm>
                            <a:off x="641515" y="2046138"/>
                            <a:ext cx="88868" cy="245918"/>
                          </a:xfrm>
                          <a:custGeom>
                            <a:avLst/>
                            <a:gdLst>
                              <a:gd name="connsiteX0" fmla="*/ 88868 w 88868"/>
                              <a:gd name="connsiteY0" fmla="*/ 235049 h 245918"/>
                              <a:gd name="connsiteX1" fmla="*/ 57356 w 88868"/>
                              <a:gd name="connsiteY1" fmla="*/ 245919 h 245918"/>
                              <a:gd name="connsiteX2" fmla="*/ 52379 w 88868"/>
                              <a:gd name="connsiteY2" fmla="*/ 231204 h 245918"/>
                              <a:gd name="connsiteX3" fmla="*/ 47580 w 88868"/>
                              <a:gd name="connsiteY3" fmla="*/ 216419 h 245918"/>
                              <a:gd name="connsiteX4" fmla="*/ 42962 w 88868"/>
                              <a:gd name="connsiteY4" fmla="*/ 201599 h 245918"/>
                              <a:gd name="connsiteX5" fmla="*/ 38548 w 88868"/>
                              <a:gd name="connsiteY5" fmla="*/ 186709 h 245918"/>
                              <a:gd name="connsiteX6" fmla="*/ 34293 w 88868"/>
                              <a:gd name="connsiteY6" fmla="*/ 171730 h 245918"/>
                              <a:gd name="connsiteX7" fmla="*/ 30244 w 88868"/>
                              <a:gd name="connsiteY7" fmla="*/ 156752 h 245918"/>
                              <a:gd name="connsiteX8" fmla="*/ 26372 w 88868"/>
                              <a:gd name="connsiteY8" fmla="*/ 141704 h 245918"/>
                              <a:gd name="connsiteX9" fmla="*/ 22681 w 88868"/>
                              <a:gd name="connsiteY9" fmla="*/ 126603 h 245918"/>
                              <a:gd name="connsiteX10" fmla="*/ 19198 w 88868"/>
                              <a:gd name="connsiteY10" fmla="*/ 111484 h 245918"/>
                              <a:gd name="connsiteX11" fmla="*/ 15890 w 88868"/>
                              <a:gd name="connsiteY11" fmla="*/ 96295 h 245918"/>
                              <a:gd name="connsiteX12" fmla="*/ 12766 w 88868"/>
                              <a:gd name="connsiteY12" fmla="*/ 81089 h 245918"/>
                              <a:gd name="connsiteX13" fmla="*/ 9823 w 88868"/>
                              <a:gd name="connsiteY13" fmla="*/ 65830 h 245918"/>
                              <a:gd name="connsiteX14" fmla="*/ 7088 w 88868"/>
                              <a:gd name="connsiteY14" fmla="*/ 50536 h 245918"/>
                              <a:gd name="connsiteX15" fmla="*/ 4550 w 88868"/>
                              <a:gd name="connsiteY15" fmla="*/ 35206 h 245918"/>
                              <a:gd name="connsiteX16" fmla="*/ 2174 w 88868"/>
                              <a:gd name="connsiteY16" fmla="*/ 19860 h 245918"/>
                              <a:gd name="connsiteX17" fmla="*/ 0 w 88868"/>
                              <a:gd name="connsiteY17" fmla="*/ 4460 h 245918"/>
                              <a:gd name="connsiteX18" fmla="*/ 16528 w 88868"/>
                              <a:gd name="connsiteY18" fmla="*/ 2248 h 245918"/>
                              <a:gd name="connsiteX19" fmla="*/ 33048 w 88868"/>
                              <a:gd name="connsiteY19" fmla="*/ 0 h 245918"/>
                              <a:gd name="connsiteX20" fmla="*/ 35152 w 88868"/>
                              <a:gd name="connsiteY20" fmla="*/ 14996 h 245918"/>
                              <a:gd name="connsiteX21" fmla="*/ 37464 w 88868"/>
                              <a:gd name="connsiteY21" fmla="*/ 29921 h 245918"/>
                              <a:gd name="connsiteX22" fmla="*/ 39931 w 88868"/>
                              <a:gd name="connsiteY22" fmla="*/ 44847 h 245918"/>
                              <a:gd name="connsiteX23" fmla="*/ 42604 w 88868"/>
                              <a:gd name="connsiteY23" fmla="*/ 59737 h 245918"/>
                              <a:gd name="connsiteX24" fmla="*/ 45454 w 88868"/>
                              <a:gd name="connsiteY24" fmla="*/ 74592 h 245918"/>
                              <a:gd name="connsiteX25" fmla="*/ 48485 w 88868"/>
                              <a:gd name="connsiteY25" fmla="*/ 89395 h 245918"/>
                              <a:gd name="connsiteX26" fmla="*/ 51724 w 88868"/>
                              <a:gd name="connsiteY26" fmla="*/ 104180 h 245918"/>
                              <a:gd name="connsiteX27" fmla="*/ 55120 w 88868"/>
                              <a:gd name="connsiteY27" fmla="*/ 118912 h 245918"/>
                              <a:gd name="connsiteX28" fmla="*/ 58696 w 88868"/>
                              <a:gd name="connsiteY28" fmla="*/ 133591 h 245918"/>
                              <a:gd name="connsiteX29" fmla="*/ 62473 w 88868"/>
                              <a:gd name="connsiteY29" fmla="*/ 148236 h 245918"/>
                              <a:gd name="connsiteX30" fmla="*/ 66413 w 88868"/>
                              <a:gd name="connsiteY30" fmla="*/ 162845 h 245918"/>
                              <a:gd name="connsiteX31" fmla="*/ 70557 w 88868"/>
                              <a:gd name="connsiteY31" fmla="*/ 177402 h 245918"/>
                              <a:gd name="connsiteX32" fmla="*/ 74856 w 88868"/>
                              <a:gd name="connsiteY32" fmla="*/ 191889 h 245918"/>
                              <a:gd name="connsiteX33" fmla="*/ 79335 w 88868"/>
                              <a:gd name="connsiteY33" fmla="*/ 206322 h 245918"/>
                              <a:gd name="connsiteX34" fmla="*/ 84024 w 88868"/>
                              <a:gd name="connsiteY34" fmla="*/ 220721 h 2459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88868" h="245918">
                                <a:moveTo>
                                  <a:pt x="88868" y="235049"/>
                                </a:moveTo>
                                <a:lnTo>
                                  <a:pt x="57356" y="245919"/>
                                </a:lnTo>
                                <a:lnTo>
                                  <a:pt x="52379" y="231204"/>
                                </a:lnTo>
                                <a:lnTo>
                                  <a:pt x="47580" y="216419"/>
                                </a:lnTo>
                                <a:lnTo>
                                  <a:pt x="42962" y="201599"/>
                                </a:lnTo>
                                <a:lnTo>
                                  <a:pt x="38548" y="186709"/>
                                </a:lnTo>
                                <a:lnTo>
                                  <a:pt x="34293" y="171730"/>
                                </a:lnTo>
                                <a:lnTo>
                                  <a:pt x="30244" y="156752"/>
                                </a:lnTo>
                                <a:lnTo>
                                  <a:pt x="26372" y="141704"/>
                                </a:lnTo>
                                <a:lnTo>
                                  <a:pt x="22681" y="126603"/>
                                </a:lnTo>
                                <a:lnTo>
                                  <a:pt x="19198" y="111484"/>
                                </a:lnTo>
                                <a:lnTo>
                                  <a:pt x="15890" y="96295"/>
                                </a:lnTo>
                                <a:lnTo>
                                  <a:pt x="12766" y="81089"/>
                                </a:lnTo>
                                <a:lnTo>
                                  <a:pt x="9823" y="65830"/>
                                </a:lnTo>
                                <a:lnTo>
                                  <a:pt x="7088" y="50536"/>
                                </a:lnTo>
                                <a:lnTo>
                                  <a:pt x="4550" y="35206"/>
                                </a:lnTo>
                                <a:lnTo>
                                  <a:pt x="2174" y="19860"/>
                                </a:lnTo>
                                <a:lnTo>
                                  <a:pt x="0" y="4460"/>
                                </a:lnTo>
                                <a:lnTo>
                                  <a:pt x="16528" y="2248"/>
                                </a:lnTo>
                                <a:lnTo>
                                  <a:pt x="33048" y="0"/>
                                </a:lnTo>
                                <a:lnTo>
                                  <a:pt x="35152" y="14996"/>
                                </a:lnTo>
                                <a:lnTo>
                                  <a:pt x="37464" y="29921"/>
                                </a:lnTo>
                                <a:lnTo>
                                  <a:pt x="39931" y="44847"/>
                                </a:lnTo>
                                <a:lnTo>
                                  <a:pt x="42604" y="59737"/>
                                </a:lnTo>
                                <a:lnTo>
                                  <a:pt x="45454" y="74592"/>
                                </a:lnTo>
                                <a:lnTo>
                                  <a:pt x="48485" y="89395"/>
                                </a:lnTo>
                                <a:lnTo>
                                  <a:pt x="51724" y="104180"/>
                                </a:lnTo>
                                <a:lnTo>
                                  <a:pt x="55120" y="118912"/>
                                </a:lnTo>
                                <a:lnTo>
                                  <a:pt x="58696" y="133591"/>
                                </a:lnTo>
                                <a:lnTo>
                                  <a:pt x="62473" y="148236"/>
                                </a:lnTo>
                                <a:lnTo>
                                  <a:pt x="66413" y="162845"/>
                                </a:lnTo>
                                <a:lnTo>
                                  <a:pt x="70557" y="177402"/>
                                </a:lnTo>
                                <a:lnTo>
                                  <a:pt x="74856" y="191889"/>
                                </a:lnTo>
                                <a:lnTo>
                                  <a:pt x="79335" y="206322"/>
                                </a:lnTo>
                                <a:lnTo>
                                  <a:pt x="84024" y="220721"/>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7" name="Freeform: Shape 2577"/>
                        <wps:cNvSpPr/>
                        <wps:spPr>
                          <a:xfrm>
                            <a:off x="630291" y="1791879"/>
                            <a:ext cx="41600" cy="237016"/>
                          </a:xfrm>
                          <a:custGeom>
                            <a:avLst/>
                            <a:gdLst>
                              <a:gd name="connsiteX0" fmla="*/ 41601 w 41600"/>
                              <a:gd name="connsiteY0" fmla="*/ 233153 h 237016"/>
                              <a:gd name="connsiteX1" fmla="*/ 25056 w 41600"/>
                              <a:gd name="connsiteY1" fmla="*/ 235102 h 237016"/>
                              <a:gd name="connsiteX2" fmla="*/ 8506 w 41600"/>
                              <a:gd name="connsiteY2" fmla="*/ 237016 h 237016"/>
                              <a:gd name="connsiteX3" fmla="*/ 6856 w 41600"/>
                              <a:gd name="connsiteY3" fmla="*/ 222284 h 237016"/>
                              <a:gd name="connsiteX4" fmla="*/ 5407 w 41600"/>
                              <a:gd name="connsiteY4" fmla="*/ 207499 h 237016"/>
                              <a:gd name="connsiteX5" fmla="*/ 4115 w 41600"/>
                              <a:gd name="connsiteY5" fmla="*/ 192714 h 237016"/>
                              <a:gd name="connsiteX6" fmla="*/ 3008 w 41600"/>
                              <a:gd name="connsiteY6" fmla="*/ 177947 h 237016"/>
                              <a:gd name="connsiteX7" fmla="*/ 2057 w 41600"/>
                              <a:gd name="connsiteY7" fmla="*/ 163109 h 237016"/>
                              <a:gd name="connsiteX8" fmla="*/ 1310 w 41600"/>
                              <a:gd name="connsiteY8" fmla="*/ 148306 h 237016"/>
                              <a:gd name="connsiteX9" fmla="*/ 724 w 41600"/>
                              <a:gd name="connsiteY9" fmla="*/ 133486 h 237016"/>
                              <a:gd name="connsiteX10" fmla="*/ 313 w 41600"/>
                              <a:gd name="connsiteY10" fmla="*/ 118631 h 237016"/>
                              <a:gd name="connsiteX11" fmla="*/ 64 w 41600"/>
                              <a:gd name="connsiteY11" fmla="*/ 103811 h 237016"/>
                              <a:gd name="connsiteX12" fmla="*/ 0 w 41600"/>
                              <a:gd name="connsiteY12" fmla="*/ 88956 h 237016"/>
                              <a:gd name="connsiteX13" fmla="*/ 134 w 41600"/>
                              <a:gd name="connsiteY13" fmla="*/ 74136 h 237016"/>
                              <a:gd name="connsiteX14" fmla="*/ 429 w 41600"/>
                              <a:gd name="connsiteY14" fmla="*/ 59280 h 237016"/>
                              <a:gd name="connsiteX15" fmla="*/ 882 w 41600"/>
                              <a:gd name="connsiteY15" fmla="*/ 44460 h 237016"/>
                              <a:gd name="connsiteX16" fmla="*/ 1537 w 41600"/>
                              <a:gd name="connsiteY16" fmla="*/ 29640 h 237016"/>
                              <a:gd name="connsiteX17" fmla="*/ 2353 w 41600"/>
                              <a:gd name="connsiteY17" fmla="*/ 14803 h 237016"/>
                              <a:gd name="connsiteX18" fmla="*/ 3349 w 41600"/>
                              <a:gd name="connsiteY18" fmla="*/ 0 h 237016"/>
                              <a:gd name="connsiteX19" fmla="*/ 19962 w 41600"/>
                              <a:gd name="connsiteY19" fmla="*/ 1229 h 237016"/>
                              <a:gd name="connsiteX20" fmla="*/ 36577 w 41600"/>
                              <a:gd name="connsiteY20" fmla="*/ 2423 h 237016"/>
                              <a:gd name="connsiteX21" fmla="*/ 35603 w 41600"/>
                              <a:gd name="connsiteY21" fmla="*/ 16857 h 237016"/>
                              <a:gd name="connsiteX22" fmla="*/ 34809 w 41600"/>
                              <a:gd name="connsiteY22" fmla="*/ 31273 h 237016"/>
                              <a:gd name="connsiteX23" fmla="*/ 34202 w 41600"/>
                              <a:gd name="connsiteY23" fmla="*/ 45707 h 237016"/>
                              <a:gd name="connsiteX24" fmla="*/ 33748 w 41600"/>
                              <a:gd name="connsiteY24" fmla="*/ 60141 h 237016"/>
                              <a:gd name="connsiteX25" fmla="*/ 33453 w 41600"/>
                              <a:gd name="connsiteY25" fmla="*/ 74592 h 237016"/>
                              <a:gd name="connsiteX26" fmla="*/ 33338 w 41600"/>
                              <a:gd name="connsiteY26" fmla="*/ 89026 h 237016"/>
                              <a:gd name="connsiteX27" fmla="*/ 33408 w 41600"/>
                              <a:gd name="connsiteY27" fmla="*/ 103477 h 237016"/>
                              <a:gd name="connsiteX28" fmla="*/ 33633 w 41600"/>
                              <a:gd name="connsiteY28" fmla="*/ 117911 h 237016"/>
                              <a:gd name="connsiteX29" fmla="*/ 34021 w 41600"/>
                              <a:gd name="connsiteY29" fmla="*/ 132345 h 237016"/>
                              <a:gd name="connsiteX30" fmla="*/ 34607 w 41600"/>
                              <a:gd name="connsiteY30" fmla="*/ 146796 h 237016"/>
                              <a:gd name="connsiteX31" fmla="*/ 35331 w 41600"/>
                              <a:gd name="connsiteY31" fmla="*/ 161213 h 237016"/>
                              <a:gd name="connsiteX32" fmla="*/ 36258 w 41600"/>
                              <a:gd name="connsiteY32" fmla="*/ 175629 h 237016"/>
                              <a:gd name="connsiteX33" fmla="*/ 37324 w 41600"/>
                              <a:gd name="connsiteY33" fmla="*/ 190027 h 237016"/>
                              <a:gd name="connsiteX34" fmla="*/ 38593 w 41600"/>
                              <a:gd name="connsiteY34" fmla="*/ 204426 h 237016"/>
                              <a:gd name="connsiteX35" fmla="*/ 40019 w 41600"/>
                              <a:gd name="connsiteY35" fmla="*/ 218790 h 2370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41600" h="237016">
                                <a:moveTo>
                                  <a:pt x="41601" y="233153"/>
                                </a:moveTo>
                                <a:lnTo>
                                  <a:pt x="25056" y="235102"/>
                                </a:lnTo>
                                <a:lnTo>
                                  <a:pt x="8506" y="237016"/>
                                </a:lnTo>
                                <a:lnTo>
                                  <a:pt x="6856" y="222284"/>
                                </a:lnTo>
                                <a:lnTo>
                                  <a:pt x="5407" y="207499"/>
                                </a:lnTo>
                                <a:lnTo>
                                  <a:pt x="4115" y="192714"/>
                                </a:lnTo>
                                <a:lnTo>
                                  <a:pt x="3008" y="177947"/>
                                </a:lnTo>
                                <a:lnTo>
                                  <a:pt x="2057" y="163109"/>
                                </a:lnTo>
                                <a:lnTo>
                                  <a:pt x="1310" y="148306"/>
                                </a:lnTo>
                                <a:lnTo>
                                  <a:pt x="724" y="133486"/>
                                </a:lnTo>
                                <a:lnTo>
                                  <a:pt x="313" y="118631"/>
                                </a:lnTo>
                                <a:lnTo>
                                  <a:pt x="64" y="103811"/>
                                </a:lnTo>
                                <a:lnTo>
                                  <a:pt x="0" y="88956"/>
                                </a:lnTo>
                                <a:lnTo>
                                  <a:pt x="134" y="74136"/>
                                </a:lnTo>
                                <a:lnTo>
                                  <a:pt x="429" y="59280"/>
                                </a:lnTo>
                                <a:lnTo>
                                  <a:pt x="882" y="44460"/>
                                </a:lnTo>
                                <a:lnTo>
                                  <a:pt x="1537" y="29640"/>
                                </a:lnTo>
                                <a:lnTo>
                                  <a:pt x="2353" y="14803"/>
                                </a:lnTo>
                                <a:lnTo>
                                  <a:pt x="3349" y="0"/>
                                </a:lnTo>
                                <a:lnTo>
                                  <a:pt x="19962" y="1229"/>
                                </a:lnTo>
                                <a:lnTo>
                                  <a:pt x="36577" y="2423"/>
                                </a:lnTo>
                                <a:lnTo>
                                  <a:pt x="35603" y="16857"/>
                                </a:lnTo>
                                <a:lnTo>
                                  <a:pt x="34809" y="31273"/>
                                </a:lnTo>
                                <a:lnTo>
                                  <a:pt x="34202" y="45707"/>
                                </a:lnTo>
                                <a:lnTo>
                                  <a:pt x="33748" y="60141"/>
                                </a:lnTo>
                                <a:lnTo>
                                  <a:pt x="33453" y="74592"/>
                                </a:lnTo>
                                <a:lnTo>
                                  <a:pt x="33338" y="89026"/>
                                </a:lnTo>
                                <a:lnTo>
                                  <a:pt x="33408" y="103477"/>
                                </a:lnTo>
                                <a:lnTo>
                                  <a:pt x="33633" y="117911"/>
                                </a:lnTo>
                                <a:lnTo>
                                  <a:pt x="34021" y="132345"/>
                                </a:lnTo>
                                <a:lnTo>
                                  <a:pt x="34607" y="146796"/>
                                </a:lnTo>
                                <a:lnTo>
                                  <a:pt x="35331" y="161213"/>
                                </a:lnTo>
                                <a:lnTo>
                                  <a:pt x="36258" y="175629"/>
                                </a:lnTo>
                                <a:lnTo>
                                  <a:pt x="37324" y="190027"/>
                                </a:lnTo>
                                <a:lnTo>
                                  <a:pt x="38593" y="204426"/>
                                </a:lnTo>
                                <a:lnTo>
                                  <a:pt x="40019" y="218790"/>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8" name="Freeform: Shape 2578"/>
                        <wps:cNvSpPr/>
                        <wps:spPr>
                          <a:xfrm>
                            <a:off x="635425" y="1564266"/>
                            <a:ext cx="68382" cy="208824"/>
                          </a:xfrm>
                          <a:custGeom>
                            <a:avLst/>
                            <a:gdLst>
                              <a:gd name="connsiteX0" fmla="*/ 33187 w 68382"/>
                              <a:gd name="connsiteY0" fmla="*/ 208825 h 208824"/>
                              <a:gd name="connsiteX1" fmla="*/ 16596 w 68382"/>
                              <a:gd name="connsiteY1" fmla="*/ 207332 h 208824"/>
                              <a:gd name="connsiteX2" fmla="*/ 0 w 68382"/>
                              <a:gd name="connsiteY2" fmla="*/ 205822 h 208824"/>
                              <a:gd name="connsiteX3" fmla="*/ 1426 w 68382"/>
                              <a:gd name="connsiteY3" fmla="*/ 190949 h 208824"/>
                              <a:gd name="connsiteX4" fmla="*/ 3037 w 68382"/>
                              <a:gd name="connsiteY4" fmla="*/ 176103 h 208824"/>
                              <a:gd name="connsiteX5" fmla="*/ 4845 w 68382"/>
                              <a:gd name="connsiteY5" fmla="*/ 161251 h 208824"/>
                              <a:gd name="connsiteX6" fmla="*/ 6815 w 68382"/>
                              <a:gd name="connsiteY6" fmla="*/ 146452 h 208824"/>
                              <a:gd name="connsiteX7" fmla="*/ 8942 w 68382"/>
                              <a:gd name="connsiteY7" fmla="*/ 131648 h 208824"/>
                              <a:gd name="connsiteX8" fmla="*/ 11277 w 68382"/>
                              <a:gd name="connsiteY8" fmla="*/ 116887 h 208824"/>
                              <a:gd name="connsiteX9" fmla="*/ 13762 w 68382"/>
                              <a:gd name="connsiteY9" fmla="*/ 102153 h 208824"/>
                              <a:gd name="connsiteX10" fmla="*/ 16457 w 68382"/>
                              <a:gd name="connsiteY10" fmla="*/ 87440 h 208824"/>
                              <a:gd name="connsiteX11" fmla="*/ 19285 w 68382"/>
                              <a:gd name="connsiteY11" fmla="*/ 72775 h 208824"/>
                              <a:gd name="connsiteX12" fmla="*/ 22321 w 68382"/>
                              <a:gd name="connsiteY12" fmla="*/ 58148 h 208824"/>
                              <a:gd name="connsiteX13" fmla="*/ 25515 w 68382"/>
                              <a:gd name="connsiteY13" fmla="*/ 43553 h 208824"/>
                              <a:gd name="connsiteX14" fmla="*/ 28886 w 68382"/>
                              <a:gd name="connsiteY14" fmla="*/ 28996 h 208824"/>
                              <a:gd name="connsiteX15" fmla="*/ 32439 w 68382"/>
                              <a:gd name="connsiteY15" fmla="*/ 14464 h 208824"/>
                              <a:gd name="connsiteX16" fmla="*/ 36152 w 68382"/>
                              <a:gd name="connsiteY16" fmla="*/ 0 h 208824"/>
                              <a:gd name="connsiteX17" fmla="*/ 52269 w 68382"/>
                              <a:gd name="connsiteY17" fmla="*/ 4235 h 208824"/>
                              <a:gd name="connsiteX18" fmla="*/ 68383 w 68382"/>
                              <a:gd name="connsiteY18" fmla="*/ 8488 h 208824"/>
                              <a:gd name="connsiteX19" fmla="*/ 64763 w 68382"/>
                              <a:gd name="connsiteY19" fmla="*/ 22569 h 208824"/>
                              <a:gd name="connsiteX20" fmla="*/ 61319 w 68382"/>
                              <a:gd name="connsiteY20" fmla="*/ 36690 h 208824"/>
                              <a:gd name="connsiteX21" fmla="*/ 58041 w 68382"/>
                              <a:gd name="connsiteY21" fmla="*/ 50859 h 208824"/>
                              <a:gd name="connsiteX22" fmla="*/ 54917 w 68382"/>
                              <a:gd name="connsiteY22" fmla="*/ 65078 h 208824"/>
                              <a:gd name="connsiteX23" fmla="*/ 51972 w 68382"/>
                              <a:gd name="connsiteY23" fmla="*/ 79339 h 208824"/>
                              <a:gd name="connsiteX24" fmla="*/ 49208 w 68382"/>
                              <a:gd name="connsiteY24" fmla="*/ 93618 h 208824"/>
                              <a:gd name="connsiteX25" fmla="*/ 46608 w 68382"/>
                              <a:gd name="connsiteY25" fmla="*/ 107923 h 208824"/>
                              <a:gd name="connsiteX26" fmla="*/ 44161 w 68382"/>
                              <a:gd name="connsiteY26" fmla="*/ 122276 h 208824"/>
                              <a:gd name="connsiteX27" fmla="*/ 41901 w 68382"/>
                              <a:gd name="connsiteY27" fmla="*/ 136624 h 208824"/>
                              <a:gd name="connsiteX28" fmla="*/ 39815 w 68382"/>
                              <a:gd name="connsiteY28" fmla="*/ 151025 h 208824"/>
                              <a:gd name="connsiteX29" fmla="*/ 37891 w 68382"/>
                              <a:gd name="connsiteY29" fmla="*/ 165441 h 208824"/>
                              <a:gd name="connsiteX30" fmla="*/ 36152 w 68382"/>
                              <a:gd name="connsiteY30" fmla="*/ 179904 h 208824"/>
                              <a:gd name="connsiteX31" fmla="*/ 34588 w 68382"/>
                              <a:gd name="connsiteY31" fmla="*/ 194338 h 2088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68382" h="208824">
                                <a:moveTo>
                                  <a:pt x="33187" y="208825"/>
                                </a:moveTo>
                                <a:lnTo>
                                  <a:pt x="16596" y="207332"/>
                                </a:lnTo>
                                <a:lnTo>
                                  <a:pt x="0" y="205822"/>
                                </a:lnTo>
                                <a:lnTo>
                                  <a:pt x="1426" y="190949"/>
                                </a:lnTo>
                                <a:lnTo>
                                  <a:pt x="3037" y="176103"/>
                                </a:lnTo>
                                <a:lnTo>
                                  <a:pt x="4845" y="161251"/>
                                </a:lnTo>
                                <a:lnTo>
                                  <a:pt x="6815" y="146452"/>
                                </a:lnTo>
                                <a:lnTo>
                                  <a:pt x="8942" y="131648"/>
                                </a:lnTo>
                                <a:lnTo>
                                  <a:pt x="11277" y="116887"/>
                                </a:lnTo>
                                <a:lnTo>
                                  <a:pt x="13762" y="102153"/>
                                </a:lnTo>
                                <a:lnTo>
                                  <a:pt x="16457" y="87440"/>
                                </a:lnTo>
                                <a:lnTo>
                                  <a:pt x="19285" y="72775"/>
                                </a:lnTo>
                                <a:lnTo>
                                  <a:pt x="22321" y="58148"/>
                                </a:lnTo>
                                <a:lnTo>
                                  <a:pt x="25515" y="43553"/>
                                </a:lnTo>
                                <a:lnTo>
                                  <a:pt x="28886" y="28996"/>
                                </a:lnTo>
                                <a:lnTo>
                                  <a:pt x="32439" y="14464"/>
                                </a:lnTo>
                                <a:lnTo>
                                  <a:pt x="36152" y="0"/>
                                </a:lnTo>
                                <a:lnTo>
                                  <a:pt x="52269" y="4235"/>
                                </a:lnTo>
                                <a:lnTo>
                                  <a:pt x="68383" y="8488"/>
                                </a:lnTo>
                                <a:lnTo>
                                  <a:pt x="64763" y="22569"/>
                                </a:lnTo>
                                <a:lnTo>
                                  <a:pt x="61319" y="36690"/>
                                </a:lnTo>
                                <a:lnTo>
                                  <a:pt x="58041" y="50859"/>
                                </a:lnTo>
                                <a:lnTo>
                                  <a:pt x="54917" y="65078"/>
                                </a:lnTo>
                                <a:lnTo>
                                  <a:pt x="51972" y="79339"/>
                                </a:lnTo>
                                <a:lnTo>
                                  <a:pt x="49208" y="93618"/>
                                </a:lnTo>
                                <a:lnTo>
                                  <a:pt x="46608" y="107923"/>
                                </a:lnTo>
                                <a:lnTo>
                                  <a:pt x="44161" y="122276"/>
                                </a:lnTo>
                                <a:lnTo>
                                  <a:pt x="41901" y="136624"/>
                                </a:lnTo>
                                <a:lnTo>
                                  <a:pt x="39815" y="151025"/>
                                </a:lnTo>
                                <a:lnTo>
                                  <a:pt x="37891" y="165441"/>
                                </a:lnTo>
                                <a:lnTo>
                                  <a:pt x="36152" y="179904"/>
                                </a:lnTo>
                                <a:lnTo>
                                  <a:pt x="34588" y="194338"/>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9" name="Freeform: Shape 2579"/>
                        <wps:cNvSpPr/>
                        <wps:spPr>
                          <a:xfrm>
                            <a:off x="677326" y="1366705"/>
                            <a:ext cx="94773" cy="185495"/>
                          </a:xfrm>
                          <a:custGeom>
                            <a:avLst/>
                            <a:gdLst>
                              <a:gd name="connsiteX0" fmla="*/ 32098 w 94773"/>
                              <a:gd name="connsiteY0" fmla="*/ 185495 h 185495"/>
                              <a:gd name="connsiteX1" fmla="*/ 16047 w 94773"/>
                              <a:gd name="connsiteY1" fmla="*/ 180970 h 185495"/>
                              <a:gd name="connsiteX2" fmla="*/ 0 w 94773"/>
                              <a:gd name="connsiteY2" fmla="*/ 176463 h 185495"/>
                              <a:gd name="connsiteX3" fmla="*/ 4346 w 94773"/>
                              <a:gd name="connsiteY3" fmla="*/ 161413 h 185495"/>
                              <a:gd name="connsiteX4" fmla="*/ 8896 w 94773"/>
                              <a:gd name="connsiteY4" fmla="*/ 146405 h 185495"/>
                              <a:gd name="connsiteX5" fmla="*/ 13600 w 94773"/>
                              <a:gd name="connsiteY5" fmla="*/ 131467 h 185495"/>
                              <a:gd name="connsiteX6" fmla="*/ 18515 w 94773"/>
                              <a:gd name="connsiteY6" fmla="*/ 116592 h 185495"/>
                              <a:gd name="connsiteX7" fmla="*/ 23608 w 94773"/>
                              <a:gd name="connsiteY7" fmla="*/ 101771 h 185495"/>
                              <a:gd name="connsiteX8" fmla="*/ 28881 w 94773"/>
                              <a:gd name="connsiteY8" fmla="*/ 87012 h 185495"/>
                              <a:gd name="connsiteX9" fmla="*/ 34358 w 94773"/>
                              <a:gd name="connsiteY9" fmla="*/ 72344 h 185495"/>
                              <a:gd name="connsiteX10" fmla="*/ 39996 w 94773"/>
                              <a:gd name="connsiteY10" fmla="*/ 57719 h 185495"/>
                              <a:gd name="connsiteX11" fmla="*/ 45837 w 94773"/>
                              <a:gd name="connsiteY11" fmla="*/ 43170 h 185495"/>
                              <a:gd name="connsiteX12" fmla="*/ 51835 w 94773"/>
                              <a:gd name="connsiteY12" fmla="*/ 28701 h 185495"/>
                              <a:gd name="connsiteX13" fmla="*/ 58035 w 94773"/>
                              <a:gd name="connsiteY13" fmla="*/ 14306 h 185495"/>
                              <a:gd name="connsiteX14" fmla="*/ 64397 w 94773"/>
                              <a:gd name="connsiteY14" fmla="*/ 0 h 185495"/>
                              <a:gd name="connsiteX15" fmla="*/ 79585 w 94773"/>
                              <a:gd name="connsiteY15" fmla="*/ 6860 h 185495"/>
                              <a:gd name="connsiteX16" fmla="*/ 94774 w 94773"/>
                              <a:gd name="connsiteY16" fmla="*/ 13738 h 185495"/>
                              <a:gd name="connsiteX17" fmla="*/ 88574 w 94773"/>
                              <a:gd name="connsiteY17" fmla="*/ 27686 h 185495"/>
                              <a:gd name="connsiteX18" fmla="*/ 82529 w 94773"/>
                              <a:gd name="connsiteY18" fmla="*/ 41674 h 185495"/>
                              <a:gd name="connsiteX19" fmla="*/ 76687 w 94773"/>
                              <a:gd name="connsiteY19" fmla="*/ 55772 h 185495"/>
                              <a:gd name="connsiteX20" fmla="*/ 71009 w 94773"/>
                              <a:gd name="connsiteY20" fmla="*/ 69923 h 185495"/>
                              <a:gd name="connsiteX21" fmla="*/ 65528 w 94773"/>
                              <a:gd name="connsiteY21" fmla="*/ 84160 h 185495"/>
                              <a:gd name="connsiteX22" fmla="*/ 60208 w 94773"/>
                              <a:gd name="connsiteY22" fmla="*/ 98443 h 185495"/>
                              <a:gd name="connsiteX23" fmla="*/ 55073 w 94773"/>
                              <a:gd name="connsiteY23" fmla="*/ 112813 h 185495"/>
                              <a:gd name="connsiteX24" fmla="*/ 50114 w 94773"/>
                              <a:gd name="connsiteY24" fmla="*/ 127232 h 185495"/>
                              <a:gd name="connsiteX25" fmla="*/ 45338 w 94773"/>
                              <a:gd name="connsiteY25" fmla="*/ 141718 h 185495"/>
                              <a:gd name="connsiteX26" fmla="*/ 40720 w 94773"/>
                              <a:gd name="connsiteY26" fmla="*/ 156250 h 185495"/>
                              <a:gd name="connsiteX27" fmla="*/ 36305 w 94773"/>
                              <a:gd name="connsiteY27" fmla="*/ 170852 h 185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94773" h="185495">
                                <a:moveTo>
                                  <a:pt x="32098" y="185495"/>
                                </a:moveTo>
                                <a:lnTo>
                                  <a:pt x="16047" y="180970"/>
                                </a:lnTo>
                                <a:lnTo>
                                  <a:pt x="0" y="176463"/>
                                </a:lnTo>
                                <a:lnTo>
                                  <a:pt x="4346" y="161413"/>
                                </a:lnTo>
                                <a:lnTo>
                                  <a:pt x="8896" y="146405"/>
                                </a:lnTo>
                                <a:lnTo>
                                  <a:pt x="13600" y="131467"/>
                                </a:lnTo>
                                <a:lnTo>
                                  <a:pt x="18515" y="116592"/>
                                </a:lnTo>
                                <a:lnTo>
                                  <a:pt x="23608" y="101771"/>
                                </a:lnTo>
                                <a:lnTo>
                                  <a:pt x="28881" y="87012"/>
                                </a:lnTo>
                                <a:lnTo>
                                  <a:pt x="34358" y="72344"/>
                                </a:lnTo>
                                <a:lnTo>
                                  <a:pt x="39996" y="57719"/>
                                </a:lnTo>
                                <a:lnTo>
                                  <a:pt x="45837" y="43170"/>
                                </a:lnTo>
                                <a:lnTo>
                                  <a:pt x="51835" y="28701"/>
                                </a:lnTo>
                                <a:lnTo>
                                  <a:pt x="58035" y="14306"/>
                                </a:lnTo>
                                <a:lnTo>
                                  <a:pt x="64397" y="0"/>
                                </a:lnTo>
                                <a:lnTo>
                                  <a:pt x="79585" y="6860"/>
                                </a:lnTo>
                                <a:lnTo>
                                  <a:pt x="94774" y="13738"/>
                                </a:lnTo>
                                <a:lnTo>
                                  <a:pt x="88574" y="27686"/>
                                </a:lnTo>
                                <a:lnTo>
                                  <a:pt x="82529" y="41674"/>
                                </a:lnTo>
                                <a:lnTo>
                                  <a:pt x="76687" y="55772"/>
                                </a:lnTo>
                                <a:lnTo>
                                  <a:pt x="71009" y="69923"/>
                                </a:lnTo>
                                <a:lnTo>
                                  <a:pt x="65528" y="84160"/>
                                </a:lnTo>
                                <a:lnTo>
                                  <a:pt x="60208" y="98443"/>
                                </a:lnTo>
                                <a:lnTo>
                                  <a:pt x="55073" y="112813"/>
                                </a:lnTo>
                                <a:lnTo>
                                  <a:pt x="50114" y="127232"/>
                                </a:lnTo>
                                <a:lnTo>
                                  <a:pt x="45338" y="141718"/>
                                </a:lnTo>
                                <a:lnTo>
                                  <a:pt x="40720" y="156250"/>
                                </a:lnTo>
                                <a:lnTo>
                                  <a:pt x="36305" y="170852"/>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0" name="Freeform: Shape 2580"/>
                        <wps:cNvSpPr/>
                        <wps:spPr>
                          <a:xfrm>
                            <a:off x="750914" y="1189611"/>
                            <a:ext cx="116640" cy="171525"/>
                          </a:xfrm>
                          <a:custGeom>
                            <a:avLst/>
                            <a:gdLst>
                              <a:gd name="connsiteX0" fmla="*/ 30126 w 116640"/>
                              <a:gd name="connsiteY0" fmla="*/ 171525 h 171525"/>
                              <a:gd name="connsiteX1" fmla="*/ 15054 w 116640"/>
                              <a:gd name="connsiteY1" fmla="*/ 164375 h 171525"/>
                              <a:gd name="connsiteX2" fmla="*/ 0 w 116640"/>
                              <a:gd name="connsiteY2" fmla="*/ 157248 h 171525"/>
                              <a:gd name="connsiteX3" fmla="*/ 6541 w 116640"/>
                              <a:gd name="connsiteY3" fmla="*/ 143665 h 171525"/>
                              <a:gd name="connsiteX4" fmla="*/ 13218 w 116640"/>
                              <a:gd name="connsiteY4" fmla="*/ 130176 h 171525"/>
                              <a:gd name="connsiteX5" fmla="*/ 20078 w 116640"/>
                              <a:gd name="connsiteY5" fmla="*/ 116750 h 171525"/>
                              <a:gd name="connsiteX6" fmla="*/ 27097 w 116640"/>
                              <a:gd name="connsiteY6" fmla="*/ 103421 h 171525"/>
                              <a:gd name="connsiteX7" fmla="*/ 34270 w 116640"/>
                              <a:gd name="connsiteY7" fmla="*/ 90176 h 171525"/>
                              <a:gd name="connsiteX8" fmla="*/ 41606 w 116640"/>
                              <a:gd name="connsiteY8" fmla="*/ 77028 h 171525"/>
                              <a:gd name="connsiteX9" fmla="*/ 49099 w 116640"/>
                              <a:gd name="connsiteY9" fmla="*/ 63944 h 171525"/>
                              <a:gd name="connsiteX10" fmla="*/ 56748 w 116640"/>
                              <a:gd name="connsiteY10" fmla="*/ 50975 h 171525"/>
                              <a:gd name="connsiteX11" fmla="*/ 64559 w 116640"/>
                              <a:gd name="connsiteY11" fmla="*/ 38093 h 171525"/>
                              <a:gd name="connsiteX12" fmla="*/ 72527 w 116640"/>
                              <a:gd name="connsiteY12" fmla="*/ 25305 h 171525"/>
                              <a:gd name="connsiteX13" fmla="*/ 80628 w 116640"/>
                              <a:gd name="connsiteY13" fmla="*/ 12609 h 171525"/>
                              <a:gd name="connsiteX14" fmla="*/ 88891 w 116640"/>
                              <a:gd name="connsiteY14" fmla="*/ 0 h 171525"/>
                              <a:gd name="connsiteX15" fmla="*/ 102764 w 116640"/>
                              <a:gd name="connsiteY15" fmla="*/ 9236 h 171525"/>
                              <a:gd name="connsiteX16" fmla="*/ 116641 w 116640"/>
                              <a:gd name="connsiteY16" fmla="*/ 18444 h 171525"/>
                              <a:gd name="connsiteX17" fmla="*/ 108604 w 116640"/>
                              <a:gd name="connsiteY17" fmla="*/ 30717 h 171525"/>
                              <a:gd name="connsiteX18" fmla="*/ 100706 w 116640"/>
                              <a:gd name="connsiteY18" fmla="*/ 43071 h 171525"/>
                              <a:gd name="connsiteX19" fmla="*/ 92965 w 116640"/>
                              <a:gd name="connsiteY19" fmla="*/ 55524 h 171525"/>
                              <a:gd name="connsiteX20" fmla="*/ 85357 w 116640"/>
                              <a:gd name="connsiteY20" fmla="*/ 68064 h 171525"/>
                              <a:gd name="connsiteX21" fmla="*/ 77909 w 116640"/>
                              <a:gd name="connsiteY21" fmla="*/ 80696 h 171525"/>
                              <a:gd name="connsiteX22" fmla="*/ 70620 w 116640"/>
                              <a:gd name="connsiteY22" fmla="*/ 93414 h 171525"/>
                              <a:gd name="connsiteX23" fmla="*/ 63493 w 116640"/>
                              <a:gd name="connsiteY23" fmla="*/ 106227 h 171525"/>
                              <a:gd name="connsiteX24" fmla="*/ 56499 w 116640"/>
                              <a:gd name="connsiteY24" fmla="*/ 119124 h 171525"/>
                              <a:gd name="connsiteX25" fmla="*/ 49661 w 116640"/>
                              <a:gd name="connsiteY25" fmla="*/ 132099 h 171525"/>
                              <a:gd name="connsiteX26" fmla="*/ 42985 w 116640"/>
                              <a:gd name="connsiteY26" fmla="*/ 145160 h 171525"/>
                              <a:gd name="connsiteX27" fmla="*/ 36490 w 116640"/>
                              <a:gd name="connsiteY27" fmla="*/ 158308 h 171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16640" h="171525">
                                <a:moveTo>
                                  <a:pt x="30126" y="171525"/>
                                </a:moveTo>
                                <a:lnTo>
                                  <a:pt x="15054" y="164375"/>
                                </a:lnTo>
                                <a:lnTo>
                                  <a:pt x="0" y="157248"/>
                                </a:lnTo>
                                <a:lnTo>
                                  <a:pt x="6541" y="143665"/>
                                </a:lnTo>
                                <a:lnTo>
                                  <a:pt x="13218" y="130176"/>
                                </a:lnTo>
                                <a:lnTo>
                                  <a:pt x="20078" y="116750"/>
                                </a:lnTo>
                                <a:lnTo>
                                  <a:pt x="27097" y="103421"/>
                                </a:lnTo>
                                <a:lnTo>
                                  <a:pt x="34270" y="90176"/>
                                </a:lnTo>
                                <a:lnTo>
                                  <a:pt x="41606" y="77028"/>
                                </a:lnTo>
                                <a:lnTo>
                                  <a:pt x="49099" y="63944"/>
                                </a:lnTo>
                                <a:lnTo>
                                  <a:pt x="56748" y="50975"/>
                                </a:lnTo>
                                <a:lnTo>
                                  <a:pt x="64559" y="38093"/>
                                </a:lnTo>
                                <a:lnTo>
                                  <a:pt x="72527" y="25305"/>
                                </a:lnTo>
                                <a:lnTo>
                                  <a:pt x="80628" y="12609"/>
                                </a:lnTo>
                                <a:lnTo>
                                  <a:pt x="88891" y="0"/>
                                </a:lnTo>
                                <a:lnTo>
                                  <a:pt x="102764" y="9236"/>
                                </a:lnTo>
                                <a:lnTo>
                                  <a:pt x="116641" y="18444"/>
                                </a:lnTo>
                                <a:lnTo>
                                  <a:pt x="108604" y="30717"/>
                                </a:lnTo>
                                <a:lnTo>
                                  <a:pt x="100706" y="43071"/>
                                </a:lnTo>
                                <a:lnTo>
                                  <a:pt x="92965" y="55524"/>
                                </a:lnTo>
                                <a:lnTo>
                                  <a:pt x="85357" y="68064"/>
                                </a:lnTo>
                                <a:lnTo>
                                  <a:pt x="77909" y="80696"/>
                                </a:lnTo>
                                <a:lnTo>
                                  <a:pt x="70620" y="93414"/>
                                </a:lnTo>
                                <a:lnTo>
                                  <a:pt x="63493" y="106227"/>
                                </a:lnTo>
                                <a:lnTo>
                                  <a:pt x="56499" y="119124"/>
                                </a:lnTo>
                                <a:lnTo>
                                  <a:pt x="49661" y="132099"/>
                                </a:lnTo>
                                <a:lnTo>
                                  <a:pt x="42985" y="145160"/>
                                </a:lnTo>
                                <a:lnTo>
                                  <a:pt x="36490" y="158308"/>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1" name="Freeform: Shape 2581"/>
                        <wps:cNvSpPr/>
                        <wps:spPr>
                          <a:xfrm>
                            <a:off x="852072" y="1063306"/>
                            <a:ext cx="108968" cy="127138"/>
                          </a:xfrm>
                          <a:custGeom>
                            <a:avLst/>
                            <a:gdLst>
                              <a:gd name="connsiteX0" fmla="*/ 27432 w 108968"/>
                              <a:gd name="connsiteY0" fmla="*/ 127139 h 127138"/>
                              <a:gd name="connsiteX1" fmla="*/ 13716 w 108968"/>
                              <a:gd name="connsiteY1" fmla="*/ 117683 h 127138"/>
                              <a:gd name="connsiteX2" fmla="*/ 0 w 108968"/>
                              <a:gd name="connsiteY2" fmla="*/ 108197 h 127138"/>
                              <a:gd name="connsiteX3" fmla="*/ 8715 w 108968"/>
                              <a:gd name="connsiteY3" fmla="*/ 95744 h 127138"/>
                              <a:gd name="connsiteX4" fmla="*/ 17586 w 108968"/>
                              <a:gd name="connsiteY4" fmla="*/ 83389 h 127138"/>
                              <a:gd name="connsiteX5" fmla="*/ 26598 w 108968"/>
                              <a:gd name="connsiteY5" fmla="*/ 71117 h 127138"/>
                              <a:gd name="connsiteX6" fmla="*/ 35764 w 108968"/>
                              <a:gd name="connsiteY6" fmla="*/ 58989 h 127138"/>
                              <a:gd name="connsiteX7" fmla="*/ 45066 w 108968"/>
                              <a:gd name="connsiteY7" fmla="*/ 46964 h 127138"/>
                              <a:gd name="connsiteX8" fmla="*/ 54529 w 108968"/>
                              <a:gd name="connsiteY8" fmla="*/ 35040 h 127138"/>
                              <a:gd name="connsiteX9" fmla="*/ 64125 w 108968"/>
                              <a:gd name="connsiteY9" fmla="*/ 23249 h 127138"/>
                              <a:gd name="connsiteX10" fmla="*/ 73883 w 108968"/>
                              <a:gd name="connsiteY10" fmla="*/ 11566 h 127138"/>
                              <a:gd name="connsiteX11" fmla="*/ 83774 w 108968"/>
                              <a:gd name="connsiteY11" fmla="*/ 0 h 127138"/>
                              <a:gd name="connsiteX12" fmla="*/ 96361 w 108968"/>
                              <a:gd name="connsiteY12" fmla="*/ 10911 h 127138"/>
                              <a:gd name="connsiteX13" fmla="*/ 108969 w 108968"/>
                              <a:gd name="connsiteY13" fmla="*/ 21823 h 127138"/>
                              <a:gd name="connsiteX14" fmla="*/ 99350 w 108968"/>
                              <a:gd name="connsiteY14" fmla="*/ 33070 h 127138"/>
                              <a:gd name="connsiteX15" fmla="*/ 89864 w 108968"/>
                              <a:gd name="connsiteY15" fmla="*/ 44432 h 127138"/>
                              <a:gd name="connsiteX16" fmla="*/ 80517 w 108968"/>
                              <a:gd name="connsiteY16" fmla="*/ 55930 h 127138"/>
                              <a:gd name="connsiteX17" fmla="*/ 71304 w 108968"/>
                              <a:gd name="connsiteY17" fmla="*/ 67519 h 127138"/>
                              <a:gd name="connsiteX18" fmla="*/ 62246 w 108968"/>
                              <a:gd name="connsiteY18" fmla="*/ 79224 h 127138"/>
                              <a:gd name="connsiteX19" fmla="*/ 53329 w 108968"/>
                              <a:gd name="connsiteY19" fmla="*/ 91038 h 127138"/>
                              <a:gd name="connsiteX20" fmla="*/ 44544 w 108968"/>
                              <a:gd name="connsiteY20" fmla="*/ 102970 h 127138"/>
                              <a:gd name="connsiteX21" fmla="*/ 35922 w 108968"/>
                              <a:gd name="connsiteY21" fmla="*/ 115010 h 1271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108968" h="127138">
                                <a:moveTo>
                                  <a:pt x="27432" y="127139"/>
                                </a:moveTo>
                                <a:lnTo>
                                  <a:pt x="13716" y="117683"/>
                                </a:lnTo>
                                <a:lnTo>
                                  <a:pt x="0" y="108197"/>
                                </a:lnTo>
                                <a:lnTo>
                                  <a:pt x="8715" y="95744"/>
                                </a:lnTo>
                                <a:lnTo>
                                  <a:pt x="17586" y="83389"/>
                                </a:lnTo>
                                <a:lnTo>
                                  <a:pt x="26598" y="71117"/>
                                </a:lnTo>
                                <a:lnTo>
                                  <a:pt x="35764" y="58989"/>
                                </a:lnTo>
                                <a:lnTo>
                                  <a:pt x="45066" y="46964"/>
                                </a:lnTo>
                                <a:lnTo>
                                  <a:pt x="54529" y="35040"/>
                                </a:lnTo>
                                <a:lnTo>
                                  <a:pt x="64125" y="23249"/>
                                </a:lnTo>
                                <a:lnTo>
                                  <a:pt x="73883" y="11566"/>
                                </a:lnTo>
                                <a:lnTo>
                                  <a:pt x="83774" y="0"/>
                                </a:lnTo>
                                <a:lnTo>
                                  <a:pt x="96361" y="10911"/>
                                </a:lnTo>
                                <a:lnTo>
                                  <a:pt x="108969" y="21823"/>
                                </a:lnTo>
                                <a:lnTo>
                                  <a:pt x="99350" y="33070"/>
                                </a:lnTo>
                                <a:lnTo>
                                  <a:pt x="89864" y="44432"/>
                                </a:lnTo>
                                <a:lnTo>
                                  <a:pt x="80517" y="55930"/>
                                </a:lnTo>
                                <a:lnTo>
                                  <a:pt x="71304" y="67519"/>
                                </a:lnTo>
                                <a:lnTo>
                                  <a:pt x="62246" y="79224"/>
                                </a:lnTo>
                                <a:lnTo>
                                  <a:pt x="53329" y="91038"/>
                                </a:lnTo>
                                <a:lnTo>
                                  <a:pt x="44544" y="102970"/>
                                </a:lnTo>
                                <a:lnTo>
                                  <a:pt x="35922" y="115010"/>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2" name="Freeform: Shape 2582"/>
                        <wps:cNvSpPr/>
                        <wps:spPr>
                          <a:xfrm>
                            <a:off x="950287" y="944134"/>
                            <a:ext cx="125581" cy="125012"/>
                          </a:xfrm>
                          <a:custGeom>
                            <a:avLst/>
                            <a:gdLst>
                              <a:gd name="connsiteX0" fmla="*/ 24830 w 125581"/>
                              <a:gd name="connsiteY0" fmla="*/ 125012 h 125012"/>
                              <a:gd name="connsiteX1" fmla="*/ 12406 w 125581"/>
                              <a:gd name="connsiteY1" fmla="*/ 113876 h 125012"/>
                              <a:gd name="connsiteX2" fmla="*/ 0 w 125581"/>
                              <a:gd name="connsiteY2" fmla="*/ 102761 h 125012"/>
                              <a:gd name="connsiteX3" fmla="*/ 9804 w 125581"/>
                              <a:gd name="connsiteY3" fmla="*/ 91943 h 125012"/>
                              <a:gd name="connsiteX4" fmla="*/ 19736 w 125581"/>
                              <a:gd name="connsiteY4" fmla="*/ 81258 h 125012"/>
                              <a:gd name="connsiteX5" fmla="*/ 29790 w 125581"/>
                              <a:gd name="connsiteY5" fmla="*/ 70689 h 125012"/>
                              <a:gd name="connsiteX6" fmla="*/ 39977 w 125581"/>
                              <a:gd name="connsiteY6" fmla="*/ 60206 h 125012"/>
                              <a:gd name="connsiteX7" fmla="*/ 50274 w 125581"/>
                              <a:gd name="connsiteY7" fmla="*/ 49886 h 125012"/>
                              <a:gd name="connsiteX8" fmla="*/ 60687 w 125581"/>
                              <a:gd name="connsiteY8" fmla="*/ 39652 h 125012"/>
                              <a:gd name="connsiteX9" fmla="*/ 71210 w 125581"/>
                              <a:gd name="connsiteY9" fmla="*/ 29559 h 125012"/>
                              <a:gd name="connsiteX10" fmla="*/ 81873 w 125581"/>
                              <a:gd name="connsiteY10" fmla="*/ 19575 h 125012"/>
                              <a:gd name="connsiteX11" fmla="*/ 92646 w 125581"/>
                              <a:gd name="connsiteY11" fmla="*/ 9730 h 125012"/>
                              <a:gd name="connsiteX12" fmla="*/ 103510 w 125581"/>
                              <a:gd name="connsiteY12" fmla="*/ 0 h 125012"/>
                              <a:gd name="connsiteX13" fmla="*/ 114562 w 125581"/>
                              <a:gd name="connsiteY13" fmla="*/ 12493 h 125012"/>
                              <a:gd name="connsiteX14" fmla="*/ 125582 w 125581"/>
                              <a:gd name="connsiteY14" fmla="*/ 24987 h 125012"/>
                              <a:gd name="connsiteX15" fmla="*/ 114990 w 125581"/>
                              <a:gd name="connsiteY15" fmla="*/ 34450 h 125012"/>
                              <a:gd name="connsiteX16" fmla="*/ 104507 w 125581"/>
                              <a:gd name="connsiteY16" fmla="*/ 44046 h 125012"/>
                              <a:gd name="connsiteX17" fmla="*/ 94140 w 125581"/>
                              <a:gd name="connsiteY17" fmla="*/ 53756 h 125012"/>
                              <a:gd name="connsiteX18" fmla="*/ 83890 w 125581"/>
                              <a:gd name="connsiteY18" fmla="*/ 63579 h 125012"/>
                              <a:gd name="connsiteX19" fmla="*/ 73750 w 125581"/>
                              <a:gd name="connsiteY19" fmla="*/ 73539 h 125012"/>
                              <a:gd name="connsiteX20" fmla="*/ 63718 w 125581"/>
                              <a:gd name="connsiteY20" fmla="*/ 83588 h 125012"/>
                              <a:gd name="connsiteX21" fmla="*/ 53826 w 125581"/>
                              <a:gd name="connsiteY21" fmla="*/ 93774 h 125012"/>
                              <a:gd name="connsiteX22" fmla="*/ 44028 w 125581"/>
                              <a:gd name="connsiteY22" fmla="*/ 104076 h 125012"/>
                              <a:gd name="connsiteX23" fmla="*/ 34363 w 125581"/>
                              <a:gd name="connsiteY23" fmla="*/ 114483 h 1250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125581" h="125012">
                                <a:moveTo>
                                  <a:pt x="24830" y="125012"/>
                                </a:moveTo>
                                <a:lnTo>
                                  <a:pt x="12406" y="113876"/>
                                </a:lnTo>
                                <a:lnTo>
                                  <a:pt x="0" y="102761"/>
                                </a:lnTo>
                                <a:lnTo>
                                  <a:pt x="9804" y="91943"/>
                                </a:lnTo>
                                <a:lnTo>
                                  <a:pt x="19736" y="81258"/>
                                </a:lnTo>
                                <a:lnTo>
                                  <a:pt x="29790" y="70689"/>
                                </a:lnTo>
                                <a:lnTo>
                                  <a:pt x="39977" y="60206"/>
                                </a:lnTo>
                                <a:lnTo>
                                  <a:pt x="50274" y="49886"/>
                                </a:lnTo>
                                <a:lnTo>
                                  <a:pt x="60687" y="39652"/>
                                </a:lnTo>
                                <a:lnTo>
                                  <a:pt x="71210" y="29559"/>
                                </a:lnTo>
                                <a:lnTo>
                                  <a:pt x="81873" y="19575"/>
                                </a:lnTo>
                                <a:lnTo>
                                  <a:pt x="92646" y="9730"/>
                                </a:lnTo>
                                <a:lnTo>
                                  <a:pt x="103510" y="0"/>
                                </a:lnTo>
                                <a:lnTo>
                                  <a:pt x="114562" y="12493"/>
                                </a:lnTo>
                                <a:lnTo>
                                  <a:pt x="125582" y="24987"/>
                                </a:lnTo>
                                <a:lnTo>
                                  <a:pt x="114990" y="34450"/>
                                </a:lnTo>
                                <a:lnTo>
                                  <a:pt x="104507" y="44046"/>
                                </a:lnTo>
                                <a:lnTo>
                                  <a:pt x="94140" y="53756"/>
                                </a:lnTo>
                                <a:lnTo>
                                  <a:pt x="83890" y="63579"/>
                                </a:lnTo>
                                <a:lnTo>
                                  <a:pt x="73750" y="73539"/>
                                </a:lnTo>
                                <a:lnTo>
                                  <a:pt x="63718" y="83588"/>
                                </a:lnTo>
                                <a:lnTo>
                                  <a:pt x="53826" y="93774"/>
                                </a:lnTo>
                                <a:lnTo>
                                  <a:pt x="44028" y="104076"/>
                                </a:lnTo>
                                <a:lnTo>
                                  <a:pt x="34363" y="114483"/>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3" name="Freeform: Shape 2583"/>
                        <wps:cNvSpPr/>
                        <wps:spPr>
                          <a:xfrm>
                            <a:off x="1070323" y="861377"/>
                            <a:ext cx="107179" cy="93802"/>
                          </a:xfrm>
                          <a:custGeom>
                            <a:avLst/>
                            <a:gdLst>
                              <a:gd name="connsiteX0" fmla="*/ 21620 w 107179"/>
                              <a:gd name="connsiteY0" fmla="*/ 93802 h 93802"/>
                              <a:gd name="connsiteX1" fmla="*/ 10819 w 107179"/>
                              <a:gd name="connsiteY1" fmla="*/ 81100 h 93802"/>
                              <a:gd name="connsiteX2" fmla="*/ 0 w 107179"/>
                              <a:gd name="connsiteY2" fmla="*/ 68427 h 93802"/>
                              <a:gd name="connsiteX3" fmla="*/ 10640 w 107179"/>
                              <a:gd name="connsiteY3" fmla="*/ 59440 h 93802"/>
                              <a:gd name="connsiteX4" fmla="*/ 21388 w 107179"/>
                              <a:gd name="connsiteY4" fmla="*/ 50592 h 93802"/>
                              <a:gd name="connsiteX5" fmla="*/ 32237 w 107179"/>
                              <a:gd name="connsiteY5" fmla="*/ 41854 h 93802"/>
                              <a:gd name="connsiteX6" fmla="*/ 43189 w 107179"/>
                              <a:gd name="connsiteY6" fmla="*/ 33231 h 93802"/>
                              <a:gd name="connsiteX7" fmla="*/ 54234 w 107179"/>
                              <a:gd name="connsiteY7" fmla="*/ 24743 h 93802"/>
                              <a:gd name="connsiteX8" fmla="*/ 65347 w 107179"/>
                              <a:gd name="connsiteY8" fmla="*/ 16369 h 93802"/>
                              <a:gd name="connsiteX9" fmla="*/ 76578 w 107179"/>
                              <a:gd name="connsiteY9" fmla="*/ 8128 h 93802"/>
                              <a:gd name="connsiteX10" fmla="*/ 87894 w 107179"/>
                              <a:gd name="connsiteY10" fmla="*/ 0 h 93802"/>
                              <a:gd name="connsiteX11" fmla="*/ 97538 w 107179"/>
                              <a:gd name="connsiteY11" fmla="*/ 13582 h 93802"/>
                              <a:gd name="connsiteX12" fmla="*/ 107180 w 107179"/>
                              <a:gd name="connsiteY12" fmla="*/ 27187 h 93802"/>
                              <a:gd name="connsiteX13" fmla="*/ 96180 w 107179"/>
                              <a:gd name="connsiteY13" fmla="*/ 35085 h 93802"/>
                              <a:gd name="connsiteX14" fmla="*/ 85246 w 107179"/>
                              <a:gd name="connsiteY14" fmla="*/ 43122 h 93802"/>
                              <a:gd name="connsiteX15" fmla="*/ 74405 w 107179"/>
                              <a:gd name="connsiteY15" fmla="*/ 51270 h 93802"/>
                              <a:gd name="connsiteX16" fmla="*/ 63674 w 107179"/>
                              <a:gd name="connsiteY16" fmla="*/ 59533 h 93802"/>
                              <a:gd name="connsiteX17" fmla="*/ 53010 w 107179"/>
                              <a:gd name="connsiteY17" fmla="*/ 67928 h 93802"/>
                              <a:gd name="connsiteX18" fmla="*/ 42465 w 107179"/>
                              <a:gd name="connsiteY18" fmla="*/ 76418 h 93802"/>
                              <a:gd name="connsiteX19" fmla="*/ 31987 w 107179"/>
                              <a:gd name="connsiteY19" fmla="*/ 85040 h 938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107179" h="93802">
                                <a:moveTo>
                                  <a:pt x="21620" y="93802"/>
                                </a:moveTo>
                                <a:lnTo>
                                  <a:pt x="10819" y="81100"/>
                                </a:lnTo>
                                <a:lnTo>
                                  <a:pt x="0" y="68427"/>
                                </a:lnTo>
                                <a:lnTo>
                                  <a:pt x="10640" y="59440"/>
                                </a:lnTo>
                                <a:lnTo>
                                  <a:pt x="21388" y="50592"/>
                                </a:lnTo>
                                <a:lnTo>
                                  <a:pt x="32237" y="41854"/>
                                </a:lnTo>
                                <a:lnTo>
                                  <a:pt x="43189" y="33231"/>
                                </a:lnTo>
                                <a:lnTo>
                                  <a:pt x="54234" y="24743"/>
                                </a:lnTo>
                                <a:lnTo>
                                  <a:pt x="65347" y="16369"/>
                                </a:lnTo>
                                <a:lnTo>
                                  <a:pt x="76578" y="8128"/>
                                </a:lnTo>
                                <a:lnTo>
                                  <a:pt x="87894" y="0"/>
                                </a:lnTo>
                                <a:lnTo>
                                  <a:pt x="97538" y="13582"/>
                                </a:lnTo>
                                <a:lnTo>
                                  <a:pt x="107180" y="27187"/>
                                </a:lnTo>
                                <a:lnTo>
                                  <a:pt x="96180" y="35085"/>
                                </a:lnTo>
                                <a:lnTo>
                                  <a:pt x="85246" y="43122"/>
                                </a:lnTo>
                                <a:lnTo>
                                  <a:pt x="74405" y="51270"/>
                                </a:lnTo>
                                <a:lnTo>
                                  <a:pt x="63674" y="59533"/>
                                </a:lnTo>
                                <a:lnTo>
                                  <a:pt x="53010" y="67928"/>
                                </a:lnTo>
                                <a:lnTo>
                                  <a:pt x="42465" y="76418"/>
                                </a:lnTo>
                                <a:lnTo>
                                  <a:pt x="31987" y="85040"/>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4" name="Freeform: Shape 2584"/>
                        <wps:cNvSpPr/>
                        <wps:spPr>
                          <a:xfrm>
                            <a:off x="1176170" y="786569"/>
                            <a:ext cx="117227" cy="89816"/>
                          </a:xfrm>
                          <a:custGeom>
                            <a:avLst/>
                            <a:gdLst>
                              <a:gd name="connsiteX0" fmla="*/ 18811 w 117227"/>
                              <a:gd name="connsiteY0" fmla="*/ 89816 h 89816"/>
                              <a:gd name="connsiteX1" fmla="*/ 9393 w 117227"/>
                              <a:gd name="connsiteY1" fmla="*/ 76053 h 89816"/>
                              <a:gd name="connsiteX2" fmla="*/ 0 w 117227"/>
                              <a:gd name="connsiteY2" fmla="*/ 62315 h 89816"/>
                              <a:gd name="connsiteX3" fmla="*/ 12313 w 117227"/>
                              <a:gd name="connsiteY3" fmla="*/ 54006 h 89816"/>
                              <a:gd name="connsiteX4" fmla="*/ 24714 w 117227"/>
                              <a:gd name="connsiteY4" fmla="*/ 45835 h 89816"/>
                              <a:gd name="connsiteX5" fmla="*/ 37213 w 117227"/>
                              <a:gd name="connsiteY5" fmla="*/ 37826 h 89816"/>
                              <a:gd name="connsiteX6" fmla="*/ 49795 w 117227"/>
                              <a:gd name="connsiteY6" fmla="*/ 29946 h 89816"/>
                              <a:gd name="connsiteX7" fmla="*/ 62496 w 117227"/>
                              <a:gd name="connsiteY7" fmla="*/ 22251 h 89816"/>
                              <a:gd name="connsiteX8" fmla="*/ 75284 w 117227"/>
                              <a:gd name="connsiteY8" fmla="*/ 14666 h 89816"/>
                              <a:gd name="connsiteX9" fmla="*/ 88143 w 117227"/>
                              <a:gd name="connsiteY9" fmla="*/ 7266 h 89816"/>
                              <a:gd name="connsiteX10" fmla="*/ 101088 w 117227"/>
                              <a:gd name="connsiteY10" fmla="*/ 0 h 89816"/>
                              <a:gd name="connsiteX11" fmla="*/ 109150 w 117227"/>
                              <a:gd name="connsiteY11" fmla="*/ 14602 h 89816"/>
                              <a:gd name="connsiteX12" fmla="*/ 117228 w 117227"/>
                              <a:gd name="connsiteY12" fmla="*/ 29175 h 89816"/>
                              <a:gd name="connsiteX13" fmla="*/ 104595 w 117227"/>
                              <a:gd name="connsiteY13" fmla="*/ 36239 h 89816"/>
                              <a:gd name="connsiteX14" fmla="*/ 92078 w 117227"/>
                              <a:gd name="connsiteY14" fmla="*/ 43459 h 89816"/>
                              <a:gd name="connsiteX15" fmla="*/ 79655 w 117227"/>
                              <a:gd name="connsiteY15" fmla="*/ 50819 h 89816"/>
                              <a:gd name="connsiteX16" fmla="*/ 67295 w 117227"/>
                              <a:gd name="connsiteY16" fmla="*/ 58334 h 89816"/>
                              <a:gd name="connsiteX17" fmla="*/ 55027 w 117227"/>
                              <a:gd name="connsiteY17" fmla="*/ 65983 h 89816"/>
                              <a:gd name="connsiteX18" fmla="*/ 42869 w 117227"/>
                              <a:gd name="connsiteY18" fmla="*/ 73793 h 89816"/>
                              <a:gd name="connsiteX19" fmla="*/ 30783 w 117227"/>
                              <a:gd name="connsiteY19" fmla="*/ 81737 h 898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117227" h="89816">
                                <a:moveTo>
                                  <a:pt x="18811" y="89816"/>
                                </a:moveTo>
                                <a:lnTo>
                                  <a:pt x="9393" y="76053"/>
                                </a:lnTo>
                                <a:lnTo>
                                  <a:pt x="0" y="62315"/>
                                </a:lnTo>
                                <a:lnTo>
                                  <a:pt x="12313" y="54006"/>
                                </a:lnTo>
                                <a:lnTo>
                                  <a:pt x="24714" y="45835"/>
                                </a:lnTo>
                                <a:lnTo>
                                  <a:pt x="37213" y="37826"/>
                                </a:lnTo>
                                <a:lnTo>
                                  <a:pt x="49795" y="29946"/>
                                </a:lnTo>
                                <a:lnTo>
                                  <a:pt x="62496" y="22251"/>
                                </a:lnTo>
                                <a:lnTo>
                                  <a:pt x="75284" y="14666"/>
                                </a:lnTo>
                                <a:lnTo>
                                  <a:pt x="88143" y="7266"/>
                                </a:lnTo>
                                <a:lnTo>
                                  <a:pt x="101088" y="0"/>
                                </a:lnTo>
                                <a:lnTo>
                                  <a:pt x="109150" y="14602"/>
                                </a:lnTo>
                                <a:lnTo>
                                  <a:pt x="117228" y="29175"/>
                                </a:lnTo>
                                <a:lnTo>
                                  <a:pt x="104595" y="36239"/>
                                </a:lnTo>
                                <a:lnTo>
                                  <a:pt x="92078" y="43459"/>
                                </a:lnTo>
                                <a:lnTo>
                                  <a:pt x="79655" y="50819"/>
                                </a:lnTo>
                                <a:lnTo>
                                  <a:pt x="67295" y="58334"/>
                                </a:lnTo>
                                <a:lnTo>
                                  <a:pt x="55027" y="65983"/>
                                </a:lnTo>
                                <a:lnTo>
                                  <a:pt x="42869" y="73793"/>
                                </a:lnTo>
                                <a:lnTo>
                                  <a:pt x="30783" y="81737"/>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5" name="Freeform: Shape 2585"/>
                        <wps:cNvSpPr/>
                        <wps:spPr>
                          <a:xfrm>
                            <a:off x="1296496" y="655355"/>
                            <a:ext cx="343998" cy="150248"/>
                          </a:xfrm>
                          <a:custGeom>
                            <a:avLst/>
                            <a:gdLst>
                              <a:gd name="connsiteX0" fmla="*/ 15623 w 343998"/>
                              <a:gd name="connsiteY0" fmla="*/ 150248 h 150248"/>
                              <a:gd name="connsiteX1" fmla="*/ 7813 w 343998"/>
                              <a:gd name="connsiteY1" fmla="*/ 135535 h 150248"/>
                              <a:gd name="connsiteX2" fmla="*/ 0 w 343998"/>
                              <a:gd name="connsiteY2" fmla="*/ 120801 h 150248"/>
                              <a:gd name="connsiteX3" fmla="*/ 13857 w 343998"/>
                              <a:gd name="connsiteY3" fmla="*/ 113581 h 150248"/>
                              <a:gd name="connsiteX4" fmla="*/ 27799 w 343998"/>
                              <a:gd name="connsiteY4" fmla="*/ 106517 h 150248"/>
                              <a:gd name="connsiteX5" fmla="*/ 41833 w 343998"/>
                              <a:gd name="connsiteY5" fmla="*/ 99639 h 150248"/>
                              <a:gd name="connsiteX6" fmla="*/ 55960 w 343998"/>
                              <a:gd name="connsiteY6" fmla="*/ 92917 h 150248"/>
                              <a:gd name="connsiteX7" fmla="*/ 70174 w 343998"/>
                              <a:gd name="connsiteY7" fmla="*/ 86374 h 150248"/>
                              <a:gd name="connsiteX8" fmla="*/ 84454 w 343998"/>
                              <a:gd name="connsiteY8" fmla="*/ 80036 h 150248"/>
                              <a:gd name="connsiteX9" fmla="*/ 98807 w 343998"/>
                              <a:gd name="connsiteY9" fmla="*/ 73858 h 150248"/>
                              <a:gd name="connsiteX10" fmla="*/ 113247 w 343998"/>
                              <a:gd name="connsiteY10" fmla="*/ 67862 h 150248"/>
                              <a:gd name="connsiteX11" fmla="*/ 127758 w 343998"/>
                              <a:gd name="connsiteY11" fmla="*/ 62042 h 150248"/>
                              <a:gd name="connsiteX12" fmla="*/ 142336 w 343998"/>
                              <a:gd name="connsiteY12" fmla="*/ 56406 h 150248"/>
                              <a:gd name="connsiteX13" fmla="*/ 156979 w 343998"/>
                              <a:gd name="connsiteY13" fmla="*/ 50952 h 150248"/>
                              <a:gd name="connsiteX14" fmla="*/ 171715 w 343998"/>
                              <a:gd name="connsiteY14" fmla="*/ 45674 h 150248"/>
                              <a:gd name="connsiteX15" fmla="*/ 186499 w 343998"/>
                              <a:gd name="connsiteY15" fmla="*/ 40587 h 150248"/>
                              <a:gd name="connsiteX16" fmla="*/ 201344 w 343998"/>
                              <a:gd name="connsiteY16" fmla="*/ 35695 h 150248"/>
                              <a:gd name="connsiteX17" fmla="*/ 216242 w 343998"/>
                              <a:gd name="connsiteY17" fmla="*/ 30961 h 150248"/>
                              <a:gd name="connsiteX18" fmla="*/ 231204 w 343998"/>
                              <a:gd name="connsiteY18" fmla="*/ 26436 h 150248"/>
                              <a:gd name="connsiteX19" fmla="*/ 246230 w 343998"/>
                              <a:gd name="connsiteY19" fmla="*/ 22090 h 150248"/>
                              <a:gd name="connsiteX20" fmla="*/ 261284 w 343998"/>
                              <a:gd name="connsiteY20" fmla="*/ 17946 h 150248"/>
                              <a:gd name="connsiteX21" fmla="*/ 276426 w 343998"/>
                              <a:gd name="connsiteY21" fmla="*/ 13965 h 150248"/>
                              <a:gd name="connsiteX22" fmla="*/ 291597 w 343998"/>
                              <a:gd name="connsiteY22" fmla="*/ 10183 h 150248"/>
                              <a:gd name="connsiteX23" fmla="*/ 306808 w 343998"/>
                              <a:gd name="connsiteY23" fmla="*/ 6606 h 150248"/>
                              <a:gd name="connsiteX24" fmla="*/ 322060 w 343998"/>
                              <a:gd name="connsiteY24" fmla="*/ 3212 h 150248"/>
                              <a:gd name="connsiteX25" fmla="*/ 337363 w 343998"/>
                              <a:gd name="connsiteY25" fmla="*/ 0 h 150248"/>
                              <a:gd name="connsiteX26" fmla="*/ 340689 w 343998"/>
                              <a:gd name="connsiteY26" fmla="*/ 16341 h 150248"/>
                              <a:gd name="connsiteX27" fmla="*/ 343999 w 343998"/>
                              <a:gd name="connsiteY27" fmla="*/ 32659 h 150248"/>
                              <a:gd name="connsiteX28" fmla="*/ 329100 w 343998"/>
                              <a:gd name="connsiteY28" fmla="*/ 35782 h 150248"/>
                              <a:gd name="connsiteX29" fmla="*/ 314255 w 343998"/>
                              <a:gd name="connsiteY29" fmla="*/ 39091 h 150248"/>
                              <a:gd name="connsiteX30" fmla="*/ 299448 w 343998"/>
                              <a:gd name="connsiteY30" fmla="*/ 42574 h 150248"/>
                              <a:gd name="connsiteX31" fmla="*/ 284667 w 343998"/>
                              <a:gd name="connsiteY31" fmla="*/ 46265 h 150248"/>
                              <a:gd name="connsiteX32" fmla="*/ 269953 w 343998"/>
                              <a:gd name="connsiteY32" fmla="*/ 50135 h 150248"/>
                              <a:gd name="connsiteX33" fmla="*/ 255287 w 343998"/>
                              <a:gd name="connsiteY33" fmla="*/ 54162 h 150248"/>
                              <a:gd name="connsiteX34" fmla="*/ 240667 w 343998"/>
                              <a:gd name="connsiteY34" fmla="*/ 58399 h 150248"/>
                              <a:gd name="connsiteX35" fmla="*/ 226110 w 343998"/>
                              <a:gd name="connsiteY35" fmla="*/ 62813 h 150248"/>
                              <a:gd name="connsiteX36" fmla="*/ 211600 w 343998"/>
                              <a:gd name="connsiteY36" fmla="*/ 67403 h 150248"/>
                              <a:gd name="connsiteX37" fmla="*/ 197137 w 343998"/>
                              <a:gd name="connsiteY37" fmla="*/ 72160 h 150248"/>
                              <a:gd name="connsiteX38" fmla="*/ 182738 w 343998"/>
                              <a:gd name="connsiteY38" fmla="*/ 77115 h 150248"/>
                              <a:gd name="connsiteX39" fmla="*/ 168435 w 343998"/>
                              <a:gd name="connsiteY39" fmla="*/ 82255 h 150248"/>
                              <a:gd name="connsiteX40" fmla="*/ 154175 w 343998"/>
                              <a:gd name="connsiteY40" fmla="*/ 87551 h 150248"/>
                              <a:gd name="connsiteX41" fmla="*/ 139960 w 343998"/>
                              <a:gd name="connsiteY41" fmla="*/ 93051 h 150248"/>
                              <a:gd name="connsiteX42" fmla="*/ 125833 w 343998"/>
                              <a:gd name="connsiteY42" fmla="*/ 98712 h 150248"/>
                              <a:gd name="connsiteX43" fmla="*/ 111798 w 343998"/>
                              <a:gd name="connsiteY43" fmla="*/ 104552 h 150248"/>
                              <a:gd name="connsiteX44" fmla="*/ 97810 w 343998"/>
                              <a:gd name="connsiteY44" fmla="*/ 110573 h 150248"/>
                              <a:gd name="connsiteX45" fmla="*/ 83915 w 343998"/>
                              <a:gd name="connsiteY45" fmla="*/ 116750 h 150248"/>
                              <a:gd name="connsiteX46" fmla="*/ 70083 w 343998"/>
                              <a:gd name="connsiteY46" fmla="*/ 123112 h 150248"/>
                              <a:gd name="connsiteX47" fmla="*/ 56343 w 343998"/>
                              <a:gd name="connsiteY47" fmla="*/ 129655 h 150248"/>
                              <a:gd name="connsiteX48" fmla="*/ 42674 w 343998"/>
                              <a:gd name="connsiteY48" fmla="*/ 136354 h 150248"/>
                              <a:gd name="connsiteX49" fmla="*/ 29114 w 343998"/>
                              <a:gd name="connsiteY49" fmla="*/ 143209 h 1502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Lst>
                            <a:rect l="l" t="t" r="r" b="b"/>
                            <a:pathLst>
                              <a:path w="343998" h="150248">
                                <a:moveTo>
                                  <a:pt x="15623" y="150248"/>
                                </a:moveTo>
                                <a:lnTo>
                                  <a:pt x="7813" y="135535"/>
                                </a:lnTo>
                                <a:lnTo>
                                  <a:pt x="0" y="120801"/>
                                </a:lnTo>
                                <a:lnTo>
                                  <a:pt x="13857" y="113581"/>
                                </a:lnTo>
                                <a:lnTo>
                                  <a:pt x="27799" y="106517"/>
                                </a:lnTo>
                                <a:lnTo>
                                  <a:pt x="41833" y="99639"/>
                                </a:lnTo>
                                <a:lnTo>
                                  <a:pt x="55960" y="92917"/>
                                </a:lnTo>
                                <a:lnTo>
                                  <a:pt x="70174" y="86374"/>
                                </a:lnTo>
                                <a:lnTo>
                                  <a:pt x="84454" y="80036"/>
                                </a:lnTo>
                                <a:lnTo>
                                  <a:pt x="98807" y="73858"/>
                                </a:lnTo>
                                <a:lnTo>
                                  <a:pt x="113247" y="67862"/>
                                </a:lnTo>
                                <a:lnTo>
                                  <a:pt x="127758" y="62042"/>
                                </a:lnTo>
                                <a:lnTo>
                                  <a:pt x="142336" y="56406"/>
                                </a:lnTo>
                                <a:lnTo>
                                  <a:pt x="156979" y="50952"/>
                                </a:lnTo>
                                <a:lnTo>
                                  <a:pt x="171715" y="45674"/>
                                </a:lnTo>
                                <a:lnTo>
                                  <a:pt x="186499" y="40587"/>
                                </a:lnTo>
                                <a:lnTo>
                                  <a:pt x="201344" y="35695"/>
                                </a:lnTo>
                                <a:lnTo>
                                  <a:pt x="216242" y="30961"/>
                                </a:lnTo>
                                <a:lnTo>
                                  <a:pt x="231204" y="26436"/>
                                </a:lnTo>
                                <a:lnTo>
                                  <a:pt x="246230" y="22090"/>
                                </a:lnTo>
                                <a:lnTo>
                                  <a:pt x="261284" y="17946"/>
                                </a:lnTo>
                                <a:lnTo>
                                  <a:pt x="276426" y="13965"/>
                                </a:lnTo>
                                <a:lnTo>
                                  <a:pt x="291597" y="10183"/>
                                </a:lnTo>
                                <a:lnTo>
                                  <a:pt x="306808" y="6606"/>
                                </a:lnTo>
                                <a:lnTo>
                                  <a:pt x="322060" y="3212"/>
                                </a:lnTo>
                                <a:lnTo>
                                  <a:pt x="337363" y="0"/>
                                </a:lnTo>
                                <a:lnTo>
                                  <a:pt x="340689" y="16341"/>
                                </a:lnTo>
                                <a:lnTo>
                                  <a:pt x="343999" y="32659"/>
                                </a:lnTo>
                                <a:lnTo>
                                  <a:pt x="329100" y="35782"/>
                                </a:lnTo>
                                <a:lnTo>
                                  <a:pt x="314255" y="39091"/>
                                </a:lnTo>
                                <a:lnTo>
                                  <a:pt x="299448" y="42574"/>
                                </a:lnTo>
                                <a:lnTo>
                                  <a:pt x="284667" y="46265"/>
                                </a:lnTo>
                                <a:lnTo>
                                  <a:pt x="269953" y="50135"/>
                                </a:lnTo>
                                <a:lnTo>
                                  <a:pt x="255287" y="54162"/>
                                </a:lnTo>
                                <a:lnTo>
                                  <a:pt x="240667" y="58399"/>
                                </a:lnTo>
                                <a:lnTo>
                                  <a:pt x="226110" y="62813"/>
                                </a:lnTo>
                                <a:lnTo>
                                  <a:pt x="211600" y="67403"/>
                                </a:lnTo>
                                <a:lnTo>
                                  <a:pt x="197137" y="72160"/>
                                </a:lnTo>
                                <a:lnTo>
                                  <a:pt x="182738" y="77115"/>
                                </a:lnTo>
                                <a:lnTo>
                                  <a:pt x="168435" y="82255"/>
                                </a:lnTo>
                                <a:lnTo>
                                  <a:pt x="154175" y="87551"/>
                                </a:lnTo>
                                <a:lnTo>
                                  <a:pt x="139960" y="93051"/>
                                </a:lnTo>
                                <a:lnTo>
                                  <a:pt x="125833" y="98712"/>
                                </a:lnTo>
                                <a:lnTo>
                                  <a:pt x="111798" y="104552"/>
                                </a:lnTo>
                                <a:lnTo>
                                  <a:pt x="97810" y="110573"/>
                                </a:lnTo>
                                <a:lnTo>
                                  <a:pt x="83915" y="116750"/>
                                </a:lnTo>
                                <a:lnTo>
                                  <a:pt x="70083" y="123112"/>
                                </a:lnTo>
                                <a:lnTo>
                                  <a:pt x="56343" y="129655"/>
                                </a:lnTo>
                                <a:lnTo>
                                  <a:pt x="42674" y="136354"/>
                                </a:lnTo>
                                <a:lnTo>
                                  <a:pt x="29114" y="143209"/>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6" name="Freeform: Shape 2586"/>
                        <wps:cNvSpPr/>
                        <wps:spPr>
                          <a:xfrm>
                            <a:off x="1655317" y="633650"/>
                            <a:ext cx="138742" cy="50314"/>
                          </a:xfrm>
                          <a:custGeom>
                            <a:avLst/>
                            <a:gdLst>
                              <a:gd name="connsiteX0" fmla="*/ 6067 w 138742"/>
                              <a:gd name="connsiteY0" fmla="*/ 50315 h 50314"/>
                              <a:gd name="connsiteX1" fmla="*/ 0 w 138742"/>
                              <a:gd name="connsiteY1" fmla="*/ 17540 h 50314"/>
                              <a:gd name="connsiteX2" fmla="*/ 15054 w 138742"/>
                              <a:gd name="connsiteY2" fmla="*/ 14845 h 50314"/>
                              <a:gd name="connsiteX3" fmla="*/ 30128 w 138742"/>
                              <a:gd name="connsiteY3" fmla="*/ 12353 h 50314"/>
                              <a:gd name="connsiteX4" fmla="*/ 45227 w 138742"/>
                              <a:gd name="connsiteY4" fmla="*/ 10025 h 50314"/>
                              <a:gd name="connsiteX5" fmla="*/ 60346 w 138742"/>
                              <a:gd name="connsiteY5" fmla="*/ 7896 h 50314"/>
                              <a:gd name="connsiteX6" fmla="*/ 75493 w 138742"/>
                              <a:gd name="connsiteY6" fmla="*/ 5951 h 50314"/>
                              <a:gd name="connsiteX7" fmla="*/ 90683 w 138742"/>
                              <a:gd name="connsiteY7" fmla="*/ 4183 h 50314"/>
                              <a:gd name="connsiteX8" fmla="*/ 105872 w 138742"/>
                              <a:gd name="connsiteY8" fmla="*/ 2601 h 50314"/>
                              <a:gd name="connsiteX9" fmla="*/ 121078 w 138742"/>
                              <a:gd name="connsiteY9" fmla="*/ 1199 h 50314"/>
                              <a:gd name="connsiteX10" fmla="*/ 136320 w 138742"/>
                              <a:gd name="connsiteY10" fmla="*/ 0 h 50314"/>
                              <a:gd name="connsiteX11" fmla="*/ 137532 w 138742"/>
                              <a:gd name="connsiteY11" fmla="*/ 16613 h 50314"/>
                              <a:gd name="connsiteX12" fmla="*/ 138743 w 138742"/>
                              <a:gd name="connsiteY12" fmla="*/ 33226 h 50314"/>
                              <a:gd name="connsiteX13" fmla="*/ 123905 w 138742"/>
                              <a:gd name="connsiteY13" fmla="*/ 34402 h 50314"/>
                              <a:gd name="connsiteX14" fmla="*/ 109103 w 138742"/>
                              <a:gd name="connsiteY14" fmla="*/ 35758 h 50314"/>
                              <a:gd name="connsiteX15" fmla="*/ 94326 w 138742"/>
                              <a:gd name="connsiteY15" fmla="*/ 37300 h 50314"/>
                              <a:gd name="connsiteX16" fmla="*/ 79544 w 138742"/>
                              <a:gd name="connsiteY16" fmla="*/ 39020 h 50314"/>
                              <a:gd name="connsiteX17" fmla="*/ 64808 w 138742"/>
                              <a:gd name="connsiteY17" fmla="*/ 40920 h 50314"/>
                              <a:gd name="connsiteX18" fmla="*/ 50072 w 138742"/>
                              <a:gd name="connsiteY18" fmla="*/ 43001 h 50314"/>
                              <a:gd name="connsiteX19" fmla="*/ 35383 w 138742"/>
                              <a:gd name="connsiteY19" fmla="*/ 45266 h 50314"/>
                              <a:gd name="connsiteX20" fmla="*/ 20710 w 138742"/>
                              <a:gd name="connsiteY20" fmla="*/ 47689 h 50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138742" h="50314">
                                <a:moveTo>
                                  <a:pt x="6067" y="50315"/>
                                </a:moveTo>
                                <a:lnTo>
                                  <a:pt x="0" y="17540"/>
                                </a:lnTo>
                                <a:lnTo>
                                  <a:pt x="15054" y="14845"/>
                                </a:lnTo>
                                <a:lnTo>
                                  <a:pt x="30128" y="12353"/>
                                </a:lnTo>
                                <a:lnTo>
                                  <a:pt x="45227" y="10025"/>
                                </a:lnTo>
                                <a:lnTo>
                                  <a:pt x="60346" y="7896"/>
                                </a:lnTo>
                                <a:lnTo>
                                  <a:pt x="75493" y="5951"/>
                                </a:lnTo>
                                <a:lnTo>
                                  <a:pt x="90683" y="4183"/>
                                </a:lnTo>
                                <a:lnTo>
                                  <a:pt x="105872" y="2601"/>
                                </a:lnTo>
                                <a:lnTo>
                                  <a:pt x="121078" y="1199"/>
                                </a:lnTo>
                                <a:lnTo>
                                  <a:pt x="136320" y="0"/>
                                </a:lnTo>
                                <a:lnTo>
                                  <a:pt x="137532" y="16613"/>
                                </a:lnTo>
                                <a:lnTo>
                                  <a:pt x="138743" y="33226"/>
                                </a:lnTo>
                                <a:lnTo>
                                  <a:pt x="123905" y="34402"/>
                                </a:lnTo>
                                <a:lnTo>
                                  <a:pt x="109103" y="35758"/>
                                </a:lnTo>
                                <a:lnTo>
                                  <a:pt x="94326" y="37300"/>
                                </a:lnTo>
                                <a:lnTo>
                                  <a:pt x="79544" y="39020"/>
                                </a:lnTo>
                                <a:lnTo>
                                  <a:pt x="64808" y="40920"/>
                                </a:lnTo>
                                <a:lnTo>
                                  <a:pt x="50072" y="43001"/>
                                </a:lnTo>
                                <a:lnTo>
                                  <a:pt x="35383" y="45266"/>
                                </a:lnTo>
                                <a:lnTo>
                                  <a:pt x="20710" y="47689"/>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7" name="Freeform: Shape 2587"/>
                        <wps:cNvSpPr/>
                        <wps:spPr>
                          <a:xfrm>
                            <a:off x="1802541" y="630294"/>
                            <a:ext cx="179038" cy="37080"/>
                          </a:xfrm>
                          <a:custGeom>
                            <a:avLst/>
                            <a:gdLst>
                              <a:gd name="connsiteX0" fmla="*/ 2125 w 179038"/>
                              <a:gd name="connsiteY0" fmla="*/ 35856 h 37080"/>
                              <a:gd name="connsiteX1" fmla="*/ 0 w 179038"/>
                              <a:gd name="connsiteY1" fmla="*/ 2585 h 37080"/>
                              <a:gd name="connsiteX2" fmla="*/ 14891 w 179038"/>
                              <a:gd name="connsiteY2" fmla="*/ 1721 h 37080"/>
                              <a:gd name="connsiteX3" fmla="*/ 29817 w 179038"/>
                              <a:gd name="connsiteY3" fmla="*/ 1020 h 37080"/>
                              <a:gd name="connsiteX4" fmla="*/ 44743 w 179038"/>
                              <a:gd name="connsiteY4" fmla="*/ 499 h 37080"/>
                              <a:gd name="connsiteX5" fmla="*/ 59668 w 179038"/>
                              <a:gd name="connsiteY5" fmla="*/ 162 h 37080"/>
                              <a:gd name="connsiteX6" fmla="*/ 74612 w 179038"/>
                              <a:gd name="connsiteY6" fmla="*/ 0 h 37080"/>
                              <a:gd name="connsiteX7" fmla="*/ 89555 w 179038"/>
                              <a:gd name="connsiteY7" fmla="*/ 23 h 37080"/>
                              <a:gd name="connsiteX8" fmla="*/ 104481 w 179038"/>
                              <a:gd name="connsiteY8" fmla="*/ 209 h 37080"/>
                              <a:gd name="connsiteX9" fmla="*/ 119407 w 179038"/>
                              <a:gd name="connsiteY9" fmla="*/ 592 h 37080"/>
                              <a:gd name="connsiteX10" fmla="*/ 134315 w 179038"/>
                              <a:gd name="connsiteY10" fmla="*/ 1136 h 37080"/>
                              <a:gd name="connsiteX11" fmla="*/ 149241 w 179038"/>
                              <a:gd name="connsiteY11" fmla="*/ 1860 h 37080"/>
                              <a:gd name="connsiteX12" fmla="*/ 164149 w 179038"/>
                              <a:gd name="connsiteY12" fmla="*/ 2764 h 37080"/>
                              <a:gd name="connsiteX13" fmla="*/ 179039 w 179038"/>
                              <a:gd name="connsiteY13" fmla="*/ 3853 h 37080"/>
                              <a:gd name="connsiteX14" fmla="*/ 177740 w 179038"/>
                              <a:gd name="connsiteY14" fmla="*/ 20467 h 37080"/>
                              <a:gd name="connsiteX15" fmla="*/ 176441 w 179038"/>
                              <a:gd name="connsiteY15" fmla="*/ 37080 h 37080"/>
                              <a:gd name="connsiteX16" fmla="*/ 161936 w 179038"/>
                              <a:gd name="connsiteY16" fmla="*/ 36012 h 37080"/>
                              <a:gd name="connsiteX17" fmla="*/ 147432 w 179038"/>
                              <a:gd name="connsiteY17" fmla="*/ 35133 h 37080"/>
                              <a:gd name="connsiteX18" fmla="*/ 132892 w 179038"/>
                              <a:gd name="connsiteY18" fmla="*/ 34430 h 37080"/>
                              <a:gd name="connsiteX19" fmla="*/ 118388 w 179038"/>
                              <a:gd name="connsiteY19" fmla="*/ 33886 h 37080"/>
                              <a:gd name="connsiteX20" fmla="*/ 103849 w 179038"/>
                              <a:gd name="connsiteY20" fmla="*/ 33528 h 37080"/>
                              <a:gd name="connsiteX21" fmla="*/ 89292 w 179038"/>
                              <a:gd name="connsiteY21" fmla="*/ 33342 h 37080"/>
                              <a:gd name="connsiteX22" fmla="*/ 74770 w 179038"/>
                              <a:gd name="connsiteY22" fmla="*/ 33319 h 37080"/>
                              <a:gd name="connsiteX23" fmla="*/ 60230 w 179038"/>
                              <a:gd name="connsiteY23" fmla="*/ 33480 h 37080"/>
                              <a:gd name="connsiteX24" fmla="*/ 45691 w 179038"/>
                              <a:gd name="connsiteY24" fmla="*/ 33818 h 37080"/>
                              <a:gd name="connsiteX25" fmla="*/ 31169 w 179038"/>
                              <a:gd name="connsiteY25" fmla="*/ 34315 h 37080"/>
                              <a:gd name="connsiteX26" fmla="*/ 16665 w 179038"/>
                              <a:gd name="connsiteY26" fmla="*/ 34994 h 370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179038" h="37080">
                                <a:moveTo>
                                  <a:pt x="2125" y="35856"/>
                                </a:moveTo>
                                <a:lnTo>
                                  <a:pt x="0" y="2585"/>
                                </a:lnTo>
                                <a:lnTo>
                                  <a:pt x="14891" y="1721"/>
                                </a:lnTo>
                                <a:lnTo>
                                  <a:pt x="29817" y="1020"/>
                                </a:lnTo>
                                <a:lnTo>
                                  <a:pt x="44743" y="499"/>
                                </a:lnTo>
                                <a:lnTo>
                                  <a:pt x="59668" y="162"/>
                                </a:lnTo>
                                <a:lnTo>
                                  <a:pt x="74612" y="0"/>
                                </a:lnTo>
                                <a:lnTo>
                                  <a:pt x="89555" y="23"/>
                                </a:lnTo>
                                <a:lnTo>
                                  <a:pt x="104481" y="209"/>
                                </a:lnTo>
                                <a:lnTo>
                                  <a:pt x="119407" y="592"/>
                                </a:lnTo>
                                <a:lnTo>
                                  <a:pt x="134315" y="1136"/>
                                </a:lnTo>
                                <a:lnTo>
                                  <a:pt x="149241" y="1860"/>
                                </a:lnTo>
                                <a:lnTo>
                                  <a:pt x="164149" y="2764"/>
                                </a:lnTo>
                                <a:lnTo>
                                  <a:pt x="179039" y="3853"/>
                                </a:lnTo>
                                <a:lnTo>
                                  <a:pt x="177740" y="20467"/>
                                </a:lnTo>
                                <a:lnTo>
                                  <a:pt x="176441" y="37080"/>
                                </a:lnTo>
                                <a:lnTo>
                                  <a:pt x="161936" y="36012"/>
                                </a:lnTo>
                                <a:lnTo>
                                  <a:pt x="147432" y="35133"/>
                                </a:lnTo>
                                <a:lnTo>
                                  <a:pt x="132892" y="34430"/>
                                </a:lnTo>
                                <a:lnTo>
                                  <a:pt x="118388" y="33886"/>
                                </a:lnTo>
                                <a:lnTo>
                                  <a:pt x="103849" y="33528"/>
                                </a:lnTo>
                                <a:lnTo>
                                  <a:pt x="89292" y="33342"/>
                                </a:lnTo>
                                <a:lnTo>
                                  <a:pt x="74770" y="33319"/>
                                </a:lnTo>
                                <a:lnTo>
                                  <a:pt x="60230" y="33480"/>
                                </a:lnTo>
                                <a:lnTo>
                                  <a:pt x="45691" y="33818"/>
                                </a:lnTo>
                                <a:lnTo>
                                  <a:pt x="31169" y="34315"/>
                                </a:lnTo>
                                <a:lnTo>
                                  <a:pt x="16665" y="34994"/>
                                </a:lnTo>
                                <a:close/>
                              </a:path>
                            </a:pathLst>
                          </a:custGeom>
                          <a:solidFill>
                            <a:srgbClr val="BEBEBE"/>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8" name="Freeform: Shape 2588"/>
                        <wps:cNvSpPr/>
                        <wps:spPr>
                          <a:xfrm>
                            <a:off x="1802541" y="630294"/>
                            <a:ext cx="179038" cy="37080"/>
                          </a:xfrm>
                          <a:custGeom>
                            <a:avLst/>
                            <a:gdLst>
                              <a:gd name="connsiteX0" fmla="*/ 2125 w 179038"/>
                              <a:gd name="connsiteY0" fmla="*/ 35856 h 37080"/>
                              <a:gd name="connsiteX1" fmla="*/ 0 w 179038"/>
                              <a:gd name="connsiteY1" fmla="*/ 2585 h 37080"/>
                              <a:gd name="connsiteX2" fmla="*/ 14891 w 179038"/>
                              <a:gd name="connsiteY2" fmla="*/ 1721 h 37080"/>
                              <a:gd name="connsiteX3" fmla="*/ 29817 w 179038"/>
                              <a:gd name="connsiteY3" fmla="*/ 1020 h 37080"/>
                              <a:gd name="connsiteX4" fmla="*/ 44743 w 179038"/>
                              <a:gd name="connsiteY4" fmla="*/ 499 h 37080"/>
                              <a:gd name="connsiteX5" fmla="*/ 59668 w 179038"/>
                              <a:gd name="connsiteY5" fmla="*/ 162 h 37080"/>
                              <a:gd name="connsiteX6" fmla="*/ 74612 w 179038"/>
                              <a:gd name="connsiteY6" fmla="*/ 0 h 37080"/>
                              <a:gd name="connsiteX7" fmla="*/ 89555 w 179038"/>
                              <a:gd name="connsiteY7" fmla="*/ 23 h 37080"/>
                              <a:gd name="connsiteX8" fmla="*/ 104481 w 179038"/>
                              <a:gd name="connsiteY8" fmla="*/ 209 h 37080"/>
                              <a:gd name="connsiteX9" fmla="*/ 119407 w 179038"/>
                              <a:gd name="connsiteY9" fmla="*/ 592 h 37080"/>
                              <a:gd name="connsiteX10" fmla="*/ 134315 w 179038"/>
                              <a:gd name="connsiteY10" fmla="*/ 1136 h 37080"/>
                              <a:gd name="connsiteX11" fmla="*/ 149241 w 179038"/>
                              <a:gd name="connsiteY11" fmla="*/ 1860 h 37080"/>
                              <a:gd name="connsiteX12" fmla="*/ 164149 w 179038"/>
                              <a:gd name="connsiteY12" fmla="*/ 2764 h 37080"/>
                              <a:gd name="connsiteX13" fmla="*/ 179039 w 179038"/>
                              <a:gd name="connsiteY13" fmla="*/ 3853 h 37080"/>
                              <a:gd name="connsiteX14" fmla="*/ 177740 w 179038"/>
                              <a:gd name="connsiteY14" fmla="*/ 20467 h 37080"/>
                              <a:gd name="connsiteX15" fmla="*/ 176441 w 179038"/>
                              <a:gd name="connsiteY15" fmla="*/ 37080 h 37080"/>
                              <a:gd name="connsiteX16" fmla="*/ 161936 w 179038"/>
                              <a:gd name="connsiteY16" fmla="*/ 36012 h 37080"/>
                              <a:gd name="connsiteX17" fmla="*/ 147432 w 179038"/>
                              <a:gd name="connsiteY17" fmla="*/ 35133 h 37080"/>
                              <a:gd name="connsiteX18" fmla="*/ 132892 w 179038"/>
                              <a:gd name="connsiteY18" fmla="*/ 34430 h 37080"/>
                              <a:gd name="connsiteX19" fmla="*/ 118388 w 179038"/>
                              <a:gd name="connsiteY19" fmla="*/ 33886 h 37080"/>
                              <a:gd name="connsiteX20" fmla="*/ 103849 w 179038"/>
                              <a:gd name="connsiteY20" fmla="*/ 33528 h 37080"/>
                              <a:gd name="connsiteX21" fmla="*/ 89292 w 179038"/>
                              <a:gd name="connsiteY21" fmla="*/ 33342 h 37080"/>
                              <a:gd name="connsiteX22" fmla="*/ 74770 w 179038"/>
                              <a:gd name="connsiteY22" fmla="*/ 33319 h 37080"/>
                              <a:gd name="connsiteX23" fmla="*/ 60230 w 179038"/>
                              <a:gd name="connsiteY23" fmla="*/ 33480 h 37080"/>
                              <a:gd name="connsiteX24" fmla="*/ 45691 w 179038"/>
                              <a:gd name="connsiteY24" fmla="*/ 33818 h 37080"/>
                              <a:gd name="connsiteX25" fmla="*/ 31169 w 179038"/>
                              <a:gd name="connsiteY25" fmla="*/ 34315 h 37080"/>
                              <a:gd name="connsiteX26" fmla="*/ 16665 w 179038"/>
                              <a:gd name="connsiteY26" fmla="*/ 34994 h 370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179038" h="37080">
                                <a:moveTo>
                                  <a:pt x="2125" y="35856"/>
                                </a:moveTo>
                                <a:lnTo>
                                  <a:pt x="0" y="2585"/>
                                </a:lnTo>
                                <a:lnTo>
                                  <a:pt x="14891" y="1721"/>
                                </a:lnTo>
                                <a:lnTo>
                                  <a:pt x="29817" y="1020"/>
                                </a:lnTo>
                                <a:lnTo>
                                  <a:pt x="44743" y="499"/>
                                </a:lnTo>
                                <a:lnTo>
                                  <a:pt x="59668" y="162"/>
                                </a:lnTo>
                                <a:lnTo>
                                  <a:pt x="74612" y="0"/>
                                </a:lnTo>
                                <a:lnTo>
                                  <a:pt x="89555" y="23"/>
                                </a:lnTo>
                                <a:lnTo>
                                  <a:pt x="104481" y="209"/>
                                </a:lnTo>
                                <a:lnTo>
                                  <a:pt x="119407" y="592"/>
                                </a:lnTo>
                                <a:lnTo>
                                  <a:pt x="134315" y="1136"/>
                                </a:lnTo>
                                <a:lnTo>
                                  <a:pt x="149241" y="1860"/>
                                </a:lnTo>
                                <a:lnTo>
                                  <a:pt x="164149" y="2764"/>
                                </a:lnTo>
                                <a:lnTo>
                                  <a:pt x="179039" y="3853"/>
                                </a:lnTo>
                                <a:lnTo>
                                  <a:pt x="177740" y="20467"/>
                                </a:lnTo>
                                <a:lnTo>
                                  <a:pt x="176441" y="37080"/>
                                </a:lnTo>
                                <a:lnTo>
                                  <a:pt x="161936" y="36012"/>
                                </a:lnTo>
                                <a:lnTo>
                                  <a:pt x="147432" y="35133"/>
                                </a:lnTo>
                                <a:lnTo>
                                  <a:pt x="132892" y="34430"/>
                                </a:lnTo>
                                <a:lnTo>
                                  <a:pt x="118388" y="33886"/>
                                </a:lnTo>
                                <a:lnTo>
                                  <a:pt x="103849" y="33528"/>
                                </a:lnTo>
                                <a:lnTo>
                                  <a:pt x="89292" y="33342"/>
                                </a:lnTo>
                                <a:lnTo>
                                  <a:pt x="74770" y="33319"/>
                                </a:lnTo>
                                <a:lnTo>
                                  <a:pt x="60230" y="33480"/>
                                </a:lnTo>
                                <a:lnTo>
                                  <a:pt x="45691" y="33818"/>
                                </a:lnTo>
                                <a:lnTo>
                                  <a:pt x="31169" y="34315"/>
                                </a:lnTo>
                                <a:lnTo>
                                  <a:pt x="16665" y="34994"/>
                                </a:lnTo>
                                <a:close/>
                              </a:path>
                            </a:pathLst>
                          </a:custGeom>
                          <a:solidFill>
                            <a:srgbClr val="FFFFFF"/>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9" name="Freeform: Shape 2589"/>
                        <wps:cNvSpPr/>
                        <wps:spPr>
                          <a:xfrm>
                            <a:off x="1874682" y="621342"/>
                            <a:ext cx="32233" cy="51879"/>
                          </a:xfrm>
                          <a:custGeom>
                            <a:avLst/>
                            <a:gdLst>
                              <a:gd name="connsiteX0" fmla="*/ 17183 w 32233"/>
                              <a:gd name="connsiteY0" fmla="*/ 382 h 51879"/>
                              <a:gd name="connsiteX1" fmla="*/ 5865 w 32233"/>
                              <a:gd name="connsiteY1" fmla="*/ 5815 h 51879"/>
                              <a:gd name="connsiteX2" fmla="*/ 1066 w 32233"/>
                              <a:gd name="connsiteY2" fmla="*/ 26277 h 51879"/>
                              <a:gd name="connsiteX3" fmla="*/ 17183 w 32233"/>
                              <a:gd name="connsiteY3" fmla="*/ 52262 h 51879"/>
                              <a:gd name="connsiteX4" fmla="*/ 33299 w 32233"/>
                              <a:gd name="connsiteY4" fmla="*/ 26730 h 51879"/>
                              <a:gd name="connsiteX5" fmla="*/ 28501 w 32233"/>
                              <a:gd name="connsiteY5" fmla="*/ 5815 h 51879"/>
                              <a:gd name="connsiteX6" fmla="*/ 17183 w 32233"/>
                              <a:gd name="connsiteY6" fmla="*/ 382 h 51879"/>
                              <a:gd name="connsiteX7" fmla="*/ 17183 w 32233"/>
                              <a:gd name="connsiteY7" fmla="*/ 5815 h 51879"/>
                              <a:gd name="connsiteX8" fmla="*/ 27052 w 32233"/>
                              <a:gd name="connsiteY8" fmla="*/ 26186 h 51879"/>
                              <a:gd name="connsiteX9" fmla="*/ 17092 w 32233"/>
                              <a:gd name="connsiteY9" fmla="*/ 47192 h 51879"/>
                              <a:gd name="connsiteX10" fmla="*/ 7314 w 32233"/>
                              <a:gd name="connsiteY10" fmla="*/ 26368 h 51879"/>
                              <a:gd name="connsiteX11" fmla="*/ 17183 w 32233"/>
                              <a:gd name="connsiteY11" fmla="*/ 5815 h 518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2233" h="51879">
                                <a:moveTo>
                                  <a:pt x="17183" y="382"/>
                                </a:moveTo>
                                <a:cubicBezTo>
                                  <a:pt x="12656" y="382"/>
                                  <a:pt x="8400" y="2465"/>
                                  <a:pt x="5865" y="5815"/>
                                </a:cubicBezTo>
                                <a:cubicBezTo>
                                  <a:pt x="2696" y="10342"/>
                                  <a:pt x="1066" y="16951"/>
                                  <a:pt x="1066" y="26277"/>
                                </a:cubicBezTo>
                                <a:cubicBezTo>
                                  <a:pt x="1066" y="43299"/>
                                  <a:pt x="6589" y="52262"/>
                                  <a:pt x="17183" y="52262"/>
                                </a:cubicBezTo>
                                <a:cubicBezTo>
                                  <a:pt x="27595" y="52262"/>
                                  <a:pt x="33299" y="43299"/>
                                  <a:pt x="33299" y="26730"/>
                                </a:cubicBezTo>
                                <a:cubicBezTo>
                                  <a:pt x="33299" y="16951"/>
                                  <a:pt x="31760" y="10433"/>
                                  <a:pt x="28501" y="5815"/>
                                </a:cubicBezTo>
                                <a:cubicBezTo>
                                  <a:pt x="25965" y="2374"/>
                                  <a:pt x="21891" y="382"/>
                                  <a:pt x="17183" y="382"/>
                                </a:cubicBezTo>
                                <a:close/>
                                <a:moveTo>
                                  <a:pt x="17183" y="5815"/>
                                </a:moveTo>
                                <a:cubicBezTo>
                                  <a:pt x="23793" y="5815"/>
                                  <a:pt x="27052" y="12515"/>
                                  <a:pt x="27052" y="26186"/>
                                </a:cubicBezTo>
                                <a:cubicBezTo>
                                  <a:pt x="27052" y="40492"/>
                                  <a:pt x="23883" y="47192"/>
                                  <a:pt x="17092" y="47192"/>
                                </a:cubicBezTo>
                                <a:cubicBezTo>
                                  <a:pt x="10573" y="47192"/>
                                  <a:pt x="7314" y="40220"/>
                                  <a:pt x="7314" y="26368"/>
                                </a:cubicBezTo>
                                <a:cubicBezTo>
                                  <a:pt x="7314" y="12515"/>
                                  <a:pt x="10573" y="5815"/>
                                  <a:pt x="17183" y="581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0" name="Freeform: Shape 2590"/>
                        <wps:cNvSpPr/>
                        <wps:spPr>
                          <a:xfrm>
                            <a:off x="1643073" y="2276306"/>
                            <a:ext cx="1288752" cy="789907"/>
                          </a:xfrm>
                          <a:custGeom>
                            <a:avLst/>
                            <a:gdLst>
                              <a:gd name="connsiteX0" fmla="*/ 21818 w 1288752"/>
                              <a:gd name="connsiteY0" fmla="*/ 789908 h 789907"/>
                              <a:gd name="connsiteX1" fmla="*/ 27137 w 1288752"/>
                              <a:gd name="connsiteY1" fmla="*/ 762006 h 789907"/>
                              <a:gd name="connsiteX2" fmla="*/ 32688 w 1288752"/>
                              <a:gd name="connsiteY2" fmla="*/ 734596 h 789907"/>
                              <a:gd name="connsiteX3" fmla="*/ 38483 w 1288752"/>
                              <a:gd name="connsiteY3" fmla="*/ 707695 h 789907"/>
                              <a:gd name="connsiteX4" fmla="*/ 44481 w 1288752"/>
                              <a:gd name="connsiteY4" fmla="*/ 681303 h 789907"/>
                              <a:gd name="connsiteX5" fmla="*/ 50727 w 1288752"/>
                              <a:gd name="connsiteY5" fmla="*/ 655438 h 789907"/>
                              <a:gd name="connsiteX6" fmla="*/ 57200 w 1288752"/>
                              <a:gd name="connsiteY6" fmla="*/ 630065 h 789907"/>
                              <a:gd name="connsiteX7" fmla="*/ 63899 w 1288752"/>
                              <a:gd name="connsiteY7" fmla="*/ 605183 h 789907"/>
                              <a:gd name="connsiteX8" fmla="*/ 70847 w 1288752"/>
                              <a:gd name="connsiteY8" fmla="*/ 580828 h 789907"/>
                              <a:gd name="connsiteX9" fmla="*/ 78027 w 1288752"/>
                              <a:gd name="connsiteY9" fmla="*/ 556965 h 789907"/>
                              <a:gd name="connsiteX10" fmla="*/ 85427 w 1288752"/>
                              <a:gd name="connsiteY10" fmla="*/ 533646 h 789907"/>
                              <a:gd name="connsiteX11" fmla="*/ 93076 w 1288752"/>
                              <a:gd name="connsiteY11" fmla="*/ 510802 h 789907"/>
                              <a:gd name="connsiteX12" fmla="*/ 100932 w 1288752"/>
                              <a:gd name="connsiteY12" fmla="*/ 488484 h 789907"/>
                              <a:gd name="connsiteX13" fmla="*/ 109034 w 1288752"/>
                              <a:gd name="connsiteY13" fmla="*/ 466657 h 789907"/>
                              <a:gd name="connsiteX14" fmla="*/ 117361 w 1288752"/>
                              <a:gd name="connsiteY14" fmla="*/ 445358 h 789907"/>
                              <a:gd name="connsiteX15" fmla="*/ 125948 w 1288752"/>
                              <a:gd name="connsiteY15" fmla="*/ 424568 h 789907"/>
                              <a:gd name="connsiteX16" fmla="*/ 134728 w 1288752"/>
                              <a:gd name="connsiteY16" fmla="*/ 404251 h 789907"/>
                              <a:gd name="connsiteX17" fmla="*/ 143753 w 1288752"/>
                              <a:gd name="connsiteY17" fmla="*/ 384480 h 789907"/>
                              <a:gd name="connsiteX18" fmla="*/ 153042 w 1288752"/>
                              <a:gd name="connsiteY18" fmla="*/ 365199 h 789907"/>
                              <a:gd name="connsiteX19" fmla="*/ 162525 w 1288752"/>
                              <a:gd name="connsiteY19" fmla="*/ 346429 h 789907"/>
                              <a:gd name="connsiteX20" fmla="*/ 172253 w 1288752"/>
                              <a:gd name="connsiteY20" fmla="*/ 328184 h 789907"/>
                              <a:gd name="connsiteX21" fmla="*/ 182209 w 1288752"/>
                              <a:gd name="connsiteY21" fmla="*/ 310414 h 789907"/>
                              <a:gd name="connsiteX22" fmla="*/ 192411 w 1288752"/>
                              <a:gd name="connsiteY22" fmla="*/ 293171 h 789907"/>
                              <a:gd name="connsiteX23" fmla="*/ 202824 w 1288752"/>
                              <a:gd name="connsiteY23" fmla="*/ 276437 h 789907"/>
                              <a:gd name="connsiteX24" fmla="*/ 213483 w 1288752"/>
                              <a:gd name="connsiteY24" fmla="*/ 260212 h 789907"/>
                              <a:gd name="connsiteX25" fmla="*/ 224370 w 1288752"/>
                              <a:gd name="connsiteY25" fmla="*/ 244479 h 789907"/>
                              <a:gd name="connsiteX26" fmla="*/ 235485 w 1288752"/>
                              <a:gd name="connsiteY26" fmla="*/ 229255 h 789907"/>
                              <a:gd name="connsiteX27" fmla="*/ 246846 w 1288752"/>
                              <a:gd name="connsiteY27" fmla="*/ 214540 h 789907"/>
                              <a:gd name="connsiteX28" fmla="*/ 258436 w 1288752"/>
                              <a:gd name="connsiteY28" fmla="*/ 200352 h 789907"/>
                              <a:gd name="connsiteX29" fmla="*/ 270254 w 1288752"/>
                              <a:gd name="connsiteY29" fmla="*/ 186674 h 789907"/>
                              <a:gd name="connsiteX30" fmla="*/ 282282 w 1288752"/>
                              <a:gd name="connsiteY30" fmla="*/ 173487 h 789907"/>
                              <a:gd name="connsiteX31" fmla="*/ 294574 w 1288752"/>
                              <a:gd name="connsiteY31" fmla="*/ 160809 h 789907"/>
                              <a:gd name="connsiteX32" fmla="*/ 307076 w 1288752"/>
                              <a:gd name="connsiteY32" fmla="*/ 148640 h 789907"/>
                              <a:gd name="connsiteX33" fmla="*/ 319825 w 1288752"/>
                              <a:gd name="connsiteY33" fmla="*/ 136981 h 789907"/>
                              <a:gd name="connsiteX34" fmla="*/ 332801 w 1288752"/>
                              <a:gd name="connsiteY34" fmla="*/ 125848 h 789907"/>
                              <a:gd name="connsiteX35" fmla="*/ 346006 w 1288752"/>
                              <a:gd name="connsiteY35" fmla="*/ 115189 h 789907"/>
                              <a:gd name="connsiteX36" fmla="*/ 359457 w 1288752"/>
                              <a:gd name="connsiteY36" fmla="*/ 105058 h 789907"/>
                              <a:gd name="connsiteX37" fmla="*/ 373136 w 1288752"/>
                              <a:gd name="connsiteY37" fmla="*/ 95417 h 789907"/>
                              <a:gd name="connsiteX38" fmla="*/ 387043 w 1288752"/>
                              <a:gd name="connsiteY38" fmla="*/ 86322 h 789907"/>
                              <a:gd name="connsiteX39" fmla="*/ 401161 w 1288752"/>
                              <a:gd name="connsiteY39" fmla="*/ 77700 h 789907"/>
                              <a:gd name="connsiteX40" fmla="*/ 415543 w 1288752"/>
                              <a:gd name="connsiteY40" fmla="*/ 69605 h 789907"/>
                              <a:gd name="connsiteX41" fmla="*/ 430135 w 1288752"/>
                              <a:gd name="connsiteY41" fmla="*/ 62020 h 789907"/>
                              <a:gd name="connsiteX42" fmla="*/ 444973 w 1288752"/>
                              <a:gd name="connsiteY42" fmla="*/ 54908 h 789907"/>
                              <a:gd name="connsiteX43" fmla="*/ 460057 w 1288752"/>
                              <a:gd name="connsiteY43" fmla="*/ 48341 h 789907"/>
                              <a:gd name="connsiteX44" fmla="*/ 475351 w 1288752"/>
                              <a:gd name="connsiteY44" fmla="*/ 42248 h 789907"/>
                              <a:gd name="connsiteX45" fmla="*/ 490874 w 1288752"/>
                              <a:gd name="connsiteY45" fmla="*/ 36699 h 789907"/>
                              <a:gd name="connsiteX46" fmla="*/ 506625 w 1288752"/>
                              <a:gd name="connsiteY46" fmla="*/ 31642 h 789907"/>
                              <a:gd name="connsiteX47" fmla="*/ 522639 w 1288752"/>
                              <a:gd name="connsiteY47" fmla="*/ 27094 h 789907"/>
                              <a:gd name="connsiteX48" fmla="*/ 538865 w 1288752"/>
                              <a:gd name="connsiteY48" fmla="*/ 23055 h 789907"/>
                              <a:gd name="connsiteX49" fmla="*/ 555318 w 1288752"/>
                              <a:gd name="connsiteY49" fmla="*/ 19526 h 789907"/>
                              <a:gd name="connsiteX50" fmla="*/ 572017 w 1288752"/>
                              <a:gd name="connsiteY50" fmla="*/ 16488 h 789907"/>
                              <a:gd name="connsiteX51" fmla="*/ 588927 w 1288752"/>
                              <a:gd name="connsiteY51" fmla="*/ 13977 h 789907"/>
                              <a:gd name="connsiteX52" fmla="*/ 606101 w 1288752"/>
                              <a:gd name="connsiteY52" fmla="*/ 11958 h 789907"/>
                              <a:gd name="connsiteX53" fmla="*/ 623485 w 1288752"/>
                              <a:gd name="connsiteY53" fmla="*/ 10483 h 789907"/>
                              <a:gd name="connsiteX54" fmla="*/ 641115 w 1288752"/>
                              <a:gd name="connsiteY54" fmla="*/ 9482 h 789907"/>
                              <a:gd name="connsiteX55" fmla="*/ 658938 w 1288752"/>
                              <a:gd name="connsiteY55" fmla="*/ 9008 h 789907"/>
                              <a:gd name="connsiteX56" fmla="*/ 677025 w 1288752"/>
                              <a:gd name="connsiteY56" fmla="*/ 9026 h 789907"/>
                              <a:gd name="connsiteX57" fmla="*/ 695375 w 1288752"/>
                              <a:gd name="connsiteY57" fmla="*/ 9535 h 789907"/>
                              <a:gd name="connsiteX58" fmla="*/ 713900 w 1288752"/>
                              <a:gd name="connsiteY58" fmla="*/ 10588 h 789907"/>
                              <a:gd name="connsiteX59" fmla="*/ 732689 w 1288752"/>
                              <a:gd name="connsiteY59" fmla="*/ 12151 h 789907"/>
                              <a:gd name="connsiteX60" fmla="*/ 751706 w 1288752"/>
                              <a:gd name="connsiteY60" fmla="*/ 14188 h 789907"/>
                              <a:gd name="connsiteX61" fmla="*/ 770952 w 1288752"/>
                              <a:gd name="connsiteY61" fmla="*/ 16769 h 789907"/>
                              <a:gd name="connsiteX62" fmla="*/ 790425 w 1288752"/>
                              <a:gd name="connsiteY62" fmla="*/ 19825 h 789907"/>
                              <a:gd name="connsiteX63" fmla="*/ 810128 w 1288752"/>
                              <a:gd name="connsiteY63" fmla="*/ 23389 h 789907"/>
                              <a:gd name="connsiteX64" fmla="*/ 830075 w 1288752"/>
                              <a:gd name="connsiteY64" fmla="*/ 27498 h 789907"/>
                              <a:gd name="connsiteX65" fmla="*/ 850251 w 1288752"/>
                              <a:gd name="connsiteY65" fmla="*/ 32081 h 789907"/>
                              <a:gd name="connsiteX66" fmla="*/ 870656 w 1288752"/>
                              <a:gd name="connsiteY66" fmla="*/ 37191 h 789907"/>
                              <a:gd name="connsiteX67" fmla="*/ 891289 w 1288752"/>
                              <a:gd name="connsiteY67" fmla="*/ 42792 h 789907"/>
                              <a:gd name="connsiteX68" fmla="*/ 912167 w 1288752"/>
                              <a:gd name="connsiteY68" fmla="*/ 48903 h 789907"/>
                              <a:gd name="connsiteX69" fmla="*/ 933274 w 1288752"/>
                              <a:gd name="connsiteY69" fmla="*/ 55540 h 789907"/>
                              <a:gd name="connsiteX70" fmla="*/ 954609 w 1288752"/>
                              <a:gd name="connsiteY70" fmla="*/ 62669 h 789907"/>
                              <a:gd name="connsiteX71" fmla="*/ 976190 w 1288752"/>
                              <a:gd name="connsiteY71" fmla="*/ 70325 h 789907"/>
                              <a:gd name="connsiteX72" fmla="*/ 997982 w 1288752"/>
                              <a:gd name="connsiteY72" fmla="*/ 78473 h 789907"/>
                              <a:gd name="connsiteX73" fmla="*/ 1020001 w 1288752"/>
                              <a:gd name="connsiteY73" fmla="*/ 87130 h 789907"/>
                              <a:gd name="connsiteX74" fmla="*/ 1042285 w 1288752"/>
                              <a:gd name="connsiteY74" fmla="*/ 96295 h 789907"/>
                              <a:gd name="connsiteX75" fmla="*/ 1064761 w 1288752"/>
                              <a:gd name="connsiteY75" fmla="*/ 105971 h 789907"/>
                              <a:gd name="connsiteX76" fmla="*/ 1087483 w 1288752"/>
                              <a:gd name="connsiteY76" fmla="*/ 116155 h 789907"/>
                              <a:gd name="connsiteX77" fmla="*/ 1110451 w 1288752"/>
                              <a:gd name="connsiteY77" fmla="*/ 126849 h 789907"/>
                              <a:gd name="connsiteX78" fmla="*/ 1133630 w 1288752"/>
                              <a:gd name="connsiteY78" fmla="*/ 138034 h 789907"/>
                              <a:gd name="connsiteX79" fmla="*/ 1157073 w 1288752"/>
                              <a:gd name="connsiteY79" fmla="*/ 149746 h 789907"/>
                              <a:gd name="connsiteX80" fmla="*/ 1180726 w 1288752"/>
                              <a:gd name="connsiteY80" fmla="*/ 161950 h 789907"/>
                              <a:gd name="connsiteX81" fmla="*/ 1204624 w 1288752"/>
                              <a:gd name="connsiteY81" fmla="*/ 174663 h 789907"/>
                              <a:gd name="connsiteX82" fmla="*/ 1228734 w 1288752"/>
                              <a:gd name="connsiteY82" fmla="*/ 187903 h 789907"/>
                              <a:gd name="connsiteX83" fmla="*/ 1253089 w 1288752"/>
                              <a:gd name="connsiteY83" fmla="*/ 201652 h 789907"/>
                              <a:gd name="connsiteX84" fmla="*/ 1277673 w 1288752"/>
                              <a:gd name="connsiteY84" fmla="*/ 215892 h 789907"/>
                              <a:gd name="connsiteX85" fmla="*/ 1288753 w 1288752"/>
                              <a:gd name="connsiteY85" fmla="*/ 196595 h 789907"/>
                              <a:gd name="connsiteX86" fmla="*/ 1263906 w 1288752"/>
                              <a:gd name="connsiteY86" fmla="*/ 182810 h 789907"/>
                              <a:gd name="connsiteX87" fmla="*/ 1239270 w 1288752"/>
                              <a:gd name="connsiteY87" fmla="*/ 169536 h 789907"/>
                              <a:gd name="connsiteX88" fmla="*/ 1214897 w 1288752"/>
                              <a:gd name="connsiteY88" fmla="*/ 156735 h 789907"/>
                              <a:gd name="connsiteX89" fmla="*/ 1190717 w 1288752"/>
                              <a:gd name="connsiteY89" fmla="*/ 144443 h 789907"/>
                              <a:gd name="connsiteX90" fmla="*/ 1166801 w 1288752"/>
                              <a:gd name="connsiteY90" fmla="*/ 132679 h 789907"/>
                              <a:gd name="connsiteX91" fmla="*/ 1143078 w 1288752"/>
                              <a:gd name="connsiteY91" fmla="*/ 121388 h 789907"/>
                              <a:gd name="connsiteX92" fmla="*/ 1119600 w 1288752"/>
                              <a:gd name="connsiteY92" fmla="*/ 110606 h 789907"/>
                              <a:gd name="connsiteX93" fmla="*/ 1096351 w 1288752"/>
                              <a:gd name="connsiteY93" fmla="*/ 100334 h 789907"/>
                              <a:gd name="connsiteX94" fmla="*/ 1073330 w 1288752"/>
                              <a:gd name="connsiteY94" fmla="*/ 90554 h 789907"/>
                              <a:gd name="connsiteX95" fmla="*/ 1050573 w 1288752"/>
                              <a:gd name="connsiteY95" fmla="*/ 81265 h 789907"/>
                              <a:gd name="connsiteX96" fmla="*/ 1027991 w 1288752"/>
                              <a:gd name="connsiteY96" fmla="*/ 72503 h 789907"/>
                              <a:gd name="connsiteX97" fmla="*/ 1005673 w 1288752"/>
                              <a:gd name="connsiteY97" fmla="*/ 64232 h 789907"/>
                              <a:gd name="connsiteX98" fmla="*/ 983565 w 1288752"/>
                              <a:gd name="connsiteY98" fmla="*/ 56436 h 789907"/>
                              <a:gd name="connsiteX99" fmla="*/ 961703 w 1288752"/>
                              <a:gd name="connsiteY99" fmla="*/ 49184 h 789907"/>
                              <a:gd name="connsiteX100" fmla="*/ 940052 w 1288752"/>
                              <a:gd name="connsiteY100" fmla="*/ 42406 h 789907"/>
                              <a:gd name="connsiteX101" fmla="*/ 918647 w 1288752"/>
                              <a:gd name="connsiteY101" fmla="*/ 36137 h 789907"/>
                              <a:gd name="connsiteX102" fmla="*/ 897452 w 1288752"/>
                              <a:gd name="connsiteY102" fmla="*/ 30360 h 789907"/>
                              <a:gd name="connsiteX103" fmla="*/ 876503 w 1288752"/>
                              <a:gd name="connsiteY103" fmla="*/ 25092 h 789907"/>
                              <a:gd name="connsiteX104" fmla="*/ 855765 w 1288752"/>
                              <a:gd name="connsiteY104" fmla="*/ 20316 h 789907"/>
                              <a:gd name="connsiteX105" fmla="*/ 835273 w 1288752"/>
                              <a:gd name="connsiteY105" fmla="*/ 16067 h 789907"/>
                              <a:gd name="connsiteX106" fmla="*/ 814991 w 1288752"/>
                              <a:gd name="connsiteY106" fmla="*/ 12309 h 789907"/>
                              <a:gd name="connsiteX107" fmla="*/ 794956 w 1288752"/>
                              <a:gd name="connsiteY107" fmla="*/ 9026 h 789907"/>
                              <a:gd name="connsiteX108" fmla="*/ 775148 w 1288752"/>
                              <a:gd name="connsiteY108" fmla="*/ 6269 h 789907"/>
                              <a:gd name="connsiteX109" fmla="*/ 755587 w 1288752"/>
                              <a:gd name="connsiteY109" fmla="*/ 4021 h 789907"/>
                              <a:gd name="connsiteX110" fmla="*/ 736218 w 1288752"/>
                              <a:gd name="connsiteY110" fmla="*/ 2265 h 789907"/>
                              <a:gd name="connsiteX111" fmla="*/ 717096 w 1288752"/>
                              <a:gd name="connsiteY111" fmla="*/ 983 h 789907"/>
                              <a:gd name="connsiteX112" fmla="*/ 698202 w 1288752"/>
                              <a:gd name="connsiteY112" fmla="*/ 246 h 789907"/>
                              <a:gd name="connsiteX113" fmla="*/ 679536 w 1288752"/>
                              <a:gd name="connsiteY113" fmla="*/ 0 h 789907"/>
                              <a:gd name="connsiteX114" fmla="*/ 661098 w 1288752"/>
                              <a:gd name="connsiteY114" fmla="*/ 211 h 789907"/>
                              <a:gd name="connsiteX115" fmla="*/ 642888 w 1288752"/>
                              <a:gd name="connsiteY115" fmla="*/ 966 h 789907"/>
                              <a:gd name="connsiteX116" fmla="*/ 624925 w 1288752"/>
                              <a:gd name="connsiteY116" fmla="*/ 2230 h 789907"/>
                              <a:gd name="connsiteX117" fmla="*/ 607172 w 1288752"/>
                              <a:gd name="connsiteY117" fmla="*/ 3986 h 789907"/>
                              <a:gd name="connsiteX118" fmla="*/ 589665 w 1288752"/>
                              <a:gd name="connsiteY118" fmla="*/ 6216 h 789907"/>
                              <a:gd name="connsiteX119" fmla="*/ 572369 w 1288752"/>
                              <a:gd name="connsiteY119" fmla="*/ 8973 h 789907"/>
                              <a:gd name="connsiteX120" fmla="*/ 555301 w 1288752"/>
                              <a:gd name="connsiteY120" fmla="*/ 12239 h 789907"/>
                              <a:gd name="connsiteX121" fmla="*/ 538478 w 1288752"/>
                              <a:gd name="connsiteY121" fmla="*/ 15979 h 789907"/>
                              <a:gd name="connsiteX122" fmla="*/ 521867 w 1288752"/>
                              <a:gd name="connsiteY122" fmla="*/ 20228 h 789907"/>
                              <a:gd name="connsiteX123" fmla="*/ 505501 w 1288752"/>
                              <a:gd name="connsiteY123" fmla="*/ 25005 h 789907"/>
                              <a:gd name="connsiteX124" fmla="*/ 489364 w 1288752"/>
                              <a:gd name="connsiteY124" fmla="*/ 30255 h 789907"/>
                              <a:gd name="connsiteX125" fmla="*/ 473437 w 1288752"/>
                              <a:gd name="connsiteY125" fmla="*/ 36014 h 789907"/>
                              <a:gd name="connsiteX126" fmla="*/ 457756 w 1288752"/>
                              <a:gd name="connsiteY126" fmla="*/ 42283 h 789907"/>
                              <a:gd name="connsiteX127" fmla="*/ 442304 w 1288752"/>
                              <a:gd name="connsiteY127" fmla="*/ 49043 h 789907"/>
                              <a:gd name="connsiteX128" fmla="*/ 427062 w 1288752"/>
                              <a:gd name="connsiteY128" fmla="*/ 56313 h 789907"/>
                              <a:gd name="connsiteX129" fmla="*/ 412048 w 1288752"/>
                              <a:gd name="connsiteY129" fmla="*/ 64074 h 789907"/>
                              <a:gd name="connsiteX130" fmla="*/ 397298 w 1288752"/>
                              <a:gd name="connsiteY130" fmla="*/ 72327 h 789907"/>
                              <a:gd name="connsiteX131" fmla="*/ 382776 w 1288752"/>
                              <a:gd name="connsiteY131" fmla="*/ 81089 h 789907"/>
                              <a:gd name="connsiteX132" fmla="*/ 368448 w 1288752"/>
                              <a:gd name="connsiteY132" fmla="*/ 90378 h 789907"/>
                              <a:gd name="connsiteX133" fmla="*/ 354365 w 1288752"/>
                              <a:gd name="connsiteY133" fmla="*/ 100123 h 789907"/>
                              <a:gd name="connsiteX134" fmla="*/ 340510 w 1288752"/>
                              <a:gd name="connsiteY134" fmla="*/ 110413 h 789907"/>
                              <a:gd name="connsiteX135" fmla="*/ 326884 w 1288752"/>
                              <a:gd name="connsiteY135" fmla="*/ 121177 h 789907"/>
                              <a:gd name="connsiteX136" fmla="*/ 313486 w 1288752"/>
                              <a:gd name="connsiteY136" fmla="*/ 132450 h 789907"/>
                              <a:gd name="connsiteX137" fmla="*/ 300333 w 1288752"/>
                              <a:gd name="connsiteY137" fmla="*/ 144233 h 789907"/>
                              <a:gd name="connsiteX138" fmla="*/ 287392 w 1288752"/>
                              <a:gd name="connsiteY138" fmla="*/ 156489 h 789907"/>
                              <a:gd name="connsiteX139" fmla="*/ 274679 w 1288752"/>
                              <a:gd name="connsiteY139" fmla="*/ 169290 h 789907"/>
                              <a:gd name="connsiteX140" fmla="*/ 262211 w 1288752"/>
                              <a:gd name="connsiteY140" fmla="*/ 182547 h 789907"/>
                              <a:gd name="connsiteX141" fmla="*/ 249972 w 1288752"/>
                              <a:gd name="connsiteY141" fmla="*/ 196331 h 789907"/>
                              <a:gd name="connsiteX142" fmla="*/ 237944 w 1288752"/>
                              <a:gd name="connsiteY142" fmla="*/ 210607 h 789907"/>
                              <a:gd name="connsiteX143" fmla="*/ 226143 w 1288752"/>
                              <a:gd name="connsiteY143" fmla="*/ 225392 h 789907"/>
                              <a:gd name="connsiteX144" fmla="*/ 214589 w 1288752"/>
                              <a:gd name="connsiteY144" fmla="*/ 240669 h 789907"/>
                              <a:gd name="connsiteX145" fmla="*/ 203246 w 1288752"/>
                              <a:gd name="connsiteY145" fmla="*/ 256472 h 789907"/>
                              <a:gd name="connsiteX146" fmla="*/ 192148 w 1288752"/>
                              <a:gd name="connsiteY146" fmla="*/ 272750 h 789907"/>
                              <a:gd name="connsiteX147" fmla="*/ 181261 w 1288752"/>
                              <a:gd name="connsiteY147" fmla="*/ 289536 h 789907"/>
                              <a:gd name="connsiteX148" fmla="*/ 170620 w 1288752"/>
                              <a:gd name="connsiteY148" fmla="*/ 306832 h 789907"/>
                              <a:gd name="connsiteX149" fmla="*/ 160207 w 1288752"/>
                              <a:gd name="connsiteY149" fmla="*/ 324620 h 789907"/>
                              <a:gd name="connsiteX150" fmla="*/ 150040 w 1288752"/>
                              <a:gd name="connsiteY150" fmla="*/ 342917 h 789907"/>
                              <a:gd name="connsiteX151" fmla="*/ 140066 w 1288752"/>
                              <a:gd name="connsiteY151" fmla="*/ 361705 h 789907"/>
                              <a:gd name="connsiteX152" fmla="*/ 130338 w 1288752"/>
                              <a:gd name="connsiteY152" fmla="*/ 380985 h 789907"/>
                              <a:gd name="connsiteX153" fmla="*/ 120820 w 1288752"/>
                              <a:gd name="connsiteY153" fmla="*/ 400792 h 789907"/>
                              <a:gd name="connsiteX154" fmla="*/ 111571 w 1288752"/>
                              <a:gd name="connsiteY154" fmla="*/ 421073 h 789907"/>
                              <a:gd name="connsiteX155" fmla="*/ 102514 w 1288752"/>
                              <a:gd name="connsiteY155" fmla="*/ 441881 h 789907"/>
                              <a:gd name="connsiteX156" fmla="*/ 93713 w 1288752"/>
                              <a:gd name="connsiteY156" fmla="*/ 463181 h 789907"/>
                              <a:gd name="connsiteX157" fmla="*/ 85130 w 1288752"/>
                              <a:gd name="connsiteY157" fmla="*/ 484972 h 789907"/>
                              <a:gd name="connsiteX158" fmla="*/ 76780 w 1288752"/>
                              <a:gd name="connsiteY158" fmla="*/ 507272 h 789907"/>
                              <a:gd name="connsiteX159" fmla="*/ 68655 w 1288752"/>
                              <a:gd name="connsiteY159" fmla="*/ 530082 h 789907"/>
                              <a:gd name="connsiteX160" fmla="*/ 60752 w 1288752"/>
                              <a:gd name="connsiteY160" fmla="*/ 553383 h 789907"/>
                              <a:gd name="connsiteX161" fmla="*/ 53080 w 1288752"/>
                              <a:gd name="connsiteY161" fmla="*/ 577194 h 789907"/>
                              <a:gd name="connsiteX162" fmla="*/ 45658 w 1288752"/>
                              <a:gd name="connsiteY162" fmla="*/ 601496 h 789907"/>
                              <a:gd name="connsiteX163" fmla="*/ 38437 w 1288752"/>
                              <a:gd name="connsiteY163" fmla="*/ 626307 h 789907"/>
                              <a:gd name="connsiteX164" fmla="*/ 31466 w 1288752"/>
                              <a:gd name="connsiteY164" fmla="*/ 651610 h 789907"/>
                              <a:gd name="connsiteX165" fmla="*/ 24716 w 1288752"/>
                              <a:gd name="connsiteY165" fmla="*/ 677422 h 789907"/>
                              <a:gd name="connsiteX166" fmla="*/ 18201 w 1288752"/>
                              <a:gd name="connsiteY166" fmla="*/ 703744 h 789907"/>
                              <a:gd name="connsiteX167" fmla="*/ 11909 w 1288752"/>
                              <a:gd name="connsiteY167" fmla="*/ 730539 h 789907"/>
                              <a:gd name="connsiteX168" fmla="*/ 5841 w 1288752"/>
                              <a:gd name="connsiteY168" fmla="*/ 757862 h 789907"/>
                              <a:gd name="connsiteX169" fmla="*/ 1 w 1288752"/>
                              <a:gd name="connsiteY169" fmla="*/ 785676 h 7899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Lst>
                            <a:rect l="l" t="t" r="r" b="b"/>
                            <a:pathLst>
                              <a:path w="1288752" h="789907">
                                <a:moveTo>
                                  <a:pt x="21818" y="789908"/>
                                </a:moveTo>
                                <a:lnTo>
                                  <a:pt x="27137" y="762006"/>
                                </a:lnTo>
                                <a:lnTo>
                                  <a:pt x="32688" y="734596"/>
                                </a:lnTo>
                                <a:lnTo>
                                  <a:pt x="38483" y="707695"/>
                                </a:lnTo>
                                <a:lnTo>
                                  <a:pt x="44481" y="681303"/>
                                </a:lnTo>
                                <a:lnTo>
                                  <a:pt x="50727" y="655438"/>
                                </a:lnTo>
                                <a:lnTo>
                                  <a:pt x="57200" y="630065"/>
                                </a:lnTo>
                                <a:lnTo>
                                  <a:pt x="63899" y="605183"/>
                                </a:lnTo>
                                <a:lnTo>
                                  <a:pt x="70847" y="580828"/>
                                </a:lnTo>
                                <a:lnTo>
                                  <a:pt x="78027" y="556965"/>
                                </a:lnTo>
                                <a:lnTo>
                                  <a:pt x="85427" y="533646"/>
                                </a:lnTo>
                                <a:lnTo>
                                  <a:pt x="93076" y="510802"/>
                                </a:lnTo>
                                <a:lnTo>
                                  <a:pt x="100932" y="488484"/>
                                </a:lnTo>
                                <a:lnTo>
                                  <a:pt x="109034" y="466657"/>
                                </a:lnTo>
                                <a:lnTo>
                                  <a:pt x="117361" y="445358"/>
                                </a:lnTo>
                                <a:lnTo>
                                  <a:pt x="125948" y="424568"/>
                                </a:lnTo>
                                <a:lnTo>
                                  <a:pt x="134728" y="404251"/>
                                </a:lnTo>
                                <a:lnTo>
                                  <a:pt x="143753" y="384480"/>
                                </a:lnTo>
                                <a:lnTo>
                                  <a:pt x="153042" y="365199"/>
                                </a:lnTo>
                                <a:lnTo>
                                  <a:pt x="162525" y="346429"/>
                                </a:lnTo>
                                <a:lnTo>
                                  <a:pt x="172253" y="328184"/>
                                </a:lnTo>
                                <a:lnTo>
                                  <a:pt x="182209" y="310414"/>
                                </a:lnTo>
                                <a:lnTo>
                                  <a:pt x="192411" y="293171"/>
                                </a:lnTo>
                                <a:lnTo>
                                  <a:pt x="202824" y="276437"/>
                                </a:lnTo>
                                <a:lnTo>
                                  <a:pt x="213483" y="260212"/>
                                </a:lnTo>
                                <a:lnTo>
                                  <a:pt x="224370" y="244479"/>
                                </a:lnTo>
                                <a:lnTo>
                                  <a:pt x="235485" y="229255"/>
                                </a:lnTo>
                                <a:lnTo>
                                  <a:pt x="246846" y="214540"/>
                                </a:lnTo>
                                <a:lnTo>
                                  <a:pt x="258436" y="200352"/>
                                </a:lnTo>
                                <a:lnTo>
                                  <a:pt x="270254" y="186674"/>
                                </a:lnTo>
                                <a:lnTo>
                                  <a:pt x="282282" y="173487"/>
                                </a:lnTo>
                                <a:lnTo>
                                  <a:pt x="294574" y="160809"/>
                                </a:lnTo>
                                <a:lnTo>
                                  <a:pt x="307076" y="148640"/>
                                </a:lnTo>
                                <a:lnTo>
                                  <a:pt x="319825" y="136981"/>
                                </a:lnTo>
                                <a:lnTo>
                                  <a:pt x="332801" y="125848"/>
                                </a:lnTo>
                                <a:lnTo>
                                  <a:pt x="346006" y="115189"/>
                                </a:lnTo>
                                <a:lnTo>
                                  <a:pt x="359457" y="105058"/>
                                </a:lnTo>
                                <a:lnTo>
                                  <a:pt x="373136" y="95417"/>
                                </a:lnTo>
                                <a:lnTo>
                                  <a:pt x="387043" y="86322"/>
                                </a:lnTo>
                                <a:lnTo>
                                  <a:pt x="401161" y="77700"/>
                                </a:lnTo>
                                <a:lnTo>
                                  <a:pt x="415543" y="69605"/>
                                </a:lnTo>
                                <a:lnTo>
                                  <a:pt x="430135" y="62020"/>
                                </a:lnTo>
                                <a:lnTo>
                                  <a:pt x="444973" y="54908"/>
                                </a:lnTo>
                                <a:lnTo>
                                  <a:pt x="460057" y="48341"/>
                                </a:lnTo>
                                <a:lnTo>
                                  <a:pt x="475351" y="42248"/>
                                </a:lnTo>
                                <a:lnTo>
                                  <a:pt x="490874" y="36699"/>
                                </a:lnTo>
                                <a:lnTo>
                                  <a:pt x="506625" y="31642"/>
                                </a:lnTo>
                                <a:lnTo>
                                  <a:pt x="522639" y="27094"/>
                                </a:lnTo>
                                <a:lnTo>
                                  <a:pt x="538865" y="23055"/>
                                </a:lnTo>
                                <a:lnTo>
                                  <a:pt x="555318" y="19526"/>
                                </a:lnTo>
                                <a:lnTo>
                                  <a:pt x="572017" y="16488"/>
                                </a:lnTo>
                                <a:lnTo>
                                  <a:pt x="588927" y="13977"/>
                                </a:lnTo>
                                <a:lnTo>
                                  <a:pt x="606101" y="11958"/>
                                </a:lnTo>
                                <a:lnTo>
                                  <a:pt x="623485" y="10483"/>
                                </a:lnTo>
                                <a:lnTo>
                                  <a:pt x="641115" y="9482"/>
                                </a:lnTo>
                                <a:lnTo>
                                  <a:pt x="658938" y="9008"/>
                                </a:lnTo>
                                <a:lnTo>
                                  <a:pt x="677025" y="9026"/>
                                </a:lnTo>
                                <a:lnTo>
                                  <a:pt x="695375" y="9535"/>
                                </a:lnTo>
                                <a:lnTo>
                                  <a:pt x="713900" y="10588"/>
                                </a:lnTo>
                                <a:lnTo>
                                  <a:pt x="732689" y="12151"/>
                                </a:lnTo>
                                <a:lnTo>
                                  <a:pt x="751706" y="14188"/>
                                </a:lnTo>
                                <a:lnTo>
                                  <a:pt x="770952" y="16769"/>
                                </a:lnTo>
                                <a:lnTo>
                                  <a:pt x="790425" y="19825"/>
                                </a:lnTo>
                                <a:lnTo>
                                  <a:pt x="810128" y="23389"/>
                                </a:lnTo>
                                <a:lnTo>
                                  <a:pt x="830075" y="27498"/>
                                </a:lnTo>
                                <a:lnTo>
                                  <a:pt x="850251" y="32081"/>
                                </a:lnTo>
                                <a:lnTo>
                                  <a:pt x="870656" y="37191"/>
                                </a:lnTo>
                                <a:lnTo>
                                  <a:pt x="891289" y="42792"/>
                                </a:lnTo>
                                <a:lnTo>
                                  <a:pt x="912167" y="48903"/>
                                </a:lnTo>
                                <a:lnTo>
                                  <a:pt x="933274" y="55540"/>
                                </a:lnTo>
                                <a:lnTo>
                                  <a:pt x="954609" y="62669"/>
                                </a:lnTo>
                                <a:lnTo>
                                  <a:pt x="976190" y="70325"/>
                                </a:lnTo>
                                <a:lnTo>
                                  <a:pt x="997982" y="78473"/>
                                </a:lnTo>
                                <a:lnTo>
                                  <a:pt x="1020001" y="87130"/>
                                </a:lnTo>
                                <a:lnTo>
                                  <a:pt x="1042285" y="96295"/>
                                </a:lnTo>
                                <a:lnTo>
                                  <a:pt x="1064761" y="105971"/>
                                </a:lnTo>
                                <a:lnTo>
                                  <a:pt x="1087483" y="116155"/>
                                </a:lnTo>
                                <a:lnTo>
                                  <a:pt x="1110451" y="126849"/>
                                </a:lnTo>
                                <a:lnTo>
                                  <a:pt x="1133630" y="138034"/>
                                </a:lnTo>
                                <a:lnTo>
                                  <a:pt x="1157073" y="149746"/>
                                </a:lnTo>
                                <a:lnTo>
                                  <a:pt x="1180726" y="161950"/>
                                </a:lnTo>
                                <a:lnTo>
                                  <a:pt x="1204624" y="174663"/>
                                </a:lnTo>
                                <a:lnTo>
                                  <a:pt x="1228734" y="187903"/>
                                </a:lnTo>
                                <a:lnTo>
                                  <a:pt x="1253089" y="201652"/>
                                </a:lnTo>
                                <a:lnTo>
                                  <a:pt x="1277673" y="215892"/>
                                </a:lnTo>
                                <a:lnTo>
                                  <a:pt x="1288753" y="196595"/>
                                </a:lnTo>
                                <a:lnTo>
                                  <a:pt x="1263906" y="182810"/>
                                </a:lnTo>
                                <a:lnTo>
                                  <a:pt x="1239270" y="169536"/>
                                </a:lnTo>
                                <a:lnTo>
                                  <a:pt x="1214897" y="156735"/>
                                </a:lnTo>
                                <a:lnTo>
                                  <a:pt x="1190717" y="144443"/>
                                </a:lnTo>
                                <a:lnTo>
                                  <a:pt x="1166801" y="132679"/>
                                </a:lnTo>
                                <a:lnTo>
                                  <a:pt x="1143078" y="121388"/>
                                </a:lnTo>
                                <a:lnTo>
                                  <a:pt x="1119600" y="110606"/>
                                </a:lnTo>
                                <a:lnTo>
                                  <a:pt x="1096351" y="100334"/>
                                </a:lnTo>
                                <a:lnTo>
                                  <a:pt x="1073330" y="90554"/>
                                </a:lnTo>
                                <a:lnTo>
                                  <a:pt x="1050573" y="81265"/>
                                </a:lnTo>
                                <a:lnTo>
                                  <a:pt x="1027991" y="72503"/>
                                </a:lnTo>
                                <a:lnTo>
                                  <a:pt x="1005673" y="64232"/>
                                </a:lnTo>
                                <a:lnTo>
                                  <a:pt x="983565" y="56436"/>
                                </a:lnTo>
                                <a:lnTo>
                                  <a:pt x="961703" y="49184"/>
                                </a:lnTo>
                                <a:lnTo>
                                  <a:pt x="940052" y="42406"/>
                                </a:lnTo>
                                <a:lnTo>
                                  <a:pt x="918647" y="36137"/>
                                </a:lnTo>
                                <a:lnTo>
                                  <a:pt x="897452" y="30360"/>
                                </a:lnTo>
                                <a:lnTo>
                                  <a:pt x="876503" y="25092"/>
                                </a:lnTo>
                                <a:lnTo>
                                  <a:pt x="855765" y="20316"/>
                                </a:lnTo>
                                <a:lnTo>
                                  <a:pt x="835273" y="16067"/>
                                </a:lnTo>
                                <a:lnTo>
                                  <a:pt x="814991" y="12309"/>
                                </a:lnTo>
                                <a:lnTo>
                                  <a:pt x="794956" y="9026"/>
                                </a:lnTo>
                                <a:lnTo>
                                  <a:pt x="775148" y="6269"/>
                                </a:lnTo>
                                <a:lnTo>
                                  <a:pt x="755587" y="4021"/>
                                </a:lnTo>
                                <a:lnTo>
                                  <a:pt x="736218" y="2265"/>
                                </a:lnTo>
                                <a:lnTo>
                                  <a:pt x="717096" y="983"/>
                                </a:lnTo>
                                <a:lnTo>
                                  <a:pt x="698202" y="246"/>
                                </a:lnTo>
                                <a:lnTo>
                                  <a:pt x="679536" y="0"/>
                                </a:lnTo>
                                <a:lnTo>
                                  <a:pt x="661098" y="211"/>
                                </a:lnTo>
                                <a:lnTo>
                                  <a:pt x="642888" y="966"/>
                                </a:lnTo>
                                <a:lnTo>
                                  <a:pt x="624925" y="2230"/>
                                </a:lnTo>
                                <a:lnTo>
                                  <a:pt x="607172" y="3986"/>
                                </a:lnTo>
                                <a:lnTo>
                                  <a:pt x="589665" y="6216"/>
                                </a:lnTo>
                                <a:lnTo>
                                  <a:pt x="572369" y="8973"/>
                                </a:lnTo>
                                <a:lnTo>
                                  <a:pt x="555301" y="12239"/>
                                </a:lnTo>
                                <a:lnTo>
                                  <a:pt x="538478" y="15979"/>
                                </a:lnTo>
                                <a:lnTo>
                                  <a:pt x="521867" y="20228"/>
                                </a:lnTo>
                                <a:lnTo>
                                  <a:pt x="505501" y="25005"/>
                                </a:lnTo>
                                <a:lnTo>
                                  <a:pt x="489364" y="30255"/>
                                </a:lnTo>
                                <a:lnTo>
                                  <a:pt x="473437" y="36014"/>
                                </a:lnTo>
                                <a:lnTo>
                                  <a:pt x="457756" y="42283"/>
                                </a:lnTo>
                                <a:lnTo>
                                  <a:pt x="442304" y="49043"/>
                                </a:lnTo>
                                <a:lnTo>
                                  <a:pt x="427062" y="56313"/>
                                </a:lnTo>
                                <a:lnTo>
                                  <a:pt x="412048" y="64074"/>
                                </a:lnTo>
                                <a:lnTo>
                                  <a:pt x="397298" y="72327"/>
                                </a:lnTo>
                                <a:lnTo>
                                  <a:pt x="382776" y="81089"/>
                                </a:lnTo>
                                <a:lnTo>
                                  <a:pt x="368448" y="90378"/>
                                </a:lnTo>
                                <a:lnTo>
                                  <a:pt x="354365" y="100123"/>
                                </a:lnTo>
                                <a:lnTo>
                                  <a:pt x="340510" y="110413"/>
                                </a:lnTo>
                                <a:lnTo>
                                  <a:pt x="326884" y="121177"/>
                                </a:lnTo>
                                <a:lnTo>
                                  <a:pt x="313486" y="132450"/>
                                </a:lnTo>
                                <a:lnTo>
                                  <a:pt x="300333" y="144233"/>
                                </a:lnTo>
                                <a:lnTo>
                                  <a:pt x="287392" y="156489"/>
                                </a:lnTo>
                                <a:lnTo>
                                  <a:pt x="274679" y="169290"/>
                                </a:lnTo>
                                <a:lnTo>
                                  <a:pt x="262211" y="182547"/>
                                </a:lnTo>
                                <a:lnTo>
                                  <a:pt x="249972" y="196331"/>
                                </a:lnTo>
                                <a:lnTo>
                                  <a:pt x="237944" y="210607"/>
                                </a:lnTo>
                                <a:lnTo>
                                  <a:pt x="226143" y="225392"/>
                                </a:lnTo>
                                <a:lnTo>
                                  <a:pt x="214589" y="240669"/>
                                </a:lnTo>
                                <a:lnTo>
                                  <a:pt x="203246" y="256472"/>
                                </a:lnTo>
                                <a:lnTo>
                                  <a:pt x="192148" y="272750"/>
                                </a:lnTo>
                                <a:lnTo>
                                  <a:pt x="181261" y="289536"/>
                                </a:lnTo>
                                <a:lnTo>
                                  <a:pt x="170620" y="306832"/>
                                </a:lnTo>
                                <a:lnTo>
                                  <a:pt x="160207" y="324620"/>
                                </a:lnTo>
                                <a:lnTo>
                                  <a:pt x="150040" y="342917"/>
                                </a:lnTo>
                                <a:lnTo>
                                  <a:pt x="140066" y="361705"/>
                                </a:lnTo>
                                <a:lnTo>
                                  <a:pt x="130338" y="380985"/>
                                </a:lnTo>
                                <a:lnTo>
                                  <a:pt x="120820" y="400792"/>
                                </a:lnTo>
                                <a:lnTo>
                                  <a:pt x="111571" y="421073"/>
                                </a:lnTo>
                                <a:lnTo>
                                  <a:pt x="102514" y="441881"/>
                                </a:lnTo>
                                <a:lnTo>
                                  <a:pt x="93713" y="463181"/>
                                </a:lnTo>
                                <a:lnTo>
                                  <a:pt x="85130" y="484972"/>
                                </a:lnTo>
                                <a:lnTo>
                                  <a:pt x="76780" y="507272"/>
                                </a:lnTo>
                                <a:lnTo>
                                  <a:pt x="68655" y="530082"/>
                                </a:lnTo>
                                <a:lnTo>
                                  <a:pt x="60752" y="553383"/>
                                </a:lnTo>
                                <a:lnTo>
                                  <a:pt x="53080" y="577194"/>
                                </a:lnTo>
                                <a:lnTo>
                                  <a:pt x="45658" y="601496"/>
                                </a:lnTo>
                                <a:lnTo>
                                  <a:pt x="38437" y="626307"/>
                                </a:lnTo>
                                <a:lnTo>
                                  <a:pt x="31466" y="651610"/>
                                </a:lnTo>
                                <a:lnTo>
                                  <a:pt x="24716" y="677422"/>
                                </a:lnTo>
                                <a:lnTo>
                                  <a:pt x="18201" y="703744"/>
                                </a:lnTo>
                                <a:lnTo>
                                  <a:pt x="11909" y="730539"/>
                                </a:lnTo>
                                <a:lnTo>
                                  <a:pt x="5841" y="757862"/>
                                </a:lnTo>
                                <a:lnTo>
                                  <a:pt x="1" y="785676"/>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1" name="Freeform: Shape 2591"/>
                        <wps:cNvSpPr/>
                        <wps:spPr>
                          <a:xfrm>
                            <a:off x="907074" y="1162359"/>
                            <a:ext cx="2059519" cy="420941"/>
                          </a:xfrm>
                          <a:custGeom>
                            <a:avLst/>
                            <a:gdLst>
                              <a:gd name="connsiteX0" fmla="*/ 1 w 2059519"/>
                              <a:gd name="connsiteY0" fmla="*/ 17905 h 420941"/>
                              <a:gd name="connsiteX1" fmla="*/ 18765 w 2059519"/>
                              <a:gd name="connsiteY1" fmla="*/ 31303 h 420941"/>
                              <a:gd name="connsiteX2" fmla="*/ 37580 w 2059519"/>
                              <a:gd name="connsiteY2" fmla="*/ 44497 h 420941"/>
                              <a:gd name="connsiteX3" fmla="*/ 56413 w 2059519"/>
                              <a:gd name="connsiteY3" fmla="*/ 57447 h 420941"/>
                              <a:gd name="connsiteX4" fmla="*/ 75246 w 2059519"/>
                              <a:gd name="connsiteY4" fmla="*/ 70167 h 420941"/>
                              <a:gd name="connsiteX5" fmla="*/ 94096 w 2059519"/>
                              <a:gd name="connsiteY5" fmla="*/ 82661 h 420941"/>
                              <a:gd name="connsiteX6" fmla="*/ 112999 w 2059519"/>
                              <a:gd name="connsiteY6" fmla="*/ 94933 h 420941"/>
                              <a:gd name="connsiteX7" fmla="*/ 131900 w 2059519"/>
                              <a:gd name="connsiteY7" fmla="*/ 106998 h 420941"/>
                              <a:gd name="connsiteX8" fmla="*/ 150821 w 2059519"/>
                              <a:gd name="connsiteY8" fmla="*/ 118812 h 420941"/>
                              <a:gd name="connsiteX9" fmla="*/ 169745 w 2059519"/>
                              <a:gd name="connsiteY9" fmla="*/ 130401 h 420941"/>
                              <a:gd name="connsiteX10" fmla="*/ 188718 w 2059519"/>
                              <a:gd name="connsiteY10" fmla="*/ 141765 h 420941"/>
                              <a:gd name="connsiteX11" fmla="*/ 207708 w 2059519"/>
                              <a:gd name="connsiteY11" fmla="*/ 152896 h 420941"/>
                              <a:gd name="connsiteX12" fmla="*/ 226697 w 2059519"/>
                              <a:gd name="connsiteY12" fmla="*/ 163808 h 420941"/>
                              <a:gd name="connsiteX13" fmla="*/ 245714 w 2059519"/>
                              <a:gd name="connsiteY13" fmla="*/ 174493 h 420941"/>
                              <a:gd name="connsiteX14" fmla="*/ 264773 w 2059519"/>
                              <a:gd name="connsiteY14" fmla="*/ 184953 h 420941"/>
                              <a:gd name="connsiteX15" fmla="*/ 283832 w 2059519"/>
                              <a:gd name="connsiteY15" fmla="*/ 195179 h 420941"/>
                              <a:gd name="connsiteX16" fmla="*/ 302915 w 2059519"/>
                              <a:gd name="connsiteY16" fmla="*/ 205186 h 420941"/>
                              <a:gd name="connsiteX17" fmla="*/ 321997 w 2059519"/>
                              <a:gd name="connsiteY17" fmla="*/ 214962 h 420941"/>
                              <a:gd name="connsiteX18" fmla="*/ 341119 w 2059519"/>
                              <a:gd name="connsiteY18" fmla="*/ 224517 h 420941"/>
                              <a:gd name="connsiteX19" fmla="*/ 360270 w 2059519"/>
                              <a:gd name="connsiteY19" fmla="*/ 233841 h 420941"/>
                              <a:gd name="connsiteX20" fmla="*/ 379422 w 2059519"/>
                              <a:gd name="connsiteY20" fmla="*/ 242944 h 420941"/>
                              <a:gd name="connsiteX21" fmla="*/ 398591 w 2059519"/>
                              <a:gd name="connsiteY21" fmla="*/ 251815 h 420941"/>
                              <a:gd name="connsiteX22" fmla="*/ 417811 w 2059519"/>
                              <a:gd name="connsiteY22" fmla="*/ 260461 h 420941"/>
                              <a:gd name="connsiteX23" fmla="*/ 437027 w 2059519"/>
                              <a:gd name="connsiteY23" fmla="*/ 268881 h 420941"/>
                              <a:gd name="connsiteX24" fmla="*/ 456266 w 2059519"/>
                              <a:gd name="connsiteY24" fmla="*/ 277074 h 420941"/>
                              <a:gd name="connsiteX25" fmla="*/ 475509 w 2059519"/>
                              <a:gd name="connsiteY25" fmla="*/ 285018 h 420941"/>
                              <a:gd name="connsiteX26" fmla="*/ 494795 w 2059519"/>
                              <a:gd name="connsiteY26" fmla="*/ 292760 h 420941"/>
                              <a:gd name="connsiteX27" fmla="*/ 514102 w 2059519"/>
                              <a:gd name="connsiteY27" fmla="*/ 300275 h 420941"/>
                              <a:gd name="connsiteX28" fmla="*/ 533411 w 2059519"/>
                              <a:gd name="connsiteY28" fmla="*/ 307566 h 420941"/>
                              <a:gd name="connsiteX29" fmla="*/ 552742 w 2059519"/>
                              <a:gd name="connsiteY29" fmla="*/ 314628 h 420941"/>
                              <a:gd name="connsiteX30" fmla="*/ 572097 w 2059519"/>
                              <a:gd name="connsiteY30" fmla="*/ 321438 h 420941"/>
                              <a:gd name="connsiteX31" fmla="*/ 591491 w 2059519"/>
                              <a:gd name="connsiteY31" fmla="*/ 328049 h 420941"/>
                              <a:gd name="connsiteX32" fmla="*/ 610868 w 2059519"/>
                              <a:gd name="connsiteY32" fmla="*/ 334435 h 420941"/>
                              <a:gd name="connsiteX33" fmla="*/ 630291 w 2059519"/>
                              <a:gd name="connsiteY33" fmla="*/ 340588 h 420941"/>
                              <a:gd name="connsiteX34" fmla="*/ 649733 w 2059519"/>
                              <a:gd name="connsiteY34" fmla="*/ 346499 h 420941"/>
                              <a:gd name="connsiteX35" fmla="*/ 669204 w 2059519"/>
                              <a:gd name="connsiteY35" fmla="*/ 352200 h 420941"/>
                              <a:gd name="connsiteX36" fmla="*/ 688669 w 2059519"/>
                              <a:gd name="connsiteY36" fmla="*/ 357677 h 420941"/>
                              <a:gd name="connsiteX37" fmla="*/ 708156 w 2059519"/>
                              <a:gd name="connsiteY37" fmla="*/ 362910 h 420941"/>
                              <a:gd name="connsiteX38" fmla="*/ 727667 w 2059519"/>
                              <a:gd name="connsiteY38" fmla="*/ 367933 h 420941"/>
                              <a:gd name="connsiteX39" fmla="*/ 747200 w 2059519"/>
                              <a:gd name="connsiteY39" fmla="*/ 372731 h 420941"/>
                              <a:gd name="connsiteX40" fmla="*/ 766757 w 2059519"/>
                              <a:gd name="connsiteY40" fmla="*/ 377280 h 420941"/>
                              <a:gd name="connsiteX41" fmla="*/ 786338 w 2059519"/>
                              <a:gd name="connsiteY41" fmla="*/ 381626 h 420941"/>
                              <a:gd name="connsiteX42" fmla="*/ 805941 w 2059519"/>
                              <a:gd name="connsiteY42" fmla="*/ 385746 h 420941"/>
                              <a:gd name="connsiteX43" fmla="*/ 825545 w 2059519"/>
                              <a:gd name="connsiteY43" fmla="*/ 389617 h 420941"/>
                              <a:gd name="connsiteX44" fmla="*/ 845194 w 2059519"/>
                              <a:gd name="connsiteY44" fmla="*/ 393284 h 420941"/>
                              <a:gd name="connsiteX45" fmla="*/ 864844 w 2059519"/>
                              <a:gd name="connsiteY45" fmla="*/ 396703 h 420941"/>
                              <a:gd name="connsiteX46" fmla="*/ 884511 w 2059519"/>
                              <a:gd name="connsiteY46" fmla="*/ 399914 h 420941"/>
                              <a:gd name="connsiteX47" fmla="*/ 904195 w 2059519"/>
                              <a:gd name="connsiteY47" fmla="*/ 402880 h 420941"/>
                              <a:gd name="connsiteX48" fmla="*/ 923914 w 2059519"/>
                              <a:gd name="connsiteY48" fmla="*/ 405644 h 420941"/>
                              <a:gd name="connsiteX49" fmla="*/ 943652 w 2059519"/>
                              <a:gd name="connsiteY49" fmla="*/ 408153 h 420941"/>
                              <a:gd name="connsiteX50" fmla="*/ 963424 w 2059519"/>
                              <a:gd name="connsiteY50" fmla="*/ 410466 h 420941"/>
                              <a:gd name="connsiteX51" fmla="*/ 983179 w 2059519"/>
                              <a:gd name="connsiteY51" fmla="*/ 412524 h 420941"/>
                              <a:gd name="connsiteX52" fmla="*/ 1002986 w 2059519"/>
                              <a:gd name="connsiteY52" fmla="*/ 414360 h 420941"/>
                              <a:gd name="connsiteX53" fmla="*/ 1022793 w 2059519"/>
                              <a:gd name="connsiteY53" fmla="*/ 415988 h 420941"/>
                              <a:gd name="connsiteX54" fmla="*/ 1042618 w 2059519"/>
                              <a:gd name="connsiteY54" fmla="*/ 417366 h 420941"/>
                              <a:gd name="connsiteX55" fmla="*/ 1062478 w 2059519"/>
                              <a:gd name="connsiteY55" fmla="*/ 418543 h 420941"/>
                              <a:gd name="connsiteX56" fmla="*/ 1082338 w 2059519"/>
                              <a:gd name="connsiteY56" fmla="*/ 419470 h 420941"/>
                              <a:gd name="connsiteX57" fmla="*/ 1102251 w 2059519"/>
                              <a:gd name="connsiteY57" fmla="*/ 420172 h 420941"/>
                              <a:gd name="connsiteX58" fmla="*/ 1122164 w 2059519"/>
                              <a:gd name="connsiteY58" fmla="*/ 420669 h 420941"/>
                              <a:gd name="connsiteX59" fmla="*/ 1142077 w 2059519"/>
                              <a:gd name="connsiteY59" fmla="*/ 420919 h 420941"/>
                              <a:gd name="connsiteX60" fmla="*/ 1162042 w 2059519"/>
                              <a:gd name="connsiteY60" fmla="*/ 420942 h 420941"/>
                              <a:gd name="connsiteX61" fmla="*/ 1182007 w 2059519"/>
                              <a:gd name="connsiteY61" fmla="*/ 420762 h 420941"/>
                              <a:gd name="connsiteX62" fmla="*/ 1201990 w 2059519"/>
                              <a:gd name="connsiteY62" fmla="*/ 420334 h 420941"/>
                              <a:gd name="connsiteX63" fmla="*/ 1222008 w 2059519"/>
                              <a:gd name="connsiteY63" fmla="*/ 419679 h 420941"/>
                              <a:gd name="connsiteX64" fmla="*/ 1242044 w 2059519"/>
                              <a:gd name="connsiteY64" fmla="*/ 418792 h 420941"/>
                              <a:gd name="connsiteX65" fmla="*/ 1262097 w 2059519"/>
                              <a:gd name="connsiteY65" fmla="*/ 417709 h 420941"/>
                              <a:gd name="connsiteX66" fmla="*/ 1282168 w 2059519"/>
                              <a:gd name="connsiteY66" fmla="*/ 416371 h 420941"/>
                              <a:gd name="connsiteX67" fmla="*/ 1302257 w 2059519"/>
                              <a:gd name="connsiteY67" fmla="*/ 414812 h 420941"/>
                              <a:gd name="connsiteX68" fmla="*/ 1322380 w 2059519"/>
                              <a:gd name="connsiteY68" fmla="*/ 413021 h 420941"/>
                              <a:gd name="connsiteX69" fmla="*/ 1342503 w 2059519"/>
                              <a:gd name="connsiteY69" fmla="*/ 411005 h 420941"/>
                              <a:gd name="connsiteX70" fmla="*/ 1362644 w 2059519"/>
                              <a:gd name="connsiteY70" fmla="*/ 408768 h 420941"/>
                              <a:gd name="connsiteX71" fmla="*/ 1382803 w 2059519"/>
                              <a:gd name="connsiteY71" fmla="*/ 406322 h 420941"/>
                              <a:gd name="connsiteX72" fmla="*/ 1402997 w 2059519"/>
                              <a:gd name="connsiteY72" fmla="*/ 403628 h 420941"/>
                              <a:gd name="connsiteX73" fmla="*/ 1423225 w 2059519"/>
                              <a:gd name="connsiteY73" fmla="*/ 400708 h 420941"/>
                              <a:gd name="connsiteX74" fmla="*/ 1443454 w 2059519"/>
                              <a:gd name="connsiteY74" fmla="*/ 397561 h 420941"/>
                              <a:gd name="connsiteX75" fmla="*/ 1463683 w 2059519"/>
                              <a:gd name="connsiteY75" fmla="*/ 394188 h 420941"/>
                              <a:gd name="connsiteX76" fmla="*/ 1483965 w 2059519"/>
                              <a:gd name="connsiteY76" fmla="*/ 390590 h 420941"/>
                              <a:gd name="connsiteX77" fmla="*/ 1504246 w 2059519"/>
                              <a:gd name="connsiteY77" fmla="*/ 386766 h 420941"/>
                              <a:gd name="connsiteX78" fmla="*/ 1524563 w 2059519"/>
                              <a:gd name="connsiteY78" fmla="*/ 382715 h 420941"/>
                              <a:gd name="connsiteX79" fmla="*/ 1544879 w 2059519"/>
                              <a:gd name="connsiteY79" fmla="*/ 378434 h 420941"/>
                              <a:gd name="connsiteX80" fmla="*/ 1565231 w 2059519"/>
                              <a:gd name="connsiteY80" fmla="*/ 373930 h 420941"/>
                              <a:gd name="connsiteX81" fmla="*/ 1585600 w 2059519"/>
                              <a:gd name="connsiteY81" fmla="*/ 369203 h 420941"/>
                              <a:gd name="connsiteX82" fmla="*/ 1606005 w 2059519"/>
                              <a:gd name="connsiteY82" fmla="*/ 364242 h 420941"/>
                              <a:gd name="connsiteX83" fmla="*/ 1626392 w 2059519"/>
                              <a:gd name="connsiteY83" fmla="*/ 359062 h 420941"/>
                              <a:gd name="connsiteX84" fmla="*/ 1646831 w 2059519"/>
                              <a:gd name="connsiteY84" fmla="*/ 353649 h 420941"/>
                              <a:gd name="connsiteX85" fmla="*/ 1667271 w 2059519"/>
                              <a:gd name="connsiteY85" fmla="*/ 348012 h 420941"/>
                              <a:gd name="connsiteX86" fmla="*/ 1687728 w 2059519"/>
                              <a:gd name="connsiteY86" fmla="*/ 342153 h 420941"/>
                              <a:gd name="connsiteX87" fmla="*/ 1708220 w 2059519"/>
                              <a:gd name="connsiteY87" fmla="*/ 336040 h 420941"/>
                              <a:gd name="connsiteX88" fmla="*/ 1728730 w 2059519"/>
                              <a:gd name="connsiteY88" fmla="*/ 329724 h 420941"/>
                              <a:gd name="connsiteX89" fmla="*/ 1749257 w 2059519"/>
                              <a:gd name="connsiteY89" fmla="*/ 323182 h 420941"/>
                              <a:gd name="connsiteX90" fmla="*/ 1769784 w 2059519"/>
                              <a:gd name="connsiteY90" fmla="*/ 316414 h 420941"/>
                              <a:gd name="connsiteX91" fmla="*/ 1790364 w 2059519"/>
                              <a:gd name="connsiteY91" fmla="*/ 309420 h 420941"/>
                              <a:gd name="connsiteX92" fmla="*/ 1810944 w 2059519"/>
                              <a:gd name="connsiteY92" fmla="*/ 302200 h 420941"/>
                              <a:gd name="connsiteX93" fmla="*/ 1831559 w 2059519"/>
                              <a:gd name="connsiteY93" fmla="*/ 294730 h 420941"/>
                              <a:gd name="connsiteX94" fmla="*/ 1852175 w 2059519"/>
                              <a:gd name="connsiteY94" fmla="*/ 287059 h 420941"/>
                              <a:gd name="connsiteX95" fmla="*/ 1872825 w 2059519"/>
                              <a:gd name="connsiteY95" fmla="*/ 279160 h 420941"/>
                              <a:gd name="connsiteX96" fmla="*/ 1893493 w 2059519"/>
                              <a:gd name="connsiteY96" fmla="*/ 271030 h 420941"/>
                              <a:gd name="connsiteX97" fmla="*/ 1914178 w 2059519"/>
                              <a:gd name="connsiteY97" fmla="*/ 262658 h 420941"/>
                              <a:gd name="connsiteX98" fmla="*/ 1934881 w 2059519"/>
                              <a:gd name="connsiteY98" fmla="*/ 254075 h 420941"/>
                              <a:gd name="connsiteX99" fmla="*/ 1955601 w 2059519"/>
                              <a:gd name="connsiteY99" fmla="*/ 245274 h 420941"/>
                              <a:gd name="connsiteX100" fmla="*/ 1976340 w 2059519"/>
                              <a:gd name="connsiteY100" fmla="*/ 236217 h 420941"/>
                              <a:gd name="connsiteX101" fmla="*/ 1997113 w 2059519"/>
                              <a:gd name="connsiteY101" fmla="*/ 226963 h 420941"/>
                              <a:gd name="connsiteX102" fmla="*/ 2017903 w 2059519"/>
                              <a:gd name="connsiteY102" fmla="*/ 217476 h 420941"/>
                              <a:gd name="connsiteX103" fmla="*/ 2038694 w 2059519"/>
                              <a:gd name="connsiteY103" fmla="*/ 207741 h 420941"/>
                              <a:gd name="connsiteX104" fmla="*/ 2059520 w 2059519"/>
                              <a:gd name="connsiteY104" fmla="*/ 197804 h 420941"/>
                              <a:gd name="connsiteX105" fmla="*/ 2049669 w 2059519"/>
                              <a:gd name="connsiteY105" fmla="*/ 177866 h 420941"/>
                              <a:gd name="connsiteX106" fmla="*/ 2028632 w 2059519"/>
                              <a:gd name="connsiteY106" fmla="*/ 188387 h 420941"/>
                              <a:gd name="connsiteX107" fmla="*/ 2007613 w 2059519"/>
                              <a:gd name="connsiteY107" fmla="*/ 198691 h 420941"/>
                              <a:gd name="connsiteX108" fmla="*/ 1986612 w 2059519"/>
                              <a:gd name="connsiteY108" fmla="*/ 208716 h 420941"/>
                              <a:gd name="connsiteX109" fmla="*/ 1965645 w 2059519"/>
                              <a:gd name="connsiteY109" fmla="*/ 218519 h 420941"/>
                              <a:gd name="connsiteX110" fmla="*/ 1944697 w 2059519"/>
                              <a:gd name="connsiteY110" fmla="*/ 228070 h 420941"/>
                              <a:gd name="connsiteX111" fmla="*/ 1923766 w 2059519"/>
                              <a:gd name="connsiteY111" fmla="*/ 237376 h 420941"/>
                              <a:gd name="connsiteX112" fmla="*/ 1902834 w 2059519"/>
                              <a:gd name="connsiteY112" fmla="*/ 246449 h 420941"/>
                              <a:gd name="connsiteX113" fmla="*/ 1881973 w 2059519"/>
                              <a:gd name="connsiteY113" fmla="*/ 255274 h 420941"/>
                              <a:gd name="connsiteX114" fmla="*/ 1861095 w 2059519"/>
                              <a:gd name="connsiteY114" fmla="*/ 263857 h 420941"/>
                              <a:gd name="connsiteX115" fmla="*/ 1840252 w 2059519"/>
                              <a:gd name="connsiteY115" fmla="*/ 272184 h 420941"/>
                              <a:gd name="connsiteX116" fmla="*/ 1819426 w 2059519"/>
                              <a:gd name="connsiteY116" fmla="*/ 280289 h 420941"/>
                              <a:gd name="connsiteX117" fmla="*/ 1798635 w 2059519"/>
                              <a:gd name="connsiteY117" fmla="*/ 288142 h 420941"/>
                              <a:gd name="connsiteX118" fmla="*/ 1777827 w 2059519"/>
                              <a:gd name="connsiteY118" fmla="*/ 295750 h 420941"/>
                              <a:gd name="connsiteX119" fmla="*/ 1757071 w 2059519"/>
                              <a:gd name="connsiteY119" fmla="*/ 303127 h 420941"/>
                              <a:gd name="connsiteX120" fmla="*/ 1736333 w 2059519"/>
                              <a:gd name="connsiteY120" fmla="*/ 310260 h 420941"/>
                              <a:gd name="connsiteX121" fmla="*/ 1715630 w 2059519"/>
                              <a:gd name="connsiteY121" fmla="*/ 317138 h 420941"/>
                              <a:gd name="connsiteX122" fmla="*/ 1694910 w 2059519"/>
                              <a:gd name="connsiteY122" fmla="*/ 323773 h 420941"/>
                              <a:gd name="connsiteX123" fmla="*/ 1674242 w 2059519"/>
                              <a:gd name="connsiteY123" fmla="*/ 330153 h 420941"/>
                              <a:gd name="connsiteX124" fmla="*/ 1653574 w 2059519"/>
                              <a:gd name="connsiteY124" fmla="*/ 336313 h 420941"/>
                              <a:gd name="connsiteX125" fmla="*/ 1632959 w 2059519"/>
                              <a:gd name="connsiteY125" fmla="*/ 342218 h 420941"/>
                              <a:gd name="connsiteX126" fmla="*/ 1612326 w 2059519"/>
                              <a:gd name="connsiteY126" fmla="*/ 347902 h 420941"/>
                              <a:gd name="connsiteX127" fmla="*/ 1591746 w 2059519"/>
                              <a:gd name="connsiteY127" fmla="*/ 353308 h 420941"/>
                              <a:gd name="connsiteX128" fmla="*/ 1571166 w 2059519"/>
                              <a:gd name="connsiteY128" fmla="*/ 358493 h 420941"/>
                              <a:gd name="connsiteX129" fmla="*/ 1550639 w 2059519"/>
                              <a:gd name="connsiteY129" fmla="*/ 363426 h 420941"/>
                              <a:gd name="connsiteX130" fmla="*/ 1530094 w 2059519"/>
                              <a:gd name="connsiteY130" fmla="*/ 368135 h 420941"/>
                              <a:gd name="connsiteX131" fmla="*/ 1509602 w 2059519"/>
                              <a:gd name="connsiteY131" fmla="*/ 372574 h 420941"/>
                              <a:gd name="connsiteX132" fmla="*/ 1489110 w 2059519"/>
                              <a:gd name="connsiteY132" fmla="*/ 376782 h 420941"/>
                              <a:gd name="connsiteX133" fmla="*/ 1468635 w 2059519"/>
                              <a:gd name="connsiteY133" fmla="*/ 380745 h 420941"/>
                              <a:gd name="connsiteX134" fmla="*/ 1448178 w 2059519"/>
                              <a:gd name="connsiteY134" fmla="*/ 384478 h 420941"/>
                              <a:gd name="connsiteX135" fmla="*/ 1427774 w 2059519"/>
                              <a:gd name="connsiteY135" fmla="*/ 387965 h 420941"/>
                              <a:gd name="connsiteX136" fmla="*/ 1407369 w 2059519"/>
                              <a:gd name="connsiteY136" fmla="*/ 391200 h 420941"/>
                              <a:gd name="connsiteX137" fmla="*/ 1387000 w 2059519"/>
                              <a:gd name="connsiteY137" fmla="*/ 394188 h 420941"/>
                              <a:gd name="connsiteX138" fmla="*/ 1366630 w 2059519"/>
                              <a:gd name="connsiteY138" fmla="*/ 396929 h 420941"/>
                              <a:gd name="connsiteX139" fmla="*/ 1346296 w 2059519"/>
                              <a:gd name="connsiteY139" fmla="*/ 399438 h 420941"/>
                              <a:gd name="connsiteX140" fmla="*/ 1325962 w 2059519"/>
                              <a:gd name="connsiteY140" fmla="*/ 401704 h 420941"/>
                              <a:gd name="connsiteX141" fmla="*/ 1305681 w 2059519"/>
                              <a:gd name="connsiteY141" fmla="*/ 403744 h 420941"/>
                              <a:gd name="connsiteX142" fmla="*/ 1285399 w 2059519"/>
                              <a:gd name="connsiteY142" fmla="*/ 405505 h 420941"/>
                              <a:gd name="connsiteX143" fmla="*/ 1265153 w 2059519"/>
                              <a:gd name="connsiteY143" fmla="*/ 407047 h 420941"/>
                              <a:gd name="connsiteX144" fmla="*/ 1244942 w 2059519"/>
                              <a:gd name="connsiteY144" fmla="*/ 408334 h 420941"/>
                              <a:gd name="connsiteX145" fmla="*/ 1224730 w 2059519"/>
                              <a:gd name="connsiteY145" fmla="*/ 409400 h 420941"/>
                              <a:gd name="connsiteX146" fmla="*/ 1204537 w 2059519"/>
                              <a:gd name="connsiteY146" fmla="*/ 410194 h 420941"/>
                              <a:gd name="connsiteX147" fmla="*/ 1184361 w 2059519"/>
                              <a:gd name="connsiteY147" fmla="*/ 410755 h 420941"/>
                              <a:gd name="connsiteX148" fmla="*/ 1164219 w 2059519"/>
                              <a:gd name="connsiteY148" fmla="*/ 411073 h 420941"/>
                              <a:gd name="connsiteX149" fmla="*/ 1144096 w 2059519"/>
                              <a:gd name="connsiteY149" fmla="*/ 411166 h 420941"/>
                              <a:gd name="connsiteX150" fmla="*/ 1123990 w 2059519"/>
                              <a:gd name="connsiteY150" fmla="*/ 410987 h 420941"/>
                              <a:gd name="connsiteX151" fmla="*/ 1103902 w 2059519"/>
                              <a:gd name="connsiteY151" fmla="*/ 410576 h 420941"/>
                              <a:gd name="connsiteX152" fmla="*/ 1083831 w 2059519"/>
                              <a:gd name="connsiteY152" fmla="*/ 409944 h 420941"/>
                              <a:gd name="connsiteX153" fmla="*/ 1063813 w 2059519"/>
                              <a:gd name="connsiteY153" fmla="*/ 409040 h 420941"/>
                              <a:gd name="connsiteX154" fmla="*/ 1043777 w 2059519"/>
                              <a:gd name="connsiteY154" fmla="*/ 407904 h 420941"/>
                              <a:gd name="connsiteX155" fmla="*/ 1023794 w 2059519"/>
                              <a:gd name="connsiteY155" fmla="*/ 406525 h 420941"/>
                              <a:gd name="connsiteX156" fmla="*/ 1003794 w 2059519"/>
                              <a:gd name="connsiteY156" fmla="*/ 404898 h 420941"/>
                              <a:gd name="connsiteX157" fmla="*/ 983863 w 2059519"/>
                              <a:gd name="connsiteY157" fmla="*/ 403036 h 420941"/>
                              <a:gd name="connsiteX158" fmla="*/ 963916 w 2059519"/>
                              <a:gd name="connsiteY158" fmla="*/ 400934 h 420941"/>
                              <a:gd name="connsiteX159" fmla="*/ 944003 w 2059519"/>
                              <a:gd name="connsiteY159" fmla="*/ 398581 h 420941"/>
                              <a:gd name="connsiteX160" fmla="*/ 924125 w 2059519"/>
                              <a:gd name="connsiteY160" fmla="*/ 395979 h 420941"/>
                              <a:gd name="connsiteX161" fmla="*/ 904248 w 2059519"/>
                              <a:gd name="connsiteY161" fmla="*/ 393145 h 420941"/>
                              <a:gd name="connsiteX162" fmla="*/ 884388 w 2059519"/>
                              <a:gd name="connsiteY162" fmla="*/ 390069 h 420941"/>
                              <a:gd name="connsiteX163" fmla="*/ 864563 w 2059519"/>
                              <a:gd name="connsiteY163" fmla="*/ 386743 h 420941"/>
                              <a:gd name="connsiteX164" fmla="*/ 844761 w 2059519"/>
                              <a:gd name="connsiteY164" fmla="*/ 383191 h 420941"/>
                              <a:gd name="connsiteX165" fmla="*/ 824978 w 2059519"/>
                              <a:gd name="connsiteY165" fmla="*/ 379361 h 420941"/>
                              <a:gd name="connsiteX166" fmla="*/ 805218 w 2059519"/>
                              <a:gd name="connsiteY166" fmla="*/ 375310 h 420941"/>
                              <a:gd name="connsiteX167" fmla="*/ 785458 w 2059519"/>
                              <a:gd name="connsiteY167" fmla="*/ 371010 h 420941"/>
                              <a:gd name="connsiteX168" fmla="*/ 765743 w 2059519"/>
                              <a:gd name="connsiteY168" fmla="*/ 366485 h 420941"/>
                              <a:gd name="connsiteX169" fmla="*/ 746047 w 2059519"/>
                              <a:gd name="connsiteY169" fmla="*/ 361710 h 420941"/>
                              <a:gd name="connsiteX170" fmla="*/ 726357 w 2059519"/>
                              <a:gd name="connsiteY170" fmla="*/ 356680 h 420941"/>
                              <a:gd name="connsiteX171" fmla="*/ 706708 w 2059519"/>
                              <a:gd name="connsiteY171" fmla="*/ 351407 h 420941"/>
                              <a:gd name="connsiteX172" fmla="*/ 687064 w 2059519"/>
                              <a:gd name="connsiteY172" fmla="*/ 345909 h 420941"/>
                              <a:gd name="connsiteX173" fmla="*/ 667460 w 2059519"/>
                              <a:gd name="connsiteY173" fmla="*/ 340160 h 420941"/>
                              <a:gd name="connsiteX174" fmla="*/ 647856 w 2059519"/>
                              <a:gd name="connsiteY174" fmla="*/ 334163 h 420941"/>
                              <a:gd name="connsiteX175" fmla="*/ 628298 w 2059519"/>
                              <a:gd name="connsiteY175" fmla="*/ 327916 h 420941"/>
                              <a:gd name="connsiteX176" fmla="*/ 608742 w 2059519"/>
                              <a:gd name="connsiteY176" fmla="*/ 321438 h 420941"/>
                              <a:gd name="connsiteX177" fmla="*/ 589207 w 2059519"/>
                              <a:gd name="connsiteY177" fmla="*/ 314716 h 420941"/>
                              <a:gd name="connsiteX178" fmla="*/ 569696 w 2059519"/>
                              <a:gd name="connsiteY178" fmla="*/ 307745 h 420941"/>
                              <a:gd name="connsiteX179" fmla="*/ 550203 w 2059519"/>
                              <a:gd name="connsiteY179" fmla="*/ 300525 h 420941"/>
                              <a:gd name="connsiteX180" fmla="*/ 530738 w 2059519"/>
                              <a:gd name="connsiteY180" fmla="*/ 293080 h 420941"/>
                              <a:gd name="connsiteX181" fmla="*/ 511298 w 2059519"/>
                              <a:gd name="connsiteY181" fmla="*/ 285383 h 420941"/>
                              <a:gd name="connsiteX182" fmla="*/ 491873 w 2059519"/>
                              <a:gd name="connsiteY182" fmla="*/ 277440 h 420941"/>
                              <a:gd name="connsiteX183" fmla="*/ 472473 w 2059519"/>
                              <a:gd name="connsiteY183" fmla="*/ 269264 h 420941"/>
                              <a:gd name="connsiteX184" fmla="*/ 453078 w 2059519"/>
                              <a:gd name="connsiteY184" fmla="*/ 260820 h 420941"/>
                              <a:gd name="connsiteX185" fmla="*/ 433724 w 2059519"/>
                              <a:gd name="connsiteY185" fmla="*/ 252152 h 420941"/>
                              <a:gd name="connsiteX186" fmla="*/ 414393 w 2059519"/>
                              <a:gd name="connsiteY186" fmla="*/ 243257 h 420941"/>
                              <a:gd name="connsiteX187" fmla="*/ 395061 w 2059519"/>
                              <a:gd name="connsiteY187" fmla="*/ 234091 h 420941"/>
                              <a:gd name="connsiteX188" fmla="*/ 375777 w 2059519"/>
                              <a:gd name="connsiteY188" fmla="*/ 224697 h 420941"/>
                              <a:gd name="connsiteX189" fmla="*/ 356491 w 2059519"/>
                              <a:gd name="connsiteY189" fmla="*/ 215055 h 420941"/>
                              <a:gd name="connsiteX190" fmla="*/ 337225 w 2059519"/>
                              <a:gd name="connsiteY190" fmla="*/ 205186 h 420941"/>
                              <a:gd name="connsiteX191" fmla="*/ 318009 w 2059519"/>
                              <a:gd name="connsiteY191" fmla="*/ 195046 h 420941"/>
                              <a:gd name="connsiteX192" fmla="*/ 298793 w 2059519"/>
                              <a:gd name="connsiteY192" fmla="*/ 184679 h 420941"/>
                              <a:gd name="connsiteX193" fmla="*/ 279597 w 2059519"/>
                              <a:gd name="connsiteY193" fmla="*/ 174064 h 420941"/>
                              <a:gd name="connsiteX194" fmla="*/ 260427 w 2059519"/>
                              <a:gd name="connsiteY194" fmla="*/ 163223 h 420941"/>
                              <a:gd name="connsiteX195" fmla="*/ 241276 w 2059519"/>
                              <a:gd name="connsiteY195" fmla="*/ 152108 h 420941"/>
                              <a:gd name="connsiteX196" fmla="*/ 222147 w 2059519"/>
                              <a:gd name="connsiteY196" fmla="*/ 140768 h 420941"/>
                              <a:gd name="connsiteX197" fmla="*/ 203042 w 2059519"/>
                              <a:gd name="connsiteY197" fmla="*/ 129202 h 420941"/>
                              <a:gd name="connsiteX198" fmla="*/ 183960 w 2059519"/>
                              <a:gd name="connsiteY198" fmla="*/ 117363 h 420941"/>
                              <a:gd name="connsiteX199" fmla="*/ 164902 w 2059519"/>
                              <a:gd name="connsiteY199" fmla="*/ 105300 h 420941"/>
                              <a:gd name="connsiteX200" fmla="*/ 145866 w 2059519"/>
                              <a:gd name="connsiteY200" fmla="*/ 92985 h 420941"/>
                              <a:gd name="connsiteX201" fmla="*/ 126831 w 2059519"/>
                              <a:gd name="connsiteY201" fmla="*/ 80424 h 420941"/>
                              <a:gd name="connsiteX202" fmla="*/ 107842 w 2059519"/>
                              <a:gd name="connsiteY202" fmla="*/ 67635 h 420941"/>
                              <a:gd name="connsiteX203" fmla="*/ 88846 w 2059519"/>
                              <a:gd name="connsiteY203" fmla="*/ 54597 h 420941"/>
                              <a:gd name="connsiteX204" fmla="*/ 69902 w 2059519"/>
                              <a:gd name="connsiteY204" fmla="*/ 41310 h 420941"/>
                              <a:gd name="connsiteX205" fmla="*/ 50954 w 2059519"/>
                              <a:gd name="connsiteY205" fmla="*/ 27774 h 420941"/>
                              <a:gd name="connsiteX206" fmla="*/ 32052 w 2059519"/>
                              <a:gd name="connsiteY206" fmla="*/ 14012 h 420941"/>
                              <a:gd name="connsiteX207" fmla="*/ 13155 w 2059519"/>
                              <a:gd name="connsiteY207" fmla="*/ 0 h 4209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Lst>
                            <a:rect l="l" t="t" r="r" b="b"/>
                            <a:pathLst>
                              <a:path w="2059519" h="420941">
                                <a:moveTo>
                                  <a:pt x="1" y="17905"/>
                                </a:moveTo>
                                <a:lnTo>
                                  <a:pt x="18765" y="31303"/>
                                </a:lnTo>
                                <a:lnTo>
                                  <a:pt x="37580" y="44497"/>
                                </a:lnTo>
                                <a:lnTo>
                                  <a:pt x="56413" y="57447"/>
                                </a:lnTo>
                                <a:lnTo>
                                  <a:pt x="75246" y="70167"/>
                                </a:lnTo>
                                <a:lnTo>
                                  <a:pt x="94096" y="82661"/>
                                </a:lnTo>
                                <a:lnTo>
                                  <a:pt x="112999" y="94933"/>
                                </a:lnTo>
                                <a:lnTo>
                                  <a:pt x="131900" y="106998"/>
                                </a:lnTo>
                                <a:lnTo>
                                  <a:pt x="150821" y="118812"/>
                                </a:lnTo>
                                <a:lnTo>
                                  <a:pt x="169745" y="130401"/>
                                </a:lnTo>
                                <a:lnTo>
                                  <a:pt x="188718" y="141765"/>
                                </a:lnTo>
                                <a:lnTo>
                                  <a:pt x="207708" y="152896"/>
                                </a:lnTo>
                                <a:lnTo>
                                  <a:pt x="226697" y="163808"/>
                                </a:lnTo>
                                <a:lnTo>
                                  <a:pt x="245714" y="174493"/>
                                </a:lnTo>
                                <a:lnTo>
                                  <a:pt x="264773" y="184953"/>
                                </a:lnTo>
                                <a:lnTo>
                                  <a:pt x="283832" y="195179"/>
                                </a:lnTo>
                                <a:lnTo>
                                  <a:pt x="302915" y="205186"/>
                                </a:lnTo>
                                <a:lnTo>
                                  <a:pt x="321997" y="214962"/>
                                </a:lnTo>
                                <a:lnTo>
                                  <a:pt x="341119" y="224517"/>
                                </a:lnTo>
                                <a:lnTo>
                                  <a:pt x="360270" y="233841"/>
                                </a:lnTo>
                                <a:lnTo>
                                  <a:pt x="379422" y="242944"/>
                                </a:lnTo>
                                <a:lnTo>
                                  <a:pt x="398591" y="251815"/>
                                </a:lnTo>
                                <a:lnTo>
                                  <a:pt x="417811" y="260461"/>
                                </a:lnTo>
                                <a:lnTo>
                                  <a:pt x="437027" y="268881"/>
                                </a:lnTo>
                                <a:lnTo>
                                  <a:pt x="456266" y="277074"/>
                                </a:lnTo>
                                <a:lnTo>
                                  <a:pt x="475509" y="285018"/>
                                </a:lnTo>
                                <a:lnTo>
                                  <a:pt x="494795" y="292760"/>
                                </a:lnTo>
                                <a:lnTo>
                                  <a:pt x="514102" y="300275"/>
                                </a:lnTo>
                                <a:lnTo>
                                  <a:pt x="533411" y="307566"/>
                                </a:lnTo>
                                <a:lnTo>
                                  <a:pt x="552742" y="314628"/>
                                </a:lnTo>
                                <a:lnTo>
                                  <a:pt x="572097" y="321438"/>
                                </a:lnTo>
                                <a:lnTo>
                                  <a:pt x="591491" y="328049"/>
                                </a:lnTo>
                                <a:lnTo>
                                  <a:pt x="610868" y="334435"/>
                                </a:lnTo>
                                <a:lnTo>
                                  <a:pt x="630291" y="340588"/>
                                </a:lnTo>
                                <a:lnTo>
                                  <a:pt x="649733" y="346499"/>
                                </a:lnTo>
                                <a:lnTo>
                                  <a:pt x="669204" y="352200"/>
                                </a:lnTo>
                                <a:lnTo>
                                  <a:pt x="688669" y="357677"/>
                                </a:lnTo>
                                <a:lnTo>
                                  <a:pt x="708156" y="362910"/>
                                </a:lnTo>
                                <a:lnTo>
                                  <a:pt x="727667" y="367933"/>
                                </a:lnTo>
                                <a:lnTo>
                                  <a:pt x="747200" y="372731"/>
                                </a:lnTo>
                                <a:lnTo>
                                  <a:pt x="766757" y="377280"/>
                                </a:lnTo>
                                <a:lnTo>
                                  <a:pt x="786338" y="381626"/>
                                </a:lnTo>
                                <a:lnTo>
                                  <a:pt x="805941" y="385746"/>
                                </a:lnTo>
                                <a:lnTo>
                                  <a:pt x="825545" y="389617"/>
                                </a:lnTo>
                                <a:lnTo>
                                  <a:pt x="845194" y="393284"/>
                                </a:lnTo>
                                <a:lnTo>
                                  <a:pt x="864844" y="396703"/>
                                </a:lnTo>
                                <a:lnTo>
                                  <a:pt x="884511" y="399914"/>
                                </a:lnTo>
                                <a:lnTo>
                                  <a:pt x="904195" y="402880"/>
                                </a:lnTo>
                                <a:lnTo>
                                  <a:pt x="923914" y="405644"/>
                                </a:lnTo>
                                <a:lnTo>
                                  <a:pt x="943652" y="408153"/>
                                </a:lnTo>
                                <a:lnTo>
                                  <a:pt x="963424" y="410466"/>
                                </a:lnTo>
                                <a:lnTo>
                                  <a:pt x="983179" y="412524"/>
                                </a:lnTo>
                                <a:lnTo>
                                  <a:pt x="1002986" y="414360"/>
                                </a:lnTo>
                                <a:lnTo>
                                  <a:pt x="1022793" y="415988"/>
                                </a:lnTo>
                                <a:lnTo>
                                  <a:pt x="1042618" y="417366"/>
                                </a:lnTo>
                                <a:lnTo>
                                  <a:pt x="1062478" y="418543"/>
                                </a:lnTo>
                                <a:lnTo>
                                  <a:pt x="1082338" y="419470"/>
                                </a:lnTo>
                                <a:lnTo>
                                  <a:pt x="1102251" y="420172"/>
                                </a:lnTo>
                                <a:lnTo>
                                  <a:pt x="1122164" y="420669"/>
                                </a:lnTo>
                                <a:lnTo>
                                  <a:pt x="1142077" y="420919"/>
                                </a:lnTo>
                                <a:lnTo>
                                  <a:pt x="1162042" y="420942"/>
                                </a:lnTo>
                                <a:lnTo>
                                  <a:pt x="1182007" y="420762"/>
                                </a:lnTo>
                                <a:lnTo>
                                  <a:pt x="1201990" y="420334"/>
                                </a:lnTo>
                                <a:lnTo>
                                  <a:pt x="1222008" y="419679"/>
                                </a:lnTo>
                                <a:lnTo>
                                  <a:pt x="1242044" y="418792"/>
                                </a:lnTo>
                                <a:lnTo>
                                  <a:pt x="1262097" y="417709"/>
                                </a:lnTo>
                                <a:lnTo>
                                  <a:pt x="1282168" y="416371"/>
                                </a:lnTo>
                                <a:lnTo>
                                  <a:pt x="1302257" y="414812"/>
                                </a:lnTo>
                                <a:lnTo>
                                  <a:pt x="1322380" y="413021"/>
                                </a:lnTo>
                                <a:lnTo>
                                  <a:pt x="1342503" y="411005"/>
                                </a:lnTo>
                                <a:lnTo>
                                  <a:pt x="1362644" y="408768"/>
                                </a:lnTo>
                                <a:lnTo>
                                  <a:pt x="1382803" y="406322"/>
                                </a:lnTo>
                                <a:lnTo>
                                  <a:pt x="1402997" y="403628"/>
                                </a:lnTo>
                                <a:lnTo>
                                  <a:pt x="1423225" y="400708"/>
                                </a:lnTo>
                                <a:lnTo>
                                  <a:pt x="1443454" y="397561"/>
                                </a:lnTo>
                                <a:lnTo>
                                  <a:pt x="1463683" y="394188"/>
                                </a:lnTo>
                                <a:lnTo>
                                  <a:pt x="1483965" y="390590"/>
                                </a:lnTo>
                                <a:lnTo>
                                  <a:pt x="1504246" y="386766"/>
                                </a:lnTo>
                                <a:lnTo>
                                  <a:pt x="1524563" y="382715"/>
                                </a:lnTo>
                                <a:lnTo>
                                  <a:pt x="1544879" y="378434"/>
                                </a:lnTo>
                                <a:lnTo>
                                  <a:pt x="1565231" y="373930"/>
                                </a:lnTo>
                                <a:lnTo>
                                  <a:pt x="1585600" y="369203"/>
                                </a:lnTo>
                                <a:lnTo>
                                  <a:pt x="1606005" y="364242"/>
                                </a:lnTo>
                                <a:lnTo>
                                  <a:pt x="1626392" y="359062"/>
                                </a:lnTo>
                                <a:lnTo>
                                  <a:pt x="1646831" y="353649"/>
                                </a:lnTo>
                                <a:lnTo>
                                  <a:pt x="1667271" y="348012"/>
                                </a:lnTo>
                                <a:lnTo>
                                  <a:pt x="1687728" y="342153"/>
                                </a:lnTo>
                                <a:lnTo>
                                  <a:pt x="1708220" y="336040"/>
                                </a:lnTo>
                                <a:lnTo>
                                  <a:pt x="1728730" y="329724"/>
                                </a:lnTo>
                                <a:lnTo>
                                  <a:pt x="1749257" y="323182"/>
                                </a:lnTo>
                                <a:lnTo>
                                  <a:pt x="1769784" y="316414"/>
                                </a:lnTo>
                                <a:lnTo>
                                  <a:pt x="1790364" y="309420"/>
                                </a:lnTo>
                                <a:lnTo>
                                  <a:pt x="1810944" y="302200"/>
                                </a:lnTo>
                                <a:lnTo>
                                  <a:pt x="1831559" y="294730"/>
                                </a:lnTo>
                                <a:lnTo>
                                  <a:pt x="1852175" y="287059"/>
                                </a:lnTo>
                                <a:lnTo>
                                  <a:pt x="1872825" y="279160"/>
                                </a:lnTo>
                                <a:lnTo>
                                  <a:pt x="1893493" y="271030"/>
                                </a:lnTo>
                                <a:lnTo>
                                  <a:pt x="1914178" y="262658"/>
                                </a:lnTo>
                                <a:lnTo>
                                  <a:pt x="1934881" y="254075"/>
                                </a:lnTo>
                                <a:lnTo>
                                  <a:pt x="1955601" y="245274"/>
                                </a:lnTo>
                                <a:lnTo>
                                  <a:pt x="1976340" y="236217"/>
                                </a:lnTo>
                                <a:lnTo>
                                  <a:pt x="1997113" y="226963"/>
                                </a:lnTo>
                                <a:lnTo>
                                  <a:pt x="2017903" y="217476"/>
                                </a:lnTo>
                                <a:lnTo>
                                  <a:pt x="2038694" y="207741"/>
                                </a:lnTo>
                                <a:lnTo>
                                  <a:pt x="2059520" y="197804"/>
                                </a:lnTo>
                                <a:lnTo>
                                  <a:pt x="2049669" y="177866"/>
                                </a:lnTo>
                                <a:lnTo>
                                  <a:pt x="2028632" y="188387"/>
                                </a:lnTo>
                                <a:lnTo>
                                  <a:pt x="2007613" y="198691"/>
                                </a:lnTo>
                                <a:lnTo>
                                  <a:pt x="1986612" y="208716"/>
                                </a:lnTo>
                                <a:lnTo>
                                  <a:pt x="1965645" y="218519"/>
                                </a:lnTo>
                                <a:lnTo>
                                  <a:pt x="1944697" y="228070"/>
                                </a:lnTo>
                                <a:lnTo>
                                  <a:pt x="1923766" y="237376"/>
                                </a:lnTo>
                                <a:lnTo>
                                  <a:pt x="1902834" y="246449"/>
                                </a:lnTo>
                                <a:lnTo>
                                  <a:pt x="1881973" y="255274"/>
                                </a:lnTo>
                                <a:lnTo>
                                  <a:pt x="1861095" y="263857"/>
                                </a:lnTo>
                                <a:lnTo>
                                  <a:pt x="1840252" y="272184"/>
                                </a:lnTo>
                                <a:lnTo>
                                  <a:pt x="1819426" y="280289"/>
                                </a:lnTo>
                                <a:lnTo>
                                  <a:pt x="1798635" y="288142"/>
                                </a:lnTo>
                                <a:lnTo>
                                  <a:pt x="1777827" y="295750"/>
                                </a:lnTo>
                                <a:lnTo>
                                  <a:pt x="1757071" y="303127"/>
                                </a:lnTo>
                                <a:lnTo>
                                  <a:pt x="1736333" y="310260"/>
                                </a:lnTo>
                                <a:lnTo>
                                  <a:pt x="1715630" y="317138"/>
                                </a:lnTo>
                                <a:lnTo>
                                  <a:pt x="1694910" y="323773"/>
                                </a:lnTo>
                                <a:lnTo>
                                  <a:pt x="1674242" y="330153"/>
                                </a:lnTo>
                                <a:lnTo>
                                  <a:pt x="1653574" y="336313"/>
                                </a:lnTo>
                                <a:lnTo>
                                  <a:pt x="1632959" y="342218"/>
                                </a:lnTo>
                                <a:lnTo>
                                  <a:pt x="1612326" y="347902"/>
                                </a:lnTo>
                                <a:lnTo>
                                  <a:pt x="1591746" y="353308"/>
                                </a:lnTo>
                                <a:lnTo>
                                  <a:pt x="1571166" y="358493"/>
                                </a:lnTo>
                                <a:lnTo>
                                  <a:pt x="1550639" y="363426"/>
                                </a:lnTo>
                                <a:lnTo>
                                  <a:pt x="1530094" y="368135"/>
                                </a:lnTo>
                                <a:lnTo>
                                  <a:pt x="1509602" y="372574"/>
                                </a:lnTo>
                                <a:lnTo>
                                  <a:pt x="1489110" y="376782"/>
                                </a:lnTo>
                                <a:lnTo>
                                  <a:pt x="1468635" y="380745"/>
                                </a:lnTo>
                                <a:lnTo>
                                  <a:pt x="1448178" y="384478"/>
                                </a:lnTo>
                                <a:lnTo>
                                  <a:pt x="1427774" y="387965"/>
                                </a:lnTo>
                                <a:lnTo>
                                  <a:pt x="1407369" y="391200"/>
                                </a:lnTo>
                                <a:lnTo>
                                  <a:pt x="1387000" y="394188"/>
                                </a:lnTo>
                                <a:lnTo>
                                  <a:pt x="1366630" y="396929"/>
                                </a:lnTo>
                                <a:lnTo>
                                  <a:pt x="1346296" y="399438"/>
                                </a:lnTo>
                                <a:lnTo>
                                  <a:pt x="1325962" y="401704"/>
                                </a:lnTo>
                                <a:lnTo>
                                  <a:pt x="1305681" y="403744"/>
                                </a:lnTo>
                                <a:lnTo>
                                  <a:pt x="1285399" y="405505"/>
                                </a:lnTo>
                                <a:lnTo>
                                  <a:pt x="1265153" y="407047"/>
                                </a:lnTo>
                                <a:lnTo>
                                  <a:pt x="1244942" y="408334"/>
                                </a:lnTo>
                                <a:lnTo>
                                  <a:pt x="1224730" y="409400"/>
                                </a:lnTo>
                                <a:lnTo>
                                  <a:pt x="1204537" y="410194"/>
                                </a:lnTo>
                                <a:lnTo>
                                  <a:pt x="1184361" y="410755"/>
                                </a:lnTo>
                                <a:lnTo>
                                  <a:pt x="1164219" y="411073"/>
                                </a:lnTo>
                                <a:lnTo>
                                  <a:pt x="1144096" y="411166"/>
                                </a:lnTo>
                                <a:lnTo>
                                  <a:pt x="1123990" y="410987"/>
                                </a:lnTo>
                                <a:lnTo>
                                  <a:pt x="1103902" y="410576"/>
                                </a:lnTo>
                                <a:lnTo>
                                  <a:pt x="1083831" y="409944"/>
                                </a:lnTo>
                                <a:lnTo>
                                  <a:pt x="1063813" y="409040"/>
                                </a:lnTo>
                                <a:lnTo>
                                  <a:pt x="1043777" y="407904"/>
                                </a:lnTo>
                                <a:lnTo>
                                  <a:pt x="1023794" y="406525"/>
                                </a:lnTo>
                                <a:lnTo>
                                  <a:pt x="1003794" y="404898"/>
                                </a:lnTo>
                                <a:lnTo>
                                  <a:pt x="983863" y="403036"/>
                                </a:lnTo>
                                <a:lnTo>
                                  <a:pt x="963916" y="400934"/>
                                </a:lnTo>
                                <a:lnTo>
                                  <a:pt x="944003" y="398581"/>
                                </a:lnTo>
                                <a:lnTo>
                                  <a:pt x="924125" y="395979"/>
                                </a:lnTo>
                                <a:lnTo>
                                  <a:pt x="904248" y="393145"/>
                                </a:lnTo>
                                <a:lnTo>
                                  <a:pt x="884388" y="390069"/>
                                </a:lnTo>
                                <a:lnTo>
                                  <a:pt x="864563" y="386743"/>
                                </a:lnTo>
                                <a:lnTo>
                                  <a:pt x="844761" y="383191"/>
                                </a:lnTo>
                                <a:lnTo>
                                  <a:pt x="824978" y="379361"/>
                                </a:lnTo>
                                <a:lnTo>
                                  <a:pt x="805218" y="375310"/>
                                </a:lnTo>
                                <a:lnTo>
                                  <a:pt x="785458" y="371010"/>
                                </a:lnTo>
                                <a:lnTo>
                                  <a:pt x="765743" y="366485"/>
                                </a:lnTo>
                                <a:lnTo>
                                  <a:pt x="746047" y="361710"/>
                                </a:lnTo>
                                <a:lnTo>
                                  <a:pt x="726357" y="356680"/>
                                </a:lnTo>
                                <a:lnTo>
                                  <a:pt x="706708" y="351407"/>
                                </a:lnTo>
                                <a:lnTo>
                                  <a:pt x="687064" y="345909"/>
                                </a:lnTo>
                                <a:lnTo>
                                  <a:pt x="667460" y="340160"/>
                                </a:lnTo>
                                <a:lnTo>
                                  <a:pt x="647856" y="334163"/>
                                </a:lnTo>
                                <a:lnTo>
                                  <a:pt x="628298" y="327916"/>
                                </a:lnTo>
                                <a:lnTo>
                                  <a:pt x="608742" y="321438"/>
                                </a:lnTo>
                                <a:lnTo>
                                  <a:pt x="589207" y="314716"/>
                                </a:lnTo>
                                <a:lnTo>
                                  <a:pt x="569696" y="307745"/>
                                </a:lnTo>
                                <a:lnTo>
                                  <a:pt x="550203" y="300525"/>
                                </a:lnTo>
                                <a:lnTo>
                                  <a:pt x="530738" y="293080"/>
                                </a:lnTo>
                                <a:lnTo>
                                  <a:pt x="511298" y="285383"/>
                                </a:lnTo>
                                <a:lnTo>
                                  <a:pt x="491873" y="277440"/>
                                </a:lnTo>
                                <a:lnTo>
                                  <a:pt x="472473" y="269264"/>
                                </a:lnTo>
                                <a:lnTo>
                                  <a:pt x="453078" y="260820"/>
                                </a:lnTo>
                                <a:lnTo>
                                  <a:pt x="433724" y="252152"/>
                                </a:lnTo>
                                <a:lnTo>
                                  <a:pt x="414393" y="243257"/>
                                </a:lnTo>
                                <a:lnTo>
                                  <a:pt x="395061" y="234091"/>
                                </a:lnTo>
                                <a:lnTo>
                                  <a:pt x="375777" y="224697"/>
                                </a:lnTo>
                                <a:lnTo>
                                  <a:pt x="356491" y="215055"/>
                                </a:lnTo>
                                <a:lnTo>
                                  <a:pt x="337225" y="205186"/>
                                </a:lnTo>
                                <a:lnTo>
                                  <a:pt x="318009" y="195046"/>
                                </a:lnTo>
                                <a:lnTo>
                                  <a:pt x="298793" y="184679"/>
                                </a:lnTo>
                                <a:lnTo>
                                  <a:pt x="279597" y="174064"/>
                                </a:lnTo>
                                <a:lnTo>
                                  <a:pt x="260427" y="163223"/>
                                </a:lnTo>
                                <a:lnTo>
                                  <a:pt x="241276" y="152108"/>
                                </a:lnTo>
                                <a:lnTo>
                                  <a:pt x="222147" y="140768"/>
                                </a:lnTo>
                                <a:lnTo>
                                  <a:pt x="203042" y="129202"/>
                                </a:lnTo>
                                <a:lnTo>
                                  <a:pt x="183960" y="117363"/>
                                </a:lnTo>
                                <a:lnTo>
                                  <a:pt x="164902" y="105300"/>
                                </a:lnTo>
                                <a:lnTo>
                                  <a:pt x="145866" y="92985"/>
                                </a:lnTo>
                                <a:lnTo>
                                  <a:pt x="126831" y="80424"/>
                                </a:lnTo>
                                <a:lnTo>
                                  <a:pt x="107842" y="67635"/>
                                </a:lnTo>
                                <a:lnTo>
                                  <a:pt x="88846" y="54597"/>
                                </a:lnTo>
                                <a:lnTo>
                                  <a:pt x="69902" y="41310"/>
                                </a:lnTo>
                                <a:lnTo>
                                  <a:pt x="50954" y="27774"/>
                                </a:lnTo>
                                <a:lnTo>
                                  <a:pt x="32052" y="14012"/>
                                </a:lnTo>
                                <a:lnTo>
                                  <a:pt x="13155"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2" name="Freeform: Shape 2592"/>
                        <wps:cNvSpPr/>
                        <wps:spPr>
                          <a:xfrm>
                            <a:off x="1952993" y="696144"/>
                            <a:ext cx="146904" cy="2385153"/>
                          </a:xfrm>
                          <a:custGeom>
                            <a:avLst/>
                            <a:gdLst>
                              <a:gd name="connsiteX0" fmla="*/ 125008 w 146904"/>
                              <a:gd name="connsiteY0" fmla="*/ 0 h 2385153"/>
                              <a:gd name="connsiteX1" fmla="*/ 121637 w 146904"/>
                              <a:gd name="connsiteY1" fmla="*/ 20820 h 2385153"/>
                              <a:gd name="connsiteX2" fmla="*/ 118283 w 146904"/>
                              <a:gd name="connsiteY2" fmla="*/ 41646 h 2385153"/>
                              <a:gd name="connsiteX3" fmla="*/ 114964 w 146904"/>
                              <a:gd name="connsiteY3" fmla="*/ 62471 h 2385153"/>
                              <a:gd name="connsiteX4" fmla="*/ 111716 w 146904"/>
                              <a:gd name="connsiteY4" fmla="*/ 83321 h 2385153"/>
                              <a:gd name="connsiteX5" fmla="*/ 108520 w 146904"/>
                              <a:gd name="connsiteY5" fmla="*/ 104141 h 2385153"/>
                              <a:gd name="connsiteX6" fmla="*/ 105359 w 146904"/>
                              <a:gd name="connsiteY6" fmla="*/ 124989 h 2385153"/>
                              <a:gd name="connsiteX7" fmla="*/ 102251 w 146904"/>
                              <a:gd name="connsiteY7" fmla="*/ 145815 h 2385153"/>
                              <a:gd name="connsiteX8" fmla="*/ 99178 w 146904"/>
                              <a:gd name="connsiteY8" fmla="*/ 166658 h 2385153"/>
                              <a:gd name="connsiteX9" fmla="*/ 96158 w 146904"/>
                              <a:gd name="connsiteY9" fmla="*/ 187508 h 2385153"/>
                              <a:gd name="connsiteX10" fmla="*/ 93173 w 146904"/>
                              <a:gd name="connsiteY10" fmla="*/ 208333 h 2385153"/>
                              <a:gd name="connsiteX11" fmla="*/ 90258 w 146904"/>
                              <a:gd name="connsiteY11" fmla="*/ 229181 h 2385153"/>
                              <a:gd name="connsiteX12" fmla="*/ 87378 w 146904"/>
                              <a:gd name="connsiteY12" fmla="*/ 250026 h 2385153"/>
                              <a:gd name="connsiteX13" fmla="*/ 84551 w 146904"/>
                              <a:gd name="connsiteY13" fmla="*/ 270874 h 2385153"/>
                              <a:gd name="connsiteX14" fmla="*/ 81776 w 146904"/>
                              <a:gd name="connsiteY14" fmla="*/ 291717 h 2385153"/>
                              <a:gd name="connsiteX15" fmla="*/ 79019 w 146904"/>
                              <a:gd name="connsiteY15" fmla="*/ 312590 h 2385153"/>
                              <a:gd name="connsiteX16" fmla="*/ 76333 w 146904"/>
                              <a:gd name="connsiteY16" fmla="*/ 333438 h 2385153"/>
                              <a:gd name="connsiteX17" fmla="*/ 73681 w 146904"/>
                              <a:gd name="connsiteY17" fmla="*/ 354281 h 2385153"/>
                              <a:gd name="connsiteX18" fmla="*/ 71082 w 146904"/>
                              <a:gd name="connsiteY18" fmla="*/ 375129 h 2385153"/>
                              <a:gd name="connsiteX19" fmla="*/ 68519 w 146904"/>
                              <a:gd name="connsiteY19" fmla="*/ 396002 h 2385153"/>
                              <a:gd name="connsiteX20" fmla="*/ 66008 w 146904"/>
                              <a:gd name="connsiteY20" fmla="*/ 416845 h 2385153"/>
                              <a:gd name="connsiteX21" fmla="*/ 63567 w 146904"/>
                              <a:gd name="connsiteY21" fmla="*/ 437718 h 2385153"/>
                              <a:gd name="connsiteX22" fmla="*/ 61144 w 146904"/>
                              <a:gd name="connsiteY22" fmla="*/ 458584 h 2385153"/>
                              <a:gd name="connsiteX23" fmla="*/ 58791 w 146904"/>
                              <a:gd name="connsiteY23" fmla="*/ 479456 h 2385153"/>
                              <a:gd name="connsiteX24" fmla="*/ 56455 w 146904"/>
                              <a:gd name="connsiteY24" fmla="*/ 500305 h 2385153"/>
                              <a:gd name="connsiteX25" fmla="*/ 54190 w 146904"/>
                              <a:gd name="connsiteY25" fmla="*/ 521170 h 2385153"/>
                              <a:gd name="connsiteX26" fmla="*/ 51977 w 146904"/>
                              <a:gd name="connsiteY26" fmla="*/ 542043 h 2385153"/>
                              <a:gd name="connsiteX27" fmla="*/ 49783 w 146904"/>
                              <a:gd name="connsiteY27" fmla="*/ 562909 h 2385153"/>
                              <a:gd name="connsiteX28" fmla="*/ 47658 w 146904"/>
                              <a:gd name="connsiteY28" fmla="*/ 583805 h 2385153"/>
                              <a:gd name="connsiteX29" fmla="*/ 45568 w 146904"/>
                              <a:gd name="connsiteY29" fmla="*/ 604670 h 2385153"/>
                              <a:gd name="connsiteX30" fmla="*/ 43531 w 146904"/>
                              <a:gd name="connsiteY30" fmla="*/ 625543 h 2385153"/>
                              <a:gd name="connsiteX31" fmla="*/ 41547 w 146904"/>
                              <a:gd name="connsiteY31" fmla="*/ 646409 h 2385153"/>
                              <a:gd name="connsiteX32" fmla="*/ 39598 w 146904"/>
                              <a:gd name="connsiteY32" fmla="*/ 667305 h 2385153"/>
                              <a:gd name="connsiteX33" fmla="*/ 37701 w 146904"/>
                              <a:gd name="connsiteY33" fmla="*/ 688170 h 2385153"/>
                              <a:gd name="connsiteX34" fmla="*/ 35840 w 146904"/>
                              <a:gd name="connsiteY34" fmla="*/ 709066 h 2385153"/>
                              <a:gd name="connsiteX35" fmla="*/ 34031 w 146904"/>
                              <a:gd name="connsiteY35" fmla="*/ 729956 h 2385153"/>
                              <a:gd name="connsiteX36" fmla="*/ 32293 w 146904"/>
                              <a:gd name="connsiteY36" fmla="*/ 750827 h 2385153"/>
                              <a:gd name="connsiteX37" fmla="*/ 30572 w 146904"/>
                              <a:gd name="connsiteY37" fmla="*/ 771718 h 2385153"/>
                              <a:gd name="connsiteX38" fmla="*/ 28886 w 146904"/>
                              <a:gd name="connsiteY38" fmla="*/ 792613 h 2385153"/>
                              <a:gd name="connsiteX39" fmla="*/ 27288 w 146904"/>
                              <a:gd name="connsiteY39" fmla="*/ 813502 h 2385153"/>
                              <a:gd name="connsiteX40" fmla="*/ 25690 w 146904"/>
                              <a:gd name="connsiteY40" fmla="*/ 834398 h 2385153"/>
                              <a:gd name="connsiteX41" fmla="*/ 24180 w 146904"/>
                              <a:gd name="connsiteY41" fmla="*/ 855286 h 2385153"/>
                              <a:gd name="connsiteX42" fmla="*/ 22705 w 146904"/>
                              <a:gd name="connsiteY42" fmla="*/ 876182 h 2385153"/>
                              <a:gd name="connsiteX43" fmla="*/ 21266 w 146904"/>
                              <a:gd name="connsiteY43" fmla="*/ 897072 h 2385153"/>
                              <a:gd name="connsiteX44" fmla="*/ 19878 w 146904"/>
                              <a:gd name="connsiteY44" fmla="*/ 917991 h 2385153"/>
                              <a:gd name="connsiteX45" fmla="*/ 18544 w 146904"/>
                              <a:gd name="connsiteY45" fmla="*/ 938879 h 2385153"/>
                              <a:gd name="connsiteX46" fmla="*/ 17262 w 146904"/>
                              <a:gd name="connsiteY46" fmla="*/ 959793 h 2385153"/>
                              <a:gd name="connsiteX47" fmla="*/ 16015 w 146904"/>
                              <a:gd name="connsiteY47" fmla="*/ 980688 h 2385153"/>
                              <a:gd name="connsiteX48" fmla="*/ 14803 w 146904"/>
                              <a:gd name="connsiteY48" fmla="*/ 1001600 h 2385153"/>
                              <a:gd name="connsiteX49" fmla="*/ 13662 w 146904"/>
                              <a:gd name="connsiteY49" fmla="*/ 1022518 h 2385153"/>
                              <a:gd name="connsiteX50" fmla="*/ 12538 w 146904"/>
                              <a:gd name="connsiteY50" fmla="*/ 1043408 h 2385153"/>
                              <a:gd name="connsiteX51" fmla="*/ 11485 w 146904"/>
                              <a:gd name="connsiteY51" fmla="*/ 1064322 h 2385153"/>
                              <a:gd name="connsiteX52" fmla="*/ 10484 w 146904"/>
                              <a:gd name="connsiteY52" fmla="*/ 1085235 h 2385153"/>
                              <a:gd name="connsiteX53" fmla="*/ 9518 w 146904"/>
                              <a:gd name="connsiteY53" fmla="*/ 1106148 h 2385153"/>
                              <a:gd name="connsiteX54" fmla="*/ 8587 w 146904"/>
                              <a:gd name="connsiteY54" fmla="*/ 1127079 h 2385153"/>
                              <a:gd name="connsiteX55" fmla="*/ 7727 w 146904"/>
                              <a:gd name="connsiteY55" fmla="*/ 1147974 h 2385153"/>
                              <a:gd name="connsiteX56" fmla="*/ 6884 w 146904"/>
                              <a:gd name="connsiteY56" fmla="*/ 1168923 h 2385153"/>
                              <a:gd name="connsiteX57" fmla="*/ 6111 w 146904"/>
                              <a:gd name="connsiteY57" fmla="*/ 1189836 h 2385153"/>
                              <a:gd name="connsiteX58" fmla="*/ 5391 w 146904"/>
                              <a:gd name="connsiteY58" fmla="*/ 1210749 h 2385153"/>
                              <a:gd name="connsiteX59" fmla="*/ 4689 w 146904"/>
                              <a:gd name="connsiteY59" fmla="*/ 1231680 h 2385153"/>
                              <a:gd name="connsiteX60" fmla="*/ 4057 w 146904"/>
                              <a:gd name="connsiteY60" fmla="*/ 1252611 h 2385153"/>
                              <a:gd name="connsiteX61" fmla="*/ 3478 w 146904"/>
                              <a:gd name="connsiteY61" fmla="*/ 1273541 h 2385153"/>
                              <a:gd name="connsiteX62" fmla="*/ 2933 w 146904"/>
                              <a:gd name="connsiteY62" fmla="*/ 1294455 h 2385153"/>
                              <a:gd name="connsiteX63" fmla="*/ 2424 w 146904"/>
                              <a:gd name="connsiteY63" fmla="*/ 1315403 h 2385153"/>
                              <a:gd name="connsiteX64" fmla="*/ 1967 w 146904"/>
                              <a:gd name="connsiteY64" fmla="*/ 1336334 h 2385153"/>
                              <a:gd name="connsiteX65" fmla="*/ 1563 w 146904"/>
                              <a:gd name="connsiteY65" fmla="*/ 1357264 h 2385153"/>
                              <a:gd name="connsiteX66" fmla="*/ 1212 w 146904"/>
                              <a:gd name="connsiteY66" fmla="*/ 1378195 h 2385153"/>
                              <a:gd name="connsiteX67" fmla="*/ 896 w 146904"/>
                              <a:gd name="connsiteY67" fmla="*/ 1399143 h 2385153"/>
                              <a:gd name="connsiteX68" fmla="*/ 650 w 146904"/>
                              <a:gd name="connsiteY68" fmla="*/ 1420074 h 2385153"/>
                              <a:gd name="connsiteX69" fmla="*/ 422 w 146904"/>
                              <a:gd name="connsiteY69" fmla="*/ 1441022 h 2385153"/>
                              <a:gd name="connsiteX70" fmla="*/ 229 w 146904"/>
                              <a:gd name="connsiteY70" fmla="*/ 1461953 h 2385153"/>
                              <a:gd name="connsiteX71" fmla="*/ 124 w 146904"/>
                              <a:gd name="connsiteY71" fmla="*/ 1482919 h 2385153"/>
                              <a:gd name="connsiteX72" fmla="*/ 36 w 146904"/>
                              <a:gd name="connsiteY72" fmla="*/ 1503850 h 2385153"/>
                              <a:gd name="connsiteX73" fmla="*/ 1 w 146904"/>
                              <a:gd name="connsiteY73" fmla="*/ 1524816 h 2385153"/>
                              <a:gd name="connsiteX74" fmla="*/ 1 w 146904"/>
                              <a:gd name="connsiteY74" fmla="*/ 1545746 h 2385153"/>
                              <a:gd name="connsiteX75" fmla="*/ 71 w 146904"/>
                              <a:gd name="connsiteY75" fmla="*/ 1566712 h 2385153"/>
                              <a:gd name="connsiteX76" fmla="*/ 176 w 146904"/>
                              <a:gd name="connsiteY76" fmla="*/ 1587678 h 2385153"/>
                              <a:gd name="connsiteX77" fmla="*/ 352 w 146904"/>
                              <a:gd name="connsiteY77" fmla="*/ 1608609 h 2385153"/>
                              <a:gd name="connsiteX78" fmla="*/ 545 w 146904"/>
                              <a:gd name="connsiteY78" fmla="*/ 1629557 h 2385153"/>
                              <a:gd name="connsiteX79" fmla="*/ 791 w 146904"/>
                              <a:gd name="connsiteY79" fmla="*/ 1650523 h 2385153"/>
                              <a:gd name="connsiteX80" fmla="*/ 1089 w 146904"/>
                              <a:gd name="connsiteY80" fmla="*/ 1671489 h 2385153"/>
                              <a:gd name="connsiteX81" fmla="*/ 1423 w 146904"/>
                              <a:gd name="connsiteY81" fmla="*/ 1692455 h 2385153"/>
                              <a:gd name="connsiteX82" fmla="*/ 1827 w 146904"/>
                              <a:gd name="connsiteY82" fmla="*/ 1713403 h 2385153"/>
                              <a:gd name="connsiteX83" fmla="*/ 2248 w 146904"/>
                              <a:gd name="connsiteY83" fmla="*/ 1734387 h 2385153"/>
                              <a:gd name="connsiteX84" fmla="*/ 2722 w 146904"/>
                              <a:gd name="connsiteY84" fmla="*/ 1755352 h 2385153"/>
                              <a:gd name="connsiteX85" fmla="*/ 3267 w 146904"/>
                              <a:gd name="connsiteY85" fmla="*/ 1776318 h 2385153"/>
                              <a:gd name="connsiteX86" fmla="*/ 3829 w 146904"/>
                              <a:gd name="connsiteY86" fmla="*/ 1797302 h 2385153"/>
                              <a:gd name="connsiteX87" fmla="*/ 4443 w 146904"/>
                              <a:gd name="connsiteY87" fmla="*/ 1818250 h 2385153"/>
                              <a:gd name="connsiteX88" fmla="*/ 5128 w 146904"/>
                              <a:gd name="connsiteY88" fmla="*/ 1839234 h 2385153"/>
                              <a:gd name="connsiteX89" fmla="*/ 5848 w 146904"/>
                              <a:gd name="connsiteY89" fmla="*/ 1860217 h 2385153"/>
                              <a:gd name="connsiteX90" fmla="*/ 6585 w 146904"/>
                              <a:gd name="connsiteY90" fmla="*/ 1881183 h 2385153"/>
                              <a:gd name="connsiteX91" fmla="*/ 7411 w 146904"/>
                              <a:gd name="connsiteY91" fmla="*/ 1902166 h 2385153"/>
                              <a:gd name="connsiteX92" fmla="*/ 8271 w 146904"/>
                              <a:gd name="connsiteY92" fmla="*/ 1923150 h 2385153"/>
                              <a:gd name="connsiteX93" fmla="*/ 9167 w 146904"/>
                              <a:gd name="connsiteY93" fmla="*/ 1944133 h 2385153"/>
                              <a:gd name="connsiteX94" fmla="*/ 10097 w 146904"/>
                              <a:gd name="connsiteY94" fmla="*/ 1965116 h 2385153"/>
                              <a:gd name="connsiteX95" fmla="*/ 11098 w 146904"/>
                              <a:gd name="connsiteY95" fmla="*/ 1986100 h 2385153"/>
                              <a:gd name="connsiteX96" fmla="*/ 12134 w 146904"/>
                              <a:gd name="connsiteY96" fmla="*/ 2007101 h 2385153"/>
                              <a:gd name="connsiteX97" fmla="*/ 13223 w 146904"/>
                              <a:gd name="connsiteY97" fmla="*/ 2028084 h 2385153"/>
                              <a:gd name="connsiteX98" fmla="*/ 14382 w 146904"/>
                              <a:gd name="connsiteY98" fmla="*/ 2049068 h 2385153"/>
                              <a:gd name="connsiteX99" fmla="*/ 15559 w 146904"/>
                              <a:gd name="connsiteY99" fmla="*/ 2070069 h 2385153"/>
                              <a:gd name="connsiteX100" fmla="*/ 16788 w 146904"/>
                              <a:gd name="connsiteY100" fmla="*/ 2091052 h 2385153"/>
                              <a:gd name="connsiteX101" fmla="*/ 18052 w 146904"/>
                              <a:gd name="connsiteY101" fmla="*/ 2112053 h 2385153"/>
                              <a:gd name="connsiteX102" fmla="*/ 19387 w 146904"/>
                              <a:gd name="connsiteY102" fmla="*/ 2133037 h 2385153"/>
                              <a:gd name="connsiteX103" fmla="*/ 20739 w 146904"/>
                              <a:gd name="connsiteY103" fmla="*/ 2154038 h 2385153"/>
                              <a:gd name="connsiteX104" fmla="*/ 22161 w 146904"/>
                              <a:gd name="connsiteY104" fmla="*/ 2175056 h 2385153"/>
                              <a:gd name="connsiteX105" fmla="*/ 23618 w 146904"/>
                              <a:gd name="connsiteY105" fmla="*/ 2196057 h 2385153"/>
                              <a:gd name="connsiteX106" fmla="*/ 25129 w 146904"/>
                              <a:gd name="connsiteY106" fmla="*/ 2217058 h 2385153"/>
                              <a:gd name="connsiteX107" fmla="*/ 26691 w 146904"/>
                              <a:gd name="connsiteY107" fmla="*/ 2238059 h 2385153"/>
                              <a:gd name="connsiteX108" fmla="*/ 28272 w 146904"/>
                              <a:gd name="connsiteY108" fmla="*/ 2259078 h 2385153"/>
                              <a:gd name="connsiteX109" fmla="*/ 29922 w 146904"/>
                              <a:gd name="connsiteY109" fmla="*/ 2280079 h 2385153"/>
                              <a:gd name="connsiteX110" fmla="*/ 31626 w 146904"/>
                              <a:gd name="connsiteY110" fmla="*/ 2301080 h 2385153"/>
                              <a:gd name="connsiteX111" fmla="*/ 33364 w 146904"/>
                              <a:gd name="connsiteY111" fmla="*/ 2322081 h 2385153"/>
                              <a:gd name="connsiteX112" fmla="*/ 35155 w 146904"/>
                              <a:gd name="connsiteY112" fmla="*/ 2343117 h 2385153"/>
                              <a:gd name="connsiteX113" fmla="*/ 36999 w 146904"/>
                              <a:gd name="connsiteY113" fmla="*/ 2364118 h 2385153"/>
                              <a:gd name="connsiteX114" fmla="*/ 38878 w 146904"/>
                              <a:gd name="connsiteY114" fmla="*/ 2385154 h 2385153"/>
                              <a:gd name="connsiteX115" fmla="*/ 61003 w 146904"/>
                              <a:gd name="connsiteY115" fmla="*/ 2382924 h 2385153"/>
                              <a:gd name="connsiteX116" fmla="*/ 58720 w 146904"/>
                              <a:gd name="connsiteY116" fmla="*/ 2361940 h 2385153"/>
                              <a:gd name="connsiteX117" fmla="*/ 56525 w 146904"/>
                              <a:gd name="connsiteY117" fmla="*/ 2340992 h 2385153"/>
                              <a:gd name="connsiteX118" fmla="*/ 54348 w 146904"/>
                              <a:gd name="connsiteY118" fmla="*/ 2320009 h 2385153"/>
                              <a:gd name="connsiteX119" fmla="*/ 52258 w 146904"/>
                              <a:gd name="connsiteY119" fmla="*/ 2299025 h 2385153"/>
                              <a:gd name="connsiteX120" fmla="*/ 50204 w 146904"/>
                              <a:gd name="connsiteY120" fmla="*/ 2278059 h 2385153"/>
                              <a:gd name="connsiteX121" fmla="*/ 48202 w 146904"/>
                              <a:gd name="connsiteY121" fmla="*/ 2257093 h 2385153"/>
                              <a:gd name="connsiteX122" fmla="*/ 46253 w 146904"/>
                              <a:gd name="connsiteY122" fmla="*/ 2236128 h 2385153"/>
                              <a:gd name="connsiteX123" fmla="*/ 44374 w 146904"/>
                              <a:gd name="connsiteY123" fmla="*/ 2215162 h 2385153"/>
                              <a:gd name="connsiteX124" fmla="*/ 42513 w 146904"/>
                              <a:gd name="connsiteY124" fmla="*/ 2194196 h 2385153"/>
                              <a:gd name="connsiteX125" fmla="*/ 40739 w 146904"/>
                              <a:gd name="connsiteY125" fmla="*/ 2173248 h 2385153"/>
                              <a:gd name="connsiteX126" fmla="*/ 39001 w 146904"/>
                              <a:gd name="connsiteY126" fmla="*/ 2152282 h 2385153"/>
                              <a:gd name="connsiteX127" fmla="*/ 37333 w 146904"/>
                              <a:gd name="connsiteY127" fmla="*/ 2131316 h 2385153"/>
                              <a:gd name="connsiteX128" fmla="*/ 35700 w 146904"/>
                              <a:gd name="connsiteY128" fmla="*/ 2110368 h 2385153"/>
                              <a:gd name="connsiteX129" fmla="*/ 34137 w 146904"/>
                              <a:gd name="connsiteY129" fmla="*/ 2089402 h 2385153"/>
                              <a:gd name="connsiteX130" fmla="*/ 32627 w 146904"/>
                              <a:gd name="connsiteY130" fmla="*/ 2068471 h 2385153"/>
                              <a:gd name="connsiteX131" fmla="*/ 31151 w 146904"/>
                              <a:gd name="connsiteY131" fmla="*/ 2047505 h 2385153"/>
                              <a:gd name="connsiteX132" fmla="*/ 29747 w 146904"/>
                              <a:gd name="connsiteY132" fmla="*/ 2026557 h 2385153"/>
                              <a:gd name="connsiteX133" fmla="*/ 28395 w 146904"/>
                              <a:gd name="connsiteY133" fmla="*/ 2005608 h 2385153"/>
                              <a:gd name="connsiteX134" fmla="*/ 27078 w 146904"/>
                              <a:gd name="connsiteY134" fmla="*/ 1984678 h 2385153"/>
                              <a:gd name="connsiteX135" fmla="*/ 25831 w 146904"/>
                              <a:gd name="connsiteY135" fmla="*/ 1963729 h 2385153"/>
                              <a:gd name="connsiteX136" fmla="*/ 24637 w 146904"/>
                              <a:gd name="connsiteY136" fmla="*/ 1942799 h 2385153"/>
                              <a:gd name="connsiteX137" fmla="*/ 23478 w 146904"/>
                              <a:gd name="connsiteY137" fmla="*/ 1921850 h 2385153"/>
                              <a:gd name="connsiteX138" fmla="*/ 22389 w 146904"/>
                              <a:gd name="connsiteY138" fmla="*/ 1900920 h 2385153"/>
                              <a:gd name="connsiteX139" fmla="*/ 21353 w 146904"/>
                              <a:gd name="connsiteY139" fmla="*/ 1879971 h 2385153"/>
                              <a:gd name="connsiteX140" fmla="*/ 20388 w 146904"/>
                              <a:gd name="connsiteY140" fmla="*/ 1859041 h 2385153"/>
                              <a:gd name="connsiteX141" fmla="*/ 19457 w 146904"/>
                              <a:gd name="connsiteY141" fmla="*/ 1838127 h 2385153"/>
                              <a:gd name="connsiteX142" fmla="*/ 18561 w 146904"/>
                              <a:gd name="connsiteY142" fmla="*/ 1817196 h 2385153"/>
                              <a:gd name="connsiteX143" fmla="*/ 17754 w 146904"/>
                              <a:gd name="connsiteY143" fmla="*/ 1796248 h 2385153"/>
                              <a:gd name="connsiteX144" fmla="*/ 16981 w 146904"/>
                              <a:gd name="connsiteY144" fmla="*/ 1775335 h 2385153"/>
                              <a:gd name="connsiteX145" fmla="*/ 16261 w 146904"/>
                              <a:gd name="connsiteY145" fmla="*/ 1754422 h 2385153"/>
                              <a:gd name="connsiteX146" fmla="*/ 15611 w 146904"/>
                              <a:gd name="connsiteY146" fmla="*/ 1733491 h 2385153"/>
                              <a:gd name="connsiteX147" fmla="*/ 14997 w 146904"/>
                              <a:gd name="connsiteY147" fmla="*/ 1712578 h 2385153"/>
                              <a:gd name="connsiteX148" fmla="*/ 14435 w 146904"/>
                              <a:gd name="connsiteY148" fmla="*/ 1691647 h 2385153"/>
                              <a:gd name="connsiteX149" fmla="*/ 13925 w 146904"/>
                              <a:gd name="connsiteY149" fmla="*/ 1670734 h 2385153"/>
                              <a:gd name="connsiteX150" fmla="*/ 13469 w 146904"/>
                              <a:gd name="connsiteY150" fmla="*/ 1649821 h 2385153"/>
                              <a:gd name="connsiteX151" fmla="*/ 13083 w 146904"/>
                              <a:gd name="connsiteY151" fmla="*/ 1628908 h 2385153"/>
                              <a:gd name="connsiteX152" fmla="*/ 12749 w 146904"/>
                              <a:gd name="connsiteY152" fmla="*/ 1608029 h 2385153"/>
                              <a:gd name="connsiteX153" fmla="*/ 12451 w 146904"/>
                              <a:gd name="connsiteY153" fmla="*/ 1587099 h 2385153"/>
                              <a:gd name="connsiteX154" fmla="*/ 12205 w 146904"/>
                              <a:gd name="connsiteY154" fmla="*/ 1566186 h 2385153"/>
                              <a:gd name="connsiteX155" fmla="*/ 12029 w 146904"/>
                              <a:gd name="connsiteY155" fmla="*/ 1545290 h 2385153"/>
                              <a:gd name="connsiteX156" fmla="*/ 11906 w 146904"/>
                              <a:gd name="connsiteY156" fmla="*/ 1524377 h 2385153"/>
                              <a:gd name="connsiteX157" fmla="*/ 11818 w 146904"/>
                              <a:gd name="connsiteY157" fmla="*/ 1503499 h 2385153"/>
                              <a:gd name="connsiteX158" fmla="*/ 11818 w 146904"/>
                              <a:gd name="connsiteY158" fmla="*/ 1482603 h 2385153"/>
                              <a:gd name="connsiteX159" fmla="*/ 11836 w 146904"/>
                              <a:gd name="connsiteY159" fmla="*/ 1461707 h 2385153"/>
                              <a:gd name="connsiteX160" fmla="*/ 11941 w 146904"/>
                              <a:gd name="connsiteY160" fmla="*/ 1440812 h 2385153"/>
                              <a:gd name="connsiteX161" fmla="*/ 12064 w 146904"/>
                              <a:gd name="connsiteY161" fmla="*/ 1419916 h 2385153"/>
                              <a:gd name="connsiteX162" fmla="*/ 12257 w 146904"/>
                              <a:gd name="connsiteY162" fmla="*/ 1399020 h 2385153"/>
                              <a:gd name="connsiteX163" fmla="*/ 12503 w 146904"/>
                              <a:gd name="connsiteY163" fmla="*/ 1378143 h 2385153"/>
                              <a:gd name="connsiteX164" fmla="*/ 12802 w 146904"/>
                              <a:gd name="connsiteY164" fmla="*/ 1357247 h 2385153"/>
                              <a:gd name="connsiteX165" fmla="*/ 13153 w 146904"/>
                              <a:gd name="connsiteY165" fmla="*/ 1336369 h 2385153"/>
                              <a:gd name="connsiteX166" fmla="*/ 13557 w 146904"/>
                              <a:gd name="connsiteY166" fmla="*/ 1315473 h 2385153"/>
                              <a:gd name="connsiteX167" fmla="*/ 14013 w 146904"/>
                              <a:gd name="connsiteY167" fmla="*/ 1294613 h 2385153"/>
                              <a:gd name="connsiteX168" fmla="*/ 14540 w 146904"/>
                              <a:gd name="connsiteY168" fmla="*/ 1273717 h 2385153"/>
                              <a:gd name="connsiteX169" fmla="*/ 15102 w 146904"/>
                              <a:gd name="connsiteY169" fmla="*/ 1252856 h 2385153"/>
                              <a:gd name="connsiteX170" fmla="*/ 15717 w 146904"/>
                              <a:gd name="connsiteY170" fmla="*/ 1231978 h 2385153"/>
                              <a:gd name="connsiteX171" fmla="*/ 16384 w 146904"/>
                              <a:gd name="connsiteY171" fmla="*/ 1211100 h 2385153"/>
                              <a:gd name="connsiteX172" fmla="*/ 17121 w 146904"/>
                              <a:gd name="connsiteY172" fmla="*/ 1190222 h 2385153"/>
                              <a:gd name="connsiteX173" fmla="*/ 17912 w 146904"/>
                              <a:gd name="connsiteY173" fmla="*/ 1169362 h 2385153"/>
                              <a:gd name="connsiteX174" fmla="*/ 18754 w 146904"/>
                              <a:gd name="connsiteY174" fmla="*/ 1148501 h 2385153"/>
                              <a:gd name="connsiteX175" fmla="*/ 19632 w 146904"/>
                              <a:gd name="connsiteY175" fmla="*/ 1127641 h 2385153"/>
                              <a:gd name="connsiteX176" fmla="*/ 20563 w 146904"/>
                              <a:gd name="connsiteY176" fmla="*/ 1106763 h 2385153"/>
                              <a:gd name="connsiteX177" fmla="*/ 21546 w 146904"/>
                              <a:gd name="connsiteY177" fmla="*/ 1085902 h 2385153"/>
                              <a:gd name="connsiteX178" fmla="*/ 22600 w 146904"/>
                              <a:gd name="connsiteY178" fmla="*/ 1065059 h 2385153"/>
                              <a:gd name="connsiteX179" fmla="*/ 23706 w 146904"/>
                              <a:gd name="connsiteY179" fmla="*/ 1044179 h 2385153"/>
                              <a:gd name="connsiteX180" fmla="*/ 24865 w 146904"/>
                              <a:gd name="connsiteY180" fmla="*/ 1023329 h 2385153"/>
                              <a:gd name="connsiteX181" fmla="*/ 26077 w 146904"/>
                              <a:gd name="connsiteY181" fmla="*/ 1002486 h 2385153"/>
                              <a:gd name="connsiteX182" fmla="*/ 27324 w 146904"/>
                              <a:gd name="connsiteY182" fmla="*/ 981638 h 2385153"/>
                              <a:gd name="connsiteX183" fmla="*/ 28641 w 146904"/>
                              <a:gd name="connsiteY183" fmla="*/ 960790 h 2385153"/>
                              <a:gd name="connsiteX184" fmla="*/ 30028 w 146904"/>
                              <a:gd name="connsiteY184" fmla="*/ 939945 h 2385153"/>
                              <a:gd name="connsiteX185" fmla="*/ 31450 w 146904"/>
                              <a:gd name="connsiteY185" fmla="*/ 919097 h 2385153"/>
                              <a:gd name="connsiteX186" fmla="*/ 32925 w 146904"/>
                              <a:gd name="connsiteY186" fmla="*/ 898249 h 2385153"/>
                              <a:gd name="connsiteX187" fmla="*/ 34435 w 146904"/>
                              <a:gd name="connsiteY187" fmla="*/ 877404 h 2385153"/>
                              <a:gd name="connsiteX188" fmla="*/ 36016 w 146904"/>
                              <a:gd name="connsiteY188" fmla="*/ 856556 h 2385153"/>
                              <a:gd name="connsiteX189" fmla="*/ 37649 w 146904"/>
                              <a:gd name="connsiteY189" fmla="*/ 835730 h 2385153"/>
                              <a:gd name="connsiteX190" fmla="*/ 39352 w 146904"/>
                              <a:gd name="connsiteY190" fmla="*/ 814888 h 2385153"/>
                              <a:gd name="connsiteX191" fmla="*/ 41090 w 146904"/>
                              <a:gd name="connsiteY191" fmla="*/ 794062 h 2385153"/>
                              <a:gd name="connsiteX192" fmla="*/ 42881 w 146904"/>
                              <a:gd name="connsiteY192" fmla="*/ 773212 h 2385153"/>
                              <a:gd name="connsiteX193" fmla="*/ 44725 w 146904"/>
                              <a:gd name="connsiteY193" fmla="*/ 752387 h 2385153"/>
                              <a:gd name="connsiteX194" fmla="*/ 46639 w 146904"/>
                              <a:gd name="connsiteY194" fmla="*/ 731567 h 2385153"/>
                              <a:gd name="connsiteX195" fmla="*/ 48606 w 146904"/>
                              <a:gd name="connsiteY195" fmla="*/ 710741 h 2385153"/>
                              <a:gd name="connsiteX196" fmla="*/ 50590 w 146904"/>
                              <a:gd name="connsiteY196" fmla="*/ 689916 h 2385153"/>
                              <a:gd name="connsiteX197" fmla="*/ 52680 w 146904"/>
                              <a:gd name="connsiteY197" fmla="*/ 669089 h 2385153"/>
                              <a:gd name="connsiteX198" fmla="*/ 54787 w 146904"/>
                              <a:gd name="connsiteY198" fmla="*/ 648270 h 2385153"/>
                              <a:gd name="connsiteX199" fmla="*/ 56947 w 146904"/>
                              <a:gd name="connsiteY199" fmla="*/ 627443 h 2385153"/>
                              <a:gd name="connsiteX200" fmla="*/ 59177 w 146904"/>
                              <a:gd name="connsiteY200" fmla="*/ 606641 h 2385153"/>
                              <a:gd name="connsiteX201" fmla="*/ 61460 w 146904"/>
                              <a:gd name="connsiteY201" fmla="*/ 585815 h 2385153"/>
                              <a:gd name="connsiteX202" fmla="*/ 63795 w 146904"/>
                              <a:gd name="connsiteY202" fmla="*/ 565020 h 2385153"/>
                              <a:gd name="connsiteX203" fmla="*/ 66166 w 146904"/>
                              <a:gd name="connsiteY203" fmla="*/ 544192 h 2385153"/>
                              <a:gd name="connsiteX204" fmla="*/ 68606 w 146904"/>
                              <a:gd name="connsiteY204" fmla="*/ 523390 h 2385153"/>
                              <a:gd name="connsiteX205" fmla="*/ 71100 w 146904"/>
                              <a:gd name="connsiteY205" fmla="*/ 502587 h 2385153"/>
                              <a:gd name="connsiteX206" fmla="*/ 73646 w 146904"/>
                              <a:gd name="connsiteY206" fmla="*/ 481785 h 2385153"/>
                              <a:gd name="connsiteX207" fmla="*/ 76245 w 146904"/>
                              <a:gd name="connsiteY207" fmla="*/ 460982 h 2385153"/>
                              <a:gd name="connsiteX208" fmla="*/ 78896 w 146904"/>
                              <a:gd name="connsiteY208" fmla="*/ 440187 h 2385153"/>
                              <a:gd name="connsiteX209" fmla="*/ 81601 w 146904"/>
                              <a:gd name="connsiteY209" fmla="*/ 419384 h 2385153"/>
                              <a:gd name="connsiteX210" fmla="*/ 84340 w 146904"/>
                              <a:gd name="connsiteY210" fmla="*/ 398582 h 2385153"/>
                              <a:gd name="connsiteX211" fmla="*/ 87167 w 146904"/>
                              <a:gd name="connsiteY211" fmla="*/ 377779 h 2385153"/>
                              <a:gd name="connsiteX212" fmla="*/ 90029 w 146904"/>
                              <a:gd name="connsiteY212" fmla="*/ 356999 h 2385153"/>
                              <a:gd name="connsiteX213" fmla="*/ 92944 w 146904"/>
                              <a:gd name="connsiteY213" fmla="*/ 336197 h 2385153"/>
                              <a:gd name="connsiteX214" fmla="*/ 95912 w 146904"/>
                              <a:gd name="connsiteY214" fmla="*/ 315417 h 2385153"/>
                              <a:gd name="connsiteX215" fmla="*/ 98950 w 146904"/>
                              <a:gd name="connsiteY215" fmla="*/ 294614 h 2385153"/>
                              <a:gd name="connsiteX216" fmla="*/ 102023 w 146904"/>
                              <a:gd name="connsiteY216" fmla="*/ 273842 h 2385153"/>
                              <a:gd name="connsiteX217" fmla="*/ 105148 w 146904"/>
                              <a:gd name="connsiteY217" fmla="*/ 253062 h 2385153"/>
                              <a:gd name="connsiteX218" fmla="*/ 108344 w 146904"/>
                              <a:gd name="connsiteY218" fmla="*/ 232259 h 2385153"/>
                              <a:gd name="connsiteX219" fmla="*/ 111575 w 146904"/>
                              <a:gd name="connsiteY219" fmla="*/ 211480 h 2385153"/>
                              <a:gd name="connsiteX220" fmla="*/ 114876 w 146904"/>
                              <a:gd name="connsiteY220" fmla="*/ 190723 h 2385153"/>
                              <a:gd name="connsiteX221" fmla="*/ 118230 w 146904"/>
                              <a:gd name="connsiteY221" fmla="*/ 169943 h 2385153"/>
                              <a:gd name="connsiteX222" fmla="*/ 121637 w 146904"/>
                              <a:gd name="connsiteY222" fmla="*/ 149165 h 2385153"/>
                              <a:gd name="connsiteX223" fmla="*/ 125061 w 146904"/>
                              <a:gd name="connsiteY223" fmla="*/ 128385 h 2385153"/>
                              <a:gd name="connsiteX224" fmla="*/ 128573 w 146904"/>
                              <a:gd name="connsiteY224" fmla="*/ 107628 h 2385153"/>
                              <a:gd name="connsiteX225" fmla="*/ 132155 w 146904"/>
                              <a:gd name="connsiteY225" fmla="*/ 86850 h 2385153"/>
                              <a:gd name="connsiteX226" fmla="*/ 135755 w 146904"/>
                              <a:gd name="connsiteY226" fmla="*/ 66093 h 2385153"/>
                              <a:gd name="connsiteX227" fmla="*/ 139425 w 146904"/>
                              <a:gd name="connsiteY227" fmla="*/ 45314 h 2385153"/>
                              <a:gd name="connsiteX228" fmla="*/ 143147 w 146904"/>
                              <a:gd name="connsiteY228" fmla="*/ 24558 h 2385153"/>
                              <a:gd name="connsiteX229" fmla="*/ 146905 w 146904"/>
                              <a:gd name="connsiteY229" fmla="*/ 3802 h 2385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Lst>
                            <a:rect l="l" t="t" r="r" b="b"/>
                            <a:pathLst>
                              <a:path w="146904" h="2385153">
                                <a:moveTo>
                                  <a:pt x="125008" y="0"/>
                                </a:moveTo>
                                <a:lnTo>
                                  <a:pt x="121637" y="20820"/>
                                </a:lnTo>
                                <a:lnTo>
                                  <a:pt x="118283" y="41646"/>
                                </a:lnTo>
                                <a:lnTo>
                                  <a:pt x="114964" y="62471"/>
                                </a:lnTo>
                                <a:lnTo>
                                  <a:pt x="111716" y="83321"/>
                                </a:lnTo>
                                <a:lnTo>
                                  <a:pt x="108520" y="104141"/>
                                </a:lnTo>
                                <a:lnTo>
                                  <a:pt x="105359" y="124989"/>
                                </a:lnTo>
                                <a:lnTo>
                                  <a:pt x="102251" y="145815"/>
                                </a:lnTo>
                                <a:lnTo>
                                  <a:pt x="99178" y="166658"/>
                                </a:lnTo>
                                <a:lnTo>
                                  <a:pt x="96158" y="187508"/>
                                </a:lnTo>
                                <a:lnTo>
                                  <a:pt x="93173" y="208333"/>
                                </a:lnTo>
                                <a:lnTo>
                                  <a:pt x="90258" y="229181"/>
                                </a:lnTo>
                                <a:lnTo>
                                  <a:pt x="87378" y="250026"/>
                                </a:lnTo>
                                <a:lnTo>
                                  <a:pt x="84551" y="270874"/>
                                </a:lnTo>
                                <a:lnTo>
                                  <a:pt x="81776" y="291717"/>
                                </a:lnTo>
                                <a:lnTo>
                                  <a:pt x="79019" y="312590"/>
                                </a:lnTo>
                                <a:lnTo>
                                  <a:pt x="76333" y="333438"/>
                                </a:lnTo>
                                <a:lnTo>
                                  <a:pt x="73681" y="354281"/>
                                </a:lnTo>
                                <a:lnTo>
                                  <a:pt x="71082" y="375129"/>
                                </a:lnTo>
                                <a:lnTo>
                                  <a:pt x="68519" y="396002"/>
                                </a:lnTo>
                                <a:lnTo>
                                  <a:pt x="66008" y="416845"/>
                                </a:lnTo>
                                <a:lnTo>
                                  <a:pt x="63567" y="437718"/>
                                </a:lnTo>
                                <a:lnTo>
                                  <a:pt x="61144" y="458584"/>
                                </a:lnTo>
                                <a:lnTo>
                                  <a:pt x="58791" y="479456"/>
                                </a:lnTo>
                                <a:lnTo>
                                  <a:pt x="56455" y="500305"/>
                                </a:lnTo>
                                <a:lnTo>
                                  <a:pt x="54190" y="521170"/>
                                </a:lnTo>
                                <a:lnTo>
                                  <a:pt x="51977" y="542043"/>
                                </a:lnTo>
                                <a:lnTo>
                                  <a:pt x="49783" y="562909"/>
                                </a:lnTo>
                                <a:lnTo>
                                  <a:pt x="47658" y="583805"/>
                                </a:lnTo>
                                <a:lnTo>
                                  <a:pt x="45568" y="604670"/>
                                </a:lnTo>
                                <a:lnTo>
                                  <a:pt x="43531" y="625543"/>
                                </a:lnTo>
                                <a:lnTo>
                                  <a:pt x="41547" y="646409"/>
                                </a:lnTo>
                                <a:lnTo>
                                  <a:pt x="39598" y="667305"/>
                                </a:lnTo>
                                <a:lnTo>
                                  <a:pt x="37701" y="688170"/>
                                </a:lnTo>
                                <a:lnTo>
                                  <a:pt x="35840" y="709066"/>
                                </a:lnTo>
                                <a:lnTo>
                                  <a:pt x="34031" y="729956"/>
                                </a:lnTo>
                                <a:lnTo>
                                  <a:pt x="32293" y="750827"/>
                                </a:lnTo>
                                <a:lnTo>
                                  <a:pt x="30572" y="771718"/>
                                </a:lnTo>
                                <a:lnTo>
                                  <a:pt x="28886" y="792613"/>
                                </a:lnTo>
                                <a:lnTo>
                                  <a:pt x="27288" y="813502"/>
                                </a:lnTo>
                                <a:lnTo>
                                  <a:pt x="25690" y="834398"/>
                                </a:lnTo>
                                <a:lnTo>
                                  <a:pt x="24180" y="855286"/>
                                </a:lnTo>
                                <a:lnTo>
                                  <a:pt x="22705" y="876182"/>
                                </a:lnTo>
                                <a:lnTo>
                                  <a:pt x="21266" y="897072"/>
                                </a:lnTo>
                                <a:lnTo>
                                  <a:pt x="19878" y="917991"/>
                                </a:lnTo>
                                <a:lnTo>
                                  <a:pt x="18544" y="938879"/>
                                </a:lnTo>
                                <a:lnTo>
                                  <a:pt x="17262" y="959793"/>
                                </a:lnTo>
                                <a:lnTo>
                                  <a:pt x="16015" y="980688"/>
                                </a:lnTo>
                                <a:lnTo>
                                  <a:pt x="14803" y="1001600"/>
                                </a:lnTo>
                                <a:lnTo>
                                  <a:pt x="13662" y="1022518"/>
                                </a:lnTo>
                                <a:lnTo>
                                  <a:pt x="12538" y="1043408"/>
                                </a:lnTo>
                                <a:lnTo>
                                  <a:pt x="11485" y="1064322"/>
                                </a:lnTo>
                                <a:lnTo>
                                  <a:pt x="10484" y="1085235"/>
                                </a:lnTo>
                                <a:lnTo>
                                  <a:pt x="9518" y="1106148"/>
                                </a:lnTo>
                                <a:lnTo>
                                  <a:pt x="8587" y="1127079"/>
                                </a:lnTo>
                                <a:lnTo>
                                  <a:pt x="7727" y="1147974"/>
                                </a:lnTo>
                                <a:lnTo>
                                  <a:pt x="6884" y="1168923"/>
                                </a:lnTo>
                                <a:lnTo>
                                  <a:pt x="6111" y="1189836"/>
                                </a:lnTo>
                                <a:lnTo>
                                  <a:pt x="5391" y="1210749"/>
                                </a:lnTo>
                                <a:lnTo>
                                  <a:pt x="4689" y="1231680"/>
                                </a:lnTo>
                                <a:lnTo>
                                  <a:pt x="4057" y="1252611"/>
                                </a:lnTo>
                                <a:lnTo>
                                  <a:pt x="3478" y="1273541"/>
                                </a:lnTo>
                                <a:lnTo>
                                  <a:pt x="2933" y="1294455"/>
                                </a:lnTo>
                                <a:lnTo>
                                  <a:pt x="2424" y="1315403"/>
                                </a:lnTo>
                                <a:lnTo>
                                  <a:pt x="1967" y="1336334"/>
                                </a:lnTo>
                                <a:lnTo>
                                  <a:pt x="1563" y="1357264"/>
                                </a:lnTo>
                                <a:lnTo>
                                  <a:pt x="1212" y="1378195"/>
                                </a:lnTo>
                                <a:lnTo>
                                  <a:pt x="896" y="1399143"/>
                                </a:lnTo>
                                <a:lnTo>
                                  <a:pt x="650" y="1420074"/>
                                </a:lnTo>
                                <a:lnTo>
                                  <a:pt x="422" y="1441022"/>
                                </a:lnTo>
                                <a:lnTo>
                                  <a:pt x="229" y="1461953"/>
                                </a:lnTo>
                                <a:lnTo>
                                  <a:pt x="124" y="1482919"/>
                                </a:lnTo>
                                <a:lnTo>
                                  <a:pt x="36" y="1503850"/>
                                </a:lnTo>
                                <a:lnTo>
                                  <a:pt x="1" y="1524816"/>
                                </a:lnTo>
                                <a:lnTo>
                                  <a:pt x="1" y="1545746"/>
                                </a:lnTo>
                                <a:lnTo>
                                  <a:pt x="71" y="1566712"/>
                                </a:lnTo>
                                <a:lnTo>
                                  <a:pt x="176" y="1587678"/>
                                </a:lnTo>
                                <a:lnTo>
                                  <a:pt x="352" y="1608609"/>
                                </a:lnTo>
                                <a:lnTo>
                                  <a:pt x="545" y="1629557"/>
                                </a:lnTo>
                                <a:lnTo>
                                  <a:pt x="791" y="1650523"/>
                                </a:lnTo>
                                <a:lnTo>
                                  <a:pt x="1089" y="1671489"/>
                                </a:lnTo>
                                <a:lnTo>
                                  <a:pt x="1423" y="1692455"/>
                                </a:lnTo>
                                <a:lnTo>
                                  <a:pt x="1827" y="1713403"/>
                                </a:lnTo>
                                <a:lnTo>
                                  <a:pt x="2248" y="1734387"/>
                                </a:lnTo>
                                <a:lnTo>
                                  <a:pt x="2722" y="1755352"/>
                                </a:lnTo>
                                <a:lnTo>
                                  <a:pt x="3267" y="1776318"/>
                                </a:lnTo>
                                <a:lnTo>
                                  <a:pt x="3829" y="1797302"/>
                                </a:lnTo>
                                <a:lnTo>
                                  <a:pt x="4443" y="1818250"/>
                                </a:lnTo>
                                <a:lnTo>
                                  <a:pt x="5128" y="1839234"/>
                                </a:lnTo>
                                <a:lnTo>
                                  <a:pt x="5848" y="1860217"/>
                                </a:lnTo>
                                <a:lnTo>
                                  <a:pt x="6585" y="1881183"/>
                                </a:lnTo>
                                <a:lnTo>
                                  <a:pt x="7411" y="1902166"/>
                                </a:lnTo>
                                <a:lnTo>
                                  <a:pt x="8271" y="1923150"/>
                                </a:lnTo>
                                <a:lnTo>
                                  <a:pt x="9167" y="1944133"/>
                                </a:lnTo>
                                <a:lnTo>
                                  <a:pt x="10097" y="1965116"/>
                                </a:lnTo>
                                <a:lnTo>
                                  <a:pt x="11098" y="1986100"/>
                                </a:lnTo>
                                <a:lnTo>
                                  <a:pt x="12134" y="2007101"/>
                                </a:lnTo>
                                <a:lnTo>
                                  <a:pt x="13223" y="2028084"/>
                                </a:lnTo>
                                <a:lnTo>
                                  <a:pt x="14382" y="2049068"/>
                                </a:lnTo>
                                <a:lnTo>
                                  <a:pt x="15559" y="2070069"/>
                                </a:lnTo>
                                <a:lnTo>
                                  <a:pt x="16788" y="2091052"/>
                                </a:lnTo>
                                <a:lnTo>
                                  <a:pt x="18052" y="2112053"/>
                                </a:lnTo>
                                <a:lnTo>
                                  <a:pt x="19387" y="2133037"/>
                                </a:lnTo>
                                <a:lnTo>
                                  <a:pt x="20739" y="2154038"/>
                                </a:lnTo>
                                <a:lnTo>
                                  <a:pt x="22161" y="2175056"/>
                                </a:lnTo>
                                <a:lnTo>
                                  <a:pt x="23618" y="2196057"/>
                                </a:lnTo>
                                <a:lnTo>
                                  <a:pt x="25129" y="2217058"/>
                                </a:lnTo>
                                <a:lnTo>
                                  <a:pt x="26691" y="2238059"/>
                                </a:lnTo>
                                <a:lnTo>
                                  <a:pt x="28272" y="2259078"/>
                                </a:lnTo>
                                <a:lnTo>
                                  <a:pt x="29922" y="2280079"/>
                                </a:lnTo>
                                <a:lnTo>
                                  <a:pt x="31626" y="2301080"/>
                                </a:lnTo>
                                <a:lnTo>
                                  <a:pt x="33364" y="2322081"/>
                                </a:lnTo>
                                <a:lnTo>
                                  <a:pt x="35155" y="2343117"/>
                                </a:lnTo>
                                <a:lnTo>
                                  <a:pt x="36999" y="2364118"/>
                                </a:lnTo>
                                <a:lnTo>
                                  <a:pt x="38878" y="2385154"/>
                                </a:lnTo>
                                <a:lnTo>
                                  <a:pt x="61003" y="2382924"/>
                                </a:lnTo>
                                <a:lnTo>
                                  <a:pt x="58720" y="2361940"/>
                                </a:lnTo>
                                <a:lnTo>
                                  <a:pt x="56525" y="2340992"/>
                                </a:lnTo>
                                <a:lnTo>
                                  <a:pt x="54348" y="2320009"/>
                                </a:lnTo>
                                <a:lnTo>
                                  <a:pt x="52258" y="2299025"/>
                                </a:lnTo>
                                <a:lnTo>
                                  <a:pt x="50204" y="2278059"/>
                                </a:lnTo>
                                <a:lnTo>
                                  <a:pt x="48202" y="2257093"/>
                                </a:lnTo>
                                <a:lnTo>
                                  <a:pt x="46253" y="2236128"/>
                                </a:lnTo>
                                <a:lnTo>
                                  <a:pt x="44374" y="2215162"/>
                                </a:lnTo>
                                <a:lnTo>
                                  <a:pt x="42513" y="2194196"/>
                                </a:lnTo>
                                <a:lnTo>
                                  <a:pt x="40739" y="2173248"/>
                                </a:lnTo>
                                <a:lnTo>
                                  <a:pt x="39001" y="2152282"/>
                                </a:lnTo>
                                <a:lnTo>
                                  <a:pt x="37333" y="2131316"/>
                                </a:lnTo>
                                <a:lnTo>
                                  <a:pt x="35700" y="2110368"/>
                                </a:lnTo>
                                <a:lnTo>
                                  <a:pt x="34137" y="2089402"/>
                                </a:lnTo>
                                <a:lnTo>
                                  <a:pt x="32627" y="2068471"/>
                                </a:lnTo>
                                <a:lnTo>
                                  <a:pt x="31151" y="2047505"/>
                                </a:lnTo>
                                <a:lnTo>
                                  <a:pt x="29747" y="2026557"/>
                                </a:lnTo>
                                <a:lnTo>
                                  <a:pt x="28395" y="2005608"/>
                                </a:lnTo>
                                <a:lnTo>
                                  <a:pt x="27078" y="1984678"/>
                                </a:lnTo>
                                <a:lnTo>
                                  <a:pt x="25831" y="1963729"/>
                                </a:lnTo>
                                <a:lnTo>
                                  <a:pt x="24637" y="1942799"/>
                                </a:lnTo>
                                <a:lnTo>
                                  <a:pt x="23478" y="1921850"/>
                                </a:lnTo>
                                <a:lnTo>
                                  <a:pt x="22389" y="1900920"/>
                                </a:lnTo>
                                <a:lnTo>
                                  <a:pt x="21353" y="1879971"/>
                                </a:lnTo>
                                <a:lnTo>
                                  <a:pt x="20388" y="1859041"/>
                                </a:lnTo>
                                <a:lnTo>
                                  <a:pt x="19457" y="1838127"/>
                                </a:lnTo>
                                <a:lnTo>
                                  <a:pt x="18561" y="1817196"/>
                                </a:lnTo>
                                <a:lnTo>
                                  <a:pt x="17754" y="1796248"/>
                                </a:lnTo>
                                <a:lnTo>
                                  <a:pt x="16981" y="1775335"/>
                                </a:lnTo>
                                <a:lnTo>
                                  <a:pt x="16261" y="1754422"/>
                                </a:lnTo>
                                <a:lnTo>
                                  <a:pt x="15611" y="1733491"/>
                                </a:lnTo>
                                <a:lnTo>
                                  <a:pt x="14997" y="1712578"/>
                                </a:lnTo>
                                <a:lnTo>
                                  <a:pt x="14435" y="1691647"/>
                                </a:lnTo>
                                <a:lnTo>
                                  <a:pt x="13925" y="1670734"/>
                                </a:lnTo>
                                <a:lnTo>
                                  <a:pt x="13469" y="1649821"/>
                                </a:lnTo>
                                <a:lnTo>
                                  <a:pt x="13083" y="1628908"/>
                                </a:lnTo>
                                <a:lnTo>
                                  <a:pt x="12749" y="1608029"/>
                                </a:lnTo>
                                <a:lnTo>
                                  <a:pt x="12451" y="1587099"/>
                                </a:lnTo>
                                <a:lnTo>
                                  <a:pt x="12205" y="1566186"/>
                                </a:lnTo>
                                <a:lnTo>
                                  <a:pt x="12029" y="1545290"/>
                                </a:lnTo>
                                <a:lnTo>
                                  <a:pt x="11906" y="1524377"/>
                                </a:lnTo>
                                <a:lnTo>
                                  <a:pt x="11818" y="1503499"/>
                                </a:lnTo>
                                <a:lnTo>
                                  <a:pt x="11818" y="1482603"/>
                                </a:lnTo>
                                <a:lnTo>
                                  <a:pt x="11836" y="1461707"/>
                                </a:lnTo>
                                <a:lnTo>
                                  <a:pt x="11941" y="1440812"/>
                                </a:lnTo>
                                <a:lnTo>
                                  <a:pt x="12064" y="1419916"/>
                                </a:lnTo>
                                <a:lnTo>
                                  <a:pt x="12257" y="1399020"/>
                                </a:lnTo>
                                <a:lnTo>
                                  <a:pt x="12503" y="1378143"/>
                                </a:lnTo>
                                <a:lnTo>
                                  <a:pt x="12802" y="1357247"/>
                                </a:lnTo>
                                <a:lnTo>
                                  <a:pt x="13153" y="1336369"/>
                                </a:lnTo>
                                <a:lnTo>
                                  <a:pt x="13557" y="1315473"/>
                                </a:lnTo>
                                <a:lnTo>
                                  <a:pt x="14013" y="1294613"/>
                                </a:lnTo>
                                <a:lnTo>
                                  <a:pt x="14540" y="1273717"/>
                                </a:lnTo>
                                <a:lnTo>
                                  <a:pt x="15102" y="1252856"/>
                                </a:lnTo>
                                <a:lnTo>
                                  <a:pt x="15717" y="1231978"/>
                                </a:lnTo>
                                <a:lnTo>
                                  <a:pt x="16384" y="1211100"/>
                                </a:lnTo>
                                <a:lnTo>
                                  <a:pt x="17121" y="1190222"/>
                                </a:lnTo>
                                <a:lnTo>
                                  <a:pt x="17912" y="1169362"/>
                                </a:lnTo>
                                <a:lnTo>
                                  <a:pt x="18754" y="1148501"/>
                                </a:lnTo>
                                <a:lnTo>
                                  <a:pt x="19632" y="1127641"/>
                                </a:lnTo>
                                <a:lnTo>
                                  <a:pt x="20563" y="1106763"/>
                                </a:lnTo>
                                <a:lnTo>
                                  <a:pt x="21546" y="1085902"/>
                                </a:lnTo>
                                <a:lnTo>
                                  <a:pt x="22600" y="1065059"/>
                                </a:lnTo>
                                <a:lnTo>
                                  <a:pt x="23706" y="1044179"/>
                                </a:lnTo>
                                <a:lnTo>
                                  <a:pt x="24865" y="1023329"/>
                                </a:lnTo>
                                <a:lnTo>
                                  <a:pt x="26077" y="1002486"/>
                                </a:lnTo>
                                <a:lnTo>
                                  <a:pt x="27324" y="981638"/>
                                </a:lnTo>
                                <a:lnTo>
                                  <a:pt x="28641" y="960790"/>
                                </a:lnTo>
                                <a:lnTo>
                                  <a:pt x="30028" y="939945"/>
                                </a:lnTo>
                                <a:lnTo>
                                  <a:pt x="31450" y="919097"/>
                                </a:lnTo>
                                <a:lnTo>
                                  <a:pt x="32925" y="898249"/>
                                </a:lnTo>
                                <a:lnTo>
                                  <a:pt x="34435" y="877404"/>
                                </a:lnTo>
                                <a:lnTo>
                                  <a:pt x="36016" y="856556"/>
                                </a:lnTo>
                                <a:lnTo>
                                  <a:pt x="37649" y="835730"/>
                                </a:lnTo>
                                <a:lnTo>
                                  <a:pt x="39352" y="814888"/>
                                </a:lnTo>
                                <a:lnTo>
                                  <a:pt x="41090" y="794062"/>
                                </a:lnTo>
                                <a:lnTo>
                                  <a:pt x="42881" y="773212"/>
                                </a:lnTo>
                                <a:lnTo>
                                  <a:pt x="44725" y="752387"/>
                                </a:lnTo>
                                <a:lnTo>
                                  <a:pt x="46639" y="731567"/>
                                </a:lnTo>
                                <a:lnTo>
                                  <a:pt x="48606" y="710741"/>
                                </a:lnTo>
                                <a:lnTo>
                                  <a:pt x="50590" y="689916"/>
                                </a:lnTo>
                                <a:lnTo>
                                  <a:pt x="52680" y="669089"/>
                                </a:lnTo>
                                <a:lnTo>
                                  <a:pt x="54787" y="648270"/>
                                </a:lnTo>
                                <a:lnTo>
                                  <a:pt x="56947" y="627443"/>
                                </a:lnTo>
                                <a:lnTo>
                                  <a:pt x="59177" y="606641"/>
                                </a:lnTo>
                                <a:lnTo>
                                  <a:pt x="61460" y="585815"/>
                                </a:lnTo>
                                <a:lnTo>
                                  <a:pt x="63795" y="565020"/>
                                </a:lnTo>
                                <a:lnTo>
                                  <a:pt x="66166" y="544192"/>
                                </a:lnTo>
                                <a:lnTo>
                                  <a:pt x="68606" y="523390"/>
                                </a:lnTo>
                                <a:lnTo>
                                  <a:pt x="71100" y="502587"/>
                                </a:lnTo>
                                <a:lnTo>
                                  <a:pt x="73646" y="481785"/>
                                </a:lnTo>
                                <a:lnTo>
                                  <a:pt x="76245" y="460982"/>
                                </a:lnTo>
                                <a:lnTo>
                                  <a:pt x="78896" y="440187"/>
                                </a:lnTo>
                                <a:lnTo>
                                  <a:pt x="81601" y="419384"/>
                                </a:lnTo>
                                <a:lnTo>
                                  <a:pt x="84340" y="398582"/>
                                </a:lnTo>
                                <a:lnTo>
                                  <a:pt x="87167" y="377779"/>
                                </a:lnTo>
                                <a:lnTo>
                                  <a:pt x="90029" y="356999"/>
                                </a:lnTo>
                                <a:lnTo>
                                  <a:pt x="92944" y="336197"/>
                                </a:lnTo>
                                <a:lnTo>
                                  <a:pt x="95912" y="315417"/>
                                </a:lnTo>
                                <a:lnTo>
                                  <a:pt x="98950" y="294614"/>
                                </a:lnTo>
                                <a:lnTo>
                                  <a:pt x="102023" y="273842"/>
                                </a:lnTo>
                                <a:lnTo>
                                  <a:pt x="105148" y="253062"/>
                                </a:lnTo>
                                <a:lnTo>
                                  <a:pt x="108344" y="232259"/>
                                </a:lnTo>
                                <a:lnTo>
                                  <a:pt x="111575" y="211480"/>
                                </a:lnTo>
                                <a:lnTo>
                                  <a:pt x="114876" y="190723"/>
                                </a:lnTo>
                                <a:lnTo>
                                  <a:pt x="118230" y="169943"/>
                                </a:lnTo>
                                <a:lnTo>
                                  <a:pt x="121637" y="149165"/>
                                </a:lnTo>
                                <a:lnTo>
                                  <a:pt x="125061" y="128385"/>
                                </a:lnTo>
                                <a:lnTo>
                                  <a:pt x="128573" y="107628"/>
                                </a:lnTo>
                                <a:lnTo>
                                  <a:pt x="132155" y="86850"/>
                                </a:lnTo>
                                <a:lnTo>
                                  <a:pt x="135755" y="66093"/>
                                </a:lnTo>
                                <a:lnTo>
                                  <a:pt x="139425" y="45314"/>
                                </a:lnTo>
                                <a:lnTo>
                                  <a:pt x="143147" y="24558"/>
                                </a:lnTo>
                                <a:lnTo>
                                  <a:pt x="146905" y="380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3" name="Freeform: Shape 2593"/>
                        <wps:cNvSpPr/>
                        <wps:spPr>
                          <a:xfrm>
                            <a:off x="2048378" y="696144"/>
                            <a:ext cx="918215" cy="823984"/>
                          </a:xfrm>
                          <a:custGeom>
                            <a:avLst/>
                            <a:gdLst>
                              <a:gd name="connsiteX0" fmla="*/ 29624 w 918215"/>
                              <a:gd name="connsiteY0" fmla="*/ 0 h 823984"/>
                              <a:gd name="connsiteX1" fmla="*/ 24725 w 918215"/>
                              <a:gd name="connsiteY1" fmla="*/ 30943 h 823984"/>
                              <a:gd name="connsiteX2" fmla="*/ 20265 w 918215"/>
                              <a:gd name="connsiteY2" fmla="*/ 61294 h 823984"/>
                              <a:gd name="connsiteX3" fmla="*/ 16243 w 918215"/>
                              <a:gd name="connsiteY3" fmla="*/ 91038 h 823984"/>
                              <a:gd name="connsiteX4" fmla="*/ 12661 w 918215"/>
                              <a:gd name="connsiteY4" fmla="*/ 120215 h 823984"/>
                              <a:gd name="connsiteX5" fmla="*/ 9535 w 918215"/>
                              <a:gd name="connsiteY5" fmla="*/ 148777 h 823984"/>
                              <a:gd name="connsiteX6" fmla="*/ 6849 w 918215"/>
                              <a:gd name="connsiteY6" fmla="*/ 176782 h 823984"/>
                              <a:gd name="connsiteX7" fmla="*/ 4601 w 918215"/>
                              <a:gd name="connsiteY7" fmla="*/ 204166 h 823984"/>
                              <a:gd name="connsiteX8" fmla="*/ 2792 w 918215"/>
                              <a:gd name="connsiteY8" fmla="*/ 230967 h 823984"/>
                              <a:gd name="connsiteX9" fmla="*/ 1440 w 918215"/>
                              <a:gd name="connsiteY9" fmla="*/ 257159 h 823984"/>
                              <a:gd name="connsiteX10" fmla="*/ 510 w 918215"/>
                              <a:gd name="connsiteY10" fmla="*/ 282781 h 823984"/>
                              <a:gd name="connsiteX11" fmla="*/ 36 w 918215"/>
                              <a:gd name="connsiteY11" fmla="*/ 307814 h 823984"/>
                              <a:gd name="connsiteX12" fmla="*/ 1 w 918215"/>
                              <a:gd name="connsiteY12" fmla="*/ 332239 h 823984"/>
                              <a:gd name="connsiteX13" fmla="*/ 404 w 918215"/>
                              <a:gd name="connsiteY13" fmla="*/ 356072 h 823984"/>
                              <a:gd name="connsiteX14" fmla="*/ 1247 w 918215"/>
                              <a:gd name="connsiteY14" fmla="*/ 379319 h 823984"/>
                              <a:gd name="connsiteX15" fmla="*/ 2547 w 918215"/>
                              <a:gd name="connsiteY15" fmla="*/ 401976 h 823984"/>
                              <a:gd name="connsiteX16" fmla="*/ 4285 w 918215"/>
                              <a:gd name="connsiteY16" fmla="*/ 424020 h 823984"/>
                              <a:gd name="connsiteX17" fmla="*/ 6462 w 918215"/>
                              <a:gd name="connsiteY17" fmla="*/ 445505 h 823984"/>
                              <a:gd name="connsiteX18" fmla="*/ 9079 w 918215"/>
                              <a:gd name="connsiteY18" fmla="*/ 466371 h 823984"/>
                              <a:gd name="connsiteX19" fmla="*/ 12134 w 918215"/>
                              <a:gd name="connsiteY19" fmla="*/ 486652 h 823984"/>
                              <a:gd name="connsiteX20" fmla="*/ 15646 w 918215"/>
                              <a:gd name="connsiteY20" fmla="*/ 506349 h 823984"/>
                              <a:gd name="connsiteX21" fmla="*/ 19580 w 918215"/>
                              <a:gd name="connsiteY21" fmla="*/ 525448 h 823984"/>
                              <a:gd name="connsiteX22" fmla="*/ 23987 w 918215"/>
                              <a:gd name="connsiteY22" fmla="*/ 543968 h 823984"/>
                              <a:gd name="connsiteX23" fmla="*/ 28816 w 918215"/>
                              <a:gd name="connsiteY23" fmla="*/ 561873 h 823984"/>
                              <a:gd name="connsiteX24" fmla="*/ 34101 w 918215"/>
                              <a:gd name="connsiteY24" fmla="*/ 579209 h 823984"/>
                              <a:gd name="connsiteX25" fmla="*/ 39791 w 918215"/>
                              <a:gd name="connsiteY25" fmla="*/ 595933 h 823984"/>
                              <a:gd name="connsiteX26" fmla="*/ 45989 w 918215"/>
                              <a:gd name="connsiteY26" fmla="*/ 612077 h 823984"/>
                              <a:gd name="connsiteX27" fmla="*/ 52557 w 918215"/>
                              <a:gd name="connsiteY27" fmla="*/ 627624 h 823984"/>
                              <a:gd name="connsiteX28" fmla="*/ 59633 w 918215"/>
                              <a:gd name="connsiteY28" fmla="*/ 642562 h 823984"/>
                              <a:gd name="connsiteX29" fmla="*/ 67096 w 918215"/>
                              <a:gd name="connsiteY29" fmla="*/ 656938 h 823984"/>
                              <a:gd name="connsiteX30" fmla="*/ 75051 w 918215"/>
                              <a:gd name="connsiteY30" fmla="*/ 670701 h 823984"/>
                              <a:gd name="connsiteX31" fmla="*/ 83427 w 918215"/>
                              <a:gd name="connsiteY31" fmla="*/ 683872 h 823984"/>
                              <a:gd name="connsiteX32" fmla="*/ 92224 w 918215"/>
                              <a:gd name="connsiteY32" fmla="*/ 696457 h 823984"/>
                              <a:gd name="connsiteX33" fmla="*/ 101478 w 918215"/>
                              <a:gd name="connsiteY33" fmla="*/ 708452 h 823984"/>
                              <a:gd name="connsiteX34" fmla="*/ 111189 w 918215"/>
                              <a:gd name="connsiteY34" fmla="*/ 719862 h 823984"/>
                              <a:gd name="connsiteX35" fmla="*/ 121338 w 918215"/>
                              <a:gd name="connsiteY35" fmla="*/ 730680 h 823984"/>
                              <a:gd name="connsiteX36" fmla="*/ 131909 w 918215"/>
                              <a:gd name="connsiteY36" fmla="*/ 740891 h 823984"/>
                              <a:gd name="connsiteX37" fmla="*/ 142954 w 918215"/>
                              <a:gd name="connsiteY37" fmla="*/ 750510 h 823984"/>
                              <a:gd name="connsiteX38" fmla="*/ 154403 w 918215"/>
                              <a:gd name="connsiteY38" fmla="*/ 759542 h 823984"/>
                              <a:gd name="connsiteX39" fmla="*/ 166326 w 918215"/>
                              <a:gd name="connsiteY39" fmla="*/ 767986 h 823984"/>
                              <a:gd name="connsiteX40" fmla="*/ 178671 w 918215"/>
                              <a:gd name="connsiteY40" fmla="*/ 775837 h 823984"/>
                              <a:gd name="connsiteX41" fmla="*/ 191489 w 918215"/>
                              <a:gd name="connsiteY41" fmla="*/ 783103 h 823984"/>
                              <a:gd name="connsiteX42" fmla="*/ 204729 w 918215"/>
                              <a:gd name="connsiteY42" fmla="*/ 789762 h 823984"/>
                              <a:gd name="connsiteX43" fmla="*/ 218391 w 918215"/>
                              <a:gd name="connsiteY43" fmla="*/ 795829 h 823984"/>
                              <a:gd name="connsiteX44" fmla="*/ 232526 w 918215"/>
                              <a:gd name="connsiteY44" fmla="*/ 801305 h 823984"/>
                              <a:gd name="connsiteX45" fmla="*/ 247101 w 918215"/>
                              <a:gd name="connsiteY45" fmla="*/ 806196 h 823984"/>
                              <a:gd name="connsiteX46" fmla="*/ 262115 w 918215"/>
                              <a:gd name="connsiteY46" fmla="*/ 810494 h 823984"/>
                              <a:gd name="connsiteX47" fmla="*/ 277567 w 918215"/>
                              <a:gd name="connsiteY47" fmla="*/ 814203 h 823984"/>
                              <a:gd name="connsiteX48" fmla="*/ 293459 w 918215"/>
                              <a:gd name="connsiteY48" fmla="*/ 817309 h 823984"/>
                              <a:gd name="connsiteX49" fmla="*/ 309789 w 918215"/>
                              <a:gd name="connsiteY49" fmla="*/ 819841 h 823984"/>
                              <a:gd name="connsiteX50" fmla="*/ 326576 w 918215"/>
                              <a:gd name="connsiteY50" fmla="*/ 821766 h 823984"/>
                              <a:gd name="connsiteX51" fmla="*/ 343803 w 918215"/>
                              <a:gd name="connsiteY51" fmla="*/ 823103 h 823984"/>
                              <a:gd name="connsiteX52" fmla="*/ 361468 w 918215"/>
                              <a:gd name="connsiteY52" fmla="*/ 823846 h 823984"/>
                              <a:gd name="connsiteX53" fmla="*/ 379589 w 918215"/>
                              <a:gd name="connsiteY53" fmla="*/ 823985 h 823984"/>
                              <a:gd name="connsiteX54" fmla="*/ 398115 w 918215"/>
                              <a:gd name="connsiteY54" fmla="*/ 823557 h 823984"/>
                              <a:gd name="connsiteX55" fmla="*/ 417114 w 918215"/>
                              <a:gd name="connsiteY55" fmla="*/ 822513 h 823984"/>
                              <a:gd name="connsiteX56" fmla="*/ 436553 w 918215"/>
                              <a:gd name="connsiteY56" fmla="*/ 820884 h 823984"/>
                              <a:gd name="connsiteX57" fmla="*/ 456430 w 918215"/>
                              <a:gd name="connsiteY57" fmla="*/ 818665 h 823984"/>
                              <a:gd name="connsiteX58" fmla="*/ 476765 w 918215"/>
                              <a:gd name="connsiteY58" fmla="*/ 815860 h 823984"/>
                              <a:gd name="connsiteX59" fmla="*/ 497520 w 918215"/>
                              <a:gd name="connsiteY59" fmla="*/ 812464 h 823984"/>
                              <a:gd name="connsiteX60" fmla="*/ 518733 w 918215"/>
                              <a:gd name="connsiteY60" fmla="*/ 808455 h 823984"/>
                              <a:gd name="connsiteX61" fmla="*/ 540384 w 918215"/>
                              <a:gd name="connsiteY61" fmla="*/ 803883 h 823984"/>
                              <a:gd name="connsiteX62" fmla="*/ 562474 w 918215"/>
                              <a:gd name="connsiteY62" fmla="*/ 798703 h 823984"/>
                              <a:gd name="connsiteX63" fmla="*/ 585003 w 918215"/>
                              <a:gd name="connsiteY63" fmla="*/ 792931 h 823984"/>
                              <a:gd name="connsiteX64" fmla="*/ 607971 w 918215"/>
                              <a:gd name="connsiteY64" fmla="*/ 786570 h 823984"/>
                              <a:gd name="connsiteX65" fmla="*/ 631396 w 918215"/>
                              <a:gd name="connsiteY65" fmla="*/ 779621 h 823984"/>
                              <a:gd name="connsiteX66" fmla="*/ 655260 w 918215"/>
                              <a:gd name="connsiteY66" fmla="*/ 772060 h 823984"/>
                              <a:gd name="connsiteX67" fmla="*/ 679580 w 918215"/>
                              <a:gd name="connsiteY67" fmla="*/ 763935 h 823984"/>
                              <a:gd name="connsiteX68" fmla="*/ 704321 w 918215"/>
                              <a:gd name="connsiteY68" fmla="*/ 755196 h 823984"/>
                              <a:gd name="connsiteX69" fmla="*/ 729502 w 918215"/>
                              <a:gd name="connsiteY69" fmla="*/ 745867 h 823984"/>
                              <a:gd name="connsiteX70" fmla="*/ 755139 w 918215"/>
                              <a:gd name="connsiteY70" fmla="*/ 735958 h 823984"/>
                              <a:gd name="connsiteX71" fmla="*/ 781215 w 918215"/>
                              <a:gd name="connsiteY71" fmla="*/ 725454 h 823984"/>
                              <a:gd name="connsiteX72" fmla="*/ 807713 w 918215"/>
                              <a:gd name="connsiteY72" fmla="*/ 714339 h 823984"/>
                              <a:gd name="connsiteX73" fmla="*/ 834667 w 918215"/>
                              <a:gd name="connsiteY73" fmla="*/ 702657 h 823984"/>
                              <a:gd name="connsiteX74" fmla="*/ 862078 w 918215"/>
                              <a:gd name="connsiteY74" fmla="*/ 690367 h 823984"/>
                              <a:gd name="connsiteX75" fmla="*/ 889928 w 918215"/>
                              <a:gd name="connsiteY75" fmla="*/ 677491 h 823984"/>
                              <a:gd name="connsiteX76" fmla="*/ 918216 w 918215"/>
                              <a:gd name="connsiteY76" fmla="*/ 664019 h 823984"/>
                              <a:gd name="connsiteX77" fmla="*/ 908365 w 918215"/>
                              <a:gd name="connsiteY77" fmla="*/ 644081 h 823984"/>
                              <a:gd name="connsiteX78" fmla="*/ 879585 w 918215"/>
                              <a:gd name="connsiteY78" fmla="*/ 658456 h 823984"/>
                              <a:gd name="connsiteX79" fmla="*/ 851279 w 918215"/>
                              <a:gd name="connsiteY79" fmla="*/ 672172 h 823984"/>
                              <a:gd name="connsiteX80" fmla="*/ 823446 w 918215"/>
                              <a:gd name="connsiteY80" fmla="*/ 685273 h 823984"/>
                              <a:gd name="connsiteX81" fmla="*/ 796071 w 918215"/>
                              <a:gd name="connsiteY81" fmla="*/ 697749 h 823984"/>
                              <a:gd name="connsiteX82" fmla="*/ 769187 w 918215"/>
                              <a:gd name="connsiteY82" fmla="*/ 709588 h 823984"/>
                              <a:gd name="connsiteX83" fmla="*/ 742777 w 918215"/>
                              <a:gd name="connsiteY83" fmla="*/ 720789 h 823984"/>
                              <a:gd name="connsiteX84" fmla="*/ 716806 w 918215"/>
                              <a:gd name="connsiteY84" fmla="*/ 731365 h 823984"/>
                              <a:gd name="connsiteX85" fmla="*/ 691345 w 918215"/>
                              <a:gd name="connsiteY85" fmla="*/ 741319 h 823984"/>
                              <a:gd name="connsiteX86" fmla="*/ 666322 w 918215"/>
                              <a:gd name="connsiteY86" fmla="*/ 750648 h 823984"/>
                              <a:gd name="connsiteX87" fmla="*/ 641791 w 918215"/>
                              <a:gd name="connsiteY87" fmla="*/ 759317 h 823984"/>
                              <a:gd name="connsiteX88" fmla="*/ 617734 w 918215"/>
                              <a:gd name="connsiteY88" fmla="*/ 767372 h 823984"/>
                              <a:gd name="connsiteX89" fmla="*/ 594152 w 918215"/>
                              <a:gd name="connsiteY89" fmla="*/ 774799 h 823984"/>
                              <a:gd name="connsiteX90" fmla="*/ 571008 w 918215"/>
                              <a:gd name="connsiteY90" fmla="*/ 781591 h 823984"/>
                              <a:gd name="connsiteX91" fmla="*/ 548356 w 918215"/>
                              <a:gd name="connsiteY91" fmla="*/ 787769 h 823984"/>
                              <a:gd name="connsiteX92" fmla="*/ 526195 w 918215"/>
                              <a:gd name="connsiteY92" fmla="*/ 793291 h 823984"/>
                              <a:gd name="connsiteX93" fmla="*/ 504474 w 918215"/>
                              <a:gd name="connsiteY93" fmla="*/ 798204 h 823984"/>
                              <a:gd name="connsiteX94" fmla="*/ 483227 w 918215"/>
                              <a:gd name="connsiteY94" fmla="*/ 802480 h 823984"/>
                              <a:gd name="connsiteX95" fmla="*/ 462471 w 918215"/>
                              <a:gd name="connsiteY95" fmla="*/ 806103 h 823984"/>
                              <a:gd name="connsiteX96" fmla="*/ 442172 w 918215"/>
                              <a:gd name="connsiteY96" fmla="*/ 809133 h 823984"/>
                              <a:gd name="connsiteX97" fmla="*/ 422347 w 918215"/>
                              <a:gd name="connsiteY97" fmla="*/ 811514 h 823984"/>
                              <a:gd name="connsiteX98" fmla="*/ 402996 w 918215"/>
                              <a:gd name="connsiteY98" fmla="*/ 813253 h 823984"/>
                              <a:gd name="connsiteX99" fmla="*/ 384102 w 918215"/>
                              <a:gd name="connsiteY99" fmla="*/ 814389 h 823984"/>
                              <a:gd name="connsiteX100" fmla="*/ 365717 w 918215"/>
                              <a:gd name="connsiteY100" fmla="*/ 814865 h 823984"/>
                              <a:gd name="connsiteX101" fmla="*/ 347754 w 918215"/>
                              <a:gd name="connsiteY101" fmla="*/ 814724 h 823984"/>
                              <a:gd name="connsiteX102" fmla="*/ 330299 w 918215"/>
                              <a:gd name="connsiteY102" fmla="*/ 813955 h 823984"/>
                              <a:gd name="connsiteX103" fmla="*/ 313301 w 918215"/>
                              <a:gd name="connsiteY103" fmla="*/ 812552 h 823984"/>
                              <a:gd name="connsiteX104" fmla="*/ 296778 w 918215"/>
                              <a:gd name="connsiteY104" fmla="*/ 810519 h 823984"/>
                              <a:gd name="connsiteX105" fmla="*/ 280710 w 918215"/>
                              <a:gd name="connsiteY105" fmla="*/ 807846 h 823984"/>
                              <a:gd name="connsiteX106" fmla="*/ 265135 w 918215"/>
                              <a:gd name="connsiteY106" fmla="*/ 804561 h 823984"/>
                              <a:gd name="connsiteX107" fmla="*/ 250016 w 918215"/>
                              <a:gd name="connsiteY107" fmla="*/ 800650 h 823984"/>
                              <a:gd name="connsiteX108" fmla="*/ 235371 w 918215"/>
                              <a:gd name="connsiteY108" fmla="*/ 796078 h 823984"/>
                              <a:gd name="connsiteX109" fmla="*/ 221200 w 918215"/>
                              <a:gd name="connsiteY109" fmla="*/ 790891 h 823984"/>
                              <a:gd name="connsiteX110" fmla="*/ 207504 w 918215"/>
                              <a:gd name="connsiteY110" fmla="*/ 785073 h 823984"/>
                              <a:gd name="connsiteX111" fmla="*/ 194299 w 918215"/>
                              <a:gd name="connsiteY111" fmla="*/ 778649 h 823984"/>
                              <a:gd name="connsiteX112" fmla="*/ 181515 w 918215"/>
                              <a:gd name="connsiteY112" fmla="*/ 771562 h 823984"/>
                              <a:gd name="connsiteX113" fmla="*/ 169224 w 918215"/>
                              <a:gd name="connsiteY113" fmla="*/ 763865 h 823984"/>
                              <a:gd name="connsiteX114" fmla="*/ 157406 w 918215"/>
                              <a:gd name="connsiteY114" fmla="*/ 755516 h 823984"/>
                              <a:gd name="connsiteX115" fmla="*/ 146080 w 918215"/>
                              <a:gd name="connsiteY115" fmla="*/ 746552 h 823984"/>
                              <a:gd name="connsiteX116" fmla="*/ 135210 w 918215"/>
                              <a:gd name="connsiteY116" fmla="*/ 736950 h 823984"/>
                              <a:gd name="connsiteX117" fmla="*/ 124815 w 918215"/>
                              <a:gd name="connsiteY117" fmla="*/ 726722 h 823984"/>
                              <a:gd name="connsiteX118" fmla="*/ 114876 w 918215"/>
                              <a:gd name="connsiteY118" fmla="*/ 715858 h 823984"/>
                              <a:gd name="connsiteX119" fmla="*/ 105429 w 918215"/>
                              <a:gd name="connsiteY119" fmla="*/ 704379 h 823984"/>
                              <a:gd name="connsiteX120" fmla="*/ 96438 w 918215"/>
                              <a:gd name="connsiteY120" fmla="*/ 692251 h 823984"/>
                              <a:gd name="connsiteX121" fmla="*/ 87922 w 918215"/>
                              <a:gd name="connsiteY121" fmla="*/ 679503 h 823984"/>
                              <a:gd name="connsiteX122" fmla="*/ 79862 w 918215"/>
                              <a:gd name="connsiteY122" fmla="*/ 666128 h 823984"/>
                              <a:gd name="connsiteX123" fmla="*/ 72311 w 918215"/>
                              <a:gd name="connsiteY123" fmla="*/ 652118 h 823984"/>
                              <a:gd name="connsiteX124" fmla="*/ 65200 w 918215"/>
                              <a:gd name="connsiteY124" fmla="*/ 637468 h 823984"/>
                              <a:gd name="connsiteX125" fmla="*/ 58562 w 918215"/>
                              <a:gd name="connsiteY125" fmla="*/ 622195 h 823984"/>
                              <a:gd name="connsiteX126" fmla="*/ 52416 w 918215"/>
                              <a:gd name="connsiteY126" fmla="*/ 606305 h 823984"/>
                              <a:gd name="connsiteX127" fmla="*/ 46709 w 918215"/>
                              <a:gd name="connsiteY127" fmla="*/ 589755 h 823984"/>
                              <a:gd name="connsiteX128" fmla="*/ 41494 w 918215"/>
                              <a:gd name="connsiteY128" fmla="*/ 572598 h 823984"/>
                              <a:gd name="connsiteX129" fmla="*/ 36753 w 918215"/>
                              <a:gd name="connsiteY129" fmla="*/ 554809 h 823984"/>
                              <a:gd name="connsiteX130" fmla="*/ 32468 w 918215"/>
                              <a:gd name="connsiteY130" fmla="*/ 536382 h 823984"/>
                              <a:gd name="connsiteX131" fmla="*/ 28675 w 918215"/>
                              <a:gd name="connsiteY131" fmla="*/ 517323 h 823984"/>
                              <a:gd name="connsiteX132" fmla="*/ 25339 w 918215"/>
                              <a:gd name="connsiteY132" fmla="*/ 497634 h 823984"/>
                              <a:gd name="connsiteX133" fmla="*/ 22477 w 918215"/>
                              <a:gd name="connsiteY133" fmla="*/ 477305 h 823984"/>
                              <a:gd name="connsiteX134" fmla="*/ 20089 w 918215"/>
                              <a:gd name="connsiteY134" fmla="*/ 456371 h 823984"/>
                              <a:gd name="connsiteX135" fmla="*/ 18157 w 918215"/>
                              <a:gd name="connsiteY135" fmla="*/ 434798 h 823984"/>
                              <a:gd name="connsiteX136" fmla="*/ 16717 w 918215"/>
                              <a:gd name="connsiteY136" fmla="*/ 412592 h 823984"/>
                              <a:gd name="connsiteX137" fmla="*/ 15734 w 918215"/>
                              <a:gd name="connsiteY137" fmla="*/ 389749 h 823984"/>
                              <a:gd name="connsiteX138" fmla="*/ 15242 w 918215"/>
                              <a:gd name="connsiteY138" fmla="*/ 366281 h 823984"/>
                              <a:gd name="connsiteX139" fmla="*/ 15190 w 918215"/>
                              <a:gd name="connsiteY139" fmla="*/ 342176 h 823984"/>
                              <a:gd name="connsiteX140" fmla="*/ 15629 w 918215"/>
                              <a:gd name="connsiteY140" fmla="*/ 317433 h 823984"/>
                              <a:gd name="connsiteX141" fmla="*/ 16542 w 918215"/>
                              <a:gd name="connsiteY141" fmla="*/ 292082 h 823984"/>
                              <a:gd name="connsiteX142" fmla="*/ 17911 w 918215"/>
                              <a:gd name="connsiteY142" fmla="*/ 266100 h 823984"/>
                              <a:gd name="connsiteX143" fmla="*/ 19773 w 918215"/>
                              <a:gd name="connsiteY143" fmla="*/ 239478 h 823984"/>
                              <a:gd name="connsiteX144" fmla="*/ 22108 w 918215"/>
                              <a:gd name="connsiteY144" fmla="*/ 212228 h 823984"/>
                              <a:gd name="connsiteX145" fmla="*/ 24883 w 918215"/>
                              <a:gd name="connsiteY145" fmla="*/ 184338 h 823984"/>
                              <a:gd name="connsiteX146" fmla="*/ 28149 w 918215"/>
                              <a:gd name="connsiteY146" fmla="*/ 155816 h 823984"/>
                              <a:gd name="connsiteX147" fmla="*/ 31871 w 918215"/>
                              <a:gd name="connsiteY147" fmla="*/ 126687 h 823984"/>
                              <a:gd name="connsiteX148" fmla="*/ 36086 w 918215"/>
                              <a:gd name="connsiteY148" fmla="*/ 96898 h 823984"/>
                              <a:gd name="connsiteX149" fmla="*/ 40774 w 918215"/>
                              <a:gd name="connsiteY149" fmla="*/ 66499 h 823984"/>
                              <a:gd name="connsiteX150" fmla="*/ 45919 w 918215"/>
                              <a:gd name="connsiteY150" fmla="*/ 35468 h 823984"/>
                              <a:gd name="connsiteX151" fmla="*/ 51521 w 918215"/>
                              <a:gd name="connsiteY151" fmla="*/ 3802 h 8239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Lst>
                            <a:rect l="l" t="t" r="r" b="b"/>
                            <a:pathLst>
                              <a:path w="918215" h="823984">
                                <a:moveTo>
                                  <a:pt x="29624" y="0"/>
                                </a:moveTo>
                                <a:lnTo>
                                  <a:pt x="24725" y="30943"/>
                                </a:lnTo>
                                <a:lnTo>
                                  <a:pt x="20265" y="61294"/>
                                </a:lnTo>
                                <a:lnTo>
                                  <a:pt x="16243" y="91038"/>
                                </a:lnTo>
                                <a:lnTo>
                                  <a:pt x="12661" y="120215"/>
                                </a:lnTo>
                                <a:lnTo>
                                  <a:pt x="9535" y="148777"/>
                                </a:lnTo>
                                <a:lnTo>
                                  <a:pt x="6849" y="176782"/>
                                </a:lnTo>
                                <a:lnTo>
                                  <a:pt x="4601" y="204166"/>
                                </a:lnTo>
                                <a:lnTo>
                                  <a:pt x="2792" y="230967"/>
                                </a:lnTo>
                                <a:lnTo>
                                  <a:pt x="1440" y="257159"/>
                                </a:lnTo>
                                <a:lnTo>
                                  <a:pt x="510" y="282781"/>
                                </a:lnTo>
                                <a:lnTo>
                                  <a:pt x="36" y="307814"/>
                                </a:lnTo>
                                <a:lnTo>
                                  <a:pt x="1" y="332239"/>
                                </a:lnTo>
                                <a:lnTo>
                                  <a:pt x="404" y="356072"/>
                                </a:lnTo>
                                <a:lnTo>
                                  <a:pt x="1247" y="379319"/>
                                </a:lnTo>
                                <a:lnTo>
                                  <a:pt x="2547" y="401976"/>
                                </a:lnTo>
                                <a:lnTo>
                                  <a:pt x="4285" y="424020"/>
                                </a:lnTo>
                                <a:lnTo>
                                  <a:pt x="6462" y="445505"/>
                                </a:lnTo>
                                <a:lnTo>
                                  <a:pt x="9079" y="466371"/>
                                </a:lnTo>
                                <a:lnTo>
                                  <a:pt x="12134" y="486652"/>
                                </a:lnTo>
                                <a:lnTo>
                                  <a:pt x="15646" y="506349"/>
                                </a:lnTo>
                                <a:lnTo>
                                  <a:pt x="19580" y="525448"/>
                                </a:lnTo>
                                <a:lnTo>
                                  <a:pt x="23987" y="543968"/>
                                </a:lnTo>
                                <a:lnTo>
                                  <a:pt x="28816" y="561873"/>
                                </a:lnTo>
                                <a:lnTo>
                                  <a:pt x="34101" y="579209"/>
                                </a:lnTo>
                                <a:lnTo>
                                  <a:pt x="39791" y="595933"/>
                                </a:lnTo>
                                <a:lnTo>
                                  <a:pt x="45989" y="612077"/>
                                </a:lnTo>
                                <a:lnTo>
                                  <a:pt x="52557" y="627624"/>
                                </a:lnTo>
                                <a:lnTo>
                                  <a:pt x="59633" y="642562"/>
                                </a:lnTo>
                                <a:lnTo>
                                  <a:pt x="67096" y="656938"/>
                                </a:lnTo>
                                <a:lnTo>
                                  <a:pt x="75051" y="670701"/>
                                </a:lnTo>
                                <a:lnTo>
                                  <a:pt x="83427" y="683872"/>
                                </a:lnTo>
                                <a:lnTo>
                                  <a:pt x="92224" y="696457"/>
                                </a:lnTo>
                                <a:lnTo>
                                  <a:pt x="101478" y="708452"/>
                                </a:lnTo>
                                <a:lnTo>
                                  <a:pt x="111189" y="719862"/>
                                </a:lnTo>
                                <a:lnTo>
                                  <a:pt x="121338" y="730680"/>
                                </a:lnTo>
                                <a:lnTo>
                                  <a:pt x="131909" y="740891"/>
                                </a:lnTo>
                                <a:lnTo>
                                  <a:pt x="142954" y="750510"/>
                                </a:lnTo>
                                <a:lnTo>
                                  <a:pt x="154403" y="759542"/>
                                </a:lnTo>
                                <a:lnTo>
                                  <a:pt x="166326" y="767986"/>
                                </a:lnTo>
                                <a:lnTo>
                                  <a:pt x="178671" y="775837"/>
                                </a:lnTo>
                                <a:lnTo>
                                  <a:pt x="191489" y="783103"/>
                                </a:lnTo>
                                <a:lnTo>
                                  <a:pt x="204729" y="789762"/>
                                </a:lnTo>
                                <a:lnTo>
                                  <a:pt x="218391" y="795829"/>
                                </a:lnTo>
                                <a:lnTo>
                                  <a:pt x="232526" y="801305"/>
                                </a:lnTo>
                                <a:lnTo>
                                  <a:pt x="247101" y="806196"/>
                                </a:lnTo>
                                <a:lnTo>
                                  <a:pt x="262115" y="810494"/>
                                </a:lnTo>
                                <a:lnTo>
                                  <a:pt x="277567" y="814203"/>
                                </a:lnTo>
                                <a:lnTo>
                                  <a:pt x="293459" y="817309"/>
                                </a:lnTo>
                                <a:lnTo>
                                  <a:pt x="309789" y="819841"/>
                                </a:lnTo>
                                <a:lnTo>
                                  <a:pt x="326576" y="821766"/>
                                </a:lnTo>
                                <a:lnTo>
                                  <a:pt x="343803" y="823103"/>
                                </a:lnTo>
                                <a:lnTo>
                                  <a:pt x="361468" y="823846"/>
                                </a:lnTo>
                                <a:lnTo>
                                  <a:pt x="379589" y="823985"/>
                                </a:lnTo>
                                <a:lnTo>
                                  <a:pt x="398115" y="823557"/>
                                </a:lnTo>
                                <a:lnTo>
                                  <a:pt x="417114" y="822513"/>
                                </a:lnTo>
                                <a:lnTo>
                                  <a:pt x="436553" y="820884"/>
                                </a:lnTo>
                                <a:lnTo>
                                  <a:pt x="456430" y="818665"/>
                                </a:lnTo>
                                <a:lnTo>
                                  <a:pt x="476765" y="815860"/>
                                </a:lnTo>
                                <a:lnTo>
                                  <a:pt x="497520" y="812464"/>
                                </a:lnTo>
                                <a:lnTo>
                                  <a:pt x="518733" y="808455"/>
                                </a:lnTo>
                                <a:lnTo>
                                  <a:pt x="540384" y="803883"/>
                                </a:lnTo>
                                <a:lnTo>
                                  <a:pt x="562474" y="798703"/>
                                </a:lnTo>
                                <a:lnTo>
                                  <a:pt x="585003" y="792931"/>
                                </a:lnTo>
                                <a:lnTo>
                                  <a:pt x="607971" y="786570"/>
                                </a:lnTo>
                                <a:lnTo>
                                  <a:pt x="631396" y="779621"/>
                                </a:lnTo>
                                <a:lnTo>
                                  <a:pt x="655260" y="772060"/>
                                </a:lnTo>
                                <a:lnTo>
                                  <a:pt x="679580" y="763935"/>
                                </a:lnTo>
                                <a:lnTo>
                                  <a:pt x="704321" y="755196"/>
                                </a:lnTo>
                                <a:lnTo>
                                  <a:pt x="729502" y="745867"/>
                                </a:lnTo>
                                <a:lnTo>
                                  <a:pt x="755139" y="735958"/>
                                </a:lnTo>
                                <a:lnTo>
                                  <a:pt x="781215" y="725454"/>
                                </a:lnTo>
                                <a:lnTo>
                                  <a:pt x="807713" y="714339"/>
                                </a:lnTo>
                                <a:lnTo>
                                  <a:pt x="834667" y="702657"/>
                                </a:lnTo>
                                <a:lnTo>
                                  <a:pt x="862078" y="690367"/>
                                </a:lnTo>
                                <a:lnTo>
                                  <a:pt x="889928" y="677491"/>
                                </a:lnTo>
                                <a:lnTo>
                                  <a:pt x="918216" y="664019"/>
                                </a:lnTo>
                                <a:lnTo>
                                  <a:pt x="908365" y="644081"/>
                                </a:lnTo>
                                <a:lnTo>
                                  <a:pt x="879585" y="658456"/>
                                </a:lnTo>
                                <a:lnTo>
                                  <a:pt x="851279" y="672172"/>
                                </a:lnTo>
                                <a:lnTo>
                                  <a:pt x="823446" y="685273"/>
                                </a:lnTo>
                                <a:lnTo>
                                  <a:pt x="796071" y="697749"/>
                                </a:lnTo>
                                <a:lnTo>
                                  <a:pt x="769187" y="709588"/>
                                </a:lnTo>
                                <a:lnTo>
                                  <a:pt x="742777" y="720789"/>
                                </a:lnTo>
                                <a:lnTo>
                                  <a:pt x="716806" y="731365"/>
                                </a:lnTo>
                                <a:lnTo>
                                  <a:pt x="691345" y="741319"/>
                                </a:lnTo>
                                <a:lnTo>
                                  <a:pt x="666322" y="750648"/>
                                </a:lnTo>
                                <a:lnTo>
                                  <a:pt x="641791" y="759317"/>
                                </a:lnTo>
                                <a:lnTo>
                                  <a:pt x="617734" y="767372"/>
                                </a:lnTo>
                                <a:lnTo>
                                  <a:pt x="594152" y="774799"/>
                                </a:lnTo>
                                <a:lnTo>
                                  <a:pt x="571008" y="781591"/>
                                </a:lnTo>
                                <a:lnTo>
                                  <a:pt x="548356" y="787769"/>
                                </a:lnTo>
                                <a:lnTo>
                                  <a:pt x="526195" y="793291"/>
                                </a:lnTo>
                                <a:lnTo>
                                  <a:pt x="504474" y="798204"/>
                                </a:lnTo>
                                <a:lnTo>
                                  <a:pt x="483227" y="802480"/>
                                </a:lnTo>
                                <a:lnTo>
                                  <a:pt x="462471" y="806103"/>
                                </a:lnTo>
                                <a:lnTo>
                                  <a:pt x="442172" y="809133"/>
                                </a:lnTo>
                                <a:lnTo>
                                  <a:pt x="422347" y="811514"/>
                                </a:lnTo>
                                <a:lnTo>
                                  <a:pt x="402996" y="813253"/>
                                </a:lnTo>
                                <a:lnTo>
                                  <a:pt x="384102" y="814389"/>
                                </a:lnTo>
                                <a:lnTo>
                                  <a:pt x="365717" y="814865"/>
                                </a:lnTo>
                                <a:lnTo>
                                  <a:pt x="347754" y="814724"/>
                                </a:lnTo>
                                <a:lnTo>
                                  <a:pt x="330299" y="813955"/>
                                </a:lnTo>
                                <a:lnTo>
                                  <a:pt x="313301" y="812552"/>
                                </a:lnTo>
                                <a:lnTo>
                                  <a:pt x="296778" y="810519"/>
                                </a:lnTo>
                                <a:lnTo>
                                  <a:pt x="280710" y="807846"/>
                                </a:lnTo>
                                <a:lnTo>
                                  <a:pt x="265135" y="804561"/>
                                </a:lnTo>
                                <a:lnTo>
                                  <a:pt x="250016" y="800650"/>
                                </a:lnTo>
                                <a:lnTo>
                                  <a:pt x="235371" y="796078"/>
                                </a:lnTo>
                                <a:lnTo>
                                  <a:pt x="221200" y="790891"/>
                                </a:lnTo>
                                <a:lnTo>
                                  <a:pt x="207504" y="785073"/>
                                </a:lnTo>
                                <a:lnTo>
                                  <a:pt x="194299" y="778649"/>
                                </a:lnTo>
                                <a:lnTo>
                                  <a:pt x="181515" y="771562"/>
                                </a:lnTo>
                                <a:lnTo>
                                  <a:pt x="169224" y="763865"/>
                                </a:lnTo>
                                <a:lnTo>
                                  <a:pt x="157406" y="755516"/>
                                </a:lnTo>
                                <a:lnTo>
                                  <a:pt x="146080" y="746552"/>
                                </a:lnTo>
                                <a:lnTo>
                                  <a:pt x="135210" y="736950"/>
                                </a:lnTo>
                                <a:lnTo>
                                  <a:pt x="124815" y="726722"/>
                                </a:lnTo>
                                <a:lnTo>
                                  <a:pt x="114876" y="715858"/>
                                </a:lnTo>
                                <a:lnTo>
                                  <a:pt x="105429" y="704379"/>
                                </a:lnTo>
                                <a:lnTo>
                                  <a:pt x="96438" y="692251"/>
                                </a:lnTo>
                                <a:lnTo>
                                  <a:pt x="87922" y="679503"/>
                                </a:lnTo>
                                <a:lnTo>
                                  <a:pt x="79862" y="666128"/>
                                </a:lnTo>
                                <a:lnTo>
                                  <a:pt x="72311" y="652118"/>
                                </a:lnTo>
                                <a:lnTo>
                                  <a:pt x="65200" y="637468"/>
                                </a:lnTo>
                                <a:lnTo>
                                  <a:pt x="58562" y="622195"/>
                                </a:lnTo>
                                <a:lnTo>
                                  <a:pt x="52416" y="606305"/>
                                </a:lnTo>
                                <a:lnTo>
                                  <a:pt x="46709" y="589755"/>
                                </a:lnTo>
                                <a:lnTo>
                                  <a:pt x="41494" y="572598"/>
                                </a:lnTo>
                                <a:lnTo>
                                  <a:pt x="36753" y="554809"/>
                                </a:lnTo>
                                <a:lnTo>
                                  <a:pt x="32468" y="536382"/>
                                </a:lnTo>
                                <a:lnTo>
                                  <a:pt x="28675" y="517323"/>
                                </a:lnTo>
                                <a:lnTo>
                                  <a:pt x="25339" y="497634"/>
                                </a:lnTo>
                                <a:lnTo>
                                  <a:pt x="22477" y="477305"/>
                                </a:lnTo>
                                <a:lnTo>
                                  <a:pt x="20089" y="456371"/>
                                </a:lnTo>
                                <a:lnTo>
                                  <a:pt x="18157" y="434798"/>
                                </a:lnTo>
                                <a:lnTo>
                                  <a:pt x="16717" y="412592"/>
                                </a:lnTo>
                                <a:lnTo>
                                  <a:pt x="15734" y="389749"/>
                                </a:lnTo>
                                <a:lnTo>
                                  <a:pt x="15242" y="366281"/>
                                </a:lnTo>
                                <a:lnTo>
                                  <a:pt x="15190" y="342176"/>
                                </a:lnTo>
                                <a:lnTo>
                                  <a:pt x="15629" y="317433"/>
                                </a:lnTo>
                                <a:lnTo>
                                  <a:pt x="16542" y="292082"/>
                                </a:lnTo>
                                <a:lnTo>
                                  <a:pt x="17911" y="266100"/>
                                </a:lnTo>
                                <a:lnTo>
                                  <a:pt x="19773" y="239478"/>
                                </a:lnTo>
                                <a:lnTo>
                                  <a:pt x="22108" y="212228"/>
                                </a:lnTo>
                                <a:lnTo>
                                  <a:pt x="24883" y="184338"/>
                                </a:lnTo>
                                <a:lnTo>
                                  <a:pt x="28149" y="155816"/>
                                </a:lnTo>
                                <a:lnTo>
                                  <a:pt x="31871" y="126687"/>
                                </a:lnTo>
                                <a:lnTo>
                                  <a:pt x="36086" y="96898"/>
                                </a:lnTo>
                                <a:lnTo>
                                  <a:pt x="40774" y="66499"/>
                                </a:lnTo>
                                <a:lnTo>
                                  <a:pt x="45919" y="35468"/>
                                </a:lnTo>
                                <a:lnTo>
                                  <a:pt x="51521" y="380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4" name="Freeform: Shape 2594"/>
                        <wps:cNvSpPr/>
                        <wps:spPr>
                          <a:xfrm>
                            <a:off x="907074" y="1162359"/>
                            <a:ext cx="798175" cy="1903855"/>
                          </a:xfrm>
                          <a:custGeom>
                            <a:avLst/>
                            <a:gdLst>
                              <a:gd name="connsiteX0" fmla="*/ 757817 w 798175"/>
                              <a:gd name="connsiteY0" fmla="*/ 1903855 h 1903855"/>
                              <a:gd name="connsiteX1" fmla="*/ 761982 w 798175"/>
                              <a:gd name="connsiteY1" fmla="*/ 1880695 h 1903855"/>
                              <a:gd name="connsiteX2" fmla="*/ 765945 w 798175"/>
                              <a:gd name="connsiteY2" fmla="*/ 1857639 h 1903855"/>
                              <a:gd name="connsiteX3" fmla="*/ 769656 w 798175"/>
                              <a:gd name="connsiteY3" fmla="*/ 1834672 h 1903855"/>
                              <a:gd name="connsiteX4" fmla="*/ 773143 w 798175"/>
                              <a:gd name="connsiteY4" fmla="*/ 1811774 h 1903855"/>
                              <a:gd name="connsiteX5" fmla="*/ 776406 w 798175"/>
                              <a:gd name="connsiteY5" fmla="*/ 1788982 h 1903855"/>
                              <a:gd name="connsiteX6" fmla="*/ 779437 w 798175"/>
                              <a:gd name="connsiteY6" fmla="*/ 1766278 h 1903855"/>
                              <a:gd name="connsiteX7" fmla="*/ 782241 w 798175"/>
                              <a:gd name="connsiteY7" fmla="*/ 1743679 h 1903855"/>
                              <a:gd name="connsiteX8" fmla="*/ 784826 w 798175"/>
                              <a:gd name="connsiteY8" fmla="*/ 1721133 h 1903855"/>
                              <a:gd name="connsiteX9" fmla="*/ 787154 w 798175"/>
                              <a:gd name="connsiteY9" fmla="*/ 1698692 h 1903855"/>
                              <a:gd name="connsiteX10" fmla="*/ 789282 w 798175"/>
                              <a:gd name="connsiteY10" fmla="*/ 1676339 h 1903855"/>
                              <a:gd name="connsiteX11" fmla="*/ 791182 w 798175"/>
                              <a:gd name="connsiteY11" fmla="*/ 1654091 h 1903855"/>
                              <a:gd name="connsiteX12" fmla="*/ 792857 w 798175"/>
                              <a:gd name="connsiteY12" fmla="*/ 1631896 h 1903855"/>
                              <a:gd name="connsiteX13" fmla="*/ 794306 w 798175"/>
                              <a:gd name="connsiteY13" fmla="*/ 1609806 h 1903855"/>
                              <a:gd name="connsiteX14" fmla="*/ 795505 w 798175"/>
                              <a:gd name="connsiteY14" fmla="*/ 1587822 h 1903855"/>
                              <a:gd name="connsiteX15" fmla="*/ 796501 w 798175"/>
                              <a:gd name="connsiteY15" fmla="*/ 1565926 h 1903855"/>
                              <a:gd name="connsiteX16" fmla="*/ 797272 w 798175"/>
                              <a:gd name="connsiteY16" fmla="*/ 1544099 h 1903855"/>
                              <a:gd name="connsiteX17" fmla="*/ 797793 w 798175"/>
                              <a:gd name="connsiteY17" fmla="*/ 1522361 h 1903855"/>
                              <a:gd name="connsiteX18" fmla="*/ 798113 w 798175"/>
                              <a:gd name="connsiteY18" fmla="*/ 1500728 h 1903855"/>
                              <a:gd name="connsiteX19" fmla="*/ 798176 w 798175"/>
                              <a:gd name="connsiteY19" fmla="*/ 1479182 h 1903855"/>
                              <a:gd name="connsiteX20" fmla="*/ 798043 w 798175"/>
                              <a:gd name="connsiteY20" fmla="*/ 1457690 h 1903855"/>
                              <a:gd name="connsiteX21" fmla="*/ 797660 w 798175"/>
                              <a:gd name="connsiteY21" fmla="*/ 1436337 h 1903855"/>
                              <a:gd name="connsiteX22" fmla="*/ 797070 w 798175"/>
                              <a:gd name="connsiteY22" fmla="*/ 1415056 h 1903855"/>
                              <a:gd name="connsiteX23" fmla="*/ 796229 w 798175"/>
                              <a:gd name="connsiteY23" fmla="*/ 1393844 h 1903855"/>
                              <a:gd name="connsiteX24" fmla="*/ 795193 w 798175"/>
                              <a:gd name="connsiteY24" fmla="*/ 1372755 h 1903855"/>
                              <a:gd name="connsiteX25" fmla="*/ 793901 w 798175"/>
                              <a:gd name="connsiteY25" fmla="*/ 1351719 h 1903855"/>
                              <a:gd name="connsiteX26" fmla="*/ 792382 w 798175"/>
                              <a:gd name="connsiteY26" fmla="*/ 1330788 h 1903855"/>
                              <a:gd name="connsiteX27" fmla="*/ 790661 w 798175"/>
                              <a:gd name="connsiteY27" fmla="*/ 1309963 h 1903855"/>
                              <a:gd name="connsiteX28" fmla="*/ 788696 w 798175"/>
                              <a:gd name="connsiteY28" fmla="*/ 1289208 h 1903855"/>
                              <a:gd name="connsiteX29" fmla="*/ 786501 w 798175"/>
                              <a:gd name="connsiteY29" fmla="*/ 1268540 h 1903855"/>
                              <a:gd name="connsiteX30" fmla="*/ 784078 w 798175"/>
                              <a:gd name="connsiteY30" fmla="*/ 1247961 h 1903855"/>
                              <a:gd name="connsiteX31" fmla="*/ 781452 w 798175"/>
                              <a:gd name="connsiteY31" fmla="*/ 1227487 h 1903855"/>
                              <a:gd name="connsiteX32" fmla="*/ 778578 w 798175"/>
                              <a:gd name="connsiteY32" fmla="*/ 1207083 h 1903855"/>
                              <a:gd name="connsiteX33" fmla="*/ 775473 w 798175"/>
                              <a:gd name="connsiteY33" fmla="*/ 1186749 h 1903855"/>
                              <a:gd name="connsiteX34" fmla="*/ 772148 w 798175"/>
                              <a:gd name="connsiteY34" fmla="*/ 1166538 h 1903855"/>
                              <a:gd name="connsiteX35" fmla="*/ 768595 w 798175"/>
                              <a:gd name="connsiteY35" fmla="*/ 1146433 h 1903855"/>
                              <a:gd name="connsiteX36" fmla="*/ 764816 w 798175"/>
                              <a:gd name="connsiteY36" fmla="*/ 1126362 h 1903855"/>
                              <a:gd name="connsiteX37" fmla="*/ 760806 w 798175"/>
                              <a:gd name="connsiteY37" fmla="*/ 1106432 h 1903855"/>
                              <a:gd name="connsiteX38" fmla="*/ 756575 w 798175"/>
                              <a:gd name="connsiteY38" fmla="*/ 1086555 h 1903855"/>
                              <a:gd name="connsiteX39" fmla="*/ 752114 w 798175"/>
                              <a:gd name="connsiteY39" fmla="*/ 1066783 h 1903855"/>
                              <a:gd name="connsiteX40" fmla="*/ 747409 w 798175"/>
                              <a:gd name="connsiteY40" fmla="*/ 1047099 h 1903855"/>
                              <a:gd name="connsiteX41" fmla="*/ 742494 w 798175"/>
                              <a:gd name="connsiteY41" fmla="*/ 1027503 h 1903855"/>
                              <a:gd name="connsiteX42" fmla="*/ 737355 w 798175"/>
                              <a:gd name="connsiteY42" fmla="*/ 1007995 h 1903855"/>
                              <a:gd name="connsiteX43" fmla="*/ 731990 w 798175"/>
                              <a:gd name="connsiteY43" fmla="*/ 988556 h 1903855"/>
                              <a:gd name="connsiteX44" fmla="*/ 726380 w 798175"/>
                              <a:gd name="connsiteY44" fmla="*/ 969224 h 1903855"/>
                              <a:gd name="connsiteX45" fmla="*/ 720562 w 798175"/>
                              <a:gd name="connsiteY45" fmla="*/ 949996 h 1903855"/>
                              <a:gd name="connsiteX46" fmla="*/ 714518 w 798175"/>
                              <a:gd name="connsiteY46" fmla="*/ 930839 h 1903855"/>
                              <a:gd name="connsiteX47" fmla="*/ 708225 w 798175"/>
                              <a:gd name="connsiteY47" fmla="*/ 911769 h 1903855"/>
                              <a:gd name="connsiteX48" fmla="*/ 701730 w 798175"/>
                              <a:gd name="connsiteY48" fmla="*/ 892788 h 1903855"/>
                              <a:gd name="connsiteX49" fmla="*/ 695008 w 798175"/>
                              <a:gd name="connsiteY49" fmla="*/ 873912 h 1903855"/>
                              <a:gd name="connsiteX50" fmla="*/ 688036 w 798175"/>
                              <a:gd name="connsiteY50" fmla="*/ 855105 h 1903855"/>
                              <a:gd name="connsiteX51" fmla="*/ 680856 w 798175"/>
                              <a:gd name="connsiteY51" fmla="*/ 836422 h 1903855"/>
                              <a:gd name="connsiteX52" fmla="*/ 673434 w 798175"/>
                              <a:gd name="connsiteY52" fmla="*/ 817792 h 1903855"/>
                              <a:gd name="connsiteX53" fmla="*/ 665785 w 798175"/>
                              <a:gd name="connsiteY53" fmla="*/ 799249 h 1903855"/>
                              <a:gd name="connsiteX54" fmla="*/ 657927 w 798175"/>
                              <a:gd name="connsiteY54" fmla="*/ 780794 h 1903855"/>
                              <a:gd name="connsiteX55" fmla="*/ 649826 w 798175"/>
                              <a:gd name="connsiteY55" fmla="*/ 762445 h 1903855"/>
                              <a:gd name="connsiteX56" fmla="*/ 641493 w 798175"/>
                              <a:gd name="connsiteY56" fmla="*/ 744183 h 1903855"/>
                              <a:gd name="connsiteX57" fmla="*/ 632964 w 798175"/>
                              <a:gd name="connsiteY57" fmla="*/ 725992 h 1903855"/>
                              <a:gd name="connsiteX58" fmla="*/ 624179 w 798175"/>
                              <a:gd name="connsiteY58" fmla="*/ 707905 h 1903855"/>
                              <a:gd name="connsiteX59" fmla="*/ 615167 w 798175"/>
                              <a:gd name="connsiteY59" fmla="*/ 689907 h 1903855"/>
                              <a:gd name="connsiteX60" fmla="*/ 605938 w 798175"/>
                              <a:gd name="connsiteY60" fmla="*/ 672014 h 1903855"/>
                              <a:gd name="connsiteX61" fmla="*/ 596497 w 798175"/>
                              <a:gd name="connsiteY61" fmla="*/ 654191 h 1903855"/>
                              <a:gd name="connsiteX62" fmla="*/ 586808 w 798175"/>
                              <a:gd name="connsiteY62" fmla="*/ 636456 h 1903855"/>
                              <a:gd name="connsiteX63" fmla="*/ 576894 w 798175"/>
                              <a:gd name="connsiteY63" fmla="*/ 618827 h 1903855"/>
                              <a:gd name="connsiteX64" fmla="*/ 566753 w 798175"/>
                              <a:gd name="connsiteY64" fmla="*/ 601250 h 1903855"/>
                              <a:gd name="connsiteX65" fmla="*/ 556386 w 798175"/>
                              <a:gd name="connsiteY65" fmla="*/ 583782 h 1903855"/>
                              <a:gd name="connsiteX66" fmla="*/ 545794 w 798175"/>
                              <a:gd name="connsiteY66" fmla="*/ 566421 h 1903855"/>
                              <a:gd name="connsiteX67" fmla="*/ 534968 w 798175"/>
                              <a:gd name="connsiteY67" fmla="*/ 549125 h 1903855"/>
                              <a:gd name="connsiteX68" fmla="*/ 523925 w 798175"/>
                              <a:gd name="connsiteY68" fmla="*/ 531926 h 1903855"/>
                              <a:gd name="connsiteX69" fmla="*/ 512653 w 798175"/>
                              <a:gd name="connsiteY69" fmla="*/ 514814 h 1903855"/>
                              <a:gd name="connsiteX70" fmla="*/ 501134 w 798175"/>
                              <a:gd name="connsiteY70" fmla="*/ 497790 h 1903855"/>
                              <a:gd name="connsiteX71" fmla="*/ 489406 w 798175"/>
                              <a:gd name="connsiteY71" fmla="*/ 480858 h 1903855"/>
                              <a:gd name="connsiteX72" fmla="*/ 477457 w 798175"/>
                              <a:gd name="connsiteY72" fmla="*/ 464020 h 1903855"/>
                              <a:gd name="connsiteX73" fmla="*/ 465275 w 798175"/>
                              <a:gd name="connsiteY73" fmla="*/ 447267 h 1903855"/>
                              <a:gd name="connsiteX74" fmla="*/ 452852 w 798175"/>
                              <a:gd name="connsiteY74" fmla="*/ 430585 h 1903855"/>
                              <a:gd name="connsiteX75" fmla="*/ 440219 w 798175"/>
                              <a:gd name="connsiteY75" fmla="*/ 414018 h 1903855"/>
                              <a:gd name="connsiteX76" fmla="*/ 427360 w 798175"/>
                              <a:gd name="connsiteY76" fmla="*/ 397516 h 1903855"/>
                              <a:gd name="connsiteX77" fmla="*/ 414254 w 798175"/>
                              <a:gd name="connsiteY77" fmla="*/ 381127 h 1903855"/>
                              <a:gd name="connsiteX78" fmla="*/ 400949 w 798175"/>
                              <a:gd name="connsiteY78" fmla="*/ 364810 h 1903855"/>
                              <a:gd name="connsiteX79" fmla="*/ 387412 w 798175"/>
                              <a:gd name="connsiteY79" fmla="*/ 348602 h 1903855"/>
                              <a:gd name="connsiteX80" fmla="*/ 373628 w 798175"/>
                              <a:gd name="connsiteY80" fmla="*/ 332465 h 1903855"/>
                              <a:gd name="connsiteX81" fmla="*/ 359638 w 798175"/>
                              <a:gd name="connsiteY81" fmla="*/ 316414 h 1903855"/>
                              <a:gd name="connsiteX82" fmla="*/ 345400 w 798175"/>
                              <a:gd name="connsiteY82" fmla="*/ 300456 h 1903855"/>
                              <a:gd name="connsiteX83" fmla="*/ 330938 w 798175"/>
                              <a:gd name="connsiteY83" fmla="*/ 284590 h 1903855"/>
                              <a:gd name="connsiteX84" fmla="*/ 316265 w 798175"/>
                              <a:gd name="connsiteY84" fmla="*/ 268811 h 1903855"/>
                              <a:gd name="connsiteX85" fmla="*/ 301350 w 798175"/>
                              <a:gd name="connsiteY85" fmla="*/ 253125 h 1903855"/>
                              <a:gd name="connsiteX86" fmla="*/ 286208 w 798175"/>
                              <a:gd name="connsiteY86" fmla="*/ 237510 h 1903855"/>
                              <a:gd name="connsiteX87" fmla="*/ 270858 w 798175"/>
                              <a:gd name="connsiteY87" fmla="*/ 222003 h 1903855"/>
                              <a:gd name="connsiteX88" fmla="*/ 255265 w 798175"/>
                              <a:gd name="connsiteY88" fmla="*/ 206589 h 1903855"/>
                              <a:gd name="connsiteX89" fmla="*/ 239438 w 798175"/>
                              <a:gd name="connsiteY89" fmla="*/ 191244 h 1903855"/>
                              <a:gd name="connsiteX90" fmla="*/ 223394 w 798175"/>
                              <a:gd name="connsiteY90" fmla="*/ 176011 h 1903855"/>
                              <a:gd name="connsiteX91" fmla="*/ 207139 w 798175"/>
                              <a:gd name="connsiteY91" fmla="*/ 160847 h 1903855"/>
                              <a:gd name="connsiteX92" fmla="*/ 190641 w 798175"/>
                              <a:gd name="connsiteY92" fmla="*/ 145792 h 1903855"/>
                              <a:gd name="connsiteX93" fmla="*/ 173912 w 798175"/>
                              <a:gd name="connsiteY93" fmla="*/ 130807 h 1903855"/>
                              <a:gd name="connsiteX94" fmla="*/ 156956 w 798175"/>
                              <a:gd name="connsiteY94" fmla="*/ 115915 h 1903855"/>
                              <a:gd name="connsiteX95" fmla="*/ 139776 w 798175"/>
                              <a:gd name="connsiteY95" fmla="*/ 101110 h 1903855"/>
                              <a:gd name="connsiteX96" fmla="*/ 122369 w 798175"/>
                              <a:gd name="connsiteY96" fmla="*/ 86397 h 1903855"/>
                              <a:gd name="connsiteX97" fmla="*/ 104736 w 798175"/>
                              <a:gd name="connsiteY97" fmla="*/ 71772 h 1903855"/>
                              <a:gd name="connsiteX98" fmla="*/ 86875 w 798175"/>
                              <a:gd name="connsiteY98" fmla="*/ 57245 h 1903855"/>
                              <a:gd name="connsiteX99" fmla="*/ 68768 w 798175"/>
                              <a:gd name="connsiteY99" fmla="*/ 42799 h 1903855"/>
                              <a:gd name="connsiteX100" fmla="*/ 50457 w 798175"/>
                              <a:gd name="connsiteY100" fmla="*/ 28429 h 1903855"/>
                              <a:gd name="connsiteX101" fmla="*/ 31919 w 798175"/>
                              <a:gd name="connsiteY101" fmla="*/ 14169 h 1903855"/>
                              <a:gd name="connsiteX102" fmla="*/ 13155 w 798175"/>
                              <a:gd name="connsiteY102" fmla="*/ 0 h 1903855"/>
                              <a:gd name="connsiteX103" fmla="*/ 0 w 798175"/>
                              <a:gd name="connsiteY103" fmla="*/ 17905 h 1903855"/>
                              <a:gd name="connsiteX104" fmla="*/ 19014 w 798175"/>
                              <a:gd name="connsiteY104" fmla="*/ 31731 h 1903855"/>
                              <a:gd name="connsiteX105" fmla="*/ 37807 w 798175"/>
                              <a:gd name="connsiteY105" fmla="*/ 45656 h 1903855"/>
                              <a:gd name="connsiteX106" fmla="*/ 56367 w 798175"/>
                              <a:gd name="connsiteY106" fmla="*/ 59667 h 1903855"/>
                              <a:gd name="connsiteX107" fmla="*/ 74679 w 798175"/>
                              <a:gd name="connsiteY107" fmla="*/ 73765 h 1903855"/>
                              <a:gd name="connsiteX108" fmla="*/ 92786 w 798175"/>
                              <a:gd name="connsiteY108" fmla="*/ 87979 h 1903855"/>
                              <a:gd name="connsiteX109" fmla="*/ 110622 w 798175"/>
                              <a:gd name="connsiteY109" fmla="*/ 102264 h 1903855"/>
                              <a:gd name="connsiteX110" fmla="*/ 128255 w 798175"/>
                              <a:gd name="connsiteY110" fmla="*/ 116640 h 1903855"/>
                              <a:gd name="connsiteX111" fmla="*/ 145639 w 798175"/>
                              <a:gd name="connsiteY111" fmla="*/ 131103 h 1903855"/>
                              <a:gd name="connsiteX112" fmla="*/ 162798 w 798175"/>
                              <a:gd name="connsiteY112" fmla="*/ 145653 h 1903855"/>
                              <a:gd name="connsiteX113" fmla="*/ 179707 w 798175"/>
                              <a:gd name="connsiteY113" fmla="*/ 160326 h 1903855"/>
                              <a:gd name="connsiteX114" fmla="*/ 196413 w 798175"/>
                              <a:gd name="connsiteY114" fmla="*/ 175060 h 1903855"/>
                              <a:gd name="connsiteX115" fmla="*/ 212847 w 798175"/>
                              <a:gd name="connsiteY115" fmla="*/ 189906 h 1903855"/>
                              <a:gd name="connsiteX116" fmla="*/ 229072 w 798175"/>
                              <a:gd name="connsiteY116" fmla="*/ 204821 h 1903855"/>
                              <a:gd name="connsiteX117" fmla="*/ 245054 w 798175"/>
                              <a:gd name="connsiteY117" fmla="*/ 219854 h 1903855"/>
                              <a:gd name="connsiteX118" fmla="*/ 260810 w 798175"/>
                              <a:gd name="connsiteY118" fmla="*/ 234953 h 1903855"/>
                              <a:gd name="connsiteX119" fmla="*/ 276317 w 798175"/>
                              <a:gd name="connsiteY119" fmla="*/ 250165 h 1903855"/>
                              <a:gd name="connsiteX120" fmla="*/ 291615 w 798175"/>
                              <a:gd name="connsiteY120" fmla="*/ 265439 h 1903855"/>
                              <a:gd name="connsiteX121" fmla="*/ 306646 w 798175"/>
                              <a:gd name="connsiteY121" fmla="*/ 280836 h 1903855"/>
                              <a:gd name="connsiteX122" fmla="*/ 321475 w 798175"/>
                              <a:gd name="connsiteY122" fmla="*/ 296312 h 1903855"/>
                              <a:gd name="connsiteX123" fmla="*/ 336048 w 798175"/>
                              <a:gd name="connsiteY123" fmla="*/ 311865 h 1903855"/>
                              <a:gd name="connsiteX124" fmla="*/ 350401 w 798175"/>
                              <a:gd name="connsiteY124" fmla="*/ 327528 h 1903855"/>
                              <a:gd name="connsiteX125" fmla="*/ 364523 w 798175"/>
                              <a:gd name="connsiteY125" fmla="*/ 343284 h 1903855"/>
                              <a:gd name="connsiteX126" fmla="*/ 378402 w 798175"/>
                              <a:gd name="connsiteY126" fmla="*/ 359126 h 1903855"/>
                              <a:gd name="connsiteX127" fmla="*/ 392048 w 798175"/>
                              <a:gd name="connsiteY127" fmla="*/ 375061 h 1903855"/>
                              <a:gd name="connsiteX128" fmla="*/ 405451 w 798175"/>
                              <a:gd name="connsiteY128" fmla="*/ 391089 h 1903855"/>
                              <a:gd name="connsiteX129" fmla="*/ 418623 w 798175"/>
                              <a:gd name="connsiteY129" fmla="*/ 407203 h 1903855"/>
                              <a:gd name="connsiteX130" fmla="*/ 431575 w 798175"/>
                              <a:gd name="connsiteY130" fmla="*/ 423410 h 1903855"/>
                              <a:gd name="connsiteX131" fmla="*/ 444293 w 798175"/>
                              <a:gd name="connsiteY131" fmla="*/ 439711 h 1903855"/>
                              <a:gd name="connsiteX132" fmla="*/ 456764 w 798175"/>
                              <a:gd name="connsiteY132" fmla="*/ 456097 h 1903855"/>
                              <a:gd name="connsiteX133" fmla="*/ 469014 w 798175"/>
                              <a:gd name="connsiteY133" fmla="*/ 472571 h 1903855"/>
                              <a:gd name="connsiteX134" fmla="*/ 481009 w 798175"/>
                              <a:gd name="connsiteY134" fmla="*/ 489144 h 1903855"/>
                              <a:gd name="connsiteX135" fmla="*/ 492800 w 798175"/>
                              <a:gd name="connsiteY135" fmla="*/ 505827 h 1903855"/>
                              <a:gd name="connsiteX136" fmla="*/ 504344 w 798175"/>
                              <a:gd name="connsiteY136" fmla="*/ 522573 h 1903855"/>
                              <a:gd name="connsiteX137" fmla="*/ 515644 w 798175"/>
                              <a:gd name="connsiteY137" fmla="*/ 539418 h 1903855"/>
                              <a:gd name="connsiteX138" fmla="*/ 526712 w 798175"/>
                              <a:gd name="connsiteY138" fmla="*/ 556345 h 1903855"/>
                              <a:gd name="connsiteX139" fmla="*/ 537553 w 798175"/>
                              <a:gd name="connsiteY139" fmla="*/ 573392 h 1903855"/>
                              <a:gd name="connsiteX140" fmla="*/ 548170 w 798175"/>
                              <a:gd name="connsiteY140" fmla="*/ 590503 h 1903855"/>
                              <a:gd name="connsiteX141" fmla="*/ 558537 w 798175"/>
                              <a:gd name="connsiteY141" fmla="*/ 607729 h 1903855"/>
                              <a:gd name="connsiteX142" fmla="*/ 568678 w 798175"/>
                              <a:gd name="connsiteY142" fmla="*/ 625025 h 1903855"/>
                              <a:gd name="connsiteX143" fmla="*/ 578592 w 798175"/>
                              <a:gd name="connsiteY143" fmla="*/ 642426 h 1903855"/>
                              <a:gd name="connsiteX144" fmla="*/ 588257 w 798175"/>
                              <a:gd name="connsiteY144" fmla="*/ 659898 h 1903855"/>
                              <a:gd name="connsiteX145" fmla="*/ 597697 w 798175"/>
                              <a:gd name="connsiteY145" fmla="*/ 677493 h 1903855"/>
                              <a:gd name="connsiteX146" fmla="*/ 606888 w 798175"/>
                              <a:gd name="connsiteY146" fmla="*/ 695157 h 1903855"/>
                              <a:gd name="connsiteX147" fmla="*/ 615869 w 798175"/>
                              <a:gd name="connsiteY147" fmla="*/ 712910 h 1903855"/>
                              <a:gd name="connsiteX148" fmla="*/ 624607 w 798175"/>
                              <a:gd name="connsiteY148" fmla="*/ 730768 h 1903855"/>
                              <a:gd name="connsiteX149" fmla="*/ 633097 w 798175"/>
                              <a:gd name="connsiteY149" fmla="*/ 748731 h 1903855"/>
                              <a:gd name="connsiteX150" fmla="*/ 641359 w 798175"/>
                              <a:gd name="connsiteY150" fmla="*/ 766764 h 1903855"/>
                              <a:gd name="connsiteX151" fmla="*/ 649398 w 798175"/>
                              <a:gd name="connsiteY151" fmla="*/ 784903 h 1903855"/>
                              <a:gd name="connsiteX152" fmla="*/ 657203 w 798175"/>
                              <a:gd name="connsiteY152" fmla="*/ 803112 h 1903855"/>
                              <a:gd name="connsiteX153" fmla="*/ 664764 w 798175"/>
                              <a:gd name="connsiteY153" fmla="*/ 821427 h 1903855"/>
                              <a:gd name="connsiteX154" fmla="*/ 672101 w 798175"/>
                              <a:gd name="connsiteY154" fmla="*/ 839829 h 1903855"/>
                              <a:gd name="connsiteX155" fmla="*/ 679206 w 798175"/>
                              <a:gd name="connsiteY155" fmla="*/ 858319 h 1903855"/>
                              <a:gd name="connsiteX156" fmla="*/ 686066 w 798175"/>
                              <a:gd name="connsiteY156" fmla="*/ 876914 h 1903855"/>
                              <a:gd name="connsiteX157" fmla="*/ 692695 w 798175"/>
                              <a:gd name="connsiteY157" fmla="*/ 895580 h 1903855"/>
                              <a:gd name="connsiteX158" fmla="*/ 699104 w 798175"/>
                              <a:gd name="connsiteY158" fmla="*/ 914351 h 1903855"/>
                              <a:gd name="connsiteX159" fmla="*/ 705259 w 798175"/>
                              <a:gd name="connsiteY159" fmla="*/ 933209 h 1903855"/>
                              <a:gd name="connsiteX160" fmla="*/ 711192 w 798175"/>
                              <a:gd name="connsiteY160" fmla="*/ 952173 h 1903855"/>
                              <a:gd name="connsiteX161" fmla="*/ 716894 w 798175"/>
                              <a:gd name="connsiteY161" fmla="*/ 971208 h 1903855"/>
                              <a:gd name="connsiteX162" fmla="*/ 722346 w 798175"/>
                              <a:gd name="connsiteY162" fmla="*/ 990330 h 1903855"/>
                              <a:gd name="connsiteX163" fmla="*/ 727579 w 798175"/>
                              <a:gd name="connsiteY163" fmla="*/ 1009540 h 1903855"/>
                              <a:gd name="connsiteX164" fmla="*/ 732557 w 798175"/>
                              <a:gd name="connsiteY164" fmla="*/ 1028873 h 1903855"/>
                              <a:gd name="connsiteX165" fmla="*/ 737332 w 798175"/>
                              <a:gd name="connsiteY165" fmla="*/ 1048276 h 1903855"/>
                              <a:gd name="connsiteX166" fmla="*/ 741864 w 798175"/>
                              <a:gd name="connsiteY166" fmla="*/ 1067784 h 1903855"/>
                              <a:gd name="connsiteX167" fmla="*/ 746140 w 798175"/>
                              <a:gd name="connsiteY167" fmla="*/ 1087363 h 1903855"/>
                              <a:gd name="connsiteX168" fmla="*/ 750214 w 798175"/>
                              <a:gd name="connsiteY168" fmla="*/ 1107065 h 1903855"/>
                              <a:gd name="connsiteX169" fmla="*/ 754038 w 798175"/>
                              <a:gd name="connsiteY169" fmla="*/ 1126836 h 1903855"/>
                              <a:gd name="connsiteX170" fmla="*/ 757613 w 798175"/>
                              <a:gd name="connsiteY170" fmla="*/ 1146696 h 1903855"/>
                              <a:gd name="connsiteX171" fmla="*/ 760987 w 798175"/>
                              <a:gd name="connsiteY171" fmla="*/ 1166661 h 1903855"/>
                              <a:gd name="connsiteX172" fmla="*/ 764109 w 798175"/>
                              <a:gd name="connsiteY172" fmla="*/ 1186714 h 1903855"/>
                              <a:gd name="connsiteX173" fmla="*/ 766988 w 798175"/>
                              <a:gd name="connsiteY173" fmla="*/ 1206837 h 1903855"/>
                              <a:gd name="connsiteX174" fmla="*/ 769656 w 798175"/>
                              <a:gd name="connsiteY174" fmla="*/ 1227065 h 1903855"/>
                              <a:gd name="connsiteX175" fmla="*/ 772077 w 798175"/>
                              <a:gd name="connsiteY175" fmla="*/ 1247399 h 1903855"/>
                              <a:gd name="connsiteX176" fmla="*/ 774249 w 798175"/>
                              <a:gd name="connsiteY176" fmla="*/ 1267820 h 1903855"/>
                              <a:gd name="connsiteX177" fmla="*/ 776220 w 798175"/>
                              <a:gd name="connsiteY177" fmla="*/ 1288330 h 1903855"/>
                              <a:gd name="connsiteX178" fmla="*/ 777942 w 798175"/>
                              <a:gd name="connsiteY178" fmla="*/ 1308909 h 1903855"/>
                              <a:gd name="connsiteX179" fmla="*/ 779414 w 798175"/>
                              <a:gd name="connsiteY179" fmla="*/ 1329612 h 1903855"/>
                              <a:gd name="connsiteX180" fmla="*/ 780682 w 798175"/>
                              <a:gd name="connsiteY180" fmla="*/ 1350385 h 1903855"/>
                              <a:gd name="connsiteX181" fmla="*/ 781702 w 798175"/>
                              <a:gd name="connsiteY181" fmla="*/ 1371263 h 1903855"/>
                              <a:gd name="connsiteX182" fmla="*/ 782467 w 798175"/>
                              <a:gd name="connsiteY182" fmla="*/ 1392211 h 1903855"/>
                              <a:gd name="connsiteX183" fmla="*/ 783035 w 798175"/>
                              <a:gd name="connsiteY183" fmla="*/ 1413265 h 1903855"/>
                              <a:gd name="connsiteX184" fmla="*/ 783354 w 798175"/>
                              <a:gd name="connsiteY184" fmla="*/ 1434441 h 1903855"/>
                              <a:gd name="connsiteX185" fmla="*/ 783417 w 798175"/>
                              <a:gd name="connsiteY185" fmla="*/ 1455670 h 1903855"/>
                              <a:gd name="connsiteX186" fmla="*/ 783284 w 798175"/>
                              <a:gd name="connsiteY186" fmla="*/ 1476987 h 1903855"/>
                              <a:gd name="connsiteX187" fmla="*/ 782901 w 798175"/>
                              <a:gd name="connsiteY187" fmla="*/ 1498392 h 1903855"/>
                              <a:gd name="connsiteX188" fmla="*/ 782286 w 798175"/>
                              <a:gd name="connsiteY188" fmla="*/ 1519920 h 1903855"/>
                              <a:gd name="connsiteX189" fmla="*/ 781430 w 798175"/>
                              <a:gd name="connsiteY189" fmla="*/ 1541518 h 1903855"/>
                              <a:gd name="connsiteX190" fmla="*/ 780341 w 798175"/>
                              <a:gd name="connsiteY190" fmla="*/ 1563221 h 1903855"/>
                              <a:gd name="connsiteX191" fmla="*/ 779031 w 798175"/>
                              <a:gd name="connsiteY191" fmla="*/ 1584995 h 1903855"/>
                              <a:gd name="connsiteX192" fmla="*/ 777466 w 798175"/>
                              <a:gd name="connsiteY192" fmla="*/ 1606892 h 1903855"/>
                              <a:gd name="connsiteX193" fmla="*/ 775680 w 798175"/>
                              <a:gd name="connsiteY193" fmla="*/ 1628841 h 1903855"/>
                              <a:gd name="connsiteX194" fmla="*/ 773665 w 798175"/>
                              <a:gd name="connsiteY194" fmla="*/ 1650913 h 1903855"/>
                              <a:gd name="connsiteX195" fmla="*/ 771399 w 798175"/>
                              <a:gd name="connsiteY195" fmla="*/ 1673073 h 1903855"/>
                              <a:gd name="connsiteX196" fmla="*/ 768913 w 798175"/>
                              <a:gd name="connsiteY196" fmla="*/ 1695303 h 1903855"/>
                              <a:gd name="connsiteX197" fmla="*/ 766195 w 798175"/>
                              <a:gd name="connsiteY197" fmla="*/ 1717638 h 1903855"/>
                              <a:gd name="connsiteX198" fmla="*/ 763229 w 798175"/>
                              <a:gd name="connsiteY198" fmla="*/ 1740079 h 1903855"/>
                              <a:gd name="connsiteX199" fmla="*/ 760059 w 798175"/>
                              <a:gd name="connsiteY199" fmla="*/ 1762590 h 1903855"/>
                              <a:gd name="connsiteX200" fmla="*/ 756618 w 798175"/>
                              <a:gd name="connsiteY200" fmla="*/ 1785207 h 1903855"/>
                              <a:gd name="connsiteX201" fmla="*/ 752978 w 798175"/>
                              <a:gd name="connsiteY201" fmla="*/ 1807911 h 1903855"/>
                              <a:gd name="connsiteX202" fmla="*/ 749083 w 798175"/>
                              <a:gd name="connsiteY202" fmla="*/ 1830686 h 1903855"/>
                              <a:gd name="connsiteX203" fmla="*/ 744940 w 798175"/>
                              <a:gd name="connsiteY203" fmla="*/ 1853565 h 1903855"/>
                              <a:gd name="connsiteX204" fmla="*/ 740594 w 798175"/>
                              <a:gd name="connsiteY204" fmla="*/ 1876551 h 1903855"/>
                              <a:gd name="connsiteX205" fmla="*/ 735999 w 798175"/>
                              <a:gd name="connsiteY205" fmla="*/ 1899624 h 1903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Lst>
                            <a:rect l="l" t="t" r="r" b="b"/>
                            <a:pathLst>
                              <a:path w="798175" h="1903855">
                                <a:moveTo>
                                  <a:pt x="757817" y="1903855"/>
                                </a:moveTo>
                                <a:lnTo>
                                  <a:pt x="761982" y="1880695"/>
                                </a:lnTo>
                                <a:lnTo>
                                  <a:pt x="765945" y="1857639"/>
                                </a:lnTo>
                                <a:lnTo>
                                  <a:pt x="769656" y="1834672"/>
                                </a:lnTo>
                                <a:lnTo>
                                  <a:pt x="773143" y="1811774"/>
                                </a:lnTo>
                                <a:lnTo>
                                  <a:pt x="776406" y="1788982"/>
                                </a:lnTo>
                                <a:lnTo>
                                  <a:pt x="779437" y="1766278"/>
                                </a:lnTo>
                                <a:lnTo>
                                  <a:pt x="782241" y="1743679"/>
                                </a:lnTo>
                                <a:lnTo>
                                  <a:pt x="784826" y="1721133"/>
                                </a:lnTo>
                                <a:lnTo>
                                  <a:pt x="787154" y="1698692"/>
                                </a:lnTo>
                                <a:lnTo>
                                  <a:pt x="789282" y="1676339"/>
                                </a:lnTo>
                                <a:lnTo>
                                  <a:pt x="791182" y="1654091"/>
                                </a:lnTo>
                                <a:lnTo>
                                  <a:pt x="792857" y="1631896"/>
                                </a:lnTo>
                                <a:lnTo>
                                  <a:pt x="794306" y="1609806"/>
                                </a:lnTo>
                                <a:lnTo>
                                  <a:pt x="795505" y="1587822"/>
                                </a:lnTo>
                                <a:lnTo>
                                  <a:pt x="796501" y="1565926"/>
                                </a:lnTo>
                                <a:lnTo>
                                  <a:pt x="797272" y="1544099"/>
                                </a:lnTo>
                                <a:lnTo>
                                  <a:pt x="797793" y="1522361"/>
                                </a:lnTo>
                                <a:lnTo>
                                  <a:pt x="798113" y="1500728"/>
                                </a:lnTo>
                                <a:lnTo>
                                  <a:pt x="798176" y="1479182"/>
                                </a:lnTo>
                                <a:lnTo>
                                  <a:pt x="798043" y="1457690"/>
                                </a:lnTo>
                                <a:lnTo>
                                  <a:pt x="797660" y="1436337"/>
                                </a:lnTo>
                                <a:lnTo>
                                  <a:pt x="797070" y="1415056"/>
                                </a:lnTo>
                                <a:lnTo>
                                  <a:pt x="796229" y="1393844"/>
                                </a:lnTo>
                                <a:lnTo>
                                  <a:pt x="795193" y="1372755"/>
                                </a:lnTo>
                                <a:lnTo>
                                  <a:pt x="793901" y="1351719"/>
                                </a:lnTo>
                                <a:lnTo>
                                  <a:pt x="792382" y="1330788"/>
                                </a:lnTo>
                                <a:lnTo>
                                  <a:pt x="790661" y="1309963"/>
                                </a:lnTo>
                                <a:lnTo>
                                  <a:pt x="788696" y="1289208"/>
                                </a:lnTo>
                                <a:lnTo>
                                  <a:pt x="786501" y="1268540"/>
                                </a:lnTo>
                                <a:lnTo>
                                  <a:pt x="784078" y="1247961"/>
                                </a:lnTo>
                                <a:lnTo>
                                  <a:pt x="781452" y="1227487"/>
                                </a:lnTo>
                                <a:lnTo>
                                  <a:pt x="778578" y="1207083"/>
                                </a:lnTo>
                                <a:lnTo>
                                  <a:pt x="775473" y="1186749"/>
                                </a:lnTo>
                                <a:lnTo>
                                  <a:pt x="772148" y="1166538"/>
                                </a:lnTo>
                                <a:lnTo>
                                  <a:pt x="768595" y="1146433"/>
                                </a:lnTo>
                                <a:lnTo>
                                  <a:pt x="764816" y="1126362"/>
                                </a:lnTo>
                                <a:lnTo>
                                  <a:pt x="760806" y="1106432"/>
                                </a:lnTo>
                                <a:lnTo>
                                  <a:pt x="756575" y="1086555"/>
                                </a:lnTo>
                                <a:lnTo>
                                  <a:pt x="752114" y="1066783"/>
                                </a:lnTo>
                                <a:lnTo>
                                  <a:pt x="747409" y="1047099"/>
                                </a:lnTo>
                                <a:lnTo>
                                  <a:pt x="742494" y="1027503"/>
                                </a:lnTo>
                                <a:lnTo>
                                  <a:pt x="737355" y="1007995"/>
                                </a:lnTo>
                                <a:lnTo>
                                  <a:pt x="731990" y="988556"/>
                                </a:lnTo>
                                <a:lnTo>
                                  <a:pt x="726380" y="969224"/>
                                </a:lnTo>
                                <a:lnTo>
                                  <a:pt x="720562" y="949996"/>
                                </a:lnTo>
                                <a:lnTo>
                                  <a:pt x="714518" y="930839"/>
                                </a:lnTo>
                                <a:lnTo>
                                  <a:pt x="708225" y="911769"/>
                                </a:lnTo>
                                <a:lnTo>
                                  <a:pt x="701730" y="892788"/>
                                </a:lnTo>
                                <a:lnTo>
                                  <a:pt x="695008" y="873912"/>
                                </a:lnTo>
                                <a:lnTo>
                                  <a:pt x="688036" y="855105"/>
                                </a:lnTo>
                                <a:lnTo>
                                  <a:pt x="680856" y="836422"/>
                                </a:lnTo>
                                <a:lnTo>
                                  <a:pt x="673434" y="817792"/>
                                </a:lnTo>
                                <a:lnTo>
                                  <a:pt x="665785" y="799249"/>
                                </a:lnTo>
                                <a:lnTo>
                                  <a:pt x="657927" y="780794"/>
                                </a:lnTo>
                                <a:lnTo>
                                  <a:pt x="649826" y="762445"/>
                                </a:lnTo>
                                <a:lnTo>
                                  <a:pt x="641493" y="744183"/>
                                </a:lnTo>
                                <a:lnTo>
                                  <a:pt x="632964" y="725992"/>
                                </a:lnTo>
                                <a:lnTo>
                                  <a:pt x="624179" y="707905"/>
                                </a:lnTo>
                                <a:lnTo>
                                  <a:pt x="615167" y="689907"/>
                                </a:lnTo>
                                <a:lnTo>
                                  <a:pt x="605938" y="672014"/>
                                </a:lnTo>
                                <a:lnTo>
                                  <a:pt x="596497" y="654191"/>
                                </a:lnTo>
                                <a:lnTo>
                                  <a:pt x="586808" y="636456"/>
                                </a:lnTo>
                                <a:lnTo>
                                  <a:pt x="576894" y="618827"/>
                                </a:lnTo>
                                <a:lnTo>
                                  <a:pt x="566753" y="601250"/>
                                </a:lnTo>
                                <a:lnTo>
                                  <a:pt x="556386" y="583782"/>
                                </a:lnTo>
                                <a:lnTo>
                                  <a:pt x="545794" y="566421"/>
                                </a:lnTo>
                                <a:lnTo>
                                  <a:pt x="534968" y="549125"/>
                                </a:lnTo>
                                <a:lnTo>
                                  <a:pt x="523925" y="531926"/>
                                </a:lnTo>
                                <a:lnTo>
                                  <a:pt x="512653" y="514814"/>
                                </a:lnTo>
                                <a:lnTo>
                                  <a:pt x="501134" y="497790"/>
                                </a:lnTo>
                                <a:lnTo>
                                  <a:pt x="489406" y="480858"/>
                                </a:lnTo>
                                <a:lnTo>
                                  <a:pt x="477457" y="464020"/>
                                </a:lnTo>
                                <a:lnTo>
                                  <a:pt x="465275" y="447267"/>
                                </a:lnTo>
                                <a:lnTo>
                                  <a:pt x="452852" y="430585"/>
                                </a:lnTo>
                                <a:lnTo>
                                  <a:pt x="440219" y="414018"/>
                                </a:lnTo>
                                <a:lnTo>
                                  <a:pt x="427360" y="397516"/>
                                </a:lnTo>
                                <a:lnTo>
                                  <a:pt x="414254" y="381127"/>
                                </a:lnTo>
                                <a:lnTo>
                                  <a:pt x="400949" y="364810"/>
                                </a:lnTo>
                                <a:lnTo>
                                  <a:pt x="387412" y="348602"/>
                                </a:lnTo>
                                <a:lnTo>
                                  <a:pt x="373628" y="332465"/>
                                </a:lnTo>
                                <a:lnTo>
                                  <a:pt x="359638" y="316414"/>
                                </a:lnTo>
                                <a:lnTo>
                                  <a:pt x="345400" y="300456"/>
                                </a:lnTo>
                                <a:lnTo>
                                  <a:pt x="330938" y="284590"/>
                                </a:lnTo>
                                <a:lnTo>
                                  <a:pt x="316265" y="268811"/>
                                </a:lnTo>
                                <a:lnTo>
                                  <a:pt x="301350" y="253125"/>
                                </a:lnTo>
                                <a:lnTo>
                                  <a:pt x="286208" y="237510"/>
                                </a:lnTo>
                                <a:lnTo>
                                  <a:pt x="270858" y="222003"/>
                                </a:lnTo>
                                <a:lnTo>
                                  <a:pt x="255265" y="206589"/>
                                </a:lnTo>
                                <a:lnTo>
                                  <a:pt x="239438" y="191244"/>
                                </a:lnTo>
                                <a:lnTo>
                                  <a:pt x="223394" y="176011"/>
                                </a:lnTo>
                                <a:lnTo>
                                  <a:pt x="207139" y="160847"/>
                                </a:lnTo>
                                <a:lnTo>
                                  <a:pt x="190641" y="145792"/>
                                </a:lnTo>
                                <a:lnTo>
                                  <a:pt x="173912" y="130807"/>
                                </a:lnTo>
                                <a:lnTo>
                                  <a:pt x="156956" y="115915"/>
                                </a:lnTo>
                                <a:lnTo>
                                  <a:pt x="139776" y="101110"/>
                                </a:lnTo>
                                <a:lnTo>
                                  <a:pt x="122369" y="86397"/>
                                </a:lnTo>
                                <a:lnTo>
                                  <a:pt x="104736" y="71772"/>
                                </a:lnTo>
                                <a:lnTo>
                                  <a:pt x="86875" y="57245"/>
                                </a:lnTo>
                                <a:lnTo>
                                  <a:pt x="68768" y="42799"/>
                                </a:lnTo>
                                <a:lnTo>
                                  <a:pt x="50457" y="28429"/>
                                </a:lnTo>
                                <a:lnTo>
                                  <a:pt x="31919" y="14169"/>
                                </a:lnTo>
                                <a:lnTo>
                                  <a:pt x="13155" y="0"/>
                                </a:lnTo>
                                <a:lnTo>
                                  <a:pt x="0" y="17905"/>
                                </a:lnTo>
                                <a:lnTo>
                                  <a:pt x="19014" y="31731"/>
                                </a:lnTo>
                                <a:lnTo>
                                  <a:pt x="37807" y="45656"/>
                                </a:lnTo>
                                <a:lnTo>
                                  <a:pt x="56367" y="59667"/>
                                </a:lnTo>
                                <a:lnTo>
                                  <a:pt x="74679" y="73765"/>
                                </a:lnTo>
                                <a:lnTo>
                                  <a:pt x="92786" y="87979"/>
                                </a:lnTo>
                                <a:lnTo>
                                  <a:pt x="110622" y="102264"/>
                                </a:lnTo>
                                <a:lnTo>
                                  <a:pt x="128255" y="116640"/>
                                </a:lnTo>
                                <a:lnTo>
                                  <a:pt x="145639" y="131103"/>
                                </a:lnTo>
                                <a:lnTo>
                                  <a:pt x="162798" y="145653"/>
                                </a:lnTo>
                                <a:lnTo>
                                  <a:pt x="179707" y="160326"/>
                                </a:lnTo>
                                <a:lnTo>
                                  <a:pt x="196413" y="175060"/>
                                </a:lnTo>
                                <a:lnTo>
                                  <a:pt x="212847" y="189906"/>
                                </a:lnTo>
                                <a:lnTo>
                                  <a:pt x="229072" y="204821"/>
                                </a:lnTo>
                                <a:lnTo>
                                  <a:pt x="245054" y="219854"/>
                                </a:lnTo>
                                <a:lnTo>
                                  <a:pt x="260810" y="234953"/>
                                </a:lnTo>
                                <a:lnTo>
                                  <a:pt x="276317" y="250165"/>
                                </a:lnTo>
                                <a:lnTo>
                                  <a:pt x="291615" y="265439"/>
                                </a:lnTo>
                                <a:lnTo>
                                  <a:pt x="306646" y="280836"/>
                                </a:lnTo>
                                <a:lnTo>
                                  <a:pt x="321475" y="296312"/>
                                </a:lnTo>
                                <a:lnTo>
                                  <a:pt x="336048" y="311865"/>
                                </a:lnTo>
                                <a:lnTo>
                                  <a:pt x="350401" y="327528"/>
                                </a:lnTo>
                                <a:lnTo>
                                  <a:pt x="364523" y="343284"/>
                                </a:lnTo>
                                <a:lnTo>
                                  <a:pt x="378402" y="359126"/>
                                </a:lnTo>
                                <a:lnTo>
                                  <a:pt x="392048" y="375061"/>
                                </a:lnTo>
                                <a:lnTo>
                                  <a:pt x="405451" y="391089"/>
                                </a:lnTo>
                                <a:lnTo>
                                  <a:pt x="418623" y="407203"/>
                                </a:lnTo>
                                <a:lnTo>
                                  <a:pt x="431575" y="423410"/>
                                </a:lnTo>
                                <a:lnTo>
                                  <a:pt x="444293" y="439711"/>
                                </a:lnTo>
                                <a:lnTo>
                                  <a:pt x="456764" y="456097"/>
                                </a:lnTo>
                                <a:lnTo>
                                  <a:pt x="469014" y="472571"/>
                                </a:lnTo>
                                <a:lnTo>
                                  <a:pt x="481009" y="489144"/>
                                </a:lnTo>
                                <a:lnTo>
                                  <a:pt x="492800" y="505827"/>
                                </a:lnTo>
                                <a:lnTo>
                                  <a:pt x="504344" y="522573"/>
                                </a:lnTo>
                                <a:lnTo>
                                  <a:pt x="515644" y="539418"/>
                                </a:lnTo>
                                <a:lnTo>
                                  <a:pt x="526712" y="556345"/>
                                </a:lnTo>
                                <a:lnTo>
                                  <a:pt x="537553" y="573392"/>
                                </a:lnTo>
                                <a:lnTo>
                                  <a:pt x="548170" y="590503"/>
                                </a:lnTo>
                                <a:lnTo>
                                  <a:pt x="558537" y="607729"/>
                                </a:lnTo>
                                <a:lnTo>
                                  <a:pt x="568678" y="625025"/>
                                </a:lnTo>
                                <a:lnTo>
                                  <a:pt x="578592" y="642426"/>
                                </a:lnTo>
                                <a:lnTo>
                                  <a:pt x="588257" y="659898"/>
                                </a:lnTo>
                                <a:lnTo>
                                  <a:pt x="597697" y="677493"/>
                                </a:lnTo>
                                <a:lnTo>
                                  <a:pt x="606888" y="695157"/>
                                </a:lnTo>
                                <a:lnTo>
                                  <a:pt x="615869" y="712910"/>
                                </a:lnTo>
                                <a:lnTo>
                                  <a:pt x="624607" y="730768"/>
                                </a:lnTo>
                                <a:lnTo>
                                  <a:pt x="633097" y="748731"/>
                                </a:lnTo>
                                <a:lnTo>
                                  <a:pt x="641359" y="766764"/>
                                </a:lnTo>
                                <a:lnTo>
                                  <a:pt x="649398" y="784903"/>
                                </a:lnTo>
                                <a:lnTo>
                                  <a:pt x="657203" y="803112"/>
                                </a:lnTo>
                                <a:lnTo>
                                  <a:pt x="664764" y="821427"/>
                                </a:lnTo>
                                <a:lnTo>
                                  <a:pt x="672101" y="839829"/>
                                </a:lnTo>
                                <a:lnTo>
                                  <a:pt x="679206" y="858319"/>
                                </a:lnTo>
                                <a:lnTo>
                                  <a:pt x="686066" y="876914"/>
                                </a:lnTo>
                                <a:lnTo>
                                  <a:pt x="692695" y="895580"/>
                                </a:lnTo>
                                <a:lnTo>
                                  <a:pt x="699104" y="914351"/>
                                </a:lnTo>
                                <a:lnTo>
                                  <a:pt x="705259" y="933209"/>
                                </a:lnTo>
                                <a:lnTo>
                                  <a:pt x="711192" y="952173"/>
                                </a:lnTo>
                                <a:lnTo>
                                  <a:pt x="716894" y="971208"/>
                                </a:lnTo>
                                <a:lnTo>
                                  <a:pt x="722346" y="990330"/>
                                </a:lnTo>
                                <a:lnTo>
                                  <a:pt x="727579" y="1009540"/>
                                </a:lnTo>
                                <a:lnTo>
                                  <a:pt x="732557" y="1028873"/>
                                </a:lnTo>
                                <a:lnTo>
                                  <a:pt x="737332" y="1048276"/>
                                </a:lnTo>
                                <a:lnTo>
                                  <a:pt x="741864" y="1067784"/>
                                </a:lnTo>
                                <a:lnTo>
                                  <a:pt x="746140" y="1087363"/>
                                </a:lnTo>
                                <a:lnTo>
                                  <a:pt x="750214" y="1107065"/>
                                </a:lnTo>
                                <a:lnTo>
                                  <a:pt x="754038" y="1126836"/>
                                </a:lnTo>
                                <a:lnTo>
                                  <a:pt x="757613" y="1146696"/>
                                </a:lnTo>
                                <a:lnTo>
                                  <a:pt x="760987" y="1166661"/>
                                </a:lnTo>
                                <a:lnTo>
                                  <a:pt x="764109" y="1186714"/>
                                </a:lnTo>
                                <a:lnTo>
                                  <a:pt x="766988" y="1206837"/>
                                </a:lnTo>
                                <a:lnTo>
                                  <a:pt x="769656" y="1227065"/>
                                </a:lnTo>
                                <a:lnTo>
                                  <a:pt x="772077" y="1247399"/>
                                </a:lnTo>
                                <a:lnTo>
                                  <a:pt x="774249" y="1267820"/>
                                </a:lnTo>
                                <a:lnTo>
                                  <a:pt x="776220" y="1288330"/>
                                </a:lnTo>
                                <a:lnTo>
                                  <a:pt x="777942" y="1308909"/>
                                </a:lnTo>
                                <a:lnTo>
                                  <a:pt x="779414" y="1329612"/>
                                </a:lnTo>
                                <a:lnTo>
                                  <a:pt x="780682" y="1350385"/>
                                </a:lnTo>
                                <a:lnTo>
                                  <a:pt x="781702" y="1371263"/>
                                </a:lnTo>
                                <a:lnTo>
                                  <a:pt x="782467" y="1392211"/>
                                </a:lnTo>
                                <a:lnTo>
                                  <a:pt x="783035" y="1413265"/>
                                </a:lnTo>
                                <a:lnTo>
                                  <a:pt x="783354" y="1434441"/>
                                </a:lnTo>
                                <a:lnTo>
                                  <a:pt x="783417" y="1455670"/>
                                </a:lnTo>
                                <a:lnTo>
                                  <a:pt x="783284" y="1476987"/>
                                </a:lnTo>
                                <a:lnTo>
                                  <a:pt x="782901" y="1498392"/>
                                </a:lnTo>
                                <a:lnTo>
                                  <a:pt x="782286" y="1519920"/>
                                </a:lnTo>
                                <a:lnTo>
                                  <a:pt x="781430" y="1541518"/>
                                </a:lnTo>
                                <a:lnTo>
                                  <a:pt x="780341" y="1563221"/>
                                </a:lnTo>
                                <a:lnTo>
                                  <a:pt x="779031" y="1584995"/>
                                </a:lnTo>
                                <a:lnTo>
                                  <a:pt x="777466" y="1606892"/>
                                </a:lnTo>
                                <a:lnTo>
                                  <a:pt x="775680" y="1628841"/>
                                </a:lnTo>
                                <a:lnTo>
                                  <a:pt x="773665" y="1650913"/>
                                </a:lnTo>
                                <a:lnTo>
                                  <a:pt x="771399" y="1673073"/>
                                </a:lnTo>
                                <a:lnTo>
                                  <a:pt x="768913" y="1695303"/>
                                </a:lnTo>
                                <a:lnTo>
                                  <a:pt x="766195" y="1717638"/>
                                </a:lnTo>
                                <a:lnTo>
                                  <a:pt x="763229" y="1740079"/>
                                </a:lnTo>
                                <a:lnTo>
                                  <a:pt x="760059" y="1762590"/>
                                </a:lnTo>
                                <a:lnTo>
                                  <a:pt x="756618" y="1785207"/>
                                </a:lnTo>
                                <a:lnTo>
                                  <a:pt x="752978" y="1807911"/>
                                </a:lnTo>
                                <a:lnTo>
                                  <a:pt x="749083" y="1830686"/>
                                </a:lnTo>
                                <a:lnTo>
                                  <a:pt x="744940" y="1853565"/>
                                </a:lnTo>
                                <a:lnTo>
                                  <a:pt x="740594" y="1876551"/>
                                </a:lnTo>
                                <a:lnTo>
                                  <a:pt x="735999" y="189962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5" name="Freeform: Shape 2595"/>
                        <wps:cNvSpPr/>
                        <wps:spPr>
                          <a:xfrm>
                            <a:off x="907074" y="1162359"/>
                            <a:ext cx="2024751" cy="1329840"/>
                          </a:xfrm>
                          <a:custGeom>
                            <a:avLst/>
                            <a:gdLst>
                              <a:gd name="connsiteX0" fmla="*/ 0 w 2024751"/>
                              <a:gd name="connsiteY0" fmla="*/ 17905 h 1329840"/>
                              <a:gd name="connsiteX1" fmla="*/ 17112 w 2024751"/>
                              <a:gd name="connsiteY1" fmla="*/ 30237 h 1329840"/>
                              <a:gd name="connsiteX2" fmla="*/ 34272 w 2024751"/>
                              <a:gd name="connsiteY2" fmla="*/ 42555 h 1329840"/>
                              <a:gd name="connsiteX3" fmla="*/ 51407 w 2024751"/>
                              <a:gd name="connsiteY3" fmla="*/ 54847 h 1329840"/>
                              <a:gd name="connsiteX4" fmla="*/ 68564 w 2024751"/>
                              <a:gd name="connsiteY4" fmla="*/ 67136 h 1329840"/>
                              <a:gd name="connsiteX5" fmla="*/ 85746 w 2024751"/>
                              <a:gd name="connsiteY5" fmla="*/ 79403 h 1329840"/>
                              <a:gd name="connsiteX6" fmla="*/ 120109 w 2024751"/>
                              <a:gd name="connsiteY6" fmla="*/ 103892 h 1329840"/>
                              <a:gd name="connsiteX7" fmla="*/ 137307 w 2024751"/>
                              <a:gd name="connsiteY7" fmla="*/ 116118 h 1329840"/>
                              <a:gd name="connsiteX8" fmla="*/ 154512 w 2024751"/>
                              <a:gd name="connsiteY8" fmla="*/ 128315 h 1329840"/>
                              <a:gd name="connsiteX9" fmla="*/ 171740 w 2024751"/>
                              <a:gd name="connsiteY9" fmla="*/ 140519 h 1329840"/>
                              <a:gd name="connsiteX10" fmla="*/ 188968 w 2024751"/>
                              <a:gd name="connsiteY10" fmla="*/ 152694 h 1329840"/>
                              <a:gd name="connsiteX11" fmla="*/ 206189 w 2024751"/>
                              <a:gd name="connsiteY11" fmla="*/ 164851 h 1329840"/>
                              <a:gd name="connsiteX12" fmla="*/ 240685 w 2024751"/>
                              <a:gd name="connsiteY12" fmla="*/ 189158 h 1329840"/>
                              <a:gd name="connsiteX13" fmla="*/ 275226 w 2024751"/>
                              <a:gd name="connsiteY13" fmla="*/ 213379 h 1329840"/>
                              <a:gd name="connsiteX14" fmla="*/ 292502 w 2024751"/>
                              <a:gd name="connsiteY14" fmla="*/ 225467 h 1329840"/>
                              <a:gd name="connsiteX15" fmla="*/ 309793 w 2024751"/>
                              <a:gd name="connsiteY15" fmla="*/ 237555 h 1329840"/>
                              <a:gd name="connsiteX16" fmla="*/ 327107 w 2024751"/>
                              <a:gd name="connsiteY16" fmla="*/ 249620 h 1329840"/>
                              <a:gd name="connsiteX17" fmla="*/ 344405 w 2024751"/>
                              <a:gd name="connsiteY17" fmla="*/ 261661 h 1329840"/>
                              <a:gd name="connsiteX18" fmla="*/ 361719 w 2024751"/>
                              <a:gd name="connsiteY18" fmla="*/ 273701 h 1329840"/>
                              <a:gd name="connsiteX19" fmla="*/ 396394 w 2024751"/>
                              <a:gd name="connsiteY19" fmla="*/ 297743 h 1329840"/>
                              <a:gd name="connsiteX20" fmla="*/ 413738 w 2024751"/>
                              <a:gd name="connsiteY20" fmla="*/ 309738 h 1329840"/>
                              <a:gd name="connsiteX21" fmla="*/ 431099 w 2024751"/>
                              <a:gd name="connsiteY21" fmla="*/ 321710 h 1329840"/>
                              <a:gd name="connsiteX22" fmla="*/ 448483 w 2024751"/>
                              <a:gd name="connsiteY22" fmla="*/ 333665 h 1329840"/>
                              <a:gd name="connsiteX23" fmla="*/ 465844 w 2024751"/>
                              <a:gd name="connsiteY23" fmla="*/ 345612 h 1329840"/>
                              <a:gd name="connsiteX24" fmla="*/ 483228 w 2024751"/>
                              <a:gd name="connsiteY24" fmla="*/ 357566 h 1329840"/>
                              <a:gd name="connsiteX25" fmla="*/ 535449 w 2024751"/>
                              <a:gd name="connsiteY25" fmla="*/ 393284 h 1329840"/>
                              <a:gd name="connsiteX26" fmla="*/ 587735 w 2024751"/>
                              <a:gd name="connsiteY26" fmla="*/ 428864 h 1329840"/>
                              <a:gd name="connsiteX27" fmla="*/ 605190 w 2024751"/>
                              <a:gd name="connsiteY27" fmla="*/ 440701 h 1329840"/>
                              <a:gd name="connsiteX28" fmla="*/ 622660 w 2024751"/>
                              <a:gd name="connsiteY28" fmla="*/ 452522 h 1329840"/>
                              <a:gd name="connsiteX29" fmla="*/ 657614 w 2024751"/>
                              <a:gd name="connsiteY29" fmla="*/ 476106 h 1329840"/>
                              <a:gd name="connsiteX30" fmla="*/ 692609 w 2024751"/>
                              <a:gd name="connsiteY30" fmla="*/ 499644 h 1329840"/>
                              <a:gd name="connsiteX31" fmla="*/ 710102 w 2024751"/>
                              <a:gd name="connsiteY31" fmla="*/ 511395 h 1329840"/>
                              <a:gd name="connsiteX32" fmla="*/ 745142 w 2024751"/>
                              <a:gd name="connsiteY32" fmla="*/ 534846 h 1329840"/>
                              <a:gd name="connsiteX33" fmla="*/ 762685 w 2024751"/>
                              <a:gd name="connsiteY33" fmla="*/ 546545 h 1329840"/>
                              <a:gd name="connsiteX34" fmla="*/ 780230 w 2024751"/>
                              <a:gd name="connsiteY34" fmla="*/ 558228 h 1329840"/>
                              <a:gd name="connsiteX35" fmla="*/ 797793 w 2024751"/>
                              <a:gd name="connsiteY35" fmla="*/ 569903 h 1329840"/>
                              <a:gd name="connsiteX36" fmla="*/ 832922 w 2024751"/>
                              <a:gd name="connsiteY36" fmla="*/ 593222 h 1329840"/>
                              <a:gd name="connsiteX37" fmla="*/ 850515 w 2024751"/>
                              <a:gd name="connsiteY37" fmla="*/ 604849 h 1329840"/>
                              <a:gd name="connsiteX38" fmla="*/ 868110 w 2024751"/>
                              <a:gd name="connsiteY38" fmla="*/ 616456 h 1329840"/>
                              <a:gd name="connsiteX39" fmla="*/ 885705 w 2024751"/>
                              <a:gd name="connsiteY39" fmla="*/ 628081 h 1329840"/>
                              <a:gd name="connsiteX40" fmla="*/ 903317 w 2024751"/>
                              <a:gd name="connsiteY40" fmla="*/ 639635 h 1329840"/>
                              <a:gd name="connsiteX41" fmla="*/ 920929 w 2024751"/>
                              <a:gd name="connsiteY41" fmla="*/ 651224 h 1329840"/>
                              <a:gd name="connsiteX42" fmla="*/ 938559 w 2024751"/>
                              <a:gd name="connsiteY42" fmla="*/ 662778 h 1329840"/>
                              <a:gd name="connsiteX43" fmla="*/ 956224 w 2024751"/>
                              <a:gd name="connsiteY43" fmla="*/ 674314 h 1329840"/>
                              <a:gd name="connsiteX44" fmla="*/ 973854 w 2024751"/>
                              <a:gd name="connsiteY44" fmla="*/ 685868 h 1329840"/>
                              <a:gd name="connsiteX45" fmla="*/ 991537 w 2024751"/>
                              <a:gd name="connsiteY45" fmla="*/ 697387 h 1329840"/>
                              <a:gd name="connsiteX46" fmla="*/ 1009185 w 2024751"/>
                              <a:gd name="connsiteY46" fmla="*/ 708889 h 1329840"/>
                              <a:gd name="connsiteX47" fmla="*/ 1044550 w 2024751"/>
                              <a:gd name="connsiteY47" fmla="*/ 731839 h 1329840"/>
                              <a:gd name="connsiteX48" fmla="*/ 1062250 w 2024751"/>
                              <a:gd name="connsiteY48" fmla="*/ 743287 h 1329840"/>
                              <a:gd name="connsiteX49" fmla="*/ 1079968 w 2024751"/>
                              <a:gd name="connsiteY49" fmla="*/ 754754 h 1329840"/>
                              <a:gd name="connsiteX50" fmla="*/ 1097668 w 2024751"/>
                              <a:gd name="connsiteY50" fmla="*/ 766167 h 1329840"/>
                              <a:gd name="connsiteX51" fmla="*/ 1115403 w 2024751"/>
                              <a:gd name="connsiteY51" fmla="*/ 777581 h 1329840"/>
                              <a:gd name="connsiteX52" fmla="*/ 1168627 w 2024751"/>
                              <a:gd name="connsiteY52" fmla="*/ 811734 h 1329840"/>
                              <a:gd name="connsiteX53" fmla="*/ 1186397 w 2024751"/>
                              <a:gd name="connsiteY53" fmla="*/ 823077 h 1329840"/>
                              <a:gd name="connsiteX54" fmla="*/ 1204168 w 2024751"/>
                              <a:gd name="connsiteY54" fmla="*/ 834438 h 1329840"/>
                              <a:gd name="connsiteX55" fmla="*/ 1221938 w 2024751"/>
                              <a:gd name="connsiteY55" fmla="*/ 845764 h 1329840"/>
                              <a:gd name="connsiteX56" fmla="*/ 1239726 w 2024751"/>
                              <a:gd name="connsiteY56" fmla="*/ 857072 h 1329840"/>
                              <a:gd name="connsiteX57" fmla="*/ 1257549 w 2024751"/>
                              <a:gd name="connsiteY57" fmla="*/ 868363 h 1329840"/>
                              <a:gd name="connsiteX58" fmla="*/ 1310984 w 2024751"/>
                              <a:gd name="connsiteY58" fmla="*/ 902182 h 1329840"/>
                              <a:gd name="connsiteX59" fmla="*/ 1328824 w 2024751"/>
                              <a:gd name="connsiteY59" fmla="*/ 913420 h 1329840"/>
                              <a:gd name="connsiteX60" fmla="*/ 1346683 w 2024751"/>
                              <a:gd name="connsiteY60" fmla="*/ 924640 h 1329840"/>
                              <a:gd name="connsiteX61" fmla="*/ 1382399 w 2024751"/>
                              <a:gd name="connsiteY61" fmla="*/ 947046 h 1329840"/>
                              <a:gd name="connsiteX62" fmla="*/ 1418168 w 2024751"/>
                              <a:gd name="connsiteY62" fmla="*/ 969417 h 1329840"/>
                              <a:gd name="connsiteX63" fmla="*/ 1471884 w 2024751"/>
                              <a:gd name="connsiteY63" fmla="*/ 1002815 h 1329840"/>
                              <a:gd name="connsiteX64" fmla="*/ 1489812 w 2024751"/>
                              <a:gd name="connsiteY64" fmla="*/ 1013930 h 1329840"/>
                              <a:gd name="connsiteX65" fmla="*/ 1507740 w 2024751"/>
                              <a:gd name="connsiteY65" fmla="*/ 1025027 h 1329840"/>
                              <a:gd name="connsiteX66" fmla="*/ 1561596 w 2024751"/>
                              <a:gd name="connsiteY66" fmla="*/ 1058232 h 1329840"/>
                              <a:gd name="connsiteX67" fmla="*/ 1597541 w 2024751"/>
                              <a:gd name="connsiteY67" fmla="*/ 1080287 h 1329840"/>
                              <a:gd name="connsiteX68" fmla="*/ 1615522 w 2024751"/>
                              <a:gd name="connsiteY68" fmla="*/ 1091314 h 1329840"/>
                              <a:gd name="connsiteX69" fmla="*/ 1633521 w 2024751"/>
                              <a:gd name="connsiteY69" fmla="*/ 1102288 h 1329840"/>
                              <a:gd name="connsiteX70" fmla="*/ 1651537 w 2024751"/>
                              <a:gd name="connsiteY70" fmla="*/ 1113281 h 1329840"/>
                              <a:gd name="connsiteX71" fmla="*/ 1687570 w 2024751"/>
                              <a:gd name="connsiteY71" fmla="*/ 1135195 h 1329840"/>
                              <a:gd name="connsiteX72" fmla="*/ 1723655 w 2024751"/>
                              <a:gd name="connsiteY72" fmla="*/ 1157056 h 1329840"/>
                              <a:gd name="connsiteX73" fmla="*/ 1741724 w 2024751"/>
                              <a:gd name="connsiteY73" fmla="*/ 1167943 h 1329840"/>
                              <a:gd name="connsiteX74" fmla="*/ 1759793 w 2024751"/>
                              <a:gd name="connsiteY74" fmla="*/ 1178865 h 1329840"/>
                              <a:gd name="connsiteX75" fmla="*/ 1777844 w 2024751"/>
                              <a:gd name="connsiteY75" fmla="*/ 1189716 h 1329840"/>
                              <a:gd name="connsiteX76" fmla="*/ 1795931 w 2024751"/>
                              <a:gd name="connsiteY76" fmla="*/ 1200586 h 1329840"/>
                              <a:gd name="connsiteX77" fmla="*/ 1814035 w 2024751"/>
                              <a:gd name="connsiteY77" fmla="*/ 1211455 h 1329840"/>
                              <a:gd name="connsiteX78" fmla="*/ 1832121 w 2024751"/>
                              <a:gd name="connsiteY78" fmla="*/ 1222272 h 1329840"/>
                              <a:gd name="connsiteX79" fmla="*/ 1850243 w 2024751"/>
                              <a:gd name="connsiteY79" fmla="*/ 1233088 h 1329840"/>
                              <a:gd name="connsiteX80" fmla="*/ 1868365 w 2024751"/>
                              <a:gd name="connsiteY80" fmla="*/ 1243905 h 1329840"/>
                              <a:gd name="connsiteX81" fmla="*/ 1886504 w 2024751"/>
                              <a:gd name="connsiteY81" fmla="*/ 1254704 h 1329840"/>
                              <a:gd name="connsiteX82" fmla="*/ 1904625 w 2024751"/>
                              <a:gd name="connsiteY82" fmla="*/ 1265485 h 1329840"/>
                              <a:gd name="connsiteX83" fmla="*/ 1940939 w 2024751"/>
                              <a:gd name="connsiteY83" fmla="*/ 1286978 h 1329840"/>
                              <a:gd name="connsiteX84" fmla="*/ 1977288 w 2024751"/>
                              <a:gd name="connsiteY84" fmla="*/ 1308435 h 1329840"/>
                              <a:gd name="connsiteX85" fmla="*/ 1995479 w 2024751"/>
                              <a:gd name="connsiteY85" fmla="*/ 1319146 h 1329840"/>
                              <a:gd name="connsiteX86" fmla="*/ 2013671 w 2024751"/>
                              <a:gd name="connsiteY86" fmla="*/ 1329840 h 1329840"/>
                              <a:gd name="connsiteX87" fmla="*/ 2024752 w 2024751"/>
                              <a:gd name="connsiteY87" fmla="*/ 1310542 h 1329840"/>
                              <a:gd name="connsiteX88" fmla="*/ 2006349 w 2024751"/>
                              <a:gd name="connsiteY88" fmla="*/ 1300200 h 1329840"/>
                              <a:gd name="connsiteX89" fmla="*/ 1987999 w 2024751"/>
                              <a:gd name="connsiteY89" fmla="*/ 1289840 h 1329840"/>
                              <a:gd name="connsiteX90" fmla="*/ 1969614 w 2024751"/>
                              <a:gd name="connsiteY90" fmla="*/ 1279427 h 1329840"/>
                              <a:gd name="connsiteX91" fmla="*/ 1951282 w 2024751"/>
                              <a:gd name="connsiteY91" fmla="*/ 1269015 h 1329840"/>
                              <a:gd name="connsiteX92" fmla="*/ 1932949 w 2024751"/>
                              <a:gd name="connsiteY92" fmla="*/ 1258584 h 1329840"/>
                              <a:gd name="connsiteX93" fmla="*/ 1914617 w 2024751"/>
                              <a:gd name="connsiteY93" fmla="*/ 1248119 h 1329840"/>
                              <a:gd name="connsiteX94" fmla="*/ 1896302 w 2024751"/>
                              <a:gd name="connsiteY94" fmla="*/ 1237636 h 1329840"/>
                              <a:gd name="connsiteX95" fmla="*/ 1878005 w 2024751"/>
                              <a:gd name="connsiteY95" fmla="*/ 1227153 h 1329840"/>
                              <a:gd name="connsiteX96" fmla="*/ 1859725 w 2024751"/>
                              <a:gd name="connsiteY96" fmla="*/ 1216635 h 1329840"/>
                              <a:gd name="connsiteX97" fmla="*/ 1841446 w 2024751"/>
                              <a:gd name="connsiteY97" fmla="*/ 1206082 h 1329840"/>
                              <a:gd name="connsiteX98" fmla="*/ 1823201 w 2024751"/>
                              <a:gd name="connsiteY98" fmla="*/ 1195546 h 1329840"/>
                              <a:gd name="connsiteX99" fmla="*/ 1804974 w 2024751"/>
                              <a:gd name="connsiteY99" fmla="*/ 1184976 h 1329840"/>
                              <a:gd name="connsiteX100" fmla="*/ 1786712 w 2024751"/>
                              <a:gd name="connsiteY100" fmla="*/ 1174352 h 1329840"/>
                              <a:gd name="connsiteX101" fmla="*/ 1768502 w 2024751"/>
                              <a:gd name="connsiteY101" fmla="*/ 1163746 h 1329840"/>
                              <a:gd name="connsiteX102" fmla="*/ 1732101 w 2024751"/>
                              <a:gd name="connsiteY102" fmla="*/ 1142464 h 1329840"/>
                              <a:gd name="connsiteX103" fmla="*/ 1713927 w 2024751"/>
                              <a:gd name="connsiteY103" fmla="*/ 1131771 h 1329840"/>
                              <a:gd name="connsiteX104" fmla="*/ 1677613 w 2024751"/>
                              <a:gd name="connsiteY104" fmla="*/ 1110366 h 1329840"/>
                              <a:gd name="connsiteX105" fmla="*/ 1659456 w 2024751"/>
                              <a:gd name="connsiteY105" fmla="*/ 1099602 h 1329840"/>
                              <a:gd name="connsiteX106" fmla="*/ 1641353 w 2024751"/>
                              <a:gd name="connsiteY106" fmla="*/ 1088856 h 1329840"/>
                              <a:gd name="connsiteX107" fmla="*/ 1623248 w 2024751"/>
                              <a:gd name="connsiteY107" fmla="*/ 1078092 h 1329840"/>
                              <a:gd name="connsiteX108" fmla="*/ 1605144 w 2024751"/>
                              <a:gd name="connsiteY108" fmla="*/ 1067258 h 1329840"/>
                              <a:gd name="connsiteX109" fmla="*/ 1568971 w 2024751"/>
                              <a:gd name="connsiteY109" fmla="*/ 1045624 h 1329840"/>
                              <a:gd name="connsiteX110" fmla="*/ 1550920 w 2024751"/>
                              <a:gd name="connsiteY110" fmla="*/ 1034755 h 1329840"/>
                              <a:gd name="connsiteX111" fmla="*/ 1532851 w 2024751"/>
                              <a:gd name="connsiteY111" fmla="*/ 1023868 h 1329840"/>
                              <a:gd name="connsiteX112" fmla="*/ 1514835 w 2024751"/>
                              <a:gd name="connsiteY112" fmla="*/ 1012964 h 1329840"/>
                              <a:gd name="connsiteX113" fmla="*/ 1496801 w 2024751"/>
                              <a:gd name="connsiteY113" fmla="*/ 1002060 h 1329840"/>
                              <a:gd name="connsiteX114" fmla="*/ 1478802 w 2024751"/>
                              <a:gd name="connsiteY114" fmla="*/ 991120 h 1329840"/>
                              <a:gd name="connsiteX115" fmla="*/ 1460821 w 2024751"/>
                              <a:gd name="connsiteY115" fmla="*/ 980146 h 1329840"/>
                              <a:gd name="connsiteX116" fmla="*/ 1442840 w 2024751"/>
                              <a:gd name="connsiteY116" fmla="*/ 969171 h 1329840"/>
                              <a:gd name="connsiteX117" fmla="*/ 1424876 w 2024751"/>
                              <a:gd name="connsiteY117" fmla="*/ 958161 h 1329840"/>
                              <a:gd name="connsiteX118" fmla="*/ 1406913 w 2024751"/>
                              <a:gd name="connsiteY118" fmla="*/ 947151 h 1329840"/>
                              <a:gd name="connsiteX119" fmla="*/ 1388967 w 2024751"/>
                              <a:gd name="connsiteY119" fmla="*/ 936107 h 1329840"/>
                              <a:gd name="connsiteX120" fmla="*/ 1371038 w 2024751"/>
                              <a:gd name="connsiteY120" fmla="*/ 925044 h 1329840"/>
                              <a:gd name="connsiteX121" fmla="*/ 1353109 w 2024751"/>
                              <a:gd name="connsiteY121" fmla="*/ 913964 h 1329840"/>
                              <a:gd name="connsiteX122" fmla="*/ 1335234 w 2024751"/>
                              <a:gd name="connsiteY122" fmla="*/ 902867 h 1329840"/>
                              <a:gd name="connsiteX123" fmla="*/ 1317323 w 2024751"/>
                              <a:gd name="connsiteY123" fmla="*/ 891734 h 1329840"/>
                              <a:gd name="connsiteX124" fmla="*/ 1299464 w 2024751"/>
                              <a:gd name="connsiteY124" fmla="*/ 880584 h 1329840"/>
                              <a:gd name="connsiteX125" fmla="*/ 1281589 w 2024751"/>
                              <a:gd name="connsiteY125" fmla="*/ 869434 h 1329840"/>
                              <a:gd name="connsiteX126" fmla="*/ 1263748 w 2024751"/>
                              <a:gd name="connsiteY126" fmla="*/ 858248 h 1329840"/>
                              <a:gd name="connsiteX127" fmla="*/ 1245907 w 2024751"/>
                              <a:gd name="connsiteY127" fmla="*/ 847046 h 1329840"/>
                              <a:gd name="connsiteX128" fmla="*/ 1228067 w 2024751"/>
                              <a:gd name="connsiteY128" fmla="*/ 835825 h 1329840"/>
                              <a:gd name="connsiteX129" fmla="*/ 1210279 w 2024751"/>
                              <a:gd name="connsiteY129" fmla="*/ 824570 h 1329840"/>
                              <a:gd name="connsiteX130" fmla="*/ 1192473 w 2024751"/>
                              <a:gd name="connsiteY130" fmla="*/ 813314 h 1329840"/>
                              <a:gd name="connsiteX131" fmla="*/ 1156932 w 2024751"/>
                              <a:gd name="connsiteY131" fmla="*/ 790733 h 1329840"/>
                              <a:gd name="connsiteX132" fmla="*/ 1139162 w 2024751"/>
                              <a:gd name="connsiteY132" fmla="*/ 779389 h 1329840"/>
                              <a:gd name="connsiteX133" fmla="*/ 1121409 w 2024751"/>
                              <a:gd name="connsiteY133" fmla="*/ 768064 h 1329840"/>
                              <a:gd name="connsiteX134" fmla="*/ 1103691 w 2024751"/>
                              <a:gd name="connsiteY134" fmla="*/ 756685 h 1329840"/>
                              <a:gd name="connsiteX135" fmla="*/ 1085973 w 2024751"/>
                              <a:gd name="connsiteY135" fmla="*/ 745307 h 1329840"/>
                              <a:gd name="connsiteX136" fmla="*/ 1068273 w 2024751"/>
                              <a:gd name="connsiteY136" fmla="*/ 733893 h 1329840"/>
                              <a:gd name="connsiteX137" fmla="*/ 1050573 w 2024751"/>
                              <a:gd name="connsiteY137" fmla="*/ 722462 h 1329840"/>
                              <a:gd name="connsiteX138" fmla="*/ 1032890 w 2024751"/>
                              <a:gd name="connsiteY138" fmla="*/ 711031 h 1329840"/>
                              <a:gd name="connsiteX139" fmla="*/ 997578 w 2024751"/>
                              <a:gd name="connsiteY139" fmla="*/ 688081 h 1329840"/>
                              <a:gd name="connsiteX140" fmla="*/ 962318 w 2024751"/>
                              <a:gd name="connsiteY140" fmla="*/ 665043 h 1329840"/>
                              <a:gd name="connsiteX141" fmla="*/ 944688 w 2024751"/>
                              <a:gd name="connsiteY141" fmla="*/ 653489 h 1329840"/>
                              <a:gd name="connsiteX142" fmla="*/ 927110 w 2024751"/>
                              <a:gd name="connsiteY142" fmla="*/ 641935 h 1329840"/>
                              <a:gd name="connsiteX143" fmla="*/ 909516 w 2024751"/>
                              <a:gd name="connsiteY143" fmla="*/ 630346 h 1329840"/>
                              <a:gd name="connsiteX144" fmla="*/ 891938 w 2024751"/>
                              <a:gd name="connsiteY144" fmla="*/ 618721 h 1329840"/>
                              <a:gd name="connsiteX145" fmla="*/ 874396 w 2024751"/>
                              <a:gd name="connsiteY145" fmla="*/ 607115 h 1329840"/>
                              <a:gd name="connsiteX146" fmla="*/ 856819 w 2024751"/>
                              <a:gd name="connsiteY146" fmla="*/ 595455 h 1329840"/>
                              <a:gd name="connsiteX147" fmla="*/ 839306 w 2024751"/>
                              <a:gd name="connsiteY147" fmla="*/ 583805 h 1329840"/>
                              <a:gd name="connsiteX148" fmla="*/ 804266 w 2024751"/>
                              <a:gd name="connsiteY148" fmla="*/ 560400 h 1329840"/>
                              <a:gd name="connsiteX149" fmla="*/ 786773 w 2024751"/>
                              <a:gd name="connsiteY149" fmla="*/ 548672 h 1329840"/>
                              <a:gd name="connsiteX150" fmla="*/ 769296 w 2024751"/>
                              <a:gd name="connsiteY150" fmla="*/ 536926 h 1329840"/>
                              <a:gd name="connsiteX151" fmla="*/ 751819 w 2024751"/>
                              <a:gd name="connsiteY151" fmla="*/ 525158 h 1329840"/>
                              <a:gd name="connsiteX152" fmla="*/ 734371 w 2024751"/>
                              <a:gd name="connsiteY152" fmla="*/ 513365 h 1329840"/>
                              <a:gd name="connsiteX153" fmla="*/ 699510 w 2024751"/>
                              <a:gd name="connsiteY153" fmla="*/ 489730 h 1329840"/>
                              <a:gd name="connsiteX154" fmla="*/ 682080 w 2024751"/>
                              <a:gd name="connsiteY154" fmla="*/ 477869 h 1329840"/>
                              <a:gd name="connsiteX155" fmla="*/ 664696 w 2024751"/>
                              <a:gd name="connsiteY155" fmla="*/ 466013 h 1329840"/>
                              <a:gd name="connsiteX156" fmla="*/ 647287 w 2024751"/>
                              <a:gd name="connsiteY156" fmla="*/ 454104 h 1329840"/>
                              <a:gd name="connsiteX157" fmla="*/ 629928 w 2024751"/>
                              <a:gd name="connsiteY157" fmla="*/ 442197 h 1329840"/>
                              <a:gd name="connsiteX158" fmla="*/ 612566 w 2024751"/>
                              <a:gd name="connsiteY158" fmla="*/ 430271 h 1329840"/>
                              <a:gd name="connsiteX159" fmla="*/ 595205 w 2024751"/>
                              <a:gd name="connsiteY159" fmla="*/ 418316 h 1329840"/>
                              <a:gd name="connsiteX160" fmla="*/ 577867 w 2024751"/>
                              <a:gd name="connsiteY160" fmla="*/ 406346 h 1329840"/>
                              <a:gd name="connsiteX161" fmla="*/ 560553 w 2024751"/>
                              <a:gd name="connsiteY161" fmla="*/ 394369 h 1329840"/>
                              <a:gd name="connsiteX162" fmla="*/ 543232 w 2024751"/>
                              <a:gd name="connsiteY162" fmla="*/ 382350 h 1329840"/>
                              <a:gd name="connsiteX163" fmla="*/ 525941 w 2024751"/>
                              <a:gd name="connsiteY163" fmla="*/ 370309 h 1329840"/>
                              <a:gd name="connsiteX164" fmla="*/ 508667 w 2024751"/>
                              <a:gd name="connsiteY164" fmla="*/ 358269 h 1329840"/>
                              <a:gd name="connsiteX165" fmla="*/ 491399 w 2024751"/>
                              <a:gd name="connsiteY165" fmla="*/ 346204 h 1329840"/>
                              <a:gd name="connsiteX166" fmla="*/ 474124 w 2024751"/>
                              <a:gd name="connsiteY166" fmla="*/ 334093 h 1329840"/>
                              <a:gd name="connsiteX167" fmla="*/ 456880 w 2024751"/>
                              <a:gd name="connsiteY167" fmla="*/ 321982 h 1329840"/>
                              <a:gd name="connsiteX168" fmla="*/ 439652 w 2024751"/>
                              <a:gd name="connsiteY168" fmla="*/ 309849 h 1329840"/>
                              <a:gd name="connsiteX169" fmla="*/ 422430 w 2024751"/>
                              <a:gd name="connsiteY169" fmla="*/ 297698 h 1329840"/>
                              <a:gd name="connsiteX170" fmla="*/ 405225 w 2024751"/>
                              <a:gd name="connsiteY170" fmla="*/ 285540 h 1329840"/>
                              <a:gd name="connsiteX171" fmla="*/ 388044 w 2024751"/>
                              <a:gd name="connsiteY171" fmla="*/ 273343 h 1329840"/>
                              <a:gd name="connsiteX172" fmla="*/ 370864 w 2024751"/>
                              <a:gd name="connsiteY172" fmla="*/ 261116 h 1329840"/>
                              <a:gd name="connsiteX173" fmla="*/ 353704 w 2024751"/>
                              <a:gd name="connsiteY173" fmla="*/ 248895 h 1329840"/>
                              <a:gd name="connsiteX174" fmla="*/ 336547 w 2024751"/>
                              <a:gd name="connsiteY174" fmla="*/ 236651 h 1329840"/>
                              <a:gd name="connsiteX175" fmla="*/ 302277 w 2024751"/>
                              <a:gd name="connsiteY175" fmla="*/ 212064 h 1329840"/>
                              <a:gd name="connsiteX176" fmla="*/ 285165 w 2024751"/>
                              <a:gd name="connsiteY176" fmla="*/ 199752 h 1329840"/>
                              <a:gd name="connsiteX177" fmla="*/ 268076 w 2024751"/>
                              <a:gd name="connsiteY177" fmla="*/ 187420 h 1329840"/>
                              <a:gd name="connsiteX178" fmla="*/ 250987 w 2024751"/>
                              <a:gd name="connsiteY178" fmla="*/ 175060 h 1329840"/>
                              <a:gd name="connsiteX179" fmla="*/ 233917 w 2024751"/>
                              <a:gd name="connsiteY179" fmla="*/ 162701 h 1329840"/>
                              <a:gd name="connsiteX180" fmla="*/ 216851 w 2024751"/>
                              <a:gd name="connsiteY180" fmla="*/ 150294 h 1329840"/>
                              <a:gd name="connsiteX181" fmla="*/ 199809 w 2024751"/>
                              <a:gd name="connsiteY181" fmla="*/ 137894 h 1329840"/>
                              <a:gd name="connsiteX182" fmla="*/ 182760 w 2024751"/>
                              <a:gd name="connsiteY182" fmla="*/ 125442 h 1329840"/>
                              <a:gd name="connsiteX183" fmla="*/ 165742 w 2024751"/>
                              <a:gd name="connsiteY183" fmla="*/ 112994 h 1329840"/>
                              <a:gd name="connsiteX184" fmla="*/ 148740 w 2024751"/>
                              <a:gd name="connsiteY184" fmla="*/ 100519 h 1329840"/>
                              <a:gd name="connsiteX185" fmla="*/ 131744 w 2024751"/>
                              <a:gd name="connsiteY185" fmla="*/ 88027 h 1329840"/>
                              <a:gd name="connsiteX186" fmla="*/ 114766 w 2024751"/>
                              <a:gd name="connsiteY186" fmla="*/ 75509 h 1329840"/>
                              <a:gd name="connsiteX187" fmla="*/ 97787 w 2024751"/>
                              <a:gd name="connsiteY187" fmla="*/ 62970 h 1329840"/>
                              <a:gd name="connsiteX188" fmla="*/ 80831 w 2024751"/>
                              <a:gd name="connsiteY188" fmla="*/ 50408 h 1329840"/>
                              <a:gd name="connsiteX189" fmla="*/ 63900 w 2024751"/>
                              <a:gd name="connsiteY189" fmla="*/ 37846 h 1329840"/>
                              <a:gd name="connsiteX190" fmla="*/ 46973 w 2024751"/>
                              <a:gd name="connsiteY190" fmla="*/ 25236 h 1329840"/>
                              <a:gd name="connsiteX191" fmla="*/ 30064 w 2024751"/>
                              <a:gd name="connsiteY191" fmla="*/ 12627 h 1329840"/>
                              <a:gd name="connsiteX192" fmla="*/ 13155 w 2024751"/>
                              <a:gd name="connsiteY192" fmla="*/ 0 h 13298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Lst>
                            <a:rect l="l" t="t" r="r" b="b"/>
                            <a:pathLst>
                              <a:path w="2024751" h="1329840">
                                <a:moveTo>
                                  <a:pt x="0" y="17905"/>
                                </a:moveTo>
                                <a:lnTo>
                                  <a:pt x="17112" y="30237"/>
                                </a:lnTo>
                                <a:lnTo>
                                  <a:pt x="34272" y="42555"/>
                                </a:lnTo>
                                <a:lnTo>
                                  <a:pt x="51407" y="54847"/>
                                </a:lnTo>
                                <a:lnTo>
                                  <a:pt x="68564" y="67136"/>
                                </a:lnTo>
                                <a:lnTo>
                                  <a:pt x="85746" y="79403"/>
                                </a:lnTo>
                                <a:lnTo>
                                  <a:pt x="120109" y="103892"/>
                                </a:lnTo>
                                <a:lnTo>
                                  <a:pt x="137307" y="116118"/>
                                </a:lnTo>
                                <a:lnTo>
                                  <a:pt x="154512" y="128315"/>
                                </a:lnTo>
                                <a:lnTo>
                                  <a:pt x="171740" y="140519"/>
                                </a:lnTo>
                                <a:lnTo>
                                  <a:pt x="188968" y="152694"/>
                                </a:lnTo>
                                <a:lnTo>
                                  <a:pt x="206189" y="164851"/>
                                </a:lnTo>
                                <a:lnTo>
                                  <a:pt x="240685" y="189158"/>
                                </a:lnTo>
                                <a:lnTo>
                                  <a:pt x="275226" y="213379"/>
                                </a:lnTo>
                                <a:lnTo>
                                  <a:pt x="292502" y="225467"/>
                                </a:lnTo>
                                <a:lnTo>
                                  <a:pt x="309793" y="237555"/>
                                </a:lnTo>
                                <a:lnTo>
                                  <a:pt x="327107" y="249620"/>
                                </a:lnTo>
                                <a:lnTo>
                                  <a:pt x="344405" y="261661"/>
                                </a:lnTo>
                                <a:lnTo>
                                  <a:pt x="361719" y="273701"/>
                                </a:lnTo>
                                <a:lnTo>
                                  <a:pt x="396394" y="297743"/>
                                </a:lnTo>
                                <a:lnTo>
                                  <a:pt x="413738" y="309738"/>
                                </a:lnTo>
                                <a:lnTo>
                                  <a:pt x="431099" y="321710"/>
                                </a:lnTo>
                                <a:lnTo>
                                  <a:pt x="448483" y="333665"/>
                                </a:lnTo>
                                <a:lnTo>
                                  <a:pt x="465844" y="345612"/>
                                </a:lnTo>
                                <a:lnTo>
                                  <a:pt x="483228" y="357566"/>
                                </a:lnTo>
                                <a:lnTo>
                                  <a:pt x="535449" y="393284"/>
                                </a:lnTo>
                                <a:lnTo>
                                  <a:pt x="587735" y="428864"/>
                                </a:lnTo>
                                <a:lnTo>
                                  <a:pt x="605190" y="440701"/>
                                </a:lnTo>
                                <a:lnTo>
                                  <a:pt x="622660" y="452522"/>
                                </a:lnTo>
                                <a:lnTo>
                                  <a:pt x="657614" y="476106"/>
                                </a:lnTo>
                                <a:lnTo>
                                  <a:pt x="692609" y="499644"/>
                                </a:lnTo>
                                <a:lnTo>
                                  <a:pt x="710102" y="511395"/>
                                </a:lnTo>
                                <a:lnTo>
                                  <a:pt x="745142" y="534846"/>
                                </a:lnTo>
                                <a:lnTo>
                                  <a:pt x="762685" y="546545"/>
                                </a:lnTo>
                                <a:lnTo>
                                  <a:pt x="780230" y="558228"/>
                                </a:lnTo>
                                <a:lnTo>
                                  <a:pt x="797793" y="569903"/>
                                </a:lnTo>
                                <a:lnTo>
                                  <a:pt x="832922" y="593222"/>
                                </a:lnTo>
                                <a:lnTo>
                                  <a:pt x="850515" y="604849"/>
                                </a:lnTo>
                                <a:lnTo>
                                  <a:pt x="868110" y="616456"/>
                                </a:lnTo>
                                <a:lnTo>
                                  <a:pt x="885705" y="628081"/>
                                </a:lnTo>
                                <a:lnTo>
                                  <a:pt x="903317" y="639635"/>
                                </a:lnTo>
                                <a:lnTo>
                                  <a:pt x="920929" y="651224"/>
                                </a:lnTo>
                                <a:lnTo>
                                  <a:pt x="938559" y="662778"/>
                                </a:lnTo>
                                <a:lnTo>
                                  <a:pt x="956224" y="674314"/>
                                </a:lnTo>
                                <a:lnTo>
                                  <a:pt x="973854" y="685868"/>
                                </a:lnTo>
                                <a:lnTo>
                                  <a:pt x="991537" y="697387"/>
                                </a:lnTo>
                                <a:lnTo>
                                  <a:pt x="1009185" y="708889"/>
                                </a:lnTo>
                                <a:lnTo>
                                  <a:pt x="1044550" y="731839"/>
                                </a:lnTo>
                                <a:lnTo>
                                  <a:pt x="1062250" y="743287"/>
                                </a:lnTo>
                                <a:lnTo>
                                  <a:pt x="1079968" y="754754"/>
                                </a:lnTo>
                                <a:lnTo>
                                  <a:pt x="1097668" y="766167"/>
                                </a:lnTo>
                                <a:lnTo>
                                  <a:pt x="1115403" y="777581"/>
                                </a:lnTo>
                                <a:lnTo>
                                  <a:pt x="1168627" y="811734"/>
                                </a:lnTo>
                                <a:lnTo>
                                  <a:pt x="1186397" y="823077"/>
                                </a:lnTo>
                                <a:lnTo>
                                  <a:pt x="1204168" y="834438"/>
                                </a:lnTo>
                                <a:lnTo>
                                  <a:pt x="1221938" y="845764"/>
                                </a:lnTo>
                                <a:lnTo>
                                  <a:pt x="1239726" y="857072"/>
                                </a:lnTo>
                                <a:lnTo>
                                  <a:pt x="1257549" y="868363"/>
                                </a:lnTo>
                                <a:lnTo>
                                  <a:pt x="1310984" y="902182"/>
                                </a:lnTo>
                                <a:lnTo>
                                  <a:pt x="1328824" y="913420"/>
                                </a:lnTo>
                                <a:lnTo>
                                  <a:pt x="1346683" y="924640"/>
                                </a:lnTo>
                                <a:lnTo>
                                  <a:pt x="1382399" y="947046"/>
                                </a:lnTo>
                                <a:lnTo>
                                  <a:pt x="1418168" y="969417"/>
                                </a:lnTo>
                                <a:lnTo>
                                  <a:pt x="1471884" y="1002815"/>
                                </a:lnTo>
                                <a:lnTo>
                                  <a:pt x="1489812" y="1013930"/>
                                </a:lnTo>
                                <a:lnTo>
                                  <a:pt x="1507740" y="1025027"/>
                                </a:lnTo>
                                <a:lnTo>
                                  <a:pt x="1561596" y="1058232"/>
                                </a:lnTo>
                                <a:lnTo>
                                  <a:pt x="1597541" y="1080287"/>
                                </a:lnTo>
                                <a:lnTo>
                                  <a:pt x="1615522" y="1091314"/>
                                </a:lnTo>
                                <a:lnTo>
                                  <a:pt x="1633521" y="1102288"/>
                                </a:lnTo>
                                <a:lnTo>
                                  <a:pt x="1651537" y="1113281"/>
                                </a:lnTo>
                                <a:lnTo>
                                  <a:pt x="1687570" y="1135195"/>
                                </a:lnTo>
                                <a:lnTo>
                                  <a:pt x="1723655" y="1157056"/>
                                </a:lnTo>
                                <a:lnTo>
                                  <a:pt x="1741724" y="1167943"/>
                                </a:lnTo>
                                <a:lnTo>
                                  <a:pt x="1759793" y="1178865"/>
                                </a:lnTo>
                                <a:lnTo>
                                  <a:pt x="1777844" y="1189716"/>
                                </a:lnTo>
                                <a:lnTo>
                                  <a:pt x="1795931" y="1200586"/>
                                </a:lnTo>
                                <a:lnTo>
                                  <a:pt x="1814035" y="1211455"/>
                                </a:lnTo>
                                <a:lnTo>
                                  <a:pt x="1832121" y="1222272"/>
                                </a:lnTo>
                                <a:lnTo>
                                  <a:pt x="1850243" y="1233088"/>
                                </a:lnTo>
                                <a:lnTo>
                                  <a:pt x="1868365" y="1243905"/>
                                </a:lnTo>
                                <a:lnTo>
                                  <a:pt x="1886504" y="1254704"/>
                                </a:lnTo>
                                <a:lnTo>
                                  <a:pt x="1904625" y="1265485"/>
                                </a:lnTo>
                                <a:lnTo>
                                  <a:pt x="1940939" y="1286978"/>
                                </a:lnTo>
                                <a:lnTo>
                                  <a:pt x="1977288" y="1308435"/>
                                </a:lnTo>
                                <a:lnTo>
                                  <a:pt x="1995479" y="1319146"/>
                                </a:lnTo>
                                <a:lnTo>
                                  <a:pt x="2013671" y="1329840"/>
                                </a:lnTo>
                                <a:lnTo>
                                  <a:pt x="2024752" y="1310542"/>
                                </a:lnTo>
                                <a:lnTo>
                                  <a:pt x="2006349" y="1300200"/>
                                </a:lnTo>
                                <a:lnTo>
                                  <a:pt x="1987999" y="1289840"/>
                                </a:lnTo>
                                <a:lnTo>
                                  <a:pt x="1969614" y="1279427"/>
                                </a:lnTo>
                                <a:lnTo>
                                  <a:pt x="1951282" y="1269015"/>
                                </a:lnTo>
                                <a:lnTo>
                                  <a:pt x="1932949" y="1258584"/>
                                </a:lnTo>
                                <a:lnTo>
                                  <a:pt x="1914617" y="1248119"/>
                                </a:lnTo>
                                <a:lnTo>
                                  <a:pt x="1896302" y="1237636"/>
                                </a:lnTo>
                                <a:lnTo>
                                  <a:pt x="1878005" y="1227153"/>
                                </a:lnTo>
                                <a:lnTo>
                                  <a:pt x="1859725" y="1216635"/>
                                </a:lnTo>
                                <a:lnTo>
                                  <a:pt x="1841446" y="1206082"/>
                                </a:lnTo>
                                <a:lnTo>
                                  <a:pt x="1823201" y="1195546"/>
                                </a:lnTo>
                                <a:lnTo>
                                  <a:pt x="1804974" y="1184976"/>
                                </a:lnTo>
                                <a:lnTo>
                                  <a:pt x="1786712" y="1174352"/>
                                </a:lnTo>
                                <a:lnTo>
                                  <a:pt x="1768502" y="1163746"/>
                                </a:lnTo>
                                <a:lnTo>
                                  <a:pt x="1732101" y="1142464"/>
                                </a:lnTo>
                                <a:lnTo>
                                  <a:pt x="1713927" y="1131771"/>
                                </a:lnTo>
                                <a:lnTo>
                                  <a:pt x="1677613" y="1110366"/>
                                </a:lnTo>
                                <a:lnTo>
                                  <a:pt x="1659456" y="1099602"/>
                                </a:lnTo>
                                <a:lnTo>
                                  <a:pt x="1641353" y="1088856"/>
                                </a:lnTo>
                                <a:lnTo>
                                  <a:pt x="1623248" y="1078092"/>
                                </a:lnTo>
                                <a:lnTo>
                                  <a:pt x="1605144" y="1067258"/>
                                </a:lnTo>
                                <a:lnTo>
                                  <a:pt x="1568971" y="1045624"/>
                                </a:lnTo>
                                <a:lnTo>
                                  <a:pt x="1550920" y="1034755"/>
                                </a:lnTo>
                                <a:lnTo>
                                  <a:pt x="1532851" y="1023868"/>
                                </a:lnTo>
                                <a:lnTo>
                                  <a:pt x="1514835" y="1012964"/>
                                </a:lnTo>
                                <a:lnTo>
                                  <a:pt x="1496801" y="1002060"/>
                                </a:lnTo>
                                <a:lnTo>
                                  <a:pt x="1478802" y="991120"/>
                                </a:lnTo>
                                <a:lnTo>
                                  <a:pt x="1460821" y="980146"/>
                                </a:lnTo>
                                <a:lnTo>
                                  <a:pt x="1442840" y="969171"/>
                                </a:lnTo>
                                <a:lnTo>
                                  <a:pt x="1424876" y="958161"/>
                                </a:lnTo>
                                <a:lnTo>
                                  <a:pt x="1406913" y="947151"/>
                                </a:lnTo>
                                <a:lnTo>
                                  <a:pt x="1388967" y="936107"/>
                                </a:lnTo>
                                <a:lnTo>
                                  <a:pt x="1371038" y="925044"/>
                                </a:lnTo>
                                <a:lnTo>
                                  <a:pt x="1353109" y="913964"/>
                                </a:lnTo>
                                <a:lnTo>
                                  <a:pt x="1335234" y="902867"/>
                                </a:lnTo>
                                <a:lnTo>
                                  <a:pt x="1317323" y="891734"/>
                                </a:lnTo>
                                <a:lnTo>
                                  <a:pt x="1299464" y="880584"/>
                                </a:lnTo>
                                <a:lnTo>
                                  <a:pt x="1281589" y="869434"/>
                                </a:lnTo>
                                <a:lnTo>
                                  <a:pt x="1263748" y="858248"/>
                                </a:lnTo>
                                <a:lnTo>
                                  <a:pt x="1245907" y="847046"/>
                                </a:lnTo>
                                <a:lnTo>
                                  <a:pt x="1228067" y="835825"/>
                                </a:lnTo>
                                <a:lnTo>
                                  <a:pt x="1210279" y="824570"/>
                                </a:lnTo>
                                <a:lnTo>
                                  <a:pt x="1192473" y="813314"/>
                                </a:lnTo>
                                <a:lnTo>
                                  <a:pt x="1156932" y="790733"/>
                                </a:lnTo>
                                <a:lnTo>
                                  <a:pt x="1139162" y="779389"/>
                                </a:lnTo>
                                <a:lnTo>
                                  <a:pt x="1121409" y="768064"/>
                                </a:lnTo>
                                <a:lnTo>
                                  <a:pt x="1103691" y="756685"/>
                                </a:lnTo>
                                <a:lnTo>
                                  <a:pt x="1085973" y="745307"/>
                                </a:lnTo>
                                <a:lnTo>
                                  <a:pt x="1068273" y="733893"/>
                                </a:lnTo>
                                <a:lnTo>
                                  <a:pt x="1050573" y="722462"/>
                                </a:lnTo>
                                <a:lnTo>
                                  <a:pt x="1032890" y="711031"/>
                                </a:lnTo>
                                <a:lnTo>
                                  <a:pt x="997578" y="688081"/>
                                </a:lnTo>
                                <a:lnTo>
                                  <a:pt x="962318" y="665043"/>
                                </a:lnTo>
                                <a:lnTo>
                                  <a:pt x="944688" y="653489"/>
                                </a:lnTo>
                                <a:lnTo>
                                  <a:pt x="927110" y="641935"/>
                                </a:lnTo>
                                <a:lnTo>
                                  <a:pt x="909516" y="630346"/>
                                </a:lnTo>
                                <a:lnTo>
                                  <a:pt x="891938" y="618721"/>
                                </a:lnTo>
                                <a:lnTo>
                                  <a:pt x="874396" y="607115"/>
                                </a:lnTo>
                                <a:lnTo>
                                  <a:pt x="856819" y="595455"/>
                                </a:lnTo>
                                <a:lnTo>
                                  <a:pt x="839306" y="583805"/>
                                </a:lnTo>
                                <a:lnTo>
                                  <a:pt x="804266" y="560400"/>
                                </a:lnTo>
                                <a:lnTo>
                                  <a:pt x="786773" y="548672"/>
                                </a:lnTo>
                                <a:lnTo>
                                  <a:pt x="769296" y="536926"/>
                                </a:lnTo>
                                <a:lnTo>
                                  <a:pt x="751819" y="525158"/>
                                </a:lnTo>
                                <a:lnTo>
                                  <a:pt x="734371" y="513365"/>
                                </a:lnTo>
                                <a:lnTo>
                                  <a:pt x="699510" y="489730"/>
                                </a:lnTo>
                                <a:lnTo>
                                  <a:pt x="682080" y="477869"/>
                                </a:lnTo>
                                <a:lnTo>
                                  <a:pt x="664696" y="466013"/>
                                </a:lnTo>
                                <a:lnTo>
                                  <a:pt x="647287" y="454104"/>
                                </a:lnTo>
                                <a:lnTo>
                                  <a:pt x="629928" y="442197"/>
                                </a:lnTo>
                                <a:lnTo>
                                  <a:pt x="612566" y="430271"/>
                                </a:lnTo>
                                <a:lnTo>
                                  <a:pt x="595205" y="418316"/>
                                </a:lnTo>
                                <a:lnTo>
                                  <a:pt x="577867" y="406346"/>
                                </a:lnTo>
                                <a:lnTo>
                                  <a:pt x="560553" y="394369"/>
                                </a:lnTo>
                                <a:lnTo>
                                  <a:pt x="543232" y="382350"/>
                                </a:lnTo>
                                <a:lnTo>
                                  <a:pt x="525941" y="370309"/>
                                </a:lnTo>
                                <a:lnTo>
                                  <a:pt x="508667" y="358269"/>
                                </a:lnTo>
                                <a:lnTo>
                                  <a:pt x="491399" y="346204"/>
                                </a:lnTo>
                                <a:lnTo>
                                  <a:pt x="474124" y="334093"/>
                                </a:lnTo>
                                <a:lnTo>
                                  <a:pt x="456880" y="321982"/>
                                </a:lnTo>
                                <a:lnTo>
                                  <a:pt x="439652" y="309849"/>
                                </a:lnTo>
                                <a:lnTo>
                                  <a:pt x="422430" y="297698"/>
                                </a:lnTo>
                                <a:lnTo>
                                  <a:pt x="405225" y="285540"/>
                                </a:lnTo>
                                <a:lnTo>
                                  <a:pt x="388044" y="273343"/>
                                </a:lnTo>
                                <a:lnTo>
                                  <a:pt x="370864" y="261116"/>
                                </a:lnTo>
                                <a:lnTo>
                                  <a:pt x="353704" y="248895"/>
                                </a:lnTo>
                                <a:lnTo>
                                  <a:pt x="336547" y="236651"/>
                                </a:lnTo>
                                <a:lnTo>
                                  <a:pt x="302277" y="212064"/>
                                </a:lnTo>
                                <a:lnTo>
                                  <a:pt x="285165" y="199752"/>
                                </a:lnTo>
                                <a:lnTo>
                                  <a:pt x="268076" y="187420"/>
                                </a:lnTo>
                                <a:lnTo>
                                  <a:pt x="250987" y="175060"/>
                                </a:lnTo>
                                <a:lnTo>
                                  <a:pt x="233917" y="162701"/>
                                </a:lnTo>
                                <a:lnTo>
                                  <a:pt x="216851" y="150294"/>
                                </a:lnTo>
                                <a:lnTo>
                                  <a:pt x="199809" y="137894"/>
                                </a:lnTo>
                                <a:lnTo>
                                  <a:pt x="182760" y="125442"/>
                                </a:lnTo>
                                <a:lnTo>
                                  <a:pt x="165742" y="112994"/>
                                </a:lnTo>
                                <a:lnTo>
                                  <a:pt x="148740" y="100519"/>
                                </a:lnTo>
                                <a:lnTo>
                                  <a:pt x="131744" y="88027"/>
                                </a:lnTo>
                                <a:lnTo>
                                  <a:pt x="114766" y="75509"/>
                                </a:lnTo>
                                <a:lnTo>
                                  <a:pt x="97787" y="62970"/>
                                </a:lnTo>
                                <a:lnTo>
                                  <a:pt x="80831" y="50408"/>
                                </a:lnTo>
                                <a:lnTo>
                                  <a:pt x="63900" y="37846"/>
                                </a:lnTo>
                                <a:lnTo>
                                  <a:pt x="46973" y="25236"/>
                                </a:lnTo>
                                <a:lnTo>
                                  <a:pt x="30064" y="12627"/>
                                </a:lnTo>
                                <a:lnTo>
                                  <a:pt x="13155"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6" name="Freeform: Shape 2596"/>
                        <wps:cNvSpPr/>
                        <wps:spPr>
                          <a:xfrm>
                            <a:off x="1981914" y="1340224"/>
                            <a:ext cx="984679" cy="1741073"/>
                          </a:xfrm>
                          <a:custGeom>
                            <a:avLst/>
                            <a:gdLst>
                              <a:gd name="connsiteX0" fmla="*/ 32082 w 984679"/>
                              <a:gd name="connsiteY0" fmla="*/ 1738843 h 1741073"/>
                              <a:gd name="connsiteX1" fmla="*/ 29571 w 984679"/>
                              <a:gd name="connsiteY1" fmla="*/ 1715015 h 1741073"/>
                              <a:gd name="connsiteX2" fmla="*/ 27341 w 984679"/>
                              <a:gd name="connsiteY2" fmla="*/ 1691292 h 1741073"/>
                              <a:gd name="connsiteX3" fmla="*/ 25322 w 984679"/>
                              <a:gd name="connsiteY3" fmla="*/ 1667710 h 1741073"/>
                              <a:gd name="connsiteX4" fmla="*/ 23548 w 984679"/>
                              <a:gd name="connsiteY4" fmla="*/ 1644268 h 1741073"/>
                              <a:gd name="connsiteX5" fmla="*/ 22038 w 984679"/>
                              <a:gd name="connsiteY5" fmla="*/ 1620950 h 1741073"/>
                              <a:gd name="connsiteX6" fmla="*/ 20774 w 984679"/>
                              <a:gd name="connsiteY6" fmla="*/ 1597771 h 1741073"/>
                              <a:gd name="connsiteX7" fmla="*/ 19738 w 984679"/>
                              <a:gd name="connsiteY7" fmla="*/ 1574733 h 1741073"/>
                              <a:gd name="connsiteX8" fmla="*/ 18930 w 984679"/>
                              <a:gd name="connsiteY8" fmla="*/ 1551818 h 1741073"/>
                              <a:gd name="connsiteX9" fmla="*/ 18386 w 984679"/>
                              <a:gd name="connsiteY9" fmla="*/ 1529044 h 1741073"/>
                              <a:gd name="connsiteX10" fmla="*/ 18087 w 984679"/>
                              <a:gd name="connsiteY10" fmla="*/ 1506410 h 1741073"/>
                              <a:gd name="connsiteX11" fmla="*/ 18017 w 984679"/>
                              <a:gd name="connsiteY11" fmla="*/ 1483916 h 1741073"/>
                              <a:gd name="connsiteX12" fmla="*/ 18192 w 984679"/>
                              <a:gd name="connsiteY12" fmla="*/ 1461546 h 1741073"/>
                              <a:gd name="connsiteX13" fmla="*/ 18614 w 984679"/>
                              <a:gd name="connsiteY13" fmla="*/ 1439298 h 1741073"/>
                              <a:gd name="connsiteX14" fmla="*/ 19281 w 984679"/>
                              <a:gd name="connsiteY14" fmla="*/ 1417208 h 1741073"/>
                              <a:gd name="connsiteX15" fmla="*/ 20177 w 984679"/>
                              <a:gd name="connsiteY15" fmla="*/ 1395242 h 1741073"/>
                              <a:gd name="connsiteX16" fmla="*/ 21335 w 984679"/>
                              <a:gd name="connsiteY16" fmla="*/ 1373415 h 1741073"/>
                              <a:gd name="connsiteX17" fmla="*/ 22723 w 984679"/>
                              <a:gd name="connsiteY17" fmla="*/ 1351712 h 1741073"/>
                              <a:gd name="connsiteX18" fmla="*/ 24356 w 984679"/>
                              <a:gd name="connsiteY18" fmla="*/ 1330149 h 1741073"/>
                              <a:gd name="connsiteX19" fmla="*/ 26235 w 984679"/>
                              <a:gd name="connsiteY19" fmla="*/ 1308727 h 1741073"/>
                              <a:gd name="connsiteX20" fmla="*/ 28359 w 984679"/>
                              <a:gd name="connsiteY20" fmla="*/ 1287445 h 1741073"/>
                              <a:gd name="connsiteX21" fmla="*/ 30730 w 984679"/>
                              <a:gd name="connsiteY21" fmla="*/ 1266268 h 1741073"/>
                              <a:gd name="connsiteX22" fmla="*/ 33329 w 984679"/>
                              <a:gd name="connsiteY22" fmla="*/ 1245250 h 1741073"/>
                              <a:gd name="connsiteX23" fmla="*/ 36156 w 984679"/>
                              <a:gd name="connsiteY23" fmla="*/ 1224354 h 1741073"/>
                              <a:gd name="connsiteX24" fmla="*/ 39264 w 984679"/>
                              <a:gd name="connsiteY24" fmla="*/ 1203599 h 1741073"/>
                              <a:gd name="connsiteX25" fmla="*/ 42583 w 984679"/>
                              <a:gd name="connsiteY25" fmla="*/ 1182984 h 1741073"/>
                              <a:gd name="connsiteX26" fmla="*/ 46165 w 984679"/>
                              <a:gd name="connsiteY26" fmla="*/ 1162492 h 1741073"/>
                              <a:gd name="connsiteX27" fmla="*/ 49993 w 984679"/>
                              <a:gd name="connsiteY27" fmla="*/ 1142141 h 1741073"/>
                              <a:gd name="connsiteX28" fmla="*/ 54067 w 984679"/>
                              <a:gd name="connsiteY28" fmla="*/ 1121930 h 1741073"/>
                              <a:gd name="connsiteX29" fmla="*/ 58369 w 984679"/>
                              <a:gd name="connsiteY29" fmla="*/ 1101860 h 1741073"/>
                              <a:gd name="connsiteX30" fmla="*/ 62917 w 984679"/>
                              <a:gd name="connsiteY30" fmla="*/ 1081895 h 1741073"/>
                              <a:gd name="connsiteX31" fmla="*/ 67711 w 984679"/>
                              <a:gd name="connsiteY31" fmla="*/ 1062088 h 1741073"/>
                              <a:gd name="connsiteX32" fmla="*/ 72733 w 984679"/>
                              <a:gd name="connsiteY32" fmla="*/ 1042422 h 1741073"/>
                              <a:gd name="connsiteX33" fmla="*/ 78018 w 984679"/>
                              <a:gd name="connsiteY33" fmla="*/ 1022860 h 1741073"/>
                              <a:gd name="connsiteX34" fmla="*/ 83550 w 984679"/>
                              <a:gd name="connsiteY34" fmla="*/ 1003457 h 1741073"/>
                              <a:gd name="connsiteX35" fmla="*/ 89292 w 984679"/>
                              <a:gd name="connsiteY35" fmla="*/ 984177 h 1741073"/>
                              <a:gd name="connsiteX36" fmla="*/ 95315 w 984679"/>
                              <a:gd name="connsiteY36" fmla="*/ 965055 h 1741073"/>
                              <a:gd name="connsiteX37" fmla="*/ 101566 w 984679"/>
                              <a:gd name="connsiteY37" fmla="*/ 946038 h 1741073"/>
                              <a:gd name="connsiteX38" fmla="*/ 108045 w 984679"/>
                              <a:gd name="connsiteY38" fmla="*/ 927162 h 1741073"/>
                              <a:gd name="connsiteX39" fmla="*/ 114771 w 984679"/>
                              <a:gd name="connsiteY39" fmla="*/ 908426 h 1741073"/>
                              <a:gd name="connsiteX40" fmla="*/ 121742 w 984679"/>
                              <a:gd name="connsiteY40" fmla="*/ 889831 h 1741073"/>
                              <a:gd name="connsiteX41" fmla="*/ 128959 w 984679"/>
                              <a:gd name="connsiteY41" fmla="*/ 871358 h 1741073"/>
                              <a:gd name="connsiteX42" fmla="*/ 136440 w 984679"/>
                              <a:gd name="connsiteY42" fmla="*/ 853026 h 1741073"/>
                              <a:gd name="connsiteX43" fmla="*/ 144131 w 984679"/>
                              <a:gd name="connsiteY43" fmla="*/ 834817 h 1741073"/>
                              <a:gd name="connsiteX44" fmla="*/ 152085 w 984679"/>
                              <a:gd name="connsiteY44" fmla="*/ 816766 h 1741073"/>
                              <a:gd name="connsiteX45" fmla="*/ 160268 w 984679"/>
                              <a:gd name="connsiteY45" fmla="*/ 798838 h 1741073"/>
                              <a:gd name="connsiteX46" fmla="*/ 168714 w 984679"/>
                              <a:gd name="connsiteY46" fmla="*/ 781051 h 1741073"/>
                              <a:gd name="connsiteX47" fmla="*/ 177389 w 984679"/>
                              <a:gd name="connsiteY47" fmla="*/ 763368 h 1741073"/>
                              <a:gd name="connsiteX48" fmla="*/ 186309 w 984679"/>
                              <a:gd name="connsiteY48" fmla="*/ 745844 h 1741073"/>
                              <a:gd name="connsiteX49" fmla="*/ 195475 w 984679"/>
                              <a:gd name="connsiteY49" fmla="*/ 728460 h 1741073"/>
                              <a:gd name="connsiteX50" fmla="*/ 204870 w 984679"/>
                              <a:gd name="connsiteY50" fmla="*/ 711200 h 1741073"/>
                              <a:gd name="connsiteX51" fmla="*/ 214528 w 984679"/>
                              <a:gd name="connsiteY51" fmla="*/ 694079 h 1741073"/>
                              <a:gd name="connsiteX52" fmla="*/ 224396 w 984679"/>
                              <a:gd name="connsiteY52" fmla="*/ 677117 h 1741073"/>
                              <a:gd name="connsiteX53" fmla="*/ 234546 w 984679"/>
                              <a:gd name="connsiteY53" fmla="*/ 660242 h 1741073"/>
                              <a:gd name="connsiteX54" fmla="*/ 244924 w 984679"/>
                              <a:gd name="connsiteY54" fmla="*/ 643526 h 1741073"/>
                              <a:gd name="connsiteX55" fmla="*/ 255547 w 984679"/>
                              <a:gd name="connsiteY55" fmla="*/ 626950 h 1741073"/>
                              <a:gd name="connsiteX56" fmla="*/ 266382 w 984679"/>
                              <a:gd name="connsiteY56" fmla="*/ 610497 h 1741073"/>
                              <a:gd name="connsiteX57" fmla="*/ 277497 w 984679"/>
                              <a:gd name="connsiteY57" fmla="*/ 594166 h 1741073"/>
                              <a:gd name="connsiteX58" fmla="*/ 288841 w 984679"/>
                              <a:gd name="connsiteY58" fmla="*/ 577994 h 1741073"/>
                              <a:gd name="connsiteX59" fmla="*/ 300430 w 984679"/>
                              <a:gd name="connsiteY59" fmla="*/ 561963 h 1741073"/>
                              <a:gd name="connsiteX60" fmla="*/ 312265 w 984679"/>
                              <a:gd name="connsiteY60" fmla="*/ 546054 h 1741073"/>
                              <a:gd name="connsiteX61" fmla="*/ 324364 w 984679"/>
                              <a:gd name="connsiteY61" fmla="*/ 530268 h 1741073"/>
                              <a:gd name="connsiteX62" fmla="*/ 336673 w 984679"/>
                              <a:gd name="connsiteY62" fmla="*/ 514640 h 1741073"/>
                              <a:gd name="connsiteX63" fmla="*/ 349228 w 984679"/>
                              <a:gd name="connsiteY63" fmla="*/ 499135 h 1741073"/>
                              <a:gd name="connsiteX64" fmla="*/ 362029 w 984679"/>
                              <a:gd name="connsiteY64" fmla="*/ 483736 h 1741073"/>
                              <a:gd name="connsiteX65" fmla="*/ 375094 w 984679"/>
                              <a:gd name="connsiteY65" fmla="*/ 468512 h 1741073"/>
                              <a:gd name="connsiteX66" fmla="*/ 388369 w 984679"/>
                              <a:gd name="connsiteY66" fmla="*/ 453411 h 1741073"/>
                              <a:gd name="connsiteX67" fmla="*/ 401908 w 984679"/>
                              <a:gd name="connsiteY67" fmla="*/ 438432 h 1741073"/>
                              <a:gd name="connsiteX68" fmla="*/ 415674 w 984679"/>
                              <a:gd name="connsiteY68" fmla="*/ 423595 h 1741073"/>
                              <a:gd name="connsiteX69" fmla="*/ 429705 w 984679"/>
                              <a:gd name="connsiteY69" fmla="*/ 408901 h 1741073"/>
                              <a:gd name="connsiteX70" fmla="*/ 443963 w 984679"/>
                              <a:gd name="connsiteY70" fmla="*/ 394327 h 1741073"/>
                              <a:gd name="connsiteX71" fmla="*/ 458450 w 984679"/>
                              <a:gd name="connsiteY71" fmla="*/ 379911 h 1741073"/>
                              <a:gd name="connsiteX72" fmla="*/ 473218 w 984679"/>
                              <a:gd name="connsiteY72" fmla="*/ 365603 h 1741073"/>
                              <a:gd name="connsiteX73" fmla="*/ 488196 w 984679"/>
                              <a:gd name="connsiteY73" fmla="*/ 351452 h 1741073"/>
                              <a:gd name="connsiteX74" fmla="*/ 503420 w 984679"/>
                              <a:gd name="connsiteY74" fmla="*/ 337424 h 1741073"/>
                              <a:gd name="connsiteX75" fmla="*/ 518891 w 984679"/>
                              <a:gd name="connsiteY75" fmla="*/ 323522 h 1741073"/>
                              <a:gd name="connsiteX76" fmla="*/ 534624 w 984679"/>
                              <a:gd name="connsiteY76" fmla="*/ 309761 h 1741073"/>
                              <a:gd name="connsiteX77" fmla="*/ 550586 w 984679"/>
                              <a:gd name="connsiteY77" fmla="*/ 296137 h 1741073"/>
                              <a:gd name="connsiteX78" fmla="*/ 566793 w 984679"/>
                              <a:gd name="connsiteY78" fmla="*/ 282642 h 1741073"/>
                              <a:gd name="connsiteX79" fmla="*/ 583212 w 984679"/>
                              <a:gd name="connsiteY79" fmla="*/ 269292 h 1741073"/>
                              <a:gd name="connsiteX80" fmla="*/ 599929 w 984679"/>
                              <a:gd name="connsiteY80" fmla="*/ 256068 h 1741073"/>
                              <a:gd name="connsiteX81" fmla="*/ 616856 w 984679"/>
                              <a:gd name="connsiteY81" fmla="*/ 242990 h 1741073"/>
                              <a:gd name="connsiteX82" fmla="*/ 634012 w 984679"/>
                              <a:gd name="connsiteY82" fmla="*/ 230038 h 1741073"/>
                              <a:gd name="connsiteX83" fmla="*/ 651449 w 984679"/>
                              <a:gd name="connsiteY83" fmla="*/ 217227 h 1741073"/>
                              <a:gd name="connsiteX84" fmla="*/ 669096 w 984679"/>
                              <a:gd name="connsiteY84" fmla="*/ 204554 h 1741073"/>
                              <a:gd name="connsiteX85" fmla="*/ 687007 w 984679"/>
                              <a:gd name="connsiteY85" fmla="*/ 191992 h 1741073"/>
                              <a:gd name="connsiteX86" fmla="*/ 705164 w 984679"/>
                              <a:gd name="connsiteY86" fmla="*/ 179585 h 1741073"/>
                              <a:gd name="connsiteX87" fmla="*/ 723532 w 984679"/>
                              <a:gd name="connsiteY87" fmla="*/ 167318 h 1741073"/>
                              <a:gd name="connsiteX88" fmla="*/ 742162 w 984679"/>
                              <a:gd name="connsiteY88" fmla="*/ 155161 h 1741073"/>
                              <a:gd name="connsiteX89" fmla="*/ 761039 w 984679"/>
                              <a:gd name="connsiteY89" fmla="*/ 143167 h 1741073"/>
                              <a:gd name="connsiteX90" fmla="*/ 780144 w 984679"/>
                              <a:gd name="connsiteY90" fmla="*/ 131281 h 1741073"/>
                              <a:gd name="connsiteX91" fmla="*/ 799530 w 984679"/>
                              <a:gd name="connsiteY91" fmla="*/ 119535 h 1741073"/>
                              <a:gd name="connsiteX92" fmla="*/ 819127 w 984679"/>
                              <a:gd name="connsiteY92" fmla="*/ 107946 h 1741073"/>
                              <a:gd name="connsiteX93" fmla="*/ 838952 w 984679"/>
                              <a:gd name="connsiteY93" fmla="*/ 96473 h 1741073"/>
                              <a:gd name="connsiteX94" fmla="*/ 859058 w 984679"/>
                              <a:gd name="connsiteY94" fmla="*/ 85128 h 1741073"/>
                              <a:gd name="connsiteX95" fmla="*/ 879374 w 984679"/>
                              <a:gd name="connsiteY95" fmla="*/ 73927 h 1741073"/>
                              <a:gd name="connsiteX96" fmla="*/ 899954 w 984679"/>
                              <a:gd name="connsiteY96" fmla="*/ 62859 h 1741073"/>
                              <a:gd name="connsiteX97" fmla="*/ 920780 w 984679"/>
                              <a:gd name="connsiteY97" fmla="*/ 51925 h 1741073"/>
                              <a:gd name="connsiteX98" fmla="*/ 941834 w 984679"/>
                              <a:gd name="connsiteY98" fmla="*/ 41129 h 1741073"/>
                              <a:gd name="connsiteX99" fmla="*/ 963134 w 984679"/>
                              <a:gd name="connsiteY99" fmla="*/ 30467 h 1741073"/>
                              <a:gd name="connsiteX100" fmla="*/ 984680 w 984679"/>
                              <a:gd name="connsiteY100" fmla="*/ 19939 h 1741073"/>
                              <a:gd name="connsiteX101" fmla="*/ 974829 w 984679"/>
                              <a:gd name="connsiteY101" fmla="*/ 0 h 1741073"/>
                              <a:gd name="connsiteX102" fmla="*/ 953459 w 984679"/>
                              <a:gd name="connsiteY102" fmla="*/ 10934 h 1741073"/>
                              <a:gd name="connsiteX103" fmla="*/ 932352 w 984679"/>
                              <a:gd name="connsiteY103" fmla="*/ 22002 h 1741073"/>
                              <a:gd name="connsiteX104" fmla="*/ 911473 w 984679"/>
                              <a:gd name="connsiteY104" fmla="*/ 33185 h 1741073"/>
                              <a:gd name="connsiteX105" fmla="*/ 890841 w 984679"/>
                              <a:gd name="connsiteY105" fmla="*/ 44502 h 1741073"/>
                              <a:gd name="connsiteX106" fmla="*/ 870436 w 984679"/>
                              <a:gd name="connsiteY106" fmla="*/ 55953 h 1741073"/>
                              <a:gd name="connsiteX107" fmla="*/ 850278 w 984679"/>
                              <a:gd name="connsiteY107" fmla="*/ 67517 h 1741073"/>
                              <a:gd name="connsiteX108" fmla="*/ 830330 w 984679"/>
                              <a:gd name="connsiteY108" fmla="*/ 79245 h 1741073"/>
                              <a:gd name="connsiteX109" fmla="*/ 810645 w 984679"/>
                              <a:gd name="connsiteY109" fmla="*/ 91084 h 1741073"/>
                              <a:gd name="connsiteX110" fmla="*/ 791172 w 984679"/>
                              <a:gd name="connsiteY110" fmla="*/ 103056 h 1741073"/>
                              <a:gd name="connsiteX111" fmla="*/ 771961 w 984679"/>
                              <a:gd name="connsiteY111" fmla="*/ 115166 h 1741073"/>
                              <a:gd name="connsiteX112" fmla="*/ 752962 w 984679"/>
                              <a:gd name="connsiteY112" fmla="*/ 127388 h 1741073"/>
                              <a:gd name="connsiteX113" fmla="*/ 734226 w 984679"/>
                              <a:gd name="connsiteY113" fmla="*/ 139771 h 1741073"/>
                              <a:gd name="connsiteX114" fmla="*/ 715700 w 984679"/>
                              <a:gd name="connsiteY114" fmla="*/ 152264 h 1741073"/>
                              <a:gd name="connsiteX115" fmla="*/ 697420 w 984679"/>
                              <a:gd name="connsiteY115" fmla="*/ 164896 h 1741073"/>
                              <a:gd name="connsiteX116" fmla="*/ 679369 w 984679"/>
                              <a:gd name="connsiteY116" fmla="*/ 177639 h 1741073"/>
                              <a:gd name="connsiteX117" fmla="*/ 661581 w 984679"/>
                              <a:gd name="connsiteY117" fmla="*/ 190544 h 1741073"/>
                              <a:gd name="connsiteX118" fmla="*/ 644021 w 984679"/>
                              <a:gd name="connsiteY118" fmla="*/ 203557 h 1741073"/>
                              <a:gd name="connsiteX119" fmla="*/ 626672 w 984679"/>
                              <a:gd name="connsiteY119" fmla="*/ 216710 h 1741073"/>
                              <a:gd name="connsiteX120" fmla="*/ 609586 w 984679"/>
                              <a:gd name="connsiteY120" fmla="*/ 229992 h 1741073"/>
                              <a:gd name="connsiteX121" fmla="*/ 592729 w 984679"/>
                              <a:gd name="connsiteY121" fmla="*/ 243418 h 1741073"/>
                              <a:gd name="connsiteX122" fmla="*/ 576118 w 984679"/>
                              <a:gd name="connsiteY122" fmla="*/ 256955 h 1741073"/>
                              <a:gd name="connsiteX123" fmla="*/ 559717 w 984679"/>
                              <a:gd name="connsiteY123" fmla="*/ 270625 h 1741073"/>
                              <a:gd name="connsiteX124" fmla="*/ 543562 w 984679"/>
                              <a:gd name="connsiteY124" fmla="*/ 284432 h 1741073"/>
                              <a:gd name="connsiteX125" fmla="*/ 527653 w 984679"/>
                              <a:gd name="connsiteY125" fmla="*/ 298374 h 1741073"/>
                              <a:gd name="connsiteX126" fmla="*/ 511989 w 984679"/>
                              <a:gd name="connsiteY126" fmla="*/ 312455 h 1741073"/>
                              <a:gd name="connsiteX127" fmla="*/ 496519 w 984679"/>
                              <a:gd name="connsiteY127" fmla="*/ 326646 h 1741073"/>
                              <a:gd name="connsiteX128" fmla="*/ 481330 w 984679"/>
                              <a:gd name="connsiteY128" fmla="*/ 340976 h 1741073"/>
                              <a:gd name="connsiteX129" fmla="*/ 466352 w 984679"/>
                              <a:gd name="connsiteY129" fmla="*/ 355440 h 1741073"/>
                              <a:gd name="connsiteX130" fmla="*/ 451637 w 984679"/>
                              <a:gd name="connsiteY130" fmla="*/ 370035 h 1741073"/>
                              <a:gd name="connsiteX131" fmla="*/ 437132 w 984679"/>
                              <a:gd name="connsiteY131" fmla="*/ 384771 h 1741073"/>
                              <a:gd name="connsiteX132" fmla="*/ 422874 w 984679"/>
                              <a:gd name="connsiteY132" fmla="*/ 399623 h 1741073"/>
                              <a:gd name="connsiteX133" fmla="*/ 408861 w 984679"/>
                              <a:gd name="connsiteY133" fmla="*/ 414608 h 1741073"/>
                              <a:gd name="connsiteX134" fmla="*/ 395077 w 984679"/>
                              <a:gd name="connsiteY134" fmla="*/ 429723 h 1741073"/>
                              <a:gd name="connsiteX135" fmla="*/ 381503 w 984679"/>
                              <a:gd name="connsiteY135" fmla="*/ 444982 h 1741073"/>
                              <a:gd name="connsiteX136" fmla="*/ 368193 w 984679"/>
                              <a:gd name="connsiteY136" fmla="*/ 460347 h 1741073"/>
                              <a:gd name="connsiteX137" fmla="*/ 355129 w 984679"/>
                              <a:gd name="connsiteY137" fmla="*/ 475851 h 1741073"/>
                              <a:gd name="connsiteX138" fmla="*/ 342292 w 984679"/>
                              <a:gd name="connsiteY138" fmla="*/ 491497 h 1741073"/>
                              <a:gd name="connsiteX139" fmla="*/ 329684 w 984679"/>
                              <a:gd name="connsiteY139" fmla="*/ 507283 h 1741073"/>
                              <a:gd name="connsiteX140" fmla="*/ 317322 w 984679"/>
                              <a:gd name="connsiteY140" fmla="*/ 523191 h 1741073"/>
                              <a:gd name="connsiteX141" fmla="*/ 305189 w 984679"/>
                              <a:gd name="connsiteY141" fmla="*/ 539223 h 1741073"/>
                              <a:gd name="connsiteX142" fmla="*/ 293301 w 984679"/>
                              <a:gd name="connsiteY142" fmla="*/ 555395 h 1741073"/>
                              <a:gd name="connsiteX143" fmla="*/ 281641 w 984679"/>
                              <a:gd name="connsiteY143" fmla="*/ 571673 h 1741073"/>
                              <a:gd name="connsiteX144" fmla="*/ 270210 w 984679"/>
                              <a:gd name="connsiteY144" fmla="*/ 588108 h 1741073"/>
                              <a:gd name="connsiteX145" fmla="*/ 259041 w 984679"/>
                              <a:gd name="connsiteY145" fmla="*/ 604684 h 1741073"/>
                              <a:gd name="connsiteX146" fmla="*/ 248084 w 984679"/>
                              <a:gd name="connsiteY146" fmla="*/ 621366 h 1741073"/>
                              <a:gd name="connsiteX147" fmla="*/ 237373 w 984679"/>
                              <a:gd name="connsiteY147" fmla="*/ 638170 h 1741073"/>
                              <a:gd name="connsiteX148" fmla="*/ 226890 w 984679"/>
                              <a:gd name="connsiteY148" fmla="*/ 655132 h 1741073"/>
                              <a:gd name="connsiteX149" fmla="*/ 216652 w 984679"/>
                              <a:gd name="connsiteY149" fmla="*/ 672218 h 1741073"/>
                              <a:gd name="connsiteX150" fmla="*/ 206661 w 984679"/>
                              <a:gd name="connsiteY150" fmla="*/ 689426 h 1741073"/>
                              <a:gd name="connsiteX151" fmla="*/ 196880 w 984679"/>
                              <a:gd name="connsiteY151" fmla="*/ 706775 h 1741073"/>
                              <a:gd name="connsiteX152" fmla="*/ 187345 w 984679"/>
                              <a:gd name="connsiteY152" fmla="*/ 724246 h 1741073"/>
                              <a:gd name="connsiteX153" fmla="*/ 178056 w 984679"/>
                              <a:gd name="connsiteY153" fmla="*/ 741858 h 1741073"/>
                              <a:gd name="connsiteX154" fmla="*/ 168995 w 984679"/>
                              <a:gd name="connsiteY154" fmla="*/ 759593 h 1741073"/>
                              <a:gd name="connsiteX155" fmla="*/ 160180 w 984679"/>
                              <a:gd name="connsiteY155" fmla="*/ 777468 h 1741073"/>
                              <a:gd name="connsiteX156" fmla="*/ 151576 w 984679"/>
                              <a:gd name="connsiteY156" fmla="*/ 795467 h 1741073"/>
                              <a:gd name="connsiteX157" fmla="*/ 143253 w 984679"/>
                              <a:gd name="connsiteY157" fmla="*/ 813588 h 1741073"/>
                              <a:gd name="connsiteX158" fmla="*/ 135123 w 984679"/>
                              <a:gd name="connsiteY158" fmla="*/ 831867 h 1741073"/>
                              <a:gd name="connsiteX159" fmla="*/ 127238 w 984679"/>
                              <a:gd name="connsiteY159" fmla="*/ 850252 h 1741073"/>
                              <a:gd name="connsiteX160" fmla="*/ 119617 w 984679"/>
                              <a:gd name="connsiteY160" fmla="*/ 868777 h 1741073"/>
                              <a:gd name="connsiteX161" fmla="*/ 112225 w 984679"/>
                              <a:gd name="connsiteY161" fmla="*/ 887443 h 1741073"/>
                              <a:gd name="connsiteX162" fmla="*/ 105043 w 984679"/>
                              <a:gd name="connsiteY162" fmla="*/ 906214 h 1741073"/>
                              <a:gd name="connsiteX163" fmla="*/ 98107 w 984679"/>
                              <a:gd name="connsiteY163" fmla="*/ 925143 h 1741073"/>
                              <a:gd name="connsiteX164" fmla="*/ 91416 w 984679"/>
                              <a:gd name="connsiteY164" fmla="*/ 944177 h 1741073"/>
                              <a:gd name="connsiteX165" fmla="*/ 84972 w 984679"/>
                              <a:gd name="connsiteY165" fmla="*/ 963369 h 1741073"/>
                              <a:gd name="connsiteX166" fmla="*/ 78738 w 984679"/>
                              <a:gd name="connsiteY166" fmla="*/ 982685 h 1741073"/>
                              <a:gd name="connsiteX167" fmla="*/ 72768 w 984679"/>
                              <a:gd name="connsiteY167" fmla="*/ 1002123 h 1741073"/>
                              <a:gd name="connsiteX168" fmla="*/ 67008 w 984679"/>
                              <a:gd name="connsiteY168" fmla="*/ 1021684 h 1741073"/>
                              <a:gd name="connsiteX169" fmla="*/ 61495 w 984679"/>
                              <a:gd name="connsiteY169" fmla="*/ 1041403 h 1741073"/>
                              <a:gd name="connsiteX170" fmla="*/ 56227 w 984679"/>
                              <a:gd name="connsiteY170" fmla="*/ 1061228 h 1741073"/>
                              <a:gd name="connsiteX171" fmla="*/ 51187 w 984679"/>
                              <a:gd name="connsiteY171" fmla="*/ 1081193 h 1741073"/>
                              <a:gd name="connsiteX172" fmla="*/ 46393 w 984679"/>
                              <a:gd name="connsiteY172" fmla="*/ 1101298 h 1741073"/>
                              <a:gd name="connsiteX173" fmla="*/ 41828 w 984679"/>
                              <a:gd name="connsiteY173" fmla="*/ 1121509 h 1741073"/>
                              <a:gd name="connsiteX174" fmla="*/ 37491 w 984679"/>
                              <a:gd name="connsiteY174" fmla="*/ 1141878 h 1741073"/>
                              <a:gd name="connsiteX175" fmla="*/ 33399 w 984679"/>
                              <a:gd name="connsiteY175" fmla="*/ 1162352 h 1741073"/>
                              <a:gd name="connsiteX176" fmla="*/ 29536 w 984679"/>
                              <a:gd name="connsiteY176" fmla="*/ 1182984 h 1741073"/>
                              <a:gd name="connsiteX177" fmla="*/ 25901 w 984679"/>
                              <a:gd name="connsiteY177" fmla="*/ 1203739 h 1741073"/>
                              <a:gd name="connsiteX178" fmla="*/ 22530 w 984679"/>
                              <a:gd name="connsiteY178" fmla="*/ 1224600 h 1741073"/>
                              <a:gd name="connsiteX179" fmla="*/ 19386 w 984679"/>
                              <a:gd name="connsiteY179" fmla="*/ 1245636 h 1741073"/>
                              <a:gd name="connsiteX180" fmla="*/ 16472 w 984679"/>
                              <a:gd name="connsiteY180" fmla="*/ 1266778 h 1741073"/>
                              <a:gd name="connsiteX181" fmla="*/ 13802 w 984679"/>
                              <a:gd name="connsiteY181" fmla="*/ 1288042 h 1741073"/>
                              <a:gd name="connsiteX182" fmla="*/ 11344 w 984679"/>
                              <a:gd name="connsiteY182" fmla="*/ 1309464 h 1741073"/>
                              <a:gd name="connsiteX183" fmla="*/ 9167 w 984679"/>
                              <a:gd name="connsiteY183" fmla="*/ 1330992 h 1741073"/>
                              <a:gd name="connsiteX184" fmla="*/ 7182 w 984679"/>
                              <a:gd name="connsiteY184" fmla="*/ 1352660 h 1741073"/>
                              <a:gd name="connsiteX185" fmla="*/ 5462 w 984679"/>
                              <a:gd name="connsiteY185" fmla="*/ 1374451 h 1741073"/>
                              <a:gd name="connsiteX186" fmla="*/ 3969 w 984679"/>
                              <a:gd name="connsiteY186" fmla="*/ 1396383 h 1741073"/>
                              <a:gd name="connsiteX187" fmla="*/ 2722 w 984679"/>
                              <a:gd name="connsiteY187" fmla="*/ 1418455 h 1741073"/>
                              <a:gd name="connsiteX188" fmla="*/ 1686 w 984679"/>
                              <a:gd name="connsiteY188" fmla="*/ 1440632 h 1741073"/>
                              <a:gd name="connsiteX189" fmla="*/ 913 w 984679"/>
                              <a:gd name="connsiteY189" fmla="*/ 1462968 h 1741073"/>
                              <a:gd name="connsiteX190" fmla="*/ 369 w 984679"/>
                              <a:gd name="connsiteY190" fmla="*/ 1485426 h 1741073"/>
                              <a:gd name="connsiteX191" fmla="*/ 53 w 984679"/>
                              <a:gd name="connsiteY191" fmla="*/ 1507990 h 1741073"/>
                              <a:gd name="connsiteX192" fmla="*/ 1 w 984679"/>
                              <a:gd name="connsiteY192" fmla="*/ 1530712 h 1741073"/>
                              <a:gd name="connsiteX193" fmla="*/ 159 w 984679"/>
                              <a:gd name="connsiteY193" fmla="*/ 1553557 h 1741073"/>
                              <a:gd name="connsiteX194" fmla="*/ 527 w 984679"/>
                              <a:gd name="connsiteY194" fmla="*/ 1576560 h 1741073"/>
                              <a:gd name="connsiteX195" fmla="*/ 1194 w 984679"/>
                              <a:gd name="connsiteY195" fmla="*/ 1599668 h 1741073"/>
                              <a:gd name="connsiteX196" fmla="*/ 2055 w 984679"/>
                              <a:gd name="connsiteY196" fmla="*/ 1622881 h 1741073"/>
                              <a:gd name="connsiteX197" fmla="*/ 3161 w 984679"/>
                              <a:gd name="connsiteY197" fmla="*/ 1646270 h 1741073"/>
                              <a:gd name="connsiteX198" fmla="*/ 4496 w 984679"/>
                              <a:gd name="connsiteY198" fmla="*/ 1669765 h 1741073"/>
                              <a:gd name="connsiteX199" fmla="*/ 6076 w 984679"/>
                              <a:gd name="connsiteY199" fmla="*/ 1693400 h 1741073"/>
                              <a:gd name="connsiteX200" fmla="*/ 7920 w 984679"/>
                              <a:gd name="connsiteY200" fmla="*/ 1717175 h 1741073"/>
                              <a:gd name="connsiteX201" fmla="*/ 9957 w 984679"/>
                              <a:gd name="connsiteY201" fmla="*/ 1741073 h 17410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Lst>
                            <a:rect l="l" t="t" r="r" b="b"/>
                            <a:pathLst>
                              <a:path w="984679" h="1741073">
                                <a:moveTo>
                                  <a:pt x="32082" y="1738843"/>
                                </a:moveTo>
                                <a:lnTo>
                                  <a:pt x="29571" y="1715015"/>
                                </a:lnTo>
                                <a:lnTo>
                                  <a:pt x="27341" y="1691292"/>
                                </a:lnTo>
                                <a:lnTo>
                                  <a:pt x="25322" y="1667710"/>
                                </a:lnTo>
                                <a:lnTo>
                                  <a:pt x="23548" y="1644268"/>
                                </a:lnTo>
                                <a:lnTo>
                                  <a:pt x="22038" y="1620950"/>
                                </a:lnTo>
                                <a:lnTo>
                                  <a:pt x="20774" y="1597771"/>
                                </a:lnTo>
                                <a:lnTo>
                                  <a:pt x="19738" y="1574733"/>
                                </a:lnTo>
                                <a:lnTo>
                                  <a:pt x="18930" y="1551818"/>
                                </a:lnTo>
                                <a:lnTo>
                                  <a:pt x="18386" y="1529044"/>
                                </a:lnTo>
                                <a:lnTo>
                                  <a:pt x="18087" y="1506410"/>
                                </a:lnTo>
                                <a:lnTo>
                                  <a:pt x="18017" y="1483916"/>
                                </a:lnTo>
                                <a:lnTo>
                                  <a:pt x="18192" y="1461546"/>
                                </a:lnTo>
                                <a:lnTo>
                                  <a:pt x="18614" y="1439298"/>
                                </a:lnTo>
                                <a:lnTo>
                                  <a:pt x="19281" y="1417208"/>
                                </a:lnTo>
                                <a:lnTo>
                                  <a:pt x="20177" y="1395242"/>
                                </a:lnTo>
                                <a:lnTo>
                                  <a:pt x="21335" y="1373415"/>
                                </a:lnTo>
                                <a:lnTo>
                                  <a:pt x="22723" y="1351712"/>
                                </a:lnTo>
                                <a:lnTo>
                                  <a:pt x="24356" y="1330149"/>
                                </a:lnTo>
                                <a:lnTo>
                                  <a:pt x="26235" y="1308727"/>
                                </a:lnTo>
                                <a:lnTo>
                                  <a:pt x="28359" y="1287445"/>
                                </a:lnTo>
                                <a:lnTo>
                                  <a:pt x="30730" y="1266268"/>
                                </a:lnTo>
                                <a:lnTo>
                                  <a:pt x="33329" y="1245250"/>
                                </a:lnTo>
                                <a:lnTo>
                                  <a:pt x="36156" y="1224354"/>
                                </a:lnTo>
                                <a:lnTo>
                                  <a:pt x="39264" y="1203599"/>
                                </a:lnTo>
                                <a:lnTo>
                                  <a:pt x="42583" y="1182984"/>
                                </a:lnTo>
                                <a:lnTo>
                                  <a:pt x="46165" y="1162492"/>
                                </a:lnTo>
                                <a:lnTo>
                                  <a:pt x="49993" y="1142141"/>
                                </a:lnTo>
                                <a:lnTo>
                                  <a:pt x="54067" y="1121930"/>
                                </a:lnTo>
                                <a:lnTo>
                                  <a:pt x="58369" y="1101860"/>
                                </a:lnTo>
                                <a:lnTo>
                                  <a:pt x="62917" y="1081895"/>
                                </a:lnTo>
                                <a:lnTo>
                                  <a:pt x="67711" y="1062088"/>
                                </a:lnTo>
                                <a:lnTo>
                                  <a:pt x="72733" y="1042422"/>
                                </a:lnTo>
                                <a:lnTo>
                                  <a:pt x="78018" y="1022860"/>
                                </a:lnTo>
                                <a:lnTo>
                                  <a:pt x="83550" y="1003457"/>
                                </a:lnTo>
                                <a:lnTo>
                                  <a:pt x="89292" y="984177"/>
                                </a:lnTo>
                                <a:lnTo>
                                  <a:pt x="95315" y="965055"/>
                                </a:lnTo>
                                <a:lnTo>
                                  <a:pt x="101566" y="946038"/>
                                </a:lnTo>
                                <a:lnTo>
                                  <a:pt x="108045" y="927162"/>
                                </a:lnTo>
                                <a:lnTo>
                                  <a:pt x="114771" y="908426"/>
                                </a:lnTo>
                                <a:lnTo>
                                  <a:pt x="121742" y="889831"/>
                                </a:lnTo>
                                <a:lnTo>
                                  <a:pt x="128959" y="871358"/>
                                </a:lnTo>
                                <a:lnTo>
                                  <a:pt x="136440" y="853026"/>
                                </a:lnTo>
                                <a:lnTo>
                                  <a:pt x="144131" y="834817"/>
                                </a:lnTo>
                                <a:lnTo>
                                  <a:pt x="152085" y="816766"/>
                                </a:lnTo>
                                <a:lnTo>
                                  <a:pt x="160268" y="798838"/>
                                </a:lnTo>
                                <a:lnTo>
                                  <a:pt x="168714" y="781051"/>
                                </a:lnTo>
                                <a:lnTo>
                                  <a:pt x="177389" y="763368"/>
                                </a:lnTo>
                                <a:lnTo>
                                  <a:pt x="186309" y="745844"/>
                                </a:lnTo>
                                <a:lnTo>
                                  <a:pt x="195475" y="728460"/>
                                </a:lnTo>
                                <a:lnTo>
                                  <a:pt x="204870" y="711200"/>
                                </a:lnTo>
                                <a:lnTo>
                                  <a:pt x="214528" y="694079"/>
                                </a:lnTo>
                                <a:lnTo>
                                  <a:pt x="224396" y="677117"/>
                                </a:lnTo>
                                <a:lnTo>
                                  <a:pt x="234546" y="660242"/>
                                </a:lnTo>
                                <a:lnTo>
                                  <a:pt x="244924" y="643526"/>
                                </a:lnTo>
                                <a:lnTo>
                                  <a:pt x="255547" y="626950"/>
                                </a:lnTo>
                                <a:lnTo>
                                  <a:pt x="266382" y="610497"/>
                                </a:lnTo>
                                <a:lnTo>
                                  <a:pt x="277497" y="594166"/>
                                </a:lnTo>
                                <a:lnTo>
                                  <a:pt x="288841" y="577994"/>
                                </a:lnTo>
                                <a:lnTo>
                                  <a:pt x="300430" y="561963"/>
                                </a:lnTo>
                                <a:lnTo>
                                  <a:pt x="312265" y="546054"/>
                                </a:lnTo>
                                <a:lnTo>
                                  <a:pt x="324364" y="530268"/>
                                </a:lnTo>
                                <a:lnTo>
                                  <a:pt x="336673" y="514640"/>
                                </a:lnTo>
                                <a:lnTo>
                                  <a:pt x="349228" y="499135"/>
                                </a:lnTo>
                                <a:lnTo>
                                  <a:pt x="362029" y="483736"/>
                                </a:lnTo>
                                <a:lnTo>
                                  <a:pt x="375094" y="468512"/>
                                </a:lnTo>
                                <a:lnTo>
                                  <a:pt x="388369" y="453411"/>
                                </a:lnTo>
                                <a:lnTo>
                                  <a:pt x="401908" y="438432"/>
                                </a:lnTo>
                                <a:lnTo>
                                  <a:pt x="415674" y="423595"/>
                                </a:lnTo>
                                <a:lnTo>
                                  <a:pt x="429705" y="408901"/>
                                </a:lnTo>
                                <a:lnTo>
                                  <a:pt x="443963" y="394327"/>
                                </a:lnTo>
                                <a:lnTo>
                                  <a:pt x="458450" y="379911"/>
                                </a:lnTo>
                                <a:lnTo>
                                  <a:pt x="473218" y="365603"/>
                                </a:lnTo>
                                <a:lnTo>
                                  <a:pt x="488196" y="351452"/>
                                </a:lnTo>
                                <a:lnTo>
                                  <a:pt x="503420" y="337424"/>
                                </a:lnTo>
                                <a:lnTo>
                                  <a:pt x="518891" y="323522"/>
                                </a:lnTo>
                                <a:lnTo>
                                  <a:pt x="534624" y="309761"/>
                                </a:lnTo>
                                <a:lnTo>
                                  <a:pt x="550586" y="296137"/>
                                </a:lnTo>
                                <a:lnTo>
                                  <a:pt x="566793" y="282642"/>
                                </a:lnTo>
                                <a:lnTo>
                                  <a:pt x="583212" y="269292"/>
                                </a:lnTo>
                                <a:lnTo>
                                  <a:pt x="599929" y="256068"/>
                                </a:lnTo>
                                <a:lnTo>
                                  <a:pt x="616856" y="242990"/>
                                </a:lnTo>
                                <a:lnTo>
                                  <a:pt x="634012" y="230038"/>
                                </a:lnTo>
                                <a:lnTo>
                                  <a:pt x="651449" y="217227"/>
                                </a:lnTo>
                                <a:lnTo>
                                  <a:pt x="669096" y="204554"/>
                                </a:lnTo>
                                <a:lnTo>
                                  <a:pt x="687007" y="191992"/>
                                </a:lnTo>
                                <a:lnTo>
                                  <a:pt x="705164" y="179585"/>
                                </a:lnTo>
                                <a:lnTo>
                                  <a:pt x="723532" y="167318"/>
                                </a:lnTo>
                                <a:lnTo>
                                  <a:pt x="742162" y="155161"/>
                                </a:lnTo>
                                <a:lnTo>
                                  <a:pt x="761039" y="143167"/>
                                </a:lnTo>
                                <a:lnTo>
                                  <a:pt x="780144" y="131281"/>
                                </a:lnTo>
                                <a:lnTo>
                                  <a:pt x="799530" y="119535"/>
                                </a:lnTo>
                                <a:lnTo>
                                  <a:pt x="819127" y="107946"/>
                                </a:lnTo>
                                <a:lnTo>
                                  <a:pt x="838952" y="96473"/>
                                </a:lnTo>
                                <a:lnTo>
                                  <a:pt x="859058" y="85128"/>
                                </a:lnTo>
                                <a:lnTo>
                                  <a:pt x="879374" y="73927"/>
                                </a:lnTo>
                                <a:lnTo>
                                  <a:pt x="899954" y="62859"/>
                                </a:lnTo>
                                <a:lnTo>
                                  <a:pt x="920780" y="51925"/>
                                </a:lnTo>
                                <a:lnTo>
                                  <a:pt x="941834" y="41129"/>
                                </a:lnTo>
                                <a:lnTo>
                                  <a:pt x="963134" y="30467"/>
                                </a:lnTo>
                                <a:lnTo>
                                  <a:pt x="984680" y="19939"/>
                                </a:lnTo>
                                <a:lnTo>
                                  <a:pt x="974829" y="0"/>
                                </a:lnTo>
                                <a:lnTo>
                                  <a:pt x="953459" y="10934"/>
                                </a:lnTo>
                                <a:lnTo>
                                  <a:pt x="932352" y="22002"/>
                                </a:lnTo>
                                <a:lnTo>
                                  <a:pt x="911473" y="33185"/>
                                </a:lnTo>
                                <a:lnTo>
                                  <a:pt x="890841" y="44502"/>
                                </a:lnTo>
                                <a:lnTo>
                                  <a:pt x="870436" y="55953"/>
                                </a:lnTo>
                                <a:lnTo>
                                  <a:pt x="850278" y="67517"/>
                                </a:lnTo>
                                <a:lnTo>
                                  <a:pt x="830330" y="79245"/>
                                </a:lnTo>
                                <a:lnTo>
                                  <a:pt x="810645" y="91084"/>
                                </a:lnTo>
                                <a:lnTo>
                                  <a:pt x="791172" y="103056"/>
                                </a:lnTo>
                                <a:lnTo>
                                  <a:pt x="771961" y="115166"/>
                                </a:lnTo>
                                <a:lnTo>
                                  <a:pt x="752962" y="127388"/>
                                </a:lnTo>
                                <a:lnTo>
                                  <a:pt x="734226" y="139771"/>
                                </a:lnTo>
                                <a:lnTo>
                                  <a:pt x="715700" y="152264"/>
                                </a:lnTo>
                                <a:lnTo>
                                  <a:pt x="697420" y="164896"/>
                                </a:lnTo>
                                <a:lnTo>
                                  <a:pt x="679369" y="177639"/>
                                </a:lnTo>
                                <a:lnTo>
                                  <a:pt x="661581" y="190544"/>
                                </a:lnTo>
                                <a:lnTo>
                                  <a:pt x="644021" y="203557"/>
                                </a:lnTo>
                                <a:lnTo>
                                  <a:pt x="626672" y="216710"/>
                                </a:lnTo>
                                <a:lnTo>
                                  <a:pt x="609586" y="229992"/>
                                </a:lnTo>
                                <a:lnTo>
                                  <a:pt x="592729" y="243418"/>
                                </a:lnTo>
                                <a:lnTo>
                                  <a:pt x="576118" y="256955"/>
                                </a:lnTo>
                                <a:lnTo>
                                  <a:pt x="559717" y="270625"/>
                                </a:lnTo>
                                <a:lnTo>
                                  <a:pt x="543562" y="284432"/>
                                </a:lnTo>
                                <a:lnTo>
                                  <a:pt x="527653" y="298374"/>
                                </a:lnTo>
                                <a:lnTo>
                                  <a:pt x="511989" y="312455"/>
                                </a:lnTo>
                                <a:lnTo>
                                  <a:pt x="496519" y="326646"/>
                                </a:lnTo>
                                <a:lnTo>
                                  <a:pt x="481330" y="340976"/>
                                </a:lnTo>
                                <a:lnTo>
                                  <a:pt x="466352" y="355440"/>
                                </a:lnTo>
                                <a:lnTo>
                                  <a:pt x="451637" y="370035"/>
                                </a:lnTo>
                                <a:lnTo>
                                  <a:pt x="437132" y="384771"/>
                                </a:lnTo>
                                <a:lnTo>
                                  <a:pt x="422874" y="399623"/>
                                </a:lnTo>
                                <a:lnTo>
                                  <a:pt x="408861" y="414608"/>
                                </a:lnTo>
                                <a:lnTo>
                                  <a:pt x="395077" y="429723"/>
                                </a:lnTo>
                                <a:lnTo>
                                  <a:pt x="381503" y="444982"/>
                                </a:lnTo>
                                <a:lnTo>
                                  <a:pt x="368193" y="460347"/>
                                </a:lnTo>
                                <a:lnTo>
                                  <a:pt x="355129" y="475851"/>
                                </a:lnTo>
                                <a:lnTo>
                                  <a:pt x="342292" y="491497"/>
                                </a:lnTo>
                                <a:lnTo>
                                  <a:pt x="329684" y="507283"/>
                                </a:lnTo>
                                <a:lnTo>
                                  <a:pt x="317322" y="523191"/>
                                </a:lnTo>
                                <a:lnTo>
                                  <a:pt x="305189" y="539223"/>
                                </a:lnTo>
                                <a:lnTo>
                                  <a:pt x="293301" y="555395"/>
                                </a:lnTo>
                                <a:lnTo>
                                  <a:pt x="281641" y="571673"/>
                                </a:lnTo>
                                <a:lnTo>
                                  <a:pt x="270210" y="588108"/>
                                </a:lnTo>
                                <a:lnTo>
                                  <a:pt x="259041" y="604684"/>
                                </a:lnTo>
                                <a:lnTo>
                                  <a:pt x="248084" y="621366"/>
                                </a:lnTo>
                                <a:lnTo>
                                  <a:pt x="237373" y="638170"/>
                                </a:lnTo>
                                <a:lnTo>
                                  <a:pt x="226890" y="655132"/>
                                </a:lnTo>
                                <a:lnTo>
                                  <a:pt x="216652" y="672218"/>
                                </a:lnTo>
                                <a:lnTo>
                                  <a:pt x="206661" y="689426"/>
                                </a:lnTo>
                                <a:lnTo>
                                  <a:pt x="196880" y="706775"/>
                                </a:lnTo>
                                <a:lnTo>
                                  <a:pt x="187345" y="724246"/>
                                </a:lnTo>
                                <a:lnTo>
                                  <a:pt x="178056" y="741858"/>
                                </a:lnTo>
                                <a:lnTo>
                                  <a:pt x="168995" y="759593"/>
                                </a:lnTo>
                                <a:lnTo>
                                  <a:pt x="160180" y="777468"/>
                                </a:lnTo>
                                <a:lnTo>
                                  <a:pt x="151576" y="795467"/>
                                </a:lnTo>
                                <a:lnTo>
                                  <a:pt x="143253" y="813588"/>
                                </a:lnTo>
                                <a:lnTo>
                                  <a:pt x="135123" y="831867"/>
                                </a:lnTo>
                                <a:lnTo>
                                  <a:pt x="127238" y="850252"/>
                                </a:lnTo>
                                <a:lnTo>
                                  <a:pt x="119617" y="868777"/>
                                </a:lnTo>
                                <a:lnTo>
                                  <a:pt x="112225" y="887443"/>
                                </a:lnTo>
                                <a:lnTo>
                                  <a:pt x="105043" y="906214"/>
                                </a:lnTo>
                                <a:lnTo>
                                  <a:pt x="98107" y="925143"/>
                                </a:lnTo>
                                <a:lnTo>
                                  <a:pt x="91416" y="944177"/>
                                </a:lnTo>
                                <a:lnTo>
                                  <a:pt x="84972" y="963369"/>
                                </a:lnTo>
                                <a:lnTo>
                                  <a:pt x="78738" y="982685"/>
                                </a:lnTo>
                                <a:lnTo>
                                  <a:pt x="72768" y="1002123"/>
                                </a:lnTo>
                                <a:lnTo>
                                  <a:pt x="67008" y="1021684"/>
                                </a:lnTo>
                                <a:lnTo>
                                  <a:pt x="61495" y="1041403"/>
                                </a:lnTo>
                                <a:lnTo>
                                  <a:pt x="56227" y="1061228"/>
                                </a:lnTo>
                                <a:lnTo>
                                  <a:pt x="51187" y="1081193"/>
                                </a:lnTo>
                                <a:lnTo>
                                  <a:pt x="46393" y="1101298"/>
                                </a:lnTo>
                                <a:lnTo>
                                  <a:pt x="41828" y="1121509"/>
                                </a:lnTo>
                                <a:lnTo>
                                  <a:pt x="37491" y="1141878"/>
                                </a:lnTo>
                                <a:lnTo>
                                  <a:pt x="33399" y="1162352"/>
                                </a:lnTo>
                                <a:lnTo>
                                  <a:pt x="29536" y="1182984"/>
                                </a:lnTo>
                                <a:lnTo>
                                  <a:pt x="25901" y="1203739"/>
                                </a:lnTo>
                                <a:lnTo>
                                  <a:pt x="22530" y="1224600"/>
                                </a:lnTo>
                                <a:lnTo>
                                  <a:pt x="19386" y="1245636"/>
                                </a:lnTo>
                                <a:lnTo>
                                  <a:pt x="16472" y="1266778"/>
                                </a:lnTo>
                                <a:lnTo>
                                  <a:pt x="13802" y="1288042"/>
                                </a:lnTo>
                                <a:lnTo>
                                  <a:pt x="11344" y="1309464"/>
                                </a:lnTo>
                                <a:lnTo>
                                  <a:pt x="9167" y="1330992"/>
                                </a:lnTo>
                                <a:lnTo>
                                  <a:pt x="7182" y="1352660"/>
                                </a:lnTo>
                                <a:lnTo>
                                  <a:pt x="5462" y="1374451"/>
                                </a:lnTo>
                                <a:lnTo>
                                  <a:pt x="3969" y="1396383"/>
                                </a:lnTo>
                                <a:lnTo>
                                  <a:pt x="2722" y="1418455"/>
                                </a:lnTo>
                                <a:lnTo>
                                  <a:pt x="1686" y="1440632"/>
                                </a:lnTo>
                                <a:lnTo>
                                  <a:pt x="913" y="1462968"/>
                                </a:lnTo>
                                <a:lnTo>
                                  <a:pt x="369" y="1485426"/>
                                </a:lnTo>
                                <a:lnTo>
                                  <a:pt x="53" y="1507990"/>
                                </a:lnTo>
                                <a:lnTo>
                                  <a:pt x="1" y="1530712"/>
                                </a:lnTo>
                                <a:lnTo>
                                  <a:pt x="159" y="1553557"/>
                                </a:lnTo>
                                <a:lnTo>
                                  <a:pt x="527" y="1576560"/>
                                </a:lnTo>
                                <a:lnTo>
                                  <a:pt x="1194" y="1599668"/>
                                </a:lnTo>
                                <a:lnTo>
                                  <a:pt x="2055" y="1622881"/>
                                </a:lnTo>
                                <a:lnTo>
                                  <a:pt x="3161" y="1646270"/>
                                </a:lnTo>
                                <a:lnTo>
                                  <a:pt x="4496" y="1669765"/>
                                </a:lnTo>
                                <a:lnTo>
                                  <a:pt x="6076" y="1693400"/>
                                </a:lnTo>
                                <a:lnTo>
                                  <a:pt x="7920" y="1717175"/>
                                </a:lnTo>
                                <a:lnTo>
                                  <a:pt x="9957" y="1741073"/>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7" name="Freeform: Shape 2597"/>
                        <wps:cNvSpPr/>
                        <wps:spPr>
                          <a:xfrm>
                            <a:off x="1411667" y="768032"/>
                            <a:ext cx="372577" cy="2311457"/>
                          </a:xfrm>
                          <a:custGeom>
                            <a:avLst/>
                            <a:gdLst>
                              <a:gd name="connsiteX0" fmla="*/ 0 w 372577"/>
                              <a:gd name="connsiteY0" fmla="*/ 8536 h 2311457"/>
                              <a:gd name="connsiteX1" fmla="*/ 8380 w 372577"/>
                              <a:gd name="connsiteY1" fmla="*/ 28318 h 2311457"/>
                              <a:gd name="connsiteX2" fmla="*/ 16659 w 372577"/>
                              <a:gd name="connsiteY2" fmla="*/ 48100 h 2311457"/>
                              <a:gd name="connsiteX3" fmla="*/ 24830 w 372577"/>
                              <a:gd name="connsiteY3" fmla="*/ 67883 h 2311457"/>
                              <a:gd name="connsiteX4" fmla="*/ 32892 w 372577"/>
                              <a:gd name="connsiteY4" fmla="*/ 87690 h 2311457"/>
                              <a:gd name="connsiteX5" fmla="*/ 40881 w 372577"/>
                              <a:gd name="connsiteY5" fmla="*/ 107518 h 2311457"/>
                              <a:gd name="connsiteX6" fmla="*/ 48757 w 372577"/>
                              <a:gd name="connsiteY6" fmla="*/ 127365 h 2311457"/>
                              <a:gd name="connsiteX7" fmla="*/ 56522 w 372577"/>
                              <a:gd name="connsiteY7" fmla="*/ 147218 h 2311457"/>
                              <a:gd name="connsiteX8" fmla="*/ 64218 w 372577"/>
                              <a:gd name="connsiteY8" fmla="*/ 167068 h 2311457"/>
                              <a:gd name="connsiteX9" fmla="*/ 71802 w 372577"/>
                              <a:gd name="connsiteY9" fmla="*/ 186968 h 2311457"/>
                              <a:gd name="connsiteX10" fmla="*/ 79272 w 372577"/>
                              <a:gd name="connsiteY10" fmla="*/ 206861 h 2311457"/>
                              <a:gd name="connsiteX11" fmla="*/ 86649 w 372577"/>
                              <a:gd name="connsiteY11" fmla="*/ 226760 h 2311457"/>
                              <a:gd name="connsiteX12" fmla="*/ 93938 w 372577"/>
                              <a:gd name="connsiteY12" fmla="*/ 246676 h 2311457"/>
                              <a:gd name="connsiteX13" fmla="*/ 101113 w 372577"/>
                              <a:gd name="connsiteY13" fmla="*/ 266620 h 2311457"/>
                              <a:gd name="connsiteX14" fmla="*/ 108223 w 372577"/>
                              <a:gd name="connsiteY14" fmla="*/ 286560 h 2311457"/>
                              <a:gd name="connsiteX15" fmla="*/ 115194 w 372577"/>
                              <a:gd name="connsiteY15" fmla="*/ 306521 h 2311457"/>
                              <a:gd name="connsiteX16" fmla="*/ 122077 w 372577"/>
                              <a:gd name="connsiteY16" fmla="*/ 326513 h 2311457"/>
                              <a:gd name="connsiteX17" fmla="*/ 128870 w 372577"/>
                              <a:gd name="connsiteY17" fmla="*/ 346499 h 2311457"/>
                              <a:gd name="connsiteX18" fmla="*/ 135567 w 372577"/>
                              <a:gd name="connsiteY18" fmla="*/ 366508 h 2311457"/>
                              <a:gd name="connsiteX19" fmla="*/ 142155 w 372577"/>
                              <a:gd name="connsiteY19" fmla="*/ 386517 h 2311457"/>
                              <a:gd name="connsiteX20" fmla="*/ 148652 w 372577"/>
                              <a:gd name="connsiteY20" fmla="*/ 406548 h 2311457"/>
                              <a:gd name="connsiteX21" fmla="*/ 155032 w 372577"/>
                              <a:gd name="connsiteY21" fmla="*/ 426603 h 2311457"/>
                              <a:gd name="connsiteX22" fmla="*/ 161325 w 372577"/>
                              <a:gd name="connsiteY22" fmla="*/ 446659 h 2311457"/>
                              <a:gd name="connsiteX23" fmla="*/ 167526 w 372577"/>
                              <a:gd name="connsiteY23" fmla="*/ 466736 h 2311457"/>
                              <a:gd name="connsiteX24" fmla="*/ 173615 w 372577"/>
                              <a:gd name="connsiteY24" fmla="*/ 486814 h 2311457"/>
                              <a:gd name="connsiteX25" fmla="*/ 179614 w 372577"/>
                              <a:gd name="connsiteY25" fmla="*/ 506910 h 2311457"/>
                              <a:gd name="connsiteX26" fmla="*/ 185524 w 372577"/>
                              <a:gd name="connsiteY26" fmla="*/ 527035 h 2311457"/>
                              <a:gd name="connsiteX27" fmla="*/ 191319 w 372577"/>
                              <a:gd name="connsiteY27" fmla="*/ 547160 h 2311457"/>
                              <a:gd name="connsiteX28" fmla="*/ 197021 w 372577"/>
                              <a:gd name="connsiteY28" fmla="*/ 567302 h 2311457"/>
                              <a:gd name="connsiteX29" fmla="*/ 202636 w 372577"/>
                              <a:gd name="connsiteY29" fmla="*/ 587473 h 2311457"/>
                              <a:gd name="connsiteX30" fmla="*/ 208134 w 372577"/>
                              <a:gd name="connsiteY30" fmla="*/ 607638 h 2311457"/>
                              <a:gd name="connsiteX31" fmla="*/ 213523 w 372577"/>
                              <a:gd name="connsiteY31" fmla="*/ 627831 h 2311457"/>
                              <a:gd name="connsiteX32" fmla="*/ 218844 w 372577"/>
                              <a:gd name="connsiteY32" fmla="*/ 648021 h 2311457"/>
                              <a:gd name="connsiteX33" fmla="*/ 224047 w 372577"/>
                              <a:gd name="connsiteY33" fmla="*/ 668232 h 2311457"/>
                              <a:gd name="connsiteX34" fmla="*/ 229141 w 372577"/>
                              <a:gd name="connsiteY34" fmla="*/ 688465 h 2311457"/>
                              <a:gd name="connsiteX35" fmla="*/ 234165 w 372577"/>
                              <a:gd name="connsiteY35" fmla="*/ 708706 h 2311457"/>
                              <a:gd name="connsiteX36" fmla="*/ 239055 w 372577"/>
                              <a:gd name="connsiteY36" fmla="*/ 728964 h 2311457"/>
                              <a:gd name="connsiteX37" fmla="*/ 243877 w 372577"/>
                              <a:gd name="connsiteY37" fmla="*/ 749223 h 2311457"/>
                              <a:gd name="connsiteX38" fmla="*/ 248588 w 372577"/>
                              <a:gd name="connsiteY38" fmla="*/ 769504 h 2311457"/>
                              <a:gd name="connsiteX39" fmla="*/ 253207 w 372577"/>
                              <a:gd name="connsiteY39" fmla="*/ 789807 h 2311457"/>
                              <a:gd name="connsiteX40" fmla="*/ 257709 w 372577"/>
                              <a:gd name="connsiteY40" fmla="*/ 810111 h 2311457"/>
                              <a:gd name="connsiteX41" fmla="*/ 262123 w 372577"/>
                              <a:gd name="connsiteY41" fmla="*/ 830435 h 2311457"/>
                              <a:gd name="connsiteX42" fmla="*/ 266447 w 372577"/>
                              <a:gd name="connsiteY42" fmla="*/ 850784 h 2311457"/>
                              <a:gd name="connsiteX43" fmla="*/ 270654 w 372577"/>
                              <a:gd name="connsiteY43" fmla="*/ 871135 h 2311457"/>
                              <a:gd name="connsiteX44" fmla="*/ 274773 w 372577"/>
                              <a:gd name="connsiteY44" fmla="*/ 891508 h 2311457"/>
                              <a:gd name="connsiteX45" fmla="*/ 278807 w 372577"/>
                              <a:gd name="connsiteY45" fmla="*/ 911877 h 2311457"/>
                              <a:gd name="connsiteX46" fmla="*/ 282719 w 372577"/>
                              <a:gd name="connsiteY46" fmla="*/ 932273 h 2311457"/>
                              <a:gd name="connsiteX47" fmla="*/ 286544 w 372577"/>
                              <a:gd name="connsiteY47" fmla="*/ 952665 h 2311457"/>
                              <a:gd name="connsiteX48" fmla="*/ 290258 w 372577"/>
                              <a:gd name="connsiteY48" fmla="*/ 973108 h 2311457"/>
                              <a:gd name="connsiteX49" fmla="*/ 293878 w 372577"/>
                              <a:gd name="connsiteY49" fmla="*/ 993522 h 2311457"/>
                              <a:gd name="connsiteX50" fmla="*/ 297413 w 372577"/>
                              <a:gd name="connsiteY50" fmla="*/ 1013979 h 2311457"/>
                              <a:gd name="connsiteX51" fmla="*/ 300827 w 372577"/>
                              <a:gd name="connsiteY51" fmla="*/ 1034436 h 2311457"/>
                              <a:gd name="connsiteX52" fmla="*/ 304160 w 372577"/>
                              <a:gd name="connsiteY52" fmla="*/ 1054910 h 2311457"/>
                              <a:gd name="connsiteX53" fmla="*/ 307370 w 372577"/>
                              <a:gd name="connsiteY53" fmla="*/ 1075419 h 2311457"/>
                              <a:gd name="connsiteX54" fmla="*/ 310516 w 372577"/>
                              <a:gd name="connsiteY54" fmla="*/ 1095929 h 2311457"/>
                              <a:gd name="connsiteX55" fmla="*/ 313530 w 372577"/>
                              <a:gd name="connsiteY55" fmla="*/ 1116438 h 2311457"/>
                              <a:gd name="connsiteX56" fmla="*/ 316473 w 372577"/>
                              <a:gd name="connsiteY56" fmla="*/ 1136965 h 2311457"/>
                              <a:gd name="connsiteX57" fmla="*/ 319300 w 372577"/>
                              <a:gd name="connsiteY57" fmla="*/ 1157509 h 2311457"/>
                              <a:gd name="connsiteX58" fmla="*/ 322041 w 372577"/>
                              <a:gd name="connsiteY58" fmla="*/ 1178071 h 2311457"/>
                              <a:gd name="connsiteX59" fmla="*/ 324666 w 372577"/>
                              <a:gd name="connsiteY59" fmla="*/ 1198633 h 2311457"/>
                              <a:gd name="connsiteX60" fmla="*/ 327198 w 372577"/>
                              <a:gd name="connsiteY60" fmla="*/ 1219230 h 2311457"/>
                              <a:gd name="connsiteX61" fmla="*/ 329644 w 372577"/>
                              <a:gd name="connsiteY61" fmla="*/ 1239845 h 2311457"/>
                              <a:gd name="connsiteX62" fmla="*/ 331974 w 372577"/>
                              <a:gd name="connsiteY62" fmla="*/ 1260460 h 2311457"/>
                              <a:gd name="connsiteX63" fmla="*/ 334217 w 372577"/>
                              <a:gd name="connsiteY63" fmla="*/ 1281074 h 2311457"/>
                              <a:gd name="connsiteX64" fmla="*/ 336343 w 372577"/>
                              <a:gd name="connsiteY64" fmla="*/ 1301724 h 2311457"/>
                              <a:gd name="connsiteX65" fmla="*/ 338382 w 372577"/>
                              <a:gd name="connsiteY65" fmla="*/ 1322391 h 2311457"/>
                              <a:gd name="connsiteX66" fmla="*/ 340329 w 372577"/>
                              <a:gd name="connsiteY66" fmla="*/ 1343059 h 2311457"/>
                              <a:gd name="connsiteX67" fmla="*/ 342161 w 372577"/>
                              <a:gd name="connsiteY67" fmla="*/ 1363744 h 2311457"/>
                              <a:gd name="connsiteX68" fmla="*/ 343904 w 372577"/>
                              <a:gd name="connsiteY68" fmla="*/ 1384429 h 2311457"/>
                              <a:gd name="connsiteX69" fmla="*/ 345553 w 372577"/>
                              <a:gd name="connsiteY69" fmla="*/ 1405149 h 2311457"/>
                              <a:gd name="connsiteX70" fmla="*/ 347099 w 372577"/>
                              <a:gd name="connsiteY70" fmla="*/ 1425869 h 2311457"/>
                              <a:gd name="connsiteX71" fmla="*/ 348538 w 372577"/>
                              <a:gd name="connsiteY71" fmla="*/ 1446606 h 2311457"/>
                              <a:gd name="connsiteX72" fmla="*/ 349908 w 372577"/>
                              <a:gd name="connsiteY72" fmla="*/ 1467362 h 2311457"/>
                              <a:gd name="connsiteX73" fmla="*/ 351155 w 372577"/>
                              <a:gd name="connsiteY73" fmla="*/ 1488134 h 2311457"/>
                              <a:gd name="connsiteX74" fmla="*/ 352279 w 372577"/>
                              <a:gd name="connsiteY74" fmla="*/ 1508924 h 2311457"/>
                              <a:gd name="connsiteX75" fmla="*/ 353350 w 372577"/>
                              <a:gd name="connsiteY75" fmla="*/ 1529697 h 2311457"/>
                              <a:gd name="connsiteX76" fmla="*/ 354298 w 372577"/>
                              <a:gd name="connsiteY76" fmla="*/ 1550523 h 2311457"/>
                              <a:gd name="connsiteX77" fmla="*/ 355158 w 372577"/>
                              <a:gd name="connsiteY77" fmla="*/ 1571348 h 2311457"/>
                              <a:gd name="connsiteX78" fmla="*/ 355896 w 372577"/>
                              <a:gd name="connsiteY78" fmla="*/ 1592173 h 2311457"/>
                              <a:gd name="connsiteX79" fmla="*/ 356563 w 372577"/>
                              <a:gd name="connsiteY79" fmla="*/ 1613016 h 2311457"/>
                              <a:gd name="connsiteX80" fmla="*/ 357107 w 372577"/>
                              <a:gd name="connsiteY80" fmla="*/ 1633894 h 2311457"/>
                              <a:gd name="connsiteX81" fmla="*/ 357546 w 372577"/>
                              <a:gd name="connsiteY81" fmla="*/ 1654790 h 2311457"/>
                              <a:gd name="connsiteX82" fmla="*/ 357915 w 372577"/>
                              <a:gd name="connsiteY82" fmla="*/ 1675686 h 2311457"/>
                              <a:gd name="connsiteX83" fmla="*/ 358196 w 372577"/>
                              <a:gd name="connsiteY83" fmla="*/ 1696564 h 2311457"/>
                              <a:gd name="connsiteX84" fmla="*/ 358337 w 372577"/>
                              <a:gd name="connsiteY84" fmla="*/ 1717512 h 2311457"/>
                              <a:gd name="connsiteX85" fmla="*/ 358389 w 372577"/>
                              <a:gd name="connsiteY85" fmla="*/ 1738425 h 2311457"/>
                              <a:gd name="connsiteX86" fmla="*/ 358372 w 372577"/>
                              <a:gd name="connsiteY86" fmla="*/ 1759373 h 2311457"/>
                              <a:gd name="connsiteX87" fmla="*/ 358231 w 372577"/>
                              <a:gd name="connsiteY87" fmla="*/ 1780339 h 2311457"/>
                              <a:gd name="connsiteX88" fmla="*/ 357985 w 372577"/>
                              <a:gd name="connsiteY88" fmla="*/ 1801323 h 2311457"/>
                              <a:gd name="connsiteX89" fmla="*/ 357652 w 372577"/>
                              <a:gd name="connsiteY89" fmla="*/ 1822306 h 2311457"/>
                              <a:gd name="connsiteX90" fmla="*/ 357213 w 372577"/>
                              <a:gd name="connsiteY90" fmla="*/ 1843307 h 2311457"/>
                              <a:gd name="connsiteX91" fmla="*/ 356686 w 372577"/>
                              <a:gd name="connsiteY91" fmla="*/ 1864343 h 2311457"/>
                              <a:gd name="connsiteX92" fmla="*/ 356054 w 372577"/>
                              <a:gd name="connsiteY92" fmla="*/ 1885362 h 2311457"/>
                              <a:gd name="connsiteX93" fmla="*/ 355316 w 372577"/>
                              <a:gd name="connsiteY93" fmla="*/ 1906416 h 2311457"/>
                              <a:gd name="connsiteX94" fmla="*/ 354491 w 372577"/>
                              <a:gd name="connsiteY94" fmla="*/ 1927469 h 2311457"/>
                              <a:gd name="connsiteX95" fmla="*/ 353578 w 372577"/>
                              <a:gd name="connsiteY95" fmla="*/ 1948540 h 2311457"/>
                              <a:gd name="connsiteX96" fmla="*/ 352524 w 372577"/>
                              <a:gd name="connsiteY96" fmla="*/ 1969629 h 2311457"/>
                              <a:gd name="connsiteX97" fmla="*/ 351418 w 372577"/>
                              <a:gd name="connsiteY97" fmla="*/ 1990736 h 2311457"/>
                              <a:gd name="connsiteX98" fmla="*/ 350171 w 372577"/>
                              <a:gd name="connsiteY98" fmla="*/ 2011860 h 2311457"/>
                              <a:gd name="connsiteX99" fmla="*/ 348854 w 372577"/>
                              <a:gd name="connsiteY99" fmla="*/ 2032966 h 2311457"/>
                              <a:gd name="connsiteX100" fmla="*/ 347432 w 372577"/>
                              <a:gd name="connsiteY100" fmla="*/ 2054107 h 2311457"/>
                              <a:gd name="connsiteX101" fmla="*/ 345922 w 372577"/>
                              <a:gd name="connsiteY101" fmla="*/ 2075284 h 2311457"/>
                              <a:gd name="connsiteX102" fmla="*/ 344287 w 372577"/>
                              <a:gd name="connsiteY102" fmla="*/ 2096443 h 2311457"/>
                              <a:gd name="connsiteX103" fmla="*/ 342566 w 372577"/>
                              <a:gd name="connsiteY103" fmla="*/ 2117620 h 2311457"/>
                              <a:gd name="connsiteX104" fmla="*/ 340758 w 372577"/>
                              <a:gd name="connsiteY104" fmla="*/ 2138814 h 2311457"/>
                              <a:gd name="connsiteX105" fmla="*/ 338835 w 372577"/>
                              <a:gd name="connsiteY105" fmla="*/ 2160043 h 2311457"/>
                              <a:gd name="connsiteX106" fmla="*/ 336817 w 372577"/>
                              <a:gd name="connsiteY106" fmla="*/ 2181255 h 2311457"/>
                              <a:gd name="connsiteX107" fmla="*/ 334691 w 372577"/>
                              <a:gd name="connsiteY107" fmla="*/ 2202519 h 2311457"/>
                              <a:gd name="connsiteX108" fmla="*/ 332496 w 372577"/>
                              <a:gd name="connsiteY108" fmla="*/ 2223766 h 2311457"/>
                              <a:gd name="connsiteX109" fmla="*/ 330166 w 372577"/>
                              <a:gd name="connsiteY109" fmla="*/ 2245013 h 2311457"/>
                              <a:gd name="connsiteX110" fmla="*/ 327767 w 372577"/>
                              <a:gd name="connsiteY110" fmla="*/ 2266295 h 2311457"/>
                              <a:gd name="connsiteX111" fmla="*/ 325252 w 372577"/>
                              <a:gd name="connsiteY111" fmla="*/ 2287594 h 2311457"/>
                              <a:gd name="connsiteX112" fmla="*/ 322627 w 372577"/>
                              <a:gd name="connsiteY112" fmla="*/ 2308911 h 2311457"/>
                              <a:gd name="connsiteX113" fmla="*/ 344728 w 372577"/>
                              <a:gd name="connsiteY113" fmla="*/ 2311457 h 2311457"/>
                              <a:gd name="connsiteX114" fmla="*/ 346940 w 372577"/>
                              <a:gd name="connsiteY114" fmla="*/ 2290105 h 2311457"/>
                              <a:gd name="connsiteX115" fmla="*/ 349065 w 372577"/>
                              <a:gd name="connsiteY115" fmla="*/ 2268753 h 2311457"/>
                              <a:gd name="connsiteX116" fmla="*/ 351102 w 372577"/>
                              <a:gd name="connsiteY116" fmla="*/ 2247436 h 2311457"/>
                              <a:gd name="connsiteX117" fmla="*/ 353051 w 372577"/>
                              <a:gd name="connsiteY117" fmla="*/ 2226119 h 2311457"/>
                              <a:gd name="connsiteX118" fmla="*/ 354895 w 372577"/>
                              <a:gd name="connsiteY118" fmla="*/ 2204819 h 2311457"/>
                              <a:gd name="connsiteX119" fmla="*/ 356651 w 372577"/>
                              <a:gd name="connsiteY119" fmla="*/ 2183520 h 2311457"/>
                              <a:gd name="connsiteX120" fmla="*/ 358319 w 372577"/>
                              <a:gd name="connsiteY120" fmla="*/ 2162238 h 2311457"/>
                              <a:gd name="connsiteX121" fmla="*/ 359917 w 372577"/>
                              <a:gd name="connsiteY121" fmla="*/ 2140991 h 2311457"/>
                              <a:gd name="connsiteX122" fmla="*/ 361374 w 372577"/>
                              <a:gd name="connsiteY122" fmla="*/ 2119727 h 2311457"/>
                              <a:gd name="connsiteX123" fmla="*/ 362779 w 372577"/>
                              <a:gd name="connsiteY123" fmla="*/ 2098480 h 2311457"/>
                              <a:gd name="connsiteX124" fmla="*/ 364079 w 372577"/>
                              <a:gd name="connsiteY124" fmla="*/ 2077268 h 2311457"/>
                              <a:gd name="connsiteX125" fmla="*/ 365273 w 372577"/>
                              <a:gd name="connsiteY125" fmla="*/ 2056056 h 2311457"/>
                              <a:gd name="connsiteX126" fmla="*/ 366379 w 372577"/>
                              <a:gd name="connsiteY126" fmla="*/ 2034845 h 2311457"/>
                              <a:gd name="connsiteX127" fmla="*/ 367433 w 372577"/>
                              <a:gd name="connsiteY127" fmla="*/ 2013668 h 2311457"/>
                              <a:gd name="connsiteX128" fmla="*/ 368346 w 372577"/>
                              <a:gd name="connsiteY128" fmla="*/ 1992474 h 2311457"/>
                              <a:gd name="connsiteX129" fmla="*/ 369189 w 372577"/>
                              <a:gd name="connsiteY129" fmla="*/ 1971333 h 2311457"/>
                              <a:gd name="connsiteX130" fmla="*/ 369926 w 372577"/>
                              <a:gd name="connsiteY130" fmla="*/ 1950173 h 2311457"/>
                              <a:gd name="connsiteX131" fmla="*/ 370593 w 372577"/>
                              <a:gd name="connsiteY131" fmla="*/ 1929050 h 2311457"/>
                              <a:gd name="connsiteX132" fmla="*/ 371138 w 372577"/>
                              <a:gd name="connsiteY132" fmla="*/ 1907908 h 2311457"/>
                              <a:gd name="connsiteX133" fmla="*/ 371612 w 372577"/>
                              <a:gd name="connsiteY133" fmla="*/ 1886819 h 2311457"/>
                              <a:gd name="connsiteX134" fmla="*/ 371998 w 372577"/>
                              <a:gd name="connsiteY134" fmla="*/ 1865731 h 2311457"/>
                              <a:gd name="connsiteX135" fmla="*/ 372262 w 372577"/>
                              <a:gd name="connsiteY135" fmla="*/ 1844624 h 2311457"/>
                              <a:gd name="connsiteX136" fmla="*/ 372472 w 372577"/>
                              <a:gd name="connsiteY136" fmla="*/ 1823553 h 2311457"/>
                              <a:gd name="connsiteX137" fmla="*/ 372560 w 372577"/>
                              <a:gd name="connsiteY137" fmla="*/ 1802499 h 2311457"/>
                              <a:gd name="connsiteX138" fmla="*/ 372578 w 372577"/>
                              <a:gd name="connsiteY138" fmla="*/ 1781446 h 2311457"/>
                              <a:gd name="connsiteX139" fmla="*/ 372490 w 372577"/>
                              <a:gd name="connsiteY139" fmla="*/ 1760427 h 2311457"/>
                              <a:gd name="connsiteX140" fmla="*/ 372314 w 372577"/>
                              <a:gd name="connsiteY140" fmla="*/ 1739391 h 2311457"/>
                              <a:gd name="connsiteX141" fmla="*/ 372033 w 372577"/>
                              <a:gd name="connsiteY141" fmla="*/ 1718390 h 2311457"/>
                              <a:gd name="connsiteX142" fmla="*/ 371682 w 372577"/>
                              <a:gd name="connsiteY142" fmla="*/ 1697407 h 2311457"/>
                              <a:gd name="connsiteX143" fmla="*/ 371226 w 372577"/>
                              <a:gd name="connsiteY143" fmla="*/ 1676423 h 2311457"/>
                              <a:gd name="connsiteX144" fmla="*/ 370681 w 372577"/>
                              <a:gd name="connsiteY144" fmla="*/ 1655457 h 2311457"/>
                              <a:gd name="connsiteX145" fmla="*/ 370049 w 372577"/>
                              <a:gd name="connsiteY145" fmla="*/ 1634509 h 2311457"/>
                              <a:gd name="connsiteX146" fmla="*/ 369329 w 372577"/>
                              <a:gd name="connsiteY146" fmla="*/ 1613561 h 2311457"/>
                              <a:gd name="connsiteX147" fmla="*/ 368504 w 372577"/>
                              <a:gd name="connsiteY147" fmla="*/ 1592630 h 2311457"/>
                              <a:gd name="connsiteX148" fmla="*/ 367591 w 372577"/>
                              <a:gd name="connsiteY148" fmla="*/ 1571717 h 2311457"/>
                              <a:gd name="connsiteX149" fmla="*/ 366590 w 372577"/>
                              <a:gd name="connsiteY149" fmla="*/ 1550821 h 2311457"/>
                              <a:gd name="connsiteX150" fmla="*/ 365483 w 372577"/>
                              <a:gd name="connsiteY150" fmla="*/ 1529926 h 2311457"/>
                              <a:gd name="connsiteX151" fmla="*/ 364289 w 372577"/>
                              <a:gd name="connsiteY151" fmla="*/ 1509030 h 2311457"/>
                              <a:gd name="connsiteX152" fmla="*/ 363008 w 372577"/>
                              <a:gd name="connsiteY152" fmla="*/ 1488187 h 2311457"/>
                              <a:gd name="connsiteX153" fmla="*/ 361638 w 372577"/>
                              <a:gd name="connsiteY153" fmla="*/ 1467326 h 2311457"/>
                              <a:gd name="connsiteX154" fmla="*/ 360180 w 372577"/>
                              <a:gd name="connsiteY154" fmla="*/ 1446501 h 2311457"/>
                              <a:gd name="connsiteX155" fmla="*/ 358618 w 372577"/>
                              <a:gd name="connsiteY155" fmla="*/ 1425676 h 2311457"/>
                              <a:gd name="connsiteX156" fmla="*/ 356967 w 372577"/>
                              <a:gd name="connsiteY156" fmla="*/ 1404850 h 2311457"/>
                              <a:gd name="connsiteX157" fmla="*/ 355229 w 372577"/>
                              <a:gd name="connsiteY157" fmla="*/ 1384042 h 2311457"/>
                              <a:gd name="connsiteX158" fmla="*/ 353385 w 372577"/>
                              <a:gd name="connsiteY158" fmla="*/ 1363270 h 2311457"/>
                              <a:gd name="connsiteX159" fmla="*/ 351471 w 372577"/>
                              <a:gd name="connsiteY159" fmla="*/ 1342497 h 2311457"/>
                              <a:gd name="connsiteX160" fmla="*/ 349451 w 372577"/>
                              <a:gd name="connsiteY160" fmla="*/ 1321742 h 2311457"/>
                              <a:gd name="connsiteX161" fmla="*/ 347327 w 372577"/>
                              <a:gd name="connsiteY161" fmla="*/ 1300987 h 2311457"/>
                              <a:gd name="connsiteX162" fmla="*/ 345132 w 372577"/>
                              <a:gd name="connsiteY162" fmla="*/ 1280267 h 2311457"/>
                              <a:gd name="connsiteX163" fmla="*/ 342838 w 372577"/>
                              <a:gd name="connsiteY163" fmla="*/ 1259529 h 2311457"/>
                              <a:gd name="connsiteX164" fmla="*/ 340440 w 372577"/>
                              <a:gd name="connsiteY164" fmla="*/ 1238827 h 2311457"/>
                              <a:gd name="connsiteX165" fmla="*/ 337976 w 372577"/>
                              <a:gd name="connsiteY165" fmla="*/ 1218124 h 2311457"/>
                              <a:gd name="connsiteX166" fmla="*/ 335393 w 372577"/>
                              <a:gd name="connsiteY166" fmla="*/ 1197439 h 2311457"/>
                              <a:gd name="connsiteX167" fmla="*/ 332721 w 372577"/>
                              <a:gd name="connsiteY167" fmla="*/ 1176772 h 2311457"/>
                              <a:gd name="connsiteX168" fmla="*/ 329962 w 372577"/>
                              <a:gd name="connsiteY168" fmla="*/ 1156104 h 2311457"/>
                              <a:gd name="connsiteX169" fmla="*/ 327130 w 372577"/>
                              <a:gd name="connsiteY169" fmla="*/ 1135472 h 2311457"/>
                              <a:gd name="connsiteX170" fmla="*/ 324192 w 372577"/>
                              <a:gd name="connsiteY170" fmla="*/ 1114858 h 2311457"/>
                              <a:gd name="connsiteX171" fmla="*/ 321154 w 372577"/>
                              <a:gd name="connsiteY171" fmla="*/ 1094225 h 2311457"/>
                              <a:gd name="connsiteX172" fmla="*/ 318032 w 372577"/>
                              <a:gd name="connsiteY172" fmla="*/ 1073611 h 2311457"/>
                              <a:gd name="connsiteX173" fmla="*/ 314815 w 372577"/>
                              <a:gd name="connsiteY173" fmla="*/ 1053031 h 2311457"/>
                              <a:gd name="connsiteX174" fmla="*/ 311489 w 372577"/>
                              <a:gd name="connsiteY174" fmla="*/ 1032434 h 2311457"/>
                              <a:gd name="connsiteX175" fmla="*/ 308093 w 372577"/>
                              <a:gd name="connsiteY175" fmla="*/ 1011872 h 2311457"/>
                              <a:gd name="connsiteX176" fmla="*/ 304611 w 372577"/>
                              <a:gd name="connsiteY176" fmla="*/ 991327 h 2311457"/>
                              <a:gd name="connsiteX177" fmla="*/ 301013 w 372577"/>
                              <a:gd name="connsiteY177" fmla="*/ 970772 h 2311457"/>
                              <a:gd name="connsiteX178" fmla="*/ 297345 w 372577"/>
                              <a:gd name="connsiteY178" fmla="*/ 950242 h 2311457"/>
                              <a:gd name="connsiteX179" fmla="*/ 293561 w 372577"/>
                              <a:gd name="connsiteY179" fmla="*/ 929736 h 2311457"/>
                              <a:gd name="connsiteX180" fmla="*/ 289713 w 372577"/>
                              <a:gd name="connsiteY180" fmla="*/ 909229 h 2311457"/>
                              <a:gd name="connsiteX181" fmla="*/ 285755 w 372577"/>
                              <a:gd name="connsiteY181" fmla="*/ 888744 h 2311457"/>
                              <a:gd name="connsiteX182" fmla="*/ 281704 w 372577"/>
                              <a:gd name="connsiteY182" fmla="*/ 868261 h 2311457"/>
                              <a:gd name="connsiteX183" fmla="*/ 277562 w 372577"/>
                              <a:gd name="connsiteY183" fmla="*/ 847801 h 2311457"/>
                              <a:gd name="connsiteX184" fmla="*/ 273349 w 372577"/>
                              <a:gd name="connsiteY184" fmla="*/ 827356 h 2311457"/>
                              <a:gd name="connsiteX185" fmla="*/ 269026 w 372577"/>
                              <a:gd name="connsiteY185" fmla="*/ 806919 h 2311457"/>
                              <a:gd name="connsiteX186" fmla="*/ 264610 w 372577"/>
                              <a:gd name="connsiteY186" fmla="*/ 786499 h 2311457"/>
                              <a:gd name="connsiteX187" fmla="*/ 260085 w 372577"/>
                              <a:gd name="connsiteY187" fmla="*/ 766085 h 2311457"/>
                              <a:gd name="connsiteX188" fmla="*/ 255489 w 372577"/>
                              <a:gd name="connsiteY188" fmla="*/ 745688 h 2311457"/>
                              <a:gd name="connsiteX189" fmla="*/ 250806 w 372577"/>
                              <a:gd name="connsiteY189" fmla="*/ 725296 h 2311457"/>
                              <a:gd name="connsiteX190" fmla="*/ 246026 w 372577"/>
                              <a:gd name="connsiteY190" fmla="*/ 704924 h 2311457"/>
                              <a:gd name="connsiteX191" fmla="*/ 241141 w 372577"/>
                              <a:gd name="connsiteY191" fmla="*/ 684555 h 2311457"/>
                              <a:gd name="connsiteX192" fmla="*/ 236181 w 372577"/>
                              <a:gd name="connsiteY192" fmla="*/ 664228 h 2311457"/>
                              <a:gd name="connsiteX193" fmla="*/ 231111 w 372577"/>
                              <a:gd name="connsiteY193" fmla="*/ 643877 h 2311457"/>
                              <a:gd name="connsiteX194" fmla="*/ 225971 w 372577"/>
                              <a:gd name="connsiteY194" fmla="*/ 623550 h 2311457"/>
                              <a:gd name="connsiteX195" fmla="*/ 220721 w 372577"/>
                              <a:gd name="connsiteY195" fmla="*/ 603245 h 2311457"/>
                              <a:gd name="connsiteX196" fmla="*/ 215378 w 372577"/>
                              <a:gd name="connsiteY196" fmla="*/ 582964 h 2311457"/>
                              <a:gd name="connsiteX197" fmla="*/ 209948 w 372577"/>
                              <a:gd name="connsiteY197" fmla="*/ 562683 h 2311457"/>
                              <a:gd name="connsiteX198" fmla="*/ 204426 w 372577"/>
                              <a:gd name="connsiteY198" fmla="*/ 542401 h 2311457"/>
                              <a:gd name="connsiteX199" fmla="*/ 198812 w 372577"/>
                              <a:gd name="connsiteY199" fmla="*/ 522145 h 2311457"/>
                              <a:gd name="connsiteX200" fmla="*/ 193108 w 372577"/>
                              <a:gd name="connsiteY200" fmla="*/ 501910 h 2311457"/>
                              <a:gd name="connsiteX201" fmla="*/ 187314 w 372577"/>
                              <a:gd name="connsiteY201" fmla="*/ 481674 h 2311457"/>
                              <a:gd name="connsiteX202" fmla="*/ 181428 w 372577"/>
                              <a:gd name="connsiteY202" fmla="*/ 461463 h 2311457"/>
                              <a:gd name="connsiteX203" fmla="*/ 175452 w 372577"/>
                              <a:gd name="connsiteY203" fmla="*/ 441245 h 2311457"/>
                              <a:gd name="connsiteX204" fmla="*/ 169385 w 372577"/>
                              <a:gd name="connsiteY204" fmla="*/ 421057 h 2311457"/>
                              <a:gd name="connsiteX205" fmla="*/ 163202 w 372577"/>
                              <a:gd name="connsiteY205" fmla="*/ 400892 h 2311457"/>
                              <a:gd name="connsiteX206" fmla="*/ 156956 w 372577"/>
                              <a:gd name="connsiteY206" fmla="*/ 380722 h 2311457"/>
                              <a:gd name="connsiteX207" fmla="*/ 150600 w 372577"/>
                              <a:gd name="connsiteY207" fmla="*/ 360557 h 2311457"/>
                              <a:gd name="connsiteX208" fmla="*/ 144168 w 372577"/>
                              <a:gd name="connsiteY208" fmla="*/ 340409 h 2311457"/>
                              <a:gd name="connsiteX209" fmla="*/ 137625 w 372577"/>
                              <a:gd name="connsiteY209" fmla="*/ 320284 h 2311457"/>
                              <a:gd name="connsiteX210" fmla="*/ 130996 w 372577"/>
                              <a:gd name="connsiteY210" fmla="*/ 300188 h 2311457"/>
                              <a:gd name="connsiteX211" fmla="*/ 124274 w 372577"/>
                              <a:gd name="connsiteY211" fmla="*/ 280088 h 2311457"/>
                              <a:gd name="connsiteX212" fmla="*/ 117459 w 372577"/>
                              <a:gd name="connsiteY212" fmla="*/ 259986 h 2311457"/>
                              <a:gd name="connsiteX213" fmla="*/ 110551 w 372577"/>
                              <a:gd name="connsiteY213" fmla="*/ 239906 h 2311457"/>
                              <a:gd name="connsiteX214" fmla="*/ 103557 w 372577"/>
                              <a:gd name="connsiteY214" fmla="*/ 219852 h 2311457"/>
                              <a:gd name="connsiteX215" fmla="*/ 96477 w 372577"/>
                              <a:gd name="connsiteY215" fmla="*/ 199797 h 2311457"/>
                              <a:gd name="connsiteX216" fmla="*/ 89297 w 372577"/>
                              <a:gd name="connsiteY216" fmla="*/ 179766 h 2311457"/>
                              <a:gd name="connsiteX217" fmla="*/ 82036 w 372577"/>
                              <a:gd name="connsiteY217" fmla="*/ 159734 h 2311457"/>
                              <a:gd name="connsiteX218" fmla="*/ 74677 w 372577"/>
                              <a:gd name="connsiteY218" fmla="*/ 139725 h 2311457"/>
                              <a:gd name="connsiteX219" fmla="*/ 67207 w 372577"/>
                              <a:gd name="connsiteY219" fmla="*/ 119739 h 2311457"/>
                              <a:gd name="connsiteX220" fmla="*/ 59669 w 372577"/>
                              <a:gd name="connsiteY220" fmla="*/ 99753 h 2311457"/>
                              <a:gd name="connsiteX221" fmla="*/ 52019 w 372577"/>
                              <a:gd name="connsiteY221" fmla="*/ 79769 h 2311457"/>
                              <a:gd name="connsiteX222" fmla="*/ 44300 w 372577"/>
                              <a:gd name="connsiteY222" fmla="*/ 59800 h 2311457"/>
                              <a:gd name="connsiteX223" fmla="*/ 36467 w 372577"/>
                              <a:gd name="connsiteY223" fmla="*/ 39861 h 2311457"/>
                              <a:gd name="connsiteX224" fmla="*/ 28546 w 372577"/>
                              <a:gd name="connsiteY224" fmla="*/ 19939 h 2311457"/>
                              <a:gd name="connsiteX225" fmla="*/ 20531 w 372577"/>
                              <a:gd name="connsiteY225" fmla="*/ 0 h 23114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Lst>
                            <a:rect l="l" t="t" r="r" b="b"/>
                            <a:pathLst>
                              <a:path w="372577" h="2311457">
                                <a:moveTo>
                                  <a:pt x="0" y="8536"/>
                                </a:moveTo>
                                <a:lnTo>
                                  <a:pt x="8380" y="28318"/>
                                </a:lnTo>
                                <a:lnTo>
                                  <a:pt x="16659" y="48100"/>
                                </a:lnTo>
                                <a:lnTo>
                                  <a:pt x="24830" y="67883"/>
                                </a:lnTo>
                                <a:lnTo>
                                  <a:pt x="32892" y="87690"/>
                                </a:lnTo>
                                <a:lnTo>
                                  <a:pt x="40881" y="107518"/>
                                </a:lnTo>
                                <a:lnTo>
                                  <a:pt x="48757" y="127365"/>
                                </a:lnTo>
                                <a:lnTo>
                                  <a:pt x="56522" y="147218"/>
                                </a:lnTo>
                                <a:lnTo>
                                  <a:pt x="64218" y="167068"/>
                                </a:lnTo>
                                <a:lnTo>
                                  <a:pt x="71802" y="186968"/>
                                </a:lnTo>
                                <a:lnTo>
                                  <a:pt x="79272" y="206861"/>
                                </a:lnTo>
                                <a:lnTo>
                                  <a:pt x="86649" y="226760"/>
                                </a:lnTo>
                                <a:lnTo>
                                  <a:pt x="93938" y="246676"/>
                                </a:lnTo>
                                <a:lnTo>
                                  <a:pt x="101113" y="266620"/>
                                </a:lnTo>
                                <a:lnTo>
                                  <a:pt x="108223" y="286560"/>
                                </a:lnTo>
                                <a:lnTo>
                                  <a:pt x="115194" y="306521"/>
                                </a:lnTo>
                                <a:lnTo>
                                  <a:pt x="122077" y="326513"/>
                                </a:lnTo>
                                <a:lnTo>
                                  <a:pt x="128870" y="346499"/>
                                </a:lnTo>
                                <a:lnTo>
                                  <a:pt x="135567" y="366508"/>
                                </a:lnTo>
                                <a:lnTo>
                                  <a:pt x="142155" y="386517"/>
                                </a:lnTo>
                                <a:lnTo>
                                  <a:pt x="148652" y="406548"/>
                                </a:lnTo>
                                <a:lnTo>
                                  <a:pt x="155032" y="426603"/>
                                </a:lnTo>
                                <a:lnTo>
                                  <a:pt x="161325" y="446659"/>
                                </a:lnTo>
                                <a:lnTo>
                                  <a:pt x="167526" y="466736"/>
                                </a:lnTo>
                                <a:lnTo>
                                  <a:pt x="173615" y="486814"/>
                                </a:lnTo>
                                <a:lnTo>
                                  <a:pt x="179614" y="506910"/>
                                </a:lnTo>
                                <a:lnTo>
                                  <a:pt x="185524" y="527035"/>
                                </a:lnTo>
                                <a:lnTo>
                                  <a:pt x="191319" y="547160"/>
                                </a:lnTo>
                                <a:lnTo>
                                  <a:pt x="197021" y="567302"/>
                                </a:lnTo>
                                <a:lnTo>
                                  <a:pt x="202636" y="587473"/>
                                </a:lnTo>
                                <a:lnTo>
                                  <a:pt x="208134" y="607638"/>
                                </a:lnTo>
                                <a:lnTo>
                                  <a:pt x="213523" y="627831"/>
                                </a:lnTo>
                                <a:lnTo>
                                  <a:pt x="218844" y="648021"/>
                                </a:lnTo>
                                <a:lnTo>
                                  <a:pt x="224047" y="668232"/>
                                </a:lnTo>
                                <a:lnTo>
                                  <a:pt x="229141" y="688465"/>
                                </a:lnTo>
                                <a:lnTo>
                                  <a:pt x="234165" y="708706"/>
                                </a:lnTo>
                                <a:lnTo>
                                  <a:pt x="239055" y="728964"/>
                                </a:lnTo>
                                <a:lnTo>
                                  <a:pt x="243877" y="749223"/>
                                </a:lnTo>
                                <a:lnTo>
                                  <a:pt x="248588" y="769504"/>
                                </a:lnTo>
                                <a:lnTo>
                                  <a:pt x="253207" y="789807"/>
                                </a:lnTo>
                                <a:lnTo>
                                  <a:pt x="257709" y="810111"/>
                                </a:lnTo>
                                <a:lnTo>
                                  <a:pt x="262123" y="830435"/>
                                </a:lnTo>
                                <a:lnTo>
                                  <a:pt x="266447" y="850784"/>
                                </a:lnTo>
                                <a:lnTo>
                                  <a:pt x="270654" y="871135"/>
                                </a:lnTo>
                                <a:lnTo>
                                  <a:pt x="274773" y="891508"/>
                                </a:lnTo>
                                <a:lnTo>
                                  <a:pt x="278807" y="911877"/>
                                </a:lnTo>
                                <a:lnTo>
                                  <a:pt x="282719" y="932273"/>
                                </a:lnTo>
                                <a:lnTo>
                                  <a:pt x="286544" y="952665"/>
                                </a:lnTo>
                                <a:lnTo>
                                  <a:pt x="290258" y="973108"/>
                                </a:lnTo>
                                <a:lnTo>
                                  <a:pt x="293878" y="993522"/>
                                </a:lnTo>
                                <a:lnTo>
                                  <a:pt x="297413" y="1013979"/>
                                </a:lnTo>
                                <a:lnTo>
                                  <a:pt x="300827" y="1034436"/>
                                </a:lnTo>
                                <a:lnTo>
                                  <a:pt x="304160" y="1054910"/>
                                </a:lnTo>
                                <a:lnTo>
                                  <a:pt x="307370" y="1075419"/>
                                </a:lnTo>
                                <a:lnTo>
                                  <a:pt x="310516" y="1095929"/>
                                </a:lnTo>
                                <a:lnTo>
                                  <a:pt x="313530" y="1116438"/>
                                </a:lnTo>
                                <a:lnTo>
                                  <a:pt x="316473" y="1136965"/>
                                </a:lnTo>
                                <a:lnTo>
                                  <a:pt x="319300" y="1157509"/>
                                </a:lnTo>
                                <a:lnTo>
                                  <a:pt x="322041" y="1178071"/>
                                </a:lnTo>
                                <a:lnTo>
                                  <a:pt x="324666" y="1198633"/>
                                </a:lnTo>
                                <a:lnTo>
                                  <a:pt x="327198" y="1219230"/>
                                </a:lnTo>
                                <a:lnTo>
                                  <a:pt x="329644" y="1239845"/>
                                </a:lnTo>
                                <a:lnTo>
                                  <a:pt x="331974" y="1260460"/>
                                </a:lnTo>
                                <a:lnTo>
                                  <a:pt x="334217" y="1281074"/>
                                </a:lnTo>
                                <a:lnTo>
                                  <a:pt x="336343" y="1301724"/>
                                </a:lnTo>
                                <a:lnTo>
                                  <a:pt x="338382" y="1322391"/>
                                </a:lnTo>
                                <a:lnTo>
                                  <a:pt x="340329" y="1343059"/>
                                </a:lnTo>
                                <a:lnTo>
                                  <a:pt x="342161" y="1363744"/>
                                </a:lnTo>
                                <a:lnTo>
                                  <a:pt x="343904" y="1384429"/>
                                </a:lnTo>
                                <a:lnTo>
                                  <a:pt x="345553" y="1405149"/>
                                </a:lnTo>
                                <a:lnTo>
                                  <a:pt x="347099" y="1425869"/>
                                </a:lnTo>
                                <a:lnTo>
                                  <a:pt x="348538" y="1446606"/>
                                </a:lnTo>
                                <a:lnTo>
                                  <a:pt x="349908" y="1467362"/>
                                </a:lnTo>
                                <a:lnTo>
                                  <a:pt x="351155" y="1488134"/>
                                </a:lnTo>
                                <a:lnTo>
                                  <a:pt x="352279" y="1508924"/>
                                </a:lnTo>
                                <a:lnTo>
                                  <a:pt x="353350" y="1529697"/>
                                </a:lnTo>
                                <a:lnTo>
                                  <a:pt x="354298" y="1550523"/>
                                </a:lnTo>
                                <a:lnTo>
                                  <a:pt x="355158" y="1571348"/>
                                </a:lnTo>
                                <a:lnTo>
                                  <a:pt x="355896" y="1592173"/>
                                </a:lnTo>
                                <a:lnTo>
                                  <a:pt x="356563" y="1613016"/>
                                </a:lnTo>
                                <a:lnTo>
                                  <a:pt x="357107" y="1633894"/>
                                </a:lnTo>
                                <a:lnTo>
                                  <a:pt x="357546" y="1654790"/>
                                </a:lnTo>
                                <a:lnTo>
                                  <a:pt x="357915" y="1675686"/>
                                </a:lnTo>
                                <a:lnTo>
                                  <a:pt x="358196" y="1696564"/>
                                </a:lnTo>
                                <a:lnTo>
                                  <a:pt x="358337" y="1717512"/>
                                </a:lnTo>
                                <a:lnTo>
                                  <a:pt x="358389" y="1738425"/>
                                </a:lnTo>
                                <a:lnTo>
                                  <a:pt x="358372" y="1759373"/>
                                </a:lnTo>
                                <a:lnTo>
                                  <a:pt x="358231" y="1780339"/>
                                </a:lnTo>
                                <a:lnTo>
                                  <a:pt x="357985" y="1801323"/>
                                </a:lnTo>
                                <a:lnTo>
                                  <a:pt x="357652" y="1822306"/>
                                </a:lnTo>
                                <a:lnTo>
                                  <a:pt x="357213" y="1843307"/>
                                </a:lnTo>
                                <a:lnTo>
                                  <a:pt x="356686" y="1864343"/>
                                </a:lnTo>
                                <a:lnTo>
                                  <a:pt x="356054" y="1885362"/>
                                </a:lnTo>
                                <a:lnTo>
                                  <a:pt x="355316" y="1906416"/>
                                </a:lnTo>
                                <a:lnTo>
                                  <a:pt x="354491" y="1927469"/>
                                </a:lnTo>
                                <a:lnTo>
                                  <a:pt x="353578" y="1948540"/>
                                </a:lnTo>
                                <a:lnTo>
                                  <a:pt x="352524" y="1969629"/>
                                </a:lnTo>
                                <a:lnTo>
                                  <a:pt x="351418" y="1990736"/>
                                </a:lnTo>
                                <a:lnTo>
                                  <a:pt x="350171" y="2011860"/>
                                </a:lnTo>
                                <a:lnTo>
                                  <a:pt x="348854" y="2032966"/>
                                </a:lnTo>
                                <a:lnTo>
                                  <a:pt x="347432" y="2054107"/>
                                </a:lnTo>
                                <a:lnTo>
                                  <a:pt x="345922" y="2075284"/>
                                </a:lnTo>
                                <a:lnTo>
                                  <a:pt x="344287" y="2096443"/>
                                </a:lnTo>
                                <a:lnTo>
                                  <a:pt x="342566" y="2117620"/>
                                </a:lnTo>
                                <a:lnTo>
                                  <a:pt x="340758" y="2138814"/>
                                </a:lnTo>
                                <a:lnTo>
                                  <a:pt x="338835" y="2160043"/>
                                </a:lnTo>
                                <a:lnTo>
                                  <a:pt x="336817" y="2181255"/>
                                </a:lnTo>
                                <a:lnTo>
                                  <a:pt x="334691" y="2202519"/>
                                </a:lnTo>
                                <a:lnTo>
                                  <a:pt x="332496" y="2223766"/>
                                </a:lnTo>
                                <a:lnTo>
                                  <a:pt x="330166" y="2245013"/>
                                </a:lnTo>
                                <a:lnTo>
                                  <a:pt x="327767" y="2266295"/>
                                </a:lnTo>
                                <a:lnTo>
                                  <a:pt x="325252" y="2287594"/>
                                </a:lnTo>
                                <a:lnTo>
                                  <a:pt x="322627" y="2308911"/>
                                </a:lnTo>
                                <a:lnTo>
                                  <a:pt x="344728" y="2311457"/>
                                </a:lnTo>
                                <a:lnTo>
                                  <a:pt x="346940" y="2290105"/>
                                </a:lnTo>
                                <a:lnTo>
                                  <a:pt x="349065" y="2268753"/>
                                </a:lnTo>
                                <a:lnTo>
                                  <a:pt x="351102" y="2247436"/>
                                </a:lnTo>
                                <a:lnTo>
                                  <a:pt x="353051" y="2226119"/>
                                </a:lnTo>
                                <a:lnTo>
                                  <a:pt x="354895" y="2204819"/>
                                </a:lnTo>
                                <a:lnTo>
                                  <a:pt x="356651" y="2183520"/>
                                </a:lnTo>
                                <a:lnTo>
                                  <a:pt x="358319" y="2162238"/>
                                </a:lnTo>
                                <a:lnTo>
                                  <a:pt x="359917" y="2140991"/>
                                </a:lnTo>
                                <a:lnTo>
                                  <a:pt x="361374" y="2119727"/>
                                </a:lnTo>
                                <a:lnTo>
                                  <a:pt x="362779" y="2098480"/>
                                </a:lnTo>
                                <a:lnTo>
                                  <a:pt x="364079" y="2077268"/>
                                </a:lnTo>
                                <a:lnTo>
                                  <a:pt x="365273" y="2056056"/>
                                </a:lnTo>
                                <a:lnTo>
                                  <a:pt x="366379" y="2034845"/>
                                </a:lnTo>
                                <a:lnTo>
                                  <a:pt x="367433" y="2013668"/>
                                </a:lnTo>
                                <a:lnTo>
                                  <a:pt x="368346" y="1992474"/>
                                </a:lnTo>
                                <a:lnTo>
                                  <a:pt x="369189" y="1971333"/>
                                </a:lnTo>
                                <a:lnTo>
                                  <a:pt x="369926" y="1950173"/>
                                </a:lnTo>
                                <a:lnTo>
                                  <a:pt x="370593" y="1929050"/>
                                </a:lnTo>
                                <a:lnTo>
                                  <a:pt x="371138" y="1907908"/>
                                </a:lnTo>
                                <a:lnTo>
                                  <a:pt x="371612" y="1886819"/>
                                </a:lnTo>
                                <a:lnTo>
                                  <a:pt x="371998" y="1865731"/>
                                </a:lnTo>
                                <a:lnTo>
                                  <a:pt x="372262" y="1844624"/>
                                </a:lnTo>
                                <a:lnTo>
                                  <a:pt x="372472" y="1823553"/>
                                </a:lnTo>
                                <a:lnTo>
                                  <a:pt x="372560" y="1802499"/>
                                </a:lnTo>
                                <a:lnTo>
                                  <a:pt x="372578" y="1781446"/>
                                </a:lnTo>
                                <a:lnTo>
                                  <a:pt x="372490" y="1760427"/>
                                </a:lnTo>
                                <a:lnTo>
                                  <a:pt x="372314" y="1739391"/>
                                </a:lnTo>
                                <a:lnTo>
                                  <a:pt x="372033" y="1718390"/>
                                </a:lnTo>
                                <a:lnTo>
                                  <a:pt x="371682" y="1697407"/>
                                </a:lnTo>
                                <a:lnTo>
                                  <a:pt x="371226" y="1676423"/>
                                </a:lnTo>
                                <a:lnTo>
                                  <a:pt x="370681" y="1655457"/>
                                </a:lnTo>
                                <a:lnTo>
                                  <a:pt x="370049" y="1634509"/>
                                </a:lnTo>
                                <a:lnTo>
                                  <a:pt x="369329" y="1613561"/>
                                </a:lnTo>
                                <a:lnTo>
                                  <a:pt x="368504" y="1592630"/>
                                </a:lnTo>
                                <a:lnTo>
                                  <a:pt x="367591" y="1571717"/>
                                </a:lnTo>
                                <a:lnTo>
                                  <a:pt x="366590" y="1550821"/>
                                </a:lnTo>
                                <a:lnTo>
                                  <a:pt x="365483" y="1529926"/>
                                </a:lnTo>
                                <a:lnTo>
                                  <a:pt x="364289" y="1509030"/>
                                </a:lnTo>
                                <a:lnTo>
                                  <a:pt x="363008" y="1488187"/>
                                </a:lnTo>
                                <a:lnTo>
                                  <a:pt x="361638" y="1467326"/>
                                </a:lnTo>
                                <a:lnTo>
                                  <a:pt x="360180" y="1446501"/>
                                </a:lnTo>
                                <a:lnTo>
                                  <a:pt x="358618" y="1425676"/>
                                </a:lnTo>
                                <a:lnTo>
                                  <a:pt x="356967" y="1404850"/>
                                </a:lnTo>
                                <a:lnTo>
                                  <a:pt x="355229" y="1384042"/>
                                </a:lnTo>
                                <a:lnTo>
                                  <a:pt x="353385" y="1363270"/>
                                </a:lnTo>
                                <a:lnTo>
                                  <a:pt x="351471" y="1342497"/>
                                </a:lnTo>
                                <a:lnTo>
                                  <a:pt x="349451" y="1321742"/>
                                </a:lnTo>
                                <a:lnTo>
                                  <a:pt x="347327" y="1300987"/>
                                </a:lnTo>
                                <a:lnTo>
                                  <a:pt x="345132" y="1280267"/>
                                </a:lnTo>
                                <a:lnTo>
                                  <a:pt x="342838" y="1259529"/>
                                </a:lnTo>
                                <a:lnTo>
                                  <a:pt x="340440" y="1238827"/>
                                </a:lnTo>
                                <a:lnTo>
                                  <a:pt x="337976" y="1218124"/>
                                </a:lnTo>
                                <a:lnTo>
                                  <a:pt x="335393" y="1197439"/>
                                </a:lnTo>
                                <a:lnTo>
                                  <a:pt x="332721" y="1176772"/>
                                </a:lnTo>
                                <a:lnTo>
                                  <a:pt x="329962" y="1156104"/>
                                </a:lnTo>
                                <a:lnTo>
                                  <a:pt x="327130" y="1135472"/>
                                </a:lnTo>
                                <a:lnTo>
                                  <a:pt x="324192" y="1114858"/>
                                </a:lnTo>
                                <a:lnTo>
                                  <a:pt x="321154" y="1094225"/>
                                </a:lnTo>
                                <a:lnTo>
                                  <a:pt x="318032" y="1073611"/>
                                </a:lnTo>
                                <a:lnTo>
                                  <a:pt x="314815" y="1053031"/>
                                </a:lnTo>
                                <a:lnTo>
                                  <a:pt x="311489" y="1032434"/>
                                </a:lnTo>
                                <a:lnTo>
                                  <a:pt x="308093" y="1011872"/>
                                </a:lnTo>
                                <a:lnTo>
                                  <a:pt x="304611" y="991327"/>
                                </a:lnTo>
                                <a:lnTo>
                                  <a:pt x="301013" y="970772"/>
                                </a:lnTo>
                                <a:lnTo>
                                  <a:pt x="297345" y="950242"/>
                                </a:lnTo>
                                <a:lnTo>
                                  <a:pt x="293561" y="929736"/>
                                </a:lnTo>
                                <a:lnTo>
                                  <a:pt x="289713" y="909229"/>
                                </a:lnTo>
                                <a:lnTo>
                                  <a:pt x="285755" y="888744"/>
                                </a:lnTo>
                                <a:lnTo>
                                  <a:pt x="281704" y="868261"/>
                                </a:lnTo>
                                <a:lnTo>
                                  <a:pt x="277562" y="847801"/>
                                </a:lnTo>
                                <a:lnTo>
                                  <a:pt x="273349" y="827356"/>
                                </a:lnTo>
                                <a:lnTo>
                                  <a:pt x="269026" y="806919"/>
                                </a:lnTo>
                                <a:lnTo>
                                  <a:pt x="264610" y="786499"/>
                                </a:lnTo>
                                <a:lnTo>
                                  <a:pt x="260085" y="766085"/>
                                </a:lnTo>
                                <a:lnTo>
                                  <a:pt x="255489" y="745688"/>
                                </a:lnTo>
                                <a:lnTo>
                                  <a:pt x="250806" y="725296"/>
                                </a:lnTo>
                                <a:lnTo>
                                  <a:pt x="246026" y="704924"/>
                                </a:lnTo>
                                <a:lnTo>
                                  <a:pt x="241141" y="684555"/>
                                </a:lnTo>
                                <a:lnTo>
                                  <a:pt x="236181" y="664228"/>
                                </a:lnTo>
                                <a:lnTo>
                                  <a:pt x="231111" y="643877"/>
                                </a:lnTo>
                                <a:lnTo>
                                  <a:pt x="225971" y="623550"/>
                                </a:lnTo>
                                <a:lnTo>
                                  <a:pt x="220721" y="603245"/>
                                </a:lnTo>
                                <a:lnTo>
                                  <a:pt x="215378" y="582964"/>
                                </a:lnTo>
                                <a:lnTo>
                                  <a:pt x="209948" y="562683"/>
                                </a:lnTo>
                                <a:lnTo>
                                  <a:pt x="204426" y="542401"/>
                                </a:lnTo>
                                <a:lnTo>
                                  <a:pt x="198812" y="522145"/>
                                </a:lnTo>
                                <a:lnTo>
                                  <a:pt x="193108" y="501910"/>
                                </a:lnTo>
                                <a:lnTo>
                                  <a:pt x="187314" y="481674"/>
                                </a:lnTo>
                                <a:lnTo>
                                  <a:pt x="181428" y="461463"/>
                                </a:lnTo>
                                <a:lnTo>
                                  <a:pt x="175452" y="441245"/>
                                </a:lnTo>
                                <a:lnTo>
                                  <a:pt x="169385" y="421057"/>
                                </a:lnTo>
                                <a:lnTo>
                                  <a:pt x="163202" y="400892"/>
                                </a:lnTo>
                                <a:lnTo>
                                  <a:pt x="156956" y="380722"/>
                                </a:lnTo>
                                <a:lnTo>
                                  <a:pt x="150600" y="360557"/>
                                </a:lnTo>
                                <a:lnTo>
                                  <a:pt x="144168" y="340409"/>
                                </a:lnTo>
                                <a:lnTo>
                                  <a:pt x="137625" y="320284"/>
                                </a:lnTo>
                                <a:lnTo>
                                  <a:pt x="130996" y="300188"/>
                                </a:lnTo>
                                <a:lnTo>
                                  <a:pt x="124274" y="280088"/>
                                </a:lnTo>
                                <a:lnTo>
                                  <a:pt x="117459" y="259986"/>
                                </a:lnTo>
                                <a:lnTo>
                                  <a:pt x="110551" y="239906"/>
                                </a:lnTo>
                                <a:lnTo>
                                  <a:pt x="103557" y="219852"/>
                                </a:lnTo>
                                <a:lnTo>
                                  <a:pt x="96477" y="199797"/>
                                </a:lnTo>
                                <a:lnTo>
                                  <a:pt x="89297" y="179766"/>
                                </a:lnTo>
                                <a:lnTo>
                                  <a:pt x="82036" y="159734"/>
                                </a:lnTo>
                                <a:lnTo>
                                  <a:pt x="74677" y="139725"/>
                                </a:lnTo>
                                <a:lnTo>
                                  <a:pt x="67207" y="119739"/>
                                </a:lnTo>
                                <a:lnTo>
                                  <a:pt x="59669" y="99753"/>
                                </a:lnTo>
                                <a:lnTo>
                                  <a:pt x="52019" y="79769"/>
                                </a:lnTo>
                                <a:lnTo>
                                  <a:pt x="44300" y="59800"/>
                                </a:lnTo>
                                <a:lnTo>
                                  <a:pt x="36467" y="39861"/>
                                </a:lnTo>
                                <a:lnTo>
                                  <a:pt x="28546" y="19939"/>
                                </a:lnTo>
                                <a:lnTo>
                                  <a:pt x="20531"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8" name="Freeform: Shape 2598"/>
                        <wps:cNvSpPr/>
                        <wps:spPr>
                          <a:xfrm>
                            <a:off x="2223869" y="2333339"/>
                            <a:ext cx="579910" cy="624551"/>
                          </a:xfrm>
                          <a:custGeom>
                            <a:avLst/>
                            <a:gdLst>
                              <a:gd name="connsiteX0" fmla="*/ 219831 w 579910"/>
                              <a:gd name="connsiteY0" fmla="*/ 614367 h 624551"/>
                              <a:gd name="connsiteX1" fmla="*/ 202113 w 579910"/>
                              <a:gd name="connsiteY1" fmla="*/ 580495 h 624551"/>
                              <a:gd name="connsiteX2" fmla="*/ 185186 w 579910"/>
                              <a:gd name="connsiteY2" fmla="*/ 547606 h 624551"/>
                              <a:gd name="connsiteX3" fmla="*/ 169013 w 579910"/>
                              <a:gd name="connsiteY3" fmla="*/ 515701 h 624551"/>
                              <a:gd name="connsiteX4" fmla="*/ 153613 w 579910"/>
                              <a:gd name="connsiteY4" fmla="*/ 484726 h 624551"/>
                              <a:gd name="connsiteX5" fmla="*/ 138968 w 579910"/>
                              <a:gd name="connsiteY5" fmla="*/ 454735 h 624551"/>
                              <a:gd name="connsiteX6" fmla="*/ 125061 w 579910"/>
                              <a:gd name="connsiteY6" fmla="*/ 425727 h 624551"/>
                              <a:gd name="connsiteX7" fmla="*/ 111961 w 579910"/>
                              <a:gd name="connsiteY7" fmla="*/ 397649 h 624551"/>
                              <a:gd name="connsiteX8" fmla="*/ 99599 w 579910"/>
                              <a:gd name="connsiteY8" fmla="*/ 370555 h 624551"/>
                              <a:gd name="connsiteX9" fmla="*/ 88010 w 579910"/>
                              <a:gd name="connsiteY9" fmla="*/ 344444 h 624551"/>
                              <a:gd name="connsiteX10" fmla="*/ 77193 w 579910"/>
                              <a:gd name="connsiteY10" fmla="*/ 319264 h 624551"/>
                              <a:gd name="connsiteX11" fmla="*/ 67114 w 579910"/>
                              <a:gd name="connsiteY11" fmla="*/ 295067 h 624551"/>
                              <a:gd name="connsiteX12" fmla="*/ 57825 w 579910"/>
                              <a:gd name="connsiteY12" fmla="*/ 271819 h 624551"/>
                              <a:gd name="connsiteX13" fmla="*/ 49291 w 579910"/>
                              <a:gd name="connsiteY13" fmla="*/ 249571 h 624551"/>
                              <a:gd name="connsiteX14" fmla="*/ 41512 w 579910"/>
                              <a:gd name="connsiteY14" fmla="*/ 228254 h 624551"/>
                              <a:gd name="connsiteX15" fmla="*/ 34488 w 579910"/>
                              <a:gd name="connsiteY15" fmla="*/ 207920 h 624551"/>
                              <a:gd name="connsiteX16" fmla="*/ 28237 w 579910"/>
                              <a:gd name="connsiteY16" fmla="*/ 188552 h 624551"/>
                              <a:gd name="connsiteX17" fmla="*/ 22741 w 579910"/>
                              <a:gd name="connsiteY17" fmla="*/ 170150 h 624551"/>
                              <a:gd name="connsiteX18" fmla="*/ 18034 w 579910"/>
                              <a:gd name="connsiteY18" fmla="*/ 152714 h 624551"/>
                              <a:gd name="connsiteX19" fmla="*/ 14066 w 579910"/>
                              <a:gd name="connsiteY19" fmla="*/ 136243 h 624551"/>
                              <a:gd name="connsiteX20" fmla="*/ 10853 w 579910"/>
                              <a:gd name="connsiteY20" fmla="*/ 120738 h 624551"/>
                              <a:gd name="connsiteX21" fmla="*/ 8429 w 579910"/>
                              <a:gd name="connsiteY21" fmla="*/ 106182 h 624551"/>
                              <a:gd name="connsiteX22" fmla="*/ 6761 w 579910"/>
                              <a:gd name="connsiteY22" fmla="*/ 92591 h 624551"/>
                              <a:gd name="connsiteX23" fmla="*/ 5830 w 579910"/>
                              <a:gd name="connsiteY23" fmla="*/ 79983 h 624551"/>
                              <a:gd name="connsiteX24" fmla="*/ 5690 w 579910"/>
                              <a:gd name="connsiteY24" fmla="*/ 68359 h 624551"/>
                              <a:gd name="connsiteX25" fmla="*/ 6305 w 579910"/>
                              <a:gd name="connsiteY25" fmla="*/ 57683 h 624551"/>
                              <a:gd name="connsiteX26" fmla="*/ 7692 w 579910"/>
                              <a:gd name="connsiteY26" fmla="*/ 47937 h 624551"/>
                              <a:gd name="connsiteX27" fmla="*/ 9834 w 579910"/>
                              <a:gd name="connsiteY27" fmla="*/ 39210 h 624551"/>
                              <a:gd name="connsiteX28" fmla="*/ 12731 w 579910"/>
                              <a:gd name="connsiteY28" fmla="*/ 31414 h 624551"/>
                              <a:gd name="connsiteX29" fmla="*/ 16401 w 579910"/>
                              <a:gd name="connsiteY29" fmla="*/ 24601 h 624551"/>
                              <a:gd name="connsiteX30" fmla="*/ 20826 w 579910"/>
                              <a:gd name="connsiteY30" fmla="*/ 18736 h 624551"/>
                              <a:gd name="connsiteX31" fmla="*/ 26024 w 579910"/>
                              <a:gd name="connsiteY31" fmla="*/ 13854 h 624551"/>
                              <a:gd name="connsiteX32" fmla="*/ 31977 w 579910"/>
                              <a:gd name="connsiteY32" fmla="*/ 9939 h 624551"/>
                              <a:gd name="connsiteX33" fmla="*/ 38685 w 579910"/>
                              <a:gd name="connsiteY33" fmla="*/ 6971 h 624551"/>
                              <a:gd name="connsiteX34" fmla="*/ 46183 w 579910"/>
                              <a:gd name="connsiteY34" fmla="*/ 4987 h 624551"/>
                              <a:gd name="connsiteX35" fmla="*/ 54418 w 579910"/>
                              <a:gd name="connsiteY35" fmla="*/ 3951 h 624551"/>
                              <a:gd name="connsiteX36" fmla="*/ 63444 w 579910"/>
                              <a:gd name="connsiteY36" fmla="*/ 3898 h 624551"/>
                              <a:gd name="connsiteX37" fmla="*/ 73190 w 579910"/>
                              <a:gd name="connsiteY37" fmla="*/ 4829 h 624551"/>
                              <a:gd name="connsiteX38" fmla="*/ 83743 w 579910"/>
                              <a:gd name="connsiteY38" fmla="*/ 6673 h 624551"/>
                              <a:gd name="connsiteX39" fmla="*/ 95034 w 579910"/>
                              <a:gd name="connsiteY39" fmla="*/ 9535 h 624551"/>
                              <a:gd name="connsiteX40" fmla="*/ 107097 w 579910"/>
                              <a:gd name="connsiteY40" fmla="*/ 13328 h 624551"/>
                              <a:gd name="connsiteX41" fmla="*/ 119916 w 579910"/>
                              <a:gd name="connsiteY41" fmla="*/ 18086 h 624551"/>
                              <a:gd name="connsiteX42" fmla="*/ 133490 w 579910"/>
                              <a:gd name="connsiteY42" fmla="*/ 23828 h 624551"/>
                              <a:gd name="connsiteX43" fmla="*/ 147836 w 579910"/>
                              <a:gd name="connsiteY43" fmla="*/ 30518 h 624551"/>
                              <a:gd name="connsiteX44" fmla="*/ 162955 w 579910"/>
                              <a:gd name="connsiteY44" fmla="*/ 38192 h 624551"/>
                              <a:gd name="connsiteX45" fmla="*/ 178829 w 579910"/>
                              <a:gd name="connsiteY45" fmla="*/ 46813 h 624551"/>
                              <a:gd name="connsiteX46" fmla="*/ 195476 w 579910"/>
                              <a:gd name="connsiteY46" fmla="*/ 56401 h 624551"/>
                              <a:gd name="connsiteX47" fmla="*/ 212877 w 579910"/>
                              <a:gd name="connsiteY47" fmla="*/ 66971 h 624551"/>
                              <a:gd name="connsiteX48" fmla="*/ 231034 w 579910"/>
                              <a:gd name="connsiteY48" fmla="*/ 78508 h 624551"/>
                              <a:gd name="connsiteX49" fmla="*/ 249981 w 579910"/>
                              <a:gd name="connsiteY49" fmla="*/ 90993 h 624551"/>
                              <a:gd name="connsiteX50" fmla="*/ 269648 w 579910"/>
                              <a:gd name="connsiteY50" fmla="*/ 104461 h 624551"/>
                              <a:gd name="connsiteX51" fmla="*/ 290105 w 579910"/>
                              <a:gd name="connsiteY51" fmla="*/ 118877 h 624551"/>
                              <a:gd name="connsiteX52" fmla="*/ 311317 w 579910"/>
                              <a:gd name="connsiteY52" fmla="*/ 134277 h 624551"/>
                              <a:gd name="connsiteX53" fmla="*/ 333302 w 579910"/>
                              <a:gd name="connsiteY53" fmla="*/ 150607 h 624551"/>
                              <a:gd name="connsiteX54" fmla="*/ 356042 w 579910"/>
                              <a:gd name="connsiteY54" fmla="*/ 167955 h 624551"/>
                              <a:gd name="connsiteX55" fmla="*/ 379537 w 579910"/>
                              <a:gd name="connsiteY55" fmla="*/ 186235 h 624551"/>
                              <a:gd name="connsiteX56" fmla="*/ 403804 w 579910"/>
                              <a:gd name="connsiteY56" fmla="*/ 205480 h 624551"/>
                              <a:gd name="connsiteX57" fmla="*/ 428844 w 579910"/>
                              <a:gd name="connsiteY57" fmla="*/ 225690 h 624551"/>
                              <a:gd name="connsiteX58" fmla="*/ 454640 w 579910"/>
                              <a:gd name="connsiteY58" fmla="*/ 246885 h 624551"/>
                              <a:gd name="connsiteX59" fmla="*/ 481190 w 579910"/>
                              <a:gd name="connsiteY59" fmla="*/ 269045 h 624551"/>
                              <a:gd name="connsiteX60" fmla="*/ 508513 w 579910"/>
                              <a:gd name="connsiteY60" fmla="*/ 292153 h 624551"/>
                              <a:gd name="connsiteX61" fmla="*/ 536591 w 579910"/>
                              <a:gd name="connsiteY61" fmla="*/ 316227 h 624551"/>
                              <a:gd name="connsiteX62" fmla="*/ 565441 w 579910"/>
                              <a:gd name="connsiteY62" fmla="*/ 341266 h 624551"/>
                              <a:gd name="connsiteX63" fmla="*/ 579911 w 579910"/>
                              <a:gd name="connsiteY63" fmla="*/ 324374 h 624551"/>
                              <a:gd name="connsiteX64" fmla="*/ 550604 w 579910"/>
                              <a:gd name="connsiteY64" fmla="*/ 299896 h 624551"/>
                              <a:gd name="connsiteX65" fmla="*/ 522051 w 579910"/>
                              <a:gd name="connsiteY65" fmla="*/ 276349 h 624551"/>
                              <a:gd name="connsiteX66" fmla="*/ 494254 w 579910"/>
                              <a:gd name="connsiteY66" fmla="*/ 253768 h 624551"/>
                              <a:gd name="connsiteX67" fmla="*/ 467212 w 579910"/>
                              <a:gd name="connsiteY67" fmla="*/ 232152 h 624551"/>
                              <a:gd name="connsiteX68" fmla="*/ 440943 w 579910"/>
                              <a:gd name="connsiteY68" fmla="*/ 211503 h 624551"/>
                              <a:gd name="connsiteX69" fmla="*/ 415446 w 579910"/>
                              <a:gd name="connsiteY69" fmla="*/ 191801 h 624551"/>
                              <a:gd name="connsiteX70" fmla="*/ 390669 w 579910"/>
                              <a:gd name="connsiteY70" fmla="*/ 173065 h 624551"/>
                              <a:gd name="connsiteX71" fmla="*/ 366683 w 579910"/>
                              <a:gd name="connsiteY71" fmla="*/ 155295 h 624551"/>
                              <a:gd name="connsiteX72" fmla="*/ 343469 w 579910"/>
                              <a:gd name="connsiteY72" fmla="*/ 138508 h 624551"/>
                              <a:gd name="connsiteX73" fmla="*/ 320975 w 579910"/>
                              <a:gd name="connsiteY73" fmla="*/ 122670 h 624551"/>
                              <a:gd name="connsiteX74" fmla="*/ 299271 w 579910"/>
                              <a:gd name="connsiteY74" fmla="*/ 107779 h 624551"/>
                              <a:gd name="connsiteX75" fmla="*/ 278322 w 579910"/>
                              <a:gd name="connsiteY75" fmla="*/ 93872 h 624551"/>
                              <a:gd name="connsiteX76" fmla="*/ 258129 w 579910"/>
                              <a:gd name="connsiteY76" fmla="*/ 80896 h 624551"/>
                              <a:gd name="connsiteX77" fmla="*/ 238708 w 579910"/>
                              <a:gd name="connsiteY77" fmla="*/ 68903 h 624551"/>
                              <a:gd name="connsiteX78" fmla="*/ 220024 w 579910"/>
                              <a:gd name="connsiteY78" fmla="*/ 57876 h 624551"/>
                              <a:gd name="connsiteX79" fmla="*/ 202113 w 579910"/>
                              <a:gd name="connsiteY79" fmla="*/ 47814 h 624551"/>
                              <a:gd name="connsiteX80" fmla="*/ 184957 w 579910"/>
                              <a:gd name="connsiteY80" fmla="*/ 38683 h 624551"/>
                              <a:gd name="connsiteX81" fmla="*/ 168574 w 579910"/>
                              <a:gd name="connsiteY81" fmla="*/ 30536 h 624551"/>
                              <a:gd name="connsiteX82" fmla="*/ 152963 w 579910"/>
                              <a:gd name="connsiteY82" fmla="*/ 23354 h 624551"/>
                              <a:gd name="connsiteX83" fmla="*/ 138090 w 579910"/>
                              <a:gd name="connsiteY83" fmla="*/ 17138 h 624551"/>
                              <a:gd name="connsiteX84" fmla="*/ 123990 w 579910"/>
                              <a:gd name="connsiteY84" fmla="*/ 11888 h 624551"/>
                              <a:gd name="connsiteX85" fmla="*/ 110627 w 579910"/>
                              <a:gd name="connsiteY85" fmla="*/ 7586 h 624551"/>
                              <a:gd name="connsiteX86" fmla="*/ 98037 w 579910"/>
                              <a:gd name="connsiteY86" fmla="*/ 4232 h 624551"/>
                              <a:gd name="connsiteX87" fmla="*/ 86201 w 579910"/>
                              <a:gd name="connsiteY87" fmla="*/ 1861 h 624551"/>
                              <a:gd name="connsiteX88" fmla="*/ 75139 w 579910"/>
                              <a:gd name="connsiteY88" fmla="*/ 457 h 624551"/>
                              <a:gd name="connsiteX89" fmla="*/ 64831 w 579910"/>
                              <a:gd name="connsiteY89" fmla="*/ 0 h 624551"/>
                              <a:gd name="connsiteX90" fmla="*/ 55279 w 579910"/>
                              <a:gd name="connsiteY90" fmla="*/ 527 h 624551"/>
                              <a:gd name="connsiteX91" fmla="*/ 46499 w 579910"/>
                              <a:gd name="connsiteY91" fmla="*/ 2002 h 624551"/>
                              <a:gd name="connsiteX92" fmla="*/ 38474 w 579910"/>
                              <a:gd name="connsiteY92" fmla="*/ 4425 h 624551"/>
                              <a:gd name="connsiteX93" fmla="*/ 31204 w 579910"/>
                              <a:gd name="connsiteY93" fmla="*/ 7832 h 624551"/>
                              <a:gd name="connsiteX94" fmla="*/ 24707 w 579910"/>
                              <a:gd name="connsiteY94" fmla="*/ 12169 h 624551"/>
                              <a:gd name="connsiteX95" fmla="*/ 18965 w 579910"/>
                              <a:gd name="connsiteY95" fmla="*/ 17489 h 624551"/>
                              <a:gd name="connsiteX96" fmla="*/ 13961 w 579910"/>
                              <a:gd name="connsiteY96" fmla="*/ 23793 h 624551"/>
                              <a:gd name="connsiteX97" fmla="*/ 9746 w 579910"/>
                              <a:gd name="connsiteY97" fmla="*/ 31027 h 624551"/>
                              <a:gd name="connsiteX98" fmla="*/ 6269 w 579910"/>
                              <a:gd name="connsiteY98" fmla="*/ 39245 h 624551"/>
                              <a:gd name="connsiteX99" fmla="*/ 3565 w 579910"/>
                              <a:gd name="connsiteY99" fmla="*/ 48411 h 624551"/>
                              <a:gd name="connsiteX100" fmla="*/ 1616 w 579910"/>
                              <a:gd name="connsiteY100" fmla="*/ 58561 h 624551"/>
                              <a:gd name="connsiteX101" fmla="*/ 440 w 579910"/>
                              <a:gd name="connsiteY101" fmla="*/ 69640 h 624551"/>
                              <a:gd name="connsiteX102" fmla="*/ 1 w 579910"/>
                              <a:gd name="connsiteY102" fmla="*/ 81686 h 624551"/>
                              <a:gd name="connsiteX103" fmla="*/ 352 w 579910"/>
                              <a:gd name="connsiteY103" fmla="*/ 94715 h 624551"/>
                              <a:gd name="connsiteX104" fmla="*/ 1441 w 579910"/>
                              <a:gd name="connsiteY104" fmla="*/ 108692 h 624551"/>
                              <a:gd name="connsiteX105" fmla="*/ 3302 w 579910"/>
                              <a:gd name="connsiteY105" fmla="*/ 123635 h 624551"/>
                              <a:gd name="connsiteX106" fmla="*/ 5918 w 579910"/>
                              <a:gd name="connsiteY106" fmla="*/ 139544 h 624551"/>
                              <a:gd name="connsiteX107" fmla="*/ 9290 w 579910"/>
                              <a:gd name="connsiteY107" fmla="*/ 156401 h 624551"/>
                              <a:gd name="connsiteX108" fmla="*/ 13416 w 579910"/>
                              <a:gd name="connsiteY108" fmla="*/ 174242 h 624551"/>
                              <a:gd name="connsiteX109" fmla="*/ 18333 w 579910"/>
                              <a:gd name="connsiteY109" fmla="*/ 193030 h 624551"/>
                              <a:gd name="connsiteX110" fmla="*/ 23987 w 579910"/>
                              <a:gd name="connsiteY110" fmla="*/ 212784 h 624551"/>
                              <a:gd name="connsiteX111" fmla="*/ 30397 w 579910"/>
                              <a:gd name="connsiteY111" fmla="*/ 233504 h 624551"/>
                              <a:gd name="connsiteX112" fmla="*/ 37561 w 579910"/>
                              <a:gd name="connsiteY112" fmla="*/ 255190 h 624551"/>
                              <a:gd name="connsiteX113" fmla="*/ 45515 w 579910"/>
                              <a:gd name="connsiteY113" fmla="*/ 277824 h 624551"/>
                              <a:gd name="connsiteX114" fmla="*/ 54207 w 579910"/>
                              <a:gd name="connsiteY114" fmla="*/ 301424 h 624551"/>
                              <a:gd name="connsiteX115" fmla="*/ 63655 w 579910"/>
                              <a:gd name="connsiteY115" fmla="*/ 325989 h 624551"/>
                              <a:gd name="connsiteX116" fmla="*/ 73874 w 579910"/>
                              <a:gd name="connsiteY116" fmla="*/ 351503 h 624551"/>
                              <a:gd name="connsiteX117" fmla="*/ 84849 w 579910"/>
                              <a:gd name="connsiteY117" fmla="*/ 378000 h 624551"/>
                              <a:gd name="connsiteX118" fmla="*/ 96597 w 579910"/>
                              <a:gd name="connsiteY118" fmla="*/ 405446 h 624551"/>
                              <a:gd name="connsiteX119" fmla="*/ 109099 w 579910"/>
                              <a:gd name="connsiteY119" fmla="*/ 433874 h 624551"/>
                              <a:gd name="connsiteX120" fmla="*/ 122357 w 579910"/>
                              <a:gd name="connsiteY120" fmla="*/ 463233 h 624551"/>
                              <a:gd name="connsiteX121" fmla="*/ 136369 w 579910"/>
                              <a:gd name="connsiteY121" fmla="*/ 493576 h 624551"/>
                              <a:gd name="connsiteX122" fmla="*/ 151137 w 579910"/>
                              <a:gd name="connsiteY122" fmla="*/ 524867 h 624551"/>
                              <a:gd name="connsiteX123" fmla="*/ 166678 w 579910"/>
                              <a:gd name="connsiteY123" fmla="*/ 557141 h 624551"/>
                              <a:gd name="connsiteX124" fmla="*/ 182991 w 579910"/>
                              <a:gd name="connsiteY124" fmla="*/ 590346 h 624551"/>
                              <a:gd name="connsiteX125" fmla="*/ 200041 w 579910"/>
                              <a:gd name="connsiteY125" fmla="*/ 624551 h 6245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Lst>
                            <a:rect l="l" t="t" r="r" b="b"/>
                            <a:pathLst>
                              <a:path w="579910" h="624551">
                                <a:moveTo>
                                  <a:pt x="219831" y="614367"/>
                                </a:moveTo>
                                <a:lnTo>
                                  <a:pt x="202113" y="580495"/>
                                </a:lnTo>
                                <a:lnTo>
                                  <a:pt x="185186" y="547606"/>
                                </a:lnTo>
                                <a:lnTo>
                                  <a:pt x="169013" y="515701"/>
                                </a:lnTo>
                                <a:lnTo>
                                  <a:pt x="153613" y="484726"/>
                                </a:lnTo>
                                <a:lnTo>
                                  <a:pt x="138968" y="454735"/>
                                </a:lnTo>
                                <a:lnTo>
                                  <a:pt x="125061" y="425727"/>
                                </a:lnTo>
                                <a:lnTo>
                                  <a:pt x="111961" y="397649"/>
                                </a:lnTo>
                                <a:lnTo>
                                  <a:pt x="99599" y="370555"/>
                                </a:lnTo>
                                <a:lnTo>
                                  <a:pt x="88010" y="344444"/>
                                </a:lnTo>
                                <a:lnTo>
                                  <a:pt x="77193" y="319264"/>
                                </a:lnTo>
                                <a:lnTo>
                                  <a:pt x="67114" y="295067"/>
                                </a:lnTo>
                                <a:lnTo>
                                  <a:pt x="57825" y="271819"/>
                                </a:lnTo>
                                <a:lnTo>
                                  <a:pt x="49291" y="249571"/>
                                </a:lnTo>
                                <a:lnTo>
                                  <a:pt x="41512" y="228254"/>
                                </a:lnTo>
                                <a:lnTo>
                                  <a:pt x="34488" y="207920"/>
                                </a:lnTo>
                                <a:lnTo>
                                  <a:pt x="28237" y="188552"/>
                                </a:lnTo>
                                <a:lnTo>
                                  <a:pt x="22741" y="170150"/>
                                </a:lnTo>
                                <a:lnTo>
                                  <a:pt x="18034" y="152714"/>
                                </a:lnTo>
                                <a:lnTo>
                                  <a:pt x="14066" y="136243"/>
                                </a:lnTo>
                                <a:lnTo>
                                  <a:pt x="10853" y="120738"/>
                                </a:lnTo>
                                <a:lnTo>
                                  <a:pt x="8429" y="106182"/>
                                </a:lnTo>
                                <a:lnTo>
                                  <a:pt x="6761" y="92591"/>
                                </a:lnTo>
                                <a:lnTo>
                                  <a:pt x="5830" y="79983"/>
                                </a:lnTo>
                                <a:lnTo>
                                  <a:pt x="5690" y="68359"/>
                                </a:lnTo>
                                <a:lnTo>
                                  <a:pt x="6305" y="57683"/>
                                </a:lnTo>
                                <a:lnTo>
                                  <a:pt x="7692" y="47937"/>
                                </a:lnTo>
                                <a:lnTo>
                                  <a:pt x="9834" y="39210"/>
                                </a:lnTo>
                                <a:lnTo>
                                  <a:pt x="12731" y="31414"/>
                                </a:lnTo>
                                <a:lnTo>
                                  <a:pt x="16401" y="24601"/>
                                </a:lnTo>
                                <a:lnTo>
                                  <a:pt x="20826" y="18736"/>
                                </a:lnTo>
                                <a:lnTo>
                                  <a:pt x="26024" y="13854"/>
                                </a:lnTo>
                                <a:lnTo>
                                  <a:pt x="31977" y="9939"/>
                                </a:lnTo>
                                <a:lnTo>
                                  <a:pt x="38685" y="6971"/>
                                </a:lnTo>
                                <a:lnTo>
                                  <a:pt x="46183" y="4987"/>
                                </a:lnTo>
                                <a:lnTo>
                                  <a:pt x="54418" y="3951"/>
                                </a:lnTo>
                                <a:lnTo>
                                  <a:pt x="63444" y="3898"/>
                                </a:lnTo>
                                <a:lnTo>
                                  <a:pt x="73190" y="4829"/>
                                </a:lnTo>
                                <a:lnTo>
                                  <a:pt x="83743" y="6673"/>
                                </a:lnTo>
                                <a:lnTo>
                                  <a:pt x="95034" y="9535"/>
                                </a:lnTo>
                                <a:lnTo>
                                  <a:pt x="107097" y="13328"/>
                                </a:lnTo>
                                <a:lnTo>
                                  <a:pt x="119916" y="18086"/>
                                </a:lnTo>
                                <a:lnTo>
                                  <a:pt x="133490" y="23828"/>
                                </a:lnTo>
                                <a:lnTo>
                                  <a:pt x="147836" y="30518"/>
                                </a:lnTo>
                                <a:lnTo>
                                  <a:pt x="162955" y="38192"/>
                                </a:lnTo>
                                <a:lnTo>
                                  <a:pt x="178829" y="46813"/>
                                </a:lnTo>
                                <a:lnTo>
                                  <a:pt x="195476" y="56401"/>
                                </a:lnTo>
                                <a:lnTo>
                                  <a:pt x="212877" y="66971"/>
                                </a:lnTo>
                                <a:lnTo>
                                  <a:pt x="231034" y="78508"/>
                                </a:lnTo>
                                <a:lnTo>
                                  <a:pt x="249981" y="90993"/>
                                </a:lnTo>
                                <a:lnTo>
                                  <a:pt x="269648" y="104461"/>
                                </a:lnTo>
                                <a:lnTo>
                                  <a:pt x="290105" y="118877"/>
                                </a:lnTo>
                                <a:lnTo>
                                  <a:pt x="311317" y="134277"/>
                                </a:lnTo>
                                <a:lnTo>
                                  <a:pt x="333302" y="150607"/>
                                </a:lnTo>
                                <a:lnTo>
                                  <a:pt x="356042" y="167955"/>
                                </a:lnTo>
                                <a:lnTo>
                                  <a:pt x="379537" y="186235"/>
                                </a:lnTo>
                                <a:lnTo>
                                  <a:pt x="403804" y="205480"/>
                                </a:lnTo>
                                <a:lnTo>
                                  <a:pt x="428844" y="225690"/>
                                </a:lnTo>
                                <a:lnTo>
                                  <a:pt x="454640" y="246885"/>
                                </a:lnTo>
                                <a:lnTo>
                                  <a:pt x="481190" y="269045"/>
                                </a:lnTo>
                                <a:lnTo>
                                  <a:pt x="508513" y="292153"/>
                                </a:lnTo>
                                <a:lnTo>
                                  <a:pt x="536591" y="316227"/>
                                </a:lnTo>
                                <a:lnTo>
                                  <a:pt x="565441" y="341266"/>
                                </a:lnTo>
                                <a:lnTo>
                                  <a:pt x="579911" y="324374"/>
                                </a:lnTo>
                                <a:lnTo>
                                  <a:pt x="550604" y="299896"/>
                                </a:lnTo>
                                <a:lnTo>
                                  <a:pt x="522051" y="276349"/>
                                </a:lnTo>
                                <a:lnTo>
                                  <a:pt x="494254" y="253768"/>
                                </a:lnTo>
                                <a:lnTo>
                                  <a:pt x="467212" y="232152"/>
                                </a:lnTo>
                                <a:lnTo>
                                  <a:pt x="440943" y="211503"/>
                                </a:lnTo>
                                <a:lnTo>
                                  <a:pt x="415446" y="191801"/>
                                </a:lnTo>
                                <a:lnTo>
                                  <a:pt x="390669" y="173065"/>
                                </a:lnTo>
                                <a:lnTo>
                                  <a:pt x="366683" y="155295"/>
                                </a:lnTo>
                                <a:lnTo>
                                  <a:pt x="343469" y="138508"/>
                                </a:lnTo>
                                <a:lnTo>
                                  <a:pt x="320975" y="122670"/>
                                </a:lnTo>
                                <a:lnTo>
                                  <a:pt x="299271" y="107779"/>
                                </a:lnTo>
                                <a:lnTo>
                                  <a:pt x="278322" y="93872"/>
                                </a:lnTo>
                                <a:lnTo>
                                  <a:pt x="258129" y="80896"/>
                                </a:lnTo>
                                <a:lnTo>
                                  <a:pt x="238708" y="68903"/>
                                </a:lnTo>
                                <a:lnTo>
                                  <a:pt x="220024" y="57876"/>
                                </a:lnTo>
                                <a:lnTo>
                                  <a:pt x="202113" y="47814"/>
                                </a:lnTo>
                                <a:lnTo>
                                  <a:pt x="184957" y="38683"/>
                                </a:lnTo>
                                <a:lnTo>
                                  <a:pt x="168574" y="30536"/>
                                </a:lnTo>
                                <a:lnTo>
                                  <a:pt x="152963" y="23354"/>
                                </a:lnTo>
                                <a:lnTo>
                                  <a:pt x="138090" y="17138"/>
                                </a:lnTo>
                                <a:lnTo>
                                  <a:pt x="123990" y="11888"/>
                                </a:lnTo>
                                <a:lnTo>
                                  <a:pt x="110627" y="7586"/>
                                </a:lnTo>
                                <a:lnTo>
                                  <a:pt x="98037" y="4232"/>
                                </a:lnTo>
                                <a:lnTo>
                                  <a:pt x="86201" y="1861"/>
                                </a:lnTo>
                                <a:lnTo>
                                  <a:pt x="75139" y="457"/>
                                </a:lnTo>
                                <a:lnTo>
                                  <a:pt x="64831" y="0"/>
                                </a:lnTo>
                                <a:lnTo>
                                  <a:pt x="55279" y="527"/>
                                </a:lnTo>
                                <a:lnTo>
                                  <a:pt x="46499" y="2002"/>
                                </a:lnTo>
                                <a:lnTo>
                                  <a:pt x="38474" y="4425"/>
                                </a:lnTo>
                                <a:lnTo>
                                  <a:pt x="31204" y="7832"/>
                                </a:lnTo>
                                <a:lnTo>
                                  <a:pt x="24707" y="12169"/>
                                </a:lnTo>
                                <a:lnTo>
                                  <a:pt x="18965" y="17489"/>
                                </a:lnTo>
                                <a:lnTo>
                                  <a:pt x="13961" y="23793"/>
                                </a:lnTo>
                                <a:lnTo>
                                  <a:pt x="9746" y="31027"/>
                                </a:lnTo>
                                <a:lnTo>
                                  <a:pt x="6269" y="39245"/>
                                </a:lnTo>
                                <a:lnTo>
                                  <a:pt x="3565" y="48411"/>
                                </a:lnTo>
                                <a:lnTo>
                                  <a:pt x="1616" y="58561"/>
                                </a:lnTo>
                                <a:lnTo>
                                  <a:pt x="440" y="69640"/>
                                </a:lnTo>
                                <a:lnTo>
                                  <a:pt x="1" y="81686"/>
                                </a:lnTo>
                                <a:lnTo>
                                  <a:pt x="352" y="94715"/>
                                </a:lnTo>
                                <a:lnTo>
                                  <a:pt x="1441" y="108692"/>
                                </a:lnTo>
                                <a:lnTo>
                                  <a:pt x="3302" y="123635"/>
                                </a:lnTo>
                                <a:lnTo>
                                  <a:pt x="5918" y="139544"/>
                                </a:lnTo>
                                <a:lnTo>
                                  <a:pt x="9290" y="156401"/>
                                </a:lnTo>
                                <a:lnTo>
                                  <a:pt x="13416" y="174242"/>
                                </a:lnTo>
                                <a:lnTo>
                                  <a:pt x="18333" y="193030"/>
                                </a:lnTo>
                                <a:lnTo>
                                  <a:pt x="23987" y="212784"/>
                                </a:lnTo>
                                <a:lnTo>
                                  <a:pt x="30397" y="233504"/>
                                </a:lnTo>
                                <a:lnTo>
                                  <a:pt x="37561" y="255190"/>
                                </a:lnTo>
                                <a:lnTo>
                                  <a:pt x="45515" y="277824"/>
                                </a:lnTo>
                                <a:lnTo>
                                  <a:pt x="54207" y="301424"/>
                                </a:lnTo>
                                <a:lnTo>
                                  <a:pt x="63655" y="325989"/>
                                </a:lnTo>
                                <a:lnTo>
                                  <a:pt x="73874" y="351503"/>
                                </a:lnTo>
                                <a:lnTo>
                                  <a:pt x="84849" y="378000"/>
                                </a:lnTo>
                                <a:lnTo>
                                  <a:pt x="96597" y="405446"/>
                                </a:lnTo>
                                <a:lnTo>
                                  <a:pt x="109099" y="433874"/>
                                </a:lnTo>
                                <a:lnTo>
                                  <a:pt x="122357" y="463233"/>
                                </a:lnTo>
                                <a:lnTo>
                                  <a:pt x="136369" y="493576"/>
                                </a:lnTo>
                                <a:lnTo>
                                  <a:pt x="151137" y="524867"/>
                                </a:lnTo>
                                <a:lnTo>
                                  <a:pt x="166678" y="557141"/>
                                </a:lnTo>
                                <a:lnTo>
                                  <a:pt x="182991" y="590346"/>
                                </a:lnTo>
                                <a:lnTo>
                                  <a:pt x="200041" y="624551"/>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9" name="Freeform: Shape 2599"/>
                        <wps:cNvSpPr/>
                        <wps:spPr>
                          <a:xfrm>
                            <a:off x="2401065" y="1202260"/>
                            <a:ext cx="565528" cy="385113"/>
                          </a:xfrm>
                          <a:custGeom>
                            <a:avLst/>
                            <a:gdLst>
                              <a:gd name="connsiteX0" fmla="*/ 473903 w 565528"/>
                              <a:gd name="connsiteY0" fmla="*/ 0 h 385113"/>
                              <a:gd name="connsiteX1" fmla="*/ 440311 w 565528"/>
                              <a:gd name="connsiteY1" fmla="*/ 23115 h 385113"/>
                              <a:gd name="connsiteX2" fmla="*/ 407966 w 565528"/>
                              <a:gd name="connsiteY2" fmla="*/ 45523 h 385113"/>
                              <a:gd name="connsiteX3" fmla="*/ 376867 w 565528"/>
                              <a:gd name="connsiteY3" fmla="*/ 67229 h 385113"/>
                              <a:gd name="connsiteX4" fmla="*/ 346981 w 565528"/>
                              <a:gd name="connsiteY4" fmla="*/ 88188 h 385113"/>
                              <a:gd name="connsiteX5" fmla="*/ 318323 w 565528"/>
                              <a:gd name="connsiteY5" fmla="*/ 108446 h 385113"/>
                              <a:gd name="connsiteX6" fmla="*/ 290913 w 565528"/>
                              <a:gd name="connsiteY6" fmla="*/ 128002 h 385113"/>
                              <a:gd name="connsiteX7" fmla="*/ 264749 w 565528"/>
                              <a:gd name="connsiteY7" fmla="*/ 146835 h 385113"/>
                              <a:gd name="connsiteX8" fmla="*/ 239814 w 565528"/>
                              <a:gd name="connsiteY8" fmla="*/ 164944 h 385113"/>
                              <a:gd name="connsiteX9" fmla="*/ 216091 w 565528"/>
                              <a:gd name="connsiteY9" fmla="*/ 182350 h 385113"/>
                              <a:gd name="connsiteX10" fmla="*/ 193632 w 565528"/>
                              <a:gd name="connsiteY10" fmla="*/ 199032 h 385113"/>
                              <a:gd name="connsiteX11" fmla="*/ 172384 w 565528"/>
                              <a:gd name="connsiteY11" fmla="*/ 214991 h 385113"/>
                              <a:gd name="connsiteX12" fmla="*/ 152366 w 565528"/>
                              <a:gd name="connsiteY12" fmla="*/ 230247 h 385113"/>
                              <a:gd name="connsiteX13" fmla="*/ 133595 w 565528"/>
                              <a:gd name="connsiteY13" fmla="*/ 244781 h 385113"/>
                              <a:gd name="connsiteX14" fmla="*/ 116053 w 565528"/>
                              <a:gd name="connsiteY14" fmla="*/ 258582 h 385113"/>
                              <a:gd name="connsiteX15" fmla="*/ 99740 w 565528"/>
                              <a:gd name="connsiteY15" fmla="*/ 271691 h 385113"/>
                              <a:gd name="connsiteX16" fmla="*/ 84656 w 565528"/>
                              <a:gd name="connsiteY16" fmla="*/ 284073 h 385113"/>
                              <a:gd name="connsiteX17" fmla="*/ 70836 w 565528"/>
                              <a:gd name="connsiteY17" fmla="*/ 295756 h 385113"/>
                              <a:gd name="connsiteX18" fmla="*/ 58229 w 565528"/>
                              <a:gd name="connsiteY18" fmla="*/ 306707 h 385113"/>
                              <a:gd name="connsiteX19" fmla="*/ 46850 w 565528"/>
                              <a:gd name="connsiteY19" fmla="*/ 316941 h 385113"/>
                              <a:gd name="connsiteX20" fmla="*/ 36700 w 565528"/>
                              <a:gd name="connsiteY20" fmla="*/ 326467 h 385113"/>
                              <a:gd name="connsiteX21" fmla="*/ 27798 w 565528"/>
                              <a:gd name="connsiteY21" fmla="*/ 335275 h 385113"/>
                              <a:gd name="connsiteX22" fmla="*/ 20124 w 565528"/>
                              <a:gd name="connsiteY22" fmla="*/ 343375 h 385113"/>
                              <a:gd name="connsiteX23" fmla="*/ 13697 w 565528"/>
                              <a:gd name="connsiteY23" fmla="*/ 350734 h 385113"/>
                              <a:gd name="connsiteX24" fmla="*/ 8499 w 565528"/>
                              <a:gd name="connsiteY24" fmla="*/ 357410 h 385113"/>
                              <a:gd name="connsiteX25" fmla="*/ 4513 w 565528"/>
                              <a:gd name="connsiteY25" fmla="*/ 363343 h 385113"/>
                              <a:gd name="connsiteX26" fmla="*/ 1774 w 565528"/>
                              <a:gd name="connsiteY26" fmla="*/ 368571 h 385113"/>
                              <a:gd name="connsiteX27" fmla="*/ 282 w 565528"/>
                              <a:gd name="connsiteY27" fmla="*/ 373096 h 385113"/>
                              <a:gd name="connsiteX28" fmla="*/ 1 w 565528"/>
                              <a:gd name="connsiteY28" fmla="*/ 376880 h 385113"/>
                              <a:gd name="connsiteX29" fmla="*/ 966 w 565528"/>
                              <a:gd name="connsiteY29" fmla="*/ 379956 h 385113"/>
                              <a:gd name="connsiteX30" fmla="*/ 3144 w 565528"/>
                              <a:gd name="connsiteY30" fmla="*/ 382332 h 385113"/>
                              <a:gd name="connsiteX31" fmla="*/ 6585 w 565528"/>
                              <a:gd name="connsiteY31" fmla="*/ 383984 h 385113"/>
                              <a:gd name="connsiteX32" fmla="*/ 11256 w 565528"/>
                              <a:gd name="connsiteY32" fmla="*/ 384912 h 385113"/>
                              <a:gd name="connsiteX33" fmla="*/ 17156 w 565528"/>
                              <a:gd name="connsiteY33" fmla="*/ 385113 h 385113"/>
                              <a:gd name="connsiteX34" fmla="*/ 24303 w 565528"/>
                              <a:gd name="connsiteY34" fmla="*/ 384615 h 385113"/>
                              <a:gd name="connsiteX35" fmla="*/ 32644 w 565528"/>
                              <a:gd name="connsiteY35" fmla="*/ 383416 h 385113"/>
                              <a:gd name="connsiteX36" fmla="*/ 42249 w 565528"/>
                              <a:gd name="connsiteY36" fmla="*/ 381470 h 385113"/>
                              <a:gd name="connsiteX37" fmla="*/ 53084 w 565528"/>
                              <a:gd name="connsiteY37" fmla="*/ 378845 h 385113"/>
                              <a:gd name="connsiteX38" fmla="*/ 65147 w 565528"/>
                              <a:gd name="connsiteY38" fmla="*/ 375472 h 385113"/>
                              <a:gd name="connsiteX39" fmla="*/ 78440 w 565528"/>
                              <a:gd name="connsiteY39" fmla="*/ 371398 h 385113"/>
                              <a:gd name="connsiteX40" fmla="*/ 92962 w 565528"/>
                              <a:gd name="connsiteY40" fmla="*/ 366601 h 385113"/>
                              <a:gd name="connsiteX41" fmla="*/ 108748 w 565528"/>
                              <a:gd name="connsiteY41" fmla="*/ 361101 h 385113"/>
                              <a:gd name="connsiteX42" fmla="*/ 125746 w 565528"/>
                              <a:gd name="connsiteY42" fmla="*/ 354878 h 385113"/>
                              <a:gd name="connsiteX43" fmla="*/ 143990 w 565528"/>
                              <a:gd name="connsiteY43" fmla="*/ 347925 h 385113"/>
                              <a:gd name="connsiteX44" fmla="*/ 163446 w 565528"/>
                              <a:gd name="connsiteY44" fmla="*/ 340276 h 385113"/>
                              <a:gd name="connsiteX45" fmla="*/ 184149 w 565528"/>
                              <a:gd name="connsiteY45" fmla="*/ 331902 h 385113"/>
                              <a:gd name="connsiteX46" fmla="*/ 206082 w 565528"/>
                              <a:gd name="connsiteY46" fmla="*/ 322804 h 385113"/>
                              <a:gd name="connsiteX47" fmla="*/ 229260 w 565528"/>
                              <a:gd name="connsiteY47" fmla="*/ 313001 h 385113"/>
                              <a:gd name="connsiteX48" fmla="*/ 253668 w 565528"/>
                              <a:gd name="connsiteY48" fmla="*/ 302477 h 385113"/>
                              <a:gd name="connsiteX49" fmla="*/ 279288 w 565528"/>
                              <a:gd name="connsiteY49" fmla="*/ 291248 h 385113"/>
                              <a:gd name="connsiteX50" fmla="*/ 306154 w 565528"/>
                              <a:gd name="connsiteY50" fmla="*/ 279299 h 385113"/>
                              <a:gd name="connsiteX51" fmla="*/ 334268 w 565528"/>
                              <a:gd name="connsiteY51" fmla="*/ 266621 h 385113"/>
                              <a:gd name="connsiteX52" fmla="*/ 363610 w 565528"/>
                              <a:gd name="connsiteY52" fmla="*/ 253246 h 385113"/>
                              <a:gd name="connsiteX53" fmla="*/ 394181 w 565528"/>
                              <a:gd name="connsiteY53" fmla="*/ 239143 h 385113"/>
                              <a:gd name="connsiteX54" fmla="*/ 425982 w 565528"/>
                              <a:gd name="connsiteY54" fmla="*/ 224314 h 385113"/>
                              <a:gd name="connsiteX55" fmla="*/ 459012 w 565528"/>
                              <a:gd name="connsiteY55" fmla="*/ 208791 h 385113"/>
                              <a:gd name="connsiteX56" fmla="*/ 493271 w 565528"/>
                              <a:gd name="connsiteY56" fmla="*/ 192537 h 385113"/>
                              <a:gd name="connsiteX57" fmla="*/ 528794 w 565528"/>
                              <a:gd name="connsiteY57" fmla="*/ 175581 h 385113"/>
                              <a:gd name="connsiteX58" fmla="*/ 565529 w 565528"/>
                              <a:gd name="connsiteY58" fmla="*/ 157902 h 385113"/>
                              <a:gd name="connsiteX59" fmla="*/ 555678 w 565528"/>
                              <a:gd name="connsiteY59" fmla="*/ 137964 h 385113"/>
                              <a:gd name="connsiteX60" fmla="*/ 519294 w 565528"/>
                              <a:gd name="connsiteY60" fmla="*/ 156343 h 385113"/>
                              <a:gd name="connsiteX61" fmla="*/ 484105 w 565528"/>
                              <a:gd name="connsiteY61" fmla="*/ 173976 h 385113"/>
                              <a:gd name="connsiteX62" fmla="*/ 450179 w 565528"/>
                              <a:gd name="connsiteY62" fmla="*/ 190932 h 385113"/>
                              <a:gd name="connsiteX63" fmla="*/ 417501 w 565528"/>
                              <a:gd name="connsiteY63" fmla="*/ 207139 h 385113"/>
                              <a:gd name="connsiteX64" fmla="*/ 386034 w 565528"/>
                              <a:gd name="connsiteY64" fmla="*/ 222640 h 385113"/>
                              <a:gd name="connsiteX65" fmla="*/ 355813 w 565528"/>
                              <a:gd name="connsiteY65" fmla="*/ 237422 h 385113"/>
                              <a:gd name="connsiteX66" fmla="*/ 326822 w 565528"/>
                              <a:gd name="connsiteY66" fmla="*/ 251480 h 385113"/>
                              <a:gd name="connsiteX67" fmla="*/ 299060 w 565528"/>
                              <a:gd name="connsiteY67" fmla="*/ 264835 h 385113"/>
                              <a:gd name="connsiteX68" fmla="*/ 272563 w 565528"/>
                              <a:gd name="connsiteY68" fmla="*/ 277462 h 385113"/>
                              <a:gd name="connsiteX69" fmla="*/ 247277 w 565528"/>
                              <a:gd name="connsiteY69" fmla="*/ 289369 h 385113"/>
                              <a:gd name="connsiteX70" fmla="*/ 223237 w 565528"/>
                              <a:gd name="connsiteY70" fmla="*/ 300577 h 385113"/>
                              <a:gd name="connsiteX71" fmla="*/ 200427 w 565528"/>
                              <a:gd name="connsiteY71" fmla="*/ 311053 h 385113"/>
                              <a:gd name="connsiteX72" fmla="*/ 178846 w 565528"/>
                              <a:gd name="connsiteY72" fmla="*/ 320834 h 385113"/>
                              <a:gd name="connsiteX73" fmla="*/ 158495 w 565528"/>
                              <a:gd name="connsiteY73" fmla="*/ 329863 h 385113"/>
                              <a:gd name="connsiteX74" fmla="*/ 139390 w 565528"/>
                              <a:gd name="connsiteY74" fmla="*/ 338195 h 385113"/>
                              <a:gd name="connsiteX75" fmla="*/ 121514 w 565528"/>
                              <a:gd name="connsiteY75" fmla="*/ 345821 h 385113"/>
                              <a:gd name="connsiteX76" fmla="*/ 104902 w 565528"/>
                              <a:gd name="connsiteY76" fmla="*/ 352729 h 385113"/>
                              <a:gd name="connsiteX77" fmla="*/ 89485 w 565528"/>
                              <a:gd name="connsiteY77" fmla="*/ 358904 h 385113"/>
                              <a:gd name="connsiteX78" fmla="*/ 75314 w 565528"/>
                              <a:gd name="connsiteY78" fmla="*/ 364358 h 385113"/>
                              <a:gd name="connsiteX79" fmla="*/ 62390 w 565528"/>
                              <a:gd name="connsiteY79" fmla="*/ 369115 h 385113"/>
                              <a:gd name="connsiteX80" fmla="*/ 50713 w 565528"/>
                              <a:gd name="connsiteY80" fmla="*/ 373143 h 385113"/>
                              <a:gd name="connsiteX81" fmla="*/ 40230 w 565528"/>
                              <a:gd name="connsiteY81" fmla="*/ 376444 h 385113"/>
                              <a:gd name="connsiteX82" fmla="*/ 31011 w 565528"/>
                              <a:gd name="connsiteY82" fmla="*/ 379052 h 385113"/>
                              <a:gd name="connsiteX83" fmla="*/ 23021 w 565528"/>
                              <a:gd name="connsiteY83" fmla="*/ 380931 h 385113"/>
                              <a:gd name="connsiteX84" fmla="*/ 16278 w 565528"/>
                              <a:gd name="connsiteY84" fmla="*/ 382107 h 385113"/>
                              <a:gd name="connsiteX85" fmla="*/ 10765 w 565528"/>
                              <a:gd name="connsiteY85" fmla="*/ 382559 h 385113"/>
                              <a:gd name="connsiteX86" fmla="*/ 6463 w 565528"/>
                              <a:gd name="connsiteY86" fmla="*/ 382286 h 385113"/>
                              <a:gd name="connsiteX87" fmla="*/ 3425 w 565528"/>
                              <a:gd name="connsiteY87" fmla="*/ 381289 h 385113"/>
                              <a:gd name="connsiteX88" fmla="*/ 1616 w 565528"/>
                              <a:gd name="connsiteY88" fmla="*/ 379591 h 385113"/>
                              <a:gd name="connsiteX89" fmla="*/ 1019 w 565528"/>
                              <a:gd name="connsiteY89" fmla="*/ 377170 h 385113"/>
                              <a:gd name="connsiteX90" fmla="*/ 1686 w 565528"/>
                              <a:gd name="connsiteY90" fmla="*/ 374023 h 385113"/>
                              <a:gd name="connsiteX91" fmla="*/ 3583 w 565528"/>
                              <a:gd name="connsiteY91" fmla="*/ 370176 h 385113"/>
                              <a:gd name="connsiteX92" fmla="*/ 6708 w 565528"/>
                              <a:gd name="connsiteY92" fmla="*/ 365603 h 385113"/>
                              <a:gd name="connsiteX93" fmla="*/ 11081 w 565528"/>
                              <a:gd name="connsiteY93" fmla="*/ 360330 h 385113"/>
                              <a:gd name="connsiteX94" fmla="*/ 16665 w 565528"/>
                              <a:gd name="connsiteY94" fmla="*/ 354334 h 385113"/>
                              <a:gd name="connsiteX95" fmla="*/ 23495 w 565528"/>
                              <a:gd name="connsiteY95" fmla="*/ 347612 h 385113"/>
                              <a:gd name="connsiteX96" fmla="*/ 31555 w 565528"/>
                              <a:gd name="connsiteY96" fmla="*/ 340165 h 385113"/>
                              <a:gd name="connsiteX97" fmla="*/ 40862 w 565528"/>
                              <a:gd name="connsiteY97" fmla="*/ 332012 h 385113"/>
                              <a:gd name="connsiteX98" fmla="*/ 51415 w 565528"/>
                              <a:gd name="connsiteY98" fmla="*/ 323141 h 385113"/>
                              <a:gd name="connsiteX99" fmla="*/ 63180 w 565528"/>
                              <a:gd name="connsiteY99" fmla="*/ 313568 h 385113"/>
                              <a:gd name="connsiteX100" fmla="*/ 76192 w 565528"/>
                              <a:gd name="connsiteY100" fmla="*/ 303243 h 385113"/>
                              <a:gd name="connsiteX101" fmla="*/ 90433 w 565528"/>
                              <a:gd name="connsiteY101" fmla="*/ 292244 h 385113"/>
                              <a:gd name="connsiteX102" fmla="*/ 105921 w 565528"/>
                              <a:gd name="connsiteY102" fmla="*/ 280498 h 385113"/>
                              <a:gd name="connsiteX103" fmla="*/ 122620 w 565528"/>
                              <a:gd name="connsiteY103" fmla="*/ 268045 h 385113"/>
                              <a:gd name="connsiteX104" fmla="*/ 140566 w 565528"/>
                              <a:gd name="connsiteY104" fmla="*/ 254874 h 385113"/>
                              <a:gd name="connsiteX105" fmla="*/ 159741 w 565528"/>
                              <a:gd name="connsiteY105" fmla="*/ 240997 h 385113"/>
                              <a:gd name="connsiteX106" fmla="*/ 180181 w 565528"/>
                              <a:gd name="connsiteY106" fmla="*/ 226377 h 385113"/>
                              <a:gd name="connsiteX107" fmla="*/ 201832 w 565528"/>
                              <a:gd name="connsiteY107" fmla="*/ 211074 h 385113"/>
                              <a:gd name="connsiteX108" fmla="*/ 224712 w 565528"/>
                              <a:gd name="connsiteY108" fmla="*/ 195028 h 385113"/>
                              <a:gd name="connsiteX109" fmla="*/ 248839 w 565528"/>
                              <a:gd name="connsiteY109" fmla="*/ 178277 h 385113"/>
                              <a:gd name="connsiteX110" fmla="*/ 274213 w 565528"/>
                              <a:gd name="connsiteY110" fmla="*/ 160800 h 385113"/>
                              <a:gd name="connsiteX111" fmla="*/ 300816 w 565528"/>
                              <a:gd name="connsiteY111" fmla="*/ 142605 h 385113"/>
                              <a:gd name="connsiteX112" fmla="*/ 328631 w 565528"/>
                              <a:gd name="connsiteY112" fmla="*/ 123702 h 385113"/>
                              <a:gd name="connsiteX113" fmla="*/ 357692 w 565528"/>
                              <a:gd name="connsiteY113" fmla="*/ 104076 h 385113"/>
                              <a:gd name="connsiteX114" fmla="*/ 388000 w 565528"/>
                              <a:gd name="connsiteY114" fmla="*/ 83755 h 385113"/>
                              <a:gd name="connsiteX115" fmla="*/ 419538 w 565528"/>
                              <a:gd name="connsiteY115" fmla="*/ 62703 h 385113"/>
                              <a:gd name="connsiteX116" fmla="*/ 452304 w 565528"/>
                              <a:gd name="connsiteY116" fmla="*/ 40927 h 385113"/>
                              <a:gd name="connsiteX117" fmla="*/ 486300 w 565528"/>
                              <a:gd name="connsiteY117" fmla="*/ 18450 h 3851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Lst>
                            <a:rect l="l" t="t" r="r" b="b"/>
                            <a:pathLst>
                              <a:path w="565528" h="385113">
                                <a:moveTo>
                                  <a:pt x="473903" y="0"/>
                                </a:moveTo>
                                <a:lnTo>
                                  <a:pt x="440311" y="23115"/>
                                </a:lnTo>
                                <a:lnTo>
                                  <a:pt x="407966" y="45523"/>
                                </a:lnTo>
                                <a:lnTo>
                                  <a:pt x="376867" y="67229"/>
                                </a:lnTo>
                                <a:lnTo>
                                  <a:pt x="346981" y="88188"/>
                                </a:lnTo>
                                <a:lnTo>
                                  <a:pt x="318323" y="108446"/>
                                </a:lnTo>
                                <a:lnTo>
                                  <a:pt x="290913" y="128002"/>
                                </a:lnTo>
                                <a:lnTo>
                                  <a:pt x="264749" y="146835"/>
                                </a:lnTo>
                                <a:lnTo>
                                  <a:pt x="239814" y="164944"/>
                                </a:lnTo>
                                <a:lnTo>
                                  <a:pt x="216091" y="182350"/>
                                </a:lnTo>
                                <a:lnTo>
                                  <a:pt x="193632" y="199032"/>
                                </a:lnTo>
                                <a:lnTo>
                                  <a:pt x="172384" y="214991"/>
                                </a:lnTo>
                                <a:lnTo>
                                  <a:pt x="152366" y="230247"/>
                                </a:lnTo>
                                <a:lnTo>
                                  <a:pt x="133595" y="244781"/>
                                </a:lnTo>
                                <a:lnTo>
                                  <a:pt x="116053" y="258582"/>
                                </a:lnTo>
                                <a:lnTo>
                                  <a:pt x="99740" y="271691"/>
                                </a:lnTo>
                                <a:lnTo>
                                  <a:pt x="84656" y="284073"/>
                                </a:lnTo>
                                <a:lnTo>
                                  <a:pt x="70836" y="295756"/>
                                </a:lnTo>
                                <a:lnTo>
                                  <a:pt x="58229" y="306707"/>
                                </a:lnTo>
                                <a:lnTo>
                                  <a:pt x="46850" y="316941"/>
                                </a:lnTo>
                                <a:lnTo>
                                  <a:pt x="36700" y="326467"/>
                                </a:lnTo>
                                <a:lnTo>
                                  <a:pt x="27798" y="335275"/>
                                </a:lnTo>
                                <a:lnTo>
                                  <a:pt x="20124" y="343375"/>
                                </a:lnTo>
                                <a:lnTo>
                                  <a:pt x="13697" y="350734"/>
                                </a:lnTo>
                                <a:lnTo>
                                  <a:pt x="8499" y="357410"/>
                                </a:lnTo>
                                <a:lnTo>
                                  <a:pt x="4513" y="363343"/>
                                </a:lnTo>
                                <a:lnTo>
                                  <a:pt x="1774" y="368571"/>
                                </a:lnTo>
                                <a:lnTo>
                                  <a:pt x="282" y="373096"/>
                                </a:lnTo>
                                <a:lnTo>
                                  <a:pt x="1" y="376880"/>
                                </a:lnTo>
                                <a:lnTo>
                                  <a:pt x="966" y="379956"/>
                                </a:lnTo>
                                <a:lnTo>
                                  <a:pt x="3144" y="382332"/>
                                </a:lnTo>
                                <a:lnTo>
                                  <a:pt x="6585" y="383984"/>
                                </a:lnTo>
                                <a:lnTo>
                                  <a:pt x="11256" y="384912"/>
                                </a:lnTo>
                                <a:lnTo>
                                  <a:pt x="17156" y="385113"/>
                                </a:lnTo>
                                <a:lnTo>
                                  <a:pt x="24303" y="384615"/>
                                </a:lnTo>
                                <a:lnTo>
                                  <a:pt x="32644" y="383416"/>
                                </a:lnTo>
                                <a:lnTo>
                                  <a:pt x="42249" y="381470"/>
                                </a:lnTo>
                                <a:lnTo>
                                  <a:pt x="53084" y="378845"/>
                                </a:lnTo>
                                <a:lnTo>
                                  <a:pt x="65147" y="375472"/>
                                </a:lnTo>
                                <a:lnTo>
                                  <a:pt x="78440" y="371398"/>
                                </a:lnTo>
                                <a:lnTo>
                                  <a:pt x="92962" y="366601"/>
                                </a:lnTo>
                                <a:lnTo>
                                  <a:pt x="108748" y="361101"/>
                                </a:lnTo>
                                <a:lnTo>
                                  <a:pt x="125746" y="354878"/>
                                </a:lnTo>
                                <a:lnTo>
                                  <a:pt x="143990" y="347925"/>
                                </a:lnTo>
                                <a:lnTo>
                                  <a:pt x="163446" y="340276"/>
                                </a:lnTo>
                                <a:lnTo>
                                  <a:pt x="184149" y="331902"/>
                                </a:lnTo>
                                <a:lnTo>
                                  <a:pt x="206082" y="322804"/>
                                </a:lnTo>
                                <a:lnTo>
                                  <a:pt x="229260" y="313001"/>
                                </a:lnTo>
                                <a:lnTo>
                                  <a:pt x="253668" y="302477"/>
                                </a:lnTo>
                                <a:lnTo>
                                  <a:pt x="279288" y="291248"/>
                                </a:lnTo>
                                <a:lnTo>
                                  <a:pt x="306154" y="279299"/>
                                </a:lnTo>
                                <a:lnTo>
                                  <a:pt x="334268" y="266621"/>
                                </a:lnTo>
                                <a:lnTo>
                                  <a:pt x="363610" y="253246"/>
                                </a:lnTo>
                                <a:lnTo>
                                  <a:pt x="394181" y="239143"/>
                                </a:lnTo>
                                <a:lnTo>
                                  <a:pt x="425982" y="224314"/>
                                </a:lnTo>
                                <a:lnTo>
                                  <a:pt x="459012" y="208791"/>
                                </a:lnTo>
                                <a:lnTo>
                                  <a:pt x="493271" y="192537"/>
                                </a:lnTo>
                                <a:lnTo>
                                  <a:pt x="528794" y="175581"/>
                                </a:lnTo>
                                <a:lnTo>
                                  <a:pt x="565529" y="157902"/>
                                </a:lnTo>
                                <a:lnTo>
                                  <a:pt x="555678" y="137964"/>
                                </a:lnTo>
                                <a:lnTo>
                                  <a:pt x="519294" y="156343"/>
                                </a:lnTo>
                                <a:lnTo>
                                  <a:pt x="484105" y="173976"/>
                                </a:lnTo>
                                <a:lnTo>
                                  <a:pt x="450179" y="190932"/>
                                </a:lnTo>
                                <a:lnTo>
                                  <a:pt x="417501" y="207139"/>
                                </a:lnTo>
                                <a:lnTo>
                                  <a:pt x="386034" y="222640"/>
                                </a:lnTo>
                                <a:lnTo>
                                  <a:pt x="355813" y="237422"/>
                                </a:lnTo>
                                <a:lnTo>
                                  <a:pt x="326822" y="251480"/>
                                </a:lnTo>
                                <a:lnTo>
                                  <a:pt x="299060" y="264835"/>
                                </a:lnTo>
                                <a:lnTo>
                                  <a:pt x="272563" y="277462"/>
                                </a:lnTo>
                                <a:lnTo>
                                  <a:pt x="247277" y="289369"/>
                                </a:lnTo>
                                <a:lnTo>
                                  <a:pt x="223237" y="300577"/>
                                </a:lnTo>
                                <a:lnTo>
                                  <a:pt x="200427" y="311053"/>
                                </a:lnTo>
                                <a:lnTo>
                                  <a:pt x="178846" y="320834"/>
                                </a:lnTo>
                                <a:lnTo>
                                  <a:pt x="158495" y="329863"/>
                                </a:lnTo>
                                <a:lnTo>
                                  <a:pt x="139390" y="338195"/>
                                </a:lnTo>
                                <a:lnTo>
                                  <a:pt x="121514" y="345821"/>
                                </a:lnTo>
                                <a:lnTo>
                                  <a:pt x="104902" y="352729"/>
                                </a:lnTo>
                                <a:lnTo>
                                  <a:pt x="89485" y="358904"/>
                                </a:lnTo>
                                <a:lnTo>
                                  <a:pt x="75314" y="364358"/>
                                </a:lnTo>
                                <a:lnTo>
                                  <a:pt x="62390" y="369115"/>
                                </a:lnTo>
                                <a:lnTo>
                                  <a:pt x="50713" y="373143"/>
                                </a:lnTo>
                                <a:lnTo>
                                  <a:pt x="40230" y="376444"/>
                                </a:lnTo>
                                <a:lnTo>
                                  <a:pt x="31011" y="379052"/>
                                </a:lnTo>
                                <a:lnTo>
                                  <a:pt x="23021" y="380931"/>
                                </a:lnTo>
                                <a:lnTo>
                                  <a:pt x="16278" y="382107"/>
                                </a:lnTo>
                                <a:lnTo>
                                  <a:pt x="10765" y="382559"/>
                                </a:lnTo>
                                <a:lnTo>
                                  <a:pt x="6463" y="382286"/>
                                </a:lnTo>
                                <a:lnTo>
                                  <a:pt x="3425" y="381289"/>
                                </a:lnTo>
                                <a:lnTo>
                                  <a:pt x="1616" y="379591"/>
                                </a:lnTo>
                                <a:lnTo>
                                  <a:pt x="1019" y="377170"/>
                                </a:lnTo>
                                <a:lnTo>
                                  <a:pt x="1686" y="374023"/>
                                </a:lnTo>
                                <a:lnTo>
                                  <a:pt x="3583" y="370176"/>
                                </a:lnTo>
                                <a:lnTo>
                                  <a:pt x="6708" y="365603"/>
                                </a:lnTo>
                                <a:lnTo>
                                  <a:pt x="11081" y="360330"/>
                                </a:lnTo>
                                <a:lnTo>
                                  <a:pt x="16665" y="354334"/>
                                </a:lnTo>
                                <a:lnTo>
                                  <a:pt x="23495" y="347612"/>
                                </a:lnTo>
                                <a:lnTo>
                                  <a:pt x="31555" y="340165"/>
                                </a:lnTo>
                                <a:lnTo>
                                  <a:pt x="40862" y="332012"/>
                                </a:lnTo>
                                <a:lnTo>
                                  <a:pt x="51415" y="323141"/>
                                </a:lnTo>
                                <a:lnTo>
                                  <a:pt x="63180" y="313568"/>
                                </a:lnTo>
                                <a:lnTo>
                                  <a:pt x="76192" y="303243"/>
                                </a:lnTo>
                                <a:lnTo>
                                  <a:pt x="90433" y="292244"/>
                                </a:lnTo>
                                <a:lnTo>
                                  <a:pt x="105921" y="280498"/>
                                </a:lnTo>
                                <a:lnTo>
                                  <a:pt x="122620" y="268045"/>
                                </a:lnTo>
                                <a:lnTo>
                                  <a:pt x="140566" y="254874"/>
                                </a:lnTo>
                                <a:lnTo>
                                  <a:pt x="159741" y="240997"/>
                                </a:lnTo>
                                <a:lnTo>
                                  <a:pt x="180181" y="226377"/>
                                </a:lnTo>
                                <a:lnTo>
                                  <a:pt x="201832" y="211074"/>
                                </a:lnTo>
                                <a:lnTo>
                                  <a:pt x="224712" y="195028"/>
                                </a:lnTo>
                                <a:lnTo>
                                  <a:pt x="248839" y="178277"/>
                                </a:lnTo>
                                <a:lnTo>
                                  <a:pt x="274213" y="160800"/>
                                </a:lnTo>
                                <a:lnTo>
                                  <a:pt x="300816" y="142605"/>
                                </a:lnTo>
                                <a:lnTo>
                                  <a:pt x="328631" y="123702"/>
                                </a:lnTo>
                                <a:lnTo>
                                  <a:pt x="357692" y="104076"/>
                                </a:lnTo>
                                <a:lnTo>
                                  <a:pt x="388000" y="83755"/>
                                </a:lnTo>
                                <a:lnTo>
                                  <a:pt x="419538" y="62703"/>
                                </a:lnTo>
                                <a:lnTo>
                                  <a:pt x="452304" y="40927"/>
                                </a:lnTo>
                                <a:lnTo>
                                  <a:pt x="486300" y="1845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0" name="Freeform: Shape 2600"/>
                        <wps:cNvSpPr/>
                        <wps:spPr>
                          <a:xfrm>
                            <a:off x="764045" y="2195077"/>
                            <a:ext cx="1679654" cy="762813"/>
                          </a:xfrm>
                          <a:custGeom>
                            <a:avLst/>
                            <a:gdLst>
                              <a:gd name="connsiteX0" fmla="*/ 1679656 w 1679654"/>
                              <a:gd name="connsiteY0" fmla="*/ 752629 h 762813"/>
                              <a:gd name="connsiteX1" fmla="*/ 1667662 w 1679654"/>
                              <a:gd name="connsiteY1" fmla="*/ 730153 h 762813"/>
                              <a:gd name="connsiteX2" fmla="*/ 1655546 w 1679654"/>
                              <a:gd name="connsiteY2" fmla="*/ 708011 h 762813"/>
                              <a:gd name="connsiteX3" fmla="*/ 1643307 w 1679654"/>
                              <a:gd name="connsiteY3" fmla="*/ 686220 h 762813"/>
                              <a:gd name="connsiteX4" fmla="*/ 1630945 w 1679654"/>
                              <a:gd name="connsiteY4" fmla="*/ 664762 h 762813"/>
                              <a:gd name="connsiteX5" fmla="*/ 1618442 w 1679654"/>
                              <a:gd name="connsiteY5" fmla="*/ 643638 h 762813"/>
                              <a:gd name="connsiteX6" fmla="*/ 1605817 w 1679654"/>
                              <a:gd name="connsiteY6" fmla="*/ 622883 h 762813"/>
                              <a:gd name="connsiteX7" fmla="*/ 1593068 w 1679654"/>
                              <a:gd name="connsiteY7" fmla="*/ 602444 h 762813"/>
                              <a:gd name="connsiteX8" fmla="*/ 1580215 w 1679654"/>
                              <a:gd name="connsiteY8" fmla="*/ 582338 h 762813"/>
                              <a:gd name="connsiteX9" fmla="*/ 1567203 w 1679654"/>
                              <a:gd name="connsiteY9" fmla="*/ 562602 h 762813"/>
                              <a:gd name="connsiteX10" fmla="*/ 1554086 w 1679654"/>
                              <a:gd name="connsiteY10" fmla="*/ 543181 h 762813"/>
                              <a:gd name="connsiteX11" fmla="*/ 1540828 w 1679654"/>
                              <a:gd name="connsiteY11" fmla="*/ 524094 h 762813"/>
                              <a:gd name="connsiteX12" fmla="*/ 1527448 w 1679654"/>
                              <a:gd name="connsiteY12" fmla="*/ 505376 h 762813"/>
                              <a:gd name="connsiteX13" fmla="*/ 1513962 w 1679654"/>
                              <a:gd name="connsiteY13" fmla="*/ 486991 h 762813"/>
                              <a:gd name="connsiteX14" fmla="*/ 1500300 w 1679654"/>
                              <a:gd name="connsiteY14" fmla="*/ 468940 h 762813"/>
                              <a:gd name="connsiteX15" fmla="*/ 1486569 w 1679654"/>
                              <a:gd name="connsiteY15" fmla="*/ 451240 h 762813"/>
                              <a:gd name="connsiteX16" fmla="*/ 1472661 w 1679654"/>
                              <a:gd name="connsiteY16" fmla="*/ 433874 h 762813"/>
                              <a:gd name="connsiteX17" fmla="*/ 1458649 w 1679654"/>
                              <a:gd name="connsiteY17" fmla="*/ 416859 h 762813"/>
                              <a:gd name="connsiteX18" fmla="*/ 1444531 w 1679654"/>
                              <a:gd name="connsiteY18" fmla="*/ 400143 h 762813"/>
                              <a:gd name="connsiteX19" fmla="*/ 1430272 w 1679654"/>
                              <a:gd name="connsiteY19" fmla="*/ 383813 h 762813"/>
                              <a:gd name="connsiteX20" fmla="*/ 1415873 w 1679654"/>
                              <a:gd name="connsiteY20" fmla="*/ 367798 h 762813"/>
                              <a:gd name="connsiteX21" fmla="*/ 1401351 w 1679654"/>
                              <a:gd name="connsiteY21" fmla="*/ 352135 h 762813"/>
                              <a:gd name="connsiteX22" fmla="*/ 1386724 w 1679654"/>
                              <a:gd name="connsiteY22" fmla="*/ 336824 h 762813"/>
                              <a:gd name="connsiteX23" fmla="*/ 1371939 w 1679654"/>
                              <a:gd name="connsiteY23" fmla="*/ 321845 h 762813"/>
                              <a:gd name="connsiteX24" fmla="*/ 1357048 w 1679654"/>
                              <a:gd name="connsiteY24" fmla="*/ 307219 h 762813"/>
                              <a:gd name="connsiteX25" fmla="*/ 1342017 w 1679654"/>
                              <a:gd name="connsiteY25" fmla="*/ 292908 h 762813"/>
                              <a:gd name="connsiteX26" fmla="*/ 1326880 w 1679654"/>
                              <a:gd name="connsiteY26" fmla="*/ 278930 h 762813"/>
                              <a:gd name="connsiteX27" fmla="*/ 1311586 w 1679654"/>
                              <a:gd name="connsiteY27" fmla="*/ 265339 h 762813"/>
                              <a:gd name="connsiteX28" fmla="*/ 1296204 w 1679654"/>
                              <a:gd name="connsiteY28" fmla="*/ 252047 h 762813"/>
                              <a:gd name="connsiteX29" fmla="*/ 1280663 w 1679654"/>
                              <a:gd name="connsiteY29" fmla="*/ 239123 h 762813"/>
                              <a:gd name="connsiteX30" fmla="*/ 1265000 w 1679654"/>
                              <a:gd name="connsiteY30" fmla="*/ 226516 h 762813"/>
                              <a:gd name="connsiteX31" fmla="*/ 1249231 w 1679654"/>
                              <a:gd name="connsiteY31" fmla="*/ 214277 h 762813"/>
                              <a:gd name="connsiteX32" fmla="*/ 1233322 w 1679654"/>
                              <a:gd name="connsiteY32" fmla="*/ 202336 h 762813"/>
                              <a:gd name="connsiteX33" fmla="*/ 1217290 w 1679654"/>
                              <a:gd name="connsiteY33" fmla="*/ 190782 h 762813"/>
                              <a:gd name="connsiteX34" fmla="*/ 1201135 w 1679654"/>
                              <a:gd name="connsiteY34" fmla="*/ 179544 h 762813"/>
                              <a:gd name="connsiteX35" fmla="*/ 1184840 w 1679654"/>
                              <a:gd name="connsiteY35" fmla="*/ 168658 h 762813"/>
                              <a:gd name="connsiteX36" fmla="*/ 1168422 w 1679654"/>
                              <a:gd name="connsiteY36" fmla="*/ 158087 h 762813"/>
                              <a:gd name="connsiteX37" fmla="*/ 1151880 w 1679654"/>
                              <a:gd name="connsiteY37" fmla="*/ 147885 h 762813"/>
                              <a:gd name="connsiteX38" fmla="*/ 1135216 w 1679654"/>
                              <a:gd name="connsiteY38" fmla="*/ 138016 h 762813"/>
                              <a:gd name="connsiteX39" fmla="*/ 1118411 w 1679654"/>
                              <a:gd name="connsiteY39" fmla="*/ 128482 h 762813"/>
                              <a:gd name="connsiteX40" fmla="*/ 1101519 w 1679654"/>
                              <a:gd name="connsiteY40" fmla="*/ 119298 h 762813"/>
                              <a:gd name="connsiteX41" fmla="*/ 1084468 w 1679654"/>
                              <a:gd name="connsiteY41" fmla="*/ 110466 h 762813"/>
                              <a:gd name="connsiteX42" fmla="*/ 1067295 w 1679654"/>
                              <a:gd name="connsiteY42" fmla="*/ 101950 h 762813"/>
                              <a:gd name="connsiteX43" fmla="*/ 1049999 w 1679654"/>
                              <a:gd name="connsiteY43" fmla="*/ 93785 h 762813"/>
                              <a:gd name="connsiteX44" fmla="*/ 1032562 w 1679654"/>
                              <a:gd name="connsiteY44" fmla="*/ 85953 h 762813"/>
                              <a:gd name="connsiteX45" fmla="*/ 1015020 w 1679654"/>
                              <a:gd name="connsiteY45" fmla="*/ 78473 h 762813"/>
                              <a:gd name="connsiteX46" fmla="*/ 997319 w 1679654"/>
                              <a:gd name="connsiteY46" fmla="*/ 71326 h 762813"/>
                              <a:gd name="connsiteX47" fmla="*/ 979531 w 1679654"/>
                              <a:gd name="connsiteY47" fmla="*/ 64513 h 762813"/>
                              <a:gd name="connsiteX48" fmla="*/ 961603 w 1679654"/>
                              <a:gd name="connsiteY48" fmla="*/ 58069 h 762813"/>
                              <a:gd name="connsiteX49" fmla="*/ 943541 w 1679654"/>
                              <a:gd name="connsiteY49" fmla="*/ 51923 h 762813"/>
                              <a:gd name="connsiteX50" fmla="*/ 925363 w 1679654"/>
                              <a:gd name="connsiteY50" fmla="*/ 46164 h 762813"/>
                              <a:gd name="connsiteX51" fmla="*/ 907052 w 1679654"/>
                              <a:gd name="connsiteY51" fmla="*/ 40738 h 762813"/>
                              <a:gd name="connsiteX52" fmla="*/ 888602 w 1679654"/>
                              <a:gd name="connsiteY52" fmla="*/ 35610 h 762813"/>
                              <a:gd name="connsiteX53" fmla="*/ 870041 w 1679654"/>
                              <a:gd name="connsiteY53" fmla="*/ 30869 h 762813"/>
                              <a:gd name="connsiteX54" fmla="*/ 851347 w 1679654"/>
                              <a:gd name="connsiteY54" fmla="*/ 26444 h 762813"/>
                              <a:gd name="connsiteX55" fmla="*/ 832532 w 1679654"/>
                              <a:gd name="connsiteY55" fmla="*/ 22371 h 762813"/>
                              <a:gd name="connsiteX56" fmla="*/ 813588 w 1679654"/>
                              <a:gd name="connsiteY56" fmla="*/ 18630 h 762813"/>
                              <a:gd name="connsiteX57" fmla="*/ 794506 w 1679654"/>
                              <a:gd name="connsiteY57" fmla="*/ 15242 h 762813"/>
                              <a:gd name="connsiteX58" fmla="*/ 775308 w 1679654"/>
                              <a:gd name="connsiteY58" fmla="*/ 12186 h 762813"/>
                              <a:gd name="connsiteX59" fmla="*/ 756001 w 1679654"/>
                              <a:gd name="connsiteY59" fmla="*/ 9465 h 762813"/>
                              <a:gd name="connsiteX60" fmla="*/ 736559 w 1679654"/>
                              <a:gd name="connsiteY60" fmla="*/ 7094 h 762813"/>
                              <a:gd name="connsiteX61" fmla="*/ 716980 w 1679654"/>
                              <a:gd name="connsiteY61" fmla="*/ 5057 h 762813"/>
                              <a:gd name="connsiteX62" fmla="*/ 697266 w 1679654"/>
                              <a:gd name="connsiteY62" fmla="*/ 3371 h 762813"/>
                              <a:gd name="connsiteX63" fmla="*/ 677436 w 1679654"/>
                              <a:gd name="connsiteY63" fmla="*/ 2019 h 762813"/>
                              <a:gd name="connsiteX64" fmla="*/ 657491 w 1679654"/>
                              <a:gd name="connsiteY64" fmla="*/ 1001 h 762813"/>
                              <a:gd name="connsiteX65" fmla="*/ 637394 w 1679654"/>
                              <a:gd name="connsiteY65" fmla="*/ 351 h 762813"/>
                              <a:gd name="connsiteX66" fmla="*/ 617200 w 1679654"/>
                              <a:gd name="connsiteY66" fmla="*/ 0 h 762813"/>
                              <a:gd name="connsiteX67" fmla="*/ 596856 w 1679654"/>
                              <a:gd name="connsiteY67" fmla="*/ 35 h 762813"/>
                              <a:gd name="connsiteX68" fmla="*/ 576388 w 1679654"/>
                              <a:gd name="connsiteY68" fmla="*/ 369 h 762813"/>
                              <a:gd name="connsiteX69" fmla="*/ 555817 w 1679654"/>
                              <a:gd name="connsiteY69" fmla="*/ 1071 h 762813"/>
                              <a:gd name="connsiteX70" fmla="*/ 535102 w 1679654"/>
                              <a:gd name="connsiteY70" fmla="*/ 2107 h 762813"/>
                              <a:gd name="connsiteX71" fmla="*/ 514257 w 1679654"/>
                              <a:gd name="connsiteY71" fmla="*/ 3477 h 762813"/>
                              <a:gd name="connsiteX72" fmla="*/ 493292 w 1679654"/>
                              <a:gd name="connsiteY72" fmla="*/ 5198 h 762813"/>
                              <a:gd name="connsiteX73" fmla="*/ 472199 w 1679654"/>
                              <a:gd name="connsiteY73" fmla="*/ 7252 h 762813"/>
                              <a:gd name="connsiteX74" fmla="*/ 450968 w 1679654"/>
                              <a:gd name="connsiteY74" fmla="*/ 9640 h 762813"/>
                              <a:gd name="connsiteX75" fmla="*/ 429620 w 1679654"/>
                              <a:gd name="connsiteY75" fmla="*/ 12379 h 762813"/>
                              <a:gd name="connsiteX76" fmla="*/ 408140 w 1679654"/>
                              <a:gd name="connsiteY76" fmla="*/ 15470 h 762813"/>
                              <a:gd name="connsiteX77" fmla="*/ 386548 w 1679654"/>
                              <a:gd name="connsiteY77" fmla="*/ 18876 h 762813"/>
                              <a:gd name="connsiteX78" fmla="*/ 364818 w 1679654"/>
                              <a:gd name="connsiteY78" fmla="*/ 22652 h 762813"/>
                              <a:gd name="connsiteX79" fmla="*/ 342972 w 1679654"/>
                              <a:gd name="connsiteY79" fmla="*/ 26743 h 762813"/>
                              <a:gd name="connsiteX80" fmla="*/ 320992 w 1679654"/>
                              <a:gd name="connsiteY80" fmla="*/ 31203 h 762813"/>
                              <a:gd name="connsiteX81" fmla="*/ 298879 w 1679654"/>
                              <a:gd name="connsiteY81" fmla="*/ 35979 h 762813"/>
                              <a:gd name="connsiteX82" fmla="*/ 276650 w 1679654"/>
                              <a:gd name="connsiteY82" fmla="*/ 41089 h 762813"/>
                              <a:gd name="connsiteX83" fmla="*/ 254283 w 1679654"/>
                              <a:gd name="connsiteY83" fmla="*/ 46567 h 762813"/>
                              <a:gd name="connsiteX84" fmla="*/ 231805 w 1679654"/>
                              <a:gd name="connsiteY84" fmla="*/ 52362 h 762813"/>
                              <a:gd name="connsiteX85" fmla="*/ 209195 w 1679654"/>
                              <a:gd name="connsiteY85" fmla="*/ 58525 h 762813"/>
                              <a:gd name="connsiteX86" fmla="*/ 186467 w 1679654"/>
                              <a:gd name="connsiteY86" fmla="*/ 64987 h 762813"/>
                              <a:gd name="connsiteX87" fmla="*/ 163585 w 1679654"/>
                              <a:gd name="connsiteY87" fmla="*/ 71835 h 762813"/>
                              <a:gd name="connsiteX88" fmla="*/ 140608 w 1679654"/>
                              <a:gd name="connsiteY88" fmla="*/ 79000 h 762813"/>
                              <a:gd name="connsiteX89" fmla="*/ 117475 w 1679654"/>
                              <a:gd name="connsiteY89" fmla="*/ 86497 h 762813"/>
                              <a:gd name="connsiteX90" fmla="*/ 94228 w 1679654"/>
                              <a:gd name="connsiteY90" fmla="*/ 94346 h 762813"/>
                              <a:gd name="connsiteX91" fmla="*/ 70870 w 1679654"/>
                              <a:gd name="connsiteY91" fmla="*/ 102547 h 762813"/>
                              <a:gd name="connsiteX92" fmla="*/ 47371 w 1679654"/>
                              <a:gd name="connsiteY92" fmla="*/ 111080 h 762813"/>
                              <a:gd name="connsiteX93" fmla="*/ 23741 w 1679654"/>
                              <a:gd name="connsiteY93" fmla="*/ 119948 h 762813"/>
                              <a:gd name="connsiteX94" fmla="*/ 0 w 1679654"/>
                              <a:gd name="connsiteY94" fmla="*/ 129167 h 762813"/>
                              <a:gd name="connsiteX95" fmla="*/ 8350 w 1679654"/>
                              <a:gd name="connsiteY95" fmla="*/ 149764 h 762813"/>
                              <a:gd name="connsiteX96" fmla="*/ 31912 w 1679654"/>
                              <a:gd name="connsiteY96" fmla="*/ 140124 h 762813"/>
                              <a:gd name="connsiteX97" fmla="*/ 55363 w 1679654"/>
                              <a:gd name="connsiteY97" fmla="*/ 130817 h 762813"/>
                              <a:gd name="connsiteX98" fmla="*/ 78658 w 1679654"/>
                              <a:gd name="connsiteY98" fmla="*/ 121880 h 762813"/>
                              <a:gd name="connsiteX99" fmla="*/ 101859 w 1679654"/>
                              <a:gd name="connsiteY99" fmla="*/ 113275 h 762813"/>
                              <a:gd name="connsiteX100" fmla="*/ 124899 w 1679654"/>
                              <a:gd name="connsiteY100" fmla="*/ 105023 h 762813"/>
                              <a:gd name="connsiteX101" fmla="*/ 147829 w 1679654"/>
                              <a:gd name="connsiteY101" fmla="*/ 97086 h 762813"/>
                              <a:gd name="connsiteX102" fmla="*/ 170625 w 1679654"/>
                              <a:gd name="connsiteY102" fmla="*/ 89535 h 762813"/>
                              <a:gd name="connsiteX103" fmla="*/ 193305 w 1679654"/>
                              <a:gd name="connsiteY103" fmla="*/ 82336 h 762813"/>
                              <a:gd name="connsiteX104" fmla="*/ 215829 w 1679654"/>
                              <a:gd name="connsiteY104" fmla="*/ 75453 h 762813"/>
                              <a:gd name="connsiteX105" fmla="*/ 238237 w 1679654"/>
                              <a:gd name="connsiteY105" fmla="*/ 68938 h 762813"/>
                              <a:gd name="connsiteX106" fmla="*/ 260531 w 1679654"/>
                              <a:gd name="connsiteY106" fmla="*/ 62775 h 762813"/>
                              <a:gd name="connsiteX107" fmla="*/ 282672 w 1679654"/>
                              <a:gd name="connsiteY107" fmla="*/ 56963 h 762813"/>
                              <a:gd name="connsiteX108" fmla="*/ 304697 w 1679654"/>
                              <a:gd name="connsiteY108" fmla="*/ 51484 h 762813"/>
                              <a:gd name="connsiteX109" fmla="*/ 326606 w 1679654"/>
                              <a:gd name="connsiteY109" fmla="*/ 46339 h 762813"/>
                              <a:gd name="connsiteX110" fmla="*/ 348361 w 1679654"/>
                              <a:gd name="connsiteY110" fmla="*/ 41563 h 762813"/>
                              <a:gd name="connsiteX111" fmla="*/ 369998 w 1679654"/>
                              <a:gd name="connsiteY111" fmla="*/ 37138 h 762813"/>
                              <a:gd name="connsiteX112" fmla="*/ 391502 w 1679654"/>
                              <a:gd name="connsiteY112" fmla="*/ 33064 h 762813"/>
                              <a:gd name="connsiteX113" fmla="*/ 412874 w 1679654"/>
                              <a:gd name="connsiteY113" fmla="*/ 29324 h 762813"/>
                              <a:gd name="connsiteX114" fmla="*/ 434128 w 1679654"/>
                              <a:gd name="connsiteY114" fmla="*/ 25918 h 762813"/>
                              <a:gd name="connsiteX115" fmla="*/ 455244 w 1679654"/>
                              <a:gd name="connsiteY115" fmla="*/ 22897 h 762813"/>
                              <a:gd name="connsiteX116" fmla="*/ 476226 w 1679654"/>
                              <a:gd name="connsiteY116" fmla="*/ 20193 h 762813"/>
                              <a:gd name="connsiteX117" fmla="*/ 497099 w 1679654"/>
                              <a:gd name="connsiteY117" fmla="*/ 17840 h 762813"/>
                              <a:gd name="connsiteX118" fmla="*/ 517832 w 1679654"/>
                              <a:gd name="connsiteY118" fmla="*/ 15856 h 762813"/>
                              <a:gd name="connsiteX119" fmla="*/ 538433 w 1679654"/>
                              <a:gd name="connsiteY119" fmla="*/ 14206 h 762813"/>
                              <a:gd name="connsiteX120" fmla="*/ 558916 w 1679654"/>
                              <a:gd name="connsiteY120" fmla="*/ 12889 h 762813"/>
                              <a:gd name="connsiteX121" fmla="*/ 579240 w 1679654"/>
                              <a:gd name="connsiteY121" fmla="*/ 11940 h 762813"/>
                              <a:gd name="connsiteX122" fmla="*/ 599456 w 1679654"/>
                              <a:gd name="connsiteY122" fmla="*/ 11326 h 762813"/>
                              <a:gd name="connsiteX123" fmla="*/ 619559 w 1679654"/>
                              <a:gd name="connsiteY123" fmla="*/ 11080 h 762813"/>
                              <a:gd name="connsiteX124" fmla="*/ 639521 w 1679654"/>
                              <a:gd name="connsiteY124" fmla="*/ 11168 h 762813"/>
                              <a:gd name="connsiteX125" fmla="*/ 659328 w 1679654"/>
                              <a:gd name="connsiteY125" fmla="*/ 11589 h 762813"/>
                              <a:gd name="connsiteX126" fmla="*/ 679041 w 1679654"/>
                              <a:gd name="connsiteY126" fmla="*/ 12379 h 762813"/>
                              <a:gd name="connsiteX127" fmla="*/ 698599 w 1679654"/>
                              <a:gd name="connsiteY127" fmla="*/ 13521 h 762813"/>
                              <a:gd name="connsiteX128" fmla="*/ 718046 w 1679654"/>
                              <a:gd name="connsiteY128" fmla="*/ 14996 h 762813"/>
                              <a:gd name="connsiteX129" fmla="*/ 737353 w 1679654"/>
                              <a:gd name="connsiteY129" fmla="*/ 16822 h 762813"/>
                              <a:gd name="connsiteX130" fmla="*/ 756546 w 1679654"/>
                              <a:gd name="connsiteY130" fmla="*/ 18999 h 762813"/>
                              <a:gd name="connsiteX131" fmla="*/ 775605 w 1679654"/>
                              <a:gd name="connsiteY131" fmla="*/ 21528 h 762813"/>
                              <a:gd name="connsiteX132" fmla="*/ 794529 w 1679654"/>
                              <a:gd name="connsiteY132" fmla="*/ 24390 h 762813"/>
                              <a:gd name="connsiteX133" fmla="*/ 813316 w 1679654"/>
                              <a:gd name="connsiteY133" fmla="*/ 27603 h 762813"/>
                              <a:gd name="connsiteX134" fmla="*/ 831993 w 1679654"/>
                              <a:gd name="connsiteY134" fmla="*/ 31168 h 762813"/>
                              <a:gd name="connsiteX135" fmla="*/ 850531 w 1679654"/>
                              <a:gd name="connsiteY135" fmla="*/ 35084 h 762813"/>
                              <a:gd name="connsiteX136" fmla="*/ 868933 w 1679654"/>
                              <a:gd name="connsiteY136" fmla="*/ 39351 h 762813"/>
                              <a:gd name="connsiteX137" fmla="*/ 887199 w 1679654"/>
                              <a:gd name="connsiteY137" fmla="*/ 43969 h 762813"/>
                              <a:gd name="connsiteX138" fmla="*/ 905354 w 1679654"/>
                              <a:gd name="connsiteY138" fmla="*/ 48920 h 762813"/>
                              <a:gd name="connsiteX139" fmla="*/ 923370 w 1679654"/>
                              <a:gd name="connsiteY139" fmla="*/ 54223 h 762813"/>
                              <a:gd name="connsiteX140" fmla="*/ 941276 w 1679654"/>
                              <a:gd name="connsiteY140" fmla="*/ 59877 h 762813"/>
                              <a:gd name="connsiteX141" fmla="*/ 959043 w 1679654"/>
                              <a:gd name="connsiteY141" fmla="*/ 65883 h 762813"/>
                              <a:gd name="connsiteX142" fmla="*/ 976674 w 1679654"/>
                              <a:gd name="connsiteY142" fmla="*/ 72204 h 762813"/>
                              <a:gd name="connsiteX143" fmla="*/ 994176 w 1679654"/>
                              <a:gd name="connsiteY143" fmla="*/ 78912 h 762813"/>
                              <a:gd name="connsiteX144" fmla="*/ 1011560 w 1679654"/>
                              <a:gd name="connsiteY144" fmla="*/ 85953 h 762813"/>
                              <a:gd name="connsiteX145" fmla="*/ 1028804 w 1679654"/>
                              <a:gd name="connsiteY145" fmla="*/ 93363 h 762813"/>
                              <a:gd name="connsiteX146" fmla="*/ 1045925 w 1679654"/>
                              <a:gd name="connsiteY146" fmla="*/ 101089 h 762813"/>
                              <a:gd name="connsiteX147" fmla="*/ 1062888 w 1679654"/>
                              <a:gd name="connsiteY147" fmla="*/ 109167 h 762813"/>
                              <a:gd name="connsiteX148" fmla="*/ 1079762 w 1679654"/>
                              <a:gd name="connsiteY148" fmla="*/ 117613 h 762813"/>
                              <a:gd name="connsiteX149" fmla="*/ 1096479 w 1679654"/>
                              <a:gd name="connsiteY149" fmla="*/ 126410 h 762813"/>
                              <a:gd name="connsiteX150" fmla="*/ 1113108 w 1679654"/>
                              <a:gd name="connsiteY150" fmla="*/ 135523 h 762813"/>
                              <a:gd name="connsiteX151" fmla="*/ 1129562 w 1679654"/>
                              <a:gd name="connsiteY151" fmla="*/ 145005 h 762813"/>
                              <a:gd name="connsiteX152" fmla="*/ 1145910 w 1679654"/>
                              <a:gd name="connsiteY152" fmla="*/ 154838 h 762813"/>
                              <a:gd name="connsiteX153" fmla="*/ 1162135 w 1679654"/>
                              <a:gd name="connsiteY153" fmla="*/ 164988 h 762813"/>
                              <a:gd name="connsiteX154" fmla="*/ 1178202 w 1679654"/>
                              <a:gd name="connsiteY154" fmla="*/ 175523 h 762813"/>
                              <a:gd name="connsiteX155" fmla="*/ 1194164 w 1679654"/>
                              <a:gd name="connsiteY155" fmla="*/ 186375 h 762813"/>
                              <a:gd name="connsiteX156" fmla="*/ 1209985 w 1679654"/>
                              <a:gd name="connsiteY156" fmla="*/ 197613 h 762813"/>
                              <a:gd name="connsiteX157" fmla="*/ 1225684 w 1679654"/>
                              <a:gd name="connsiteY157" fmla="*/ 209149 h 762813"/>
                              <a:gd name="connsiteX158" fmla="*/ 1241259 w 1679654"/>
                              <a:gd name="connsiteY158" fmla="*/ 221090 h 762813"/>
                              <a:gd name="connsiteX159" fmla="*/ 1256712 w 1679654"/>
                              <a:gd name="connsiteY159" fmla="*/ 233329 h 762813"/>
                              <a:gd name="connsiteX160" fmla="*/ 1272006 w 1679654"/>
                              <a:gd name="connsiteY160" fmla="*/ 245936 h 762813"/>
                              <a:gd name="connsiteX161" fmla="*/ 1287196 w 1679654"/>
                              <a:gd name="connsiteY161" fmla="*/ 258913 h 762813"/>
                              <a:gd name="connsiteX162" fmla="*/ 1302244 w 1679654"/>
                              <a:gd name="connsiteY162" fmla="*/ 272188 h 762813"/>
                              <a:gd name="connsiteX163" fmla="*/ 1317152 w 1679654"/>
                              <a:gd name="connsiteY163" fmla="*/ 285849 h 762813"/>
                              <a:gd name="connsiteX164" fmla="*/ 1331973 w 1679654"/>
                              <a:gd name="connsiteY164" fmla="*/ 299844 h 762813"/>
                              <a:gd name="connsiteX165" fmla="*/ 1346635 w 1679654"/>
                              <a:gd name="connsiteY165" fmla="*/ 314190 h 762813"/>
                              <a:gd name="connsiteX166" fmla="*/ 1361175 w 1679654"/>
                              <a:gd name="connsiteY166" fmla="*/ 328887 h 762813"/>
                              <a:gd name="connsiteX167" fmla="*/ 1375556 w 1679654"/>
                              <a:gd name="connsiteY167" fmla="*/ 343917 h 762813"/>
                              <a:gd name="connsiteX168" fmla="*/ 1389850 w 1679654"/>
                              <a:gd name="connsiteY168" fmla="*/ 359317 h 762813"/>
                              <a:gd name="connsiteX169" fmla="*/ 1404003 w 1679654"/>
                              <a:gd name="connsiteY169" fmla="*/ 375050 h 762813"/>
                              <a:gd name="connsiteX170" fmla="*/ 1418016 w 1679654"/>
                              <a:gd name="connsiteY170" fmla="*/ 391135 h 762813"/>
                              <a:gd name="connsiteX171" fmla="*/ 1431905 w 1679654"/>
                              <a:gd name="connsiteY171" fmla="*/ 407570 h 762813"/>
                              <a:gd name="connsiteX172" fmla="*/ 1445672 w 1679654"/>
                              <a:gd name="connsiteY172" fmla="*/ 424357 h 762813"/>
                              <a:gd name="connsiteX173" fmla="*/ 1459298 w 1679654"/>
                              <a:gd name="connsiteY173" fmla="*/ 441477 h 762813"/>
                              <a:gd name="connsiteX174" fmla="*/ 1472802 w 1679654"/>
                              <a:gd name="connsiteY174" fmla="*/ 458966 h 762813"/>
                              <a:gd name="connsiteX175" fmla="*/ 1486182 w 1679654"/>
                              <a:gd name="connsiteY175" fmla="*/ 476772 h 762813"/>
                              <a:gd name="connsiteX176" fmla="*/ 1499422 w 1679654"/>
                              <a:gd name="connsiteY176" fmla="*/ 494946 h 762813"/>
                              <a:gd name="connsiteX177" fmla="*/ 1512557 w 1679654"/>
                              <a:gd name="connsiteY177" fmla="*/ 513471 h 762813"/>
                              <a:gd name="connsiteX178" fmla="*/ 1525516 w 1679654"/>
                              <a:gd name="connsiteY178" fmla="*/ 532312 h 762813"/>
                              <a:gd name="connsiteX179" fmla="*/ 1538387 w 1679654"/>
                              <a:gd name="connsiteY179" fmla="*/ 551539 h 762813"/>
                              <a:gd name="connsiteX180" fmla="*/ 1551118 w 1679654"/>
                              <a:gd name="connsiteY180" fmla="*/ 571083 h 762813"/>
                              <a:gd name="connsiteX181" fmla="*/ 1563709 w 1679654"/>
                              <a:gd name="connsiteY181" fmla="*/ 591013 h 762813"/>
                              <a:gd name="connsiteX182" fmla="*/ 1576176 w 1679654"/>
                              <a:gd name="connsiteY182" fmla="*/ 611276 h 762813"/>
                              <a:gd name="connsiteX183" fmla="*/ 1588538 w 1679654"/>
                              <a:gd name="connsiteY183" fmla="*/ 631856 h 762813"/>
                              <a:gd name="connsiteX184" fmla="*/ 1600742 w 1679654"/>
                              <a:gd name="connsiteY184" fmla="*/ 652822 h 762813"/>
                              <a:gd name="connsiteX185" fmla="*/ 1612823 w 1679654"/>
                              <a:gd name="connsiteY185" fmla="*/ 674121 h 762813"/>
                              <a:gd name="connsiteX186" fmla="*/ 1624781 w 1679654"/>
                              <a:gd name="connsiteY186" fmla="*/ 695772 h 762813"/>
                              <a:gd name="connsiteX187" fmla="*/ 1636599 w 1679654"/>
                              <a:gd name="connsiteY187" fmla="*/ 717774 h 762813"/>
                              <a:gd name="connsiteX188" fmla="*/ 1648294 w 1679654"/>
                              <a:gd name="connsiteY188" fmla="*/ 740109 h 762813"/>
                              <a:gd name="connsiteX189" fmla="*/ 1659866 w 1679654"/>
                              <a:gd name="connsiteY189" fmla="*/ 762814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1679656" y="752629"/>
                                </a:move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lnTo>
                                  <a:pt x="8350" y="149764"/>
                                </a:ln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1" name="Freeform: Shape 2601"/>
                        <wps:cNvSpPr/>
                        <wps:spPr>
                          <a:xfrm>
                            <a:off x="764045" y="1340224"/>
                            <a:ext cx="2202548" cy="1004616"/>
                          </a:xfrm>
                          <a:custGeom>
                            <a:avLst/>
                            <a:gdLst>
                              <a:gd name="connsiteX0" fmla="*/ 8350 w 2202548"/>
                              <a:gd name="connsiteY0" fmla="*/ 1004616 h 1004616"/>
                              <a:gd name="connsiteX1" fmla="*/ 27815 w 2202548"/>
                              <a:gd name="connsiteY1" fmla="*/ 996504 h 1004616"/>
                              <a:gd name="connsiteX2" fmla="*/ 47308 w 2202548"/>
                              <a:gd name="connsiteY2" fmla="*/ 988409 h 1004616"/>
                              <a:gd name="connsiteX3" fmla="*/ 66796 w 2202548"/>
                              <a:gd name="connsiteY3" fmla="*/ 980279 h 1004616"/>
                              <a:gd name="connsiteX4" fmla="*/ 86259 w 2202548"/>
                              <a:gd name="connsiteY4" fmla="*/ 972149 h 1004616"/>
                              <a:gd name="connsiteX5" fmla="*/ 144659 w 2202548"/>
                              <a:gd name="connsiteY5" fmla="*/ 947706 h 1004616"/>
                              <a:gd name="connsiteX6" fmla="*/ 164130 w 2202548"/>
                              <a:gd name="connsiteY6" fmla="*/ 939541 h 1004616"/>
                              <a:gd name="connsiteX7" fmla="*/ 183570 w 2202548"/>
                              <a:gd name="connsiteY7" fmla="*/ 931341 h 1004616"/>
                              <a:gd name="connsiteX8" fmla="*/ 203017 w 2202548"/>
                              <a:gd name="connsiteY8" fmla="*/ 923176 h 1004616"/>
                              <a:gd name="connsiteX9" fmla="*/ 222459 w 2202548"/>
                              <a:gd name="connsiteY9" fmla="*/ 914958 h 1004616"/>
                              <a:gd name="connsiteX10" fmla="*/ 241905 w 2202548"/>
                              <a:gd name="connsiteY10" fmla="*/ 906758 h 1004616"/>
                              <a:gd name="connsiteX11" fmla="*/ 261347 w 2202548"/>
                              <a:gd name="connsiteY11" fmla="*/ 898540 h 1004616"/>
                              <a:gd name="connsiteX12" fmla="*/ 280770 w 2202548"/>
                              <a:gd name="connsiteY12" fmla="*/ 890305 h 1004616"/>
                              <a:gd name="connsiteX13" fmla="*/ 300212 w 2202548"/>
                              <a:gd name="connsiteY13" fmla="*/ 882087 h 1004616"/>
                              <a:gd name="connsiteX14" fmla="*/ 319637 w 2202548"/>
                              <a:gd name="connsiteY14" fmla="*/ 873834 h 1004616"/>
                              <a:gd name="connsiteX15" fmla="*/ 339054 w 2202548"/>
                              <a:gd name="connsiteY15" fmla="*/ 865581 h 1004616"/>
                              <a:gd name="connsiteX16" fmla="*/ 358454 w 2202548"/>
                              <a:gd name="connsiteY16" fmla="*/ 857328 h 1004616"/>
                              <a:gd name="connsiteX17" fmla="*/ 377874 w 2202548"/>
                              <a:gd name="connsiteY17" fmla="*/ 849040 h 1004616"/>
                              <a:gd name="connsiteX18" fmla="*/ 416674 w 2202548"/>
                              <a:gd name="connsiteY18" fmla="*/ 832464 h 1004616"/>
                              <a:gd name="connsiteX19" fmla="*/ 455470 w 2202548"/>
                              <a:gd name="connsiteY19" fmla="*/ 815853 h 1004616"/>
                              <a:gd name="connsiteX20" fmla="*/ 474870 w 2202548"/>
                              <a:gd name="connsiteY20" fmla="*/ 807530 h 1004616"/>
                              <a:gd name="connsiteX21" fmla="*/ 513619 w 2202548"/>
                              <a:gd name="connsiteY21" fmla="*/ 790866 h 1004616"/>
                              <a:gd name="connsiteX22" fmla="*/ 552375 w 2202548"/>
                              <a:gd name="connsiteY22" fmla="*/ 774167 h 1004616"/>
                              <a:gd name="connsiteX23" fmla="*/ 571752 w 2202548"/>
                              <a:gd name="connsiteY23" fmla="*/ 765791 h 1004616"/>
                              <a:gd name="connsiteX24" fmla="*/ 591101 w 2202548"/>
                              <a:gd name="connsiteY24" fmla="*/ 757416 h 1004616"/>
                              <a:gd name="connsiteX25" fmla="*/ 610479 w 2202548"/>
                              <a:gd name="connsiteY25" fmla="*/ 749022 h 1004616"/>
                              <a:gd name="connsiteX26" fmla="*/ 649187 w 2202548"/>
                              <a:gd name="connsiteY26" fmla="*/ 732218 h 1004616"/>
                              <a:gd name="connsiteX27" fmla="*/ 668519 w 2202548"/>
                              <a:gd name="connsiteY27" fmla="*/ 723807 h 1004616"/>
                              <a:gd name="connsiteX28" fmla="*/ 687873 w 2202548"/>
                              <a:gd name="connsiteY28" fmla="*/ 715379 h 1004616"/>
                              <a:gd name="connsiteX29" fmla="*/ 745861 w 2202548"/>
                              <a:gd name="connsiteY29" fmla="*/ 690058 h 1004616"/>
                              <a:gd name="connsiteX30" fmla="*/ 784522 w 2202548"/>
                              <a:gd name="connsiteY30" fmla="*/ 673113 h 1004616"/>
                              <a:gd name="connsiteX31" fmla="*/ 823139 w 2202548"/>
                              <a:gd name="connsiteY31" fmla="*/ 656151 h 1004616"/>
                              <a:gd name="connsiteX32" fmla="*/ 881062 w 2202548"/>
                              <a:gd name="connsiteY32" fmla="*/ 630620 h 1004616"/>
                              <a:gd name="connsiteX33" fmla="*/ 900353 w 2202548"/>
                              <a:gd name="connsiteY33" fmla="*/ 622086 h 1004616"/>
                              <a:gd name="connsiteX34" fmla="*/ 919661 w 2202548"/>
                              <a:gd name="connsiteY34" fmla="*/ 613552 h 1004616"/>
                              <a:gd name="connsiteX35" fmla="*/ 977516 w 2202548"/>
                              <a:gd name="connsiteY35" fmla="*/ 587880 h 1004616"/>
                              <a:gd name="connsiteX36" fmla="*/ 1016038 w 2202548"/>
                              <a:gd name="connsiteY36" fmla="*/ 570725 h 1004616"/>
                              <a:gd name="connsiteX37" fmla="*/ 1035336 w 2202548"/>
                              <a:gd name="connsiteY37" fmla="*/ 562121 h 1004616"/>
                              <a:gd name="connsiteX38" fmla="*/ 1054599 w 2202548"/>
                              <a:gd name="connsiteY38" fmla="*/ 553516 h 1004616"/>
                              <a:gd name="connsiteX39" fmla="*/ 1073827 w 2202548"/>
                              <a:gd name="connsiteY39" fmla="*/ 544895 h 1004616"/>
                              <a:gd name="connsiteX40" fmla="*/ 1093090 w 2202548"/>
                              <a:gd name="connsiteY40" fmla="*/ 536273 h 1004616"/>
                              <a:gd name="connsiteX41" fmla="*/ 1112336 w 2202548"/>
                              <a:gd name="connsiteY41" fmla="*/ 527652 h 1004616"/>
                              <a:gd name="connsiteX42" fmla="*/ 1131599 w 2202548"/>
                              <a:gd name="connsiteY42" fmla="*/ 518995 h 1004616"/>
                              <a:gd name="connsiteX43" fmla="*/ 1150827 w 2202548"/>
                              <a:gd name="connsiteY43" fmla="*/ 510356 h 1004616"/>
                              <a:gd name="connsiteX44" fmla="*/ 1170054 w 2202548"/>
                              <a:gd name="connsiteY44" fmla="*/ 501681 h 1004616"/>
                              <a:gd name="connsiteX45" fmla="*/ 1208528 w 2202548"/>
                              <a:gd name="connsiteY45" fmla="*/ 484350 h 1004616"/>
                              <a:gd name="connsiteX46" fmla="*/ 1246966 w 2202548"/>
                              <a:gd name="connsiteY46" fmla="*/ 466966 h 1004616"/>
                              <a:gd name="connsiteX47" fmla="*/ 1285404 w 2202548"/>
                              <a:gd name="connsiteY47" fmla="*/ 449530 h 1004616"/>
                              <a:gd name="connsiteX48" fmla="*/ 1323790 w 2202548"/>
                              <a:gd name="connsiteY48" fmla="*/ 432058 h 1004616"/>
                              <a:gd name="connsiteX49" fmla="*/ 1343018 w 2202548"/>
                              <a:gd name="connsiteY49" fmla="*/ 423331 h 1004616"/>
                              <a:gd name="connsiteX50" fmla="*/ 1362211 w 2202548"/>
                              <a:gd name="connsiteY50" fmla="*/ 414562 h 1004616"/>
                              <a:gd name="connsiteX51" fmla="*/ 1381386 w 2202548"/>
                              <a:gd name="connsiteY51" fmla="*/ 405800 h 1004616"/>
                              <a:gd name="connsiteX52" fmla="*/ 1400579 w 2202548"/>
                              <a:gd name="connsiteY52" fmla="*/ 397020 h 1004616"/>
                              <a:gd name="connsiteX53" fmla="*/ 1419736 w 2202548"/>
                              <a:gd name="connsiteY53" fmla="*/ 388237 h 1004616"/>
                              <a:gd name="connsiteX54" fmla="*/ 1438947 w 2202548"/>
                              <a:gd name="connsiteY54" fmla="*/ 379435 h 1004616"/>
                              <a:gd name="connsiteX55" fmla="*/ 1458104 w 2202548"/>
                              <a:gd name="connsiteY55" fmla="*/ 370650 h 1004616"/>
                              <a:gd name="connsiteX56" fmla="*/ 1477280 w 2202548"/>
                              <a:gd name="connsiteY56" fmla="*/ 361819 h 1004616"/>
                              <a:gd name="connsiteX57" fmla="*/ 1496437 w 2202548"/>
                              <a:gd name="connsiteY57" fmla="*/ 352994 h 1004616"/>
                              <a:gd name="connsiteX58" fmla="*/ 1515612 w 2202548"/>
                              <a:gd name="connsiteY58" fmla="*/ 344169 h 1004616"/>
                              <a:gd name="connsiteX59" fmla="*/ 1534753 w 2202548"/>
                              <a:gd name="connsiteY59" fmla="*/ 335338 h 1004616"/>
                              <a:gd name="connsiteX60" fmla="*/ 1553910 w 2202548"/>
                              <a:gd name="connsiteY60" fmla="*/ 326490 h 1004616"/>
                              <a:gd name="connsiteX61" fmla="*/ 1592208 w 2202548"/>
                              <a:gd name="connsiteY61" fmla="*/ 308741 h 1004616"/>
                              <a:gd name="connsiteX62" fmla="*/ 1611331 w 2202548"/>
                              <a:gd name="connsiteY62" fmla="*/ 299870 h 1004616"/>
                              <a:gd name="connsiteX63" fmla="*/ 1630488 w 2202548"/>
                              <a:gd name="connsiteY63" fmla="*/ 290974 h 1004616"/>
                              <a:gd name="connsiteX64" fmla="*/ 1668733 w 2202548"/>
                              <a:gd name="connsiteY64" fmla="*/ 273185 h 1004616"/>
                              <a:gd name="connsiteX65" fmla="*/ 1687838 w 2202548"/>
                              <a:gd name="connsiteY65" fmla="*/ 264266 h 1004616"/>
                              <a:gd name="connsiteX66" fmla="*/ 1706978 w 2202548"/>
                              <a:gd name="connsiteY66" fmla="*/ 255345 h 1004616"/>
                              <a:gd name="connsiteX67" fmla="*/ 1726083 w 2202548"/>
                              <a:gd name="connsiteY67" fmla="*/ 246403 h 1004616"/>
                              <a:gd name="connsiteX68" fmla="*/ 1745206 w 2202548"/>
                              <a:gd name="connsiteY68" fmla="*/ 237467 h 1004616"/>
                              <a:gd name="connsiteX69" fmla="*/ 1783416 w 2202548"/>
                              <a:gd name="connsiteY69" fmla="*/ 219539 h 1004616"/>
                              <a:gd name="connsiteX70" fmla="*/ 1802486 w 2202548"/>
                              <a:gd name="connsiteY70" fmla="*/ 210575 h 1004616"/>
                              <a:gd name="connsiteX71" fmla="*/ 1821591 w 2202548"/>
                              <a:gd name="connsiteY71" fmla="*/ 201587 h 1004616"/>
                              <a:gd name="connsiteX72" fmla="*/ 1840678 w 2202548"/>
                              <a:gd name="connsiteY72" fmla="*/ 192577 h 1004616"/>
                              <a:gd name="connsiteX73" fmla="*/ 1859766 w 2202548"/>
                              <a:gd name="connsiteY73" fmla="*/ 183595 h 1004616"/>
                              <a:gd name="connsiteX74" fmla="*/ 1878835 w 2202548"/>
                              <a:gd name="connsiteY74" fmla="*/ 174584 h 1004616"/>
                              <a:gd name="connsiteX75" fmla="*/ 1897923 w 2202548"/>
                              <a:gd name="connsiteY75" fmla="*/ 165551 h 1004616"/>
                              <a:gd name="connsiteX76" fmla="*/ 1916975 w 2202548"/>
                              <a:gd name="connsiteY76" fmla="*/ 156522 h 1004616"/>
                              <a:gd name="connsiteX77" fmla="*/ 1936063 w 2202548"/>
                              <a:gd name="connsiteY77" fmla="*/ 147490 h 1004616"/>
                              <a:gd name="connsiteX78" fmla="*/ 1974185 w 2202548"/>
                              <a:gd name="connsiteY78" fmla="*/ 129381 h 1004616"/>
                              <a:gd name="connsiteX79" fmla="*/ 1993237 w 2202548"/>
                              <a:gd name="connsiteY79" fmla="*/ 120306 h 1004616"/>
                              <a:gd name="connsiteX80" fmla="*/ 2012272 w 2202548"/>
                              <a:gd name="connsiteY80" fmla="*/ 111226 h 1004616"/>
                              <a:gd name="connsiteX81" fmla="*/ 2031342 w 2202548"/>
                              <a:gd name="connsiteY81" fmla="*/ 102152 h 1004616"/>
                              <a:gd name="connsiteX82" fmla="*/ 2069411 w 2202548"/>
                              <a:gd name="connsiteY82" fmla="*/ 83951 h 1004616"/>
                              <a:gd name="connsiteX83" fmla="*/ 2088446 w 2202548"/>
                              <a:gd name="connsiteY83" fmla="*/ 74831 h 1004616"/>
                              <a:gd name="connsiteX84" fmla="*/ 2107463 w 2202548"/>
                              <a:gd name="connsiteY84" fmla="*/ 65711 h 1004616"/>
                              <a:gd name="connsiteX85" fmla="*/ 2126498 w 2202548"/>
                              <a:gd name="connsiteY85" fmla="*/ 56566 h 1004616"/>
                              <a:gd name="connsiteX86" fmla="*/ 2164532 w 2202548"/>
                              <a:gd name="connsiteY86" fmla="*/ 38279 h 1004616"/>
                              <a:gd name="connsiteX87" fmla="*/ 2202549 w 2202548"/>
                              <a:gd name="connsiteY87" fmla="*/ 19939 h 1004616"/>
                              <a:gd name="connsiteX88" fmla="*/ 2192698 w 2202548"/>
                              <a:gd name="connsiteY88" fmla="*/ 0 h 1004616"/>
                              <a:gd name="connsiteX89" fmla="*/ 2173857 w 2202548"/>
                              <a:gd name="connsiteY89" fmla="*/ 9531 h 1004616"/>
                              <a:gd name="connsiteX90" fmla="*/ 2155015 w 2202548"/>
                              <a:gd name="connsiteY90" fmla="*/ 19034 h 1004616"/>
                              <a:gd name="connsiteX91" fmla="*/ 2136156 w 2202548"/>
                              <a:gd name="connsiteY91" fmla="*/ 28520 h 1004616"/>
                              <a:gd name="connsiteX92" fmla="*/ 2098455 w 2202548"/>
                              <a:gd name="connsiteY92" fmla="*/ 47445 h 1004616"/>
                              <a:gd name="connsiteX93" fmla="*/ 2079578 w 2202548"/>
                              <a:gd name="connsiteY93" fmla="*/ 56878 h 1004616"/>
                              <a:gd name="connsiteX94" fmla="*/ 2041825 w 2202548"/>
                              <a:gd name="connsiteY94" fmla="*/ 75711 h 1004616"/>
                              <a:gd name="connsiteX95" fmla="*/ 2022913 w 2202548"/>
                              <a:gd name="connsiteY95" fmla="*/ 85110 h 1004616"/>
                              <a:gd name="connsiteX96" fmla="*/ 1985125 w 2202548"/>
                              <a:gd name="connsiteY96" fmla="*/ 103849 h 1004616"/>
                              <a:gd name="connsiteX97" fmla="*/ 1966195 w 2202548"/>
                              <a:gd name="connsiteY97" fmla="*/ 113196 h 1004616"/>
                              <a:gd name="connsiteX98" fmla="*/ 1928354 w 2202548"/>
                              <a:gd name="connsiteY98" fmla="*/ 131850 h 1004616"/>
                              <a:gd name="connsiteX99" fmla="*/ 1909425 w 2202548"/>
                              <a:gd name="connsiteY99" fmla="*/ 141131 h 1004616"/>
                              <a:gd name="connsiteX100" fmla="*/ 1871531 w 2202548"/>
                              <a:gd name="connsiteY100" fmla="*/ 159692 h 1004616"/>
                              <a:gd name="connsiteX101" fmla="*/ 1852566 w 2202548"/>
                              <a:gd name="connsiteY101" fmla="*/ 168947 h 1004616"/>
                              <a:gd name="connsiteX102" fmla="*/ 1833619 w 2202548"/>
                              <a:gd name="connsiteY102" fmla="*/ 178184 h 1004616"/>
                              <a:gd name="connsiteX103" fmla="*/ 1814620 w 2202548"/>
                              <a:gd name="connsiteY103" fmla="*/ 187397 h 1004616"/>
                              <a:gd name="connsiteX104" fmla="*/ 1795655 w 2202548"/>
                              <a:gd name="connsiteY104" fmla="*/ 196610 h 1004616"/>
                              <a:gd name="connsiteX105" fmla="*/ 1776655 w 2202548"/>
                              <a:gd name="connsiteY105" fmla="*/ 205799 h 1004616"/>
                              <a:gd name="connsiteX106" fmla="*/ 1757673 w 2202548"/>
                              <a:gd name="connsiteY106" fmla="*/ 214967 h 1004616"/>
                              <a:gd name="connsiteX107" fmla="*/ 1738674 w 2202548"/>
                              <a:gd name="connsiteY107" fmla="*/ 224110 h 1004616"/>
                              <a:gd name="connsiteX108" fmla="*/ 1719674 w 2202548"/>
                              <a:gd name="connsiteY108" fmla="*/ 233255 h 1004616"/>
                              <a:gd name="connsiteX109" fmla="*/ 1700674 w 2202548"/>
                              <a:gd name="connsiteY109" fmla="*/ 242398 h 1004616"/>
                              <a:gd name="connsiteX110" fmla="*/ 1681640 w 2202548"/>
                              <a:gd name="connsiteY110" fmla="*/ 251496 h 1004616"/>
                              <a:gd name="connsiteX111" fmla="*/ 1662622 w 2202548"/>
                              <a:gd name="connsiteY111" fmla="*/ 260600 h 1004616"/>
                              <a:gd name="connsiteX112" fmla="*/ 1643588 w 2202548"/>
                              <a:gd name="connsiteY112" fmla="*/ 269673 h 1004616"/>
                              <a:gd name="connsiteX113" fmla="*/ 1624553 w 2202548"/>
                              <a:gd name="connsiteY113" fmla="*/ 278730 h 1004616"/>
                              <a:gd name="connsiteX114" fmla="*/ 1605501 w 2202548"/>
                              <a:gd name="connsiteY114" fmla="*/ 287782 h 1004616"/>
                              <a:gd name="connsiteX115" fmla="*/ 1586431 w 2202548"/>
                              <a:gd name="connsiteY115" fmla="*/ 296816 h 1004616"/>
                              <a:gd name="connsiteX116" fmla="*/ 1548326 w 2202548"/>
                              <a:gd name="connsiteY116" fmla="*/ 314830 h 1004616"/>
                              <a:gd name="connsiteX117" fmla="*/ 1529239 w 2202548"/>
                              <a:gd name="connsiteY117" fmla="*/ 323819 h 1004616"/>
                              <a:gd name="connsiteX118" fmla="*/ 1491064 w 2202548"/>
                              <a:gd name="connsiteY118" fmla="*/ 341747 h 1004616"/>
                              <a:gd name="connsiteX119" fmla="*/ 1471959 w 2202548"/>
                              <a:gd name="connsiteY119" fmla="*/ 350688 h 1004616"/>
                              <a:gd name="connsiteX120" fmla="*/ 1452854 w 2202548"/>
                              <a:gd name="connsiteY120" fmla="*/ 359605 h 1004616"/>
                              <a:gd name="connsiteX121" fmla="*/ 1433749 w 2202548"/>
                              <a:gd name="connsiteY121" fmla="*/ 368501 h 1004616"/>
                              <a:gd name="connsiteX122" fmla="*/ 1414626 w 2202548"/>
                              <a:gd name="connsiteY122" fmla="*/ 377394 h 1004616"/>
                              <a:gd name="connsiteX123" fmla="*/ 1376381 w 2202548"/>
                              <a:gd name="connsiteY123" fmla="*/ 395138 h 1004616"/>
                              <a:gd name="connsiteX124" fmla="*/ 1357241 w 2202548"/>
                              <a:gd name="connsiteY124" fmla="*/ 403969 h 1004616"/>
                              <a:gd name="connsiteX125" fmla="*/ 1318943 w 2202548"/>
                              <a:gd name="connsiteY125" fmla="*/ 421628 h 1004616"/>
                              <a:gd name="connsiteX126" fmla="*/ 1280611 w 2202548"/>
                              <a:gd name="connsiteY126" fmla="*/ 439187 h 1004616"/>
                              <a:gd name="connsiteX127" fmla="*/ 1242260 w 2202548"/>
                              <a:gd name="connsiteY127" fmla="*/ 456712 h 1004616"/>
                              <a:gd name="connsiteX128" fmla="*/ 1223067 w 2202548"/>
                              <a:gd name="connsiteY128" fmla="*/ 465439 h 1004616"/>
                              <a:gd name="connsiteX129" fmla="*/ 1203875 w 2202548"/>
                              <a:gd name="connsiteY129" fmla="*/ 474166 h 1004616"/>
                              <a:gd name="connsiteX130" fmla="*/ 1184682 w 2202548"/>
                              <a:gd name="connsiteY130" fmla="*/ 482858 h 1004616"/>
                              <a:gd name="connsiteX131" fmla="*/ 1165454 w 2202548"/>
                              <a:gd name="connsiteY131" fmla="*/ 491549 h 1004616"/>
                              <a:gd name="connsiteX132" fmla="*/ 1127033 w 2202548"/>
                              <a:gd name="connsiteY132" fmla="*/ 508881 h 1004616"/>
                              <a:gd name="connsiteX133" fmla="*/ 1069297 w 2202548"/>
                              <a:gd name="connsiteY133" fmla="*/ 534746 h 1004616"/>
                              <a:gd name="connsiteX134" fmla="*/ 1050051 w 2202548"/>
                              <a:gd name="connsiteY134" fmla="*/ 543332 h 1004616"/>
                              <a:gd name="connsiteX135" fmla="*/ 1030806 w 2202548"/>
                              <a:gd name="connsiteY135" fmla="*/ 551918 h 1004616"/>
                              <a:gd name="connsiteX136" fmla="*/ 1011543 w 2202548"/>
                              <a:gd name="connsiteY136" fmla="*/ 560470 h 1004616"/>
                              <a:gd name="connsiteX137" fmla="*/ 992245 w 2202548"/>
                              <a:gd name="connsiteY137" fmla="*/ 569021 h 1004616"/>
                              <a:gd name="connsiteX138" fmla="*/ 972990 w 2202548"/>
                              <a:gd name="connsiteY138" fmla="*/ 577555 h 1004616"/>
                              <a:gd name="connsiteX139" fmla="*/ 953705 w 2202548"/>
                              <a:gd name="connsiteY139" fmla="*/ 586072 h 1004616"/>
                              <a:gd name="connsiteX140" fmla="*/ 915089 w 2202548"/>
                              <a:gd name="connsiteY140" fmla="*/ 603034 h 1004616"/>
                              <a:gd name="connsiteX141" fmla="*/ 895780 w 2202548"/>
                              <a:gd name="connsiteY141" fmla="*/ 611515 h 1004616"/>
                              <a:gd name="connsiteX142" fmla="*/ 857159 w 2202548"/>
                              <a:gd name="connsiteY142" fmla="*/ 628390 h 1004616"/>
                              <a:gd name="connsiteX143" fmla="*/ 837833 w 2202548"/>
                              <a:gd name="connsiteY143" fmla="*/ 636818 h 1004616"/>
                              <a:gd name="connsiteX144" fmla="*/ 818479 w 2202548"/>
                              <a:gd name="connsiteY144" fmla="*/ 645211 h 1004616"/>
                              <a:gd name="connsiteX145" fmla="*/ 799149 w 2202548"/>
                              <a:gd name="connsiteY145" fmla="*/ 653605 h 1004616"/>
                              <a:gd name="connsiteX146" fmla="*/ 779795 w 2202548"/>
                              <a:gd name="connsiteY146" fmla="*/ 661981 h 1004616"/>
                              <a:gd name="connsiteX147" fmla="*/ 760440 w 2202548"/>
                              <a:gd name="connsiteY147" fmla="*/ 670339 h 1004616"/>
                              <a:gd name="connsiteX148" fmla="*/ 721690 w 2202548"/>
                              <a:gd name="connsiteY148" fmla="*/ 687003 h 1004616"/>
                              <a:gd name="connsiteX149" fmla="*/ 682935 w 2202548"/>
                              <a:gd name="connsiteY149" fmla="*/ 703614 h 1004616"/>
                              <a:gd name="connsiteX150" fmla="*/ 663535 w 2202548"/>
                              <a:gd name="connsiteY150" fmla="*/ 711902 h 1004616"/>
                              <a:gd name="connsiteX151" fmla="*/ 644141 w 2202548"/>
                              <a:gd name="connsiteY151" fmla="*/ 720155 h 1004616"/>
                              <a:gd name="connsiteX152" fmla="*/ 624739 w 2202548"/>
                              <a:gd name="connsiteY152" fmla="*/ 728390 h 1004616"/>
                              <a:gd name="connsiteX153" fmla="*/ 605316 w 2202548"/>
                              <a:gd name="connsiteY153" fmla="*/ 736643 h 1004616"/>
                              <a:gd name="connsiteX154" fmla="*/ 585897 w 2202548"/>
                              <a:gd name="connsiteY154" fmla="*/ 744861 h 1004616"/>
                              <a:gd name="connsiteX155" fmla="*/ 566474 w 2202548"/>
                              <a:gd name="connsiteY155" fmla="*/ 753043 h 1004616"/>
                              <a:gd name="connsiteX156" fmla="*/ 527584 w 2202548"/>
                              <a:gd name="connsiteY156" fmla="*/ 769391 h 1004616"/>
                              <a:gd name="connsiteX157" fmla="*/ 488702 w 2202548"/>
                              <a:gd name="connsiteY157" fmla="*/ 785686 h 1004616"/>
                              <a:gd name="connsiteX158" fmla="*/ 469232 w 2202548"/>
                              <a:gd name="connsiteY158" fmla="*/ 793816 h 1004616"/>
                              <a:gd name="connsiteX159" fmla="*/ 449768 w 2202548"/>
                              <a:gd name="connsiteY159" fmla="*/ 801911 h 1004616"/>
                              <a:gd name="connsiteX160" fmla="*/ 410788 w 2202548"/>
                              <a:gd name="connsiteY160" fmla="*/ 818083 h 1004616"/>
                              <a:gd name="connsiteX161" fmla="*/ 391300 w 2202548"/>
                              <a:gd name="connsiteY161" fmla="*/ 826125 h 1004616"/>
                              <a:gd name="connsiteX162" fmla="*/ 371812 w 2202548"/>
                              <a:gd name="connsiteY162" fmla="*/ 834168 h 1004616"/>
                              <a:gd name="connsiteX163" fmla="*/ 352294 w 2202548"/>
                              <a:gd name="connsiteY163" fmla="*/ 842210 h 1004616"/>
                              <a:gd name="connsiteX164" fmla="*/ 332784 w 2202548"/>
                              <a:gd name="connsiteY164" fmla="*/ 850217 h 1004616"/>
                              <a:gd name="connsiteX165" fmla="*/ 313273 w 2202548"/>
                              <a:gd name="connsiteY165" fmla="*/ 858206 h 1004616"/>
                              <a:gd name="connsiteX166" fmla="*/ 293740 w 2202548"/>
                              <a:gd name="connsiteY166" fmla="*/ 866196 h 1004616"/>
                              <a:gd name="connsiteX167" fmla="*/ 274206 w 2202548"/>
                              <a:gd name="connsiteY167" fmla="*/ 874168 h 1004616"/>
                              <a:gd name="connsiteX168" fmla="*/ 254671 w 2202548"/>
                              <a:gd name="connsiteY168" fmla="*/ 882122 h 1004616"/>
                              <a:gd name="connsiteX169" fmla="*/ 215557 w 2202548"/>
                              <a:gd name="connsiteY169" fmla="*/ 897961 h 1004616"/>
                              <a:gd name="connsiteX170" fmla="*/ 196000 w 2202548"/>
                              <a:gd name="connsiteY170" fmla="*/ 905862 h 1004616"/>
                              <a:gd name="connsiteX171" fmla="*/ 176442 w 2202548"/>
                              <a:gd name="connsiteY171" fmla="*/ 913729 h 1004616"/>
                              <a:gd name="connsiteX172" fmla="*/ 156863 w 2202548"/>
                              <a:gd name="connsiteY172" fmla="*/ 921613 h 1004616"/>
                              <a:gd name="connsiteX173" fmla="*/ 137282 w 2202548"/>
                              <a:gd name="connsiteY173" fmla="*/ 929462 h 1004616"/>
                              <a:gd name="connsiteX174" fmla="*/ 98075 w 2202548"/>
                              <a:gd name="connsiteY174" fmla="*/ 945125 h 1004616"/>
                              <a:gd name="connsiteX175" fmla="*/ 78477 w 2202548"/>
                              <a:gd name="connsiteY175" fmla="*/ 952939 h 1004616"/>
                              <a:gd name="connsiteX176" fmla="*/ 58875 w 2202548"/>
                              <a:gd name="connsiteY176" fmla="*/ 960718 h 1004616"/>
                              <a:gd name="connsiteX177" fmla="*/ 39247 w 2202548"/>
                              <a:gd name="connsiteY177" fmla="*/ 968514 h 1004616"/>
                              <a:gd name="connsiteX178" fmla="*/ 19620 w 2202548"/>
                              <a:gd name="connsiteY178" fmla="*/ 976275 h 1004616"/>
                              <a:gd name="connsiteX179" fmla="*/ 0 w 2202548"/>
                              <a:gd name="connsiteY179" fmla="*/ 984019 h 10046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Lst>
                            <a:rect l="l" t="t" r="r" b="b"/>
                            <a:pathLst>
                              <a:path w="2202548" h="1004616">
                                <a:moveTo>
                                  <a:pt x="8350" y="1004616"/>
                                </a:moveTo>
                                <a:lnTo>
                                  <a:pt x="27815" y="996504"/>
                                </a:lnTo>
                                <a:lnTo>
                                  <a:pt x="47308" y="988409"/>
                                </a:lnTo>
                                <a:lnTo>
                                  <a:pt x="66796" y="980279"/>
                                </a:lnTo>
                                <a:lnTo>
                                  <a:pt x="86259" y="972149"/>
                                </a:lnTo>
                                <a:lnTo>
                                  <a:pt x="144659" y="947706"/>
                                </a:lnTo>
                                <a:lnTo>
                                  <a:pt x="164130" y="939541"/>
                                </a:lnTo>
                                <a:lnTo>
                                  <a:pt x="183570" y="931341"/>
                                </a:lnTo>
                                <a:lnTo>
                                  <a:pt x="203017" y="923176"/>
                                </a:lnTo>
                                <a:lnTo>
                                  <a:pt x="222459" y="914958"/>
                                </a:lnTo>
                                <a:lnTo>
                                  <a:pt x="241905" y="906758"/>
                                </a:lnTo>
                                <a:lnTo>
                                  <a:pt x="261347" y="898540"/>
                                </a:lnTo>
                                <a:lnTo>
                                  <a:pt x="280770" y="890305"/>
                                </a:lnTo>
                                <a:lnTo>
                                  <a:pt x="300212" y="882087"/>
                                </a:lnTo>
                                <a:lnTo>
                                  <a:pt x="319637" y="873834"/>
                                </a:lnTo>
                                <a:lnTo>
                                  <a:pt x="339054" y="865581"/>
                                </a:lnTo>
                                <a:lnTo>
                                  <a:pt x="358454" y="857328"/>
                                </a:lnTo>
                                <a:lnTo>
                                  <a:pt x="377874" y="849040"/>
                                </a:lnTo>
                                <a:lnTo>
                                  <a:pt x="416674" y="832464"/>
                                </a:lnTo>
                                <a:lnTo>
                                  <a:pt x="455470" y="815853"/>
                                </a:lnTo>
                                <a:lnTo>
                                  <a:pt x="474870" y="807530"/>
                                </a:lnTo>
                                <a:lnTo>
                                  <a:pt x="513619" y="790866"/>
                                </a:lnTo>
                                <a:lnTo>
                                  <a:pt x="552375" y="774167"/>
                                </a:lnTo>
                                <a:lnTo>
                                  <a:pt x="571752" y="765791"/>
                                </a:lnTo>
                                <a:lnTo>
                                  <a:pt x="591101" y="757416"/>
                                </a:lnTo>
                                <a:lnTo>
                                  <a:pt x="610479" y="749022"/>
                                </a:lnTo>
                                <a:lnTo>
                                  <a:pt x="649187" y="732218"/>
                                </a:lnTo>
                                <a:lnTo>
                                  <a:pt x="668519" y="723807"/>
                                </a:lnTo>
                                <a:lnTo>
                                  <a:pt x="687873" y="715379"/>
                                </a:lnTo>
                                <a:lnTo>
                                  <a:pt x="745861" y="690058"/>
                                </a:lnTo>
                                <a:lnTo>
                                  <a:pt x="784522" y="673113"/>
                                </a:lnTo>
                                <a:lnTo>
                                  <a:pt x="823139" y="656151"/>
                                </a:lnTo>
                                <a:lnTo>
                                  <a:pt x="881062" y="630620"/>
                                </a:lnTo>
                                <a:lnTo>
                                  <a:pt x="900353" y="622086"/>
                                </a:lnTo>
                                <a:lnTo>
                                  <a:pt x="919661" y="613552"/>
                                </a:lnTo>
                                <a:lnTo>
                                  <a:pt x="977516" y="587880"/>
                                </a:lnTo>
                                <a:lnTo>
                                  <a:pt x="1016038" y="570725"/>
                                </a:lnTo>
                                <a:lnTo>
                                  <a:pt x="1035336" y="562121"/>
                                </a:lnTo>
                                <a:lnTo>
                                  <a:pt x="1054599" y="553516"/>
                                </a:lnTo>
                                <a:lnTo>
                                  <a:pt x="1073827" y="544895"/>
                                </a:lnTo>
                                <a:lnTo>
                                  <a:pt x="1093090" y="536273"/>
                                </a:lnTo>
                                <a:lnTo>
                                  <a:pt x="1112336" y="527652"/>
                                </a:lnTo>
                                <a:lnTo>
                                  <a:pt x="1131599" y="518995"/>
                                </a:lnTo>
                                <a:lnTo>
                                  <a:pt x="1150827" y="510356"/>
                                </a:lnTo>
                                <a:lnTo>
                                  <a:pt x="1170054" y="501681"/>
                                </a:lnTo>
                                <a:lnTo>
                                  <a:pt x="1208528" y="484350"/>
                                </a:lnTo>
                                <a:lnTo>
                                  <a:pt x="1246966" y="466966"/>
                                </a:lnTo>
                                <a:lnTo>
                                  <a:pt x="1285404" y="449530"/>
                                </a:lnTo>
                                <a:lnTo>
                                  <a:pt x="1323790" y="432058"/>
                                </a:lnTo>
                                <a:lnTo>
                                  <a:pt x="1343018" y="423331"/>
                                </a:lnTo>
                                <a:lnTo>
                                  <a:pt x="1362211" y="414562"/>
                                </a:lnTo>
                                <a:lnTo>
                                  <a:pt x="1381386" y="405800"/>
                                </a:lnTo>
                                <a:lnTo>
                                  <a:pt x="1400579" y="397020"/>
                                </a:lnTo>
                                <a:lnTo>
                                  <a:pt x="1419736" y="388237"/>
                                </a:lnTo>
                                <a:lnTo>
                                  <a:pt x="1438947" y="379435"/>
                                </a:lnTo>
                                <a:lnTo>
                                  <a:pt x="1458104" y="370650"/>
                                </a:lnTo>
                                <a:lnTo>
                                  <a:pt x="1477280" y="361819"/>
                                </a:lnTo>
                                <a:lnTo>
                                  <a:pt x="1496437" y="352994"/>
                                </a:lnTo>
                                <a:lnTo>
                                  <a:pt x="1515612" y="344169"/>
                                </a:lnTo>
                                <a:lnTo>
                                  <a:pt x="1534753" y="335338"/>
                                </a:lnTo>
                                <a:lnTo>
                                  <a:pt x="1553910" y="326490"/>
                                </a:lnTo>
                                <a:lnTo>
                                  <a:pt x="1592208" y="308741"/>
                                </a:lnTo>
                                <a:lnTo>
                                  <a:pt x="1611331" y="299870"/>
                                </a:lnTo>
                                <a:lnTo>
                                  <a:pt x="1630488" y="290974"/>
                                </a:lnTo>
                                <a:lnTo>
                                  <a:pt x="1668733" y="273185"/>
                                </a:lnTo>
                                <a:lnTo>
                                  <a:pt x="1687838" y="264266"/>
                                </a:lnTo>
                                <a:lnTo>
                                  <a:pt x="1706978" y="255345"/>
                                </a:lnTo>
                                <a:lnTo>
                                  <a:pt x="1726083" y="246403"/>
                                </a:lnTo>
                                <a:lnTo>
                                  <a:pt x="1745206" y="237467"/>
                                </a:lnTo>
                                <a:lnTo>
                                  <a:pt x="1783416" y="219539"/>
                                </a:lnTo>
                                <a:lnTo>
                                  <a:pt x="1802486" y="210575"/>
                                </a:lnTo>
                                <a:lnTo>
                                  <a:pt x="1821591" y="201587"/>
                                </a:lnTo>
                                <a:lnTo>
                                  <a:pt x="1840678" y="192577"/>
                                </a:lnTo>
                                <a:lnTo>
                                  <a:pt x="1859766" y="183595"/>
                                </a:lnTo>
                                <a:lnTo>
                                  <a:pt x="1878835" y="174584"/>
                                </a:lnTo>
                                <a:lnTo>
                                  <a:pt x="1897923" y="165551"/>
                                </a:lnTo>
                                <a:lnTo>
                                  <a:pt x="1916975" y="156522"/>
                                </a:lnTo>
                                <a:lnTo>
                                  <a:pt x="1936063" y="147490"/>
                                </a:lnTo>
                                <a:lnTo>
                                  <a:pt x="1974185" y="129381"/>
                                </a:lnTo>
                                <a:lnTo>
                                  <a:pt x="1993237" y="120306"/>
                                </a:lnTo>
                                <a:lnTo>
                                  <a:pt x="2012272" y="111226"/>
                                </a:lnTo>
                                <a:lnTo>
                                  <a:pt x="2031342" y="102152"/>
                                </a:lnTo>
                                <a:lnTo>
                                  <a:pt x="2069411" y="83951"/>
                                </a:lnTo>
                                <a:lnTo>
                                  <a:pt x="2088446" y="74831"/>
                                </a:lnTo>
                                <a:lnTo>
                                  <a:pt x="2107463" y="65711"/>
                                </a:lnTo>
                                <a:lnTo>
                                  <a:pt x="2126498" y="56566"/>
                                </a:lnTo>
                                <a:lnTo>
                                  <a:pt x="2164532" y="38279"/>
                                </a:lnTo>
                                <a:lnTo>
                                  <a:pt x="2202549" y="19939"/>
                                </a:lnTo>
                                <a:lnTo>
                                  <a:pt x="2192698" y="0"/>
                                </a:lnTo>
                                <a:lnTo>
                                  <a:pt x="2173857" y="9531"/>
                                </a:lnTo>
                                <a:lnTo>
                                  <a:pt x="2155015" y="19034"/>
                                </a:lnTo>
                                <a:lnTo>
                                  <a:pt x="2136156" y="28520"/>
                                </a:lnTo>
                                <a:lnTo>
                                  <a:pt x="2098455" y="47445"/>
                                </a:lnTo>
                                <a:lnTo>
                                  <a:pt x="2079578" y="56878"/>
                                </a:lnTo>
                                <a:lnTo>
                                  <a:pt x="2041825" y="75711"/>
                                </a:lnTo>
                                <a:lnTo>
                                  <a:pt x="2022913" y="85110"/>
                                </a:lnTo>
                                <a:lnTo>
                                  <a:pt x="1985125" y="103849"/>
                                </a:lnTo>
                                <a:lnTo>
                                  <a:pt x="1966195" y="113196"/>
                                </a:lnTo>
                                <a:lnTo>
                                  <a:pt x="1928354" y="131850"/>
                                </a:lnTo>
                                <a:lnTo>
                                  <a:pt x="1909425" y="141131"/>
                                </a:lnTo>
                                <a:lnTo>
                                  <a:pt x="1871531" y="159692"/>
                                </a:lnTo>
                                <a:lnTo>
                                  <a:pt x="1852566" y="168947"/>
                                </a:lnTo>
                                <a:lnTo>
                                  <a:pt x="1833619" y="178184"/>
                                </a:lnTo>
                                <a:lnTo>
                                  <a:pt x="1814620" y="187397"/>
                                </a:lnTo>
                                <a:lnTo>
                                  <a:pt x="1795655" y="196610"/>
                                </a:lnTo>
                                <a:lnTo>
                                  <a:pt x="1776655" y="205799"/>
                                </a:lnTo>
                                <a:lnTo>
                                  <a:pt x="1757673" y="214967"/>
                                </a:lnTo>
                                <a:lnTo>
                                  <a:pt x="1738674" y="224110"/>
                                </a:lnTo>
                                <a:lnTo>
                                  <a:pt x="1719674" y="233255"/>
                                </a:lnTo>
                                <a:lnTo>
                                  <a:pt x="1700674" y="242398"/>
                                </a:lnTo>
                                <a:lnTo>
                                  <a:pt x="1681640" y="251496"/>
                                </a:lnTo>
                                <a:lnTo>
                                  <a:pt x="1662622" y="260600"/>
                                </a:lnTo>
                                <a:lnTo>
                                  <a:pt x="1643588" y="269673"/>
                                </a:lnTo>
                                <a:lnTo>
                                  <a:pt x="1624553" y="278730"/>
                                </a:lnTo>
                                <a:lnTo>
                                  <a:pt x="1605501" y="287782"/>
                                </a:lnTo>
                                <a:lnTo>
                                  <a:pt x="1586431" y="296816"/>
                                </a:lnTo>
                                <a:lnTo>
                                  <a:pt x="1548326" y="314830"/>
                                </a:lnTo>
                                <a:lnTo>
                                  <a:pt x="1529239" y="323819"/>
                                </a:lnTo>
                                <a:lnTo>
                                  <a:pt x="1491064" y="341747"/>
                                </a:lnTo>
                                <a:lnTo>
                                  <a:pt x="1471959" y="350688"/>
                                </a:lnTo>
                                <a:lnTo>
                                  <a:pt x="1452854" y="359605"/>
                                </a:lnTo>
                                <a:lnTo>
                                  <a:pt x="1433749" y="368501"/>
                                </a:lnTo>
                                <a:lnTo>
                                  <a:pt x="1414626" y="377394"/>
                                </a:lnTo>
                                <a:lnTo>
                                  <a:pt x="1376381" y="395138"/>
                                </a:lnTo>
                                <a:lnTo>
                                  <a:pt x="1357241" y="403969"/>
                                </a:lnTo>
                                <a:lnTo>
                                  <a:pt x="1318943" y="421628"/>
                                </a:lnTo>
                                <a:lnTo>
                                  <a:pt x="1280611" y="439187"/>
                                </a:lnTo>
                                <a:lnTo>
                                  <a:pt x="1242260" y="456712"/>
                                </a:lnTo>
                                <a:lnTo>
                                  <a:pt x="1223067" y="465439"/>
                                </a:lnTo>
                                <a:lnTo>
                                  <a:pt x="1203875" y="474166"/>
                                </a:lnTo>
                                <a:lnTo>
                                  <a:pt x="1184682" y="482858"/>
                                </a:lnTo>
                                <a:lnTo>
                                  <a:pt x="1165454" y="491549"/>
                                </a:lnTo>
                                <a:lnTo>
                                  <a:pt x="1127033" y="508881"/>
                                </a:lnTo>
                                <a:lnTo>
                                  <a:pt x="1069297" y="534746"/>
                                </a:lnTo>
                                <a:lnTo>
                                  <a:pt x="1050051" y="543332"/>
                                </a:lnTo>
                                <a:lnTo>
                                  <a:pt x="1030806" y="551918"/>
                                </a:lnTo>
                                <a:lnTo>
                                  <a:pt x="1011543" y="560470"/>
                                </a:lnTo>
                                <a:lnTo>
                                  <a:pt x="992245" y="569021"/>
                                </a:lnTo>
                                <a:lnTo>
                                  <a:pt x="972990" y="577555"/>
                                </a:lnTo>
                                <a:lnTo>
                                  <a:pt x="953705" y="586072"/>
                                </a:lnTo>
                                <a:lnTo>
                                  <a:pt x="915089" y="603034"/>
                                </a:lnTo>
                                <a:lnTo>
                                  <a:pt x="895780" y="611515"/>
                                </a:lnTo>
                                <a:lnTo>
                                  <a:pt x="857159" y="628390"/>
                                </a:lnTo>
                                <a:lnTo>
                                  <a:pt x="837833" y="636818"/>
                                </a:lnTo>
                                <a:lnTo>
                                  <a:pt x="818479" y="645211"/>
                                </a:lnTo>
                                <a:lnTo>
                                  <a:pt x="799149" y="653605"/>
                                </a:lnTo>
                                <a:lnTo>
                                  <a:pt x="779795" y="661981"/>
                                </a:lnTo>
                                <a:lnTo>
                                  <a:pt x="760440" y="670339"/>
                                </a:lnTo>
                                <a:lnTo>
                                  <a:pt x="721690" y="687003"/>
                                </a:lnTo>
                                <a:lnTo>
                                  <a:pt x="682935" y="703614"/>
                                </a:lnTo>
                                <a:lnTo>
                                  <a:pt x="663535" y="711902"/>
                                </a:lnTo>
                                <a:lnTo>
                                  <a:pt x="644141" y="720155"/>
                                </a:lnTo>
                                <a:lnTo>
                                  <a:pt x="624739" y="728390"/>
                                </a:lnTo>
                                <a:lnTo>
                                  <a:pt x="605316" y="736643"/>
                                </a:lnTo>
                                <a:lnTo>
                                  <a:pt x="585897" y="744861"/>
                                </a:lnTo>
                                <a:lnTo>
                                  <a:pt x="566474" y="753043"/>
                                </a:lnTo>
                                <a:lnTo>
                                  <a:pt x="527584" y="769391"/>
                                </a:lnTo>
                                <a:lnTo>
                                  <a:pt x="488702" y="785686"/>
                                </a:lnTo>
                                <a:lnTo>
                                  <a:pt x="469232" y="793816"/>
                                </a:lnTo>
                                <a:lnTo>
                                  <a:pt x="449768" y="801911"/>
                                </a:lnTo>
                                <a:lnTo>
                                  <a:pt x="410788" y="818083"/>
                                </a:lnTo>
                                <a:lnTo>
                                  <a:pt x="391300" y="826125"/>
                                </a:lnTo>
                                <a:lnTo>
                                  <a:pt x="371812" y="834168"/>
                                </a:lnTo>
                                <a:lnTo>
                                  <a:pt x="352294" y="842210"/>
                                </a:lnTo>
                                <a:lnTo>
                                  <a:pt x="332784" y="850217"/>
                                </a:lnTo>
                                <a:lnTo>
                                  <a:pt x="313273" y="858206"/>
                                </a:lnTo>
                                <a:lnTo>
                                  <a:pt x="293740" y="866196"/>
                                </a:lnTo>
                                <a:lnTo>
                                  <a:pt x="274206" y="874168"/>
                                </a:lnTo>
                                <a:lnTo>
                                  <a:pt x="254671" y="882122"/>
                                </a:lnTo>
                                <a:lnTo>
                                  <a:pt x="215557" y="897961"/>
                                </a:lnTo>
                                <a:lnTo>
                                  <a:pt x="196000" y="905862"/>
                                </a:lnTo>
                                <a:lnTo>
                                  <a:pt x="176442" y="913729"/>
                                </a:lnTo>
                                <a:lnTo>
                                  <a:pt x="156863" y="921613"/>
                                </a:lnTo>
                                <a:lnTo>
                                  <a:pt x="137282" y="929462"/>
                                </a:lnTo>
                                <a:lnTo>
                                  <a:pt x="98075" y="945125"/>
                                </a:lnTo>
                                <a:lnTo>
                                  <a:pt x="78477" y="952939"/>
                                </a:lnTo>
                                <a:lnTo>
                                  <a:pt x="58875" y="960718"/>
                                </a:lnTo>
                                <a:lnTo>
                                  <a:pt x="39247" y="968514"/>
                                </a:lnTo>
                                <a:lnTo>
                                  <a:pt x="19620" y="976275"/>
                                </a:lnTo>
                                <a:lnTo>
                                  <a:pt x="0" y="984019"/>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2" name="Freeform: Shape 2602"/>
                        <wps:cNvSpPr/>
                        <wps:spPr>
                          <a:xfrm>
                            <a:off x="1643073" y="1340224"/>
                            <a:ext cx="1323520" cy="1725989"/>
                          </a:xfrm>
                          <a:custGeom>
                            <a:avLst/>
                            <a:gdLst>
                              <a:gd name="connsiteX0" fmla="*/ 21818 w 1323520"/>
                              <a:gd name="connsiteY0" fmla="*/ 1725990 h 1725989"/>
                              <a:gd name="connsiteX1" fmla="*/ 26031 w 1323520"/>
                              <a:gd name="connsiteY1" fmla="*/ 1703724 h 1725989"/>
                              <a:gd name="connsiteX2" fmla="*/ 30377 w 1323520"/>
                              <a:gd name="connsiteY2" fmla="*/ 1681582 h 1725989"/>
                              <a:gd name="connsiteX3" fmla="*/ 34879 w 1323520"/>
                              <a:gd name="connsiteY3" fmla="*/ 1659563 h 1725989"/>
                              <a:gd name="connsiteX4" fmla="*/ 39543 w 1323520"/>
                              <a:gd name="connsiteY4" fmla="*/ 1637649 h 1725989"/>
                              <a:gd name="connsiteX5" fmla="*/ 44342 w 1323520"/>
                              <a:gd name="connsiteY5" fmla="*/ 1615857 h 1725989"/>
                              <a:gd name="connsiteX6" fmla="*/ 49326 w 1323520"/>
                              <a:gd name="connsiteY6" fmla="*/ 1594189 h 1725989"/>
                              <a:gd name="connsiteX7" fmla="*/ 54436 w 1323520"/>
                              <a:gd name="connsiteY7" fmla="*/ 1572626 h 1725989"/>
                              <a:gd name="connsiteX8" fmla="*/ 59716 w 1323520"/>
                              <a:gd name="connsiteY8" fmla="*/ 1551186 h 1725989"/>
                              <a:gd name="connsiteX9" fmla="*/ 65145 w 1323520"/>
                              <a:gd name="connsiteY9" fmla="*/ 1529869 h 1725989"/>
                              <a:gd name="connsiteX10" fmla="*/ 70736 w 1323520"/>
                              <a:gd name="connsiteY10" fmla="*/ 1508658 h 1725989"/>
                              <a:gd name="connsiteX11" fmla="*/ 76463 w 1323520"/>
                              <a:gd name="connsiteY11" fmla="*/ 1487586 h 1725989"/>
                              <a:gd name="connsiteX12" fmla="*/ 82349 w 1323520"/>
                              <a:gd name="connsiteY12" fmla="*/ 1466603 h 1725989"/>
                              <a:gd name="connsiteX13" fmla="*/ 88393 w 1323520"/>
                              <a:gd name="connsiteY13" fmla="*/ 1445742 h 1725989"/>
                              <a:gd name="connsiteX14" fmla="*/ 94593 w 1323520"/>
                              <a:gd name="connsiteY14" fmla="*/ 1425022 h 1725989"/>
                              <a:gd name="connsiteX15" fmla="*/ 100957 w 1323520"/>
                              <a:gd name="connsiteY15" fmla="*/ 1404390 h 1725989"/>
                              <a:gd name="connsiteX16" fmla="*/ 107452 w 1323520"/>
                              <a:gd name="connsiteY16" fmla="*/ 1383916 h 1725989"/>
                              <a:gd name="connsiteX17" fmla="*/ 114130 w 1323520"/>
                              <a:gd name="connsiteY17" fmla="*/ 1363512 h 1725989"/>
                              <a:gd name="connsiteX18" fmla="*/ 120943 w 1323520"/>
                              <a:gd name="connsiteY18" fmla="*/ 1343266 h 1725989"/>
                              <a:gd name="connsiteX19" fmla="*/ 127914 w 1323520"/>
                              <a:gd name="connsiteY19" fmla="*/ 1323108 h 1725989"/>
                              <a:gd name="connsiteX20" fmla="*/ 135026 w 1323520"/>
                              <a:gd name="connsiteY20" fmla="*/ 1303073 h 1725989"/>
                              <a:gd name="connsiteX21" fmla="*/ 142313 w 1323520"/>
                              <a:gd name="connsiteY21" fmla="*/ 1283160 h 1725989"/>
                              <a:gd name="connsiteX22" fmla="*/ 149741 w 1323520"/>
                              <a:gd name="connsiteY22" fmla="*/ 1263371 h 1725989"/>
                              <a:gd name="connsiteX23" fmla="*/ 157309 w 1323520"/>
                              <a:gd name="connsiteY23" fmla="*/ 1243687 h 1725989"/>
                              <a:gd name="connsiteX24" fmla="*/ 165053 w 1323520"/>
                              <a:gd name="connsiteY24" fmla="*/ 1224126 h 1725989"/>
                              <a:gd name="connsiteX25" fmla="*/ 172955 w 1323520"/>
                              <a:gd name="connsiteY25" fmla="*/ 1204687 h 1725989"/>
                              <a:gd name="connsiteX26" fmla="*/ 180997 w 1323520"/>
                              <a:gd name="connsiteY26" fmla="*/ 1185355 h 1725989"/>
                              <a:gd name="connsiteX27" fmla="*/ 189180 w 1323520"/>
                              <a:gd name="connsiteY27" fmla="*/ 1166162 h 1725989"/>
                              <a:gd name="connsiteX28" fmla="*/ 197539 w 1323520"/>
                              <a:gd name="connsiteY28" fmla="*/ 1147058 h 1725989"/>
                              <a:gd name="connsiteX29" fmla="*/ 206055 w 1323520"/>
                              <a:gd name="connsiteY29" fmla="*/ 1128094 h 1725989"/>
                              <a:gd name="connsiteX30" fmla="*/ 214730 w 1323520"/>
                              <a:gd name="connsiteY30" fmla="*/ 1109235 h 1725989"/>
                              <a:gd name="connsiteX31" fmla="*/ 223527 w 1323520"/>
                              <a:gd name="connsiteY31" fmla="*/ 1090482 h 1725989"/>
                              <a:gd name="connsiteX32" fmla="*/ 232518 w 1323520"/>
                              <a:gd name="connsiteY32" fmla="*/ 1071886 h 1725989"/>
                              <a:gd name="connsiteX33" fmla="*/ 241631 w 1323520"/>
                              <a:gd name="connsiteY33" fmla="*/ 1053361 h 1725989"/>
                              <a:gd name="connsiteX34" fmla="*/ 250920 w 1323520"/>
                              <a:gd name="connsiteY34" fmla="*/ 1034994 h 1725989"/>
                              <a:gd name="connsiteX35" fmla="*/ 260332 w 1323520"/>
                              <a:gd name="connsiteY35" fmla="*/ 1016732 h 1725989"/>
                              <a:gd name="connsiteX36" fmla="*/ 269938 w 1323520"/>
                              <a:gd name="connsiteY36" fmla="*/ 998576 h 1725989"/>
                              <a:gd name="connsiteX37" fmla="*/ 279665 w 1323520"/>
                              <a:gd name="connsiteY37" fmla="*/ 980525 h 1725989"/>
                              <a:gd name="connsiteX38" fmla="*/ 289552 w 1323520"/>
                              <a:gd name="connsiteY38" fmla="*/ 962632 h 1725989"/>
                              <a:gd name="connsiteX39" fmla="*/ 299596 w 1323520"/>
                              <a:gd name="connsiteY39" fmla="*/ 944844 h 1725989"/>
                              <a:gd name="connsiteX40" fmla="*/ 309816 w 1323520"/>
                              <a:gd name="connsiteY40" fmla="*/ 927162 h 1725989"/>
                              <a:gd name="connsiteX41" fmla="*/ 320158 w 1323520"/>
                              <a:gd name="connsiteY41" fmla="*/ 909585 h 1725989"/>
                              <a:gd name="connsiteX42" fmla="*/ 330677 w 1323520"/>
                              <a:gd name="connsiteY42" fmla="*/ 892131 h 1725989"/>
                              <a:gd name="connsiteX43" fmla="*/ 341335 w 1323520"/>
                              <a:gd name="connsiteY43" fmla="*/ 874800 h 1725989"/>
                              <a:gd name="connsiteX44" fmla="*/ 352170 w 1323520"/>
                              <a:gd name="connsiteY44" fmla="*/ 857592 h 1725989"/>
                              <a:gd name="connsiteX45" fmla="*/ 363127 w 1323520"/>
                              <a:gd name="connsiteY45" fmla="*/ 840507 h 1725989"/>
                              <a:gd name="connsiteX46" fmla="*/ 374260 w 1323520"/>
                              <a:gd name="connsiteY46" fmla="*/ 823527 h 1725989"/>
                              <a:gd name="connsiteX47" fmla="*/ 385533 w 1323520"/>
                              <a:gd name="connsiteY47" fmla="*/ 806670 h 1725989"/>
                              <a:gd name="connsiteX48" fmla="*/ 396965 w 1323520"/>
                              <a:gd name="connsiteY48" fmla="*/ 789936 h 1725989"/>
                              <a:gd name="connsiteX49" fmla="*/ 408554 w 1323520"/>
                              <a:gd name="connsiteY49" fmla="*/ 773307 h 1725989"/>
                              <a:gd name="connsiteX50" fmla="*/ 420302 w 1323520"/>
                              <a:gd name="connsiteY50" fmla="*/ 756801 h 1725989"/>
                              <a:gd name="connsiteX51" fmla="*/ 432189 w 1323520"/>
                              <a:gd name="connsiteY51" fmla="*/ 740418 h 1725989"/>
                              <a:gd name="connsiteX52" fmla="*/ 444253 w 1323520"/>
                              <a:gd name="connsiteY52" fmla="*/ 724141 h 1725989"/>
                              <a:gd name="connsiteX53" fmla="*/ 456439 w 1323520"/>
                              <a:gd name="connsiteY53" fmla="*/ 707986 h 1725989"/>
                              <a:gd name="connsiteX54" fmla="*/ 468801 w 1323520"/>
                              <a:gd name="connsiteY54" fmla="*/ 691954 h 1725989"/>
                              <a:gd name="connsiteX55" fmla="*/ 481304 w 1323520"/>
                              <a:gd name="connsiteY55" fmla="*/ 676046 h 1725989"/>
                              <a:gd name="connsiteX56" fmla="*/ 493982 w 1323520"/>
                              <a:gd name="connsiteY56" fmla="*/ 660242 h 1725989"/>
                              <a:gd name="connsiteX57" fmla="*/ 506783 w 1323520"/>
                              <a:gd name="connsiteY57" fmla="*/ 644562 h 1725989"/>
                              <a:gd name="connsiteX58" fmla="*/ 519760 w 1323520"/>
                              <a:gd name="connsiteY58" fmla="*/ 628986 h 1725989"/>
                              <a:gd name="connsiteX59" fmla="*/ 532895 w 1323520"/>
                              <a:gd name="connsiteY59" fmla="*/ 613517 h 1725989"/>
                              <a:gd name="connsiteX60" fmla="*/ 546170 w 1323520"/>
                              <a:gd name="connsiteY60" fmla="*/ 598205 h 1725989"/>
                              <a:gd name="connsiteX61" fmla="*/ 559620 w 1323520"/>
                              <a:gd name="connsiteY61" fmla="*/ 582981 h 1725989"/>
                              <a:gd name="connsiteX62" fmla="*/ 573194 w 1323520"/>
                              <a:gd name="connsiteY62" fmla="*/ 567898 h 1725989"/>
                              <a:gd name="connsiteX63" fmla="*/ 586943 w 1323520"/>
                              <a:gd name="connsiteY63" fmla="*/ 552902 h 1725989"/>
                              <a:gd name="connsiteX64" fmla="*/ 600833 w 1323520"/>
                              <a:gd name="connsiteY64" fmla="*/ 538064 h 1725989"/>
                              <a:gd name="connsiteX65" fmla="*/ 614898 w 1323520"/>
                              <a:gd name="connsiteY65" fmla="*/ 523297 h 1725989"/>
                              <a:gd name="connsiteX66" fmla="*/ 629087 w 1323520"/>
                              <a:gd name="connsiteY66" fmla="*/ 508670 h 1725989"/>
                              <a:gd name="connsiteX67" fmla="*/ 643468 w 1323520"/>
                              <a:gd name="connsiteY67" fmla="*/ 494166 h 1725989"/>
                              <a:gd name="connsiteX68" fmla="*/ 657972 w 1323520"/>
                              <a:gd name="connsiteY68" fmla="*/ 479767 h 1725989"/>
                              <a:gd name="connsiteX69" fmla="*/ 672635 w 1323520"/>
                              <a:gd name="connsiteY69" fmla="*/ 465509 h 1725989"/>
                              <a:gd name="connsiteX70" fmla="*/ 687438 w 1323520"/>
                              <a:gd name="connsiteY70" fmla="*/ 451339 h 1725989"/>
                              <a:gd name="connsiteX71" fmla="*/ 702434 w 1323520"/>
                              <a:gd name="connsiteY71" fmla="*/ 437309 h 1725989"/>
                              <a:gd name="connsiteX72" fmla="*/ 717552 w 1323520"/>
                              <a:gd name="connsiteY72" fmla="*/ 423384 h 1725989"/>
                              <a:gd name="connsiteX73" fmla="*/ 732830 w 1323520"/>
                              <a:gd name="connsiteY73" fmla="*/ 409584 h 1725989"/>
                              <a:gd name="connsiteX74" fmla="*/ 748264 w 1323520"/>
                              <a:gd name="connsiteY74" fmla="*/ 395886 h 1725989"/>
                              <a:gd name="connsiteX75" fmla="*/ 763857 w 1323520"/>
                              <a:gd name="connsiteY75" fmla="*/ 382332 h 1725989"/>
                              <a:gd name="connsiteX76" fmla="*/ 779609 w 1323520"/>
                              <a:gd name="connsiteY76" fmla="*/ 368883 h 1725989"/>
                              <a:gd name="connsiteX77" fmla="*/ 795500 w 1323520"/>
                              <a:gd name="connsiteY77" fmla="*/ 355549 h 1725989"/>
                              <a:gd name="connsiteX78" fmla="*/ 811550 w 1323520"/>
                              <a:gd name="connsiteY78" fmla="*/ 342332 h 1725989"/>
                              <a:gd name="connsiteX79" fmla="*/ 827757 w 1323520"/>
                              <a:gd name="connsiteY79" fmla="*/ 329226 h 1725989"/>
                              <a:gd name="connsiteX80" fmla="*/ 844123 w 1323520"/>
                              <a:gd name="connsiteY80" fmla="*/ 316233 h 1725989"/>
                              <a:gd name="connsiteX81" fmla="*/ 860629 w 1323520"/>
                              <a:gd name="connsiteY81" fmla="*/ 303380 h 1725989"/>
                              <a:gd name="connsiteX82" fmla="*/ 877311 w 1323520"/>
                              <a:gd name="connsiteY82" fmla="*/ 290632 h 1725989"/>
                              <a:gd name="connsiteX83" fmla="*/ 894133 w 1323520"/>
                              <a:gd name="connsiteY83" fmla="*/ 278007 h 1725989"/>
                              <a:gd name="connsiteX84" fmla="*/ 911096 w 1323520"/>
                              <a:gd name="connsiteY84" fmla="*/ 265485 h 1725989"/>
                              <a:gd name="connsiteX85" fmla="*/ 928234 w 1323520"/>
                              <a:gd name="connsiteY85" fmla="*/ 253108 h 1725989"/>
                              <a:gd name="connsiteX86" fmla="*/ 945513 w 1323520"/>
                              <a:gd name="connsiteY86" fmla="*/ 240816 h 1725989"/>
                              <a:gd name="connsiteX87" fmla="*/ 962967 w 1323520"/>
                              <a:gd name="connsiteY87" fmla="*/ 228660 h 1725989"/>
                              <a:gd name="connsiteX88" fmla="*/ 980545 w 1323520"/>
                              <a:gd name="connsiteY88" fmla="*/ 216619 h 1725989"/>
                              <a:gd name="connsiteX89" fmla="*/ 998297 w 1323520"/>
                              <a:gd name="connsiteY89" fmla="*/ 204688 h 1725989"/>
                              <a:gd name="connsiteX90" fmla="*/ 1016173 w 1323520"/>
                              <a:gd name="connsiteY90" fmla="*/ 192872 h 1725989"/>
                              <a:gd name="connsiteX91" fmla="*/ 1034242 w 1323520"/>
                              <a:gd name="connsiteY91" fmla="*/ 181197 h 1725989"/>
                              <a:gd name="connsiteX92" fmla="*/ 1052434 w 1323520"/>
                              <a:gd name="connsiteY92" fmla="*/ 169625 h 1725989"/>
                              <a:gd name="connsiteX93" fmla="*/ 1070819 w 1323520"/>
                              <a:gd name="connsiteY93" fmla="*/ 158175 h 1725989"/>
                              <a:gd name="connsiteX94" fmla="*/ 1089345 w 1323520"/>
                              <a:gd name="connsiteY94" fmla="*/ 146835 h 1725989"/>
                              <a:gd name="connsiteX95" fmla="*/ 1107993 w 1323520"/>
                              <a:gd name="connsiteY95" fmla="*/ 135604 h 1725989"/>
                              <a:gd name="connsiteX96" fmla="*/ 1126817 w 1323520"/>
                              <a:gd name="connsiteY96" fmla="*/ 124513 h 1725989"/>
                              <a:gd name="connsiteX97" fmla="*/ 1145782 w 1323520"/>
                              <a:gd name="connsiteY97" fmla="*/ 113516 h 1725989"/>
                              <a:gd name="connsiteX98" fmla="*/ 1164922 w 1323520"/>
                              <a:gd name="connsiteY98" fmla="*/ 102650 h 1725989"/>
                              <a:gd name="connsiteX99" fmla="*/ 1184202 w 1323520"/>
                              <a:gd name="connsiteY99" fmla="*/ 91895 h 1725989"/>
                              <a:gd name="connsiteX100" fmla="*/ 1203641 w 1323520"/>
                              <a:gd name="connsiteY100" fmla="*/ 81258 h 1725989"/>
                              <a:gd name="connsiteX101" fmla="*/ 1223255 w 1323520"/>
                              <a:gd name="connsiteY101" fmla="*/ 70757 h 1725989"/>
                              <a:gd name="connsiteX102" fmla="*/ 1242992 w 1323520"/>
                              <a:gd name="connsiteY102" fmla="*/ 60367 h 1725989"/>
                              <a:gd name="connsiteX103" fmla="*/ 1262888 w 1323520"/>
                              <a:gd name="connsiteY103" fmla="*/ 50070 h 1725989"/>
                              <a:gd name="connsiteX104" fmla="*/ 1282941 w 1323520"/>
                              <a:gd name="connsiteY104" fmla="*/ 39907 h 1725989"/>
                              <a:gd name="connsiteX105" fmla="*/ 1303152 w 1323520"/>
                              <a:gd name="connsiteY105" fmla="*/ 29875 h 1725989"/>
                              <a:gd name="connsiteX106" fmla="*/ 1323521 w 1323520"/>
                              <a:gd name="connsiteY106" fmla="*/ 19939 h 1725989"/>
                              <a:gd name="connsiteX107" fmla="*/ 1313670 w 1323520"/>
                              <a:gd name="connsiteY107" fmla="*/ 0 h 1725989"/>
                              <a:gd name="connsiteX108" fmla="*/ 1293494 w 1323520"/>
                              <a:gd name="connsiteY108" fmla="*/ 10297 h 1725989"/>
                              <a:gd name="connsiteX109" fmla="*/ 1273459 w 1323520"/>
                              <a:gd name="connsiteY109" fmla="*/ 20732 h 1725989"/>
                              <a:gd name="connsiteX110" fmla="*/ 1253581 w 1323520"/>
                              <a:gd name="connsiteY110" fmla="*/ 31261 h 1725989"/>
                              <a:gd name="connsiteX111" fmla="*/ 1233844 w 1323520"/>
                              <a:gd name="connsiteY111" fmla="*/ 41900 h 1725989"/>
                              <a:gd name="connsiteX112" fmla="*/ 1214265 w 1323520"/>
                              <a:gd name="connsiteY112" fmla="*/ 52648 h 1725989"/>
                              <a:gd name="connsiteX113" fmla="*/ 1194826 w 1323520"/>
                              <a:gd name="connsiteY113" fmla="*/ 63514 h 1725989"/>
                              <a:gd name="connsiteX114" fmla="*/ 1175528 w 1323520"/>
                              <a:gd name="connsiteY114" fmla="*/ 74496 h 1725989"/>
                              <a:gd name="connsiteX115" fmla="*/ 1156388 w 1323520"/>
                              <a:gd name="connsiteY115" fmla="*/ 85586 h 1725989"/>
                              <a:gd name="connsiteX116" fmla="*/ 1137388 w 1323520"/>
                              <a:gd name="connsiteY116" fmla="*/ 96810 h 1725989"/>
                              <a:gd name="connsiteX117" fmla="*/ 1118529 w 1323520"/>
                              <a:gd name="connsiteY117" fmla="*/ 108127 h 1725989"/>
                              <a:gd name="connsiteX118" fmla="*/ 1099846 w 1323520"/>
                              <a:gd name="connsiteY118" fmla="*/ 119560 h 1725989"/>
                              <a:gd name="connsiteX119" fmla="*/ 1081302 w 1323520"/>
                              <a:gd name="connsiteY119" fmla="*/ 131102 h 1725989"/>
                              <a:gd name="connsiteX120" fmla="*/ 1062900 w 1323520"/>
                              <a:gd name="connsiteY120" fmla="*/ 142761 h 1725989"/>
                              <a:gd name="connsiteX121" fmla="*/ 1044655 w 1323520"/>
                              <a:gd name="connsiteY121" fmla="*/ 154529 h 1725989"/>
                              <a:gd name="connsiteX122" fmla="*/ 1026551 w 1323520"/>
                              <a:gd name="connsiteY122" fmla="*/ 166413 h 1725989"/>
                              <a:gd name="connsiteX123" fmla="*/ 1008605 w 1323520"/>
                              <a:gd name="connsiteY123" fmla="*/ 178408 h 1725989"/>
                              <a:gd name="connsiteX124" fmla="*/ 990782 w 1323520"/>
                              <a:gd name="connsiteY124" fmla="*/ 190544 h 1725989"/>
                              <a:gd name="connsiteX125" fmla="*/ 973117 w 1323520"/>
                              <a:gd name="connsiteY125" fmla="*/ 202763 h 1725989"/>
                              <a:gd name="connsiteX126" fmla="*/ 955610 w 1323520"/>
                              <a:gd name="connsiteY126" fmla="*/ 215100 h 1725989"/>
                              <a:gd name="connsiteX127" fmla="*/ 938243 w 1323520"/>
                              <a:gd name="connsiteY127" fmla="*/ 227553 h 1725989"/>
                              <a:gd name="connsiteX128" fmla="*/ 921035 w 1323520"/>
                              <a:gd name="connsiteY128" fmla="*/ 240115 h 1725989"/>
                              <a:gd name="connsiteX129" fmla="*/ 903984 w 1323520"/>
                              <a:gd name="connsiteY129" fmla="*/ 252788 h 1725989"/>
                              <a:gd name="connsiteX130" fmla="*/ 887074 w 1323520"/>
                              <a:gd name="connsiteY130" fmla="*/ 265576 h 1725989"/>
                              <a:gd name="connsiteX131" fmla="*/ 870287 w 1323520"/>
                              <a:gd name="connsiteY131" fmla="*/ 278481 h 1725989"/>
                              <a:gd name="connsiteX132" fmla="*/ 853676 w 1323520"/>
                              <a:gd name="connsiteY132" fmla="*/ 291496 h 1725989"/>
                              <a:gd name="connsiteX133" fmla="*/ 837205 w 1323520"/>
                              <a:gd name="connsiteY133" fmla="*/ 304644 h 1725989"/>
                              <a:gd name="connsiteX134" fmla="*/ 820874 w 1323520"/>
                              <a:gd name="connsiteY134" fmla="*/ 317884 h 1725989"/>
                              <a:gd name="connsiteX135" fmla="*/ 804701 w 1323520"/>
                              <a:gd name="connsiteY135" fmla="*/ 331241 h 1725989"/>
                              <a:gd name="connsiteX136" fmla="*/ 788669 w 1323520"/>
                              <a:gd name="connsiteY136" fmla="*/ 344708 h 1725989"/>
                              <a:gd name="connsiteX137" fmla="*/ 772796 w 1323520"/>
                              <a:gd name="connsiteY137" fmla="*/ 358290 h 1725989"/>
                              <a:gd name="connsiteX138" fmla="*/ 757062 w 1323520"/>
                              <a:gd name="connsiteY138" fmla="*/ 371983 h 1725989"/>
                              <a:gd name="connsiteX139" fmla="*/ 741469 w 1323520"/>
                              <a:gd name="connsiteY139" fmla="*/ 385791 h 1725989"/>
                              <a:gd name="connsiteX140" fmla="*/ 726034 w 1323520"/>
                              <a:gd name="connsiteY140" fmla="*/ 399716 h 1725989"/>
                              <a:gd name="connsiteX141" fmla="*/ 710757 w 1323520"/>
                              <a:gd name="connsiteY141" fmla="*/ 413744 h 1725989"/>
                              <a:gd name="connsiteX142" fmla="*/ 695620 w 1323520"/>
                              <a:gd name="connsiteY142" fmla="*/ 427914 h 1725989"/>
                              <a:gd name="connsiteX143" fmla="*/ 680625 w 1323520"/>
                              <a:gd name="connsiteY143" fmla="*/ 442173 h 1725989"/>
                              <a:gd name="connsiteX144" fmla="*/ 665804 w 1323520"/>
                              <a:gd name="connsiteY144" fmla="*/ 456554 h 1725989"/>
                              <a:gd name="connsiteX145" fmla="*/ 651107 w 1323520"/>
                              <a:gd name="connsiteY145" fmla="*/ 471040 h 1725989"/>
                              <a:gd name="connsiteX146" fmla="*/ 636549 w 1323520"/>
                              <a:gd name="connsiteY146" fmla="*/ 485632 h 1725989"/>
                              <a:gd name="connsiteX147" fmla="*/ 622168 w 1323520"/>
                              <a:gd name="connsiteY147" fmla="*/ 500347 h 1725989"/>
                              <a:gd name="connsiteX148" fmla="*/ 607927 w 1323520"/>
                              <a:gd name="connsiteY148" fmla="*/ 515167 h 1725989"/>
                              <a:gd name="connsiteX149" fmla="*/ 593827 w 1323520"/>
                              <a:gd name="connsiteY149" fmla="*/ 530110 h 1725989"/>
                              <a:gd name="connsiteX150" fmla="*/ 579884 w 1323520"/>
                              <a:gd name="connsiteY150" fmla="*/ 545158 h 1725989"/>
                              <a:gd name="connsiteX151" fmla="*/ 566065 w 1323520"/>
                              <a:gd name="connsiteY151" fmla="*/ 560347 h 1725989"/>
                              <a:gd name="connsiteX152" fmla="*/ 552421 w 1323520"/>
                              <a:gd name="connsiteY152" fmla="*/ 575641 h 1725989"/>
                              <a:gd name="connsiteX153" fmla="*/ 538917 w 1323520"/>
                              <a:gd name="connsiteY153" fmla="*/ 591023 h 1725989"/>
                              <a:gd name="connsiteX154" fmla="*/ 525554 w 1323520"/>
                              <a:gd name="connsiteY154" fmla="*/ 606528 h 1725989"/>
                              <a:gd name="connsiteX155" fmla="*/ 512332 w 1323520"/>
                              <a:gd name="connsiteY155" fmla="*/ 622139 h 1725989"/>
                              <a:gd name="connsiteX156" fmla="*/ 499268 w 1323520"/>
                              <a:gd name="connsiteY156" fmla="*/ 637872 h 1725989"/>
                              <a:gd name="connsiteX157" fmla="*/ 486361 w 1323520"/>
                              <a:gd name="connsiteY157" fmla="*/ 653728 h 1725989"/>
                              <a:gd name="connsiteX158" fmla="*/ 473595 w 1323520"/>
                              <a:gd name="connsiteY158" fmla="*/ 669672 h 1725989"/>
                              <a:gd name="connsiteX159" fmla="*/ 461005 w 1323520"/>
                              <a:gd name="connsiteY159" fmla="*/ 685756 h 1725989"/>
                              <a:gd name="connsiteX160" fmla="*/ 448520 w 1323520"/>
                              <a:gd name="connsiteY160" fmla="*/ 701946 h 1725989"/>
                              <a:gd name="connsiteX161" fmla="*/ 436211 w 1323520"/>
                              <a:gd name="connsiteY161" fmla="*/ 718258 h 1725989"/>
                              <a:gd name="connsiteX162" fmla="*/ 424042 w 1323520"/>
                              <a:gd name="connsiteY162" fmla="*/ 734659 h 1725989"/>
                              <a:gd name="connsiteX163" fmla="*/ 412013 w 1323520"/>
                              <a:gd name="connsiteY163" fmla="*/ 751200 h 1725989"/>
                              <a:gd name="connsiteX164" fmla="*/ 400125 w 1323520"/>
                              <a:gd name="connsiteY164" fmla="*/ 767828 h 1725989"/>
                              <a:gd name="connsiteX165" fmla="*/ 388395 w 1323520"/>
                              <a:gd name="connsiteY165" fmla="*/ 784580 h 1725989"/>
                              <a:gd name="connsiteX166" fmla="*/ 376841 w 1323520"/>
                              <a:gd name="connsiteY166" fmla="*/ 801437 h 1725989"/>
                              <a:gd name="connsiteX167" fmla="*/ 365410 w 1323520"/>
                              <a:gd name="connsiteY167" fmla="*/ 818417 h 1725989"/>
                              <a:gd name="connsiteX168" fmla="*/ 354136 w 1323520"/>
                              <a:gd name="connsiteY168" fmla="*/ 835502 h 1725989"/>
                              <a:gd name="connsiteX169" fmla="*/ 343004 w 1323520"/>
                              <a:gd name="connsiteY169" fmla="*/ 852710 h 1725989"/>
                              <a:gd name="connsiteX170" fmla="*/ 331994 w 1323520"/>
                              <a:gd name="connsiteY170" fmla="*/ 870024 h 1725989"/>
                              <a:gd name="connsiteX171" fmla="*/ 321177 w 1323520"/>
                              <a:gd name="connsiteY171" fmla="*/ 887460 h 1725989"/>
                              <a:gd name="connsiteX172" fmla="*/ 310500 w 1323520"/>
                              <a:gd name="connsiteY172" fmla="*/ 905020 h 1725989"/>
                              <a:gd name="connsiteX173" fmla="*/ 299947 w 1323520"/>
                              <a:gd name="connsiteY173" fmla="*/ 922684 h 1725989"/>
                              <a:gd name="connsiteX174" fmla="*/ 289552 w 1323520"/>
                              <a:gd name="connsiteY174" fmla="*/ 940437 h 1725989"/>
                              <a:gd name="connsiteX175" fmla="*/ 279297 w 1323520"/>
                              <a:gd name="connsiteY175" fmla="*/ 958330 h 1725989"/>
                              <a:gd name="connsiteX176" fmla="*/ 269235 w 1323520"/>
                              <a:gd name="connsiteY176" fmla="*/ 976311 h 1725989"/>
                              <a:gd name="connsiteX177" fmla="*/ 259261 w 1323520"/>
                              <a:gd name="connsiteY177" fmla="*/ 994432 h 1725989"/>
                              <a:gd name="connsiteX178" fmla="*/ 249463 w 1323520"/>
                              <a:gd name="connsiteY178" fmla="*/ 1012658 h 1725989"/>
                              <a:gd name="connsiteX179" fmla="*/ 239823 w 1323520"/>
                              <a:gd name="connsiteY179" fmla="*/ 1030990 h 1725989"/>
                              <a:gd name="connsiteX180" fmla="*/ 230323 w 1323520"/>
                              <a:gd name="connsiteY180" fmla="*/ 1049428 h 1725989"/>
                              <a:gd name="connsiteX181" fmla="*/ 220963 w 1323520"/>
                              <a:gd name="connsiteY181" fmla="*/ 1067988 h 1725989"/>
                              <a:gd name="connsiteX182" fmla="*/ 211762 w 1323520"/>
                              <a:gd name="connsiteY182" fmla="*/ 1086671 h 1725989"/>
                              <a:gd name="connsiteX183" fmla="*/ 202701 w 1323520"/>
                              <a:gd name="connsiteY183" fmla="*/ 1105442 h 1725989"/>
                              <a:gd name="connsiteX184" fmla="*/ 193798 w 1323520"/>
                              <a:gd name="connsiteY184" fmla="*/ 1124371 h 1725989"/>
                              <a:gd name="connsiteX185" fmla="*/ 185036 w 1323520"/>
                              <a:gd name="connsiteY185" fmla="*/ 1143388 h 1725989"/>
                              <a:gd name="connsiteX186" fmla="*/ 176414 w 1323520"/>
                              <a:gd name="connsiteY186" fmla="*/ 1162510 h 1725989"/>
                              <a:gd name="connsiteX187" fmla="*/ 167986 w 1323520"/>
                              <a:gd name="connsiteY187" fmla="*/ 1181755 h 1725989"/>
                              <a:gd name="connsiteX188" fmla="*/ 159645 w 1323520"/>
                              <a:gd name="connsiteY188" fmla="*/ 1201106 h 1725989"/>
                              <a:gd name="connsiteX189" fmla="*/ 151497 w 1323520"/>
                              <a:gd name="connsiteY189" fmla="*/ 1220579 h 1725989"/>
                              <a:gd name="connsiteX190" fmla="*/ 143472 w 1323520"/>
                              <a:gd name="connsiteY190" fmla="*/ 1240157 h 1725989"/>
                              <a:gd name="connsiteX191" fmla="*/ 135605 w 1323520"/>
                              <a:gd name="connsiteY191" fmla="*/ 1259841 h 1725989"/>
                              <a:gd name="connsiteX192" fmla="*/ 127897 w 1323520"/>
                              <a:gd name="connsiteY192" fmla="*/ 1279648 h 1725989"/>
                              <a:gd name="connsiteX193" fmla="*/ 120311 w 1323520"/>
                              <a:gd name="connsiteY193" fmla="*/ 1299561 h 1725989"/>
                              <a:gd name="connsiteX194" fmla="*/ 112881 w 1323520"/>
                              <a:gd name="connsiteY194" fmla="*/ 1319614 h 1725989"/>
                              <a:gd name="connsiteX195" fmla="*/ 105615 w 1323520"/>
                              <a:gd name="connsiteY195" fmla="*/ 1339754 h 1725989"/>
                              <a:gd name="connsiteX196" fmla="*/ 98488 w 1323520"/>
                              <a:gd name="connsiteY196" fmla="*/ 1360000 h 1725989"/>
                              <a:gd name="connsiteX197" fmla="*/ 91494 w 1323520"/>
                              <a:gd name="connsiteY197" fmla="*/ 1380404 h 1725989"/>
                              <a:gd name="connsiteX198" fmla="*/ 84679 w 1323520"/>
                              <a:gd name="connsiteY198" fmla="*/ 1400896 h 1725989"/>
                              <a:gd name="connsiteX199" fmla="*/ 77980 w 1323520"/>
                              <a:gd name="connsiteY199" fmla="*/ 1421493 h 1725989"/>
                              <a:gd name="connsiteX200" fmla="*/ 71462 w 1323520"/>
                              <a:gd name="connsiteY200" fmla="*/ 1442195 h 1725989"/>
                              <a:gd name="connsiteX201" fmla="*/ 65052 w 1323520"/>
                              <a:gd name="connsiteY201" fmla="*/ 1463021 h 1725989"/>
                              <a:gd name="connsiteX202" fmla="*/ 58829 w 1323520"/>
                              <a:gd name="connsiteY202" fmla="*/ 1483951 h 1725989"/>
                              <a:gd name="connsiteX203" fmla="*/ 52738 w 1323520"/>
                              <a:gd name="connsiteY203" fmla="*/ 1505005 h 1725989"/>
                              <a:gd name="connsiteX204" fmla="*/ 46787 w 1323520"/>
                              <a:gd name="connsiteY204" fmla="*/ 1526164 h 1725989"/>
                              <a:gd name="connsiteX205" fmla="*/ 40992 w 1323520"/>
                              <a:gd name="connsiteY205" fmla="*/ 1547446 h 1725989"/>
                              <a:gd name="connsiteX206" fmla="*/ 35354 w 1323520"/>
                              <a:gd name="connsiteY206" fmla="*/ 1568833 h 1725989"/>
                              <a:gd name="connsiteX207" fmla="*/ 29855 w 1323520"/>
                              <a:gd name="connsiteY207" fmla="*/ 1590344 h 1725989"/>
                              <a:gd name="connsiteX208" fmla="*/ 24512 w 1323520"/>
                              <a:gd name="connsiteY208" fmla="*/ 1611959 h 1725989"/>
                              <a:gd name="connsiteX209" fmla="*/ 19309 w 1323520"/>
                              <a:gd name="connsiteY209" fmla="*/ 1633698 h 1725989"/>
                              <a:gd name="connsiteX210" fmla="*/ 14261 w 1323520"/>
                              <a:gd name="connsiteY210" fmla="*/ 1655524 h 1725989"/>
                              <a:gd name="connsiteX211" fmla="*/ 9370 w 1323520"/>
                              <a:gd name="connsiteY211" fmla="*/ 1677491 h 1725989"/>
                              <a:gd name="connsiteX212" fmla="*/ 4619 w 1323520"/>
                              <a:gd name="connsiteY212" fmla="*/ 1699563 h 1725989"/>
                              <a:gd name="connsiteX213" fmla="*/ 1 w 1323520"/>
                              <a:gd name="connsiteY213" fmla="*/ 1721758 h 17259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Lst>
                            <a:rect l="l" t="t" r="r" b="b"/>
                            <a:pathLst>
                              <a:path w="1323520" h="1725989">
                                <a:moveTo>
                                  <a:pt x="21818" y="1725990"/>
                                </a:moveTo>
                                <a:lnTo>
                                  <a:pt x="26031" y="1703724"/>
                                </a:lnTo>
                                <a:lnTo>
                                  <a:pt x="30377" y="1681582"/>
                                </a:lnTo>
                                <a:lnTo>
                                  <a:pt x="34879" y="1659563"/>
                                </a:lnTo>
                                <a:lnTo>
                                  <a:pt x="39543" y="1637649"/>
                                </a:lnTo>
                                <a:lnTo>
                                  <a:pt x="44342" y="1615857"/>
                                </a:lnTo>
                                <a:lnTo>
                                  <a:pt x="49326" y="1594189"/>
                                </a:lnTo>
                                <a:lnTo>
                                  <a:pt x="54436" y="1572626"/>
                                </a:lnTo>
                                <a:lnTo>
                                  <a:pt x="59716" y="1551186"/>
                                </a:lnTo>
                                <a:lnTo>
                                  <a:pt x="65145" y="1529869"/>
                                </a:lnTo>
                                <a:lnTo>
                                  <a:pt x="70736" y="1508658"/>
                                </a:lnTo>
                                <a:lnTo>
                                  <a:pt x="76463" y="1487586"/>
                                </a:lnTo>
                                <a:lnTo>
                                  <a:pt x="82349" y="1466603"/>
                                </a:lnTo>
                                <a:lnTo>
                                  <a:pt x="88393" y="1445742"/>
                                </a:lnTo>
                                <a:lnTo>
                                  <a:pt x="94593" y="1425022"/>
                                </a:lnTo>
                                <a:lnTo>
                                  <a:pt x="100957" y="1404390"/>
                                </a:lnTo>
                                <a:lnTo>
                                  <a:pt x="107452" y="1383916"/>
                                </a:lnTo>
                                <a:lnTo>
                                  <a:pt x="114130" y="1363512"/>
                                </a:lnTo>
                                <a:lnTo>
                                  <a:pt x="120943" y="1343266"/>
                                </a:lnTo>
                                <a:lnTo>
                                  <a:pt x="127914" y="1323108"/>
                                </a:lnTo>
                                <a:lnTo>
                                  <a:pt x="135026" y="1303073"/>
                                </a:lnTo>
                                <a:lnTo>
                                  <a:pt x="142313" y="1283160"/>
                                </a:lnTo>
                                <a:lnTo>
                                  <a:pt x="149741" y="1263371"/>
                                </a:lnTo>
                                <a:lnTo>
                                  <a:pt x="157309" y="1243687"/>
                                </a:lnTo>
                                <a:lnTo>
                                  <a:pt x="165053" y="1224126"/>
                                </a:lnTo>
                                <a:lnTo>
                                  <a:pt x="172955" y="1204687"/>
                                </a:lnTo>
                                <a:lnTo>
                                  <a:pt x="180997" y="1185355"/>
                                </a:lnTo>
                                <a:lnTo>
                                  <a:pt x="189180" y="1166162"/>
                                </a:lnTo>
                                <a:lnTo>
                                  <a:pt x="197539" y="1147058"/>
                                </a:lnTo>
                                <a:lnTo>
                                  <a:pt x="206055" y="1128094"/>
                                </a:lnTo>
                                <a:lnTo>
                                  <a:pt x="214730" y="1109235"/>
                                </a:lnTo>
                                <a:lnTo>
                                  <a:pt x="223527" y="1090482"/>
                                </a:lnTo>
                                <a:lnTo>
                                  <a:pt x="232518" y="1071886"/>
                                </a:lnTo>
                                <a:lnTo>
                                  <a:pt x="241631" y="1053361"/>
                                </a:lnTo>
                                <a:lnTo>
                                  <a:pt x="250920" y="1034994"/>
                                </a:lnTo>
                                <a:lnTo>
                                  <a:pt x="260332" y="1016732"/>
                                </a:lnTo>
                                <a:lnTo>
                                  <a:pt x="269938" y="998576"/>
                                </a:lnTo>
                                <a:lnTo>
                                  <a:pt x="279665" y="980525"/>
                                </a:lnTo>
                                <a:lnTo>
                                  <a:pt x="289552" y="962632"/>
                                </a:lnTo>
                                <a:lnTo>
                                  <a:pt x="299596" y="944844"/>
                                </a:lnTo>
                                <a:lnTo>
                                  <a:pt x="309816" y="927162"/>
                                </a:lnTo>
                                <a:lnTo>
                                  <a:pt x="320158" y="909585"/>
                                </a:lnTo>
                                <a:lnTo>
                                  <a:pt x="330677" y="892131"/>
                                </a:lnTo>
                                <a:lnTo>
                                  <a:pt x="341335" y="874800"/>
                                </a:lnTo>
                                <a:lnTo>
                                  <a:pt x="352170" y="857592"/>
                                </a:lnTo>
                                <a:lnTo>
                                  <a:pt x="363127" y="840507"/>
                                </a:lnTo>
                                <a:lnTo>
                                  <a:pt x="374260" y="823527"/>
                                </a:lnTo>
                                <a:lnTo>
                                  <a:pt x="385533" y="806670"/>
                                </a:lnTo>
                                <a:lnTo>
                                  <a:pt x="396965" y="789936"/>
                                </a:lnTo>
                                <a:lnTo>
                                  <a:pt x="408554" y="773307"/>
                                </a:lnTo>
                                <a:lnTo>
                                  <a:pt x="420302" y="756801"/>
                                </a:lnTo>
                                <a:lnTo>
                                  <a:pt x="432189" y="740418"/>
                                </a:lnTo>
                                <a:lnTo>
                                  <a:pt x="444253" y="724141"/>
                                </a:lnTo>
                                <a:lnTo>
                                  <a:pt x="456439" y="707986"/>
                                </a:lnTo>
                                <a:lnTo>
                                  <a:pt x="468801" y="691954"/>
                                </a:lnTo>
                                <a:lnTo>
                                  <a:pt x="481304" y="676046"/>
                                </a:lnTo>
                                <a:lnTo>
                                  <a:pt x="493982" y="660242"/>
                                </a:lnTo>
                                <a:lnTo>
                                  <a:pt x="506783" y="644562"/>
                                </a:lnTo>
                                <a:lnTo>
                                  <a:pt x="519760" y="628986"/>
                                </a:lnTo>
                                <a:lnTo>
                                  <a:pt x="532895" y="613517"/>
                                </a:lnTo>
                                <a:lnTo>
                                  <a:pt x="546170" y="598205"/>
                                </a:lnTo>
                                <a:lnTo>
                                  <a:pt x="559620" y="582981"/>
                                </a:lnTo>
                                <a:lnTo>
                                  <a:pt x="573194" y="567898"/>
                                </a:lnTo>
                                <a:lnTo>
                                  <a:pt x="586943" y="552902"/>
                                </a:lnTo>
                                <a:lnTo>
                                  <a:pt x="600833" y="538064"/>
                                </a:lnTo>
                                <a:lnTo>
                                  <a:pt x="614898" y="523297"/>
                                </a:lnTo>
                                <a:lnTo>
                                  <a:pt x="629087" y="508670"/>
                                </a:lnTo>
                                <a:lnTo>
                                  <a:pt x="643468" y="494166"/>
                                </a:lnTo>
                                <a:lnTo>
                                  <a:pt x="657972" y="479767"/>
                                </a:lnTo>
                                <a:lnTo>
                                  <a:pt x="672635" y="465509"/>
                                </a:lnTo>
                                <a:lnTo>
                                  <a:pt x="687438" y="451339"/>
                                </a:lnTo>
                                <a:lnTo>
                                  <a:pt x="702434" y="437309"/>
                                </a:lnTo>
                                <a:lnTo>
                                  <a:pt x="717552" y="423384"/>
                                </a:lnTo>
                                <a:lnTo>
                                  <a:pt x="732830" y="409584"/>
                                </a:lnTo>
                                <a:lnTo>
                                  <a:pt x="748264" y="395886"/>
                                </a:lnTo>
                                <a:lnTo>
                                  <a:pt x="763857" y="382332"/>
                                </a:lnTo>
                                <a:lnTo>
                                  <a:pt x="779609" y="368883"/>
                                </a:lnTo>
                                <a:lnTo>
                                  <a:pt x="795500" y="355549"/>
                                </a:lnTo>
                                <a:lnTo>
                                  <a:pt x="811550" y="342332"/>
                                </a:lnTo>
                                <a:lnTo>
                                  <a:pt x="827757" y="329226"/>
                                </a:lnTo>
                                <a:lnTo>
                                  <a:pt x="844123" y="316233"/>
                                </a:lnTo>
                                <a:lnTo>
                                  <a:pt x="860629" y="303380"/>
                                </a:lnTo>
                                <a:lnTo>
                                  <a:pt x="877311" y="290632"/>
                                </a:lnTo>
                                <a:lnTo>
                                  <a:pt x="894133" y="278007"/>
                                </a:lnTo>
                                <a:lnTo>
                                  <a:pt x="911096" y="265485"/>
                                </a:lnTo>
                                <a:lnTo>
                                  <a:pt x="928234" y="253108"/>
                                </a:lnTo>
                                <a:lnTo>
                                  <a:pt x="945513" y="240816"/>
                                </a:lnTo>
                                <a:lnTo>
                                  <a:pt x="962967" y="228660"/>
                                </a:lnTo>
                                <a:lnTo>
                                  <a:pt x="980545" y="216619"/>
                                </a:lnTo>
                                <a:lnTo>
                                  <a:pt x="998297" y="204688"/>
                                </a:lnTo>
                                <a:lnTo>
                                  <a:pt x="1016173" y="192872"/>
                                </a:lnTo>
                                <a:lnTo>
                                  <a:pt x="1034242" y="181197"/>
                                </a:lnTo>
                                <a:lnTo>
                                  <a:pt x="1052434" y="169625"/>
                                </a:lnTo>
                                <a:lnTo>
                                  <a:pt x="1070819" y="158175"/>
                                </a:lnTo>
                                <a:lnTo>
                                  <a:pt x="1089345" y="146835"/>
                                </a:lnTo>
                                <a:lnTo>
                                  <a:pt x="1107993" y="135604"/>
                                </a:lnTo>
                                <a:lnTo>
                                  <a:pt x="1126817" y="124513"/>
                                </a:lnTo>
                                <a:lnTo>
                                  <a:pt x="1145782" y="113516"/>
                                </a:lnTo>
                                <a:lnTo>
                                  <a:pt x="1164922" y="102650"/>
                                </a:lnTo>
                                <a:lnTo>
                                  <a:pt x="1184202" y="91895"/>
                                </a:lnTo>
                                <a:lnTo>
                                  <a:pt x="1203641" y="81258"/>
                                </a:lnTo>
                                <a:lnTo>
                                  <a:pt x="1223255" y="70757"/>
                                </a:lnTo>
                                <a:lnTo>
                                  <a:pt x="1242992" y="60367"/>
                                </a:lnTo>
                                <a:lnTo>
                                  <a:pt x="1262888" y="50070"/>
                                </a:lnTo>
                                <a:lnTo>
                                  <a:pt x="1282941" y="39907"/>
                                </a:lnTo>
                                <a:lnTo>
                                  <a:pt x="1303152" y="29875"/>
                                </a:lnTo>
                                <a:lnTo>
                                  <a:pt x="1323521" y="19939"/>
                                </a:lnTo>
                                <a:lnTo>
                                  <a:pt x="1313670" y="0"/>
                                </a:lnTo>
                                <a:lnTo>
                                  <a:pt x="1293494" y="10297"/>
                                </a:lnTo>
                                <a:lnTo>
                                  <a:pt x="1273459" y="20732"/>
                                </a:lnTo>
                                <a:lnTo>
                                  <a:pt x="1253581" y="31261"/>
                                </a:lnTo>
                                <a:lnTo>
                                  <a:pt x="1233844" y="41900"/>
                                </a:lnTo>
                                <a:lnTo>
                                  <a:pt x="1214265" y="52648"/>
                                </a:lnTo>
                                <a:lnTo>
                                  <a:pt x="1194826" y="63514"/>
                                </a:lnTo>
                                <a:lnTo>
                                  <a:pt x="1175528" y="74496"/>
                                </a:lnTo>
                                <a:lnTo>
                                  <a:pt x="1156388" y="85586"/>
                                </a:lnTo>
                                <a:lnTo>
                                  <a:pt x="1137388" y="96810"/>
                                </a:lnTo>
                                <a:lnTo>
                                  <a:pt x="1118529" y="108127"/>
                                </a:lnTo>
                                <a:lnTo>
                                  <a:pt x="1099846" y="119560"/>
                                </a:lnTo>
                                <a:lnTo>
                                  <a:pt x="1081302" y="131102"/>
                                </a:lnTo>
                                <a:lnTo>
                                  <a:pt x="1062900" y="142761"/>
                                </a:lnTo>
                                <a:lnTo>
                                  <a:pt x="1044655" y="154529"/>
                                </a:lnTo>
                                <a:lnTo>
                                  <a:pt x="1026551" y="166413"/>
                                </a:lnTo>
                                <a:lnTo>
                                  <a:pt x="1008605" y="178408"/>
                                </a:lnTo>
                                <a:lnTo>
                                  <a:pt x="990782" y="190544"/>
                                </a:lnTo>
                                <a:lnTo>
                                  <a:pt x="973117" y="202763"/>
                                </a:lnTo>
                                <a:lnTo>
                                  <a:pt x="955610" y="215100"/>
                                </a:lnTo>
                                <a:lnTo>
                                  <a:pt x="938243" y="227553"/>
                                </a:lnTo>
                                <a:lnTo>
                                  <a:pt x="921035" y="240115"/>
                                </a:lnTo>
                                <a:lnTo>
                                  <a:pt x="903984" y="252788"/>
                                </a:lnTo>
                                <a:lnTo>
                                  <a:pt x="887074" y="265576"/>
                                </a:lnTo>
                                <a:lnTo>
                                  <a:pt x="870287" y="278481"/>
                                </a:lnTo>
                                <a:lnTo>
                                  <a:pt x="853676" y="291496"/>
                                </a:lnTo>
                                <a:lnTo>
                                  <a:pt x="837205" y="304644"/>
                                </a:lnTo>
                                <a:lnTo>
                                  <a:pt x="820874" y="317884"/>
                                </a:lnTo>
                                <a:lnTo>
                                  <a:pt x="804701" y="331241"/>
                                </a:lnTo>
                                <a:lnTo>
                                  <a:pt x="788669" y="344708"/>
                                </a:lnTo>
                                <a:lnTo>
                                  <a:pt x="772796" y="358290"/>
                                </a:lnTo>
                                <a:lnTo>
                                  <a:pt x="757062" y="371983"/>
                                </a:lnTo>
                                <a:lnTo>
                                  <a:pt x="741469" y="385791"/>
                                </a:lnTo>
                                <a:lnTo>
                                  <a:pt x="726034" y="399716"/>
                                </a:lnTo>
                                <a:lnTo>
                                  <a:pt x="710757" y="413744"/>
                                </a:lnTo>
                                <a:lnTo>
                                  <a:pt x="695620" y="427914"/>
                                </a:lnTo>
                                <a:lnTo>
                                  <a:pt x="680625" y="442173"/>
                                </a:lnTo>
                                <a:lnTo>
                                  <a:pt x="665804" y="456554"/>
                                </a:lnTo>
                                <a:lnTo>
                                  <a:pt x="651107" y="471040"/>
                                </a:lnTo>
                                <a:lnTo>
                                  <a:pt x="636549" y="485632"/>
                                </a:lnTo>
                                <a:lnTo>
                                  <a:pt x="622168" y="500347"/>
                                </a:lnTo>
                                <a:lnTo>
                                  <a:pt x="607927" y="515167"/>
                                </a:lnTo>
                                <a:lnTo>
                                  <a:pt x="593827" y="530110"/>
                                </a:lnTo>
                                <a:lnTo>
                                  <a:pt x="579884" y="545158"/>
                                </a:lnTo>
                                <a:lnTo>
                                  <a:pt x="566065" y="560347"/>
                                </a:lnTo>
                                <a:lnTo>
                                  <a:pt x="552421" y="575641"/>
                                </a:lnTo>
                                <a:lnTo>
                                  <a:pt x="538917" y="591023"/>
                                </a:lnTo>
                                <a:lnTo>
                                  <a:pt x="525554" y="606528"/>
                                </a:lnTo>
                                <a:lnTo>
                                  <a:pt x="512332" y="622139"/>
                                </a:lnTo>
                                <a:lnTo>
                                  <a:pt x="499268" y="637872"/>
                                </a:lnTo>
                                <a:lnTo>
                                  <a:pt x="486361" y="653728"/>
                                </a:lnTo>
                                <a:lnTo>
                                  <a:pt x="473595" y="669672"/>
                                </a:lnTo>
                                <a:lnTo>
                                  <a:pt x="461005" y="685756"/>
                                </a:lnTo>
                                <a:lnTo>
                                  <a:pt x="448520" y="701946"/>
                                </a:lnTo>
                                <a:lnTo>
                                  <a:pt x="436211" y="718258"/>
                                </a:lnTo>
                                <a:lnTo>
                                  <a:pt x="424042" y="734659"/>
                                </a:lnTo>
                                <a:lnTo>
                                  <a:pt x="412013" y="751200"/>
                                </a:lnTo>
                                <a:lnTo>
                                  <a:pt x="400125" y="767828"/>
                                </a:lnTo>
                                <a:lnTo>
                                  <a:pt x="388395" y="784580"/>
                                </a:lnTo>
                                <a:lnTo>
                                  <a:pt x="376841" y="801437"/>
                                </a:lnTo>
                                <a:lnTo>
                                  <a:pt x="365410" y="818417"/>
                                </a:lnTo>
                                <a:lnTo>
                                  <a:pt x="354136" y="835502"/>
                                </a:lnTo>
                                <a:lnTo>
                                  <a:pt x="343004" y="852710"/>
                                </a:lnTo>
                                <a:lnTo>
                                  <a:pt x="331994" y="870024"/>
                                </a:lnTo>
                                <a:lnTo>
                                  <a:pt x="321177" y="887460"/>
                                </a:lnTo>
                                <a:lnTo>
                                  <a:pt x="310500" y="905020"/>
                                </a:lnTo>
                                <a:lnTo>
                                  <a:pt x="299947" y="922684"/>
                                </a:lnTo>
                                <a:lnTo>
                                  <a:pt x="289552" y="940437"/>
                                </a:lnTo>
                                <a:lnTo>
                                  <a:pt x="279297" y="958330"/>
                                </a:lnTo>
                                <a:lnTo>
                                  <a:pt x="269235" y="976311"/>
                                </a:lnTo>
                                <a:lnTo>
                                  <a:pt x="259261" y="994432"/>
                                </a:lnTo>
                                <a:lnTo>
                                  <a:pt x="249463" y="1012658"/>
                                </a:lnTo>
                                <a:lnTo>
                                  <a:pt x="239823" y="1030990"/>
                                </a:lnTo>
                                <a:lnTo>
                                  <a:pt x="230323" y="1049428"/>
                                </a:lnTo>
                                <a:lnTo>
                                  <a:pt x="220963" y="1067988"/>
                                </a:lnTo>
                                <a:lnTo>
                                  <a:pt x="211762" y="1086671"/>
                                </a:lnTo>
                                <a:lnTo>
                                  <a:pt x="202701" y="1105442"/>
                                </a:lnTo>
                                <a:lnTo>
                                  <a:pt x="193798" y="1124371"/>
                                </a:lnTo>
                                <a:lnTo>
                                  <a:pt x="185036" y="1143388"/>
                                </a:lnTo>
                                <a:lnTo>
                                  <a:pt x="176414" y="1162510"/>
                                </a:lnTo>
                                <a:lnTo>
                                  <a:pt x="167986" y="1181755"/>
                                </a:lnTo>
                                <a:lnTo>
                                  <a:pt x="159645" y="1201106"/>
                                </a:lnTo>
                                <a:lnTo>
                                  <a:pt x="151497" y="1220579"/>
                                </a:lnTo>
                                <a:lnTo>
                                  <a:pt x="143472" y="1240157"/>
                                </a:lnTo>
                                <a:lnTo>
                                  <a:pt x="135605" y="1259841"/>
                                </a:lnTo>
                                <a:lnTo>
                                  <a:pt x="127897" y="1279648"/>
                                </a:lnTo>
                                <a:lnTo>
                                  <a:pt x="120311" y="1299561"/>
                                </a:lnTo>
                                <a:lnTo>
                                  <a:pt x="112881" y="1319614"/>
                                </a:lnTo>
                                <a:lnTo>
                                  <a:pt x="105615" y="1339754"/>
                                </a:lnTo>
                                <a:lnTo>
                                  <a:pt x="98488" y="1360000"/>
                                </a:lnTo>
                                <a:lnTo>
                                  <a:pt x="91494" y="1380404"/>
                                </a:lnTo>
                                <a:lnTo>
                                  <a:pt x="84679" y="1400896"/>
                                </a:lnTo>
                                <a:lnTo>
                                  <a:pt x="77980" y="1421493"/>
                                </a:lnTo>
                                <a:lnTo>
                                  <a:pt x="71462" y="1442195"/>
                                </a:lnTo>
                                <a:lnTo>
                                  <a:pt x="65052" y="1463021"/>
                                </a:lnTo>
                                <a:lnTo>
                                  <a:pt x="58829" y="1483951"/>
                                </a:lnTo>
                                <a:lnTo>
                                  <a:pt x="52738" y="1505005"/>
                                </a:lnTo>
                                <a:lnTo>
                                  <a:pt x="46787" y="1526164"/>
                                </a:lnTo>
                                <a:lnTo>
                                  <a:pt x="40992" y="1547446"/>
                                </a:lnTo>
                                <a:lnTo>
                                  <a:pt x="35354" y="1568833"/>
                                </a:lnTo>
                                <a:lnTo>
                                  <a:pt x="29855" y="1590344"/>
                                </a:lnTo>
                                <a:lnTo>
                                  <a:pt x="24512" y="1611959"/>
                                </a:lnTo>
                                <a:lnTo>
                                  <a:pt x="19309" y="1633698"/>
                                </a:lnTo>
                                <a:lnTo>
                                  <a:pt x="14261" y="1655524"/>
                                </a:lnTo>
                                <a:lnTo>
                                  <a:pt x="9370" y="1677491"/>
                                </a:lnTo>
                                <a:lnTo>
                                  <a:pt x="4619" y="1699563"/>
                                </a:lnTo>
                                <a:lnTo>
                                  <a:pt x="1" y="1721758"/>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3" name="Freeform: Shape 2603"/>
                        <wps:cNvSpPr/>
                        <wps:spPr>
                          <a:xfrm>
                            <a:off x="1643073" y="696144"/>
                            <a:ext cx="456825" cy="2370070"/>
                          </a:xfrm>
                          <a:custGeom>
                            <a:avLst/>
                            <a:gdLst>
                              <a:gd name="connsiteX0" fmla="*/ 21818 w 456825"/>
                              <a:gd name="connsiteY0" fmla="*/ 2370070 h 2370070"/>
                              <a:gd name="connsiteX1" fmla="*/ 25648 w 456825"/>
                              <a:gd name="connsiteY1" fmla="*/ 2349315 h 2370070"/>
                              <a:gd name="connsiteX2" fmla="*/ 29496 w 456825"/>
                              <a:gd name="connsiteY2" fmla="*/ 2328560 h 2370070"/>
                              <a:gd name="connsiteX3" fmla="*/ 40969 w 456825"/>
                              <a:gd name="connsiteY3" fmla="*/ 2266295 h 2370070"/>
                              <a:gd name="connsiteX4" fmla="*/ 44816 w 456825"/>
                              <a:gd name="connsiteY4" fmla="*/ 2245539 h 2370070"/>
                              <a:gd name="connsiteX5" fmla="*/ 48641 w 456825"/>
                              <a:gd name="connsiteY5" fmla="*/ 2224784 h 2370070"/>
                              <a:gd name="connsiteX6" fmla="*/ 52472 w 456825"/>
                              <a:gd name="connsiteY6" fmla="*/ 2204047 h 2370070"/>
                              <a:gd name="connsiteX7" fmla="*/ 67771 w 456825"/>
                              <a:gd name="connsiteY7" fmla="*/ 2121026 h 2370070"/>
                              <a:gd name="connsiteX8" fmla="*/ 71618 w 456825"/>
                              <a:gd name="connsiteY8" fmla="*/ 2100271 h 2370070"/>
                              <a:gd name="connsiteX9" fmla="*/ 98395 w 456825"/>
                              <a:gd name="connsiteY9" fmla="*/ 1954967 h 2370070"/>
                              <a:gd name="connsiteX10" fmla="*/ 102224 w 456825"/>
                              <a:gd name="connsiteY10" fmla="*/ 1934247 h 2370070"/>
                              <a:gd name="connsiteX11" fmla="*/ 140470 w 456825"/>
                              <a:gd name="connsiteY11" fmla="*/ 1726678 h 2370070"/>
                              <a:gd name="connsiteX12" fmla="*/ 144280 w 456825"/>
                              <a:gd name="connsiteY12" fmla="*/ 1705923 h 2370070"/>
                              <a:gd name="connsiteX13" fmla="*/ 163403 w 456825"/>
                              <a:gd name="connsiteY13" fmla="*/ 1602130 h 2370070"/>
                              <a:gd name="connsiteX14" fmla="*/ 167213 w 456825"/>
                              <a:gd name="connsiteY14" fmla="*/ 1581374 h 2370070"/>
                              <a:gd name="connsiteX15" fmla="*/ 182508 w 456825"/>
                              <a:gd name="connsiteY15" fmla="*/ 1498354 h 2370070"/>
                              <a:gd name="connsiteX16" fmla="*/ 186318 w 456825"/>
                              <a:gd name="connsiteY16" fmla="*/ 1477598 h 2370070"/>
                              <a:gd name="connsiteX17" fmla="*/ 197784 w 456825"/>
                              <a:gd name="connsiteY17" fmla="*/ 1415333 h 2370070"/>
                              <a:gd name="connsiteX18" fmla="*/ 201595 w 456825"/>
                              <a:gd name="connsiteY18" fmla="*/ 1394578 h 2370070"/>
                              <a:gd name="connsiteX19" fmla="*/ 209233 w 456825"/>
                              <a:gd name="connsiteY19" fmla="*/ 1353068 h 2370070"/>
                              <a:gd name="connsiteX20" fmla="*/ 213044 w 456825"/>
                              <a:gd name="connsiteY20" fmla="*/ 1332295 h 2370070"/>
                              <a:gd name="connsiteX21" fmla="*/ 220700 w 456825"/>
                              <a:gd name="connsiteY21" fmla="*/ 1290785 h 2370070"/>
                              <a:gd name="connsiteX22" fmla="*/ 224493 w 456825"/>
                              <a:gd name="connsiteY22" fmla="*/ 1270029 h 2370070"/>
                              <a:gd name="connsiteX23" fmla="*/ 228321 w 456825"/>
                              <a:gd name="connsiteY23" fmla="*/ 1249274 h 2370070"/>
                              <a:gd name="connsiteX24" fmla="*/ 232131 w 456825"/>
                              <a:gd name="connsiteY24" fmla="*/ 1228519 h 2370070"/>
                              <a:gd name="connsiteX25" fmla="*/ 239787 w 456825"/>
                              <a:gd name="connsiteY25" fmla="*/ 1187009 h 2370070"/>
                              <a:gd name="connsiteX26" fmla="*/ 243580 w 456825"/>
                              <a:gd name="connsiteY26" fmla="*/ 1166254 h 2370070"/>
                              <a:gd name="connsiteX27" fmla="*/ 247408 w 456825"/>
                              <a:gd name="connsiteY27" fmla="*/ 1145499 h 2370070"/>
                              <a:gd name="connsiteX28" fmla="*/ 251201 w 456825"/>
                              <a:gd name="connsiteY28" fmla="*/ 1124743 h 2370070"/>
                              <a:gd name="connsiteX29" fmla="*/ 255029 w 456825"/>
                              <a:gd name="connsiteY29" fmla="*/ 1103971 h 2370070"/>
                              <a:gd name="connsiteX30" fmla="*/ 258840 w 456825"/>
                              <a:gd name="connsiteY30" fmla="*/ 1083216 h 2370070"/>
                              <a:gd name="connsiteX31" fmla="*/ 262668 w 456825"/>
                              <a:gd name="connsiteY31" fmla="*/ 1062460 h 2370070"/>
                              <a:gd name="connsiteX32" fmla="*/ 266461 w 456825"/>
                              <a:gd name="connsiteY32" fmla="*/ 1041710 h 2370070"/>
                              <a:gd name="connsiteX33" fmla="*/ 270289 w 456825"/>
                              <a:gd name="connsiteY33" fmla="*/ 1020954 h 2370070"/>
                              <a:gd name="connsiteX34" fmla="*/ 274099 w 456825"/>
                              <a:gd name="connsiteY34" fmla="*/ 1000198 h 2370070"/>
                              <a:gd name="connsiteX35" fmla="*/ 277927 w 456825"/>
                              <a:gd name="connsiteY35" fmla="*/ 979442 h 2370070"/>
                              <a:gd name="connsiteX36" fmla="*/ 281720 w 456825"/>
                              <a:gd name="connsiteY36" fmla="*/ 958686 h 2370070"/>
                              <a:gd name="connsiteX37" fmla="*/ 285548 w 456825"/>
                              <a:gd name="connsiteY37" fmla="*/ 937929 h 2370070"/>
                              <a:gd name="connsiteX38" fmla="*/ 289341 w 456825"/>
                              <a:gd name="connsiteY38" fmla="*/ 917172 h 2370070"/>
                              <a:gd name="connsiteX39" fmla="*/ 293187 w 456825"/>
                              <a:gd name="connsiteY39" fmla="*/ 896417 h 2370070"/>
                              <a:gd name="connsiteX40" fmla="*/ 300772 w 456825"/>
                              <a:gd name="connsiteY40" fmla="*/ 854905 h 2370070"/>
                              <a:gd name="connsiteX41" fmla="*/ 304600 w 456825"/>
                              <a:gd name="connsiteY41" fmla="*/ 834148 h 2370070"/>
                              <a:gd name="connsiteX42" fmla="*/ 312221 w 456825"/>
                              <a:gd name="connsiteY42" fmla="*/ 792636 h 2370070"/>
                              <a:gd name="connsiteX43" fmla="*/ 316032 w 456825"/>
                              <a:gd name="connsiteY43" fmla="*/ 771879 h 2370070"/>
                              <a:gd name="connsiteX44" fmla="*/ 319842 w 456825"/>
                              <a:gd name="connsiteY44" fmla="*/ 751100 h 2370070"/>
                              <a:gd name="connsiteX45" fmla="*/ 323635 w 456825"/>
                              <a:gd name="connsiteY45" fmla="*/ 730344 h 2370070"/>
                              <a:gd name="connsiteX46" fmla="*/ 327463 w 456825"/>
                              <a:gd name="connsiteY46" fmla="*/ 709588 h 2370070"/>
                              <a:gd name="connsiteX47" fmla="*/ 335067 w 456825"/>
                              <a:gd name="connsiteY47" fmla="*/ 668076 h 2370070"/>
                              <a:gd name="connsiteX48" fmla="*/ 338894 w 456825"/>
                              <a:gd name="connsiteY48" fmla="*/ 647319 h 2370070"/>
                              <a:gd name="connsiteX49" fmla="*/ 350308 w 456825"/>
                              <a:gd name="connsiteY49" fmla="*/ 585051 h 2370070"/>
                              <a:gd name="connsiteX50" fmla="*/ 354136 w 456825"/>
                              <a:gd name="connsiteY50" fmla="*/ 564294 h 2370070"/>
                              <a:gd name="connsiteX51" fmla="*/ 365550 w 456825"/>
                              <a:gd name="connsiteY51" fmla="*/ 502020 h 2370070"/>
                              <a:gd name="connsiteX52" fmla="*/ 369343 w 456825"/>
                              <a:gd name="connsiteY52" fmla="*/ 481246 h 2370070"/>
                              <a:gd name="connsiteX53" fmla="*/ 373171 w 456825"/>
                              <a:gd name="connsiteY53" fmla="*/ 460484 h 2370070"/>
                              <a:gd name="connsiteX54" fmla="*/ 403585 w 456825"/>
                              <a:gd name="connsiteY54" fmla="*/ 294435 h 2370070"/>
                              <a:gd name="connsiteX55" fmla="*/ 407413 w 456825"/>
                              <a:gd name="connsiteY55" fmla="*/ 273655 h 2370070"/>
                              <a:gd name="connsiteX56" fmla="*/ 434033 w 456825"/>
                              <a:gd name="connsiteY56" fmla="*/ 128362 h 2370070"/>
                              <a:gd name="connsiteX57" fmla="*/ 437844 w 456825"/>
                              <a:gd name="connsiteY57" fmla="*/ 107583 h 2370070"/>
                              <a:gd name="connsiteX58" fmla="*/ 445447 w 456825"/>
                              <a:gd name="connsiteY58" fmla="*/ 66071 h 2370070"/>
                              <a:gd name="connsiteX59" fmla="*/ 449222 w 456825"/>
                              <a:gd name="connsiteY59" fmla="*/ 45314 h 2370070"/>
                              <a:gd name="connsiteX60" fmla="*/ 456826 w 456825"/>
                              <a:gd name="connsiteY60" fmla="*/ 3802 h 2370070"/>
                              <a:gd name="connsiteX61" fmla="*/ 434929 w 456825"/>
                              <a:gd name="connsiteY61" fmla="*/ 0 h 2370070"/>
                              <a:gd name="connsiteX62" fmla="*/ 428080 w 456825"/>
                              <a:gd name="connsiteY62" fmla="*/ 41646 h 2370070"/>
                              <a:gd name="connsiteX63" fmla="*/ 417773 w 456825"/>
                              <a:gd name="connsiteY63" fmla="*/ 104116 h 2370070"/>
                              <a:gd name="connsiteX64" fmla="*/ 414296 w 456825"/>
                              <a:gd name="connsiteY64" fmla="*/ 124921 h 2370070"/>
                              <a:gd name="connsiteX65" fmla="*/ 407377 w 456825"/>
                              <a:gd name="connsiteY65" fmla="*/ 166572 h 2370070"/>
                              <a:gd name="connsiteX66" fmla="*/ 403901 w 456825"/>
                              <a:gd name="connsiteY66" fmla="*/ 187374 h 2370070"/>
                              <a:gd name="connsiteX67" fmla="*/ 400424 w 456825"/>
                              <a:gd name="connsiteY67" fmla="*/ 208194 h 2370070"/>
                              <a:gd name="connsiteX68" fmla="*/ 396947 w 456825"/>
                              <a:gd name="connsiteY68" fmla="*/ 228997 h 2370070"/>
                              <a:gd name="connsiteX69" fmla="*/ 393435 w 456825"/>
                              <a:gd name="connsiteY69" fmla="*/ 249822 h 2370070"/>
                              <a:gd name="connsiteX70" fmla="*/ 386411 w 456825"/>
                              <a:gd name="connsiteY70" fmla="*/ 291427 h 2370070"/>
                              <a:gd name="connsiteX71" fmla="*/ 382899 w 456825"/>
                              <a:gd name="connsiteY71" fmla="*/ 312247 h 2370070"/>
                              <a:gd name="connsiteX72" fmla="*/ 372311 w 456825"/>
                              <a:gd name="connsiteY72" fmla="*/ 374655 h 2370070"/>
                              <a:gd name="connsiteX73" fmla="*/ 361652 w 456825"/>
                              <a:gd name="connsiteY73" fmla="*/ 437058 h 2370070"/>
                              <a:gd name="connsiteX74" fmla="*/ 350923 w 456825"/>
                              <a:gd name="connsiteY74" fmla="*/ 499465 h 2370070"/>
                              <a:gd name="connsiteX75" fmla="*/ 347341 w 456825"/>
                              <a:gd name="connsiteY75" fmla="*/ 520243 h 2370070"/>
                              <a:gd name="connsiteX76" fmla="*/ 340141 w 456825"/>
                              <a:gd name="connsiteY76" fmla="*/ 561848 h 2370070"/>
                              <a:gd name="connsiteX77" fmla="*/ 336524 w 456825"/>
                              <a:gd name="connsiteY77" fmla="*/ 582628 h 2370070"/>
                              <a:gd name="connsiteX78" fmla="*/ 332924 w 456825"/>
                              <a:gd name="connsiteY78" fmla="*/ 603408 h 2370070"/>
                              <a:gd name="connsiteX79" fmla="*/ 329307 w 456825"/>
                              <a:gd name="connsiteY79" fmla="*/ 624205 h 2370070"/>
                              <a:gd name="connsiteX80" fmla="*/ 325655 w 456825"/>
                              <a:gd name="connsiteY80" fmla="*/ 644983 h 2370070"/>
                              <a:gd name="connsiteX81" fmla="*/ 322037 w 456825"/>
                              <a:gd name="connsiteY81" fmla="*/ 665786 h 2370070"/>
                              <a:gd name="connsiteX82" fmla="*/ 318385 w 456825"/>
                              <a:gd name="connsiteY82" fmla="*/ 686565 h 2370070"/>
                              <a:gd name="connsiteX83" fmla="*/ 314715 w 456825"/>
                              <a:gd name="connsiteY83" fmla="*/ 707345 h 2370070"/>
                              <a:gd name="connsiteX84" fmla="*/ 311080 w 456825"/>
                              <a:gd name="connsiteY84" fmla="*/ 728125 h 2370070"/>
                              <a:gd name="connsiteX85" fmla="*/ 303740 w 456825"/>
                              <a:gd name="connsiteY85" fmla="*/ 769683 h 2370070"/>
                              <a:gd name="connsiteX86" fmla="*/ 288990 w 456825"/>
                              <a:gd name="connsiteY86" fmla="*/ 852802 h 2370070"/>
                              <a:gd name="connsiteX87" fmla="*/ 285267 w 456825"/>
                              <a:gd name="connsiteY87" fmla="*/ 873557 h 2370070"/>
                              <a:gd name="connsiteX88" fmla="*/ 277857 w 456825"/>
                              <a:gd name="connsiteY88" fmla="*/ 915111 h 2370070"/>
                              <a:gd name="connsiteX89" fmla="*/ 274117 w 456825"/>
                              <a:gd name="connsiteY89" fmla="*/ 935871 h 2370070"/>
                              <a:gd name="connsiteX90" fmla="*/ 270377 w 456825"/>
                              <a:gd name="connsiteY90" fmla="*/ 956646 h 2370070"/>
                              <a:gd name="connsiteX91" fmla="*/ 266636 w 456825"/>
                              <a:gd name="connsiteY91" fmla="*/ 977403 h 2370070"/>
                              <a:gd name="connsiteX92" fmla="*/ 262896 w 456825"/>
                              <a:gd name="connsiteY92" fmla="*/ 998181 h 2370070"/>
                              <a:gd name="connsiteX93" fmla="*/ 255380 w 456825"/>
                              <a:gd name="connsiteY93" fmla="*/ 1039695 h 2370070"/>
                              <a:gd name="connsiteX94" fmla="*/ 251587 w 456825"/>
                              <a:gd name="connsiteY94" fmla="*/ 1060459 h 2370070"/>
                              <a:gd name="connsiteX95" fmla="*/ 247812 w 456825"/>
                              <a:gd name="connsiteY95" fmla="*/ 1081231 h 2370070"/>
                              <a:gd name="connsiteX96" fmla="*/ 240262 w 456825"/>
                              <a:gd name="connsiteY96" fmla="*/ 1122742 h 2370070"/>
                              <a:gd name="connsiteX97" fmla="*/ 228848 w 456825"/>
                              <a:gd name="connsiteY97" fmla="*/ 1185025 h 2370070"/>
                              <a:gd name="connsiteX98" fmla="*/ 225020 w 456825"/>
                              <a:gd name="connsiteY98" fmla="*/ 1205745 h 2370070"/>
                              <a:gd name="connsiteX99" fmla="*/ 217364 w 456825"/>
                              <a:gd name="connsiteY99" fmla="*/ 1247255 h 2370070"/>
                              <a:gd name="connsiteX100" fmla="*/ 213518 w 456825"/>
                              <a:gd name="connsiteY100" fmla="*/ 1267993 h 2370070"/>
                              <a:gd name="connsiteX101" fmla="*/ 205827 w 456825"/>
                              <a:gd name="connsiteY101" fmla="*/ 1309503 h 2370070"/>
                              <a:gd name="connsiteX102" fmla="*/ 201946 w 456825"/>
                              <a:gd name="connsiteY102" fmla="*/ 1330241 h 2370070"/>
                              <a:gd name="connsiteX103" fmla="*/ 198083 w 456825"/>
                              <a:gd name="connsiteY103" fmla="*/ 1350996 h 2370070"/>
                              <a:gd name="connsiteX104" fmla="*/ 190339 w 456825"/>
                              <a:gd name="connsiteY104" fmla="*/ 1392471 h 2370070"/>
                              <a:gd name="connsiteX105" fmla="*/ 186458 w 456825"/>
                              <a:gd name="connsiteY105" fmla="*/ 1413208 h 2370070"/>
                              <a:gd name="connsiteX106" fmla="*/ 182560 w 456825"/>
                              <a:gd name="connsiteY106" fmla="*/ 1433964 h 2370070"/>
                              <a:gd name="connsiteX107" fmla="*/ 178644 w 456825"/>
                              <a:gd name="connsiteY107" fmla="*/ 1454684 h 2370070"/>
                              <a:gd name="connsiteX108" fmla="*/ 174746 w 456825"/>
                              <a:gd name="connsiteY108" fmla="*/ 1475421 h 2370070"/>
                              <a:gd name="connsiteX109" fmla="*/ 170830 w 456825"/>
                              <a:gd name="connsiteY109" fmla="*/ 1496159 h 2370070"/>
                              <a:gd name="connsiteX110" fmla="*/ 166897 w 456825"/>
                              <a:gd name="connsiteY110" fmla="*/ 1516896 h 2370070"/>
                              <a:gd name="connsiteX111" fmla="*/ 162981 w 456825"/>
                              <a:gd name="connsiteY111" fmla="*/ 1537616 h 2370070"/>
                              <a:gd name="connsiteX112" fmla="*/ 159030 w 456825"/>
                              <a:gd name="connsiteY112" fmla="*/ 1558354 h 2370070"/>
                              <a:gd name="connsiteX113" fmla="*/ 155079 w 456825"/>
                              <a:gd name="connsiteY113" fmla="*/ 1579074 h 2370070"/>
                              <a:gd name="connsiteX114" fmla="*/ 151146 w 456825"/>
                              <a:gd name="connsiteY114" fmla="*/ 1599812 h 2370070"/>
                              <a:gd name="connsiteX115" fmla="*/ 147177 w 456825"/>
                              <a:gd name="connsiteY115" fmla="*/ 1620532 h 2370070"/>
                              <a:gd name="connsiteX116" fmla="*/ 143209 w 456825"/>
                              <a:gd name="connsiteY116" fmla="*/ 1641252 h 2370070"/>
                              <a:gd name="connsiteX117" fmla="*/ 135254 w 456825"/>
                              <a:gd name="connsiteY117" fmla="*/ 1682709 h 2370070"/>
                              <a:gd name="connsiteX118" fmla="*/ 127282 w 456825"/>
                              <a:gd name="connsiteY118" fmla="*/ 1724132 h 2370070"/>
                              <a:gd name="connsiteX119" fmla="*/ 123279 w 456825"/>
                              <a:gd name="connsiteY119" fmla="*/ 1744870 h 2370070"/>
                              <a:gd name="connsiteX120" fmla="*/ 115271 w 456825"/>
                              <a:gd name="connsiteY120" fmla="*/ 1786292 h 2370070"/>
                              <a:gd name="connsiteX121" fmla="*/ 111231 w 456825"/>
                              <a:gd name="connsiteY121" fmla="*/ 1806995 h 2370070"/>
                              <a:gd name="connsiteX122" fmla="*/ 107203 w 456825"/>
                              <a:gd name="connsiteY122" fmla="*/ 1827732 h 2370070"/>
                              <a:gd name="connsiteX123" fmla="*/ 103176 w 456825"/>
                              <a:gd name="connsiteY123" fmla="*/ 1848452 h 2370070"/>
                              <a:gd name="connsiteX124" fmla="*/ 95069 w 456825"/>
                              <a:gd name="connsiteY124" fmla="*/ 1889875 h 2370070"/>
                              <a:gd name="connsiteX125" fmla="*/ 91018 w 456825"/>
                              <a:gd name="connsiteY125" fmla="*/ 1910560 h 2370070"/>
                              <a:gd name="connsiteX126" fmla="*/ 86944 w 456825"/>
                              <a:gd name="connsiteY126" fmla="*/ 1931280 h 2370070"/>
                              <a:gd name="connsiteX127" fmla="*/ 82895 w 456825"/>
                              <a:gd name="connsiteY127" fmla="*/ 1951982 h 2370070"/>
                              <a:gd name="connsiteX128" fmla="*/ 78814 w 456825"/>
                              <a:gd name="connsiteY128" fmla="*/ 1972685 h 2370070"/>
                              <a:gd name="connsiteX129" fmla="*/ 74717 w 456825"/>
                              <a:gd name="connsiteY129" fmla="*/ 1993387 h 2370070"/>
                              <a:gd name="connsiteX130" fmla="*/ 66524 w 456825"/>
                              <a:gd name="connsiteY130" fmla="*/ 2034810 h 2370070"/>
                              <a:gd name="connsiteX131" fmla="*/ 62427 w 456825"/>
                              <a:gd name="connsiteY131" fmla="*/ 2055495 h 2370070"/>
                              <a:gd name="connsiteX132" fmla="*/ 58308 w 456825"/>
                              <a:gd name="connsiteY132" fmla="*/ 2076179 h 2370070"/>
                              <a:gd name="connsiteX133" fmla="*/ 54186 w 456825"/>
                              <a:gd name="connsiteY133" fmla="*/ 2096899 h 2370070"/>
                              <a:gd name="connsiteX134" fmla="*/ 50072 w 456825"/>
                              <a:gd name="connsiteY134" fmla="*/ 2117584 h 2370070"/>
                              <a:gd name="connsiteX135" fmla="*/ 45930 w 456825"/>
                              <a:gd name="connsiteY135" fmla="*/ 2138269 h 2370070"/>
                              <a:gd name="connsiteX136" fmla="*/ 41786 w 456825"/>
                              <a:gd name="connsiteY136" fmla="*/ 2158989 h 2370070"/>
                              <a:gd name="connsiteX137" fmla="*/ 33499 w 456825"/>
                              <a:gd name="connsiteY137" fmla="*/ 2200359 h 2370070"/>
                              <a:gd name="connsiteX138" fmla="*/ 29334 w 456825"/>
                              <a:gd name="connsiteY138" fmla="*/ 2221044 h 2370070"/>
                              <a:gd name="connsiteX139" fmla="*/ 25149 w 456825"/>
                              <a:gd name="connsiteY139" fmla="*/ 2241729 h 2370070"/>
                              <a:gd name="connsiteX140" fmla="*/ 20983 w 456825"/>
                              <a:gd name="connsiteY140" fmla="*/ 2262414 h 2370070"/>
                              <a:gd name="connsiteX141" fmla="*/ 16793 w 456825"/>
                              <a:gd name="connsiteY141" fmla="*/ 2283117 h 2370070"/>
                              <a:gd name="connsiteX142" fmla="*/ 12610 w 456825"/>
                              <a:gd name="connsiteY142" fmla="*/ 2303784 h 2370070"/>
                              <a:gd name="connsiteX143" fmla="*/ 8420 w 456825"/>
                              <a:gd name="connsiteY143" fmla="*/ 2324469 h 2370070"/>
                              <a:gd name="connsiteX144" fmla="*/ 0 w 456825"/>
                              <a:gd name="connsiteY144" fmla="*/ 2365839 h 23700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Lst>
                            <a:rect l="l" t="t" r="r" b="b"/>
                            <a:pathLst>
                              <a:path w="456825" h="2370070">
                                <a:moveTo>
                                  <a:pt x="21818" y="2370070"/>
                                </a:moveTo>
                                <a:lnTo>
                                  <a:pt x="25648" y="2349315"/>
                                </a:lnTo>
                                <a:lnTo>
                                  <a:pt x="29496" y="2328560"/>
                                </a:lnTo>
                                <a:lnTo>
                                  <a:pt x="40969" y="2266295"/>
                                </a:lnTo>
                                <a:lnTo>
                                  <a:pt x="44816" y="2245539"/>
                                </a:lnTo>
                                <a:lnTo>
                                  <a:pt x="48641" y="2224784"/>
                                </a:lnTo>
                                <a:lnTo>
                                  <a:pt x="52472" y="2204047"/>
                                </a:lnTo>
                                <a:lnTo>
                                  <a:pt x="67771" y="2121026"/>
                                </a:lnTo>
                                <a:lnTo>
                                  <a:pt x="71618" y="2100271"/>
                                </a:lnTo>
                                <a:lnTo>
                                  <a:pt x="98395" y="1954967"/>
                                </a:lnTo>
                                <a:lnTo>
                                  <a:pt x="102224" y="1934247"/>
                                </a:lnTo>
                                <a:lnTo>
                                  <a:pt x="140470" y="1726678"/>
                                </a:lnTo>
                                <a:lnTo>
                                  <a:pt x="144280" y="1705923"/>
                                </a:lnTo>
                                <a:lnTo>
                                  <a:pt x="163403" y="1602130"/>
                                </a:lnTo>
                                <a:lnTo>
                                  <a:pt x="167213" y="1581374"/>
                                </a:lnTo>
                                <a:lnTo>
                                  <a:pt x="182508" y="1498354"/>
                                </a:lnTo>
                                <a:lnTo>
                                  <a:pt x="186318" y="1477598"/>
                                </a:lnTo>
                                <a:lnTo>
                                  <a:pt x="197784" y="1415333"/>
                                </a:lnTo>
                                <a:lnTo>
                                  <a:pt x="201595" y="1394578"/>
                                </a:lnTo>
                                <a:lnTo>
                                  <a:pt x="209233" y="1353068"/>
                                </a:lnTo>
                                <a:lnTo>
                                  <a:pt x="213044" y="1332295"/>
                                </a:lnTo>
                                <a:lnTo>
                                  <a:pt x="220700" y="1290785"/>
                                </a:lnTo>
                                <a:lnTo>
                                  <a:pt x="224493" y="1270029"/>
                                </a:lnTo>
                                <a:lnTo>
                                  <a:pt x="228321" y="1249274"/>
                                </a:lnTo>
                                <a:lnTo>
                                  <a:pt x="232131" y="1228519"/>
                                </a:lnTo>
                                <a:lnTo>
                                  <a:pt x="239787" y="1187009"/>
                                </a:lnTo>
                                <a:lnTo>
                                  <a:pt x="243580" y="1166254"/>
                                </a:lnTo>
                                <a:lnTo>
                                  <a:pt x="247408" y="1145499"/>
                                </a:lnTo>
                                <a:lnTo>
                                  <a:pt x="251201" y="1124743"/>
                                </a:lnTo>
                                <a:lnTo>
                                  <a:pt x="255029" y="1103971"/>
                                </a:lnTo>
                                <a:lnTo>
                                  <a:pt x="258840" y="1083216"/>
                                </a:lnTo>
                                <a:lnTo>
                                  <a:pt x="262668" y="1062460"/>
                                </a:lnTo>
                                <a:lnTo>
                                  <a:pt x="266461" y="1041710"/>
                                </a:lnTo>
                                <a:lnTo>
                                  <a:pt x="270289" y="1020954"/>
                                </a:lnTo>
                                <a:lnTo>
                                  <a:pt x="274099" y="1000198"/>
                                </a:lnTo>
                                <a:lnTo>
                                  <a:pt x="277927" y="979442"/>
                                </a:lnTo>
                                <a:lnTo>
                                  <a:pt x="281720" y="958686"/>
                                </a:lnTo>
                                <a:lnTo>
                                  <a:pt x="285548" y="937929"/>
                                </a:lnTo>
                                <a:lnTo>
                                  <a:pt x="289341" y="917172"/>
                                </a:lnTo>
                                <a:lnTo>
                                  <a:pt x="293187" y="896417"/>
                                </a:lnTo>
                                <a:lnTo>
                                  <a:pt x="300772" y="854905"/>
                                </a:lnTo>
                                <a:lnTo>
                                  <a:pt x="304600" y="834148"/>
                                </a:lnTo>
                                <a:lnTo>
                                  <a:pt x="312221" y="792636"/>
                                </a:lnTo>
                                <a:lnTo>
                                  <a:pt x="316032" y="771879"/>
                                </a:lnTo>
                                <a:lnTo>
                                  <a:pt x="319842" y="751100"/>
                                </a:lnTo>
                                <a:lnTo>
                                  <a:pt x="323635" y="730344"/>
                                </a:lnTo>
                                <a:lnTo>
                                  <a:pt x="327463" y="709588"/>
                                </a:lnTo>
                                <a:lnTo>
                                  <a:pt x="335067" y="668076"/>
                                </a:lnTo>
                                <a:lnTo>
                                  <a:pt x="338894" y="647319"/>
                                </a:lnTo>
                                <a:lnTo>
                                  <a:pt x="350308" y="585051"/>
                                </a:lnTo>
                                <a:lnTo>
                                  <a:pt x="354136" y="564294"/>
                                </a:lnTo>
                                <a:lnTo>
                                  <a:pt x="365550" y="502020"/>
                                </a:lnTo>
                                <a:lnTo>
                                  <a:pt x="369343" y="481246"/>
                                </a:lnTo>
                                <a:lnTo>
                                  <a:pt x="373171" y="460484"/>
                                </a:lnTo>
                                <a:lnTo>
                                  <a:pt x="403585" y="294435"/>
                                </a:lnTo>
                                <a:lnTo>
                                  <a:pt x="407413" y="273655"/>
                                </a:lnTo>
                                <a:lnTo>
                                  <a:pt x="434033" y="128362"/>
                                </a:lnTo>
                                <a:lnTo>
                                  <a:pt x="437844" y="107583"/>
                                </a:lnTo>
                                <a:lnTo>
                                  <a:pt x="445447" y="66071"/>
                                </a:lnTo>
                                <a:lnTo>
                                  <a:pt x="449222" y="45314"/>
                                </a:lnTo>
                                <a:lnTo>
                                  <a:pt x="456826" y="3802"/>
                                </a:lnTo>
                                <a:lnTo>
                                  <a:pt x="434929" y="0"/>
                                </a:lnTo>
                                <a:lnTo>
                                  <a:pt x="428080" y="41646"/>
                                </a:lnTo>
                                <a:lnTo>
                                  <a:pt x="417773" y="104116"/>
                                </a:lnTo>
                                <a:lnTo>
                                  <a:pt x="414296" y="124921"/>
                                </a:lnTo>
                                <a:lnTo>
                                  <a:pt x="407377" y="166572"/>
                                </a:lnTo>
                                <a:lnTo>
                                  <a:pt x="403901" y="187374"/>
                                </a:lnTo>
                                <a:lnTo>
                                  <a:pt x="400424" y="208194"/>
                                </a:lnTo>
                                <a:lnTo>
                                  <a:pt x="396947" y="228997"/>
                                </a:lnTo>
                                <a:lnTo>
                                  <a:pt x="393435" y="249822"/>
                                </a:lnTo>
                                <a:lnTo>
                                  <a:pt x="386411" y="291427"/>
                                </a:lnTo>
                                <a:lnTo>
                                  <a:pt x="382899" y="312247"/>
                                </a:lnTo>
                                <a:lnTo>
                                  <a:pt x="372311" y="374655"/>
                                </a:lnTo>
                                <a:lnTo>
                                  <a:pt x="361652" y="437058"/>
                                </a:lnTo>
                                <a:lnTo>
                                  <a:pt x="350923" y="499465"/>
                                </a:lnTo>
                                <a:lnTo>
                                  <a:pt x="347341" y="520243"/>
                                </a:lnTo>
                                <a:lnTo>
                                  <a:pt x="340141" y="561848"/>
                                </a:lnTo>
                                <a:lnTo>
                                  <a:pt x="336524" y="582628"/>
                                </a:lnTo>
                                <a:lnTo>
                                  <a:pt x="332924" y="603408"/>
                                </a:lnTo>
                                <a:lnTo>
                                  <a:pt x="329307" y="624205"/>
                                </a:lnTo>
                                <a:lnTo>
                                  <a:pt x="325655" y="644983"/>
                                </a:lnTo>
                                <a:lnTo>
                                  <a:pt x="322037" y="665786"/>
                                </a:lnTo>
                                <a:lnTo>
                                  <a:pt x="318385" y="686565"/>
                                </a:lnTo>
                                <a:lnTo>
                                  <a:pt x="314715" y="707345"/>
                                </a:lnTo>
                                <a:lnTo>
                                  <a:pt x="311080" y="728125"/>
                                </a:lnTo>
                                <a:lnTo>
                                  <a:pt x="303740" y="769683"/>
                                </a:lnTo>
                                <a:lnTo>
                                  <a:pt x="288990" y="852802"/>
                                </a:lnTo>
                                <a:lnTo>
                                  <a:pt x="285267" y="873557"/>
                                </a:lnTo>
                                <a:lnTo>
                                  <a:pt x="277857" y="915111"/>
                                </a:lnTo>
                                <a:lnTo>
                                  <a:pt x="274117" y="935871"/>
                                </a:lnTo>
                                <a:lnTo>
                                  <a:pt x="270377" y="956646"/>
                                </a:lnTo>
                                <a:lnTo>
                                  <a:pt x="266636" y="977403"/>
                                </a:lnTo>
                                <a:lnTo>
                                  <a:pt x="262896" y="998181"/>
                                </a:lnTo>
                                <a:lnTo>
                                  <a:pt x="255380" y="1039695"/>
                                </a:lnTo>
                                <a:lnTo>
                                  <a:pt x="251587" y="1060459"/>
                                </a:lnTo>
                                <a:lnTo>
                                  <a:pt x="247812" y="1081231"/>
                                </a:lnTo>
                                <a:lnTo>
                                  <a:pt x="240262" y="1122742"/>
                                </a:lnTo>
                                <a:lnTo>
                                  <a:pt x="228848" y="1185025"/>
                                </a:lnTo>
                                <a:lnTo>
                                  <a:pt x="225020" y="1205745"/>
                                </a:lnTo>
                                <a:lnTo>
                                  <a:pt x="217364" y="1247255"/>
                                </a:lnTo>
                                <a:lnTo>
                                  <a:pt x="213518" y="1267993"/>
                                </a:lnTo>
                                <a:lnTo>
                                  <a:pt x="205827" y="1309503"/>
                                </a:lnTo>
                                <a:lnTo>
                                  <a:pt x="201946" y="1330241"/>
                                </a:lnTo>
                                <a:lnTo>
                                  <a:pt x="198083" y="1350996"/>
                                </a:lnTo>
                                <a:lnTo>
                                  <a:pt x="190339" y="1392471"/>
                                </a:lnTo>
                                <a:lnTo>
                                  <a:pt x="186458" y="1413208"/>
                                </a:lnTo>
                                <a:lnTo>
                                  <a:pt x="182560" y="1433964"/>
                                </a:lnTo>
                                <a:lnTo>
                                  <a:pt x="178644" y="1454684"/>
                                </a:lnTo>
                                <a:lnTo>
                                  <a:pt x="174746" y="1475421"/>
                                </a:lnTo>
                                <a:lnTo>
                                  <a:pt x="170830" y="1496159"/>
                                </a:lnTo>
                                <a:lnTo>
                                  <a:pt x="166897" y="1516896"/>
                                </a:lnTo>
                                <a:lnTo>
                                  <a:pt x="162981" y="1537616"/>
                                </a:lnTo>
                                <a:lnTo>
                                  <a:pt x="159030" y="1558354"/>
                                </a:lnTo>
                                <a:lnTo>
                                  <a:pt x="155079" y="1579074"/>
                                </a:lnTo>
                                <a:lnTo>
                                  <a:pt x="151146" y="1599812"/>
                                </a:lnTo>
                                <a:lnTo>
                                  <a:pt x="147177" y="1620532"/>
                                </a:lnTo>
                                <a:lnTo>
                                  <a:pt x="143209" y="1641252"/>
                                </a:lnTo>
                                <a:lnTo>
                                  <a:pt x="135254" y="1682709"/>
                                </a:lnTo>
                                <a:lnTo>
                                  <a:pt x="127282" y="1724132"/>
                                </a:lnTo>
                                <a:lnTo>
                                  <a:pt x="123279" y="1744870"/>
                                </a:lnTo>
                                <a:lnTo>
                                  <a:pt x="115271" y="1786292"/>
                                </a:lnTo>
                                <a:lnTo>
                                  <a:pt x="111231" y="1806995"/>
                                </a:lnTo>
                                <a:lnTo>
                                  <a:pt x="107203" y="1827732"/>
                                </a:lnTo>
                                <a:lnTo>
                                  <a:pt x="103176" y="1848452"/>
                                </a:lnTo>
                                <a:lnTo>
                                  <a:pt x="95069" y="1889875"/>
                                </a:lnTo>
                                <a:lnTo>
                                  <a:pt x="91018" y="1910560"/>
                                </a:lnTo>
                                <a:lnTo>
                                  <a:pt x="86944" y="1931280"/>
                                </a:lnTo>
                                <a:lnTo>
                                  <a:pt x="82895" y="1951982"/>
                                </a:lnTo>
                                <a:lnTo>
                                  <a:pt x="78814" y="1972685"/>
                                </a:lnTo>
                                <a:lnTo>
                                  <a:pt x="74717" y="1993387"/>
                                </a:lnTo>
                                <a:lnTo>
                                  <a:pt x="66524" y="2034810"/>
                                </a:lnTo>
                                <a:lnTo>
                                  <a:pt x="62427" y="2055495"/>
                                </a:lnTo>
                                <a:lnTo>
                                  <a:pt x="58308" y="2076179"/>
                                </a:lnTo>
                                <a:lnTo>
                                  <a:pt x="54186" y="2096899"/>
                                </a:lnTo>
                                <a:lnTo>
                                  <a:pt x="50072" y="2117584"/>
                                </a:lnTo>
                                <a:lnTo>
                                  <a:pt x="45930" y="2138269"/>
                                </a:lnTo>
                                <a:lnTo>
                                  <a:pt x="41786" y="2158989"/>
                                </a:lnTo>
                                <a:lnTo>
                                  <a:pt x="33499" y="2200359"/>
                                </a:lnTo>
                                <a:lnTo>
                                  <a:pt x="29334" y="2221044"/>
                                </a:lnTo>
                                <a:lnTo>
                                  <a:pt x="25149" y="2241729"/>
                                </a:lnTo>
                                <a:lnTo>
                                  <a:pt x="20983" y="2262414"/>
                                </a:lnTo>
                                <a:lnTo>
                                  <a:pt x="16793" y="2283117"/>
                                </a:lnTo>
                                <a:lnTo>
                                  <a:pt x="12610" y="2303784"/>
                                </a:lnTo>
                                <a:lnTo>
                                  <a:pt x="8420" y="2324469"/>
                                </a:lnTo>
                                <a:lnTo>
                                  <a:pt x="0" y="2365839"/>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4" name="Freeform: Shape 2604"/>
                        <wps:cNvSpPr/>
                        <wps:spPr>
                          <a:xfrm>
                            <a:off x="907074" y="696144"/>
                            <a:ext cx="1192823" cy="746100"/>
                          </a:xfrm>
                          <a:custGeom>
                            <a:avLst/>
                            <a:gdLst>
                              <a:gd name="connsiteX0" fmla="*/ 1170927 w 1192823"/>
                              <a:gd name="connsiteY0" fmla="*/ 0 h 746100"/>
                              <a:gd name="connsiteX1" fmla="*/ 1165940 w 1192823"/>
                              <a:gd name="connsiteY1" fmla="*/ 29379 h 746100"/>
                              <a:gd name="connsiteX2" fmla="*/ 1160707 w 1192823"/>
                              <a:gd name="connsiteY2" fmla="*/ 58150 h 746100"/>
                              <a:gd name="connsiteX3" fmla="*/ 1155246 w 1192823"/>
                              <a:gd name="connsiteY3" fmla="*/ 86352 h 746100"/>
                              <a:gd name="connsiteX4" fmla="*/ 1149522 w 1192823"/>
                              <a:gd name="connsiteY4" fmla="*/ 113944 h 746100"/>
                              <a:gd name="connsiteX5" fmla="*/ 1143604 w 1192823"/>
                              <a:gd name="connsiteY5" fmla="*/ 140924 h 746100"/>
                              <a:gd name="connsiteX6" fmla="*/ 1137388 w 1192823"/>
                              <a:gd name="connsiteY6" fmla="*/ 167320 h 746100"/>
                              <a:gd name="connsiteX7" fmla="*/ 1130961 w 1192823"/>
                              <a:gd name="connsiteY7" fmla="*/ 193121 h 746100"/>
                              <a:gd name="connsiteX8" fmla="*/ 1124306 w 1192823"/>
                              <a:gd name="connsiteY8" fmla="*/ 218335 h 746100"/>
                              <a:gd name="connsiteX9" fmla="*/ 1117388 w 1192823"/>
                              <a:gd name="connsiteY9" fmla="*/ 242939 h 746100"/>
                              <a:gd name="connsiteX10" fmla="*/ 1110241 w 1192823"/>
                              <a:gd name="connsiteY10" fmla="*/ 266957 h 746100"/>
                              <a:gd name="connsiteX11" fmla="*/ 1102848 w 1192823"/>
                              <a:gd name="connsiteY11" fmla="*/ 290384 h 746100"/>
                              <a:gd name="connsiteX12" fmla="*/ 1095227 w 1192823"/>
                              <a:gd name="connsiteY12" fmla="*/ 313203 h 746100"/>
                              <a:gd name="connsiteX13" fmla="*/ 1087343 w 1192823"/>
                              <a:gd name="connsiteY13" fmla="*/ 335426 h 746100"/>
                              <a:gd name="connsiteX14" fmla="*/ 1079248 w 1192823"/>
                              <a:gd name="connsiteY14" fmla="*/ 357045 h 746100"/>
                              <a:gd name="connsiteX15" fmla="*/ 1070890 w 1192823"/>
                              <a:gd name="connsiteY15" fmla="*/ 378074 h 746100"/>
                              <a:gd name="connsiteX16" fmla="*/ 1062303 w 1192823"/>
                              <a:gd name="connsiteY16" fmla="*/ 398511 h 746100"/>
                              <a:gd name="connsiteX17" fmla="*/ 1053488 w 1192823"/>
                              <a:gd name="connsiteY17" fmla="*/ 418364 h 746100"/>
                              <a:gd name="connsiteX18" fmla="*/ 1044409 w 1192823"/>
                              <a:gd name="connsiteY18" fmla="*/ 437602 h 746100"/>
                              <a:gd name="connsiteX19" fmla="*/ 1035103 w 1192823"/>
                              <a:gd name="connsiteY19" fmla="*/ 456253 h 746100"/>
                              <a:gd name="connsiteX20" fmla="*/ 1025550 w 1192823"/>
                              <a:gd name="connsiteY20" fmla="*/ 474292 h 746100"/>
                              <a:gd name="connsiteX21" fmla="*/ 1015752 w 1192823"/>
                              <a:gd name="connsiteY21" fmla="*/ 491746 h 746100"/>
                              <a:gd name="connsiteX22" fmla="*/ 1005725 w 1192823"/>
                              <a:gd name="connsiteY22" fmla="*/ 508609 h 746100"/>
                              <a:gd name="connsiteX23" fmla="*/ 995453 w 1192823"/>
                              <a:gd name="connsiteY23" fmla="*/ 524861 h 746100"/>
                              <a:gd name="connsiteX24" fmla="*/ 984952 w 1192823"/>
                              <a:gd name="connsiteY24" fmla="*/ 540524 h 746100"/>
                              <a:gd name="connsiteX25" fmla="*/ 974188 w 1192823"/>
                              <a:gd name="connsiteY25" fmla="*/ 555603 h 746100"/>
                              <a:gd name="connsiteX26" fmla="*/ 963213 w 1192823"/>
                              <a:gd name="connsiteY26" fmla="*/ 570089 h 746100"/>
                              <a:gd name="connsiteX27" fmla="*/ 951957 w 1192823"/>
                              <a:gd name="connsiteY27" fmla="*/ 583961 h 746100"/>
                              <a:gd name="connsiteX28" fmla="*/ 940509 w 1192823"/>
                              <a:gd name="connsiteY28" fmla="*/ 597225 h 746100"/>
                              <a:gd name="connsiteX29" fmla="*/ 928779 w 1192823"/>
                              <a:gd name="connsiteY29" fmla="*/ 609928 h 746100"/>
                              <a:gd name="connsiteX30" fmla="*/ 916838 w 1192823"/>
                              <a:gd name="connsiteY30" fmla="*/ 622009 h 746100"/>
                              <a:gd name="connsiteX31" fmla="*/ 904651 w 1192823"/>
                              <a:gd name="connsiteY31" fmla="*/ 633510 h 746100"/>
                              <a:gd name="connsiteX32" fmla="*/ 892237 w 1192823"/>
                              <a:gd name="connsiteY32" fmla="*/ 644398 h 746100"/>
                              <a:gd name="connsiteX33" fmla="*/ 879559 w 1192823"/>
                              <a:gd name="connsiteY33" fmla="*/ 654695 h 746100"/>
                              <a:gd name="connsiteX34" fmla="*/ 866635 w 1192823"/>
                              <a:gd name="connsiteY34" fmla="*/ 664407 h 746100"/>
                              <a:gd name="connsiteX35" fmla="*/ 853482 w 1192823"/>
                              <a:gd name="connsiteY35" fmla="*/ 673505 h 746100"/>
                              <a:gd name="connsiteX36" fmla="*/ 840102 w 1192823"/>
                              <a:gd name="connsiteY36" fmla="*/ 682018 h 746100"/>
                              <a:gd name="connsiteX37" fmla="*/ 826449 w 1192823"/>
                              <a:gd name="connsiteY37" fmla="*/ 689939 h 746100"/>
                              <a:gd name="connsiteX38" fmla="*/ 812600 w 1192823"/>
                              <a:gd name="connsiteY38" fmla="*/ 697250 h 746100"/>
                              <a:gd name="connsiteX39" fmla="*/ 798471 w 1192823"/>
                              <a:gd name="connsiteY39" fmla="*/ 703972 h 746100"/>
                              <a:gd name="connsiteX40" fmla="*/ 784125 w 1192823"/>
                              <a:gd name="connsiteY40" fmla="*/ 710109 h 746100"/>
                              <a:gd name="connsiteX41" fmla="*/ 769522 w 1192823"/>
                              <a:gd name="connsiteY41" fmla="*/ 715632 h 746100"/>
                              <a:gd name="connsiteX42" fmla="*/ 754693 w 1192823"/>
                              <a:gd name="connsiteY42" fmla="*/ 720562 h 746100"/>
                              <a:gd name="connsiteX43" fmla="*/ 739622 w 1192823"/>
                              <a:gd name="connsiteY43" fmla="*/ 724885 h 746100"/>
                              <a:gd name="connsiteX44" fmla="*/ 724317 w 1192823"/>
                              <a:gd name="connsiteY44" fmla="*/ 728646 h 746100"/>
                              <a:gd name="connsiteX45" fmla="*/ 708769 w 1192823"/>
                              <a:gd name="connsiteY45" fmla="*/ 731793 h 746100"/>
                              <a:gd name="connsiteX46" fmla="*/ 692967 w 1192823"/>
                              <a:gd name="connsiteY46" fmla="*/ 734325 h 746100"/>
                              <a:gd name="connsiteX47" fmla="*/ 676940 w 1192823"/>
                              <a:gd name="connsiteY47" fmla="*/ 736273 h 746100"/>
                              <a:gd name="connsiteX48" fmla="*/ 660668 w 1192823"/>
                              <a:gd name="connsiteY48" fmla="*/ 737633 h 746100"/>
                              <a:gd name="connsiteX49" fmla="*/ 644141 w 1192823"/>
                              <a:gd name="connsiteY49" fmla="*/ 738399 h 746100"/>
                              <a:gd name="connsiteX50" fmla="*/ 627394 w 1192823"/>
                              <a:gd name="connsiteY50" fmla="*/ 738560 h 746100"/>
                              <a:gd name="connsiteX51" fmla="*/ 610393 w 1192823"/>
                              <a:gd name="connsiteY51" fmla="*/ 738132 h 746100"/>
                              <a:gd name="connsiteX52" fmla="*/ 593165 w 1192823"/>
                              <a:gd name="connsiteY52" fmla="*/ 737089 h 746100"/>
                              <a:gd name="connsiteX53" fmla="*/ 575695 w 1192823"/>
                              <a:gd name="connsiteY53" fmla="*/ 735479 h 746100"/>
                              <a:gd name="connsiteX54" fmla="*/ 557991 w 1192823"/>
                              <a:gd name="connsiteY54" fmla="*/ 733242 h 746100"/>
                              <a:gd name="connsiteX55" fmla="*/ 540022 w 1192823"/>
                              <a:gd name="connsiteY55" fmla="*/ 730431 h 746100"/>
                              <a:gd name="connsiteX56" fmla="*/ 521844 w 1192823"/>
                              <a:gd name="connsiteY56" fmla="*/ 727019 h 746100"/>
                              <a:gd name="connsiteX57" fmla="*/ 503394 w 1192823"/>
                              <a:gd name="connsiteY57" fmla="*/ 723008 h 746100"/>
                              <a:gd name="connsiteX58" fmla="*/ 484723 w 1192823"/>
                              <a:gd name="connsiteY58" fmla="*/ 718390 h 746100"/>
                              <a:gd name="connsiteX59" fmla="*/ 465822 w 1192823"/>
                              <a:gd name="connsiteY59" fmla="*/ 713210 h 746100"/>
                              <a:gd name="connsiteX60" fmla="*/ 446646 w 1192823"/>
                              <a:gd name="connsiteY60" fmla="*/ 707391 h 746100"/>
                              <a:gd name="connsiteX61" fmla="*/ 427274 w 1192823"/>
                              <a:gd name="connsiteY61" fmla="*/ 701006 h 746100"/>
                              <a:gd name="connsiteX62" fmla="*/ 407625 w 1192823"/>
                              <a:gd name="connsiteY62" fmla="*/ 694012 h 746100"/>
                              <a:gd name="connsiteX63" fmla="*/ 387749 w 1192823"/>
                              <a:gd name="connsiteY63" fmla="*/ 686432 h 746100"/>
                              <a:gd name="connsiteX64" fmla="*/ 367647 w 1192823"/>
                              <a:gd name="connsiteY64" fmla="*/ 678239 h 746100"/>
                              <a:gd name="connsiteX65" fmla="*/ 347277 w 1192823"/>
                              <a:gd name="connsiteY65" fmla="*/ 669454 h 746100"/>
                              <a:gd name="connsiteX66" fmla="*/ 326701 w 1192823"/>
                              <a:gd name="connsiteY66" fmla="*/ 660084 h 746100"/>
                              <a:gd name="connsiteX67" fmla="*/ 305852 w 1192823"/>
                              <a:gd name="connsiteY67" fmla="*/ 650100 h 746100"/>
                              <a:gd name="connsiteX68" fmla="*/ 284782 w 1192823"/>
                              <a:gd name="connsiteY68" fmla="*/ 639531 h 746100"/>
                              <a:gd name="connsiteX69" fmla="*/ 263458 w 1192823"/>
                              <a:gd name="connsiteY69" fmla="*/ 628370 h 746100"/>
                              <a:gd name="connsiteX70" fmla="*/ 241907 w 1192823"/>
                              <a:gd name="connsiteY70" fmla="*/ 616625 h 746100"/>
                              <a:gd name="connsiteX71" fmla="*/ 220113 w 1192823"/>
                              <a:gd name="connsiteY71" fmla="*/ 604265 h 746100"/>
                              <a:gd name="connsiteX72" fmla="*/ 198088 w 1192823"/>
                              <a:gd name="connsiteY72" fmla="*/ 591297 h 746100"/>
                              <a:gd name="connsiteX73" fmla="*/ 175814 w 1192823"/>
                              <a:gd name="connsiteY73" fmla="*/ 577761 h 746100"/>
                              <a:gd name="connsiteX74" fmla="*/ 153288 w 1192823"/>
                              <a:gd name="connsiteY74" fmla="*/ 563611 h 746100"/>
                              <a:gd name="connsiteX75" fmla="*/ 130540 w 1192823"/>
                              <a:gd name="connsiteY75" fmla="*/ 548851 h 746100"/>
                              <a:gd name="connsiteX76" fmla="*/ 107545 w 1192823"/>
                              <a:gd name="connsiteY76" fmla="*/ 533530 h 746100"/>
                              <a:gd name="connsiteX77" fmla="*/ 84298 w 1192823"/>
                              <a:gd name="connsiteY77" fmla="*/ 517595 h 746100"/>
                              <a:gd name="connsiteX78" fmla="*/ 60822 w 1192823"/>
                              <a:gd name="connsiteY78" fmla="*/ 501046 h 746100"/>
                              <a:gd name="connsiteX79" fmla="*/ 37104 w 1192823"/>
                              <a:gd name="connsiteY79" fmla="*/ 483936 h 746100"/>
                              <a:gd name="connsiteX80" fmla="*/ 13155 w 1192823"/>
                              <a:gd name="connsiteY80" fmla="*/ 466215 h 746100"/>
                              <a:gd name="connsiteX81" fmla="*/ 0 w 1192823"/>
                              <a:gd name="connsiteY81" fmla="*/ 484120 h 746100"/>
                              <a:gd name="connsiteX82" fmla="*/ 24293 w 1192823"/>
                              <a:gd name="connsiteY82" fmla="*/ 501411 h 746100"/>
                              <a:gd name="connsiteX83" fmla="*/ 48328 w 1192823"/>
                              <a:gd name="connsiteY83" fmla="*/ 518094 h 746100"/>
                              <a:gd name="connsiteX84" fmla="*/ 72139 w 1192823"/>
                              <a:gd name="connsiteY84" fmla="*/ 534185 h 746100"/>
                              <a:gd name="connsiteX85" fmla="*/ 95706 w 1192823"/>
                              <a:gd name="connsiteY85" fmla="*/ 549715 h 746100"/>
                              <a:gd name="connsiteX86" fmla="*/ 119041 w 1192823"/>
                              <a:gd name="connsiteY86" fmla="*/ 564630 h 746100"/>
                              <a:gd name="connsiteX87" fmla="*/ 142152 w 1192823"/>
                              <a:gd name="connsiteY87" fmla="*/ 578960 h 746100"/>
                              <a:gd name="connsiteX88" fmla="*/ 165018 w 1192823"/>
                              <a:gd name="connsiteY88" fmla="*/ 592700 h 746100"/>
                              <a:gd name="connsiteX89" fmla="*/ 187651 w 1192823"/>
                              <a:gd name="connsiteY89" fmla="*/ 605847 h 746100"/>
                              <a:gd name="connsiteX90" fmla="*/ 210036 w 1192823"/>
                              <a:gd name="connsiteY90" fmla="*/ 618411 h 746100"/>
                              <a:gd name="connsiteX91" fmla="*/ 232179 w 1192823"/>
                              <a:gd name="connsiteY91" fmla="*/ 630388 h 746100"/>
                              <a:gd name="connsiteX92" fmla="*/ 254088 w 1192823"/>
                              <a:gd name="connsiteY92" fmla="*/ 641773 h 746100"/>
                              <a:gd name="connsiteX93" fmla="*/ 275771 w 1192823"/>
                              <a:gd name="connsiteY93" fmla="*/ 652569 h 746100"/>
                              <a:gd name="connsiteX94" fmla="*/ 297206 w 1192823"/>
                              <a:gd name="connsiteY94" fmla="*/ 662780 h 746100"/>
                              <a:gd name="connsiteX95" fmla="*/ 318392 w 1192823"/>
                              <a:gd name="connsiteY95" fmla="*/ 672399 h 746100"/>
                              <a:gd name="connsiteX96" fmla="*/ 339381 w 1192823"/>
                              <a:gd name="connsiteY96" fmla="*/ 681426 h 746100"/>
                              <a:gd name="connsiteX97" fmla="*/ 360091 w 1192823"/>
                              <a:gd name="connsiteY97" fmla="*/ 689868 h 746100"/>
                              <a:gd name="connsiteX98" fmla="*/ 380574 w 1192823"/>
                              <a:gd name="connsiteY98" fmla="*/ 697703 h 746100"/>
                              <a:gd name="connsiteX99" fmla="*/ 400833 w 1192823"/>
                              <a:gd name="connsiteY99" fmla="*/ 704969 h 746100"/>
                              <a:gd name="connsiteX100" fmla="*/ 420842 w 1192823"/>
                              <a:gd name="connsiteY100" fmla="*/ 711646 h 746100"/>
                              <a:gd name="connsiteX101" fmla="*/ 440625 w 1192823"/>
                              <a:gd name="connsiteY101" fmla="*/ 717712 h 746100"/>
                              <a:gd name="connsiteX102" fmla="*/ 460160 w 1192823"/>
                              <a:gd name="connsiteY102" fmla="*/ 723212 h 746100"/>
                              <a:gd name="connsiteX103" fmla="*/ 479467 w 1192823"/>
                              <a:gd name="connsiteY103" fmla="*/ 728102 h 746100"/>
                              <a:gd name="connsiteX104" fmla="*/ 498527 w 1192823"/>
                              <a:gd name="connsiteY104" fmla="*/ 732424 h 746100"/>
                              <a:gd name="connsiteX105" fmla="*/ 517359 w 1192823"/>
                              <a:gd name="connsiteY105" fmla="*/ 736139 h 746100"/>
                              <a:gd name="connsiteX106" fmla="*/ 535943 w 1192823"/>
                              <a:gd name="connsiteY106" fmla="*/ 739286 h 746100"/>
                              <a:gd name="connsiteX107" fmla="*/ 554300 w 1192823"/>
                              <a:gd name="connsiteY107" fmla="*/ 741818 h 746100"/>
                              <a:gd name="connsiteX108" fmla="*/ 572409 w 1192823"/>
                              <a:gd name="connsiteY108" fmla="*/ 743765 h 746100"/>
                              <a:gd name="connsiteX109" fmla="*/ 590292 w 1192823"/>
                              <a:gd name="connsiteY109" fmla="*/ 745144 h 746100"/>
                              <a:gd name="connsiteX110" fmla="*/ 607924 w 1192823"/>
                              <a:gd name="connsiteY110" fmla="*/ 745914 h 746100"/>
                              <a:gd name="connsiteX111" fmla="*/ 625332 w 1192823"/>
                              <a:gd name="connsiteY111" fmla="*/ 746100 h 746100"/>
                              <a:gd name="connsiteX112" fmla="*/ 642513 w 1192823"/>
                              <a:gd name="connsiteY112" fmla="*/ 745688 h 746100"/>
                              <a:gd name="connsiteX113" fmla="*/ 659423 w 1192823"/>
                              <a:gd name="connsiteY113" fmla="*/ 744692 h 746100"/>
                              <a:gd name="connsiteX114" fmla="*/ 676127 w 1192823"/>
                              <a:gd name="connsiteY114" fmla="*/ 743110 h 746100"/>
                              <a:gd name="connsiteX115" fmla="*/ 692584 w 1192823"/>
                              <a:gd name="connsiteY115" fmla="*/ 740936 h 746100"/>
                              <a:gd name="connsiteX116" fmla="*/ 708794 w 1192823"/>
                              <a:gd name="connsiteY116" fmla="*/ 738172 h 746100"/>
                              <a:gd name="connsiteX117" fmla="*/ 724770 w 1192823"/>
                              <a:gd name="connsiteY117" fmla="*/ 734824 h 746100"/>
                              <a:gd name="connsiteX118" fmla="*/ 740501 w 1192823"/>
                              <a:gd name="connsiteY118" fmla="*/ 730889 h 746100"/>
                              <a:gd name="connsiteX119" fmla="*/ 756008 w 1192823"/>
                              <a:gd name="connsiteY119" fmla="*/ 726357 h 746100"/>
                              <a:gd name="connsiteX120" fmla="*/ 771289 w 1192823"/>
                              <a:gd name="connsiteY120" fmla="*/ 721240 h 746100"/>
                              <a:gd name="connsiteX121" fmla="*/ 786315 w 1192823"/>
                              <a:gd name="connsiteY121" fmla="*/ 715516 h 746100"/>
                              <a:gd name="connsiteX122" fmla="*/ 801096 w 1192823"/>
                              <a:gd name="connsiteY122" fmla="*/ 709222 h 746100"/>
                              <a:gd name="connsiteX123" fmla="*/ 815654 w 1192823"/>
                              <a:gd name="connsiteY123" fmla="*/ 702344 h 746100"/>
                              <a:gd name="connsiteX124" fmla="*/ 829984 w 1192823"/>
                              <a:gd name="connsiteY124" fmla="*/ 694852 h 746100"/>
                              <a:gd name="connsiteX125" fmla="*/ 844060 w 1192823"/>
                              <a:gd name="connsiteY125" fmla="*/ 686792 h 746100"/>
                              <a:gd name="connsiteX126" fmla="*/ 857890 w 1192823"/>
                              <a:gd name="connsiteY126" fmla="*/ 678146 h 746100"/>
                              <a:gd name="connsiteX127" fmla="*/ 871499 w 1192823"/>
                              <a:gd name="connsiteY127" fmla="*/ 668887 h 746100"/>
                              <a:gd name="connsiteX128" fmla="*/ 884879 w 1192823"/>
                              <a:gd name="connsiteY128" fmla="*/ 659064 h 746100"/>
                              <a:gd name="connsiteX129" fmla="*/ 897996 w 1192823"/>
                              <a:gd name="connsiteY129" fmla="*/ 648629 h 746100"/>
                              <a:gd name="connsiteX130" fmla="*/ 910885 w 1192823"/>
                              <a:gd name="connsiteY130" fmla="*/ 637608 h 746100"/>
                              <a:gd name="connsiteX131" fmla="*/ 923563 w 1192823"/>
                              <a:gd name="connsiteY131" fmla="*/ 626019 h 746100"/>
                              <a:gd name="connsiteX132" fmla="*/ 935960 w 1192823"/>
                              <a:gd name="connsiteY132" fmla="*/ 613815 h 746100"/>
                              <a:gd name="connsiteX133" fmla="*/ 948129 w 1192823"/>
                              <a:gd name="connsiteY133" fmla="*/ 601027 h 746100"/>
                              <a:gd name="connsiteX134" fmla="*/ 960087 w 1192823"/>
                              <a:gd name="connsiteY134" fmla="*/ 587675 h 746100"/>
                              <a:gd name="connsiteX135" fmla="*/ 971800 w 1192823"/>
                              <a:gd name="connsiteY135" fmla="*/ 573712 h 746100"/>
                              <a:gd name="connsiteX136" fmla="*/ 983266 w 1192823"/>
                              <a:gd name="connsiteY136" fmla="*/ 559155 h 746100"/>
                              <a:gd name="connsiteX137" fmla="*/ 994487 w 1192823"/>
                              <a:gd name="connsiteY137" fmla="*/ 544013 h 746100"/>
                              <a:gd name="connsiteX138" fmla="*/ 1005497 w 1192823"/>
                              <a:gd name="connsiteY138" fmla="*/ 528280 h 746100"/>
                              <a:gd name="connsiteX139" fmla="*/ 1016244 w 1192823"/>
                              <a:gd name="connsiteY139" fmla="*/ 511957 h 746100"/>
                              <a:gd name="connsiteX140" fmla="*/ 1026779 w 1192823"/>
                              <a:gd name="connsiteY140" fmla="*/ 495049 h 746100"/>
                              <a:gd name="connsiteX141" fmla="*/ 1037052 w 1192823"/>
                              <a:gd name="connsiteY141" fmla="*/ 477555 h 746100"/>
                              <a:gd name="connsiteX142" fmla="*/ 1047096 w 1192823"/>
                              <a:gd name="connsiteY142" fmla="*/ 459470 h 746100"/>
                              <a:gd name="connsiteX143" fmla="*/ 1056912 w 1192823"/>
                              <a:gd name="connsiteY143" fmla="*/ 440794 h 746100"/>
                              <a:gd name="connsiteX144" fmla="*/ 1066482 w 1192823"/>
                              <a:gd name="connsiteY144" fmla="*/ 421533 h 746100"/>
                              <a:gd name="connsiteX145" fmla="*/ 1075806 w 1192823"/>
                              <a:gd name="connsiteY145" fmla="*/ 401658 h 746100"/>
                              <a:gd name="connsiteX146" fmla="*/ 1084902 w 1192823"/>
                              <a:gd name="connsiteY146" fmla="*/ 381221 h 746100"/>
                              <a:gd name="connsiteX147" fmla="*/ 1093752 w 1192823"/>
                              <a:gd name="connsiteY147" fmla="*/ 360192 h 746100"/>
                              <a:gd name="connsiteX148" fmla="*/ 1102374 w 1192823"/>
                              <a:gd name="connsiteY148" fmla="*/ 338550 h 746100"/>
                              <a:gd name="connsiteX149" fmla="*/ 1110750 w 1192823"/>
                              <a:gd name="connsiteY149" fmla="*/ 316344 h 746100"/>
                              <a:gd name="connsiteX150" fmla="*/ 1118898 w 1192823"/>
                              <a:gd name="connsiteY150" fmla="*/ 293531 h 746100"/>
                              <a:gd name="connsiteX151" fmla="*/ 1126800 w 1192823"/>
                              <a:gd name="connsiteY151" fmla="*/ 270149 h 746100"/>
                              <a:gd name="connsiteX152" fmla="*/ 1134473 w 1192823"/>
                              <a:gd name="connsiteY152" fmla="*/ 246154 h 746100"/>
                              <a:gd name="connsiteX153" fmla="*/ 1141919 w 1192823"/>
                              <a:gd name="connsiteY153" fmla="*/ 221597 h 746100"/>
                              <a:gd name="connsiteX154" fmla="*/ 1149118 w 1192823"/>
                              <a:gd name="connsiteY154" fmla="*/ 196424 h 746100"/>
                              <a:gd name="connsiteX155" fmla="*/ 1156072 w 1192823"/>
                              <a:gd name="connsiteY155" fmla="*/ 170691 h 746100"/>
                              <a:gd name="connsiteX156" fmla="*/ 1162797 w 1192823"/>
                              <a:gd name="connsiteY156" fmla="*/ 144343 h 746100"/>
                              <a:gd name="connsiteX157" fmla="*/ 1169259 w 1192823"/>
                              <a:gd name="connsiteY157" fmla="*/ 117404 h 746100"/>
                              <a:gd name="connsiteX158" fmla="*/ 1175510 w 1192823"/>
                              <a:gd name="connsiteY158" fmla="*/ 89879 h 746100"/>
                              <a:gd name="connsiteX159" fmla="*/ 1181533 w 1192823"/>
                              <a:gd name="connsiteY159" fmla="*/ 61793 h 746100"/>
                              <a:gd name="connsiteX160" fmla="*/ 1187310 w 1192823"/>
                              <a:gd name="connsiteY160" fmla="*/ 33092 h 746100"/>
                              <a:gd name="connsiteX161" fmla="*/ 1192824 w 1192823"/>
                              <a:gd name="connsiteY161" fmla="*/ 3802 h 746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Lst>
                            <a:rect l="l" t="t" r="r" b="b"/>
                            <a:pathLst>
                              <a:path w="1192823" h="746100">
                                <a:moveTo>
                                  <a:pt x="1170927" y="0"/>
                                </a:moveTo>
                                <a:lnTo>
                                  <a:pt x="1165940" y="29379"/>
                                </a:lnTo>
                                <a:lnTo>
                                  <a:pt x="1160707" y="58150"/>
                                </a:lnTo>
                                <a:lnTo>
                                  <a:pt x="1155246" y="86352"/>
                                </a:lnTo>
                                <a:lnTo>
                                  <a:pt x="1149522" y="113944"/>
                                </a:lnTo>
                                <a:lnTo>
                                  <a:pt x="1143604" y="140924"/>
                                </a:lnTo>
                                <a:lnTo>
                                  <a:pt x="1137388" y="167320"/>
                                </a:lnTo>
                                <a:lnTo>
                                  <a:pt x="1130961" y="193121"/>
                                </a:lnTo>
                                <a:lnTo>
                                  <a:pt x="1124306" y="218335"/>
                                </a:lnTo>
                                <a:lnTo>
                                  <a:pt x="1117388" y="242939"/>
                                </a:lnTo>
                                <a:lnTo>
                                  <a:pt x="1110241" y="266957"/>
                                </a:lnTo>
                                <a:lnTo>
                                  <a:pt x="1102848" y="290384"/>
                                </a:lnTo>
                                <a:lnTo>
                                  <a:pt x="1095227" y="313203"/>
                                </a:lnTo>
                                <a:lnTo>
                                  <a:pt x="1087343" y="335426"/>
                                </a:lnTo>
                                <a:lnTo>
                                  <a:pt x="1079248" y="357045"/>
                                </a:lnTo>
                                <a:lnTo>
                                  <a:pt x="1070890" y="378074"/>
                                </a:lnTo>
                                <a:lnTo>
                                  <a:pt x="1062303" y="398511"/>
                                </a:lnTo>
                                <a:lnTo>
                                  <a:pt x="1053488" y="418364"/>
                                </a:lnTo>
                                <a:lnTo>
                                  <a:pt x="1044409" y="437602"/>
                                </a:lnTo>
                                <a:lnTo>
                                  <a:pt x="1035103" y="456253"/>
                                </a:lnTo>
                                <a:lnTo>
                                  <a:pt x="1025550" y="474292"/>
                                </a:lnTo>
                                <a:lnTo>
                                  <a:pt x="1015752" y="491746"/>
                                </a:lnTo>
                                <a:lnTo>
                                  <a:pt x="1005725" y="508609"/>
                                </a:lnTo>
                                <a:lnTo>
                                  <a:pt x="995453" y="524861"/>
                                </a:lnTo>
                                <a:lnTo>
                                  <a:pt x="984952" y="540524"/>
                                </a:lnTo>
                                <a:lnTo>
                                  <a:pt x="974188" y="555603"/>
                                </a:lnTo>
                                <a:lnTo>
                                  <a:pt x="963213" y="570089"/>
                                </a:lnTo>
                                <a:lnTo>
                                  <a:pt x="951957" y="583961"/>
                                </a:lnTo>
                                <a:lnTo>
                                  <a:pt x="940509" y="597225"/>
                                </a:lnTo>
                                <a:lnTo>
                                  <a:pt x="928779" y="609928"/>
                                </a:lnTo>
                                <a:lnTo>
                                  <a:pt x="916838" y="622009"/>
                                </a:lnTo>
                                <a:lnTo>
                                  <a:pt x="904651" y="633510"/>
                                </a:lnTo>
                                <a:lnTo>
                                  <a:pt x="892237" y="644398"/>
                                </a:lnTo>
                                <a:lnTo>
                                  <a:pt x="879559" y="654695"/>
                                </a:lnTo>
                                <a:lnTo>
                                  <a:pt x="866635" y="664407"/>
                                </a:lnTo>
                                <a:lnTo>
                                  <a:pt x="853482" y="673505"/>
                                </a:lnTo>
                                <a:lnTo>
                                  <a:pt x="840102" y="682018"/>
                                </a:lnTo>
                                <a:lnTo>
                                  <a:pt x="826449" y="689939"/>
                                </a:lnTo>
                                <a:lnTo>
                                  <a:pt x="812600" y="697250"/>
                                </a:lnTo>
                                <a:lnTo>
                                  <a:pt x="798471" y="703972"/>
                                </a:lnTo>
                                <a:lnTo>
                                  <a:pt x="784125" y="710109"/>
                                </a:lnTo>
                                <a:lnTo>
                                  <a:pt x="769522" y="715632"/>
                                </a:lnTo>
                                <a:lnTo>
                                  <a:pt x="754693" y="720562"/>
                                </a:lnTo>
                                <a:lnTo>
                                  <a:pt x="739622" y="724885"/>
                                </a:lnTo>
                                <a:lnTo>
                                  <a:pt x="724317" y="728646"/>
                                </a:lnTo>
                                <a:lnTo>
                                  <a:pt x="708769" y="731793"/>
                                </a:lnTo>
                                <a:lnTo>
                                  <a:pt x="692967" y="734325"/>
                                </a:lnTo>
                                <a:lnTo>
                                  <a:pt x="676940" y="736273"/>
                                </a:lnTo>
                                <a:lnTo>
                                  <a:pt x="660668" y="737633"/>
                                </a:lnTo>
                                <a:lnTo>
                                  <a:pt x="644141" y="738399"/>
                                </a:lnTo>
                                <a:lnTo>
                                  <a:pt x="627394" y="738560"/>
                                </a:lnTo>
                                <a:lnTo>
                                  <a:pt x="610393" y="738132"/>
                                </a:lnTo>
                                <a:lnTo>
                                  <a:pt x="593165" y="737089"/>
                                </a:lnTo>
                                <a:lnTo>
                                  <a:pt x="575695" y="735479"/>
                                </a:lnTo>
                                <a:lnTo>
                                  <a:pt x="557991" y="733242"/>
                                </a:lnTo>
                                <a:lnTo>
                                  <a:pt x="540022" y="730431"/>
                                </a:lnTo>
                                <a:lnTo>
                                  <a:pt x="521844" y="727019"/>
                                </a:lnTo>
                                <a:lnTo>
                                  <a:pt x="503394" y="723008"/>
                                </a:lnTo>
                                <a:lnTo>
                                  <a:pt x="484723" y="718390"/>
                                </a:lnTo>
                                <a:lnTo>
                                  <a:pt x="465822" y="713210"/>
                                </a:lnTo>
                                <a:lnTo>
                                  <a:pt x="446646" y="707391"/>
                                </a:lnTo>
                                <a:lnTo>
                                  <a:pt x="427274" y="701006"/>
                                </a:lnTo>
                                <a:lnTo>
                                  <a:pt x="407625" y="694012"/>
                                </a:lnTo>
                                <a:lnTo>
                                  <a:pt x="387749" y="686432"/>
                                </a:lnTo>
                                <a:lnTo>
                                  <a:pt x="367647" y="678239"/>
                                </a:lnTo>
                                <a:lnTo>
                                  <a:pt x="347277" y="669454"/>
                                </a:lnTo>
                                <a:lnTo>
                                  <a:pt x="326701" y="660084"/>
                                </a:lnTo>
                                <a:lnTo>
                                  <a:pt x="305852" y="650100"/>
                                </a:lnTo>
                                <a:lnTo>
                                  <a:pt x="284782" y="639531"/>
                                </a:lnTo>
                                <a:lnTo>
                                  <a:pt x="263458" y="628370"/>
                                </a:lnTo>
                                <a:lnTo>
                                  <a:pt x="241907" y="616625"/>
                                </a:lnTo>
                                <a:lnTo>
                                  <a:pt x="220113" y="604265"/>
                                </a:lnTo>
                                <a:lnTo>
                                  <a:pt x="198088" y="591297"/>
                                </a:lnTo>
                                <a:lnTo>
                                  <a:pt x="175814" y="577761"/>
                                </a:lnTo>
                                <a:lnTo>
                                  <a:pt x="153288" y="563611"/>
                                </a:lnTo>
                                <a:lnTo>
                                  <a:pt x="130540" y="548851"/>
                                </a:lnTo>
                                <a:lnTo>
                                  <a:pt x="107545" y="533530"/>
                                </a:lnTo>
                                <a:lnTo>
                                  <a:pt x="84298" y="517595"/>
                                </a:lnTo>
                                <a:lnTo>
                                  <a:pt x="60822" y="501046"/>
                                </a:lnTo>
                                <a:lnTo>
                                  <a:pt x="37104" y="483936"/>
                                </a:lnTo>
                                <a:lnTo>
                                  <a:pt x="13155" y="466215"/>
                                </a:lnTo>
                                <a:lnTo>
                                  <a:pt x="0" y="484120"/>
                                </a:lnTo>
                                <a:lnTo>
                                  <a:pt x="24293" y="501411"/>
                                </a:lnTo>
                                <a:lnTo>
                                  <a:pt x="48328" y="518094"/>
                                </a:lnTo>
                                <a:lnTo>
                                  <a:pt x="72139" y="534185"/>
                                </a:lnTo>
                                <a:lnTo>
                                  <a:pt x="95706" y="549715"/>
                                </a:lnTo>
                                <a:lnTo>
                                  <a:pt x="119041" y="564630"/>
                                </a:lnTo>
                                <a:lnTo>
                                  <a:pt x="142152" y="578960"/>
                                </a:lnTo>
                                <a:lnTo>
                                  <a:pt x="165018" y="592700"/>
                                </a:lnTo>
                                <a:lnTo>
                                  <a:pt x="187651" y="605847"/>
                                </a:lnTo>
                                <a:lnTo>
                                  <a:pt x="210036" y="618411"/>
                                </a:lnTo>
                                <a:lnTo>
                                  <a:pt x="232179" y="630388"/>
                                </a:lnTo>
                                <a:lnTo>
                                  <a:pt x="254088" y="641773"/>
                                </a:lnTo>
                                <a:lnTo>
                                  <a:pt x="275771" y="652569"/>
                                </a:lnTo>
                                <a:lnTo>
                                  <a:pt x="297206" y="662780"/>
                                </a:lnTo>
                                <a:lnTo>
                                  <a:pt x="318392" y="672399"/>
                                </a:lnTo>
                                <a:lnTo>
                                  <a:pt x="339381" y="681426"/>
                                </a:lnTo>
                                <a:lnTo>
                                  <a:pt x="360091" y="689868"/>
                                </a:lnTo>
                                <a:lnTo>
                                  <a:pt x="380574" y="697703"/>
                                </a:lnTo>
                                <a:lnTo>
                                  <a:pt x="400833" y="704969"/>
                                </a:lnTo>
                                <a:lnTo>
                                  <a:pt x="420842" y="711646"/>
                                </a:lnTo>
                                <a:lnTo>
                                  <a:pt x="440625" y="717712"/>
                                </a:lnTo>
                                <a:lnTo>
                                  <a:pt x="460160" y="723212"/>
                                </a:lnTo>
                                <a:lnTo>
                                  <a:pt x="479467" y="728102"/>
                                </a:lnTo>
                                <a:lnTo>
                                  <a:pt x="498527" y="732424"/>
                                </a:lnTo>
                                <a:lnTo>
                                  <a:pt x="517359" y="736139"/>
                                </a:lnTo>
                                <a:lnTo>
                                  <a:pt x="535943" y="739286"/>
                                </a:lnTo>
                                <a:lnTo>
                                  <a:pt x="554300" y="741818"/>
                                </a:lnTo>
                                <a:lnTo>
                                  <a:pt x="572409" y="743765"/>
                                </a:lnTo>
                                <a:lnTo>
                                  <a:pt x="590292" y="745144"/>
                                </a:lnTo>
                                <a:lnTo>
                                  <a:pt x="607924" y="745914"/>
                                </a:lnTo>
                                <a:lnTo>
                                  <a:pt x="625332" y="746100"/>
                                </a:lnTo>
                                <a:lnTo>
                                  <a:pt x="642513" y="745688"/>
                                </a:lnTo>
                                <a:lnTo>
                                  <a:pt x="659423" y="744692"/>
                                </a:lnTo>
                                <a:lnTo>
                                  <a:pt x="676127" y="743110"/>
                                </a:lnTo>
                                <a:lnTo>
                                  <a:pt x="692584" y="740936"/>
                                </a:lnTo>
                                <a:lnTo>
                                  <a:pt x="708794" y="738172"/>
                                </a:lnTo>
                                <a:lnTo>
                                  <a:pt x="724770" y="734824"/>
                                </a:lnTo>
                                <a:lnTo>
                                  <a:pt x="740501" y="730889"/>
                                </a:lnTo>
                                <a:lnTo>
                                  <a:pt x="756008" y="726357"/>
                                </a:lnTo>
                                <a:lnTo>
                                  <a:pt x="771289" y="721240"/>
                                </a:lnTo>
                                <a:lnTo>
                                  <a:pt x="786315" y="715516"/>
                                </a:lnTo>
                                <a:lnTo>
                                  <a:pt x="801096" y="709222"/>
                                </a:lnTo>
                                <a:lnTo>
                                  <a:pt x="815654" y="702344"/>
                                </a:lnTo>
                                <a:lnTo>
                                  <a:pt x="829984" y="694852"/>
                                </a:lnTo>
                                <a:lnTo>
                                  <a:pt x="844060" y="686792"/>
                                </a:lnTo>
                                <a:lnTo>
                                  <a:pt x="857890" y="678146"/>
                                </a:lnTo>
                                <a:lnTo>
                                  <a:pt x="871499" y="668887"/>
                                </a:lnTo>
                                <a:lnTo>
                                  <a:pt x="884879" y="659064"/>
                                </a:lnTo>
                                <a:lnTo>
                                  <a:pt x="897996" y="648629"/>
                                </a:lnTo>
                                <a:lnTo>
                                  <a:pt x="910885" y="637608"/>
                                </a:lnTo>
                                <a:lnTo>
                                  <a:pt x="923563" y="626019"/>
                                </a:lnTo>
                                <a:lnTo>
                                  <a:pt x="935960" y="613815"/>
                                </a:lnTo>
                                <a:lnTo>
                                  <a:pt x="948129" y="601027"/>
                                </a:lnTo>
                                <a:lnTo>
                                  <a:pt x="960087" y="587675"/>
                                </a:lnTo>
                                <a:lnTo>
                                  <a:pt x="971800" y="573712"/>
                                </a:lnTo>
                                <a:lnTo>
                                  <a:pt x="983266" y="559155"/>
                                </a:lnTo>
                                <a:lnTo>
                                  <a:pt x="994487" y="544013"/>
                                </a:lnTo>
                                <a:lnTo>
                                  <a:pt x="1005497" y="528280"/>
                                </a:lnTo>
                                <a:lnTo>
                                  <a:pt x="1016244" y="511957"/>
                                </a:lnTo>
                                <a:lnTo>
                                  <a:pt x="1026779" y="495049"/>
                                </a:lnTo>
                                <a:lnTo>
                                  <a:pt x="1037052" y="477555"/>
                                </a:lnTo>
                                <a:lnTo>
                                  <a:pt x="1047096" y="459470"/>
                                </a:lnTo>
                                <a:lnTo>
                                  <a:pt x="1056912" y="440794"/>
                                </a:lnTo>
                                <a:lnTo>
                                  <a:pt x="1066482" y="421533"/>
                                </a:lnTo>
                                <a:lnTo>
                                  <a:pt x="1075806" y="401658"/>
                                </a:lnTo>
                                <a:lnTo>
                                  <a:pt x="1084902" y="381221"/>
                                </a:lnTo>
                                <a:lnTo>
                                  <a:pt x="1093752" y="360192"/>
                                </a:lnTo>
                                <a:lnTo>
                                  <a:pt x="1102374" y="338550"/>
                                </a:lnTo>
                                <a:lnTo>
                                  <a:pt x="1110750" y="316344"/>
                                </a:lnTo>
                                <a:lnTo>
                                  <a:pt x="1118898" y="293531"/>
                                </a:lnTo>
                                <a:lnTo>
                                  <a:pt x="1126800" y="270149"/>
                                </a:lnTo>
                                <a:lnTo>
                                  <a:pt x="1134473" y="246154"/>
                                </a:lnTo>
                                <a:lnTo>
                                  <a:pt x="1141919" y="221597"/>
                                </a:lnTo>
                                <a:lnTo>
                                  <a:pt x="1149118" y="196424"/>
                                </a:lnTo>
                                <a:lnTo>
                                  <a:pt x="1156072" y="170691"/>
                                </a:lnTo>
                                <a:lnTo>
                                  <a:pt x="1162797" y="144343"/>
                                </a:lnTo>
                                <a:lnTo>
                                  <a:pt x="1169259" y="117404"/>
                                </a:lnTo>
                                <a:lnTo>
                                  <a:pt x="1175510" y="89879"/>
                                </a:lnTo>
                                <a:lnTo>
                                  <a:pt x="1181533" y="61793"/>
                                </a:lnTo>
                                <a:lnTo>
                                  <a:pt x="1187310" y="33092"/>
                                </a:lnTo>
                                <a:lnTo>
                                  <a:pt x="1192824" y="380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5" name="Freeform: Shape 2605"/>
                        <wps:cNvSpPr/>
                        <wps:spPr>
                          <a:xfrm>
                            <a:off x="764045" y="1410414"/>
                            <a:ext cx="564959" cy="934426"/>
                          </a:xfrm>
                          <a:custGeom>
                            <a:avLst/>
                            <a:gdLst>
                              <a:gd name="connsiteX0" fmla="*/ 4526 w 564959"/>
                              <a:gd name="connsiteY0" fmla="*/ 20530 h 934426"/>
                              <a:gd name="connsiteX1" fmla="*/ 35921 w 564959"/>
                              <a:gd name="connsiteY1" fmla="*/ 33435 h 934426"/>
                              <a:gd name="connsiteX2" fmla="*/ 66390 w 564959"/>
                              <a:gd name="connsiteY2" fmla="*/ 46357 h 934426"/>
                              <a:gd name="connsiteX3" fmla="*/ 95971 w 564959"/>
                              <a:gd name="connsiteY3" fmla="*/ 59261 h 934426"/>
                              <a:gd name="connsiteX4" fmla="*/ 124627 w 564959"/>
                              <a:gd name="connsiteY4" fmla="*/ 72183 h 934426"/>
                              <a:gd name="connsiteX5" fmla="*/ 152359 w 564959"/>
                              <a:gd name="connsiteY5" fmla="*/ 85087 h 934426"/>
                              <a:gd name="connsiteX6" fmla="*/ 179201 w 564959"/>
                              <a:gd name="connsiteY6" fmla="*/ 97969 h 934426"/>
                              <a:gd name="connsiteX7" fmla="*/ 205121 w 564959"/>
                              <a:gd name="connsiteY7" fmla="*/ 110866 h 934426"/>
                              <a:gd name="connsiteX8" fmla="*/ 230131 w 564959"/>
                              <a:gd name="connsiteY8" fmla="*/ 123748 h 934426"/>
                              <a:gd name="connsiteX9" fmla="*/ 254243 w 564959"/>
                              <a:gd name="connsiteY9" fmla="*/ 136647 h 934426"/>
                              <a:gd name="connsiteX10" fmla="*/ 277421 w 564959"/>
                              <a:gd name="connsiteY10" fmla="*/ 149528 h 934426"/>
                              <a:gd name="connsiteX11" fmla="*/ 299691 w 564959"/>
                              <a:gd name="connsiteY11" fmla="*/ 162387 h 934426"/>
                              <a:gd name="connsiteX12" fmla="*/ 321061 w 564959"/>
                              <a:gd name="connsiteY12" fmla="*/ 175262 h 934426"/>
                              <a:gd name="connsiteX13" fmla="*/ 341500 w 564959"/>
                              <a:gd name="connsiteY13" fmla="*/ 188120 h 934426"/>
                              <a:gd name="connsiteX14" fmla="*/ 361057 w 564959"/>
                              <a:gd name="connsiteY14" fmla="*/ 201002 h 934426"/>
                              <a:gd name="connsiteX15" fmla="*/ 379663 w 564959"/>
                              <a:gd name="connsiteY15" fmla="*/ 213861 h 934426"/>
                              <a:gd name="connsiteX16" fmla="*/ 397389 w 564959"/>
                              <a:gd name="connsiteY16" fmla="*/ 226690 h 934426"/>
                              <a:gd name="connsiteX17" fmla="*/ 414206 w 564959"/>
                              <a:gd name="connsiteY17" fmla="*/ 239548 h 934426"/>
                              <a:gd name="connsiteX18" fmla="*/ 430094 w 564959"/>
                              <a:gd name="connsiteY18" fmla="*/ 252382 h 934426"/>
                              <a:gd name="connsiteX19" fmla="*/ 445057 w 564959"/>
                              <a:gd name="connsiteY19" fmla="*/ 265218 h 934426"/>
                              <a:gd name="connsiteX20" fmla="*/ 459138 w 564959"/>
                              <a:gd name="connsiteY20" fmla="*/ 278052 h 934426"/>
                              <a:gd name="connsiteX21" fmla="*/ 472285 w 564959"/>
                              <a:gd name="connsiteY21" fmla="*/ 290888 h 934426"/>
                              <a:gd name="connsiteX22" fmla="*/ 484537 w 564959"/>
                              <a:gd name="connsiteY22" fmla="*/ 303717 h 934426"/>
                              <a:gd name="connsiteX23" fmla="*/ 495877 w 564959"/>
                              <a:gd name="connsiteY23" fmla="*/ 316528 h 934426"/>
                              <a:gd name="connsiteX24" fmla="*/ 506290 w 564959"/>
                              <a:gd name="connsiteY24" fmla="*/ 329340 h 934426"/>
                              <a:gd name="connsiteX25" fmla="*/ 515793 w 564959"/>
                              <a:gd name="connsiteY25" fmla="*/ 342153 h 934426"/>
                              <a:gd name="connsiteX26" fmla="*/ 524397 w 564959"/>
                              <a:gd name="connsiteY26" fmla="*/ 354968 h 934426"/>
                              <a:gd name="connsiteX27" fmla="*/ 532094 w 564959"/>
                              <a:gd name="connsiteY27" fmla="*/ 367751 h 934426"/>
                              <a:gd name="connsiteX28" fmla="*/ 538861 w 564959"/>
                              <a:gd name="connsiteY28" fmla="*/ 380569 h 934426"/>
                              <a:gd name="connsiteX29" fmla="*/ 544719 w 564959"/>
                              <a:gd name="connsiteY29" fmla="*/ 393352 h 934426"/>
                              <a:gd name="connsiteX30" fmla="*/ 549680 w 564959"/>
                              <a:gd name="connsiteY30" fmla="*/ 406136 h 934426"/>
                              <a:gd name="connsiteX31" fmla="*/ 553708 w 564959"/>
                              <a:gd name="connsiteY31" fmla="*/ 418901 h 934426"/>
                              <a:gd name="connsiteX32" fmla="*/ 556832 w 564959"/>
                              <a:gd name="connsiteY32" fmla="*/ 431702 h 934426"/>
                              <a:gd name="connsiteX33" fmla="*/ 559050 w 564959"/>
                              <a:gd name="connsiteY33" fmla="*/ 444468 h 934426"/>
                              <a:gd name="connsiteX34" fmla="*/ 560365 w 564959"/>
                              <a:gd name="connsiteY34" fmla="*/ 457233 h 934426"/>
                              <a:gd name="connsiteX35" fmla="*/ 560748 w 564959"/>
                              <a:gd name="connsiteY35" fmla="*/ 469999 h 934426"/>
                              <a:gd name="connsiteX36" fmla="*/ 560226 w 564959"/>
                              <a:gd name="connsiteY36" fmla="*/ 482765 h 934426"/>
                              <a:gd name="connsiteX37" fmla="*/ 558802 w 564959"/>
                              <a:gd name="connsiteY37" fmla="*/ 495513 h 934426"/>
                              <a:gd name="connsiteX38" fmla="*/ 556449 w 564959"/>
                              <a:gd name="connsiteY38" fmla="*/ 508243 h 934426"/>
                              <a:gd name="connsiteX39" fmla="*/ 553186 w 564959"/>
                              <a:gd name="connsiteY39" fmla="*/ 521009 h 934426"/>
                              <a:gd name="connsiteX40" fmla="*/ 549025 w 564959"/>
                              <a:gd name="connsiteY40" fmla="*/ 533739 h 934426"/>
                              <a:gd name="connsiteX41" fmla="*/ 543955 w 564959"/>
                              <a:gd name="connsiteY41" fmla="*/ 546487 h 934426"/>
                              <a:gd name="connsiteX42" fmla="*/ 537957 w 564959"/>
                              <a:gd name="connsiteY42" fmla="*/ 559218 h 934426"/>
                              <a:gd name="connsiteX43" fmla="*/ 531051 w 564959"/>
                              <a:gd name="connsiteY43" fmla="*/ 571948 h 934426"/>
                              <a:gd name="connsiteX44" fmla="*/ 523238 w 564959"/>
                              <a:gd name="connsiteY44" fmla="*/ 584661 h 934426"/>
                              <a:gd name="connsiteX45" fmla="*/ 514506 w 564959"/>
                              <a:gd name="connsiteY45" fmla="*/ 597392 h 934426"/>
                              <a:gd name="connsiteX46" fmla="*/ 504864 w 564959"/>
                              <a:gd name="connsiteY46" fmla="*/ 610088 h 934426"/>
                              <a:gd name="connsiteX47" fmla="*/ 494312 w 564959"/>
                              <a:gd name="connsiteY47" fmla="*/ 622801 h 934426"/>
                              <a:gd name="connsiteX48" fmla="*/ 482861 w 564959"/>
                              <a:gd name="connsiteY48" fmla="*/ 635496 h 934426"/>
                              <a:gd name="connsiteX49" fmla="*/ 470478 w 564959"/>
                              <a:gd name="connsiteY49" fmla="*/ 648209 h 934426"/>
                              <a:gd name="connsiteX50" fmla="*/ 457191 w 564959"/>
                              <a:gd name="connsiteY50" fmla="*/ 660904 h 934426"/>
                              <a:gd name="connsiteX51" fmla="*/ 442999 w 564959"/>
                              <a:gd name="connsiteY51" fmla="*/ 673600 h 934426"/>
                              <a:gd name="connsiteX52" fmla="*/ 427900 w 564959"/>
                              <a:gd name="connsiteY52" fmla="*/ 686278 h 934426"/>
                              <a:gd name="connsiteX53" fmla="*/ 411876 w 564959"/>
                              <a:gd name="connsiteY53" fmla="*/ 698955 h 934426"/>
                              <a:gd name="connsiteX54" fmla="*/ 394943 w 564959"/>
                              <a:gd name="connsiteY54" fmla="*/ 711633 h 934426"/>
                              <a:gd name="connsiteX55" fmla="*/ 377085 w 564959"/>
                              <a:gd name="connsiteY55" fmla="*/ 724293 h 934426"/>
                              <a:gd name="connsiteX56" fmla="*/ 358338 w 564959"/>
                              <a:gd name="connsiteY56" fmla="*/ 736971 h 934426"/>
                              <a:gd name="connsiteX57" fmla="*/ 338671 w 564959"/>
                              <a:gd name="connsiteY57" fmla="*/ 749632 h 934426"/>
                              <a:gd name="connsiteX58" fmla="*/ 318095 w 564959"/>
                              <a:gd name="connsiteY58" fmla="*/ 762274 h 934426"/>
                              <a:gd name="connsiteX59" fmla="*/ 296591 w 564959"/>
                              <a:gd name="connsiteY59" fmla="*/ 774935 h 934426"/>
                              <a:gd name="connsiteX60" fmla="*/ 274182 w 564959"/>
                              <a:gd name="connsiteY60" fmla="*/ 787595 h 934426"/>
                              <a:gd name="connsiteX61" fmla="*/ 250871 w 564959"/>
                              <a:gd name="connsiteY61" fmla="*/ 800238 h 934426"/>
                              <a:gd name="connsiteX62" fmla="*/ 226649 w 564959"/>
                              <a:gd name="connsiteY62" fmla="*/ 812881 h 934426"/>
                              <a:gd name="connsiteX63" fmla="*/ 201498 w 564959"/>
                              <a:gd name="connsiteY63" fmla="*/ 825506 h 934426"/>
                              <a:gd name="connsiteX64" fmla="*/ 175447 w 564959"/>
                              <a:gd name="connsiteY64" fmla="*/ 838131 h 934426"/>
                              <a:gd name="connsiteX65" fmla="*/ 148489 w 564959"/>
                              <a:gd name="connsiteY65" fmla="*/ 850774 h 934426"/>
                              <a:gd name="connsiteX66" fmla="*/ 120622 w 564959"/>
                              <a:gd name="connsiteY66" fmla="*/ 863399 h 934426"/>
                              <a:gd name="connsiteX67" fmla="*/ 91829 w 564959"/>
                              <a:gd name="connsiteY67" fmla="*/ 876006 h 934426"/>
                              <a:gd name="connsiteX68" fmla="*/ 62130 w 564959"/>
                              <a:gd name="connsiteY68" fmla="*/ 888614 h 934426"/>
                              <a:gd name="connsiteX69" fmla="*/ 31529 w 564959"/>
                              <a:gd name="connsiteY69" fmla="*/ 901222 h 934426"/>
                              <a:gd name="connsiteX70" fmla="*/ 0 w 564959"/>
                              <a:gd name="connsiteY70" fmla="*/ 913829 h 934426"/>
                              <a:gd name="connsiteX71" fmla="*/ 8350 w 564959"/>
                              <a:gd name="connsiteY71" fmla="*/ 934426 h 934426"/>
                              <a:gd name="connsiteX72" fmla="*/ 38772 w 564959"/>
                              <a:gd name="connsiteY72" fmla="*/ 921608 h 934426"/>
                              <a:gd name="connsiteX73" fmla="*/ 68338 w 564959"/>
                              <a:gd name="connsiteY73" fmla="*/ 908772 h 934426"/>
                              <a:gd name="connsiteX74" fmla="*/ 97062 w 564959"/>
                              <a:gd name="connsiteY74" fmla="*/ 895954 h 934426"/>
                              <a:gd name="connsiteX75" fmla="*/ 124922 w 564959"/>
                              <a:gd name="connsiteY75" fmla="*/ 883118 h 934426"/>
                              <a:gd name="connsiteX76" fmla="*/ 151925 w 564959"/>
                              <a:gd name="connsiteY76" fmla="*/ 870247 h 934426"/>
                              <a:gd name="connsiteX77" fmla="*/ 178095 w 564959"/>
                              <a:gd name="connsiteY77" fmla="*/ 857411 h 934426"/>
                              <a:gd name="connsiteX78" fmla="*/ 203400 w 564959"/>
                              <a:gd name="connsiteY78" fmla="*/ 844557 h 934426"/>
                              <a:gd name="connsiteX79" fmla="*/ 227824 w 564959"/>
                              <a:gd name="connsiteY79" fmla="*/ 831704 h 934426"/>
                              <a:gd name="connsiteX80" fmla="*/ 251408 w 564959"/>
                              <a:gd name="connsiteY80" fmla="*/ 818851 h 934426"/>
                              <a:gd name="connsiteX81" fmla="*/ 274159 w 564959"/>
                              <a:gd name="connsiteY81" fmla="*/ 805997 h 934426"/>
                              <a:gd name="connsiteX82" fmla="*/ 296028 w 564959"/>
                              <a:gd name="connsiteY82" fmla="*/ 793109 h 934426"/>
                              <a:gd name="connsiteX83" fmla="*/ 317052 w 564959"/>
                              <a:gd name="connsiteY83" fmla="*/ 780255 h 934426"/>
                              <a:gd name="connsiteX84" fmla="*/ 337223 w 564959"/>
                              <a:gd name="connsiteY84" fmla="*/ 767384 h 934426"/>
                              <a:gd name="connsiteX85" fmla="*/ 356531 w 564959"/>
                              <a:gd name="connsiteY85" fmla="*/ 754496 h 934426"/>
                              <a:gd name="connsiteX86" fmla="*/ 374976 w 564959"/>
                              <a:gd name="connsiteY86" fmla="*/ 741625 h 934426"/>
                              <a:gd name="connsiteX87" fmla="*/ 392592 w 564959"/>
                              <a:gd name="connsiteY87" fmla="*/ 728718 h 934426"/>
                              <a:gd name="connsiteX88" fmla="*/ 409339 w 564959"/>
                              <a:gd name="connsiteY88" fmla="*/ 715812 h 934426"/>
                              <a:gd name="connsiteX89" fmla="*/ 425227 w 564959"/>
                              <a:gd name="connsiteY89" fmla="*/ 702941 h 934426"/>
                              <a:gd name="connsiteX90" fmla="*/ 440258 w 564959"/>
                              <a:gd name="connsiteY90" fmla="*/ 690035 h 934426"/>
                              <a:gd name="connsiteX91" fmla="*/ 454427 w 564959"/>
                              <a:gd name="connsiteY91" fmla="*/ 677111 h 934426"/>
                              <a:gd name="connsiteX92" fmla="*/ 467760 w 564959"/>
                              <a:gd name="connsiteY92" fmla="*/ 664205 h 934426"/>
                              <a:gd name="connsiteX93" fmla="*/ 480236 w 564959"/>
                              <a:gd name="connsiteY93" fmla="*/ 651282 h 934426"/>
                              <a:gd name="connsiteX94" fmla="*/ 491843 w 564959"/>
                              <a:gd name="connsiteY94" fmla="*/ 638376 h 934426"/>
                              <a:gd name="connsiteX95" fmla="*/ 502599 w 564959"/>
                              <a:gd name="connsiteY95" fmla="*/ 625452 h 934426"/>
                              <a:gd name="connsiteX96" fmla="*/ 512490 w 564959"/>
                              <a:gd name="connsiteY96" fmla="*/ 612511 h 934426"/>
                              <a:gd name="connsiteX97" fmla="*/ 521540 w 564959"/>
                              <a:gd name="connsiteY97" fmla="*/ 599587 h 934426"/>
                              <a:gd name="connsiteX98" fmla="*/ 529741 w 564959"/>
                              <a:gd name="connsiteY98" fmla="*/ 586663 h 934426"/>
                              <a:gd name="connsiteX99" fmla="*/ 537072 w 564959"/>
                              <a:gd name="connsiteY99" fmla="*/ 573704 h 934426"/>
                              <a:gd name="connsiteX100" fmla="*/ 543544 w 564959"/>
                              <a:gd name="connsiteY100" fmla="*/ 560763 h 934426"/>
                              <a:gd name="connsiteX101" fmla="*/ 549181 w 564959"/>
                              <a:gd name="connsiteY101" fmla="*/ 547822 h 934426"/>
                              <a:gd name="connsiteX102" fmla="*/ 553957 w 564959"/>
                              <a:gd name="connsiteY102" fmla="*/ 534846 h 934426"/>
                              <a:gd name="connsiteX103" fmla="*/ 557873 w 564959"/>
                              <a:gd name="connsiteY103" fmla="*/ 521904 h 934426"/>
                              <a:gd name="connsiteX104" fmla="*/ 560929 w 564959"/>
                              <a:gd name="connsiteY104" fmla="*/ 508928 h 934426"/>
                              <a:gd name="connsiteX105" fmla="*/ 563123 w 564959"/>
                              <a:gd name="connsiteY105" fmla="*/ 495952 h 934426"/>
                              <a:gd name="connsiteX106" fmla="*/ 564486 w 564959"/>
                              <a:gd name="connsiteY106" fmla="*/ 482993 h 934426"/>
                              <a:gd name="connsiteX107" fmla="*/ 564960 w 564959"/>
                              <a:gd name="connsiteY107" fmla="*/ 470017 h 934426"/>
                              <a:gd name="connsiteX108" fmla="*/ 564597 w 564959"/>
                              <a:gd name="connsiteY108" fmla="*/ 457040 h 934426"/>
                              <a:gd name="connsiteX109" fmla="*/ 563396 w 564959"/>
                              <a:gd name="connsiteY109" fmla="*/ 444064 h 934426"/>
                              <a:gd name="connsiteX110" fmla="*/ 561317 w 564959"/>
                              <a:gd name="connsiteY110" fmla="*/ 431070 h 934426"/>
                              <a:gd name="connsiteX111" fmla="*/ 558395 w 564959"/>
                              <a:gd name="connsiteY111" fmla="*/ 418076 h 934426"/>
                              <a:gd name="connsiteX112" fmla="*/ 554612 w 564959"/>
                              <a:gd name="connsiteY112" fmla="*/ 405082 h 934426"/>
                              <a:gd name="connsiteX113" fmla="*/ 549977 w 564959"/>
                              <a:gd name="connsiteY113" fmla="*/ 392053 h 934426"/>
                              <a:gd name="connsiteX114" fmla="*/ 544472 w 564959"/>
                              <a:gd name="connsiteY114" fmla="*/ 379077 h 934426"/>
                              <a:gd name="connsiteX115" fmla="*/ 538113 w 564959"/>
                              <a:gd name="connsiteY115" fmla="*/ 366048 h 934426"/>
                              <a:gd name="connsiteX116" fmla="*/ 530917 w 564959"/>
                              <a:gd name="connsiteY116" fmla="*/ 353036 h 934426"/>
                              <a:gd name="connsiteX117" fmla="*/ 522857 w 564959"/>
                              <a:gd name="connsiteY117" fmla="*/ 340026 h 934426"/>
                              <a:gd name="connsiteX118" fmla="*/ 513939 w 564959"/>
                              <a:gd name="connsiteY118" fmla="*/ 326989 h 934426"/>
                              <a:gd name="connsiteX119" fmla="*/ 504181 w 564959"/>
                              <a:gd name="connsiteY119" fmla="*/ 313974 h 934426"/>
                              <a:gd name="connsiteX120" fmla="*/ 493541 w 564959"/>
                              <a:gd name="connsiteY120" fmla="*/ 300936 h 934426"/>
                              <a:gd name="connsiteX121" fmla="*/ 482068 w 564959"/>
                              <a:gd name="connsiteY121" fmla="*/ 287898 h 934426"/>
                              <a:gd name="connsiteX122" fmla="*/ 469730 w 564959"/>
                              <a:gd name="connsiteY122" fmla="*/ 274860 h 934426"/>
                              <a:gd name="connsiteX123" fmla="*/ 456536 w 564959"/>
                              <a:gd name="connsiteY123" fmla="*/ 261822 h 934426"/>
                              <a:gd name="connsiteX124" fmla="*/ 442478 w 564959"/>
                              <a:gd name="connsiteY124" fmla="*/ 248762 h 934426"/>
                              <a:gd name="connsiteX125" fmla="*/ 427585 w 564959"/>
                              <a:gd name="connsiteY125" fmla="*/ 235699 h 934426"/>
                              <a:gd name="connsiteX126" fmla="*/ 411831 w 564959"/>
                              <a:gd name="connsiteY126" fmla="*/ 222661 h 934426"/>
                              <a:gd name="connsiteX127" fmla="*/ 395216 w 564959"/>
                              <a:gd name="connsiteY127" fmla="*/ 209578 h 934426"/>
                              <a:gd name="connsiteX128" fmla="*/ 377740 w 564959"/>
                              <a:gd name="connsiteY128" fmla="*/ 196517 h 934426"/>
                              <a:gd name="connsiteX129" fmla="*/ 359429 w 564959"/>
                              <a:gd name="connsiteY129" fmla="*/ 183457 h 934426"/>
                              <a:gd name="connsiteX130" fmla="*/ 340231 w 564959"/>
                              <a:gd name="connsiteY130" fmla="*/ 170377 h 934426"/>
                              <a:gd name="connsiteX131" fmla="*/ 320199 w 564959"/>
                              <a:gd name="connsiteY131" fmla="*/ 157293 h 934426"/>
                              <a:gd name="connsiteX132" fmla="*/ 299308 w 564959"/>
                              <a:gd name="connsiteY132" fmla="*/ 144210 h 934426"/>
                              <a:gd name="connsiteX133" fmla="*/ 277578 w 564959"/>
                              <a:gd name="connsiteY133" fmla="*/ 131124 h 934426"/>
                              <a:gd name="connsiteX134" fmla="*/ 254968 w 564959"/>
                              <a:gd name="connsiteY134" fmla="*/ 118023 h 934426"/>
                              <a:gd name="connsiteX135" fmla="*/ 231515 w 564959"/>
                              <a:gd name="connsiteY135" fmla="*/ 104940 h 934426"/>
                              <a:gd name="connsiteX136" fmla="*/ 207202 w 564959"/>
                              <a:gd name="connsiteY136" fmla="*/ 91832 h 934426"/>
                              <a:gd name="connsiteX137" fmla="*/ 182035 w 564959"/>
                              <a:gd name="connsiteY137" fmla="*/ 78724 h 934426"/>
                              <a:gd name="connsiteX138" fmla="*/ 155999 w 564959"/>
                              <a:gd name="connsiteY138" fmla="*/ 65623 h 934426"/>
                              <a:gd name="connsiteX139" fmla="*/ 129135 w 564959"/>
                              <a:gd name="connsiteY139" fmla="*/ 52492 h 934426"/>
                              <a:gd name="connsiteX140" fmla="*/ 101408 w 564959"/>
                              <a:gd name="connsiteY140" fmla="*/ 39386 h 934426"/>
                              <a:gd name="connsiteX141" fmla="*/ 72815 w 564959"/>
                              <a:gd name="connsiteY141" fmla="*/ 26260 h 934426"/>
                              <a:gd name="connsiteX142" fmla="*/ 43368 w 564959"/>
                              <a:gd name="connsiteY142" fmla="*/ 13129 h 934426"/>
                              <a:gd name="connsiteX143" fmla="*/ 13054 w 564959"/>
                              <a:gd name="connsiteY143" fmla="*/ 0 h 9344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Lst>
                            <a:rect l="l" t="t" r="r" b="b"/>
                            <a:pathLst>
                              <a:path w="564959" h="934426">
                                <a:moveTo>
                                  <a:pt x="4526" y="20530"/>
                                </a:moveTo>
                                <a:lnTo>
                                  <a:pt x="35921" y="33435"/>
                                </a:lnTo>
                                <a:lnTo>
                                  <a:pt x="66390" y="46357"/>
                                </a:lnTo>
                                <a:lnTo>
                                  <a:pt x="95971" y="59261"/>
                                </a:lnTo>
                                <a:lnTo>
                                  <a:pt x="124627" y="72183"/>
                                </a:lnTo>
                                <a:lnTo>
                                  <a:pt x="152359" y="85087"/>
                                </a:lnTo>
                                <a:lnTo>
                                  <a:pt x="179201" y="97969"/>
                                </a:lnTo>
                                <a:lnTo>
                                  <a:pt x="205121" y="110866"/>
                                </a:lnTo>
                                <a:lnTo>
                                  <a:pt x="230131" y="123748"/>
                                </a:lnTo>
                                <a:lnTo>
                                  <a:pt x="254243" y="136647"/>
                                </a:lnTo>
                                <a:lnTo>
                                  <a:pt x="277421" y="149528"/>
                                </a:lnTo>
                                <a:lnTo>
                                  <a:pt x="299691" y="162387"/>
                                </a:lnTo>
                                <a:lnTo>
                                  <a:pt x="321061" y="175262"/>
                                </a:lnTo>
                                <a:lnTo>
                                  <a:pt x="341500" y="188120"/>
                                </a:lnTo>
                                <a:lnTo>
                                  <a:pt x="361057" y="201002"/>
                                </a:lnTo>
                                <a:lnTo>
                                  <a:pt x="379663" y="213861"/>
                                </a:lnTo>
                                <a:lnTo>
                                  <a:pt x="397389" y="226690"/>
                                </a:lnTo>
                                <a:lnTo>
                                  <a:pt x="414206" y="239548"/>
                                </a:lnTo>
                                <a:lnTo>
                                  <a:pt x="430094" y="252382"/>
                                </a:lnTo>
                                <a:lnTo>
                                  <a:pt x="445057" y="265218"/>
                                </a:lnTo>
                                <a:lnTo>
                                  <a:pt x="459138" y="278052"/>
                                </a:lnTo>
                                <a:lnTo>
                                  <a:pt x="472285" y="290888"/>
                                </a:lnTo>
                                <a:lnTo>
                                  <a:pt x="484537" y="303717"/>
                                </a:lnTo>
                                <a:lnTo>
                                  <a:pt x="495877" y="316528"/>
                                </a:lnTo>
                                <a:lnTo>
                                  <a:pt x="506290" y="329340"/>
                                </a:lnTo>
                                <a:lnTo>
                                  <a:pt x="515793" y="342153"/>
                                </a:lnTo>
                                <a:lnTo>
                                  <a:pt x="524397" y="354968"/>
                                </a:lnTo>
                                <a:lnTo>
                                  <a:pt x="532094" y="367751"/>
                                </a:lnTo>
                                <a:lnTo>
                                  <a:pt x="538861" y="380569"/>
                                </a:lnTo>
                                <a:lnTo>
                                  <a:pt x="544719" y="393352"/>
                                </a:lnTo>
                                <a:lnTo>
                                  <a:pt x="549680" y="406136"/>
                                </a:lnTo>
                                <a:lnTo>
                                  <a:pt x="553708" y="418901"/>
                                </a:lnTo>
                                <a:lnTo>
                                  <a:pt x="556832" y="431702"/>
                                </a:lnTo>
                                <a:lnTo>
                                  <a:pt x="559050" y="444468"/>
                                </a:lnTo>
                                <a:lnTo>
                                  <a:pt x="560365" y="457233"/>
                                </a:lnTo>
                                <a:lnTo>
                                  <a:pt x="560748" y="469999"/>
                                </a:lnTo>
                                <a:lnTo>
                                  <a:pt x="560226" y="482765"/>
                                </a:lnTo>
                                <a:lnTo>
                                  <a:pt x="558802" y="495513"/>
                                </a:lnTo>
                                <a:lnTo>
                                  <a:pt x="556449" y="508243"/>
                                </a:lnTo>
                                <a:lnTo>
                                  <a:pt x="553186" y="521009"/>
                                </a:lnTo>
                                <a:lnTo>
                                  <a:pt x="549025" y="533739"/>
                                </a:lnTo>
                                <a:lnTo>
                                  <a:pt x="543955" y="546487"/>
                                </a:lnTo>
                                <a:lnTo>
                                  <a:pt x="537957" y="559218"/>
                                </a:lnTo>
                                <a:lnTo>
                                  <a:pt x="531051" y="571948"/>
                                </a:lnTo>
                                <a:lnTo>
                                  <a:pt x="523238" y="584661"/>
                                </a:lnTo>
                                <a:lnTo>
                                  <a:pt x="514506" y="597392"/>
                                </a:lnTo>
                                <a:lnTo>
                                  <a:pt x="504864" y="610088"/>
                                </a:lnTo>
                                <a:lnTo>
                                  <a:pt x="494312" y="622801"/>
                                </a:lnTo>
                                <a:lnTo>
                                  <a:pt x="482861" y="635496"/>
                                </a:lnTo>
                                <a:lnTo>
                                  <a:pt x="470478" y="648209"/>
                                </a:lnTo>
                                <a:lnTo>
                                  <a:pt x="457191" y="660904"/>
                                </a:lnTo>
                                <a:lnTo>
                                  <a:pt x="442999" y="673600"/>
                                </a:lnTo>
                                <a:lnTo>
                                  <a:pt x="427900" y="686278"/>
                                </a:lnTo>
                                <a:lnTo>
                                  <a:pt x="411876" y="698955"/>
                                </a:lnTo>
                                <a:lnTo>
                                  <a:pt x="394943" y="711633"/>
                                </a:lnTo>
                                <a:lnTo>
                                  <a:pt x="377085" y="724293"/>
                                </a:lnTo>
                                <a:lnTo>
                                  <a:pt x="358338" y="736971"/>
                                </a:lnTo>
                                <a:lnTo>
                                  <a:pt x="338671" y="749632"/>
                                </a:lnTo>
                                <a:lnTo>
                                  <a:pt x="318095" y="762274"/>
                                </a:lnTo>
                                <a:lnTo>
                                  <a:pt x="296591" y="774935"/>
                                </a:lnTo>
                                <a:lnTo>
                                  <a:pt x="274182" y="787595"/>
                                </a:lnTo>
                                <a:lnTo>
                                  <a:pt x="250871" y="800238"/>
                                </a:lnTo>
                                <a:lnTo>
                                  <a:pt x="226649" y="812881"/>
                                </a:lnTo>
                                <a:lnTo>
                                  <a:pt x="201498" y="825506"/>
                                </a:lnTo>
                                <a:lnTo>
                                  <a:pt x="175447" y="838131"/>
                                </a:lnTo>
                                <a:lnTo>
                                  <a:pt x="148489" y="850774"/>
                                </a:lnTo>
                                <a:lnTo>
                                  <a:pt x="120622" y="863399"/>
                                </a:lnTo>
                                <a:lnTo>
                                  <a:pt x="91829" y="876006"/>
                                </a:lnTo>
                                <a:lnTo>
                                  <a:pt x="62130" y="888614"/>
                                </a:lnTo>
                                <a:lnTo>
                                  <a:pt x="31529" y="901222"/>
                                </a:lnTo>
                                <a:lnTo>
                                  <a:pt x="0" y="913829"/>
                                </a:lnTo>
                                <a:lnTo>
                                  <a:pt x="8350" y="934426"/>
                                </a:lnTo>
                                <a:lnTo>
                                  <a:pt x="38772" y="921608"/>
                                </a:lnTo>
                                <a:lnTo>
                                  <a:pt x="68338" y="908772"/>
                                </a:lnTo>
                                <a:lnTo>
                                  <a:pt x="97062" y="895954"/>
                                </a:lnTo>
                                <a:lnTo>
                                  <a:pt x="124922" y="883118"/>
                                </a:lnTo>
                                <a:lnTo>
                                  <a:pt x="151925" y="870247"/>
                                </a:lnTo>
                                <a:lnTo>
                                  <a:pt x="178095" y="857411"/>
                                </a:lnTo>
                                <a:lnTo>
                                  <a:pt x="203400" y="844557"/>
                                </a:lnTo>
                                <a:lnTo>
                                  <a:pt x="227824" y="831704"/>
                                </a:lnTo>
                                <a:lnTo>
                                  <a:pt x="251408" y="818851"/>
                                </a:lnTo>
                                <a:lnTo>
                                  <a:pt x="274159" y="805997"/>
                                </a:lnTo>
                                <a:lnTo>
                                  <a:pt x="296028" y="793109"/>
                                </a:lnTo>
                                <a:lnTo>
                                  <a:pt x="317052" y="780255"/>
                                </a:lnTo>
                                <a:lnTo>
                                  <a:pt x="337223" y="767384"/>
                                </a:lnTo>
                                <a:lnTo>
                                  <a:pt x="356531" y="754496"/>
                                </a:lnTo>
                                <a:lnTo>
                                  <a:pt x="374976" y="741625"/>
                                </a:lnTo>
                                <a:lnTo>
                                  <a:pt x="392592" y="728718"/>
                                </a:lnTo>
                                <a:lnTo>
                                  <a:pt x="409339" y="715812"/>
                                </a:lnTo>
                                <a:lnTo>
                                  <a:pt x="425227" y="702941"/>
                                </a:lnTo>
                                <a:lnTo>
                                  <a:pt x="440258" y="690035"/>
                                </a:lnTo>
                                <a:lnTo>
                                  <a:pt x="454427" y="677111"/>
                                </a:lnTo>
                                <a:lnTo>
                                  <a:pt x="467760" y="664205"/>
                                </a:lnTo>
                                <a:lnTo>
                                  <a:pt x="480236" y="651282"/>
                                </a:lnTo>
                                <a:lnTo>
                                  <a:pt x="491843" y="638376"/>
                                </a:lnTo>
                                <a:lnTo>
                                  <a:pt x="502599" y="625452"/>
                                </a:lnTo>
                                <a:lnTo>
                                  <a:pt x="512490" y="612511"/>
                                </a:lnTo>
                                <a:lnTo>
                                  <a:pt x="521540" y="599587"/>
                                </a:lnTo>
                                <a:lnTo>
                                  <a:pt x="529741" y="586663"/>
                                </a:lnTo>
                                <a:lnTo>
                                  <a:pt x="537072" y="573704"/>
                                </a:lnTo>
                                <a:lnTo>
                                  <a:pt x="543544" y="560763"/>
                                </a:lnTo>
                                <a:lnTo>
                                  <a:pt x="549181" y="547822"/>
                                </a:lnTo>
                                <a:lnTo>
                                  <a:pt x="553957" y="534846"/>
                                </a:lnTo>
                                <a:lnTo>
                                  <a:pt x="557873" y="521904"/>
                                </a:lnTo>
                                <a:lnTo>
                                  <a:pt x="560929" y="508928"/>
                                </a:lnTo>
                                <a:lnTo>
                                  <a:pt x="563123" y="495952"/>
                                </a:lnTo>
                                <a:lnTo>
                                  <a:pt x="564486" y="482993"/>
                                </a:lnTo>
                                <a:lnTo>
                                  <a:pt x="564960" y="470017"/>
                                </a:lnTo>
                                <a:lnTo>
                                  <a:pt x="564597" y="457040"/>
                                </a:lnTo>
                                <a:lnTo>
                                  <a:pt x="563396" y="444064"/>
                                </a:lnTo>
                                <a:lnTo>
                                  <a:pt x="561317" y="431070"/>
                                </a:lnTo>
                                <a:lnTo>
                                  <a:pt x="558395" y="418076"/>
                                </a:lnTo>
                                <a:lnTo>
                                  <a:pt x="554612" y="405082"/>
                                </a:lnTo>
                                <a:lnTo>
                                  <a:pt x="549977" y="392053"/>
                                </a:lnTo>
                                <a:lnTo>
                                  <a:pt x="544472" y="379077"/>
                                </a:lnTo>
                                <a:lnTo>
                                  <a:pt x="538113" y="366048"/>
                                </a:lnTo>
                                <a:lnTo>
                                  <a:pt x="530917" y="353036"/>
                                </a:lnTo>
                                <a:lnTo>
                                  <a:pt x="522857" y="340026"/>
                                </a:lnTo>
                                <a:lnTo>
                                  <a:pt x="513939" y="326989"/>
                                </a:lnTo>
                                <a:lnTo>
                                  <a:pt x="504181" y="313974"/>
                                </a:lnTo>
                                <a:lnTo>
                                  <a:pt x="493541" y="300936"/>
                                </a:lnTo>
                                <a:lnTo>
                                  <a:pt x="482068" y="287898"/>
                                </a:lnTo>
                                <a:lnTo>
                                  <a:pt x="469730" y="274860"/>
                                </a:lnTo>
                                <a:lnTo>
                                  <a:pt x="456536" y="261822"/>
                                </a:lnTo>
                                <a:lnTo>
                                  <a:pt x="442478" y="248762"/>
                                </a:lnTo>
                                <a:lnTo>
                                  <a:pt x="427585" y="235699"/>
                                </a:lnTo>
                                <a:lnTo>
                                  <a:pt x="411831" y="222661"/>
                                </a:lnTo>
                                <a:lnTo>
                                  <a:pt x="395216" y="209578"/>
                                </a:lnTo>
                                <a:lnTo>
                                  <a:pt x="377740" y="196517"/>
                                </a:lnTo>
                                <a:lnTo>
                                  <a:pt x="359429" y="183457"/>
                                </a:lnTo>
                                <a:lnTo>
                                  <a:pt x="340231" y="170377"/>
                                </a:lnTo>
                                <a:lnTo>
                                  <a:pt x="320199" y="157293"/>
                                </a:lnTo>
                                <a:lnTo>
                                  <a:pt x="299308" y="144210"/>
                                </a:lnTo>
                                <a:lnTo>
                                  <a:pt x="277578" y="131124"/>
                                </a:lnTo>
                                <a:lnTo>
                                  <a:pt x="254968" y="118023"/>
                                </a:lnTo>
                                <a:lnTo>
                                  <a:pt x="231515" y="104940"/>
                                </a:lnTo>
                                <a:lnTo>
                                  <a:pt x="207202" y="91832"/>
                                </a:lnTo>
                                <a:lnTo>
                                  <a:pt x="182035" y="78724"/>
                                </a:lnTo>
                                <a:lnTo>
                                  <a:pt x="155999" y="65623"/>
                                </a:lnTo>
                                <a:lnTo>
                                  <a:pt x="129135" y="52492"/>
                                </a:lnTo>
                                <a:lnTo>
                                  <a:pt x="101408" y="39386"/>
                                </a:lnTo>
                                <a:lnTo>
                                  <a:pt x="72815" y="26260"/>
                                </a:lnTo>
                                <a:lnTo>
                                  <a:pt x="43368" y="13129"/>
                                </a:lnTo>
                                <a:lnTo>
                                  <a:pt x="13054"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6" name="Freeform: Shape 2606"/>
                        <wps:cNvSpPr/>
                        <wps:spPr>
                          <a:xfrm>
                            <a:off x="2410898" y="1340224"/>
                            <a:ext cx="555695" cy="1151974"/>
                          </a:xfrm>
                          <a:custGeom>
                            <a:avLst/>
                            <a:gdLst>
                              <a:gd name="connsiteX0" fmla="*/ 520928 w 555695"/>
                              <a:gd name="connsiteY0" fmla="*/ 1132677 h 1151974"/>
                              <a:gd name="connsiteX1" fmla="*/ 493692 w 555695"/>
                              <a:gd name="connsiteY1" fmla="*/ 1117172 h 1151974"/>
                              <a:gd name="connsiteX2" fmla="*/ 467212 w 555695"/>
                              <a:gd name="connsiteY2" fmla="*/ 1101702 h 1151974"/>
                              <a:gd name="connsiteX3" fmla="*/ 441487 w 555695"/>
                              <a:gd name="connsiteY3" fmla="*/ 1086232 h 1151974"/>
                              <a:gd name="connsiteX4" fmla="*/ 416465 w 555695"/>
                              <a:gd name="connsiteY4" fmla="*/ 1070797 h 1151974"/>
                              <a:gd name="connsiteX5" fmla="*/ 392180 w 555695"/>
                              <a:gd name="connsiteY5" fmla="*/ 1055380 h 1151974"/>
                              <a:gd name="connsiteX6" fmla="*/ 368667 w 555695"/>
                              <a:gd name="connsiteY6" fmla="*/ 1039998 h 1151974"/>
                              <a:gd name="connsiteX7" fmla="*/ 345875 w 555695"/>
                              <a:gd name="connsiteY7" fmla="*/ 1024616 h 1151974"/>
                              <a:gd name="connsiteX8" fmla="*/ 323802 w 555695"/>
                              <a:gd name="connsiteY8" fmla="*/ 1009305 h 1151974"/>
                              <a:gd name="connsiteX9" fmla="*/ 302467 w 555695"/>
                              <a:gd name="connsiteY9" fmla="*/ 993975 h 1151974"/>
                              <a:gd name="connsiteX10" fmla="*/ 281905 w 555695"/>
                              <a:gd name="connsiteY10" fmla="*/ 978681 h 1151974"/>
                              <a:gd name="connsiteX11" fmla="*/ 262062 w 555695"/>
                              <a:gd name="connsiteY11" fmla="*/ 963405 h 1151974"/>
                              <a:gd name="connsiteX12" fmla="*/ 242957 w 555695"/>
                              <a:gd name="connsiteY12" fmla="*/ 948145 h 1151974"/>
                              <a:gd name="connsiteX13" fmla="*/ 224590 w 555695"/>
                              <a:gd name="connsiteY13" fmla="*/ 932904 h 1151974"/>
                              <a:gd name="connsiteX14" fmla="*/ 206959 w 555695"/>
                              <a:gd name="connsiteY14" fmla="*/ 917697 h 1151974"/>
                              <a:gd name="connsiteX15" fmla="*/ 190067 w 555695"/>
                              <a:gd name="connsiteY15" fmla="*/ 902526 h 1151974"/>
                              <a:gd name="connsiteX16" fmla="*/ 173930 w 555695"/>
                              <a:gd name="connsiteY16" fmla="*/ 887372 h 1151974"/>
                              <a:gd name="connsiteX17" fmla="*/ 158512 w 555695"/>
                              <a:gd name="connsiteY17" fmla="*/ 872219 h 1151974"/>
                              <a:gd name="connsiteX18" fmla="*/ 143815 w 555695"/>
                              <a:gd name="connsiteY18" fmla="*/ 857100 h 1151974"/>
                              <a:gd name="connsiteX19" fmla="*/ 129907 w 555695"/>
                              <a:gd name="connsiteY19" fmla="*/ 842034 h 1151974"/>
                              <a:gd name="connsiteX20" fmla="*/ 116703 w 555695"/>
                              <a:gd name="connsiteY20" fmla="*/ 826951 h 1151974"/>
                              <a:gd name="connsiteX21" fmla="*/ 104235 w 555695"/>
                              <a:gd name="connsiteY21" fmla="*/ 811902 h 1151974"/>
                              <a:gd name="connsiteX22" fmla="*/ 92505 w 555695"/>
                              <a:gd name="connsiteY22" fmla="*/ 796889 h 1151974"/>
                              <a:gd name="connsiteX23" fmla="*/ 81530 w 555695"/>
                              <a:gd name="connsiteY23" fmla="*/ 781893 h 1151974"/>
                              <a:gd name="connsiteX24" fmla="*/ 71276 w 555695"/>
                              <a:gd name="connsiteY24" fmla="*/ 766898 h 1151974"/>
                              <a:gd name="connsiteX25" fmla="*/ 61776 w 555695"/>
                              <a:gd name="connsiteY25" fmla="*/ 751955 h 1151974"/>
                              <a:gd name="connsiteX26" fmla="*/ 53013 w 555695"/>
                              <a:gd name="connsiteY26" fmla="*/ 737012 h 1151974"/>
                              <a:gd name="connsiteX27" fmla="*/ 44971 w 555695"/>
                              <a:gd name="connsiteY27" fmla="*/ 722121 h 1151974"/>
                              <a:gd name="connsiteX28" fmla="*/ 37684 w 555695"/>
                              <a:gd name="connsiteY28" fmla="*/ 707231 h 1151974"/>
                              <a:gd name="connsiteX29" fmla="*/ 31116 w 555695"/>
                              <a:gd name="connsiteY29" fmla="*/ 692358 h 1151974"/>
                              <a:gd name="connsiteX30" fmla="*/ 25304 w 555695"/>
                              <a:gd name="connsiteY30" fmla="*/ 677538 h 1151974"/>
                              <a:gd name="connsiteX31" fmla="*/ 20229 w 555695"/>
                              <a:gd name="connsiteY31" fmla="*/ 662701 h 1151974"/>
                              <a:gd name="connsiteX32" fmla="*/ 15892 w 555695"/>
                              <a:gd name="connsiteY32" fmla="*/ 647933 h 1151974"/>
                              <a:gd name="connsiteX33" fmla="*/ 12292 w 555695"/>
                              <a:gd name="connsiteY33" fmla="*/ 633166 h 1151974"/>
                              <a:gd name="connsiteX34" fmla="*/ 9413 w 555695"/>
                              <a:gd name="connsiteY34" fmla="*/ 618416 h 1151974"/>
                              <a:gd name="connsiteX35" fmla="*/ 7305 w 555695"/>
                              <a:gd name="connsiteY35" fmla="*/ 603701 h 1151974"/>
                              <a:gd name="connsiteX36" fmla="*/ 5901 w 555695"/>
                              <a:gd name="connsiteY36" fmla="*/ 588986 h 1151974"/>
                              <a:gd name="connsiteX37" fmla="*/ 5268 w 555695"/>
                              <a:gd name="connsiteY37" fmla="*/ 574324 h 1151974"/>
                              <a:gd name="connsiteX38" fmla="*/ 5339 w 555695"/>
                              <a:gd name="connsiteY38" fmla="*/ 559680 h 1151974"/>
                              <a:gd name="connsiteX39" fmla="*/ 6182 w 555695"/>
                              <a:gd name="connsiteY39" fmla="*/ 545035 h 1151974"/>
                              <a:gd name="connsiteX40" fmla="*/ 7744 w 555695"/>
                              <a:gd name="connsiteY40" fmla="*/ 530426 h 1151974"/>
                              <a:gd name="connsiteX41" fmla="*/ 10045 w 555695"/>
                              <a:gd name="connsiteY41" fmla="*/ 515852 h 1151974"/>
                              <a:gd name="connsiteX42" fmla="*/ 13083 w 555695"/>
                              <a:gd name="connsiteY42" fmla="*/ 501277 h 1151974"/>
                              <a:gd name="connsiteX43" fmla="*/ 16858 w 555695"/>
                              <a:gd name="connsiteY43" fmla="*/ 486738 h 1151974"/>
                              <a:gd name="connsiteX44" fmla="*/ 21388 w 555695"/>
                              <a:gd name="connsiteY44" fmla="*/ 472234 h 1151974"/>
                              <a:gd name="connsiteX45" fmla="*/ 26639 w 555695"/>
                              <a:gd name="connsiteY45" fmla="*/ 457748 h 1151974"/>
                              <a:gd name="connsiteX46" fmla="*/ 32644 w 555695"/>
                              <a:gd name="connsiteY46" fmla="*/ 443261 h 1151974"/>
                              <a:gd name="connsiteX47" fmla="*/ 39370 w 555695"/>
                              <a:gd name="connsiteY47" fmla="*/ 428827 h 1151974"/>
                              <a:gd name="connsiteX48" fmla="*/ 46832 w 555695"/>
                              <a:gd name="connsiteY48" fmla="*/ 414404 h 1151974"/>
                              <a:gd name="connsiteX49" fmla="*/ 55050 w 555695"/>
                              <a:gd name="connsiteY49" fmla="*/ 400006 h 1151974"/>
                              <a:gd name="connsiteX50" fmla="*/ 63988 w 555695"/>
                              <a:gd name="connsiteY50" fmla="*/ 385635 h 1151974"/>
                              <a:gd name="connsiteX51" fmla="*/ 73681 w 555695"/>
                              <a:gd name="connsiteY51" fmla="*/ 371282 h 1151974"/>
                              <a:gd name="connsiteX52" fmla="*/ 84077 w 555695"/>
                              <a:gd name="connsiteY52" fmla="*/ 356957 h 1151974"/>
                              <a:gd name="connsiteX53" fmla="*/ 95244 w 555695"/>
                              <a:gd name="connsiteY53" fmla="*/ 342627 h 1151974"/>
                              <a:gd name="connsiteX54" fmla="*/ 107150 w 555695"/>
                              <a:gd name="connsiteY54" fmla="*/ 328344 h 1151974"/>
                              <a:gd name="connsiteX55" fmla="*/ 119793 w 555695"/>
                              <a:gd name="connsiteY55" fmla="*/ 314084 h 1151974"/>
                              <a:gd name="connsiteX56" fmla="*/ 133156 w 555695"/>
                              <a:gd name="connsiteY56" fmla="*/ 299847 h 1151974"/>
                              <a:gd name="connsiteX57" fmla="*/ 147292 w 555695"/>
                              <a:gd name="connsiteY57" fmla="*/ 285633 h 1151974"/>
                              <a:gd name="connsiteX58" fmla="*/ 162130 w 555695"/>
                              <a:gd name="connsiteY58" fmla="*/ 271441 h 1151974"/>
                              <a:gd name="connsiteX59" fmla="*/ 177740 w 555695"/>
                              <a:gd name="connsiteY59" fmla="*/ 257273 h 1151974"/>
                              <a:gd name="connsiteX60" fmla="*/ 194053 w 555695"/>
                              <a:gd name="connsiteY60" fmla="*/ 243123 h 1151974"/>
                              <a:gd name="connsiteX61" fmla="*/ 211121 w 555695"/>
                              <a:gd name="connsiteY61" fmla="*/ 229020 h 1151974"/>
                              <a:gd name="connsiteX62" fmla="*/ 228927 w 555695"/>
                              <a:gd name="connsiteY62" fmla="*/ 214921 h 1151974"/>
                              <a:gd name="connsiteX63" fmla="*/ 247470 w 555695"/>
                              <a:gd name="connsiteY63" fmla="*/ 200840 h 1151974"/>
                              <a:gd name="connsiteX64" fmla="*/ 266750 w 555695"/>
                              <a:gd name="connsiteY64" fmla="*/ 186782 h 1151974"/>
                              <a:gd name="connsiteX65" fmla="*/ 286769 w 555695"/>
                              <a:gd name="connsiteY65" fmla="*/ 172754 h 1151974"/>
                              <a:gd name="connsiteX66" fmla="*/ 307524 w 555695"/>
                              <a:gd name="connsiteY66" fmla="*/ 158742 h 1151974"/>
                              <a:gd name="connsiteX67" fmla="*/ 329035 w 555695"/>
                              <a:gd name="connsiteY67" fmla="*/ 144754 h 1151974"/>
                              <a:gd name="connsiteX68" fmla="*/ 351248 w 555695"/>
                              <a:gd name="connsiteY68" fmla="*/ 130807 h 1151974"/>
                              <a:gd name="connsiteX69" fmla="*/ 374234 w 555695"/>
                              <a:gd name="connsiteY69" fmla="*/ 116864 h 1151974"/>
                              <a:gd name="connsiteX70" fmla="*/ 397939 w 555695"/>
                              <a:gd name="connsiteY70" fmla="*/ 102945 h 1151974"/>
                              <a:gd name="connsiteX71" fmla="*/ 422382 w 555695"/>
                              <a:gd name="connsiteY71" fmla="*/ 89045 h 1151974"/>
                              <a:gd name="connsiteX72" fmla="*/ 447563 w 555695"/>
                              <a:gd name="connsiteY72" fmla="*/ 75196 h 1151974"/>
                              <a:gd name="connsiteX73" fmla="*/ 473481 w 555695"/>
                              <a:gd name="connsiteY73" fmla="*/ 61342 h 1151974"/>
                              <a:gd name="connsiteX74" fmla="*/ 500154 w 555695"/>
                              <a:gd name="connsiteY74" fmla="*/ 47509 h 1151974"/>
                              <a:gd name="connsiteX75" fmla="*/ 527565 w 555695"/>
                              <a:gd name="connsiteY75" fmla="*/ 33724 h 1151974"/>
                              <a:gd name="connsiteX76" fmla="*/ 555696 w 555695"/>
                              <a:gd name="connsiteY76" fmla="*/ 19939 h 1151974"/>
                              <a:gd name="connsiteX77" fmla="*/ 545845 w 555695"/>
                              <a:gd name="connsiteY77" fmla="*/ 0 h 1151974"/>
                              <a:gd name="connsiteX78" fmla="*/ 517977 w 555695"/>
                              <a:gd name="connsiteY78" fmla="*/ 14306 h 1151974"/>
                              <a:gd name="connsiteX79" fmla="*/ 490795 w 555695"/>
                              <a:gd name="connsiteY79" fmla="*/ 28631 h 1151974"/>
                              <a:gd name="connsiteX80" fmla="*/ 464385 w 555695"/>
                              <a:gd name="connsiteY80" fmla="*/ 42983 h 1151974"/>
                              <a:gd name="connsiteX81" fmla="*/ 438695 w 555695"/>
                              <a:gd name="connsiteY81" fmla="*/ 57359 h 1151974"/>
                              <a:gd name="connsiteX82" fmla="*/ 413725 w 555695"/>
                              <a:gd name="connsiteY82" fmla="*/ 71730 h 1151974"/>
                              <a:gd name="connsiteX83" fmla="*/ 389511 w 555695"/>
                              <a:gd name="connsiteY83" fmla="*/ 86148 h 1151974"/>
                              <a:gd name="connsiteX84" fmla="*/ 366016 w 555695"/>
                              <a:gd name="connsiteY84" fmla="*/ 100587 h 1151974"/>
                              <a:gd name="connsiteX85" fmla="*/ 343241 w 555695"/>
                              <a:gd name="connsiteY85" fmla="*/ 115058 h 1151974"/>
                              <a:gd name="connsiteX86" fmla="*/ 321186 w 555695"/>
                              <a:gd name="connsiteY86" fmla="*/ 129544 h 1151974"/>
                              <a:gd name="connsiteX87" fmla="*/ 299903 w 555695"/>
                              <a:gd name="connsiteY87" fmla="*/ 144046 h 1151974"/>
                              <a:gd name="connsiteX88" fmla="*/ 279323 w 555695"/>
                              <a:gd name="connsiteY88" fmla="*/ 158580 h 1151974"/>
                              <a:gd name="connsiteX89" fmla="*/ 259498 w 555695"/>
                              <a:gd name="connsiteY89" fmla="*/ 173135 h 1151974"/>
                              <a:gd name="connsiteX90" fmla="*/ 240358 w 555695"/>
                              <a:gd name="connsiteY90" fmla="*/ 187715 h 1151974"/>
                              <a:gd name="connsiteX91" fmla="*/ 221973 w 555695"/>
                              <a:gd name="connsiteY91" fmla="*/ 202289 h 1151974"/>
                              <a:gd name="connsiteX92" fmla="*/ 204326 w 555695"/>
                              <a:gd name="connsiteY92" fmla="*/ 216914 h 1151974"/>
                              <a:gd name="connsiteX93" fmla="*/ 187416 w 555695"/>
                              <a:gd name="connsiteY93" fmla="*/ 231557 h 1151974"/>
                              <a:gd name="connsiteX94" fmla="*/ 171243 w 555695"/>
                              <a:gd name="connsiteY94" fmla="*/ 246222 h 1151974"/>
                              <a:gd name="connsiteX95" fmla="*/ 155773 w 555695"/>
                              <a:gd name="connsiteY95" fmla="*/ 260913 h 1151974"/>
                              <a:gd name="connsiteX96" fmla="*/ 141040 w 555695"/>
                              <a:gd name="connsiteY96" fmla="*/ 275624 h 1151974"/>
                              <a:gd name="connsiteX97" fmla="*/ 127045 w 555695"/>
                              <a:gd name="connsiteY97" fmla="*/ 290360 h 1151974"/>
                              <a:gd name="connsiteX98" fmla="*/ 113788 w 555695"/>
                              <a:gd name="connsiteY98" fmla="*/ 305118 h 1151974"/>
                              <a:gd name="connsiteX99" fmla="*/ 101250 w 555695"/>
                              <a:gd name="connsiteY99" fmla="*/ 319902 h 1151974"/>
                              <a:gd name="connsiteX100" fmla="*/ 89450 w 555695"/>
                              <a:gd name="connsiteY100" fmla="*/ 334706 h 1151974"/>
                              <a:gd name="connsiteX101" fmla="*/ 78387 w 555695"/>
                              <a:gd name="connsiteY101" fmla="*/ 349529 h 1151974"/>
                              <a:gd name="connsiteX102" fmla="*/ 68044 w 555695"/>
                              <a:gd name="connsiteY102" fmla="*/ 364381 h 1151974"/>
                              <a:gd name="connsiteX103" fmla="*/ 58422 w 555695"/>
                              <a:gd name="connsiteY103" fmla="*/ 379249 h 1151974"/>
                              <a:gd name="connsiteX104" fmla="*/ 49554 w 555695"/>
                              <a:gd name="connsiteY104" fmla="*/ 394148 h 1151974"/>
                              <a:gd name="connsiteX105" fmla="*/ 41389 w 555695"/>
                              <a:gd name="connsiteY105" fmla="*/ 409063 h 1151974"/>
                              <a:gd name="connsiteX106" fmla="*/ 33979 w 555695"/>
                              <a:gd name="connsiteY106" fmla="*/ 423999 h 1151974"/>
                              <a:gd name="connsiteX107" fmla="*/ 27288 w 555695"/>
                              <a:gd name="connsiteY107" fmla="*/ 438959 h 1151974"/>
                              <a:gd name="connsiteX108" fmla="*/ 21336 w 555695"/>
                              <a:gd name="connsiteY108" fmla="*/ 453972 h 1151974"/>
                              <a:gd name="connsiteX109" fmla="*/ 16120 w 555695"/>
                              <a:gd name="connsiteY109" fmla="*/ 468986 h 1151974"/>
                              <a:gd name="connsiteX110" fmla="*/ 11607 w 555695"/>
                              <a:gd name="connsiteY110" fmla="*/ 483999 h 1151974"/>
                              <a:gd name="connsiteX111" fmla="*/ 7850 w 555695"/>
                              <a:gd name="connsiteY111" fmla="*/ 499065 h 1151974"/>
                              <a:gd name="connsiteX112" fmla="*/ 4812 w 555695"/>
                              <a:gd name="connsiteY112" fmla="*/ 514131 h 1151974"/>
                              <a:gd name="connsiteX113" fmla="*/ 2529 w 555695"/>
                              <a:gd name="connsiteY113" fmla="*/ 529232 h 1151974"/>
                              <a:gd name="connsiteX114" fmla="*/ 949 w 555695"/>
                              <a:gd name="connsiteY114" fmla="*/ 544350 h 1151974"/>
                              <a:gd name="connsiteX115" fmla="*/ 106 w 555695"/>
                              <a:gd name="connsiteY115" fmla="*/ 559504 h 1151974"/>
                              <a:gd name="connsiteX116" fmla="*/ 1 w 555695"/>
                              <a:gd name="connsiteY116" fmla="*/ 574658 h 1151974"/>
                              <a:gd name="connsiteX117" fmla="*/ 633 w 555695"/>
                              <a:gd name="connsiteY117" fmla="*/ 589864 h 1151974"/>
                              <a:gd name="connsiteX118" fmla="*/ 1985 w 555695"/>
                              <a:gd name="connsiteY118" fmla="*/ 605088 h 1151974"/>
                              <a:gd name="connsiteX119" fmla="*/ 4075 w 555695"/>
                              <a:gd name="connsiteY119" fmla="*/ 620312 h 1151974"/>
                              <a:gd name="connsiteX120" fmla="*/ 6884 w 555695"/>
                              <a:gd name="connsiteY120" fmla="*/ 635571 h 1151974"/>
                              <a:gd name="connsiteX121" fmla="*/ 10431 w 555695"/>
                              <a:gd name="connsiteY121" fmla="*/ 650848 h 1151974"/>
                              <a:gd name="connsiteX122" fmla="*/ 14716 w 555695"/>
                              <a:gd name="connsiteY122" fmla="*/ 666177 h 1151974"/>
                              <a:gd name="connsiteX123" fmla="*/ 19703 w 555695"/>
                              <a:gd name="connsiteY123" fmla="*/ 681489 h 1151974"/>
                              <a:gd name="connsiteX124" fmla="*/ 25462 w 555695"/>
                              <a:gd name="connsiteY124" fmla="*/ 696853 h 1151974"/>
                              <a:gd name="connsiteX125" fmla="*/ 31924 w 555695"/>
                              <a:gd name="connsiteY125" fmla="*/ 712218 h 1151974"/>
                              <a:gd name="connsiteX126" fmla="*/ 39141 w 555695"/>
                              <a:gd name="connsiteY126" fmla="*/ 727600 h 1151974"/>
                              <a:gd name="connsiteX127" fmla="*/ 47061 w 555695"/>
                              <a:gd name="connsiteY127" fmla="*/ 743052 h 1151974"/>
                              <a:gd name="connsiteX128" fmla="*/ 55718 w 555695"/>
                              <a:gd name="connsiteY128" fmla="*/ 758487 h 1151974"/>
                              <a:gd name="connsiteX129" fmla="*/ 65112 w 555695"/>
                              <a:gd name="connsiteY129" fmla="*/ 773939 h 1151974"/>
                              <a:gd name="connsiteX130" fmla="*/ 75244 w 555695"/>
                              <a:gd name="connsiteY130" fmla="*/ 789426 h 1151974"/>
                              <a:gd name="connsiteX131" fmla="*/ 86096 w 555695"/>
                              <a:gd name="connsiteY131" fmla="*/ 804949 h 1151974"/>
                              <a:gd name="connsiteX132" fmla="*/ 97685 w 555695"/>
                              <a:gd name="connsiteY132" fmla="*/ 820471 h 1151974"/>
                              <a:gd name="connsiteX133" fmla="*/ 110012 w 555695"/>
                              <a:gd name="connsiteY133" fmla="*/ 836029 h 1151974"/>
                              <a:gd name="connsiteX134" fmla="*/ 123042 w 555695"/>
                              <a:gd name="connsiteY134" fmla="*/ 851622 h 1151974"/>
                              <a:gd name="connsiteX135" fmla="*/ 136826 w 555695"/>
                              <a:gd name="connsiteY135" fmla="*/ 867214 h 1151974"/>
                              <a:gd name="connsiteX136" fmla="*/ 151330 w 555695"/>
                              <a:gd name="connsiteY136" fmla="*/ 882842 h 1151974"/>
                              <a:gd name="connsiteX137" fmla="*/ 166572 w 555695"/>
                              <a:gd name="connsiteY137" fmla="*/ 898505 h 1151974"/>
                              <a:gd name="connsiteX138" fmla="*/ 182552 w 555695"/>
                              <a:gd name="connsiteY138" fmla="*/ 914168 h 1151974"/>
                              <a:gd name="connsiteX139" fmla="*/ 199268 w 555695"/>
                              <a:gd name="connsiteY139" fmla="*/ 929849 h 1151974"/>
                              <a:gd name="connsiteX140" fmla="*/ 216688 w 555695"/>
                              <a:gd name="connsiteY140" fmla="*/ 945582 h 1151974"/>
                              <a:gd name="connsiteX141" fmla="*/ 234862 w 555695"/>
                              <a:gd name="connsiteY141" fmla="*/ 961315 h 1151974"/>
                              <a:gd name="connsiteX142" fmla="*/ 253739 w 555695"/>
                              <a:gd name="connsiteY142" fmla="*/ 977066 h 1151974"/>
                              <a:gd name="connsiteX143" fmla="*/ 273388 w 555695"/>
                              <a:gd name="connsiteY143" fmla="*/ 992869 h 1151974"/>
                              <a:gd name="connsiteX144" fmla="*/ 293740 w 555695"/>
                              <a:gd name="connsiteY144" fmla="*/ 1008655 h 1151974"/>
                              <a:gd name="connsiteX145" fmla="*/ 314829 w 555695"/>
                              <a:gd name="connsiteY145" fmla="*/ 1024511 h 1151974"/>
                              <a:gd name="connsiteX146" fmla="*/ 336656 w 555695"/>
                              <a:gd name="connsiteY146" fmla="*/ 1040350 h 1151974"/>
                              <a:gd name="connsiteX147" fmla="*/ 359202 w 555695"/>
                              <a:gd name="connsiteY147" fmla="*/ 1056223 h 1151974"/>
                              <a:gd name="connsiteX148" fmla="*/ 382469 w 555695"/>
                              <a:gd name="connsiteY148" fmla="*/ 1072132 h 1151974"/>
                              <a:gd name="connsiteX149" fmla="*/ 406491 w 555695"/>
                              <a:gd name="connsiteY149" fmla="*/ 1088041 h 1151974"/>
                              <a:gd name="connsiteX150" fmla="*/ 431233 w 555695"/>
                              <a:gd name="connsiteY150" fmla="*/ 1104002 h 1151974"/>
                              <a:gd name="connsiteX151" fmla="*/ 456712 w 555695"/>
                              <a:gd name="connsiteY151" fmla="*/ 1119964 h 1151974"/>
                              <a:gd name="connsiteX152" fmla="*/ 482911 w 555695"/>
                              <a:gd name="connsiteY152" fmla="*/ 1135960 h 1151974"/>
                              <a:gd name="connsiteX153" fmla="*/ 509847 w 555695"/>
                              <a:gd name="connsiteY153" fmla="*/ 1151974 h 11519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Lst>
                            <a:rect l="l" t="t" r="r" b="b"/>
                            <a:pathLst>
                              <a:path w="555695" h="1151974">
                                <a:moveTo>
                                  <a:pt x="520928" y="1132677"/>
                                </a:moveTo>
                                <a:lnTo>
                                  <a:pt x="493692" y="1117172"/>
                                </a:lnTo>
                                <a:lnTo>
                                  <a:pt x="467212" y="1101702"/>
                                </a:lnTo>
                                <a:lnTo>
                                  <a:pt x="441487" y="1086232"/>
                                </a:lnTo>
                                <a:lnTo>
                                  <a:pt x="416465" y="1070797"/>
                                </a:lnTo>
                                <a:lnTo>
                                  <a:pt x="392180" y="1055380"/>
                                </a:lnTo>
                                <a:lnTo>
                                  <a:pt x="368667" y="1039998"/>
                                </a:lnTo>
                                <a:lnTo>
                                  <a:pt x="345875" y="1024616"/>
                                </a:lnTo>
                                <a:lnTo>
                                  <a:pt x="323802" y="1009305"/>
                                </a:lnTo>
                                <a:lnTo>
                                  <a:pt x="302467" y="993975"/>
                                </a:lnTo>
                                <a:lnTo>
                                  <a:pt x="281905" y="978681"/>
                                </a:lnTo>
                                <a:lnTo>
                                  <a:pt x="262062" y="963405"/>
                                </a:lnTo>
                                <a:lnTo>
                                  <a:pt x="242957" y="948145"/>
                                </a:lnTo>
                                <a:lnTo>
                                  <a:pt x="224590" y="932904"/>
                                </a:lnTo>
                                <a:lnTo>
                                  <a:pt x="206959" y="917697"/>
                                </a:lnTo>
                                <a:lnTo>
                                  <a:pt x="190067" y="902526"/>
                                </a:lnTo>
                                <a:lnTo>
                                  <a:pt x="173930" y="887372"/>
                                </a:lnTo>
                                <a:lnTo>
                                  <a:pt x="158512" y="872219"/>
                                </a:lnTo>
                                <a:lnTo>
                                  <a:pt x="143815" y="857100"/>
                                </a:lnTo>
                                <a:lnTo>
                                  <a:pt x="129907" y="842034"/>
                                </a:lnTo>
                                <a:lnTo>
                                  <a:pt x="116703" y="826951"/>
                                </a:lnTo>
                                <a:lnTo>
                                  <a:pt x="104235" y="811902"/>
                                </a:lnTo>
                                <a:lnTo>
                                  <a:pt x="92505" y="796889"/>
                                </a:lnTo>
                                <a:lnTo>
                                  <a:pt x="81530" y="781893"/>
                                </a:lnTo>
                                <a:lnTo>
                                  <a:pt x="71276" y="766898"/>
                                </a:lnTo>
                                <a:lnTo>
                                  <a:pt x="61776" y="751955"/>
                                </a:lnTo>
                                <a:lnTo>
                                  <a:pt x="53013" y="737012"/>
                                </a:lnTo>
                                <a:lnTo>
                                  <a:pt x="44971" y="722121"/>
                                </a:lnTo>
                                <a:lnTo>
                                  <a:pt x="37684" y="707231"/>
                                </a:lnTo>
                                <a:lnTo>
                                  <a:pt x="31116" y="692358"/>
                                </a:lnTo>
                                <a:lnTo>
                                  <a:pt x="25304" y="677538"/>
                                </a:lnTo>
                                <a:lnTo>
                                  <a:pt x="20229" y="662701"/>
                                </a:lnTo>
                                <a:lnTo>
                                  <a:pt x="15892" y="647933"/>
                                </a:lnTo>
                                <a:lnTo>
                                  <a:pt x="12292" y="633166"/>
                                </a:lnTo>
                                <a:lnTo>
                                  <a:pt x="9413" y="618416"/>
                                </a:lnTo>
                                <a:lnTo>
                                  <a:pt x="7305" y="603701"/>
                                </a:lnTo>
                                <a:lnTo>
                                  <a:pt x="5901" y="588986"/>
                                </a:lnTo>
                                <a:lnTo>
                                  <a:pt x="5268" y="574324"/>
                                </a:lnTo>
                                <a:lnTo>
                                  <a:pt x="5339" y="559680"/>
                                </a:lnTo>
                                <a:lnTo>
                                  <a:pt x="6182" y="545035"/>
                                </a:lnTo>
                                <a:lnTo>
                                  <a:pt x="7744" y="530426"/>
                                </a:lnTo>
                                <a:lnTo>
                                  <a:pt x="10045" y="515852"/>
                                </a:lnTo>
                                <a:lnTo>
                                  <a:pt x="13083" y="501277"/>
                                </a:lnTo>
                                <a:lnTo>
                                  <a:pt x="16858" y="486738"/>
                                </a:lnTo>
                                <a:lnTo>
                                  <a:pt x="21388" y="472234"/>
                                </a:lnTo>
                                <a:lnTo>
                                  <a:pt x="26639" y="457748"/>
                                </a:lnTo>
                                <a:lnTo>
                                  <a:pt x="32644" y="443261"/>
                                </a:lnTo>
                                <a:lnTo>
                                  <a:pt x="39370" y="428827"/>
                                </a:lnTo>
                                <a:lnTo>
                                  <a:pt x="46832" y="414404"/>
                                </a:lnTo>
                                <a:lnTo>
                                  <a:pt x="55050" y="400006"/>
                                </a:lnTo>
                                <a:lnTo>
                                  <a:pt x="63988" y="385635"/>
                                </a:lnTo>
                                <a:lnTo>
                                  <a:pt x="73681" y="371282"/>
                                </a:lnTo>
                                <a:lnTo>
                                  <a:pt x="84077" y="356957"/>
                                </a:lnTo>
                                <a:lnTo>
                                  <a:pt x="95244" y="342627"/>
                                </a:lnTo>
                                <a:lnTo>
                                  <a:pt x="107150" y="328344"/>
                                </a:lnTo>
                                <a:lnTo>
                                  <a:pt x="119793" y="314084"/>
                                </a:lnTo>
                                <a:lnTo>
                                  <a:pt x="133156" y="299847"/>
                                </a:lnTo>
                                <a:lnTo>
                                  <a:pt x="147292" y="285633"/>
                                </a:lnTo>
                                <a:lnTo>
                                  <a:pt x="162130" y="271441"/>
                                </a:lnTo>
                                <a:lnTo>
                                  <a:pt x="177740" y="257273"/>
                                </a:lnTo>
                                <a:lnTo>
                                  <a:pt x="194053" y="243123"/>
                                </a:lnTo>
                                <a:lnTo>
                                  <a:pt x="211121" y="229020"/>
                                </a:lnTo>
                                <a:lnTo>
                                  <a:pt x="228927" y="214921"/>
                                </a:lnTo>
                                <a:lnTo>
                                  <a:pt x="247470" y="200840"/>
                                </a:lnTo>
                                <a:lnTo>
                                  <a:pt x="266750" y="186782"/>
                                </a:lnTo>
                                <a:lnTo>
                                  <a:pt x="286769" y="172754"/>
                                </a:lnTo>
                                <a:lnTo>
                                  <a:pt x="307524" y="158742"/>
                                </a:lnTo>
                                <a:lnTo>
                                  <a:pt x="329035" y="144754"/>
                                </a:lnTo>
                                <a:lnTo>
                                  <a:pt x="351248" y="130807"/>
                                </a:lnTo>
                                <a:lnTo>
                                  <a:pt x="374234" y="116864"/>
                                </a:lnTo>
                                <a:lnTo>
                                  <a:pt x="397939" y="102945"/>
                                </a:lnTo>
                                <a:lnTo>
                                  <a:pt x="422382" y="89045"/>
                                </a:lnTo>
                                <a:lnTo>
                                  <a:pt x="447563" y="75196"/>
                                </a:lnTo>
                                <a:lnTo>
                                  <a:pt x="473481" y="61342"/>
                                </a:lnTo>
                                <a:lnTo>
                                  <a:pt x="500154" y="47509"/>
                                </a:lnTo>
                                <a:lnTo>
                                  <a:pt x="527565" y="33724"/>
                                </a:lnTo>
                                <a:lnTo>
                                  <a:pt x="555696" y="19939"/>
                                </a:lnTo>
                                <a:lnTo>
                                  <a:pt x="545845" y="0"/>
                                </a:lnTo>
                                <a:lnTo>
                                  <a:pt x="517977" y="14306"/>
                                </a:lnTo>
                                <a:lnTo>
                                  <a:pt x="490795" y="28631"/>
                                </a:lnTo>
                                <a:lnTo>
                                  <a:pt x="464385" y="42983"/>
                                </a:lnTo>
                                <a:lnTo>
                                  <a:pt x="438695" y="57359"/>
                                </a:lnTo>
                                <a:lnTo>
                                  <a:pt x="413725" y="71730"/>
                                </a:lnTo>
                                <a:lnTo>
                                  <a:pt x="389511" y="86148"/>
                                </a:lnTo>
                                <a:lnTo>
                                  <a:pt x="366016" y="100587"/>
                                </a:lnTo>
                                <a:lnTo>
                                  <a:pt x="343241" y="115058"/>
                                </a:lnTo>
                                <a:lnTo>
                                  <a:pt x="321186" y="129544"/>
                                </a:lnTo>
                                <a:lnTo>
                                  <a:pt x="299903" y="144046"/>
                                </a:lnTo>
                                <a:lnTo>
                                  <a:pt x="279323" y="158580"/>
                                </a:lnTo>
                                <a:lnTo>
                                  <a:pt x="259498" y="173135"/>
                                </a:lnTo>
                                <a:lnTo>
                                  <a:pt x="240358" y="187715"/>
                                </a:lnTo>
                                <a:lnTo>
                                  <a:pt x="221973" y="202289"/>
                                </a:lnTo>
                                <a:lnTo>
                                  <a:pt x="204326" y="216914"/>
                                </a:lnTo>
                                <a:lnTo>
                                  <a:pt x="187416" y="231557"/>
                                </a:lnTo>
                                <a:lnTo>
                                  <a:pt x="171243" y="246222"/>
                                </a:lnTo>
                                <a:lnTo>
                                  <a:pt x="155773" y="260913"/>
                                </a:lnTo>
                                <a:lnTo>
                                  <a:pt x="141040" y="275624"/>
                                </a:lnTo>
                                <a:lnTo>
                                  <a:pt x="127045" y="290360"/>
                                </a:lnTo>
                                <a:lnTo>
                                  <a:pt x="113788" y="305118"/>
                                </a:lnTo>
                                <a:lnTo>
                                  <a:pt x="101250" y="319902"/>
                                </a:lnTo>
                                <a:lnTo>
                                  <a:pt x="89450" y="334706"/>
                                </a:lnTo>
                                <a:lnTo>
                                  <a:pt x="78387" y="349529"/>
                                </a:lnTo>
                                <a:lnTo>
                                  <a:pt x="68044" y="364381"/>
                                </a:lnTo>
                                <a:lnTo>
                                  <a:pt x="58422" y="379249"/>
                                </a:lnTo>
                                <a:lnTo>
                                  <a:pt x="49554" y="394148"/>
                                </a:lnTo>
                                <a:lnTo>
                                  <a:pt x="41389" y="409063"/>
                                </a:lnTo>
                                <a:lnTo>
                                  <a:pt x="33979" y="423999"/>
                                </a:lnTo>
                                <a:lnTo>
                                  <a:pt x="27288" y="438959"/>
                                </a:lnTo>
                                <a:lnTo>
                                  <a:pt x="21336" y="453972"/>
                                </a:lnTo>
                                <a:lnTo>
                                  <a:pt x="16120" y="468986"/>
                                </a:lnTo>
                                <a:lnTo>
                                  <a:pt x="11607" y="483999"/>
                                </a:lnTo>
                                <a:lnTo>
                                  <a:pt x="7850" y="499065"/>
                                </a:lnTo>
                                <a:lnTo>
                                  <a:pt x="4812" y="514131"/>
                                </a:lnTo>
                                <a:lnTo>
                                  <a:pt x="2529" y="529232"/>
                                </a:lnTo>
                                <a:lnTo>
                                  <a:pt x="949" y="544350"/>
                                </a:lnTo>
                                <a:lnTo>
                                  <a:pt x="106" y="559504"/>
                                </a:lnTo>
                                <a:lnTo>
                                  <a:pt x="1" y="574658"/>
                                </a:lnTo>
                                <a:lnTo>
                                  <a:pt x="633" y="589864"/>
                                </a:lnTo>
                                <a:lnTo>
                                  <a:pt x="1985" y="605088"/>
                                </a:lnTo>
                                <a:lnTo>
                                  <a:pt x="4075" y="620312"/>
                                </a:lnTo>
                                <a:lnTo>
                                  <a:pt x="6884" y="635571"/>
                                </a:lnTo>
                                <a:lnTo>
                                  <a:pt x="10431" y="650848"/>
                                </a:lnTo>
                                <a:lnTo>
                                  <a:pt x="14716" y="666177"/>
                                </a:lnTo>
                                <a:lnTo>
                                  <a:pt x="19703" y="681489"/>
                                </a:lnTo>
                                <a:lnTo>
                                  <a:pt x="25462" y="696853"/>
                                </a:lnTo>
                                <a:lnTo>
                                  <a:pt x="31924" y="712218"/>
                                </a:lnTo>
                                <a:lnTo>
                                  <a:pt x="39141" y="727600"/>
                                </a:lnTo>
                                <a:lnTo>
                                  <a:pt x="47061" y="743052"/>
                                </a:lnTo>
                                <a:lnTo>
                                  <a:pt x="55718" y="758487"/>
                                </a:lnTo>
                                <a:lnTo>
                                  <a:pt x="65112" y="773939"/>
                                </a:lnTo>
                                <a:lnTo>
                                  <a:pt x="75244" y="789426"/>
                                </a:lnTo>
                                <a:lnTo>
                                  <a:pt x="86096" y="804949"/>
                                </a:lnTo>
                                <a:lnTo>
                                  <a:pt x="97685" y="820471"/>
                                </a:lnTo>
                                <a:lnTo>
                                  <a:pt x="110012" y="836029"/>
                                </a:lnTo>
                                <a:lnTo>
                                  <a:pt x="123042" y="851622"/>
                                </a:lnTo>
                                <a:lnTo>
                                  <a:pt x="136826" y="867214"/>
                                </a:lnTo>
                                <a:lnTo>
                                  <a:pt x="151330" y="882842"/>
                                </a:lnTo>
                                <a:lnTo>
                                  <a:pt x="166572" y="898505"/>
                                </a:lnTo>
                                <a:lnTo>
                                  <a:pt x="182552" y="914168"/>
                                </a:lnTo>
                                <a:lnTo>
                                  <a:pt x="199268" y="929849"/>
                                </a:lnTo>
                                <a:lnTo>
                                  <a:pt x="216688" y="945582"/>
                                </a:lnTo>
                                <a:lnTo>
                                  <a:pt x="234862" y="961315"/>
                                </a:lnTo>
                                <a:lnTo>
                                  <a:pt x="253739" y="977066"/>
                                </a:lnTo>
                                <a:lnTo>
                                  <a:pt x="273388" y="992869"/>
                                </a:lnTo>
                                <a:lnTo>
                                  <a:pt x="293740" y="1008655"/>
                                </a:lnTo>
                                <a:lnTo>
                                  <a:pt x="314829" y="1024511"/>
                                </a:lnTo>
                                <a:lnTo>
                                  <a:pt x="336656" y="1040350"/>
                                </a:lnTo>
                                <a:lnTo>
                                  <a:pt x="359202" y="1056223"/>
                                </a:lnTo>
                                <a:lnTo>
                                  <a:pt x="382469" y="1072132"/>
                                </a:lnTo>
                                <a:lnTo>
                                  <a:pt x="406491" y="1088041"/>
                                </a:lnTo>
                                <a:lnTo>
                                  <a:pt x="431233" y="1104002"/>
                                </a:lnTo>
                                <a:lnTo>
                                  <a:pt x="456712" y="1119964"/>
                                </a:lnTo>
                                <a:lnTo>
                                  <a:pt x="482911" y="1135960"/>
                                </a:lnTo>
                                <a:lnTo>
                                  <a:pt x="509847" y="115197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7" name="Freeform: Shape 2607"/>
                        <wps:cNvSpPr/>
                        <wps:spPr>
                          <a:xfrm>
                            <a:off x="764045" y="696144"/>
                            <a:ext cx="1335852" cy="1648696"/>
                          </a:xfrm>
                          <a:custGeom>
                            <a:avLst/>
                            <a:gdLst>
                              <a:gd name="connsiteX0" fmla="*/ 8350 w 1335852"/>
                              <a:gd name="connsiteY0" fmla="*/ 1648697 h 1648696"/>
                              <a:gd name="connsiteX1" fmla="*/ 29627 w 1335852"/>
                              <a:gd name="connsiteY1" fmla="*/ 1639759 h 1648696"/>
                              <a:gd name="connsiteX2" fmla="*/ 50745 w 1335852"/>
                              <a:gd name="connsiteY2" fmla="*/ 1630681 h 1648696"/>
                              <a:gd name="connsiteX3" fmla="*/ 71686 w 1335852"/>
                              <a:gd name="connsiteY3" fmla="*/ 1621462 h 1648696"/>
                              <a:gd name="connsiteX4" fmla="*/ 92466 w 1335852"/>
                              <a:gd name="connsiteY4" fmla="*/ 1612121 h 1648696"/>
                              <a:gd name="connsiteX5" fmla="*/ 113083 w 1335852"/>
                              <a:gd name="connsiteY5" fmla="*/ 1602656 h 1648696"/>
                              <a:gd name="connsiteX6" fmla="*/ 133544 w 1335852"/>
                              <a:gd name="connsiteY6" fmla="*/ 1593034 h 1648696"/>
                              <a:gd name="connsiteX7" fmla="*/ 153826 w 1335852"/>
                              <a:gd name="connsiteY7" fmla="*/ 1583306 h 1648696"/>
                              <a:gd name="connsiteX8" fmla="*/ 173951 w 1335852"/>
                              <a:gd name="connsiteY8" fmla="*/ 1573402 h 1648696"/>
                              <a:gd name="connsiteX9" fmla="*/ 193914 w 1335852"/>
                              <a:gd name="connsiteY9" fmla="*/ 1563411 h 1648696"/>
                              <a:gd name="connsiteX10" fmla="*/ 213697 w 1335852"/>
                              <a:gd name="connsiteY10" fmla="*/ 1553262 h 1648696"/>
                              <a:gd name="connsiteX11" fmla="*/ 233324 w 1335852"/>
                              <a:gd name="connsiteY11" fmla="*/ 1542990 h 1648696"/>
                              <a:gd name="connsiteX12" fmla="*/ 252794 w 1335852"/>
                              <a:gd name="connsiteY12" fmla="*/ 1532577 h 1648696"/>
                              <a:gd name="connsiteX13" fmla="*/ 272103 w 1335852"/>
                              <a:gd name="connsiteY13" fmla="*/ 1522024 h 1648696"/>
                              <a:gd name="connsiteX14" fmla="*/ 291225 w 1335852"/>
                              <a:gd name="connsiteY14" fmla="*/ 1511348 h 1648696"/>
                              <a:gd name="connsiteX15" fmla="*/ 310197 w 1335852"/>
                              <a:gd name="connsiteY15" fmla="*/ 1500531 h 1648696"/>
                              <a:gd name="connsiteX16" fmla="*/ 328982 w 1335852"/>
                              <a:gd name="connsiteY16" fmla="*/ 1489592 h 1648696"/>
                              <a:gd name="connsiteX17" fmla="*/ 347613 w 1335852"/>
                              <a:gd name="connsiteY17" fmla="*/ 1478494 h 1648696"/>
                              <a:gd name="connsiteX18" fmla="*/ 366080 w 1335852"/>
                              <a:gd name="connsiteY18" fmla="*/ 1467291 h 1648696"/>
                              <a:gd name="connsiteX19" fmla="*/ 384397 w 1335852"/>
                              <a:gd name="connsiteY19" fmla="*/ 1455948 h 1648696"/>
                              <a:gd name="connsiteX20" fmla="*/ 402524 w 1335852"/>
                              <a:gd name="connsiteY20" fmla="*/ 1444482 h 1648696"/>
                              <a:gd name="connsiteX21" fmla="*/ 420498 w 1335852"/>
                              <a:gd name="connsiteY21" fmla="*/ 1432840 h 1648696"/>
                              <a:gd name="connsiteX22" fmla="*/ 438312 w 1335852"/>
                              <a:gd name="connsiteY22" fmla="*/ 1421128 h 1648696"/>
                              <a:gd name="connsiteX23" fmla="*/ 455969 w 1335852"/>
                              <a:gd name="connsiteY23" fmla="*/ 1409240 h 1648696"/>
                              <a:gd name="connsiteX24" fmla="*/ 473444 w 1335852"/>
                              <a:gd name="connsiteY24" fmla="*/ 1397212 h 1648696"/>
                              <a:gd name="connsiteX25" fmla="*/ 490760 w 1335852"/>
                              <a:gd name="connsiteY25" fmla="*/ 1385061 h 1648696"/>
                              <a:gd name="connsiteX26" fmla="*/ 507895 w 1335852"/>
                              <a:gd name="connsiteY26" fmla="*/ 1372804 h 1648696"/>
                              <a:gd name="connsiteX27" fmla="*/ 524873 w 1335852"/>
                              <a:gd name="connsiteY27" fmla="*/ 1360372 h 1648696"/>
                              <a:gd name="connsiteX28" fmla="*/ 541690 w 1335852"/>
                              <a:gd name="connsiteY28" fmla="*/ 1347835 h 1648696"/>
                              <a:gd name="connsiteX29" fmla="*/ 558349 w 1335852"/>
                              <a:gd name="connsiteY29" fmla="*/ 1335157 h 1648696"/>
                              <a:gd name="connsiteX30" fmla="*/ 574829 w 1335852"/>
                              <a:gd name="connsiteY30" fmla="*/ 1322339 h 1648696"/>
                              <a:gd name="connsiteX31" fmla="*/ 591147 w 1335852"/>
                              <a:gd name="connsiteY31" fmla="*/ 1309398 h 1648696"/>
                              <a:gd name="connsiteX32" fmla="*/ 607309 w 1335852"/>
                              <a:gd name="connsiteY32" fmla="*/ 1296316 h 1648696"/>
                              <a:gd name="connsiteX33" fmla="*/ 623290 w 1335852"/>
                              <a:gd name="connsiteY33" fmla="*/ 1283094 h 1648696"/>
                              <a:gd name="connsiteX34" fmla="*/ 639115 w 1335852"/>
                              <a:gd name="connsiteY34" fmla="*/ 1269731 h 1648696"/>
                              <a:gd name="connsiteX35" fmla="*/ 654778 w 1335852"/>
                              <a:gd name="connsiteY35" fmla="*/ 1256281 h 1648696"/>
                              <a:gd name="connsiteX36" fmla="*/ 670262 w 1335852"/>
                              <a:gd name="connsiteY36" fmla="*/ 1242637 h 1648696"/>
                              <a:gd name="connsiteX37" fmla="*/ 685606 w 1335852"/>
                              <a:gd name="connsiteY37" fmla="*/ 1228906 h 1648696"/>
                              <a:gd name="connsiteX38" fmla="*/ 700748 w 1335852"/>
                              <a:gd name="connsiteY38" fmla="*/ 1215034 h 1648696"/>
                              <a:gd name="connsiteX39" fmla="*/ 715756 w 1335852"/>
                              <a:gd name="connsiteY39" fmla="*/ 1201021 h 1648696"/>
                              <a:gd name="connsiteX40" fmla="*/ 730585 w 1335852"/>
                              <a:gd name="connsiteY40" fmla="*/ 1186868 h 1648696"/>
                              <a:gd name="connsiteX41" fmla="*/ 745251 w 1335852"/>
                              <a:gd name="connsiteY41" fmla="*/ 1172593 h 1648696"/>
                              <a:gd name="connsiteX42" fmla="*/ 759761 w 1335852"/>
                              <a:gd name="connsiteY42" fmla="*/ 1158176 h 1648696"/>
                              <a:gd name="connsiteX43" fmla="*/ 774091 w 1335852"/>
                              <a:gd name="connsiteY43" fmla="*/ 1143620 h 1648696"/>
                              <a:gd name="connsiteX44" fmla="*/ 788260 w 1335852"/>
                              <a:gd name="connsiteY44" fmla="*/ 1128923 h 1648696"/>
                              <a:gd name="connsiteX45" fmla="*/ 802271 w 1335852"/>
                              <a:gd name="connsiteY45" fmla="*/ 1114120 h 1648696"/>
                              <a:gd name="connsiteX46" fmla="*/ 816103 w 1335852"/>
                              <a:gd name="connsiteY46" fmla="*/ 1099159 h 1648696"/>
                              <a:gd name="connsiteX47" fmla="*/ 829773 w 1335852"/>
                              <a:gd name="connsiteY47" fmla="*/ 1084094 h 1648696"/>
                              <a:gd name="connsiteX48" fmla="*/ 843287 w 1335852"/>
                              <a:gd name="connsiteY48" fmla="*/ 1068869 h 1648696"/>
                              <a:gd name="connsiteX49" fmla="*/ 856643 w 1335852"/>
                              <a:gd name="connsiteY49" fmla="*/ 1053526 h 1648696"/>
                              <a:gd name="connsiteX50" fmla="*/ 869815 w 1335852"/>
                              <a:gd name="connsiteY50" fmla="*/ 1038042 h 1648696"/>
                              <a:gd name="connsiteX51" fmla="*/ 882830 w 1335852"/>
                              <a:gd name="connsiteY51" fmla="*/ 1022427 h 1648696"/>
                              <a:gd name="connsiteX52" fmla="*/ 895664 w 1335852"/>
                              <a:gd name="connsiteY52" fmla="*/ 1006671 h 1648696"/>
                              <a:gd name="connsiteX53" fmla="*/ 908339 w 1335852"/>
                              <a:gd name="connsiteY53" fmla="*/ 990781 h 1648696"/>
                              <a:gd name="connsiteX54" fmla="*/ 920861 w 1335852"/>
                              <a:gd name="connsiteY54" fmla="*/ 974778 h 1648696"/>
                              <a:gd name="connsiteX55" fmla="*/ 933214 w 1335852"/>
                              <a:gd name="connsiteY55" fmla="*/ 958616 h 1648696"/>
                              <a:gd name="connsiteX56" fmla="*/ 945395 w 1335852"/>
                              <a:gd name="connsiteY56" fmla="*/ 942346 h 1648696"/>
                              <a:gd name="connsiteX57" fmla="*/ 957413 w 1335852"/>
                              <a:gd name="connsiteY57" fmla="*/ 925912 h 1648696"/>
                              <a:gd name="connsiteX58" fmla="*/ 969275 w 1335852"/>
                              <a:gd name="connsiteY58" fmla="*/ 909362 h 1648696"/>
                              <a:gd name="connsiteX59" fmla="*/ 980980 w 1335852"/>
                              <a:gd name="connsiteY59" fmla="*/ 892679 h 1648696"/>
                              <a:gd name="connsiteX60" fmla="*/ 992508 w 1335852"/>
                              <a:gd name="connsiteY60" fmla="*/ 875864 h 1648696"/>
                              <a:gd name="connsiteX61" fmla="*/ 1003869 w 1335852"/>
                              <a:gd name="connsiteY61" fmla="*/ 858909 h 1648696"/>
                              <a:gd name="connsiteX62" fmla="*/ 1015055 w 1335852"/>
                              <a:gd name="connsiteY62" fmla="*/ 841843 h 1648696"/>
                              <a:gd name="connsiteX63" fmla="*/ 1026065 w 1335852"/>
                              <a:gd name="connsiteY63" fmla="*/ 824615 h 1648696"/>
                              <a:gd name="connsiteX64" fmla="*/ 1036934 w 1335852"/>
                              <a:gd name="connsiteY64" fmla="*/ 807256 h 1648696"/>
                              <a:gd name="connsiteX65" fmla="*/ 1047646 w 1335852"/>
                              <a:gd name="connsiteY65" fmla="*/ 789785 h 1648696"/>
                              <a:gd name="connsiteX66" fmla="*/ 1058164 w 1335852"/>
                              <a:gd name="connsiteY66" fmla="*/ 772174 h 1648696"/>
                              <a:gd name="connsiteX67" fmla="*/ 1068524 w 1335852"/>
                              <a:gd name="connsiteY67" fmla="*/ 754402 h 1648696"/>
                              <a:gd name="connsiteX68" fmla="*/ 1078744 w 1335852"/>
                              <a:gd name="connsiteY68" fmla="*/ 736522 h 1648696"/>
                              <a:gd name="connsiteX69" fmla="*/ 1088771 w 1335852"/>
                              <a:gd name="connsiteY69" fmla="*/ 718506 h 1648696"/>
                              <a:gd name="connsiteX70" fmla="*/ 1098639 w 1335852"/>
                              <a:gd name="connsiteY70" fmla="*/ 700351 h 1648696"/>
                              <a:gd name="connsiteX71" fmla="*/ 1108350 w 1335852"/>
                              <a:gd name="connsiteY71" fmla="*/ 682063 h 1648696"/>
                              <a:gd name="connsiteX72" fmla="*/ 1117902 w 1335852"/>
                              <a:gd name="connsiteY72" fmla="*/ 663659 h 1648696"/>
                              <a:gd name="connsiteX73" fmla="*/ 1127279 w 1335852"/>
                              <a:gd name="connsiteY73" fmla="*/ 645099 h 1648696"/>
                              <a:gd name="connsiteX74" fmla="*/ 1136480 w 1335852"/>
                              <a:gd name="connsiteY74" fmla="*/ 626425 h 1648696"/>
                              <a:gd name="connsiteX75" fmla="*/ 1145524 w 1335852"/>
                              <a:gd name="connsiteY75" fmla="*/ 607592 h 1648696"/>
                              <a:gd name="connsiteX76" fmla="*/ 1154391 w 1335852"/>
                              <a:gd name="connsiteY76" fmla="*/ 588649 h 1648696"/>
                              <a:gd name="connsiteX77" fmla="*/ 1163101 w 1335852"/>
                              <a:gd name="connsiteY77" fmla="*/ 569567 h 1648696"/>
                              <a:gd name="connsiteX78" fmla="*/ 1171670 w 1335852"/>
                              <a:gd name="connsiteY78" fmla="*/ 550347 h 1648696"/>
                              <a:gd name="connsiteX79" fmla="*/ 1180028 w 1335852"/>
                              <a:gd name="connsiteY79" fmla="*/ 530993 h 1648696"/>
                              <a:gd name="connsiteX80" fmla="*/ 1188246 w 1335852"/>
                              <a:gd name="connsiteY80" fmla="*/ 511506 h 1648696"/>
                              <a:gd name="connsiteX81" fmla="*/ 1196306 w 1335852"/>
                              <a:gd name="connsiteY81" fmla="*/ 491880 h 1648696"/>
                              <a:gd name="connsiteX82" fmla="*/ 1204191 w 1335852"/>
                              <a:gd name="connsiteY82" fmla="*/ 472120 h 1648696"/>
                              <a:gd name="connsiteX83" fmla="*/ 1211935 w 1335852"/>
                              <a:gd name="connsiteY83" fmla="*/ 452250 h 1648696"/>
                              <a:gd name="connsiteX84" fmla="*/ 1219468 w 1335852"/>
                              <a:gd name="connsiteY84" fmla="*/ 432218 h 1648696"/>
                              <a:gd name="connsiteX85" fmla="*/ 1226860 w 1335852"/>
                              <a:gd name="connsiteY85" fmla="*/ 412071 h 1648696"/>
                              <a:gd name="connsiteX86" fmla="*/ 1234095 w 1335852"/>
                              <a:gd name="connsiteY86" fmla="*/ 391790 h 1648696"/>
                              <a:gd name="connsiteX87" fmla="*/ 1241154 w 1335852"/>
                              <a:gd name="connsiteY87" fmla="*/ 371352 h 1648696"/>
                              <a:gd name="connsiteX88" fmla="*/ 1248037 w 1335852"/>
                              <a:gd name="connsiteY88" fmla="*/ 350799 h 1648696"/>
                              <a:gd name="connsiteX89" fmla="*/ 1254780 w 1335852"/>
                              <a:gd name="connsiteY89" fmla="*/ 330105 h 1648696"/>
                              <a:gd name="connsiteX90" fmla="*/ 1261348 w 1335852"/>
                              <a:gd name="connsiteY90" fmla="*/ 309310 h 1648696"/>
                              <a:gd name="connsiteX91" fmla="*/ 1267722 w 1335852"/>
                              <a:gd name="connsiteY91" fmla="*/ 288344 h 1648696"/>
                              <a:gd name="connsiteX92" fmla="*/ 1273973 w 1335852"/>
                              <a:gd name="connsiteY92" fmla="*/ 267252 h 1648696"/>
                              <a:gd name="connsiteX93" fmla="*/ 1280031 w 1335852"/>
                              <a:gd name="connsiteY93" fmla="*/ 246043 h 1648696"/>
                              <a:gd name="connsiteX94" fmla="*/ 1285949 w 1335852"/>
                              <a:gd name="connsiteY94" fmla="*/ 224674 h 1648696"/>
                              <a:gd name="connsiteX95" fmla="*/ 1291673 w 1335852"/>
                              <a:gd name="connsiteY95" fmla="*/ 203193 h 1648696"/>
                              <a:gd name="connsiteX96" fmla="*/ 1297240 w 1335852"/>
                              <a:gd name="connsiteY96" fmla="*/ 181580 h 1648696"/>
                              <a:gd name="connsiteX97" fmla="*/ 1302648 w 1335852"/>
                              <a:gd name="connsiteY97" fmla="*/ 159827 h 1648696"/>
                              <a:gd name="connsiteX98" fmla="*/ 1307881 w 1335852"/>
                              <a:gd name="connsiteY98" fmla="*/ 137934 h 1648696"/>
                              <a:gd name="connsiteX99" fmla="*/ 1312973 w 1335852"/>
                              <a:gd name="connsiteY99" fmla="*/ 115915 h 1648696"/>
                              <a:gd name="connsiteX100" fmla="*/ 1317890 w 1335852"/>
                              <a:gd name="connsiteY100" fmla="*/ 93751 h 1648696"/>
                              <a:gd name="connsiteX101" fmla="*/ 1322613 w 1335852"/>
                              <a:gd name="connsiteY101" fmla="*/ 71460 h 1648696"/>
                              <a:gd name="connsiteX102" fmla="*/ 1327214 w 1335852"/>
                              <a:gd name="connsiteY102" fmla="*/ 49052 h 1648696"/>
                              <a:gd name="connsiteX103" fmla="*/ 1331622 w 1335852"/>
                              <a:gd name="connsiteY103" fmla="*/ 26481 h 1648696"/>
                              <a:gd name="connsiteX104" fmla="*/ 1335853 w 1335852"/>
                              <a:gd name="connsiteY104" fmla="*/ 3802 h 1648696"/>
                              <a:gd name="connsiteX105" fmla="*/ 1313957 w 1335852"/>
                              <a:gd name="connsiteY105" fmla="*/ 0 h 1648696"/>
                              <a:gd name="connsiteX106" fmla="*/ 1310128 w 1335852"/>
                              <a:gd name="connsiteY106" fmla="*/ 22745 h 1648696"/>
                              <a:gd name="connsiteX107" fmla="*/ 1306107 w 1335852"/>
                              <a:gd name="connsiteY107" fmla="*/ 45384 h 1648696"/>
                              <a:gd name="connsiteX108" fmla="*/ 1301946 w 1335852"/>
                              <a:gd name="connsiteY108" fmla="*/ 67860 h 1648696"/>
                              <a:gd name="connsiteX109" fmla="*/ 1297608 w 1335852"/>
                              <a:gd name="connsiteY109" fmla="*/ 90199 h 1648696"/>
                              <a:gd name="connsiteX110" fmla="*/ 1293096 w 1335852"/>
                              <a:gd name="connsiteY110" fmla="*/ 112404 h 1648696"/>
                              <a:gd name="connsiteX111" fmla="*/ 1288407 w 1335852"/>
                              <a:gd name="connsiteY111" fmla="*/ 134475 h 1648696"/>
                              <a:gd name="connsiteX112" fmla="*/ 1283543 w 1335852"/>
                              <a:gd name="connsiteY112" fmla="*/ 156408 h 1648696"/>
                              <a:gd name="connsiteX113" fmla="*/ 1278521 w 1335852"/>
                              <a:gd name="connsiteY113" fmla="*/ 178206 h 1648696"/>
                              <a:gd name="connsiteX114" fmla="*/ 1273341 w 1335852"/>
                              <a:gd name="connsiteY114" fmla="*/ 199868 h 1648696"/>
                              <a:gd name="connsiteX115" fmla="*/ 1267968 w 1335852"/>
                              <a:gd name="connsiteY115" fmla="*/ 221394 h 1648696"/>
                              <a:gd name="connsiteX116" fmla="*/ 1262436 w 1335852"/>
                              <a:gd name="connsiteY116" fmla="*/ 242758 h 1648696"/>
                              <a:gd name="connsiteX117" fmla="*/ 1256729 w 1335852"/>
                              <a:gd name="connsiteY117" fmla="*/ 264014 h 1648696"/>
                              <a:gd name="connsiteX118" fmla="*/ 1250847 w 1335852"/>
                              <a:gd name="connsiteY118" fmla="*/ 285111 h 1648696"/>
                              <a:gd name="connsiteX119" fmla="*/ 1244771 w 1335852"/>
                              <a:gd name="connsiteY119" fmla="*/ 306070 h 1648696"/>
                              <a:gd name="connsiteX120" fmla="*/ 1238555 w 1335852"/>
                              <a:gd name="connsiteY120" fmla="*/ 326918 h 1648696"/>
                              <a:gd name="connsiteX121" fmla="*/ 1232163 w 1335852"/>
                              <a:gd name="connsiteY121" fmla="*/ 347605 h 1648696"/>
                              <a:gd name="connsiteX122" fmla="*/ 1225596 w 1335852"/>
                              <a:gd name="connsiteY122" fmla="*/ 368160 h 1648696"/>
                              <a:gd name="connsiteX123" fmla="*/ 1218853 w 1335852"/>
                              <a:gd name="connsiteY123" fmla="*/ 388550 h 1648696"/>
                              <a:gd name="connsiteX124" fmla="*/ 1211952 w 1335852"/>
                              <a:gd name="connsiteY124" fmla="*/ 408831 h 1648696"/>
                              <a:gd name="connsiteX125" fmla="*/ 1204858 w 1335852"/>
                              <a:gd name="connsiteY125" fmla="*/ 428979 h 1648696"/>
                              <a:gd name="connsiteX126" fmla="*/ 1197623 w 1335852"/>
                              <a:gd name="connsiteY126" fmla="*/ 448987 h 1648696"/>
                              <a:gd name="connsiteX127" fmla="*/ 1190196 w 1335852"/>
                              <a:gd name="connsiteY127" fmla="*/ 468840 h 1648696"/>
                              <a:gd name="connsiteX128" fmla="*/ 1182627 w 1335852"/>
                              <a:gd name="connsiteY128" fmla="*/ 488577 h 1648696"/>
                              <a:gd name="connsiteX129" fmla="*/ 1174848 w 1335852"/>
                              <a:gd name="connsiteY129" fmla="*/ 508157 h 1648696"/>
                              <a:gd name="connsiteX130" fmla="*/ 1166929 w 1335852"/>
                              <a:gd name="connsiteY130" fmla="*/ 527602 h 1648696"/>
                              <a:gd name="connsiteX131" fmla="*/ 1158834 w 1335852"/>
                              <a:gd name="connsiteY131" fmla="*/ 546911 h 1648696"/>
                              <a:gd name="connsiteX132" fmla="*/ 1150546 w 1335852"/>
                              <a:gd name="connsiteY132" fmla="*/ 566078 h 1648696"/>
                              <a:gd name="connsiteX133" fmla="*/ 1142099 w 1335852"/>
                              <a:gd name="connsiteY133" fmla="*/ 585115 h 1648696"/>
                              <a:gd name="connsiteX134" fmla="*/ 1133478 w 1335852"/>
                              <a:gd name="connsiteY134" fmla="*/ 604017 h 1648696"/>
                              <a:gd name="connsiteX135" fmla="*/ 1124698 w 1335852"/>
                              <a:gd name="connsiteY135" fmla="*/ 622779 h 1648696"/>
                              <a:gd name="connsiteX136" fmla="*/ 1115725 w 1335852"/>
                              <a:gd name="connsiteY136" fmla="*/ 641385 h 1648696"/>
                              <a:gd name="connsiteX137" fmla="*/ 1106611 w 1335852"/>
                              <a:gd name="connsiteY137" fmla="*/ 659882 h 1648696"/>
                              <a:gd name="connsiteX138" fmla="*/ 1097305 w 1335852"/>
                              <a:gd name="connsiteY138" fmla="*/ 678239 h 1648696"/>
                              <a:gd name="connsiteX139" fmla="*/ 1087822 w 1335852"/>
                              <a:gd name="connsiteY139" fmla="*/ 696434 h 1648696"/>
                              <a:gd name="connsiteX140" fmla="*/ 1078182 w 1335852"/>
                              <a:gd name="connsiteY140" fmla="*/ 714495 h 1648696"/>
                              <a:gd name="connsiteX141" fmla="*/ 1068384 w 1335852"/>
                              <a:gd name="connsiteY141" fmla="*/ 732424 h 1648696"/>
                              <a:gd name="connsiteX142" fmla="*/ 1058392 w 1335852"/>
                              <a:gd name="connsiteY142" fmla="*/ 750213 h 1648696"/>
                              <a:gd name="connsiteX143" fmla="*/ 1048225 w 1335852"/>
                              <a:gd name="connsiteY143" fmla="*/ 767871 h 1648696"/>
                              <a:gd name="connsiteX144" fmla="*/ 1037900 w 1335852"/>
                              <a:gd name="connsiteY144" fmla="*/ 785393 h 1648696"/>
                              <a:gd name="connsiteX145" fmla="*/ 1027399 w 1335852"/>
                              <a:gd name="connsiteY145" fmla="*/ 802777 h 1648696"/>
                              <a:gd name="connsiteX146" fmla="*/ 1016741 w 1335852"/>
                              <a:gd name="connsiteY146" fmla="*/ 820022 h 1648696"/>
                              <a:gd name="connsiteX147" fmla="*/ 1005906 w 1335852"/>
                              <a:gd name="connsiteY147" fmla="*/ 837116 h 1648696"/>
                              <a:gd name="connsiteX148" fmla="*/ 994896 w 1335852"/>
                              <a:gd name="connsiteY148" fmla="*/ 854087 h 1648696"/>
                              <a:gd name="connsiteX149" fmla="*/ 983716 w 1335852"/>
                              <a:gd name="connsiteY149" fmla="*/ 870909 h 1648696"/>
                              <a:gd name="connsiteX150" fmla="*/ 972353 w 1335852"/>
                              <a:gd name="connsiteY150" fmla="*/ 887610 h 1648696"/>
                              <a:gd name="connsiteX151" fmla="*/ 960832 w 1335852"/>
                              <a:gd name="connsiteY151" fmla="*/ 904159 h 1648696"/>
                              <a:gd name="connsiteX152" fmla="*/ 949150 w 1335852"/>
                              <a:gd name="connsiteY152" fmla="*/ 920568 h 1648696"/>
                              <a:gd name="connsiteX153" fmla="*/ 937270 w 1335852"/>
                              <a:gd name="connsiteY153" fmla="*/ 936841 h 1648696"/>
                              <a:gd name="connsiteX154" fmla="*/ 925247 w 1335852"/>
                              <a:gd name="connsiteY154" fmla="*/ 952983 h 1648696"/>
                              <a:gd name="connsiteX155" fmla="*/ 913026 w 1335852"/>
                              <a:gd name="connsiteY155" fmla="*/ 968983 h 1648696"/>
                              <a:gd name="connsiteX156" fmla="*/ 900665 w 1335852"/>
                              <a:gd name="connsiteY156" fmla="*/ 984853 h 1648696"/>
                              <a:gd name="connsiteX157" fmla="*/ 888103 w 1335852"/>
                              <a:gd name="connsiteY157" fmla="*/ 1000564 h 1648696"/>
                              <a:gd name="connsiteX158" fmla="*/ 875383 w 1335852"/>
                              <a:gd name="connsiteY158" fmla="*/ 1016156 h 1648696"/>
                              <a:gd name="connsiteX159" fmla="*/ 862503 w 1335852"/>
                              <a:gd name="connsiteY159" fmla="*/ 1031593 h 1648696"/>
                              <a:gd name="connsiteX160" fmla="*/ 849440 w 1335852"/>
                              <a:gd name="connsiteY160" fmla="*/ 1046920 h 1648696"/>
                              <a:gd name="connsiteX161" fmla="*/ 836200 w 1335852"/>
                              <a:gd name="connsiteY161" fmla="*/ 1062092 h 1648696"/>
                              <a:gd name="connsiteX162" fmla="*/ 822802 w 1335852"/>
                              <a:gd name="connsiteY162" fmla="*/ 1077122 h 1648696"/>
                              <a:gd name="connsiteX163" fmla="*/ 809220 w 1335852"/>
                              <a:gd name="connsiteY163" fmla="*/ 1092013 h 1648696"/>
                              <a:gd name="connsiteX164" fmla="*/ 795481 w 1335852"/>
                              <a:gd name="connsiteY164" fmla="*/ 1106763 h 1648696"/>
                              <a:gd name="connsiteX165" fmla="*/ 781561 w 1335852"/>
                              <a:gd name="connsiteY165" fmla="*/ 1121389 h 1648696"/>
                              <a:gd name="connsiteX166" fmla="*/ 767480 w 1335852"/>
                              <a:gd name="connsiteY166" fmla="*/ 1135876 h 1648696"/>
                              <a:gd name="connsiteX167" fmla="*/ 753220 w 1335852"/>
                              <a:gd name="connsiteY167" fmla="*/ 1150222 h 1648696"/>
                              <a:gd name="connsiteX168" fmla="*/ 738779 w 1335852"/>
                              <a:gd name="connsiteY168" fmla="*/ 1164410 h 1648696"/>
                              <a:gd name="connsiteX169" fmla="*/ 724176 w 1335852"/>
                              <a:gd name="connsiteY169" fmla="*/ 1178493 h 1648696"/>
                              <a:gd name="connsiteX170" fmla="*/ 709417 w 1335852"/>
                              <a:gd name="connsiteY170" fmla="*/ 1192417 h 1648696"/>
                              <a:gd name="connsiteX171" fmla="*/ 694479 w 1335852"/>
                              <a:gd name="connsiteY171" fmla="*/ 1206219 h 1648696"/>
                              <a:gd name="connsiteX172" fmla="*/ 679360 w 1335852"/>
                              <a:gd name="connsiteY172" fmla="*/ 1219862 h 1648696"/>
                              <a:gd name="connsiteX173" fmla="*/ 664080 w 1335852"/>
                              <a:gd name="connsiteY173" fmla="*/ 1233383 h 1648696"/>
                              <a:gd name="connsiteX174" fmla="*/ 648618 w 1335852"/>
                              <a:gd name="connsiteY174" fmla="*/ 1246763 h 1648696"/>
                              <a:gd name="connsiteX175" fmla="*/ 633002 w 1335852"/>
                              <a:gd name="connsiteY175" fmla="*/ 1260003 h 1648696"/>
                              <a:gd name="connsiteX176" fmla="*/ 617200 w 1335852"/>
                              <a:gd name="connsiteY176" fmla="*/ 1273120 h 1648696"/>
                              <a:gd name="connsiteX177" fmla="*/ 601218 w 1335852"/>
                              <a:gd name="connsiteY177" fmla="*/ 1286079 h 1648696"/>
                              <a:gd name="connsiteX178" fmla="*/ 585080 w 1335852"/>
                              <a:gd name="connsiteY178" fmla="*/ 1298897 h 1648696"/>
                              <a:gd name="connsiteX179" fmla="*/ 568785 w 1335852"/>
                              <a:gd name="connsiteY179" fmla="*/ 1311593 h 1648696"/>
                              <a:gd name="connsiteX180" fmla="*/ 552305 w 1335852"/>
                              <a:gd name="connsiteY180" fmla="*/ 1324130 h 1648696"/>
                              <a:gd name="connsiteX181" fmla="*/ 535646 w 1335852"/>
                              <a:gd name="connsiteY181" fmla="*/ 1336562 h 1648696"/>
                              <a:gd name="connsiteX182" fmla="*/ 518829 w 1335852"/>
                              <a:gd name="connsiteY182" fmla="*/ 1348818 h 1648696"/>
                              <a:gd name="connsiteX183" fmla="*/ 501828 w 1335852"/>
                              <a:gd name="connsiteY183" fmla="*/ 1360952 h 1648696"/>
                              <a:gd name="connsiteX184" fmla="*/ 484670 w 1335852"/>
                              <a:gd name="connsiteY184" fmla="*/ 1372945 h 1648696"/>
                              <a:gd name="connsiteX185" fmla="*/ 467332 w 1335852"/>
                              <a:gd name="connsiteY185" fmla="*/ 1384815 h 1648696"/>
                              <a:gd name="connsiteX186" fmla="*/ 449832 w 1335852"/>
                              <a:gd name="connsiteY186" fmla="*/ 1396545 h 1648696"/>
                              <a:gd name="connsiteX187" fmla="*/ 432158 w 1335852"/>
                              <a:gd name="connsiteY187" fmla="*/ 1408134 h 1648696"/>
                              <a:gd name="connsiteX188" fmla="*/ 414298 w 1335852"/>
                              <a:gd name="connsiteY188" fmla="*/ 1419583 h 1648696"/>
                              <a:gd name="connsiteX189" fmla="*/ 396276 w 1335852"/>
                              <a:gd name="connsiteY189" fmla="*/ 1430873 h 1648696"/>
                              <a:gd name="connsiteX190" fmla="*/ 378105 w 1335852"/>
                              <a:gd name="connsiteY190" fmla="*/ 1442058 h 1648696"/>
                              <a:gd name="connsiteX191" fmla="*/ 359724 w 1335852"/>
                              <a:gd name="connsiteY191" fmla="*/ 1453086 h 1648696"/>
                              <a:gd name="connsiteX192" fmla="*/ 341204 w 1335852"/>
                              <a:gd name="connsiteY192" fmla="*/ 1463990 h 1648696"/>
                              <a:gd name="connsiteX193" fmla="*/ 322487 w 1335852"/>
                              <a:gd name="connsiteY193" fmla="*/ 1474754 h 1648696"/>
                              <a:gd name="connsiteX194" fmla="*/ 303631 w 1335852"/>
                              <a:gd name="connsiteY194" fmla="*/ 1485360 h 1648696"/>
                              <a:gd name="connsiteX195" fmla="*/ 284572 w 1335852"/>
                              <a:gd name="connsiteY195" fmla="*/ 1495843 h 1648696"/>
                              <a:gd name="connsiteX196" fmla="*/ 265358 w 1335852"/>
                              <a:gd name="connsiteY196" fmla="*/ 1506185 h 1648696"/>
                              <a:gd name="connsiteX197" fmla="*/ 245979 w 1335852"/>
                              <a:gd name="connsiteY197" fmla="*/ 1516387 h 1648696"/>
                              <a:gd name="connsiteX198" fmla="*/ 226423 w 1335852"/>
                              <a:gd name="connsiteY198" fmla="*/ 1526466 h 1648696"/>
                              <a:gd name="connsiteX199" fmla="*/ 206685 w 1335852"/>
                              <a:gd name="connsiteY199" fmla="*/ 1536370 h 1648696"/>
                              <a:gd name="connsiteX200" fmla="*/ 186787 w 1335852"/>
                              <a:gd name="connsiteY200" fmla="*/ 1546185 h 1648696"/>
                              <a:gd name="connsiteX201" fmla="*/ 166707 w 1335852"/>
                              <a:gd name="connsiteY201" fmla="*/ 1555826 h 1648696"/>
                              <a:gd name="connsiteX202" fmla="*/ 146473 w 1335852"/>
                              <a:gd name="connsiteY202" fmla="*/ 1565343 h 1648696"/>
                              <a:gd name="connsiteX203" fmla="*/ 126051 w 1335852"/>
                              <a:gd name="connsiteY203" fmla="*/ 1574719 h 1648696"/>
                              <a:gd name="connsiteX204" fmla="*/ 105480 w 1335852"/>
                              <a:gd name="connsiteY204" fmla="*/ 1583956 h 1648696"/>
                              <a:gd name="connsiteX205" fmla="*/ 84724 w 1335852"/>
                              <a:gd name="connsiteY205" fmla="*/ 1593051 h 1648696"/>
                              <a:gd name="connsiteX206" fmla="*/ 63806 w 1335852"/>
                              <a:gd name="connsiteY206" fmla="*/ 1602024 h 1648696"/>
                              <a:gd name="connsiteX207" fmla="*/ 42713 w 1335852"/>
                              <a:gd name="connsiteY207" fmla="*/ 1610856 h 1648696"/>
                              <a:gd name="connsiteX208" fmla="*/ 21434 w 1335852"/>
                              <a:gd name="connsiteY208" fmla="*/ 1619548 h 1648696"/>
                              <a:gd name="connsiteX209" fmla="*/ 0 w 1335852"/>
                              <a:gd name="connsiteY209" fmla="*/ 1628100 h 16486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Lst>
                            <a:rect l="l" t="t" r="r" b="b"/>
                            <a:pathLst>
                              <a:path w="1335852" h="1648696">
                                <a:moveTo>
                                  <a:pt x="8350" y="1648697"/>
                                </a:moveTo>
                                <a:lnTo>
                                  <a:pt x="29627" y="1639759"/>
                                </a:lnTo>
                                <a:lnTo>
                                  <a:pt x="50745" y="1630681"/>
                                </a:lnTo>
                                <a:lnTo>
                                  <a:pt x="71686" y="1621462"/>
                                </a:lnTo>
                                <a:lnTo>
                                  <a:pt x="92466" y="1612121"/>
                                </a:lnTo>
                                <a:lnTo>
                                  <a:pt x="113083" y="1602656"/>
                                </a:lnTo>
                                <a:lnTo>
                                  <a:pt x="133544" y="1593034"/>
                                </a:lnTo>
                                <a:lnTo>
                                  <a:pt x="153826" y="1583306"/>
                                </a:lnTo>
                                <a:lnTo>
                                  <a:pt x="173951" y="1573402"/>
                                </a:lnTo>
                                <a:lnTo>
                                  <a:pt x="193914" y="1563411"/>
                                </a:lnTo>
                                <a:lnTo>
                                  <a:pt x="213697" y="1553262"/>
                                </a:lnTo>
                                <a:lnTo>
                                  <a:pt x="233324" y="1542990"/>
                                </a:lnTo>
                                <a:lnTo>
                                  <a:pt x="252794" y="1532577"/>
                                </a:lnTo>
                                <a:lnTo>
                                  <a:pt x="272103" y="1522024"/>
                                </a:lnTo>
                                <a:lnTo>
                                  <a:pt x="291225" y="1511348"/>
                                </a:lnTo>
                                <a:lnTo>
                                  <a:pt x="310197" y="1500531"/>
                                </a:lnTo>
                                <a:lnTo>
                                  <a:pt x="328982" y="1489592"/>
                                </a:lnTo>
                                <a:lnTo>
                                  <a:pt x="347613" y="1478494"/>
                                </a:lnTo>
                                <a:lnTo>
                                  <a:pt x="366080" y="1467291"/>
                                </a:lnTo>
                                <a:lnTo>
                                  <a:pt x="384397" y="1455948"/>
                                </a:lnTo>
                                <a:lnTo>
                                  <a:pt x="402524" y="1444482"/>
                                </a:lnTo>
                                <a:lnTo>
                                  <a:pt x="420498" y="1432840"/>
                                </a:lnTo>
                                <a:lnTo>
                                  <a:pt x="438312" y="1421128"/>
                                </a:lnTo>
                                <a:lnTo>
                                  <a:pt x="455969" y="1409240"/>
                                </a:lnTo>
                                <a:lnTo>
                                  <a:pt x="473444" y="1397212"/>
                                </a:lnTo>
                                <a:lnTo>
                                  <a:pt x="490760" y="1385061"/>
                                </a:lnTo>
                                <a:lnTo>
                                  <a:pt x="507895" y="1372804"/>
                                </a:lnTo>
                                <a:lnTo>
                                  <a:pt x="524873" y="1360372"/>
                                </a:lnTo>
                                <a:lnTo>
                                  <a:pt x="541690" y="1347835"/>
                                </a:lnTo>
                                <a:lnTo>
                                  <a:pt x="558349" y="1335157"/>
                                </a:lnTo>
                                <a:lnTo>
                                  <a:pt x="574829" y="1322339"/>
                                </a:lnTo>
                                <a:lnTo>
                                  <a:pt x="591147" y="1309398"/>
                                </a:lnTo>
                                <a:lnTo>
                                  <a:pt x="607309" y="1296316"/>
                                </a:lnTo>
                                <a:lnTo>
                                  <a:pt x="623290" y="1283094"/>
                                </a:lnTo>
                                <a:lnTo>
                                  <a:pt x="639115" y="1269731"/>
                                </a:lnTo>
                                <a:lnTo>
                                  <a:pt x="654778" y="1256281"/>
                                </a:lnTo>
                                <a:lnTo>
                                  <a:pt x="670262" y="1242637"/>
                                </a:lnTo>
                                <a:lnTo>
                                  <a:pt x="685606" y="1228906"/>
                                </a:lnTo>
                                <a:lnTo>
                                  <a:pt x="700748" y="1215034"/>
                                </a:lnTo>
                                <a:lnTo>
                                  <a:pt x="715756" y="1201021"/>
                                </a:lnTo>
                                <a:lnTo>
                                  <a:pt x="730585" y="1186868"/>
                                </a:lnTo>
                                <a:lnTo>
                                  <a:pt x="745251" y="1172593"/>
                                </a:lnTo>
                                <a:lnTo>
                                  <a:pt x="759761" y="1158176"/>
                                </a:lnTo>
                                <a:lnTo>
                                  <a:pt x="774091" y="1143620"/>
                                </a:lnTo>
                                <a:lnTo>
                                  <a:pt x="788260" y="1128923"/>
                                </a:lnTo>
                                <a:lnTo>
                                  <a:pt x="802271" y="1114120"/>
                                </a:lnTo>
                                <a:lnTo>
                                  <a:pt x="816103" y="1099159"/>
                                </a:lnTo>
                                <a:lnTo>
                                  <a:pt x="829773" y="1084094"/>
                                </a:lnTo>
                                <a:lnTo>
                                  <a:pt x="843287" y="1068869"/>
                                </a:lnTo>
                                <a:lnTo>
                                  <a:pt x="856643" y="1053526"/>
                                </a:lnTo>
                                <a:lnTo>
                                  <a:pt x="869815" y="1038042"/>
                                </a:lnTo>
                                <a:lnTo>
                                  <a:pt x="882830" y="1022427"/>
                                </a:lnTo>
                                <a:lnTo>
                                  <a:pt x="895664" y="1006671"/>
                                </a:lnTo>
                                <a:lnTo>
                                  <a:pt x="908339" y="990781"/>
                                </a:lnTo>
                                <a:lnTo>
                                  <a:pt x="920861" y="974778"/>
                                </a:lnTo>
                                <a:lnTo>
                                  <a:pt x="933214" y="958616"/>
                                </a:lnTo>
                                <a:lnTo>
                                  <a:pt x="945395" y="942346"/>
                                </a:lnTo>
                                <a:lnTo>
                                  <a:pt x="957413" y="925912"/>
                                </a:lnTo>
                                <a:lnTo>
                                  <a:pt x="969275" y="909362"/>
                                </a:lnTo>
                                <a:lnTo>
                                  <a:pt x="980980" y="892679"/>
                                </a:lnTo>
                                <a:lnTo>
                                  <a:pt x="992508" y="875864"/>
                                </a:lnTo>
                                <a:lnTo>
                                  <a:pt x="1003869" y="858909"/>
                                </a:lnTo>
                                <a:lnTo>
                                  <a:pt x="1015055" y="841843"/>
                                </a:lnTo>
                                <a:lnTo>
                                  <a:pt x="1026065" y="824615"/>
                                </a:lnTo>
                                <a:lnTo>
                                  <a:pt x="1036934" y="807256"/>
                                </a:lnTo>
                                <a:lnTo>
                                  <a:pt x="1047646" y="789785"/>
                                </a:lnTo>
                                <a:lnTo>
                                  <a:pt x="1058164" y="772174"/>
                                </a:lnTo>
                                <a:lnTo>
                                  <a:pt x="1068524" y="754402"/>
                                </a:lnTo>
                                <a:lnTo>
                                  <a:pt x="1078744" y="736522"/>
                                </a:lnTo>
                                <a:lnTo>
                                  <a:pt x="1088771" y="718506"/>
                                </a:lnTo>
                                <a:lnTo>
                                  <a:pt x="1098639" y="700351"/>
                                </a:lnTo>
                                <a:lnTo>
                                  <a:pt x="1108350" y="682063"/>
                                </a:lnTo>
                                <a:lnTo>
                                  <a:pt x="1117902" y="663659"/>
                                </a:lnTo>
                                <a:lnTo>
                                  <a:pt x="1127279" y="645099"/>
                                </a:lnTo>
                                <a:lnTo>
                                  <a:pt x="1136480" y="626425"/>
                                </a:lnTo>
                                <a:lnTo>
                                  <a:pt x="1145524" y="607592"/>
                                </a:lnTo>
                                <a:lnTo>
                                  <a:pt x="1154391" y="588649"/>
                                </a:lnTo>
                                <a:lnTo>
                                  <a:pt x="1163101" y="569567"/>
                                </a:lnTo>
                                <a:lnTo>
                                  <a:pt x="1171670" y="550347"/>
                                </a:lnTo>
                                <a:lnTo>
                                  <a:pt x="1180028" y="530993"/>
                                </a:lnTo>
                                <a:lnTo>
                                  <a:pt x="1188246" y="511506"/>
                                </a:lnTo>
                                <a:lnTo>
                                  <a:pt x="1196306" y="491880"/>
                                </a:lnTo>
                                <a:lnTo>
                                  <a:pt x="1204191" y="472120"/>
                                </a:lnTo>
                                <a:lnTo>
                                  <a:pt x="1211935" y="452250"/>
                                </a:lnTo>
                                <a:lnTo>
                                  <a:pt x="1219468" y="432218"/>
                                </a:lnTo>
                                <a:lnTo>
                                  <a:pt x="1226860" y="412071"/>
                                </a:lnTo>
                                <a:lnTo>
                                  <a:pt x="1234095" y="391790"/>
                                </a:lnTo>
                                <a:lnTo>
                                  <a:pt x="1241154" y="371352"/>
                                </a:lnTo>
                                <a:lnTo>
                                  <a:pt x="1248037" y="350799"/>
                                </a:lnTo>
                                <a:lnTo>
                                  <a:pt x="1254780" y="330105"/>
                                </a:lnTo>
                                <a:lnTo>
                                  <a:pt x="1261348" y="309310"/>
                                </a:lnTo>
                                <a:lnTo>
                                  <a:pt x="1267722" y="288344"/>
                                </a:lnTo>
                                <a:lnTo>
                                  <a:pt x="1273973" y="267252"/>
                                </a:lnTo>
                                <a:lnTo>
                                  <a:pt x="1280031" y="246043"/>
                                </a:lnTo>
                                <a:lnTo>
                                  <a:pt x="1285949" y="224674"/>
                                </a:lnTo>
                                <a:lnTo>
                                  <a:pt x="1291673" y="203193"/>
                                </a:lnTo>
                                <a:lnTo>
                                  <a:pt x="1297240" y="181580"/>
                                </a:lnTo>
                                <a:lnTo>
                                  <a:pt x="1302648" y="159827"/>
                                </a:lnTo>
                                <a:lnTo>
                                  <a:pt x="1307881" y="137934"/>
                                </a:lnTo>
                                <a:lnTo>
                                  <a:pt x="1312973" y="115915"/>
                                </a:lnTo>
                                <a:lnTo>
                                  <a:pt x="1317890" y="93751"/>
                                </a:lnTo>
                                <a:lnTo>
                                  <a:pt x="1322613" y="71460"/>
                                </a:lnTo>
                                <a:lnTo>
                                  <a:pt x="1327214" y="49052"/>
                                </a:lnTo>
                                <a:lnTo>
                                  <a:pt x="1331622" y="26481"/>
                                </a:lnTo>
                                <a:lnTo>
                                  <a:pt x="1335853" y="3802"/>
                                </a:lnTo>
                                <a:lnTo>
                                  <a:pt x="1313957" y="0"/>
                                </a:lnTo>
                                <a:lnTo>
                                  <a:pt x="1310128" y="22745"/>
                                </a:lnTo>
                                <a:lnTo>
                                  <a:pt x="1306107" y="45384"/>
                                </a:lnTo>
                                <a:lnTo>
                                  <a:pt x="1301946" y="67860"/>
                                </a:lnTo>
                                <a:lnTo>
                                  <a:pt x="1297608" y="90199"/>
                                </a:lnTo>
                                <a:lnTo>
                                  <a:pt x="1293096" y="112404"/>
                                </a:lnTo>
                                <a:lnTo>
                                  <a:pt x="1288407" y="134475"/>
                                </a:lnTo>
                                <a:lnTo>
                                  <a:pt x="1283543" y="156408"/>
                                </a:lnTo>
                                <a:lnTo>
                                  <a:pt x="1278521" y="178206"/>
                                </a:lnTo>
                                <a:lnTo>
                                  <a:pt x="1273341" y="199868"/>
                                </a:lnTo>
                                <a:lnTo>
                                  <a:pt x="1267968" y="221394"/>
                                </a:lnTo>
                                <a:lnTo>
                                  <a:pt x="1262436" y="242758"/>
                                </a:lnTo>
                                <a:lnTo>
                                  <a:pt x="1256729" y="264014"/>
                                </a:lnTo>
                                <a:lnTo>
                                  <a:pt x="1250847" y="285111"/>
                                </a:lnTo>
                                <a:lnTo>
                                  <a:pt x="1244771" y="306070"/>
                                </a:lnTo>
                                <a:lnTo>
                                  <a:pt x="1238555" y="326918"/>
                                </a:lnTo>
                                <a:lnTo>
                                  <a:pt x="1232163" y="347605"/>
                                </a:lnTo>
                                <a:lnTo>
                                  <a:pt x="1225596" y="368160"/>
                                </a:lnTo>
                                <a:lnTo>
                                  <a:pt x="1218853" y="388550"/>
                                </a:lnTo>
                                <a:lnTo>
                                  <a:pt x="1211952" y="408831"/>
                                </a:lnTo>
                                <a:lnTo>
                                  <a:pt x="1204858" y="428979"/>
                                </a:lnTo>
                                <a:lnTo>
                                  <a:pt x="1197623" y="448987"/>
                                </a:lnTo>
                                <a:lnTo>
                                  <a:pt x="1190196" y="468840"/>
                                </a:lnTo>
                                <a:lnTo>
                                  <a:pt x="1182627" y="488577"/>
                                </a:lnTo>
                                <a:lnTo>
                                  <a:pt x="1174848" y="508157"/>
                                </a:lnTo>
                                <a:lnTo>
                                  <a:pt x="1166929" y="527602"/>
                                </a:lnTo>
                                <a:lnTo>
                                  <a:pt x="1158834" y="546911"/>
                                </a:lnTo>
                                <a:lnTo>
                                  <a:pt x="1150546" y="566078"/>
                                </a:lnTo>
                                <a:lnTo>
                                  <a:pt x="1142099" y="585115"/>
                                </a:lnTo>
                                <a:lnTo>
                                  <a:pt x="1133478" y="604017"/>
                                </a:lnTo>
                                <a:lnTo>
                                  <a:pt x="1124698" y="622779"/>
                                </a:lnTo>
                                <a:lnTo>
                                  <a:pt x="1115725" y="641385"/>
                                </a:lnTo>
                                <a:lnTo>
                                  <a:pt x="1106611" y="659882"/>
                                </a:lnTo>
                                <a:lnTo>
                                  <a:pt x="1097305" y="678239"/>
                                </a:lnTo>
                                <a:lnTo>
                                  <a:pt x="1087822" y="696434"/>
                                </a:lnTo>
                                <a:lnTo>
                                  <a:pt x="1078182" y="714495"/>
                                </a:lnTo>
                                <a:lnTo>
                                  <a:pt x="1068384" y="732424"/>
                                </a:lnTo>
                                <a:lnTo>
                                  <a:pt x="1058392" y="750213"/>
                                </a:lnTo>
                                <a:lnTo>
                                  <a:pt x="1048225" y="767871"/>
                                </a:lnTo>
                                <a:lnTo>
                                  <a:pt x="1037900" y="785393"/>
                                </a:lnTo>
                                <a:lnTo>
                                  <a:pt x="1027399" y="802777"/>
                                </a:lnTo>
                                <a:lnTo>
                                  <a:pt x="1016741" y="820022"/>
                                </a:lnTo>
                                <a:lnTo>
                                  <a:pt x="1005906" y="837116"/>
                                </a:lnTo>
                                <a:lnTo>
                                  <a:pt x="994896" y="854087"/>
                                </a:lnTo>
                                <a:lnTo>
                                  <a:pt x="983716" y="870909"/>
                                </a:lnTo>
                                <a:lnTo>
                                  <a:pt x="972353" y="887610"/>
                                </a:lnTo>
                                <a:lnTo>
                                  <a:pt x="960832" y="904159"/>
                                </a:lnTo>
                                <a:lnTo>
                                  <a:pt x="949150" y="920568"/>
                                </a:lnTo>
                                <a:lnTo>
                                  <a:pt x="937270" y="936841"/>
                                </a:lnTo>
                                <a:lnTo>
                                  <a:pt x="925247" y="952983"/>
                                </a:lnTo>
                                <a:lnTo>
                                  <a:pt x="913026" y="968983"/>
                                </a:lnTo>
                                <a:lnTo>
                                  <a:pt x="900665" y="984853"/>
                                </a:lnTo>
                                <a:lnTo>
                                  <a:pt x="888103" y="1000564"/>
                                </a:lnTo>
                                <a:lnTo>
                                  <a:pt x="875383" y="1016156"/>
                                </a:lnTo>
                                <a:lnTo>
                                  <a:pt x="862503" y="1031593"/>
                                </a:lnTo>
                                <a:lnTo>
                                  <a:pt x="849440" y="1046920"/>
                                </a:lnTo>
                                <a:lnTo>
                                  <a:pt x="836200" y="1062092"/>
                                </a:lnTo>
                                <a:lnTo>
                                  <a:pt x="822802" y="1077122"/>
                                </a:lnTo>
                                <a:lnTo>
                                  <a:pt x="809220" y="1092013"/>
                                </a:lnTo>
                                <a:lnTo>
                                  <a:pt x="795481" y="1106763"/>
                                </a:lnTo>
                                <a:lnTo>
                                  <a:pt x="781561" y="1121389"/>
                                </a:lnTo>
                                <a:lnTo>
                                  <a:pt x="767480" y="1135876"/>
                                </a:lnTo>
                                <a:lnTo>
                                  <a:pt x="753220" y="1150222"/>
                                </a:lnTo>
                                <a:lnTo>
                                  <a:pt x="738779" y="1164410"/>
                                </a:lnTo>
                                <a:lnTo>
                                  <a:pt x="724176" y="1178493"/>
                                </a:lnTo>
                                <a:lnTo>
                                  <a:pt x="709417" y="1192417"/>
                                </a:lnTo>
                                <a:lnTo>
                                  <a:pt x="694479" y="1206219"/>
                                </a:lnTo>
                                <a:lnTo>
                                  <a:pt x="679360" y="1219862"/>
                                </a:lnTo>
                                <a:lnTo>
                                  <a:pt x="664080" y="1233383"/>
                                </a:lnTo>
                                <a:lnTo>
                                  <a:pt x="648618" y="1246763"/>
                                </a:lnTo>
                                <a:lnTo>
                                  <a:pt x="633002" y="1260003"/>
                                </a:lnTo>
                                <a:lnTo>
                                  <a:pt x="617200" y="1273120"/>
                                </a:lnTo>
                                <a:lnTo>
                                  <a:pt x="601218" y="1286079"/>
                                </a:lnTo>
                                <a:lnTo>
                                  <a:pt x="585080" y="1298897"/>
                                </a:lnTo>
                                <a:lnTo>
                                  <a:pt x="568785" y="1311593"/>
                                </a:lnTo>
                                <a:lnTo>
                                  <a:pt x="552305" y="1324130"/>
                                </a:lnTo>
                                <a:lnTo>
                                  <a:pt x="535646" y="1336562"/>
                                </a:lnTo>
                                <a:lnTo>
                                  <a:pt x="518829" y="1348818"/>
                                </a:lnTo>
                                <a:lnTo>
                                  <a:pt x="501828" y="1360952"/>
                                </a:lnTo>
                                <a:lnTo>
                                  <a:pt x="484670" y="1372945"/>
                                </a:lnTo>
                                <a:lnTo>
                                  <a:pt x="467332" y="1384815"/>
                                </a:lnTo>
                                <a:lnTo>
                                  <a:pt x="449832" y="1396545"/>
                                </a:lnTo>
                                <a:lnTo>
                                  <a:pt x="432158" y="1408134"/>
                                </a:lnTo>
                                <a:lnTo>
                                  <a:pt x="414298" y="1419583"/>
                                </a:lnTo>
                                <a:lnTo>
                                  <a:pt x="396276" y="1430873"/>
                                </a:lnTo>
                                <a:lnTo>
                                  <a:pt x="378105" y="1442058"/>
                                </a:lnTo>
                                <a:lnTo>
                                  <a:pt x="359724" y="1453086"/>
                                </a:lnTo>
                                <a:lnTo>
                                  <a:pt x="341204" y="1463990"/>
                                </a:lnTo>
                                <a:lnTo>
                                  <a:pt x="322487" y="1474754"/>
                                </a:lnTo>
                                <a:lnTo>
                                  <a:pt x="303631" y="1485360"/>
                                </a:lnTo>
                                <a:lnTo>
                                  <a:pt x="284572" y="1495843"/>
                                </a:lnTo>
                                <a:lnTo>
                                  <a:pt x="265358" y="1506185"/>
                                </a:lnTo>
                                <a:lnTo>
                                  <a:pt x="245979" y="1516387"/>
                                </a:lnTo>
                                <a:lnTo>
                                  <a:pt x="226423" y="1526466"/>
                                </a:lnTo>
                                <a:lnTo>
                                  <a:pt x="206685" y="1536370"/>
                                </a:lnTo>
                                <a:lnTo>
                                  <a:pt x="186787" y="1546185"/>
                                </a:lnTo>
                                <a:lnTo>
                                  <a:pt x="166707" y="1555826"/>
                                </a:lnTo>
                                <a:lnTo>
                                  <a:pt x="146473" y="1565343"/>
                                </a:lnTo>
                                <a:lnTo>
                                  <a:pt x="126051" y="1574719"/>
                                </a:lnTo>
                                <a:lnTo>
                                  <a:pt x="105480" y="1583956"/>
                                </a:lnTo>
                                <a:lnTo>
                                  <a:pt x="84724" y="1593051"/>
                                </a:lnTo>
                                <a:lnTo>
                                  <a:pt x="63806" y="1602024"/>
                                </a:lnTo>
                                <a:lnTo>
                                  <a:pt x="42713" y="1610856"/>
                                </a:lnTo>
                                <a:lnTo>
                                  <a:pt x="21434" y="1619548"/>
                                </a:lnTo>
                                <a:lnTo>
                                  <a:pt x="0" y="162810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8" name="Freeform: Shape 2608"/>
                        <wps:cNvSpPr/>
                        <wps:spPr>
                          <a:xfrm>
                            <a:off x="907074" y="1162359"/>
                            <a:ext cx="1106921" cy="1918938"/>
                          </a:xfrm>
                          <a:custGeom>
                            <a:avLst/>
                            <a:gdLst>
                              <a:gd name="connsiteX0" fmla="*/ 1106922 w 1106921"/>
                              <a:gd name="connsiteY0" fmla="*/ 1916709 h 1918938"/>
                              <a:gd name="connsiteX1" fmla="*/ 1104446 w 1106921"/>
                              <a:gd name="connsiteY1" fmla="*/ 1894619 h 1918938"/>
                              <a:gd name="connsiteX2" fmla="*/ 1101795 w 1106921"/>
                              <a:gd name="connsiteY2" fmla="*/ 1872600 h 1918938"/>
                              <a:gd name="connsiteX3" fmla="*/ 1099003 w 1106921"/>
                              <a:gd name="connsiteY3" fmla="*/ 1850651 h 1918938"/>
                              <a:gd name="connsiteX4" fmla="*/ 1096088 w 1106921"/>
                              <a:gd name="connsiteY4" fmla="*/ 1828807 h 1918938"/>
                              <a:gd name="connsiteX5" fmla="*/ 1093032 w 1106921"/>
                              <a:gd name="connsiteY5" fmla="*/ 1807016 h 1918938"/>
                              <a:gd name="connsiteX6" fmla="*/ 1089819 w 1106921"/>
                              <a:gd name="connsiteY6" fmla="*/ 1785312 h 1918938"/>
                              <a:gd name="connsiteX7" fmla="*/ 1086483 w 1106921"/>
                              <a:gd name="connsiteY7" fmla="*/ 1763697 h 1918938"/>
                              <a:gd name="connsiteX8" fmla="*/ 1082988 w 1106921"/>
                              <a:gd name="connsiteY8" fmla="*/ 1742151 h 1918938"/>
                              <a:gd name="connsiteX9" fmla="*/ 1079353 w 1106921"/>
                              <a:gd name="connsiteY9" fmla="*/ 1720729 h 1918938"/>
                              <a:gd name="connsiteX10" fmla="*/ 1075578 w 1106921"/>
                              <a:gd name="connsiteY10" fmla="*/ 1699324 h 1918938"/>
                              <a:gd name="connsiteX11" fmla="*/ 1071662 w 1106921"/>
                              <a:gd name="connsiteY11" fmla="*/ 1678060 h 1918938"/>
                              <a:gd name="connsiteX12" fmla="*/ 1067588 w 1106921"/>
                              <a:gd name="connsiteY12" fmla="*/ 1656848 h 1918938"/>
                              <a:gd name="connsiteX13" fmla="*/ 1063409 w 1106921"/>
                              <a:gd name="connsiteY13" fmla="*/ 1635724 h 1918938"/>
                              <a:gd name="connsiteX14" fmla="*/ 1059054 w 1106921"/>
                              <a:gd name="connsiteY14" fmla="*/ 1614670 h 1918938"/>
                              <a:gd name="connsiteX15" fmla="*/ 1054559 w 1106921"/>
                              <a:gd name="connsiteY15" fmla="*/ 1593722 h 1918938"/>
                              <a:gd name="connsiteX16" fmla="*/ 1049941 w 1106921"/>
                              <a:gd name="connsiteY16" fmla="*/ 1572827 h 1918938"/>
                              <a:gd name="connsiteX17" fmla="*/ 1045147 w 1106921"/>
                              <a:gd name="connsiteY17" fmla="*/ 1552019 h 1918938"/>
                              <a:gd name="connsiteX18" fmla="*/ 1040230 w 1106921"/>
                              <a:gd name="connsiteY18" fmla="*/ 1531299 h 1918938"/>
                              <a:gd name="connsiteX19" fmla="*/ 1035173 w 1106921"/>
                              <a:gd name="connsiteY19" fmla="*/ 1510666 h 1918938"/>
                              <a:gd name="connsiteX20" fmla="*/ 1029958 w 1106921"/>
                              <a:gd name="connsiteY20" fmla="*/ 1490104 h 1918938"/>
                              <a:gd name="connsiteX21" fmla="*/ 1024619 w 1106921"/>
                              <a:gd name="connsiteY21" fmla="*/ 1469630 h 1918938"/>
                              <a:gd name="connsiteX22" fmla="*/ 1019123 w 1106921"/>
                              <a:gd name="connsiteY22" fmla="*/ 1449226 h 1918938"/>
                              <a:gd name="connsiteX23" fmla="*/ 1013487 w 1106921"/>
                              <a:gd name="connsiteY23" fmla="*/ 1428928 h 1918938"/>
                              <a:gd name="connsiteX24" fmla="*/ 1007727 w 1106921"/>
                              <a:gd name="connsiteY24" fmla="*/ 1408699 h 1918938"/>
                              <a:gd name="connsiteX25" fmla="*/ 1001809 w 1106921"/>
                              <a:gd name="connsiteY25" fmla="*/ 1388559 h 1918938"/>
                              <a:gd name="connsiteX26" fmla="*/ 995734 w 1106921"/>
                              <a:gd name="connsiteY26" fmla="*/ 1368471 h 1918938"/>
                              <a:gd name="connsiteX27" fmla="*/ 989535 w 1106921"/>
                              <a:gd name="connsiteY27" fmla="*/ 1348488 h 1918938"/>
                              <a:gd name="connsiteX28" fmla="*/ 983196 w 1106921"/>
                              <a:gd name="connsiteY28" fmla="*/ 1328593 h 1918938"/>
                              <a:gd name="connsiteX29" fmla="*/ 976699 w 1106921"/>
                              <a:gd name="connsiteY29" fmla="*/ 1308751 h 1918938"/>
                              <a:gd name="connsiteX30" fmla="*/ 970079 w 1106921"/>
                              <a:gd name="connsiteY30" fmla="*/ 1289032 h 1918938"/>
                              <a:gd name="connsiteX31" fmla="*/ 963301 w 1106921"/>
                              <a:gd name="connsiteY31" fmla="*/ 1269348 h 1918938"/>
                              <a:gd name="connsiteX32" fmla="*/ 956382 w 1106921"/>
                              <a:gd name="connsiteY32" fmla="*/ 1249769 h 1918938"/>
                              <a:gd name="connsiteX33" fmla="*/ 949341 w 1106921"/>
                              <a:gd name="connsiteY33" fmla="*/ 1230261 h 1918938"/>
                              <a:gd name="connsiteX34" fmla="*/ 942124 w 1106921"/>
                              <a:gd name="connsiteY34" fmla="*/ 1210858 h 1918938"/>
                              <a:gd name="connsiteX35" fmla="*/ 934784 w 1106921"/>
                              <a:gd name="connsiteY35" fmla="*/ 1191508 h 1918938"/>
                              <a:gd name="connsiteX36" fmla="*/ 927286 w 1106921"/>
                              <a:gd name="connsiteY36" fmla="*/ 1172263 h 1918938"/>
                              <a:gd name="connsiteX37" fmla="*/ 919665 w 1106921"/>
                              <a:gd name="connsiteY37" fmla="*/ 1153105 h 1918938"/>
                              <a:gd name="connsiteX38" fmla="*/ 911904 w 1106921"/>
                              <a:gd name="connsiteY38" fmla="*/ 1134001 h 1918938"/>
                              <a:gd name="connsiteX39" fmla="*/ 903984 w 1106921"/>
                              <a:gd name="connsiteY39" fmla="*/ 1114984 h 1918938"/>
                              <a:gd name="connsiteX40" fmla="*/ 895924 w 1106921"/>
                              <a:gd name="connsiteY40" fmla="*/ 1096055 h 1918938"/>
                              <a:gd name="connsiteX41" fmla="*/ 887724 w 1106921"/>
                              <a:gd name="connsiteY41" fmla="*/ 1077231 h 1918938"/>
                              <a:gd name="connsiteX42" fmla="*/ 879365 w 1106921"/>
                              <a:gd name="connsiteY42" fmla="*/ 1058460 h 1918938"/>
                              <a:gd name="connsiteX43" fmla="*/ 870884 w 1106921"/>
                              <a:gd name="connsiteY43" fmla="*/ 1039760 h 1918938"/>
                              <a:gd name="connsiteX44" fmla="*/ 862262 w 1106921"/>
                              <a:gd name="connsiteY44" fmla="*/ 1021164 h 1918938"/>
                              <a:gd name="connsiteX45" fmla="*/ 853482 w 1106921"/>
                              <a:gd name="connsiteY45" fmla="*/ 1002639 h 1918938"/>
                              <a:gd name="connsiteX46" fmla="*/ 844581 w 1106921"/>
                              <a:gd name="connsiteY46" fmla="*/ 984202 h 1918938"/>
                              <a:gd name="connsiteX47" fmla="*/ 835529 w 1106921"/>
                              <a:gd name="connsiteY47" fmla="*/ 965835 h 1918938"/>
                              <a:gd name="connsiteX48" fmla="*/ 826316 w 1106921"/>
                              <a:gd name="connsiteY48" fmla="*/ 947573 h 1918938"/>
                              <a:gd name="connsiteX49" fmla="*/ 816969 w 1106921"/>
                              <a:gd name="connsiteY49" fmla="*/ 929364 h 1918938"/>
                              <a:gd name="connsiteX50" fmla="*/ 807483 w 1106921"/>
                              <a:gd name="connsiteY50" fmla="*/ 911260 h 1918938"/>
                              <a:gd name="connsiteX51" fmla="*/ 797864 w 1106921"/>
                              <a:gd name="connsiteY51" fmla="*/ 893227 h 1918938"/>
                              <a:gd name="connsiteX52" fmla="*/ 788081 w 1106921"/>
                              <a:gd name="connsiteY52" fmla="*/ 875281 h 1918938"/>
                              <a:gd name="connsiteX53" fmla="*/ 778167 w 1106921"/>
                              <a:gd name="connsiteY53" fmla="*/ 857388 h 1918938"/>
                              <a:gd name="connsiteX54" fmla="*/ 768119 w 1106921"/>
                              <a:gd name="connsiteY54" fmla="*/ 839618 h 1918938"/>
                              <a:gd name="connsiteX55" fmla="*/ 757933 w 1106921"/>
                              <a:gd name="connsiteY55" fmla="*/ 821901 h 1918938"/>
                              <a:gd name="connsiteX56" fmla="*/ 747588 w 1106921"/>
                              <a:gd name="connsiteY56" fmla="*/ 804289 h 1918938"/>
                              <a:gd name="connsiteX57" fmla="*/ 737105 w 1106921"/>
                              <a:gd name="connsiteY57" fmla="*/ 786747 h 1918938"/>
                              <a:gd name="connsiteX58" fmla="*/ 726468 w 1106921"/>
                              <a:gd name="connsiteY58" fmla="*/ 769275 h 1918938"/>
                              <a:gd name="connsiteX59" fmla="*/ 715695 w 1106921"/>
                              <a:gd name="connsiteY59" fmla="*/ 751892 h 1918938"/>
                              <a:gd name="connsiteX60" fmla="*/ 704783 w 1106921"/>
                              <a:gd name="connsiteY60" fmla="*/ 734596 h 1918938"/>
                              <a:gd name="connsiteX61" fmla="*/ 693738 w 1106921"/>
                              <a:gd name="connsiteY61" fmla="*/ 717370 h 1918938"/>
                              <a:gd name="connsiteX62" fmla="*/ 682531 w 1106921"/>
                              <a:gd name="connsiteY62" fmla="*/ 700249 h 1918938"/>
                              <a:gd name="connsiteX63" fmla="*/ 671191 w 1106921"/>
                              <a:gd name="connsiteY63" fmla="*/ 683199 h 1918938"/>
                              <a:gd name="connsiteX64" fmla="*/ 659718 w 1106921"/>
                              <a:gd name="connsiteY64" fmla="*/ 666219 h 1918938"/>
                              <a:gd name="connsiteX65" fmla="*/ 648083 w 1106921"/>
                              <a:gd name="connsiteY65" fmla="*/ 649327 h 1918938"/>
                              <a:gd name="connsiteX66" fmla="*/ 636312 w 1106921"/>
                              <a:gd name="connsiteY66" fmla="*/ 632505 h 1918938"/>
                              <a:gd name="connsiteX67" fmla="*/ 624405 w 1106921"/>
                              <a:gd name="connsiteY67" fmla="*/ 615789 h 1918938"/>
                              <a:gd name="connsiteX68" fmla="*/ 612340 w 1106921"/>
                              <a:gd name="connsiteY68" fmla="*/ 599125 h 1918938"/>
                              <a:gd name="connsiteX69" fmla="*/ 600159 w 1106921"/>
                              <a:gd name="connsiteY69" fmla="*/ 582560 h 1918938"/>
                              <a:gd name="connsiteX70" fmla="*/ 587805 w 1106921"/>
                              <a:gd name="connsiteY70" fmla="*/ 566080 h 1918938"/>
                              <a:gd name="connsiteX71" fmla="*/ 575329 w 1106921"/>
                              <a:gd name="connsiteY71" fmla="*/ 549669 h 1918938"/>
                              <a:gd name="connsiteX72" fmla="*/ 562702 w 1106921"/>
                              <a:gd name="connsiteY72" fmla="*/ 533351 h 1918938"/>
                              <a:gd name="connsiteX73" fmla="*/ 549936 w 1106921"/>
                              <a:gd name="connsiteY73" fmla="*/ 517121 h 1918938"/>
                              <a:gd name="connsiteX74" fmla="*/ 537031 w 1106921"/>
                              <a:gd name="connsiteY74" fmla="*/ 500960 h 1918938"/>
                              <a:gd name="connsiteX75" fmla="*/ 523971 w 1106921"/>
                              <a:gd name="connsiteY75" fmla="*/ 484868 h 1918938"/>
                              <a:gd name="connsiteX76" fmla="*/ 510776 w 1106921"/>
                              <a:gd name="connsiteY76" fmla="*/ 468887 h 1918938"/>
                              <a:gd name="connsiteX77" fmla="*/ 497443 w 1106921"/>
                              <a:gd name="connsiteY77" fmla="*/ 452975 h 1918938"/>
                              <a:gd name="connsiteX78" fmla="*/ 483952 w 1106921"/>
                              <a:gd name="connsiteY78" fmla="*/ 437126 h 1918938"/>
                              <a:gd name="connsiteX79" fmla="*/ 470324 w 1106921"/>
                              <a:gd name="connsiteY79" fmla="*/ 421372 h 1918938"/>
                              <a:gd name="connsiteX80" fmla="*/ 456560 w 1106921"/>
                              <a:gd name="connsiteY80" fmla="*/ 405709 h 1918938"/>
                              <a:gd name="connsiteX81" fmla="*/ 442665 w 1106921"/>
                              <a:gd name="connsiteY81" fmla="*/ 390114 h 1918938"/>
                              <a:gd name="connsiteX82" fmla="*/ 428607 w 1106921"/>
                              <a:gd name="connsiteY82" fmla="*/ 374609 h 1918938"/>
                              <a:gd name="connsiteX83" fmla="*/ 414415 w 1106921"/>
                              <a:gd name="connsiteY83" fmla="*/ 359171 h 1918938"/>
                              <a:gd name="connsiteX84" fmla="*/ 400062 w 1106921"/>
                              <a:gd name="connsiteY84" fmla="*/ 343851 h 1918938"/>
                              <a:gd name="connsiteX85" fmla="*/ 385598 w 1106921"/>
                              <a:gd name="connsiteY85" fmla="*/ 328571 h 1918938"/>
                              <a:gd name="connsiteX86" fmla="*/ 370978 w 1106921"/>
                              <a:gd name="connsiteY86" fmla="*/ 313384 h 1918938"/>
                              <a:gd name="connsiteX87" fmla="*/ 356196 w 1106921"/>
                              <a:gd name="connsiteY87" fmla="*/ 298282 h 1918938"/>
                              <a:gd name="connsiteX88" fmla="*/ 341304 w 1106921"/>
                              <a:gd name="connsiteY88" fmla="*/ 283274 h 1918938"/>
                              <a:gd name="connsiteX89" fmla="*/ 326250 w 1106921"/>
                              <a:gd name="connsiteY89" fmla="*/ 268337 h 1918938"/>
                              <a:gd name="connsiteX90" fmla="*/ 311061 w 1106921"/>
                              <a:gd name="connsiteY90" fmla="*/ 253468 h 1918938"/>
                              <a:gd name="connsiteX91" fmla="*/ 295712 w 1106921"/>
                              <a:gd name="connsiteY91" fmla="*/ 238709 h 1918938"/>
                              <a:gd name="connsiteX92" fmla="*/ 280234 w 1106921"/>
                              <a:gd name="connsiteY92" fmla="*/ 224019 h 1918938"/>
                              <a:gd name="connsiteX93" fmla="*/ 264612 w 1106921"/>
                              <a:gd name="connsiteY93" fmla="*/ 209393 h 1918938"/>
                              <a:gd name="connsiteX94" fmla="*/ 248838 w 1106921"/>
                              <a:gd name="connsiteY94" fmla="*/ 194867 h 1918938"/>
                              <a:gd name="connsiteX95" fmla="*/ 232943 w 1106921"/>
                              <a:gd name="connsiteY95" fmla="*/ 180421 h 1918938"/>
                              <a:gd name="connsiteX96" fmla="*/ 216896 w 1106921"/>
                              <a:gd name="connsiteY96" fmla="*/ 166050 h 1918938"/>
                              <a:gd name="connsiteX97" fmla="*/ 200689 w 1106921"/>
                              <a:gd name="connsiteY97" fmla="*/ 151767 h 1918938"/>
                              <a:gd name="connsiteX98" fmla="*/ 184372 w 1106921"/>
                              <a:gd name="connsiteY98" fmla="*/ 137553 h 1918938"/>
                              <a:gd name="connsiteX99" fmla="*/ 167891 w 1106921"/>
                              <a:gd name="connsiteY99" fmla="*/ 123430 h 1918938"/>
                              <a:gd name="connsiteX100" fmla="*/ 151255 w 1106921"/>
                              <a:gd name="connsiteY100" fmla="*/ 109396 h 1918938"/>
                              <a:gd name="connsiteX101" fmla="*/ 134503 w 1106921"/>
                              <a:gd name="connsiteY101" fmla="*/ 95426 h 1918938"/>
                              <a:gd name="connsiteX102" fmla="*/ 117593 w 1106921"/>
                              <a:gd name="connsiteY102" fmla="*/ 81553 h 1918938"/>
                              <a:gd name="connsiteX103" fmla="*/ 100551 w 1106921"/>
                              <a:gd name="connsiteY103" fmla="*/ 67746 h 1918938"/>
                              <a:gd name="connsiteX104" fmla="*/ 83346 w 1106921"/>
                              <a:gd name="connsiteY104" fmla="*/ 54028 h 1918938"/>
                              <a:gd name="connsiteX105" fmla="*/ 66009 w 1106921"/>
                              <a:gd name="connsiteY105" fmla="*/ 40401 h 1918938"/>
                              <a:gd name="connsiteX106" fmla="*/ 48532 w 1106921"/>
                              <a:gd name="connsiteY106" fmla="*/ 26846 h 1918938"/>
                              <a:gd name="connsiteX107" fmla="*/ 30921 w 1106921"/>
                              <a:gd name="connsiteY107" fmla="*/ 13375 h 1918938"/>
                              <a:gd name="connsiteX108" fmla="*/ 13155 w 1106921"/>
                              <a:gd name="connsiteY108" fmla="*/ 0 h 1918938"/>
                              <a:gd name="connsiteX109" fmla="*/ 0 w 1106921"/>
                              <a:gd name="connsiteY109" fmla="*/ 17905 h 1918938"/>
                              <a:gd name="connsiteX110" fmla="*/ 17999 w 1106921"/>
                              <a:gd name="connsiteY110" fmla="*/ 30966 h 1918938"/>
                              <a:gd name="connsiteX111" fmla="*/ 35859 w 1106921"/>
                              <a:gd name="connsiteY111" fmla="*/ 44114 h 1918938"/>
                              <a:gd name="connsiteX112" fmla="*/ 53556 w 1106921"/>
                              <a:gd name="connsiteY112" fmla="*/ 57356 h 1918938"/>
                              <a:gd name="connsiteX113" fmla="*/ 71126 w 1106921"/>
                              <a:gd name="connsiteY113" fmla="*/ 70666 h 1918938"/>
                              <a:gd name="connsiteX114" fmla="*/ 88528 w 1106921"/>
                              <a:gd name="connsiteY114" fmla="*/ 84069 h 1918938"/>
                              <a:gd name="connsiteX115" fmla="*/ 105779 w 1106921"/>
                              <a:gd name="connsiteY115" fmla="*/ 97558 h 1918938"/>
                              <a:gd name="connsiteX116" fmla="*/ 122891 w 1106921"/>
                              <a:gd name="connsiteY116" fmla="*/ 111117 h 1918938"/>
                              <a:gd name="connsiteX117" fmla="*/ 139869 w 1106921"/>
                              <a:gd name="connsiteY117" fmla="*/ 124764 h 1918938"/>
                              <a:gd name="connsiteX118" fmla="*/ 156661 w 1106921"/>
                              <a:gd name="connsiteY118" fmla="*/ 138503 h 1918938"/>
                              <a:gd name="connsiteX119" fmla="*/ 173345 w 1106921"/>
                              <a:gd name="connsiteY119" fmla="*/ 152334 h 1918938"/>
                              <a:gd name="connsiteX120" fmla="*/ 189847 w 1106921"/>
                              <a:gd name="connsiteY120" fmla="*/ 166254 h 1918938"/>
                              <a:gd name="connsiteX121" fmla="*/ 206211 w 1106921"/>
                              <a:gd name="connsiteY121" fmla="*/ 180241 h 1918938"/>
                              <a:gd name="connsiteX122" fmla="*/ 222444 w 1106921"/>
                              <a:gd name="connsiteY122" fmla="*/ 194322 h 1918938"/>
                              <a:gd name="connsiteX123" fmla="*/ 238511 w 1106921"/>
                              <a:gd name="connsiteY123" fmla="*/ 208489 h 1918938"/>
                              <a:gd name="connsiteX124" fmla="*/ 254423 w 1106921"/>
                              <a:gd name="connsiteY124" fmla="*/ 222726 h 1918938"/>
                              <a:gd name="connsiteX125" fmla="*/ 270203 w 1106921"/>
                              <a:gd name="connsiteY125" fmla="*/ 237057 h 1918938"/>
                              <a:gd name="connsiteX126" fmla="*/ 285820 w 1106921"/>
                              <a:gd name="connsiteY126" fmla="*/ 251475 h 1918938"/>
                              <a:gd name="connsiteX127" fmla="*/ 301303 w 1106921"/>
                              <a:gd name="connsiteY127" fmla="*/ 265984 h 1918938"/>
                              <a:gd name="connsiteX128" fmla="*/ 316630 w 1106921"/>
                              <a:gd name="connsiteY128" fmla="*/ 280586 h 1918938"/>
                              <a:gd name="connsiteX129" fmla="*/ 331795 w 1106921"/>
                              <a:gd name="connsiteY129" fmla="*/ 295252 h 1918938"/>
                              <a:gd name="connsiteX130" fmla="*/ 346826 w 1106921"/>
                              <a:gd name="connsiteY130" fmla="*/ 310010 h 1918938"/>
                              <a:gd name="connsiteX131" fmla="*/ 361696 w 1106921"/>
                              <a:gd name="connsiteY131" fmla="*/ 324857 h 1918938"/>
                              <a:gd name="connsiteX132" fmla="*/ 376432 w 1106921"/>
                              <a:gd name="connsiteY132" fmla="*/ 339772 h 1918938"/>
                              <a:gd name="connsiteX133" fmla="*/ 391012 w 1106921"/>
                              <a:gd name="connsiteY133" fmla="*/ 354780 h 1918938"/>
                              <a:gd name="connsiteX134" fmla="*/ 405451 w 1106921"/>
                              <a:gd name="connsiteY134" fmla="*/ 369881 h 1918938"/>
                              <a:gd name="connsiteX135" fmla="*/ 419736 w 1106921"/>
                              <a:gd name="connsiteY135" fmla="*/ 385068 h 1918938"/>
                              <a:gd name="connsiteX136" fmla="*/ 433880 w 1106921"/>
                              <a:gd name="connsiteY136" fmla="*/ 400348 h 1918938"/>
                              <a:gd name="connsiteX137" fmla="*/ 447868 w 1106921"/>
                              <a:gd name="connsiteY137" fmla="*/ 415693 h 1918938"/>
                              <a:gd name="connsiteX138" fmla="*/ 461700 w 1106921"/>
                              <a:gd name="connsiteY138" fmla="*/ 431130 h 1918938"/>
                              <a:gd name="connsiteX139" fmla="*/ 475393 w 1106921"/>
                              <a:gd name="connsiteY139" fmla="*/ 446659 h 1918938"/>
                              <a:gd name="connsiteX140" fmla="*/ 488930 w 1106921"/>
                              <a:gd name="connsiteY140" fmla="*/ 462252 h 1918938"/>
                              <a:gd name="connsiteX141" fmla="*/ 502333 w 1106921"/>
                              <a:gd name="connsiteY141" fmla="*/ 477937 h 1918938"/>
                              <a:gd name="connsiteX142" fmla="*/ 515574 w 1106921"/>
                              <a:gd name="connsiteY142" fmla="*/ 493716 h 1918938"/>
                              <a:gd name="connsiteX143" fmla="*/ 528659 w 1106921"/>
                              <a:gd name="connsiteY143" fmla="*/ 509583 h 1918938"/>
                              <a:gd name="connsiteX144" fmla="*/ 541604 w 1106921"/>
                              <a:gd name="connsiteY144" fmla="*/ 525541 h 1918938"/>
                              <a:gd name="connsiteX145" fmla="*/ 554393 w 1106921"/>
                              <a:gd name="connsiteY145" fmla="*/ 541567 h 1918938"/>
                              <a:gd name="connsiteX146" fmla="*/ 567048 w 1106921"/>
                              <a:gd name="connsiteY146" fmla="*/ 557683 h 1918938"/>
                              <a:gd name="connsiteX147" fmla="*/ 579542 w 1106921"/>
                              <a:gd name="connsiteY147" fmla="*/ 573891 h 1918938"/>
                              <a:gd name="connsiteX148" fmla="*/ 591902 w 1106921"/>
                              <a:gd name="connsiteY148" fmla="*/ 590161 h 1918938"/>
                              <a:gd name="connsiteX149" fmla="*/ 604101 w 1106921"/>
                              <a:gd name="connsiteY149" fmla="*/ 606535 h 1918938"/>
                              <a:gd name="connsiteX150" fmla="*/ 616142 w 1106921"/>
                              <a:gd name="connsiteY150" fmla="*/ 623006 h 1918938"/>
                              <a:gd name="connsiteX151" fmla="*/ 628049 w 1106921"/>
                              <a:gd name="connsiteY151" fmla="*/ 639529 h 1918938"/>
                              <a:gd name="connsiteX152" fmla="*/ 639819 w 1106921"/>
                              <a:gd name="connsiteY152" fmla="*/ 656176 h 1918938"/>
                              <a:gd name="connsiteX153" fmla="*/ 651409 w 1106921"/>
                              <a:gd name="connsiteY153" fmla="*/ 672874 h 1918938"/>
                              <a:gd name="connsiteX154" fmla="*/ 662887 w 1106921"/>
                              <a:gd name="connsiteY154" fmla="*/ 689661 h 1918938"/>
                              <a:gd name="connsiteX155" fmla="*/ 674182 w 1106921"/>
                              <a:gd name="connsiteY155" fmla="*/ 706553 h 1918938"/>
                              <a:gd name="connsiteX156" fmla="*/ 685341 w 1106921"/>
                              <a:gd name="connsiteY156" fmla="*/ 723498 h 1918938"/>
                              <a:gd name="connsiteX157" fmla="*/ 696363 w 1106921"/>
                              <a:gd name="connsiteY157" fmla="*/ 740566 h 1918938"/>
                              <a:gd name="connsiteX158" fmla="*/ 707229 w 1106921"/>
                              <a:gd name="connsiteY158" fmla="*/ 757704 h 1918938"/>
                              <a:gd name="connsiteX159" fmla="*/ 717937 w 1106921"/>
                              <a:gd name="connsiteY159" fmla="*/ 774912 h 1918938"/>
                              <a:gd name="connsiteX160" fmla="*/ 728506 w 1106921"/>
                              <a:gd name="connsiteY160" fmla="*/ 792225 h 1918938"/>
                              <a:gd name="connsiteX161" fmla="*/ 738919 w 1106921"/>
                              <a:gd name="connsiteY161" fmla="*/ 809609 h 1918938"/>
                              <a:gd name="connsiteX162" fmla="*/ 749171 w 1106921"/>
                              <a:gd name="connsiteY162" fmla="*/ 827081 h 1918938"/>
                              <a:gd name="connsiteX163" fmla="*/ 759289 w 1106921"/>
                              <a:gd name="connsiteY163" fmla="*/ 844640 h 1918938"/>
                              <a:gd name="connsiteX164" fmla="*/ 769273 w 1106921"/>
                              <a:gd name="connsiteY164" fmla="*/ 862287 h 1918938"/>
                              <a:gd name="connsiteX165" fmla="*/ 779094 w 1106921"/>
                              <a:gd name="connsiteY165" fmla="*/ 880022 h 1918938"/>
                              <a:gd name="connsiteX166" fmla="*/ 788761 w 1106921"/>
                              <a:gd name="connsiteY166" fmla="*/ 897845 h 1918938"/>
                              <a:gd name="connsiteX167" fmla="*/ 798292 w 1106921"/>
                              <a:gd name="connsiteY167" fmla="*/ 915755 h 1918938"/>
                              <a:gd name="connsiteX168" fmla="*/ 807662 w 1106921"/>
                              <a:gd name="connsiteY168" fmla="*/ 933719 h 1918938"/>
                              <a:gd name="connsiteX169" fmla="*/ 816898 w 1106921"/>
                              <a:gd name="connsiteY169" fmla="*/ 951787 h 1918938"/>
                              <a:gd name="connsiteX170" fmla="*/ 825973 w 1106921"/>
                              <a:gd name="connsiteY170" fmla="*/ 969926 h 1918938"/>
                              <a:gd name="connsiteX171" fmla="*/ 834892 w 1106921"/>
                              <a:gd name="connsiteY171" fmla="*/ 988188 h 1918938"/>
                              <a:gd name="connsiteX172" fmla="*/ 843677 w 1106921"/>
                              <a:gd name="connsiteY172" fmla="*/ 1006520 h 1918938"/>
                              <a:gd name="connsiteX173" fmla="*/ 852306 w 1106921"/>
                              <a:gd name="connsiteY173" fmla="*/ 1024922 h 1918938"/>
                              <a:gd name="connsiteX174" fmla="*/ 860787 w 1106921"/>
                              <a:gd name="connsiteY174" fmla="*/ 1043412 h 1918938"/>
                              <a:gd name="connsiteX175" fmla="*/ 869128 w 1106921"/>
                              <a:gd name="connsiteY175" fmla="*/ 1061990 h 1918938"/>
                              <a:gd name="connsiteX176" fmla="*/ 877311 w 1106921"/>
                              <a:gd name="connsiteY176" fmla="*/ 1080638 h 1918938"/>
                              <a:gd name="connsiteX177" fmla="*/ 885353 w 1106921"/>
                              <a:gd name="connsiteY177" fmla="*/ 1099409 h 1918938"/>
                              <a:gd name="connsiteX178" fmla="*/ 893220 w 1106921"/>
                              <a:gd name="connsiteY178" fmla="*/ 1118232 h 1918938"/>
                              <a:gd name="connsiteX179" fmla="*/ 900964 w 1106921"/>
                              <a:gd name="connsiteY179" fmla="*/ 1137144 h 1918938"/>
                              <a:gd name="connsiteX180" fmla="*/ 908550 w 1106921"/>
                              <a:gd name="connsiteY180" fmla="*/ 1156161 h 1918938"/>
                              <a:gd name="connsiteX181" fmla="*/ 915995 w 1106921"/>
                              <a:gd name="connsiteY181" fmla="*/ 1175230 h 1918938"/>
                              <a:gd name="connsiteX182" fmla="*/ 923282 w 1106921"/>
                              <a:gd name="connsiteY182" fmla="*/ 1194405 h 1918938"/>
                              <a:gd name="connsiteX183" fmla="*/ 930447 w 1106921"/>
                              <a:gd name="connsiteY183" fmla="*/ 1213667 h 1918938"/>
                              <a:gd name="connsiteX184" fmla="*/ 937436 w 1106921"/>
                              <a:gd name="connsiteY184" fmla="*/ 1233000 h 1918938"/>
                              <a:gd name="connsiteX185" fmla="*/ 944266 w 1106921"/>
                              <a:gd name="connsiteY185" fmla="*/ 1252438 h 1918938"/>
                              <a:gd name="connsiteX186" fmla="*/ 950974 w 1106921"/>
                              <a:gd name="connsiteY186" fmla="*/ 1271964 h 1918938"/>
                              <a:gd name="connsiteX187" fmla="*/ 957524 w 1106921"/>
                              <a:gd name="connsiteY187" fmla="*/ 1291561 h 1918938"/>
                              <a:gd name="connsiteX188" fmla="*/ 963916 w 1106921"/>
                              <a:gd name="connsiteY188" fmla="*/ 1311227 h 1918938"/>
                              <a:gd name="connsiteX189" fmla="*/ 970167 w 1106921"/>
                              <a:gd name="connsiteY189" fmla="*/ 1330981 h 1918938"/>
                              <a:gd name="connsiteX190" fmla="*/ 976278 w 1106921"/>
                              <a:gd name="connsiteY190" fmla="*/ 1350841 h 1918938"/>
                              <a:gd name="connsiteX191" fmla="*/ 982230 w 1106921"/>
                              <a:gd name="connsiteY191" fmla="*/ 1370771 h 1918938"/>
                              <a:gd name="connsiteX192" fmla="*/ 988025 w 1106921"/>
                              <a:gd name="connsiteY192" fmla="*/ 1390806 h 1918938"/>
                              <a:gd name="connsiteX193" fmla="*/ 993679 w 1106921"/>
                              <a:gd name="connsiteY193" fmla="*/ 1410912 h 1918938"/>
                              <a:gd name="connsiteX194" fmla="*/ 999211 w 1106921"/>
                              <a:gd name="connsiteY194" fmla="*/ 1431105 h 1918938"/>
                              <a:gd name="connsiteX195" fmla="*/ 1004549 w 1106921"/>
                              <a:gd name="connsiteY195" fmla="*/ 1451386 h 1918938"/>
                              <a:gd name="connsiteX196" fmla="*/ 1009746 w 1106921"/>
                              <a:gd name="connsiteY196" fmla="*/ 1471737 h 1918938"/>
                              <a:gd name="connsiteX197" fmla="*/ 1014821 w 1106921"/>
                              <a:gd name="connsiteY197" fmla="*/ 1492194 h 1918938"/>
                              <a:gd name="connsiteX198" fmla="*/ 1019738 w 1106921"/>
                              <a:gd name="connsiteY198" fmla="*/ 1512721 h 1918938"/>
                              <a:gd name="connsiteX199" fmla="*/ 1024497 w 1106921"/>
                              <a:gd name="connsiteY199" fmla="*/ 1533318 h 1918938"/>
                              <a:gd name="connsiteX200" fmla="*/ 1029115 w 1106921"/>
                              <a:gd name="connsiteY200" fmla="*/ 1554038 h 1918938"/>
                              <a:gd name="connsiteX201" fmla="*/ 1033593 w 1106921"/>
                              <a:gd name="connsiteY201" fmla="*/ 1574811 h 1918938"/>
                              <a:gd name="connsiteX202" fmla="*/ 1037895 w 1106921"/>
                              <a:gd name="connsiteY202" fmla="*/ 1595689 h 1918938"/>
                              <a:gd name="connsiteX203" fmla="*/ 1042056 w 1106921"/>
                              <a:gd name="connsiteY203" fmla="*/ 1616637 h 1918938"/>
                              <a:gd name="connsiteX204" fmla="*/ 1046078 w 1106921"/>
                              <a:gd name="connsiteY204" fmla="*/ 1637691 h 1918938"/>
                              <a:gd name="connsiteX205" fmla="*/ 1049958 w 1106921"/>
                              <a:gd name="connsiteY205" fmla="*/ 1658815 h 1918938"/>
                              <a:gd name="connsiteX206" fmla="*/ 1053663 w 1106921"/>
                              <a:gd name="connsiteY206" fmla="*/ 1680026 h 1918938"/>
                              <a:gd name="connsiteX207" fmla="*/ 1057246 w 1106921"/>
                              <a:gd name="connsiteY207" fmla="*/ 1701326 h 1918938"/>
                              <a:gd name="connsiteX208" fmla="*/ 1060687 w 1106921"/>
                              <a:gd name="connsiteY208" fmla="*/ 1722696 h 1918938"/>
                              <a:gd name="connsiteX209" fmla="*/ 1063953 w 1106921"/>
                              <a:gd name="connsiteY209" fmla="*/ 1744171 h 1918938"/>
                              <a:gd name="connsiteX210" fmla="*/ 1067061 w 1106921"/>
                              <a:gd name="connsiteY210" fmla="*/ 1765716 h 1918938"/>
                              <a:gd name="connsiteX211" fmla="*/ 1070046 w 1106921"/>
                              <a:gd name="connsiteY211" fmla="*/ 1787331 h 1918938"/>
                              <a:gd name="connsiteX212" fmla="*/ 1072891 w 1106921"/>
                              <a:gd name="connsiteY212" fmla="*/ 1809070 h 1918938"/>
                              <a:gd name="connsiteX213" fmla="*/ 1075560 w 1106921"/>
                              <a:gd name="connsiteY213" fmla="*/ 1830861 h 1918938"/>
                              <a:gd name="connsiteX214" fmla="*/ 1078089 w 1106921"/>
                              <a:gd name="connsiteY214" fmla="*/ 1852758 h 1918938"/>
                              <a:gd name="connsiteX215" fmla="*/ 1080460 w 1106921"/>
                              <a:gd name="connsiteY215" fmla="*/ 1874724 h 1918938"/>
                              <a:gd name="connsiteX216" fmla="*/ 1082707 w 1106921"/>
                              <a:gd name="connsiteY216" fmla="*/ 1896797 h 1918938"/>
                              <a:gd name="connsiteX217" fmla="*/ 1084797 w 1106921"/>
                              <a:gd name="connsiteY217" fmla="*/ 1918939 h 19189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Lst>
                            <a:rect l="l" t="t" r="r" b="b"/>
                            <a:pathLst>
                              <a:path w="1106921" h="1918938">
                                <a:moveTo>
                                  <a:pt x="1106922" y="1916709"/>
                                </a:moveTo>
                                <a:lnTo>
                                  <a:pt x="1104446" y="1894619"/>
                                </a:lnTo>
                                <a:lnTo>
                                  <a:pt x="1101795" y="1872600"/>
                                </a:lnTo>
                                <a:lnTo>
                                  <a:pt x="1099003" y="1850651"/>
                                </a:lnTo>
                                <a:lnTo>
                                  <a:pt x="1096088" y="1828807"/>
                                </a:lnTo>
                                <a:lnTo>
                                  <a:pt x="1093032" y="1807016"/>
                                </a:lnTo>
                                <a:lnTo>
                                  <a:pt x="1089819" y="1785312"/>
                                </a:lnTo>
                                <a:lnTo>
                                  <a:pt x="1086483" y="1763697"/>
                                </a:lnTo>
                                <a:lnTo>
                                  <a:pt x="1082988" y="1742151"/>
                                </a:lnTo>
                                <a:lnTo>
                                  <a:pt x="1079353" y="1720729"/>
                                </a:lnTo>
                                <a:lnTo>
                                  <a:pt x="1075578" y="1699324"/>
                                </a:lnTo>
                                <a:lnTo>
                                  <a:pt x="1071662" y="1678060"/>
                                </a:lnTo>
                                <a:lnTo>
                                  <a:pt x="1067588" y="1656848"/>
                                </a:lnTo>
                                <a:lnTo>
                                  <a:pt x="1063409" y="1635724"/>
                                </a:lnTo>
                                <a:lnTo>
                                  <a:pt x="1059054" y="1614670"/>
                                </a:lnTo>
                                <a:lnTo>
                                  <a:pt x="1054559" y="1593722"/>
                                </a:lnTo>
                                <a:lnTo>
                                  <a:pt x="1049941" y="1572827"/>
                                </a:lnTo>
                                <a:lnTo>
                                  <a:pt x="1045147" y="1552019"/>
                                </a:lnTo>
                                <a:lnTo>
                                  <a:pt x="1040230" y="1531299"/>
                                </a:lnTo>
                                <a:lnTo>
                                  <a:pt x="1035173" y="1510666"/>
                                </a:lnTo>
                                <a:lnTo>
                                  <a:pt x="1029958" y="1490104"/>
                                </a:lnTo>
                                <a:lnTo>
                                  <a:pt x="1024619" y="1469630"/>
                                </a:lnTo>
                                <a:lnTo>
                                  <a:pt x="1019123" y="1449226"/>
                                </a:lnTo>
                                <a:lnTo>
                                  <a:pt x="1013487" y="1428928"/>
                                </a:lnTo>
                                <a:lnTo>
                                  <a:pt x="1007727" y="1408699"/>
                                </a:lnTo>
                                <a:lnTo>
                                  <a:pt x="1001809" y="1388559"/>
                                </a:lnTo>
                                <a:lnTo>
                                  <a:pt x="995734" y="1368471"/>
                                </a:lnTo>
                                <a:lnTo>
                                  <a:pt x="989535" y="1348488"/>
                                </a:lnTo>
                                <a:lnTo>
                                  <a:pt x="983196" y="1328593"/>
                                </a:lnTo>
                                <a:lnTo>
                                  <a:pt x="976699" y="1308751"/>
                                </a:lnTo>
                                <a:lnTo>
                                  <a:pt x="970079" y="1289032"/>
                                </a:lnTo>
                                <a:lnTo>
                                  <a:pt x="963301" y="1269348"/>
                                </a:lnTo>
                                <a:lnTo>
                                  <a:pt x="956382" y="1249769"/>
                                </a:lnTo>
                                <a:lnTo>
                                  <a:pt x="949341" y="1230261"/>
                                </a:lnTo>
                                <a:lnTo>
                                  <a:pt x="942124" y="1210858"/>
                                </a:lnTo>
                                <a:lnTo>
                                  <a:pt x="934784" y="1191508"/>
                                </a:lnTo>
                                <a:lnTo>
                                  <a:pt x="927286" y="1172263"/>
                                </a:lnTo>
                                <a:lnTo>
                                  <a:pt x="919665" y="1153105"/>
                                </a:lnTo>
                                <a:lnTo>
                                  <a:pt x="911904" y="1134001"/>
                                </a:lnTo>
                                <a:lnTo>
                                  <a:pt x="903984" y="1114984"/>
                                </a:lnTo>
                                <a:lnTo>
                                  <a:pt x="895924" y="1096055"/>
                                </a:lnTo>
                                <a:lnTo>
                                  <a:pt x="887724" y="1077231"/>
                                </a:lnTo>
                                <a:lnTo>
                                  <a:pt x="879365" y="1058460"/>
                                </a:lnTo>
                                <a:lnTo>
                                  <a:pt x="870884" y="1039760"/>
                                </a:lnTo>
                                <a:lnTo>
                                  <a:pt x="862262" y="1021164"/>
                                </a:lnTo>
                                <a:lnTo>
                                  <a:pt x="853482" y="1002639"/>
                                </a:lnTo>
                                <a:lnTo>
                                  <a:pt x="844581" y="984202"/>
                                </a:lnTo>
                                <a:lnTo>
                                  <a:pt x="835529" y="965835"/>
                                </a:lnTo>
                                <a:lnTo>
                                  <a:pt x="826316" y="947573"/>
                                </a:lnTo>
                                <a:lnTo>
                                  <a:pt x="816969" y="929364"/>
                                </a:lnTo>
                                <a:lnTo>
                                  <a:pt x="807483" y="911260"/>
                                </a:lnTo>
                                <a:lnTo>
                                  <a:pt x="797864" y="893227"/>
                                </a:lnTo>
                                <a:lnTo>
                                  <a:pt x="788081" y="875281"/>
                                </a:lnTo>
                                <a:lnTo>
                                  <a:pt x="778167" y="857388"/>
                                </a:lnTo>
                                <a:lnTo>
                                  <a:pt x="768119" y="839618"/>
                                </a:lnTo>
                                <a:lnTo>
                                  <a:pt x="757933" y="821901"/>
                                </a:lnTo>
                                <a:lnTo>
                                  <a:pt x="747588" y="804289"/>
                                </a:lnTo>
                                <a:lnTo>
                                  <a:pt x="737105" y="786747"/>
                                </a:lnTo>
                                <a:lnTo>
                                  <a:pt x="726468" y="769275"/>
                                </a:lnTo>
                                <a:lnTo>
                                  <a:pt x="715695" y="751892"/>
                                </a:lnTo>
                                <a:lnTo>
                                  <a:pt x="704783" y="734596"/>
                                </a:lnTo>
                                <a:lnTo>
                                  <a:pt x="693738" y="717370"/>
                                </a:lnTo>
                                <a:lnTo>
                                  <a:pt x="682531" y="700249"/>
                                </a:lnTo>
                                <a:lnTo>
                                  <a:pt x="671191" y="683199"/>
                                </a:lnTo>
                                <a:lnTo>
                                  <a:pt x="659718" y="666219"/>
                                </a:lnTo>
                                <a:lnTo>
                                  <a:pt x="648083" y="649327"/>
                                </a:lnTo>
                                <a:lnTo>
                                  <a:pt x="636312" y="632505"/>
                                </a:lnTo>
                                <a:lnTo>
                                  <a:pt x="624405" y="615789"/>
                                </a:lnTo>
                                <a:lnTo>
                                  <a:pt x="612340" y="599125"/>
                                </a:lnTo>
                                <a:lnTo>
                                  <a:pt x="600159" y="582560"/>
                                </a:lnTo>
                                <a:lnTo>
                                  <a:pt x="587805" y="566080"/>
                                </a:lnTo>
                                <a:lnTo>
                                  <a:pt x="575329" y="549669"/>
                                </a:lnTo>
                                <a:lnTo>
                                  <a:pt x="562702" y="533351"/>
                                </a:lnTo>
                                <a:lnTo>
                                  <a:pt x="549936" y="517121"/>
                                </a:lnTo>
                                <a:lnTo>
                                  <a:pt x="537031" y="500960"/>
                                </a:lnTo>
                                <a:lnTo>
                                  <a:pt x="523971" y="484868"/>
                                </a:lnTo>
                                <a:lnTo>
                                  <a:pt x="510776" y="468887"/>
                                </a:lnTo>
                                <a:lnTo>
                                  <a:pt x="497443" y="452975"/>
                                </a:lnTo>
                                <a:lnTo>
                                  <a:pt x="483952" y="437126"/>
                                </a:lnTo>
                                <a:lnTo>
                                  <a:pt x="470324" y="421372"/>
                                </a:lnTo>
                                <a:lnTo>
                                  <a:pt x="456560" y="405709"/>
                                </a:lnTo>
                                <a:lnTo>
                                  <a:pt x="442665" y="390114"/>
                                </a:lnTo>
                                <a:lnTo>
                                  <a:pt x="428607" y="374609"/>
                                </a:lnTo>
                                <a:lnTo>
                                  <a:pt x="414415" y="359171"/>
                                </a:lnTo>
                                <a:lnTo>
                                  <a:pt x="400062" y="343851"/>
                                </a:lnTo>
                                <a:lnTo>
                                  <a:pt x="385598" y="328571"/>
                                </a:lnTo>
                                <a:lnTo>
                                  <a:pt x="370978" y="313384"/>
                                </a:lnTo>
                                <a:lnTo>
                                  <a:pt x="356196" y="298282"/>
                                </a:lnTo>
                                <a:lnTo>
                                  <a:pt x="341304" y="283274"/>
                                </a:lnTo>
                                <a:lnTo>
                                  <a:pt x="326250" y="268337"/>
                                </a:lnTo>
                                <a:lnTo>
                                  <a:pt x="311061" y="253468"/>
                                </a:lnTo>
                                <a:lnTo>
                                  <a:pt x="295712" y="238709"/>
                                </a:lnTo>
                                <a:lnTo>
                                  <a:pt x="280234" y="224019"/>
                                </a:lnTo>
                                <a:lnTo>
                                  <a:pt x="264612" y="209393"/>
                                </a:lnTo>
                                <a:lnTo>
                                  <a:pt x="248838" y="194867"/>
                                </a:lnTo>
                                <a:lnTo>
                                  <a:pt x="232943" y="180421"/>
                                </a:lnTo>
                                <a:lnTo>
                                  <a:pt x="216896" y="166050"/>
                                </a:lnTo>
                                <a:lnTo>
                                  <a:pt x="200689" y="151767"/>
                                </a:lnTo>
                                <a:lnTo>
                                  <a:pt x="184372" y="137553"/>
                                </a:lnTo>
                                <a:lnTo>
                                  <a:pt x="167891" y="123430"/>
                                </a:lnTo>
                                <a:lnTo>
                                  <a:pt x="151255" y="109396"/>
                                </a:lnTo>
                                <a:lnTo>
                                  <a:pt x="134503" y="95426"/>
                                </a:lnTo>
                                <a:lnTo>
                                  <a:pt x="117593" y="81553"/>
                                </a:lnTo>
                                <a:lnTo>
                                  <a:pt x="100551" y="67746"/>
                                </a:lnTo>
                                <a:lnTo>
                                  <a:pt x="83346" y="54028"/>
                                </a:lnTo>
                                <a:lnTo>
                                  <a:pt x="66009" y="40401"/>
                                </a:lnTo>
                                <a:lnTo>
                                  <a:pt x="48532" y="26846"/>
                                </a:lnTo>
                                <a:lnTo>
                                  <a:pt x="30921" y="13375"/>
                                </a:lnTo>
                                <a:lnTo>
                                  <a:pt x="13155" y="0"/>
                                </a:lnTo>
                                <a:lnTo>
                                  <a:pt x="0" y="17905"/>
                                </a:lnTo>
                                <a:lnTo>
                                  <a:pt x="17999" y="30966"/>
                                </a:lnTo>
                                <a:lnTo>
                                  <a:pt x="35859" y="44114"/>
                                </a:lnTo>
                                <a:lnTo>
                                  <a:pt x="53556" y="57356"/>
                                </a:lnTo>
                                <a:lnTo>
                                  <a:pt x="71126" y="70666"/>
                                </a:lnTo>
                                <a:lnTo>
                                  <a:pt x="88528" y="84069"/>
                                </a:lnTo>
                                <a:lnTo>
                                  <a:pt x="105779" y="97558"/>
                                </a:lnTo>
                                <a:lnTo>
                                  <a:pt x="122891" y="111117"/>
                                </a:lnTo>
                                <a:lnTo>
                                  <a:pt x="139869" y="124764"/>
                                </a:lnTo>
                                <a:lnTo>
                                  <a:pt x="156661" y="138503"/>
                                </a:lnTo>
                                <a:lnTo>
                                  <a:pt x="173345" y="152334"/>
                                </a:lnTo>
                                <a:lnTo>
                                  <a:pt x="189847" y="166254"/>
                                </a:lnTo>
                                <a:lnTo>
                                  <a:pt x="206211" y="180241"/>
                                </a:lnTo>
                                <a:lnTo>
                                  <a:pt x="222444" y="194322"/>
                                </a:lnTo>
                                <a:lnTo>
                                  <a:pt x="238511" y="208489"/>
                                </a:lnTo>
                                <a:lnTo>
                                  <a:pt x="254423" y="222726"/>
                                </a:lnTo>
                                <a:lnTo>
                                  <a:pt x="270203" y="237057"/>
                                </a:lnTo>
                                <a:lnTo>
                                  <a:pt x="285820" y="251475"/>
                                </a:lnTo>
                                <a:lnTo>
                                  <a:pt x="301303" y="265984"/>
                                </a:lnTo>
                                <a:lnTo>
                                  <a:pt x="316630" y="280586"/>
                                </a:lnTo>
                                <a:lnTo>
                                  <a:pt x="331795" y="295252"/>
                                </a:lnTo>
                                <a:lnTo>
                                  <a:pt x="346826" y="310010"/>
                                </a:lnTo>
                                <a:lnTo>
                                  <a:pt x="361696" y="324857"/>
                                </a:lnTo>
                                <a:lnTo>
                                  <a:pt x="376432" y="339772"/>
                                </a:lnTo>
                                <a:lnTo>
                                  <a:pt x="391012" y="354780"/>
                                </a:lnTo>
                                <a:lnTo>
                                  <a:pt x="405451" y="369881"/>
                                </a:lnTo>
                                <a:lnTo>
                                  <a:pt x="419736" y="385068"/>
                                </a:lnTo>
                                <a:lnTo>
                                  <a:pt x="433880" y="400348"/>
                                </a:lnTo>
                                <a:lnTo>
                                  <a:pt x="447868" y="415693"/>
                                </a:lnTo>
                                <a:lnTo>
                                  <a:pt x="461700" y="431130"/>
                                </a:lnTo>
                                <a:lnTo>
                                  <a:pt x="475393" y="446659"/>
                                </a:lnTo>
                                <a:lnTo>
                                  <a:pt x="488930" y="462252"/>
                                </a:lnTo>
                                <a:lnTo>
                                  <a:pt x="502333" y="477937"/>
                                </a:lnTo>
                                <a:lnTo>
                                  <a:pt x="515574" y="493716"/>
                                </a:lnTo>
                                <a:lnTo>
                                  <a:pt x="528659" y="509583"/>
                                </a:lnTo>
                                <a:lnTo>
                                  <a:pt x="541604" y="525541"/>
                                </a:lnTo>
                                <a:lnTo>
                                  <a:pt x="554393" y="541567"/>
                                </a:lnTo>
                                <a:lnTo>
                                  <a:pt x="567048" y="557683"/>
                                </a:lnTo>
                                <a:lnTo>
                                  <a:pt x="579542" y="573891"/>
                                </a:lnTo>
                                <a:lnTo>
                                  <a:pt x="591902" y="590161"/>
                                </a:lnTo>
                                <a:lnTo>
                                  <a:pt x="604101" y="606535"/>
                                </a:lnTo>
                                <a:lnTo>
                                  <a:pt x="616142" y="623006"/>
                                </a:lnTo>
                                <a:lnTo>
                                  <a:pt x="628049" y="639529"/>
                                </a:lnTo>
                                <a:lnTo>
                                  <a:pt x="639819" y="656176"/>
                                </a:lnTo>
                                <a:lnTo>
                                  <a:pt x="651409" y="672874"/>
                                </a:lnTo>
                                <a:lnTo>
                                  <a:pt x="662887" y="689661"/>
                                </a:lnTo>
                                <a:lnTo>
                                  <a:pt x="674182" y="706553"/>
                                </a:lnTo>
                                <a:lnTo>
                                  <a:pt x="685341" y="723498"/>
                                </a:lnTo>
                                <a:lnTo>
                                  <a:pt x="696363" y="740566"/>
                                </a:lnTo>
                                <a:lnTo>
                                  <a:pt x="707229" y="757704"/>
                                </a:lnTo>
                                <a:lnTo>
                                  <a:pt x="717937" y="774912"/>
                                </a:lnTo>
                                <a:lnTo>
                                  <a:pt x="728506" y="792225"/>
                                </a:lnTo>
                                <a:lnTo>
                                  <a:pt x="738919" y="809609"/>
                                </a:lnTo>
                                <a:lnTo>
                                  <a:pt x="749171" y="827081"/>
                                </a:lnTo>
                                <a:lnTo>
                                  <a:pt x="759289" y="844640"/>
                                </a:lnTo>
                                <a:lnTo>
                                  <a:pt x="769273" y="862287"/>
                                </a:lnTo>
                                <a:lnTo>
                                  <a:pt x="779094" y="880022"/>
                                </a:lnTo>
                                <a:lnTo>
                                  <a:pt x="788761" y="897845"/>
                                </a:lnTo>
                                <a:lnTo>
                                  <a:pt x="798292" y="915755"/>
                                </a:lnTo>
                                <a:lnTo>
                                  <a:pt x="807662" y="933719"/>
                                </a:lnTo>
                                <a:lnTo>
                                  <a:pt x="816898" y="951787"/>
                                </a:lnTo>
                                <a:lnTo>
                                  <a:pt x="825973" y="969926"/>
                                </a:lnTo>
                                <a:lnTo>
                                  <a:pt x="834892" y="988188"/>
                                </a:lnTo>
                                <a:lnTo>
                                  <a:pt x="843677" y="1006520"/>
                                </a:lnTo>
                                <a:lnTo>
                                  <a:pt x="852306" y="1024922"/>
                                </a:lnTo>
                                <a:lnTo>
                                  <a:pt x="860787" y="1043412"/>
                                </a:lnTo>
                                <a:lnTo>
                                  <a:pt x="869128" y="1061990"/>
                                </a:lnTo>
                                <a:lnTo>
                                  <a:pt x="877311" y="1080638"/>
                                </a:lnTo>
                                <a:lnTo>
                                  <a:pt x="885353" y="1099409"/>
                                </a:lnTo>
                                <a:lnTo>
                                  <a:pt x="893220" y="1118232"/>
                                </a:lnTo>
                                <a:lnTo>
                                  <a:pt x="900964" y="1137144"/>
                                </a:lnTo>
                                <a:lnTo>
                                  <a:pt x="908550" y="1156161"/>
                                </a:lnTo>
                                <a:lnTo>
                                  <a:pt x="915995" y="1175230"/>
                                </a:lnTo>
                                <a:lnTo>
                                  <a:pt x="923282" y="1194405"/>
                                </a:lnTo>
                                <a:lnTo>
                                  <a:pt x="930447" y="1213667"/>
                                </a:lnTo>
                                <a:lnTo>
                                  <a:pt x="937436" y="1233000"/>
                                </a:lnTo>
                                <a:lnTo>
                                  <a:pt x="944266" y="1252438"/>
                                </a:lnTo>
                                <a:lnTo>
                                  <a:pt x="950974" y="1271964"/>
                                </a:lnTo>
                                <a:lnTo>
                                  <a:pt x="957524" y="1291561"/>
                                </a:lnTo>
                                <a:lnTo>
                                  <a:pt x="963916" y="1311227"/>
                                </a:lnTo>
                                <a:lnTo>
                                  <a:pt x="970167" y="1330981"/>
                                </a:lnTo>
                                <a:lnTo>
                                  <a:pt x="976278" y="1350841"/>
                                </a:lnTo>
                                <a:lnTo>
                                  <a:pt x="982230" y="1370771"/>
                                </a:lnTo>
                                <a:lnTo>
                                  <a:pt x="988025" y="1390806"/>
                                </a:lnTo>
                                <a:lnTo>
                                  <a:pt x="993679" y="1410912"/>
                                </a:lnTo>
                                <a:lnTo>
                                  <a:pt x="999211" y="1431105"/>
                                </a:lnTo>
                                <a:lnTo>
                                  <a:pt x="1004549" y="1451386"/>
                                </a:lnTo>
                                <a:lnTo>
                                  <a:pt x="1009746" y="1471737"/>
                                </a:lnTo>
                                <a:lnTo>
                                  <a:pt x="1014821" y="1492194"/>
                                </a:lnTo>
                                <a:lnTo>
                                  <a:pt x="1019738" y="1512721"/>
                                </a:lnTo>
                                <a:lnTo>
                                  <a:pt x="1024497" y="1533318"/>
                                </a:lnTo>
                                <a:lnTo>
                                  <a:pt x="1029115" y="1554038"/>
                                </a:lnTo>
                                <a:lnTo>
                                  <a:pt x="1033593" y="1574811"/>
                                </a:lnTo>
                                <a:lnTo>
                                  <a:pt x="1037895" y="1595689"/>
                                </a:lnTo>
                                <a:lnTo>
                                  <a:pt x="1042056" y="1616637"/>
                                </a:lnTo>
                                <a:lnTo>
                                  <a:pt x="1046078" y="1637691"/>
                                </a:lnTo>
                                <a:lnTo>
                                  <a:pt x="1049958" y="1658815"/>
                                </a:lnTo>
                                <a:lnTo>
                                  <a:pt x="1053663" y="1680026"/>
                                </a:lnTo>
                                <a:lnTo>
                                  <a:pt x="1057246" y="1701326"/>
                                </a:lnTo>
                                <a:lnTo>
                                  <a:pt x="1060687" y="1722696"/>
                                </a:lnTo>
                                <a:lnTo>
                                  <a:pt x="1063953" y="1744171"/>
                                </a:lnTo>
                                <a:lnTo>
                                  <a:pt x="1067061" y="1765716"/>
                                </a:lnTo>
                                <a:lnTo>
                                  <a:pt x="1070046" y="1787331"/>
                                </a:lnTo>
                                <a:lnTo>
                                  <a:pt x="1072891" y="1809070"/>
                                </a:lnTo>
                                <a:lnTo>
                                  <a:pt x="1075560" y="1830861"/>
                                </a:lnTo>
                                <a:lnTo>
                                  <a:pt x="1078089" y="1852758"/>
                                </a:lnTo>
                                <a:lnTo>
                                  <a:pt x="1080460" y="1874724"/>
                                </a:lnTo>
                                <a:lnTo>
                                  <a:pt x="1082707" y="1896797"/>
                                </a:lnTo>
                                <a:lnTo>
                                  <a:pt x="1084797" y="1918939"/>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9" name="Freeform: Shape 2609"/>
                        <wps:cNvSpPr/>
                        <wps:spPr>
                          <a:xfrm>
                            <a:off x="768570" y="1410414"/>
                            <a:ext cx="1675129" cy="1547476"/>
                          </a:xfrm>
                          <a:custGeom>
                            <a:avLst/>
                            <a:gdLst>
                              <a:gd name="connsiteX0" fmla="*/ 1675130 w 1675129"/>
                              <a:gd name="connsiteY0" fmla="*/ 1537292 h 1547476"/>
                              <a:gd name="connsiteX1" fmla="*/ 1664876 w 1675129"/>
                              <a:gd name="connsiteY1" fmla="*/ 1517976 h 1547476"/>
                              <a:gd name="connsiteX2" fmla="*/ 1654550 w 1675129"/>
                              <a:gd name="connsiteY2" fmla="*/ 1498784 h 1547476"/>
                              <a:gd name="connsiteX3" fmla="*/ 1644137 w 1675129"/>
                              <a:gd name="connsiteY3" fmla="*/ 1479662 h 1547476"/>
                              <a:gd name="connsiteX4" fmla="*/ 1633637 w 1675129"/>
                              <a:gd name="connsiteY4" fmla="*/ 1460645 h 1547476"/>
                              <a:gd name="connsiteX5" fmla="*/ 1623048 w 1675129"/>
                              <a:gd name="connsiteY5" fmla="*/ 1441751 h 1547476"/>
                              <a:gd name="connsiteX6" fmla="*/ 1612354 w 1675129"/>
                              <a:gd name="connsiteY6" fmla="*/ 1422927 h 1547476"/>
                              <a:gd name="connsiteX7" fmla="*/ 1601590 w 1675129"/>
                              <a:gd name="connsiteY7" fmla="*/ 1404209 h 1547476"/>
                              <a:gd name="connsiteX8" fmla="*/ 1590721 w 1675129"/>
                              <a:gd name="connsiteY8" fmla="*/ 1385596 h 1547476"/>
                              <a:gd name="connsiteX9" fmla="*/ 1579763 w 1675129"/>
                              <a:gd name="connsiteY9" fmla="*/ 1367071 h 1547476"/>
                              <a:gd name="connsiteX10" fmla="*/ 1568718 w 1675129"/>
                              <a:gd name="connsiteY10" fmla="*/ 1348652 h 1547476"/>
                              <a:gd name="connsiteX11" fmla="*/ 1557585 w 1675129"/>
                              <a:gd name="connsiteY11" fmla="*/ 1330302 h 1547476"/>
                              <a:gd name="connsiteX12" fmla="*/ 1546347 w 1675129"/>
                              <a:gd name="connsiteY12" fmla="*/ 1312093 h 1547476"/>
                              <a:gd name="connsiteX13" fmla="*/ 1535039 w 1675129"/>
                              <a:gd name="connsiteY13" fmla="*/ 1293954 h 1547476"/>
                              <a:gd name="connsiteX14" fmla="*/ 1523625 w 1675129"/>
                              <a:gd name="connsiteY14" fmla="*/ 1275921 h 1547476"/>
                              <a:gd name="connsiteX15" fmla="*/ 1512123 w 1675129"/>
                              <a:gd name="connsiteY15" fmla="*/ 1257975 h 1547476"/>
                              <a:gd name="connsiteX16" fmla="*/ 1500534 w 1675129"/>
                              <a:gd name="connsiteY16" fmla="*/ 1240135 h 1547476"/>
                              <a:gd name="connsiteX17" fmla="*/ 1488857 w 1675129"/>
                              <a:gd name="connsiteY17" fmla="*/ 1222400 h 1547476"/>
                              <a:gd name="connsiteX18" fmla="*/ 1477092 w 1675129"/>
                              <a:gd name="connsiteY18" fmla="*/ 1204753 h 1547476"/>
                              <a:gd name="connsiteX19" fmla="*/ 1465239 w 1675129"/>
                              <a:gd name="connsiteY19" fmla="*/ 1187211 h 1547476"/>
                              <a:gd name="connsiteX20" fmla="*/ 1453298 w 1675129"/>
                              <a:gd name="connsiteY20" fmla="*/ 1169757 h 1547476"/>
                              <a:gd name="connsiteX21" fmla="*/ 1441252 w 1675129"/>
                              <a:gd name="connsiteY21" fmla="*/ 1152426 h 1547476"/>
                              <a:gd name="connsiteX22" fmla="*/ 1429119 w 1675129"/>
                              <a:gd name="connsiteY22" fmla="*/ 1135182 h 1547476"/>
                              <a:gd name="connsiteX23" fmla="*/ 1416897 w 1675129"/>
                              <a:gd name="connsiteY23" fmla="*/ 1118027 h 1547476"/>
                              <a:gd name="connsiteX24" fmla="*/ 1404587 w 1675129"/>
                              <a:gd name="connsiteY24" fmla="*/ 1100942 h 1547476"/>
                              <a:gd name="connsiteX25" fmla="*/ 1392208 w 1675129"/>
                              <a:gd name="connsiteY25" fmla="*/ 1083997 h 1547476"/>
                              <a:gd name="connsiteX26" fmla="*/ 1379705 w 1675129"/>
                              <a:gd name="connsiteY26" fmla="*/ 1067122 h 1547476"/>
                              <a:gd name="connsiteX27" fmla="*/ 1367115 w 1675129"/>
                              <a:gd name="connsiteY27" fmla="*/ 1050388 h 1547476"/>
                              <a:gd name="connsiteX28" fmla="*/ 1354437 w 1675129"/>
                              <a:gd name="connsiteY28" fmla="*/ 1033725 h 1547476"/>
                              <a:gd name="connsiteX29" fmla="*/ 1341706 w 1675129"/>
                              <a:gd name="connsiteY29" fmla="*/ 1017166 h 1547476"/>
                              <a:gd name="connsiteX30" fmla="*/ 1328835 w 1675129"/>
                              <a:gd name="connsiteY30" fmla="*/ 1000678 h 1547476"/>
                              <a:gd name="connsiteX31" fmla="*/ 1315893 w 1675129"/>
                              <a:gd name="connsiteY31" fmla="*/ 984313 h 1547476"/>
                              <a:gd name="connsiteX32" fmla="*/ 1302882 w 1675129"/>
                              <a:gd name="connsiteY32" fmla="*/ 968035 h 1547476"/>
                              <a:gd name="connsiteX33" fmla="*/ 1289747 w 1675129"/>
                              <a:gd name="connsiteY33" fmla="*/ 951845 h 1547476"/>
                              <a:gd name="connsiteX34" fmla="*/ 1276542 w 1675129"/>
                              <a:gd name="connsiteY34" fmla="*/ 935778 h 1547476"/>
                              <a:gd name="connsiteX35" fmla="*/ 1263249 w 1675129"/>
                              <a:gd name="connsiteY35" fmla="*/ 919799 h 1547476"/>
                              <a:gd name="connsiteX36" fmla="*/ 1249851 w 1675129"/>
                              <a:gd name="connsiteY36" fmla="*/ 903908 h 1547476"/>
                              <a:gd name="connsiteX37" fmla="*/ 1236383 w 1675129"/>
                              <a:gd name="connsiteY37" fmla="*/ 888140 h 1547476"/>
                              <a:gd name="connsiteX38" fmla="*/ 1222792 w 1675129"/>
                              <a:gd name="connsiteY38" fmla="*/ 872442 h 1547476"/>
                              <a:gd name="connsiteX39" fmla="*/ 1209130 w 1675129"/>
                              <a:gd name="connsiteY39" fmla="*/ 856849 h 1547476"/>
                              <a:gd name="connsiteX40" fmla="*/ 1195381 w 1675129"/>
                              <a:gd name="connsiteY40" fmla="*/ 841379 h 1547476"/>
                              <a:gd name="connsiteX41" fmla="*/ 1181526 w 1675129"/>
                              <a:gd name="connsiteY41" fmla="*/ 825980 h 1547476"/>
                              <a:gd name="connsiteX42" fmla="*/ 1167619 w 1675129"/>
                              <a:gd name="connsiteY42" fmla="*/ 810686 h 1547476"/>
                              <a:gd name="connsiteX43" fmla="*/ 1153571 w 1675129"/>
                              <a:gd name="connsiteY43" fmla="*/ 795497 h 1547476"/>
                              <a:gd name="connsiteX44" fmla="*/ 1139471 w 1675129"/>
                              <a:gd name="connsiteY44" fmla="*/ 780361 h 1547476"/>
                              <a:gd name="connsiteX45" fmla="*/ 1125265 w 1675129"/>
                              <a:gd name="connsiteY45" fmla="*/ 765382 h 1547476"/>
                              <a:gd name="connsiteX46" fmla="*/ 1110971 w 1675129"/>
                              <a:gd name="connsiteY46" fmla="*/ 750475 h 1547476"/>
                              <a:gd name="connsiteX47" fmla="*/ 1096572 w 1675129"/>
                              <a:gd name="connsiteY47" fmla="*/ 735655 h 1547476"/>
                              <a:gd name="connsiteX48" fmla="*/ 1082121 w 1675129"/>
                              <a:gd name="connsiteY48" fmla="*/ 720957 h 1547476"/>
                              <a:gd name="connsiteX49" fmla="*/ 1067529 w 1675129"/>
                              <a:gd name="connsiteY49" fmla="*/ 706348 h 1547476"/>
                              <a:gd name="connsiteX50" fmla="*/ 1052901 w 1675129"/>
                              <a:gd name="connsiteY50" fmla="*/ 691844 h 1547476"/>
                              <a:gd name="connsiteX51" fmla="*/ 1038151 w 1675129"/>
                              <a:gd name="connsiteY51" fmla="*/ 677428 h 1547476"/>
                              <a:gd name="connsiteX52" fmla="*/ 1023313 w 1675129"/>
                              <a:gd name="connsiteY52" fmla="*/ 663099 h 1547476"/>
                              <a:gd name="connsiteX53" fmla="*/ 1008387 w 1675129"/>
                              <a:gd name="connsiteY53" fmla="*/ 648876 h 1547476"/>
                              <a:gd name="connsiteX54" fmla="*/ 993374 w 1675129"/>
                              <a:gd name="connsiteY54" fmla="*/ 634758 h 1547476"/>
                              <a:gd name="connsiteX55" fmla="*/ 978264 w 1675129"/>
                              <a:gd name="connsiteY55" fmla="*/ 620728 h 1547476"/>
                              <a:gd name="connsiteX56" fmla="*/ 963076 w 1675129"/>
                              <a:gd name="connsiteY56" fmla="*/ 606804 h 1547476"/>
                              <a:gd name="connsiteX57" fmla="*/ 947794 w 1675129"/>
                              <a:gd name="connsiteY57" fmla="*/ 592967 h 1547476"/>
                              <a:gd name="connsiteX58" fmla="*/ 932405 w 1675129"/>
                              <a:gd name="connsiteY58" fmla="*/ 579253 h 1547476"/>
                              <a:gd name="connsiteX59" fmla="*/ 916943 w 1675129"/>
                              <a:gd name="connsiteY59" fmla="*/ 565610 h 1547476"/>
                              <a:gd name="connsiteX60" fmla="*/ 901396 w 1675129"/>
                              <a:gd name="connsiteY60" fmla="*/ 552071 h 1547476"/>
                              <a:gd name="connsiteX61" fmla="*/ 885750 w 1675129"/>
                              <a:gd name="connsiteY61" fmla="*/ 538638 h 1547476"/>
                              <a:gd name="connsiteX62" fmla="*/ 870001 w 1675129"/>
                              <a:gd name="connsiteY62" fmla="*/ 525293 h 1547476"/>
                              <a:gd name="connsiteX63" fmla="*/ 854176 w 1675129"/>
                              <a:gd name="connsiteY63" fmla="*/ 512054 h 1547476"/>
                              <a:gd name="connsiteX64" fmla="*/ 838263 w 1675129"/>
                              <a:gd name="connsiteY64" fmla="*/ 498919 h 1547476"/>
                              <a:gd name="connsiteX65" fmla="*/ 822258 w 1675129"/>
                              <a:gd name="connsiteY65" fmla="*/ 485855 h 1547476"/>
                              <a:gd name="connsiteX66" fmla="*/ 806166 w 1675129"/>
                              <a:gd name="connsiteY66" fmla="*/ 472914 h 1547476"/>
                              <a:gd name="connsiteX67" fmla="*/ 789958 w 1675129"/>
                              <a:gd name="connsiteY67" fmla="*/ 460060 h 1547476"/>
                              <a:gd name="connsiteX68" fmla="*/ 773681 w 1675129"/>
                              <a:gd name="connsiteY68" fmla="*/ 447312 h 1547476"/>
                              <a:gd name="connsiteX69" fmla="*/ 757317 w 1675129"/>
                              <a:gd name="connsiteY69" fmla="*/ 434670 h 1547476"/>
                              <a:gd name="connsiteX70" fmla="*/ 740860 w 1675129"/>
                              <a:gd name="connsiteY70" fmla="*/ 422097 h 1547476"/>
                              <a:gd name="connsiteX71" fmla="*/ 724317 w 1675129"/>
                              <a:gd name="connsiteY71" fmla="*/ 409647 h 1547476"/>
                              <a:gd name="connsiteX72" fmla="*/ 707679 w 1675129"/>
                              <a:gd name="connsiteY72" fmla="*/ 397286 h 1547476"/>
                              <a:gd name="connsiteX73" fmla="*/ 690950 w 1675129"/>
                              <a:gd name="connsiteY73" fmla="*/ 385029 h 1547476"/>
                              <a:gd name="connsiteX74" fmla="*/ 674134 w 1675129"/>
                              <a:gd name="connsiteY74" fmla="*/ 372843 h 1547476"/>
                              <a:gd name="connsiteX75" fmla="*/ 657224 w 1675129"/>
                              <a:gd name="connsiteY75" fmla="*/ 360780 h 1547476"/>
                              <a:gd name="connsiteX76" fmla="*/ 640223 w 1675129"/>
                              <a:gd name="connsiteY76" fmla="*/ 348804 h 1547476"/>
                              <a:gd name="connsiteX77" fmla="*/ 623134 w 1675129"/>
                              <a:gd name="connsiteY77" fmla="*/ 336948 h 1547476"/>
                              <a:gd name="connsiteX78" fmla="*/ 605953 w 1675129"/>
                              <a:gd name="connsiteY78" fmla="*/ 325180 h 1547476"/>
                              <a:gd name="connsiteX79" fmla="*/ 588685 w 1675129"/>
                              <a:gd name="connsiteY79" fmla="*/ 313498 h 1547476"/>
                              <a:gd name="connsiteX80" fmla="*/ 571324 w 1675129"/>
                              <a:gd name="connsiteY80" fmla="*/ 301909 h 1547476"/>
                              <a:gd name="connsiteX81" fmla="*/ 553870 w 1675129"/>
                              <a:gd name="connsiteY81" fmla="*/ 290430 h 1547476"/>
                              <a:gd name="connsiteX82" fmla="*/ 536329 w 1675129"/>
                              <a:gd name="connsiteY82" fmla="*/ 279050 h 1547476"/>
                              <a:gd name="connsiteX83" fmla="*/ 518696 w 1675129"/>
                              <a:gd name="connsiteY83" fmla="*/ 267750 h 1547476"/>
                              <a:gd name="connsiteX84" fmla="*/ 500971 w 1675129"/>
                              <a:gd name="connsiteY84" fmla="*/ 256572 h 1547476"/>
                              <a:gd name="connsiteX85" fmla="*/ 483158 w 1675129"/>
                              <a:gd name="connsiteY85" fmla="*/ 245482 h 1547476"/>
                              <a:gd name="connsiteX86" fmla="*/ 465253 w 1675129"/>
                              <a:gd name="connsiteY86" fmla="*/ 234477 h 1547476"/>
                              <a:gd name="connsiteX87" fmla="*/ 447254 w 1675129"/>
                              <a:gd name="connsiteY87" fmla="*/ 223589 h 1547476"/>
                              <a:gd name="connsiteX88" fmla="*/ 429169 w 1675129"/>
                              <a:gd name="connsiteY88" fmla="*/ 212793 h 1547476"/>
                              <a:gd name="connsiteX89" fmla="*/ 411014 w 1675129"/>
                              <a:gd name="connsiteY89" fmla="*/ 202085 h 1547476"/>
                              <a:gd name="connsiteX90" fmla="*/ 392749 w 1675129"/>
                              <a:gd name="connsiteY90" fmla="*/ 191494 h 1547476"/>
                              <a:gd name="connsiteX91" fmla="*/ 374391 w 1675129"/>
                              <a:gd name="connsiteY91" fmla="*/ 180993 h 1547476"/>
                              <a:gd name="connsiteX92" fmla="*/ 355947 w 1675129"/>
                              <a:gd name="connsiteY92" fmla="*/ 170580 h 1547476"/>
                              <a:gd name="connsiteX93" fmla="*/ 337404 w 1675129"/>
                              <a:gd name="connsiteY93" fmla="*/ 160278 h 1547476"/>
                              <a:gd name="connsiteX94" fmla="*/ 318796 w 1675129"/>
                              <a:gd name="connsiteY94" fmla="*/ 150073 h 1547476"/>
                              <a:gd name="connsiteX95" fmla="*/ 300079 w 1675129"/>
                              <a:gd name="connsiteY95" fmla="*/ 139955 h 1547476"/>
                              <a:gd name="connsiteX96" fmla="*/ 281270 w 1675129"/>
                              <a:gd name="connsiteY96" fmla="*/ 129948 h 1547476"/>
                              <a:gd name="connsiteX97" fmla="*/ 262368 w 1675129"/>
                              <a:gd name="connsiteY97" fmla="*/ 120011 h 1547476"/>
                              <a:gd name="connsiteX98" fmla="*/ 243401 w 1675129"/>
                              <a:gd name="connsiteY98" fmla="*/ 110213 h 1547476"/>
                              <a:gd name="connsiteX99" fmla="*/ 224319 w 1675129"/>
                              <a:gd name="connsiteY99" fmla="*/ 100478 h 1547476"/>
                              <a:gd name="connsiteX100" fmla="*/ 205146 w 1675129"/>
                              <a:gd name="connsiteY100" fmla="*/ 90859 h 1547476"/>
                              <a:gd name="connsiteX101" fmla="*/ 185907 w 1675129"/>
                              <a:gd name="connsiteY101" fmla="*/ 81331 h 1547476"/>
                              <a:gd name="connsiteX102" fmla="*/ 166551 w 1675129"/>
                              <a:gd name="connsiteY102" fmla="*/ 71911 h 1547476"/>
                              <a:gd name="connsiteX103" fmla="*/ 147111 w 1675129"/>
                              <a:gd name="connsiteY103" fmla="*/ 62564 h 1547476"/>
                              <a:gd name="connsiteX104" fmla="*/ 127595 w 1675129"/>
                              <a:gd name="connsiteY104" fmla="*/ 53326 h 1547476"/>
                              <a:gd name="connsiteX105" fmla="*/ 107974 w 1675129"/>
                              <a:gd name="connsiteY105" fmla="*/ 44206 h 1547476"/>
                              <a:gd name="connsiteX106" fmla="*/ 88277 w 1675129"/>
                              <a:gd name="connsiteY106" fmla="*/ 35178 h 1547476"/>
                              <a:gd name="connsiteX107" fmla="*/ 68471 w 1675129"/>
                              <a:gd name="connsiteY107" fmla="*/ 26237 h 1547476"/>
                              <a:gd name="connsiteX108" fmla="*/ 48578 w 1675129"/>
                              <a:gd name="connsiteY108" fmla="*/ 17384 h 1547476"/>
                              <a:gd name="connsiteX109" fmla="*/ 28609 w 1675129"/>
                              <a:gd name="connsiteY109" fmla="*/ 8651 h 1547476"/>
                              <a:gd name="connsiteX110" fmla="*/ 8529 w 1675129"/>
                              <a:gd name="connsiteY110" fmla="*/ 0 h 1547476"/>
                              <a:gd name="connsiteX111" fmla="*/ 0 w 1675129"/>
                              <a:gd name="connsiteY111" fmla="*/ 20530 h 1547476"/>
                              <a:gd name="connsiteX112" fmla="*/ 20212 w 1675129"/>
                              <a:gd name="connsiteY112" fmla="*/ 28792 h 1547476"/>
                              <a:gd name="connsiteX113" fmla="*/ 40337 w 1675129"/>
                              <a:gd name="connsiteY113" fmla="*/ 37166 h 1547476"/>
                              <a:gd name="connsiteX114" fmla="*/ 60369 w 1675129"/>
                              <a:gd name="connsiteY114" fmla="*/ 45654 h 1547476"/>
                              <a:gd name="connsiteX115" fmla="*/ 80310 w 1675129"/>
                              <a:gd name="connsiteY115" fmla="*/ 54237 h 1547476"/>
                              <a:gd name="connsiteX116" fmla="*/ 100138 w 1675129"/>
                              <a:gd name="connsiteY116" fmla="*/ 62929 h 1547476"/>
                              <a:gd name="connsiteX117" fmla="*/ 119898 w 1675129"/>
                              <a:gd name="connsiteY117" fmla="*/ 71707 h 1547476"/>
                              <a:gd name="connsiteX118" fmla="*/ 139548 w 1675129"/>
                              <a:gd name="connsiteY118" fmla="*/ 80603 h 1547476"/>
                              <a:gd name="connsiteX119" fmla="*/ 159106 w 1675129"/>
                              <a:gd name="connsiteY119" fmla="*/ 89612 h 1547476"/>
                              <a:gd name="connsiteX120" fmla="*/ 178548 w 1675129"/>
                              <a:gd name="connsiteY120" fmla="*/ 98715 h 1547476"/>
                              <a:gd name="connsiteX121" fmla="*/ 197925 w 1675129"/>
                              <a:gd name="connsiteY121" fmla="*/ 107901 h 1547476"/>
                              <a:gd name="connsiteX122" fmla="*/ 217186 w 1675129"/>
                              <a:gd name="connsiteY122" fmla="*/ 117207 h 1547476"/>
                              <a:gd name="connsiteX123" fmla="*/ 236384 w 1675129"/>
                              <a:gd name="connsiteY123" fmla="*/ 126622 h 1547476"/>
                              <a:gd name="connsiteX124" fmla="*/ 255466 w 1675129"/>
                              <a:gd name="connsiteY124" fmla="*/ 136131 h 1547476"/>
                              <a:gd name="connsiteX125" fmla="*/ 274433 w 1675129"/>
                              <a:gd name="connsiteY125" fmla="*/ 145727 h 1547476"/>
                              <a:gd name="connsiteX126" fmla="*/ 293334 w 1675129"/>
                              <a:gd name="connsiteY126" fmla="*/ 155456 h 1547476"/>
                              <a:gd name="connsiteX127" fmla="*/ 312121 w 1675129"/>
                              <a:gd name="connsiteY127" fmla="*/ 165262 h 1547476"/>
                              <a:gd name="connsiteX128" fmla="*/ 330843 w 1675129"/>
                              <a:gd name="connsiteY128" fmla="*/ 175199 h 1547476"/>
                              <a:gd name="connsiteX129" fmla="*/ 349450 w 1675129"/>
                              <a:gd name="connsiteY129" fmla="*/ 185200 h 1547476"/>
                              <a:gd name="connsiteX130" fmla="*/ 367942 w 1675129"/>
                              <a:gd name="connsiteY130" fmla="*/ 195341 h 1547476"/>
                              <a:gd name="connsiteX131" fmla="*/ 386369 w 1675129"/>
                              <a:gd name="connsiteY131" fmla="*/ 205574 h 1547476"/>
                              <a:gd name="connsiteX132" fmla="*/ 404680 w 1675129"/>
                              <a:gd name="connsiteY132" fmla="*/ 215894 h 1547476"/>
                              <a:gd name="connsiteX133" fmla="*/ 422921 w 1675129"/>
                              <a:gd name="connsiteY133" fmla="*/ 226330 h 1547476"/>
                              <a:gd name="connsiteX134" fmla="*/ 441054 w 1675129"/>
                              <a:gd name="connsiteY134" fmla="*/ 236876 h 1547476"/>
                              <a:gd name="connsiteX135" fmla="*/ 459093 w 1675129"/>
                              <a:gd name="connsiteY135" fmla="*/ 247515 h 1547476"/>
                              <a:gd name="connsiteX136" fmla="*/ 477021 w 1675129"/>
                              <a:gd name="connsiteY136" fmla="*/ 258270 h 1547476"/>
                              <a:gd name="connsiteX137" fmla="*/ 494881 w 1675129"/>
                              <a:gd name="connsiteY137" fmla="*/ 269111 h 1547476"/>
                              <a:gd name="connsiteX138" fmla="*/ 512629 w 1675129"/>
                              <a:gd name="connsiteY138" fmla="*/ 280063 h 1547476"/>
                              <a:gd name="connsiteX139" fmla="*/ 530287 w 1675129"/>
                              <a:gd name="connsiteY139" fmla="*/ 291113 h 1547476"/>
                              <a:gd name="connsiteX140" fmla="*/ 547850 w 1675129"/>
                              <a:gd name="connsiteY140" fmla="*/ 302268 h 1547476"/>
                              <a:gd name="connsiteX141" fmla="*/ 565320 w 1675129"/>
                              <a:gd name="connsiteY141" fmla="*/ 313521 h 1547476"/>
                              <a:gd name="connsiteX142" fmla="*/ 582687 w 1675129"/>
                              <a:gd name="connsiteY142" fmla="*/ 324885 h 1547476"/>
                              <a:gd name="connsiteX143" fmla="*/ 599980 w 1675129"/>
                              <a:gd name="connsiteY143" fmla="*/ 336334 h 1547476"/>
                              <a:gd name="connsiteX144" fmla="*/ 617160 w 1675129"/>
                              <a:gd name="connsiteY144" fmla="*/ 347909 h 1547476"/>
                              <a:gd name="connsiteX145" fmla="*/ 634249 w 1675129"/>
                              <a:gd name="connsiteY145" fmla="*/ 359586 h 1547476"/>
                              <a:gd name="connsiteX146" fmla="*/ 651250 w 1675129"/>
                              <a:gd name="connsiteY146" fmla="*/ 371351 h 1547476"/>
                              <a:gd name="connsiteX147" fmla="*/ 668136 w 1675129"/>
                              <a:gd name="connsiteY147" fmla="*/ 383238 h 1547476"/>
                              <a:gd name="connsiteX148" fmla="*/ 684953 w 1675129"/>
                              <a:gd name="connsiteY148" fmla="*/ 395214 h 1547476"/>
                              <a:gd name="connsiteX149" fmla="*/ 701659 w 1675129"/>
                              <a:gd name="connsiteY149" fmla="*/ 407295 h 1547476"/>
                              <a:gd name="connsiteX150" fmla="*/ 718273 w 1675129"/>
                              <a:gd name="connsiteY150" fmla="*/ 419481 h 1547476"/>
                              <a:gd name="connsiteX151" fmla="*/ 734798 w 1675129"/>
                              <a:gd name="connsiteY151" fmla="*/ 431772 h 1547476"/>
                              <a:gd name="connsiteX152" fmla="*/ 751209 w 1675129"/>
                              <a:gd name="connsiteY152" fmla="*/ 444152 h 1547476"/>
                              <a:gd name="connsiteX153" fmla="*/ 767550 w 1675129"/>
                              <a:gd name="connsiteY153" fmla="*/ 456636 h 1547476"/>
                              <a:gd name="connsiteX154" fmla="*/ 783781 w 1675129"/>
                              <a:gd name="connsiteY154" fmla="*/ 469244 h 1547476"/>
                              <a:gd name="connsiteX155" fmla="*/ 799920 w 1675129"/>
                              <a:gd name="connsiteY155" fmla="*/ 481939 h 1547476"/>
                              <a:gd name="connsiteX156" fmla="*/ 815966 w 1675129"/>
                              <a:gd name="connsiteY156" fmla="*/ 494740 h 1547476"/>
                              <a:gd name="connsiteX157" fmla="*/ 831900 w 1675129"/>
                              <a:gd name="connsiteY157" fmla="*/ 507646 h 1547476"/>
                              <a:gd name="connsiteX158" fmla="*/ 847772 w 1675129"/>
                              <a:gd name="connsiteY158" fmla="*/ 520658 h 1547476"/>
                              <a:gd name="connsiteX159" fmla="*/ 863523 w 1675129"/>
                              <a:gd name="connsiteY159" fmla="*/ 533757 h 1547476"/>
                              <a:gd name="connsiteX160" fmla="*/ 879186 w 1675129"/>
                              <a:gd name="connsiteY160" fmla="*/ 546979 h 1547476"/>
                              <a:gd name="connsiteX161" fmla="*/ 894762 w 1675129"/>
                              <a:gd name="connsiteY161" fmla="*/ 560289 h 1547476"/>
                              <a:gd name="connsiteX162" fmla="*/ 910244 w 1675129"/>
                              <a:gd name="connsiteY162" fmla="*/ 573704 h 1547476"/>
                              <a:gd name="connsiteX163" fmla="*/ 925612 w 1675129"/>
                              <a:gd name="connsiteY163" fmla="*/ 587225 h 1547476"/>
                              <a:gd name="connsiteX164" fmla="*/ 940893 w 1675129"/>
                              <a:gd name="connsiteY164" fmla="*/ 600851 h 1547476"/>
                              <a:gd name="connsiteX165" fmla="*/ 956105 w 1675129"/>
                              <a:gd name="connsiteY165" fmla="*/ 614583 h 1547476"/>
                              <a:gd name="connsiteX166" fmla="*/ 971176 w 1675129"/>
                              <a:gd name="connsiteY166" fmla="*/ 628402 h 1547476"/>
                              <a:gd name="connsiteX167" fmla="*/ 986185 w 1675129"/>
                              <a:gd name="connsiteY167" fmla="*/ 642344 h 1547476"/>
                              <a:gd name="connsiteX168" fmla="*/ 1001100 w 1675129"/>
                              <a:gd name="connsiteY168" fmla="*/ 656374 h 1547476"/>
                              <a:gd name="connsiteX169" fmla="*/ 1015903 w 1675129"/>
                              <a:gd name="connsiteY169" fmla="*/ 670527 h 1547476"/>
                              <a:gd name="connsiteX170" fmla="*/ 1030618 w 1675129"/>
                              <a:gd name="connsiteY170" fmla="*/ 684750 h 1547476"/>
                              <a:gd name="connsiteX171" fmla="*/ 1045245 w 1675129"/>
                              <a:gd name="connsiteY171" fmla="*/ 699113 h 1547476"/>
                              <a:gd name="connsiteX172" fmla="*/ 1059785 w 1675129"/>
                              <a:gd name="connsiteY172" fmla="*/ 713547 h 1547476"/>
                              <a:gd name="connsiteX173" fmla="*/ 1074219 w 1675129"/>
                              <a:gd name="connsiteY173" fmla="*/ 728104 h 1547476"/>
                              <a:gd name="connsiteX174" fmla="*/ 1088548 w 1675129"/>
                              <a:gd name="connsiteY174" fmla="*/ 742748 h 1547476"/>
                              <a:gd name="connsiteX175" fmla="*/ 1102788 w 1675129"/>
                              <a:gd name="connsiteY175" fmla="*/ 757516 h 1547476"/>
                              <a:gd name="connsiteX176" fmla="*/ 1116924 w 1675129"/>
                              <a:gd name="connsiteY176" fmla="*/ 772353 h 1547476"/>
                              <a:gd name="connsiteX177" fmla="*/ 1130989 w 1675129"/>
                              <a:gd name="connsiteY177" fmla="*/ 787314 h 1547476"/>
                              <a:gd name="connsiteX178" fmla="*/ 1144949 w 1675129"/>
                              <a:gd name="connsiteY178" fmla="*/ 802397 h 1547476"/>
                              <a:gd name="connsiteX179" fmla="*/ 1158804 w 1675129"/>
                              <a:gd name="connsiteY179" fmla="*/ 817551 h 1547476"/>
                              <a:gd name="connsiteX180" fmla="*/ 1172571 w 1675129"/>
                              <a:gd name="connsiteY180" fmla="*/ 832846 h 1547476"/>
                              <a:gd name="connsiteX181" fmla="*/ 1186250 w 1675129"/>
                              <a:gd name="connsiteY181" fmla="*/ 848210 h 1547476"/>
                              <a:gd name="connsiteX182" fmla="*/ 1199824 w 1675129"/>
                              <a:gd name="connsiteY182" fmla="*/ 863662 h 1547476"/>
                              <a:gd name="connsiteX183" fmla="*/ 1213309 w 1675129"/>
                              <a:gd name="connsiteY183" fmla="*/ 879272 h 1547476"/>
                              <a:gd name="connsiteX184" fmla="*/ 1226690 w 1675129"/>
                              <a:gd name="connsiteY184" fmla="*/ 894935 h 1547476"/>
                              <a:gd name="connsiteX185" fmla="*/ 1239983 w 1675129"/>
                              <a:gd name="connsiteY185" fmla="*/ 910721 h 1547476"/>
                              <a:gd name="connsiteX186" fmla="*/ 1253188 w 1675129"/>
                              <a:gd name="connsiteY186" fmla="*/ 926612 h 1547476"/>
                              <a:gd name="connsiteX187" fmla="*/ 1266270 w 1675129"/>
                              <a:gd name="connsiteY187" fmla="*/ 942591 h 1547476"/>
                              <a:gd name="connsiteX188" fmla="*/ 1279299 w 1675129"/>
                              <a:gd name="connsiteY188" fmla="*/ 958693 h 1547476"/>
                              <a:gd name="connsiteX189" fmla="*/ 1292223 w 1675129"/>
                              <a:gd name="connsiteY189" fmla="*/ 974901 h 1547476"/>
                              <a:gd name="connsiteX190" fmla="*/ 1305041 w 1675129"/>
                              <a:gd name="connsiteY190" fmla="*/ 991196 h 1547476"/>
                              <a:gd name="connsiteX191" fmla="*/ 1317755 w 1675129"/>
                              <a:gd name="connsiteY191" fmla="*/ 1007579 h 1547476"/>
                              <a:gd name="connsiteX192" fmla="*/ 1330380 w 1675129"/>
                              <a:gd name="connsiteY192" fmla="*/ 1024084 h 1547476"/>
                              <a:gd name="connsiteX193" fmla="*/ 1342918 w 1675129"/>
                              <a:gd name="connsiteY193" fmla="*/ 1040696 h 1547476"/>
                              <a:gd name="connsiteX194" fmla="*/ 1355350 w 1675129"/>
                              <a:gd name="connsiteY194" fmla="*/ 1057395 h 1547476"/>
                              <a:gd name="connsiteX195" fmla="*/ 1367712 w 1675129"/>
                              <a:gd name="connsiteY195" fmla="*/ 1074216 h 1547476"/>
                              <a:gd name="connsiteX196" fmla="*/ 1379951 w 1675129"/>
                              <a:gd name="connsiteY196" fmla="*/ 1091126 h 1547476"/>
                              <a:gd name="connsiteX197" fmla="*/ 1392103 w 1675129"/>
                              <a:gd name="connsiteY197" fmla="*/ 1108158 h 1547476"/>
                              <a:gd name="connsiteX198" fmla="*/ 1404149 w 1675129"/>
                              <a:gd name="connsiteY198" fmla="*/ 1125279 h 1547476"/>
                              <a:gd name="connsiteX199" fmla="*/ 1416124 w 1675129"/>
                              <a:gd name="connsiteY199" fmla="*/ 1142505 h 1547476"/>
                              <a:gd name="connsiteX200" fmla="*/ 1427977 w 1675129"/>
                              <a:gd name="connsiteY200" fmla="*/ 1159818 h 1547476"/>
                              <a:gd name="connsiteX201" fmla="*/ 1439777 w 1675129"/>
                              <a:gd name="connsiteY201" fmla="*/ 1177255 h 1547476"/>
                              <a:gd name="connsiteX202" fmla="*/ 1451455 w 1675129"/>
                              <a:gd name="connsiteY202" fmla="*/ 1194797 h 1547476"/>
                              <a:gd name="connsiteX203" fmla="*/ 1463026 w 1675129"/>
                              <a:gd name="connsiteY203" fmla="*/ 1212426 h 1547476"/>
                              <a:gd name="connsiteX204" fmla="*/ 1474528 w 1675129"/>
                              <a:gd name="connsiteY204" fmla="*/ 1230179 h 1547476"/>
                              <a:gd name="connsiteX205" fmla="*/ 1485907 w 1675129"/>
                              <a:gd name="connsiteY205" fmla="*/ 1248001 h 1547476"/>
                              <a:gd name="connsiteX206" fmla="*/ 1497233 w 1675129"/>
                              <a:gd name="connsiteY206" fmla="*/ 1265964 h 1547476"/>
                              <a:gd name="connsiteX207" fmla="*/ 1508436 w 1675129"/>
                              <a:gd name="connsiteY207" fmla="*/ 1283998 h 1547476"/>
                              <a:gd name="connsiteX208" fmla="*/ 1519551 w 1675129"/>
                              <a:gd name="connsiteY208" fmla="*/ 1302154 h 1547476"/>
                              <a:gd name="connsiteX209" fmla="*/ 1530544 w 1675129"/>
                              <a:gd name="connsiteY209" fmla="*/ 1320398 h 1547476"/>
                              <a:gd name="connsiteX210" fmla="*/ 1541483 w 1675129"/>
                              <a:gd name="connsiteY210" fmla="*/ 1338766 h 1547476"/>
                              <a:gd name="connsiteX211" fmla="*/ 1552300 w 1675129"/>
                              <a:gd name="connsiteY211" fmla="*/ 1357221 h 1547476"/>
                              <a:gd name="connsiteX212" fmla="*/ 1563029 w 1675129"/>
                              <a:gd name="connsiteY212" fmla="*/ 1375781 h 1547476"/>
                              <a:gd name="connsiteX213" fmla="*/ 1573670 w 1675129"/>
                              <a:gd name="connsiteY213" fmla="*/ 1394446 h 1547476"/>
                              <a:gd name="connsiteX214" fmla="*/ 1584224 w 1675129"/>
                              <a:gd name="connsiteY214" fmla="*/ 1413200 h 1547476"/>
                              <a:gd name="connsiteX215" fmla="*/ 1594654 w 1675129"/>
                              <a:gd name="connsiteY215" fmla="*/ 1432076 h 1547476"/>
                              <a:gd name="connsiteX216" fmla="*/ 1605014 w 1675129"/>
                              <a:gd name="connsiteY216" fmla="*/ 1451040 h 1547476"/>
                              <a:gd name="connsiteX217" fmla="*/ 1615269 w 1675129"/>
                              <a:gd name="connsiteY217" fmla="*/ 1470127 h 1547476"/>
                              <a:gd name="connsiteX218" fmla="*/ 1625436 w 1675129"/>
                              <a:gd name="connsiteY218" fmla="*/ 1489302 h 1547476"/>
                              <a:gd name="connsiteX219" fmla="*/ 1635480 w 1675129"/>
                              <a:gd name="connsiteY219" fmla="*/ 1508582 h 1547476"/>
                              <a:gd name="connsiteX220" fmla="*/ 1645472 w 1675129"/>
                              <a:gd name="connsiteY220" fmla="*/ 1527985 h 1547476"/>
                              <a:gd name="connsiteX221" fmla="*/ 1655341 w 1675129"/>
                              <a:gd name="connsiteY221" fmla="*/ 1547476 h 15474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Lst>
                            <a:rect l="l" t="t" r="r" b="b"/>
                            <a:pathLst>
                              <a:path w="1675129" h="1547476">
                                <a:moveTo>
                                  <a:pt x="1675130" y="1537292"/>
                                </a:moveTo>
                                <a:lnTo>
                                  <a:pt x="1664876" y="1517976"/>
                                </a:lnTo>
                                <a:lnTo>
                                  <a:pt x="1654550" y="1498784"/>
                                </a:lnTo>
                                <a:lnTo>
                                  <a:pt x="1644137" y="1479662"/>
                                </a:lnTo>
                                <a:lnTo>
                                  <a:pt x="1633637" y="1460645"/>
                                </a:lnTo>
                                <a:lnTo>
                                  <a:pt x="1623048" y="1441751"/>
                                </a:lnTo>
                                <a:lnTo>
                                  <a:pt x="1612354" y="1422927"/>
                                </a:lnTo>
                                <a:lnTo>
                                  <a:pt x="1601590" y="1404209"/>
                                </a:lnTo>
                                <a:lnTo>
                                  <a:pt x="1590721" y="1385596"/>
                                </a:lnTo>
                                <a:lnTo>
                                  <a:pt x="1579763" y="1367071"/>
                                </a:lnTo>
                                <a:lnTo>
                                  <a:pt x="1568718" y="1348652"/>
                                </a:lnTo>
                                <a:lnTo>
                                  <a:pt x="1557585" y="1330302"/>
                                </a:lnTo>
                                <a:lnTo>
                                  <a:pt x="1546347" y="1312093"/>
                                </a:lnTo>
                                <a:lnTo>
                                  <a:pt x="1535039" y="1293954"/>
                                </a:lnTo>
                                <a:lnTo>
                                  <a:pt x="1523625" y="1275921"/>
                                </a:lnTo>
                                <a:lnTo>
                                  <a:pt x="1512123" y="1257975"/>
                                </a:lnTo>
                                <a:lnTo>
                                  <a:pt x="1500534" y="1240135"/>
                                </a:lnTo>
                                <a:lnTo>
                                  <a:pt x="1488857" y="1222400"/>
                                </a:lnTo>
                                <a:lnTo>
                                  <a:pt x="1477092" y="1204753"/>
                                </a:lnTo>
                                <a:lnTo>
                                  <a:pt x="1465239" y="1187211"/>
                                </a:lnTo>
                                <a:lnTo>
                                  <a:pt x="1453298" y="1169757"/>
                                </a:lnTo>
                                <a:lnTo>
                                  <a:pt x="1441252" y="1152426"/>
                                </a:lnTo>
                                <a:lnTo>
                                  <a:pt x="1429119" y="1135182"/>
                                </a:lnTo>
                                <a:lnTo>
                                  <a:pt x="1416897" y="1118027"/>
                                </a:lnTo>
                                <a:lnTo>
                                  <a:pt x="1404587" y="1100942"/>
                                </a:lnTo>
                                <a:lnTo>
                                  <a:pt x="1392208" y="1083997"/>
                                </a:lnTo>
                                <a:lnTo>
                                  <a:pt x="1379705" y="1067122"/>
                                </a:lnTo>
                                <a:lnTo>
                                  <a:pt x="1367115" y="1050388"/>
                                </a:lnTo>
                                <a:lnTo>
                                  <a:pt x="1354437" y="1033725"/>
                                </a:lnTo>
                                <a:lnTo>
                                  <a:pt x="1341706" y="1017166"/>
                                </a:lnTo>
                                <a:lnTo>
                                  <a:pt x="1328835" y="1000678"/>
                                </a:lnTo>
                                <a:lnTo>
                                  <a:pt x="1315893" y="984313"/>
                                </a:lnTo>
                                <a:lnTo>
                                  <a:pt x="1302882" y="968035"/>
                                </a:lnTo>
                                <a:lnTo>
                                  <a:pt x="1289747" y="951845"/>
                                </a:lnTo>
                                <a:lnTo>
                                  <a:pt x="1276542" y="935778"/>
                                </a:lnTo>
                                <a:lnTo>
                                  <a:pt x="1263249" y="919799"/>
                                </a:lnTo>
                                <a:lnTo>
                                  <a:pt x="1249851" y="903908"/>
                                </a:lnTo>
                                <a:lnTo>
                                  <a:pt x="1236383" y="888140"/>
                                </a:lnTo>
                                <a:lnTo>
                                  <a:pt x="1222792" y="872442"/>
                                </a:lnTo>
                                <a:lnTo>
                                  <a:pt x="1209130" y="856849"/>
                                </a:lnTo>
                                <a:lnTo>
                                  <a:pt x="1195381" y="841379"/>
                                </a:lnTo>
                                <a:lnTo>
                                  <a:pt x="1181526" y="825980"/>
                                </a:lnTo>
                                <a:lnTo>
                                  <a:pt x="1167619" y="810686"/>
                                </a:lnTo>
                                <a:lnTo>
                                  <a:pt x="1153571" y="795497"/>
                                </a:lnTo>
                                <a:lnTo>
                                  <a:pt x="1139471" y="780361"/>
                                </a:lnTo>
                                <a:lnTo>
                                  <a:pt x="1125265" y="765382"/>
                                </a:lnTo>
                                <a:lnTo>
                                  <a:pt x="1110971" y="750475"/>
                                </a:lnTo>
                                <a:lnTo>
                                  <a:pt x="1096572" y="735655"/>
                                </a:lnTo>
                                <a:lnTo>
                                  <a:pt x="1082121" y="720957"/>
                                </a:lnTo>
                                <a:lnTo>
                                  <a:pt x="1067529" y="706348"/>
                                </a:lnTo>
                                <a:lnTo>
                                  <a:pt x="1052901" y="691844"/>
                                </a:lnTo>
                                <a:lnTo>
                                  <a:pt x="1038151" y="677428"/>
                                </a:lnTo>
                                <a:lnTo>
                                  <a:pt x="1023313" y="663099"/>
                                </a:lnTo>
                                <a:lnTo>
                                  <a:pt x="1008387" y="648876"/>
                                </a:lnTo>
                                <a:lnTo>
                                  <a:pt x="993374" y="634758"/>
                                </a:lnTo>
                                <a:lnTo>
                                  <a:pt x="978264" y="620728"/>
                                </a:lnTo>
                                <a:lnTo>
                                  <a:pt x="963076" y="606804"/>
                                </a:lnTo>
                                <a:lnTo>
                                  <a:pt x="947794" y="592967"/>
                                </a:lnTo>
                                <a:lnTo>
                                  <a:pt x="932405" y="579253"/>
                                </a:lnTo>
                                <a:lnTo>
                                  <a:pt x="916943" y="565610"/>
                                </a:lnTo>
                                <a:lnTo>
                                  <a:pt x="901396" y="552071"/>
                                </a:lnTo>
                                <a:lnTo>
                                  <a:pt x="885750" y="538638"/>
                                </a:lnTo>
                                <a:lnTo>
                                  <a:pt x="870001" y="525293"/>
                                </a:lnTo>
                                <a:lnTo>
                                  <a:pt x="854176" y="512054"/>
                                </a:lnTo>
                                <a:lnTo>
                                  <a:pt x="838263" y="498919"/>
                                </a:lnTo>
                                <a:lnTo>
                                  <a:pt x="822258" y="485855"/>
                                </a:lnTo>
                                <a:lnTo>
                                  <a:pt x="806166" y="472914"/>
                                </a:lnTo>
                                <a:lnTo>
                                  <a:pt x="789958" y="460060"/>
                                </a:lnTo>
                                <a:lnTo>
                                  <a:pt x="773681" y="447312"/>
                                </a:lnTo>
                                <a:lnTo>
                                  <a:pt x="757317" y="434670"/>
                                </a:lnTo>
                                <a:lnTo>
                                  <a:pt x="740860" y="422097"/>
                                </a:lnTo>
                                <a:lnTo>
                                  <a:pt x="724317" y="409647"/>
                                </a:lnTo>
                                <a:lnTo>
                                  <a:pt x="707679" y="397286"/>
                                </a:lnTo>
                                <a:lnTo>
                                  <a:pt x="690950" y="385029"/>
                                </a:lnTo>
                                <a:lnTo>
                                  <a:pt x="674134" y="372843"/>
                                </a:lnTo>
                                <a:lnTo>
                                  <a:pt x="657224" y="360780"/>
                                </a:lnTo>
                                <a:lnTo>
                                  <a:pt x="640223" y="348804"/>
                                </a:lnTo>
                                <a:lnTo>
                                  <a:pt x="623134" y="336948"/>
                                </a:lnTo>
                                <a:lnTo>
                                  <a:pt x="605953" y="325180"/>
                                </a:lnTo>
                                <a:lnTo>
                                  <a:pt x="588685" y="313498"/>
                                </a:lnTo>
                                <a:lnTo>
                                  <a:pt x="571324" y="301909"/>
                                </a:lnTo>
                                <a:lnTo>
                                  <a:pt x="553870" y="290430"/>
                                </a:lnTo>
                                <a:lnTo>
                                  <a:pt x="536329" y="279050"/>
                                </a:lnTo>
                                <a:lnTo>
                                  <a:pt x="518696" y="267750"/>
                                </a:lnTo>
                                <a:lnTo>
                                  <a:pt x="500971" y="256572"/>
                                </a:lnTo>
                                <a:lnTo>
                                  <a:pt x="483158" y="245482"/>
                                </a:lnTo>
                                <a:lnTo>
                                  <a:pt x="465253" y="234477"/>
                                </a:lnTo>
                                <a:lnTo>
                                  <a:pt x="447254" y="223589"/>
                                </a:lnTo>
                                <a:lnTo>
                                  <a:pt x="429169" y="212793"/>
                                </a:lnTo>
                                <a:lnTo>
                                  <a:pt x="411014" y="202085"/>
                                </a:lnTo>
                                <a:lnTo>
                                  <a:pt x="392749" y="191494"/>
                                </a:lnTo>
                                <a:lnTo>
                                  <a:pt x="374391" y="180993"/>
                                </a:lnTo>
                                <a:lnTo>
                                  <a:pt x="355947" y="170580"/>
                                </a:lnTo>
                                <a:lnTo>
                                  <a:pt x="337404" y="160278"/>
                                </a:lnTo>
                                <a:lnTo>
                                  <a:pt x="318796" y="150073"/>
                                </a:lnTo>
                                <a:lnTo>
                                  <a:pt x="300079" y="139955"/>
                                </a:lnTo>
                                <a:lnTo>
                                  <a:pt x="281270" y="129948"/>
                                </a:lnTo>
                                <a:lnTo>
                                  <a:pt x="262368" y="120011"/>
                                </a:lnTo>
                                <a:lnTo>
                                  <a:pt x="243401" y="110213"/>
                                </a:lnTo>
                                <a:lnTo>
                                  <a:pt x="224319" y="100478"/>
                                </a:lnTo>
                                <a:lnTo>
                                  <a:pt x="205146" y="90859"/>
                                </a:lnTo>
                                <a:lnTo>
                                  <a:pt x="185907" y="81331"/>
                                </a:lnTo>
                                <a:lnTo>
                                  <a:pt x="166551" y="71911"/>
                                </a:lnTo>
                                <a:lnTo>
                                  <a:pt x="147111" y="62564"/>
                                </a:lnTo>
                                <a:lnTo>
                                  <a:pt x="127595" y="53326"/>
                                </a:lnTo>
                                <a:lnTo>
                                  <a:pt x="107974" y="44206"/>
                                </a:lnTo>
                                <a:lnTo>
                                  <a:pt x="88277" y="35178"/>
                                </a:lnTo>
                                <a:lnTo>
                                  <a:pt x="68471" y="26237"/>
                                </a:lnTo>
                                <a:lnTo>
                                  <a:pt x="48578" y="17384"/>
                                </a:lnTo>
                                <a:lnTo>
                                  <a:pt x="28609" y="8651"/>
                                </a:lnTo>
                                <a:lnTo>
                                  <a:pt x="8529" y="0"/>
                                </a:lnTo>
                                <a:lnTo>
                                  <a:pt x="0" y="20530"/>
                                </a:lnTo>
                                <a:lnTo>
                                  <a:pt x="20212" y="28792"/>
                                </a:lnTo>
                                <a:lnTo>
                                  <a:pt x="40337" y="37166"/>
                                </a:lnTo>
                                <a:lnTo>
                                  <a:pt x="60369" y="45654"/>
                                </a:lnTo>
                                <a:lnTo>
                                  <a:pt x="80310" y="54237"/>
                                </a:lnTo>
                                <a:lnTo>
                                  <a:pt x="100138" y="62929"/>
                                </a:lnTo>
                                <a:lnTo>
                                  <a:pt x="119898" y="71707"/>
                                </a:lnTo>
                                <a:lnTo>
                                  <a:pt x="139548" y="80603"/>
                                </a:lnTo>
                                <a:lnTo>
                                  <a:pt x="159106" y="89612"/>
                                </a:lnTo>
                                <a:lnTo>
                                  <a:pt x="178548" y="98715"/>
                                </a:lnTo>
                                <a:lnTo>
                                  <a:pt x="197925" y="107901"/>
                                </a:lnTo>
                                <a:lnTo>
                                  <a:pt x="217186" y="117207"/>
                                </a:lnTo>
                                <a:lnTo>
                                  <a:pt x="236384" y="126622"/>
                                </a:lnTo>
                                <a:lnTo>
                                  <a:pt x="255466" y="136131"/>
                                </a:lnTo>
                                <a:lnTo>
                                  <a:pt x="274433" y="145727"/>
                                </a:lnTo>
                                <a:lnTo>
                                  <a:pt x="293334" y="155456"/>
                                </a:lnTo>
                                <a:lnTo>
                                  <a:pt x="312121" y="165262"/>
                                </a:lnTo>
                                <a:lnTo>
                                  <a:pt x="330843" y="175199"/>
                                </a:lnTo>
                                <a:lnTo>
                                  <a:pt x="349450" y="185200"/>
                                </a:lnTo>
                                <a:lnTo>
                                  <a:pt x="367942" y="195341"/>
                                </a:lnTo>
                                <a:lnTo>
                                  <a:pt x="386369" y="205574"/>
                                </a:lnTo>
                                <a:lnTo>
                                  <a:pt x="404680" y="215894"/>
                                </a:lnTo>
                                <a:lnTo>
                                  <a:pt x="422921" y="226330"/>
                                </a:lnTo>
                                <a:lnTo>
                                  <a:pt x="441054" y="236876"/>
                                </a:lnTo>
                                <a:lnTo>
                                  <a:pt x="459093" y="247515"/>
                                </a:lnTo>
                                <a:lnTo>
                                  <a:pt x="477021" y="258270"/>
                                </a:lnTo>
                                <a:lnTo>
                                  <a:pt x="494881" y="269111"/>
                                </a:lnTo>
                                <a:lnTo>
                                  <a:pt x="512629" y="280063"/>
                                </a:lnTo>
                                <a:lnTo>
                                  <a:pt x="530287" y="291113"/>
                                </a:lnTo>
                                <a:lnTo>
                                  <a:pt x="547850" y="302268"/>
                                </a:lnTo>
                                <a:lnTo>
                                  <a:pt x="565320" y="313521"/>
                                </a:lnTo>
                                <a:lnTo>
                                  <a:pt x="582687" y="324885"/>
                                </a:lnTo>
                                <a:lnTo>
                                  <a:pt x="599980" y="336334"/>
                                </a:lnTo>
                                <a:lnTo>
                                  <a:pt x="617160" y="347909"/>
                                </a:lnTo>
                                <a:lnTo>
                                  <a:pt x="634249" y="359586"/>
                                </a:lnTo>
                                <a:lnTo>
                                  <a:pt x="651250" y="371351"/>
                                </a:lnTo>
                                <a:lnTo>
                                  <a:pt x="668136" y="383238"/>
                                </a:lnTo>
                                <a:lnTo>
                                  <a:pt x="684953" y="395214"/>
                                </a:lnTo>
                                <a:lnTo>
                                  <a:pt x="701659" y="407295"/>
                                </a:lnTo>
                                <a:lnTo>
                                  <a:pt x="718273" y="419481"/>
                                </a:lnTo>
                                <a:lnTo>
                                  <a:pt x="734798" y="431772"/>
                                </a:lnTo>
                                <a:lnTo>
                                  <a:pt x="751209" y="444152"/>
                                </a:lnTo>
                                <a:lnTo>
                                  <a:pt x="767550" y="456636"/>
                                </a:lnTo>
                                <a:lnTo>
                                  <a:pt x="783781" y="469244"/>
                                </a:lnTo>
                                <a:lnTo>
                                  <a:pt x="799920" y="481939"/>
                                </a:lnTo>
                                <a:lnTo>
                                  <a:pt x="815966" y="494740"/>
                                </a:lnTo>
                                <a:lnTo>
                                  <a:pt x="831900" y="507646"/>
                                </a:lnTo>
                                <a:lnTo>
                                  <a:pt x="847772" y="520658"/>
                                </a:lnTo>
                                <a:lnTo>
                                  <a:pt x="863523" y="533757"/>
                                </a:lnTo>
                                <a:lnTo>
                                  <a:pt x="879186" y="546979"/>
                                </a:lnTo>
                                <a:lnTo>
                                  <a:pt x="894762" y="560289"/>
                                </a:lnTo>
                                <a:lnTo>
                                  <a:pt x="910244" y="573704"/>
                                </a:lnTo>
                                <a:lnTo>
                                  <a:pt x="925612" y="587225"/>
                                </a:lnTo>
                                <a:lnTo>
                                  <a:pt x="940893" y="600851"/>
                                </a:lnTo>
                                <a:lnTo>
                                  <a:pt x="956105" y="614583"/>
                                </a:lnTo>
                                <a:lnTo>
                                  <a:pt x="971176" y="628402"/>
                                </a:lnTo>
                                <a:lnTo>
                                  <a:pt x="986185" y="642344"/>
                                </a:lnTo>
                                <a:lnTo>
                                  <a:pt x="1001100" y="656374"/>
                                </a:lnTo>
                                <a:lnTo>
                                  <a:pt x="1015903" y="670527"/>
                                </a:lnTo>
                                <a:lnTo>
                                  <a:pt x="1030618" y="684750"/>
                                </a:lnTo>
                                <a:lnTo>
                                  <a:pt x="1045245" y="699113"/>
                                </a:lnTo>
                                <a:lnTo>
                                  <a:pt x="1059785" y="713547"/>
                                </a:lnTo>
                                <a:lnTo>
                                  <a:pt x="1074219" y="728104"/>
                                </a:lnTo>
                                <a:lnTo>
                                  <a:pt x="1088548" y="742748"/>
                                </a:lnTo>
                                <a:lnTo>
                                  <a:pt x="1102788" y="757516"/>
                                </a:lnTo>
                                <a:lnTo>
                                  <a:pt x="1116924" y="772353"/>
                                </a:lnTo>
                                <a:lnTo>
                                  <a:pt x="1130989" y="787314"/>
                                </a:lnTo>
                                <a:lnTo>
                                  <a:pt x="1144949" y="802397"/>
                                </a:lnTo>
                                <a:lnTo>
                                  <a:pt x="1158804" y="817551"/>
                                </a:lnTo>
                                <a:lnTo>
                                  <a:pt x="1172571" y="832846"/>
                                </a:lnTo>
                                <a:lnTo>
                                  <a:pt x="1186250" y="848210"/>
                                </a:lnTo>
                                <a:lnTo>
                                  <a:pt x="1199824" y="863662"/>
                                </a:lnTo>
                                <a:lnTo>
                                  <a:pt x="1213309" y="879272"/>
                                </a:lnTo>
                                <a:lnTo>
                                  <a:pt x="1226690" y="894935"/>
                                </a:lnTo>
                                <a:lnTo>
                                  <a:pt x="1239983" y="910721"/>
                                </a:lnTo>
                                <a:lnTo>
                                  <a:pt x="1253188" y="926612"/>
                                </a:lnTo>
                                <a:lnTo>
                                  <a:pt x="1266270" y="942591"/>
                                </a:lnTo>
                                <a:lnTo>
                                  <a:pt x="1279299" y="958693"/>
                                </a:lnTo>
                                <a:lnTo>
                                  <a:pt x="1292223" y="974901"/>
                                </a:lnTo>
                                <a:lnTo>
                                  <a:pt x="1305041" y="991196"/>
                                </a:lnTo>
                                <a:lnTo>
                                  <a:pt x="1317755" y="1007579"/>
                                </a:lnTo>
                                <a:lnTo>
                                  <a:pt x="1330380" y="1024084"/>
                                </a:lnTo>
                                <a:lnTo>
                                  <a:pt x="1342918" y="1040696"/>
                                </a:lnTo>
                                <a:lnTo>
                                  <a:pt x="1355350" y="1057395"/>
                                </a:lnTo>
                                <a:lnTo>
                                  <a:pt x="1367712" y="1074216"/>
                                </a:lnTo>
                                <a:lnTo>
                                  <a:pt x="1379951" y="1091126"/>
                                </a:lnTo>
                                <a:lnTo>
                                  <a:pt x="1392103" y="1108158"/>
                                </a:lnTo>
                                <a:lnTo>
                                  <a:pt x="1404149" y="1125279"/>
                                </a:lnTo>
                                <a:lnTo>
                                  <a:pt x="1416124" y="1142505"/>
                                </a:lnTo>
                                <a:lnTo>
                                  <a:pt x="1427977" y="1159818"/>
                                </a:lnTo>
                                <a:lnTo>
                                  <a:pt x="1439777" y="1177255"/>
                                </a:lnTo>
                                <a:lnTo>
                                  <a:pt x="1451455" y="1194797"/>
                                </a:lnTo>
                                <a:lnTo>
                                  <a:pt x="1463026" y="1212426"/>
                                </a:lnTo>
                                <a:lnTo>
                                  <a:pt x="1474528" y="1230179"/>
                                </a:lnTo>
                                <a:lnTo>
                                  <a:pt x="1485907" y="1248001"/>
                                </a:lnTo>
                                <a:lnTo>
                                  <a:pt x="1497233" y="1265964"/>
                                </a:lnTo>
                                <a:lnTo>
                                  <a:pt x="1508436" y="1283998"/>
                                </a:lnTo>
                                <a:lnTo>
                                  <a:pt x="1519551" y="1302154"/>
                                </a:lnTo>
                                <a:lnTo>
                                  <a:pt x="1530544" y="1320398"/>
                                </a:lnTo>
                                <a:lnTo>
                                  <a:pt x="1541483" y="1338766"/>
                                </a:lnTo>
                                <a:lnTo>
                                  <a:pt x="1552300" y="1357221"/>
                                </a:lnTo>
                                <a:lnTo>
                                  <a:pt x="1563029" y="1375781"/>
                                </a:lnTo>
                                <a:lnTo>
                                  <a:pt x="1573670" y="1394446"/>
                                </a:lnTo>
                                <a:lnTo>
                                  <a:pt x="1584224" y="1413200"/>
                                </a:lnTo>
                                <a:lnTo>
                                  <a:pt x="1594654" y="1432076"/>
                                </a:lnTo>
                                <a:lnTo>
                                  <a:pt x="1605014" y="1451040"/>
                                </a:lnTo>
                                <a:lnTo>
                                  <a:pt x="1615269" y="1470127"/>
                                </a:lnTo>
                                <a:lnTo>
                                  <a:pt x="1625436" y="1489302"/>
                                </a:lnTo>
                                <a:lnTo>
                                  <a:pt x="1635480" y="1508582"/>
                                </a:lnTo>
                                <a:lnTo>
                                  <a:pt x="1645472" y="1527985"/>
                                </a:lnTo>
                                <a:lnTo>
                                  <a:pt x="1655341" y="1547476"/>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0" name="Freeform: Shape 2610"/>
                        <wps:cNvSpPr/>
                        <wps:spPr>
                          <a:xfrm>
                            <a:off x="2047236" y="696144"/>
                            <a:ext cx="884588" cy="1796055"/>
                          </a:xfrm>
                          <a:custGeom>
                            <a:avLst/>
                            <a:gdLst>
                              <a:gd name="connsiteX0" fmla="*/ 30765 w 884588"/>
                              <a:gd name="connsiteY0" fmla="*/ 0 h 1796055"/>
                              <a:gd name="connsiteX1" fmla="*/ 26990 w 884588"/>
                              <a:gd name="connsiteY1" fmla="*/ 23677 h 1796055"/>
                              <a:gd name="connsiteX2" fmla="*/ 23478 w 884588"/>
                              <a:gd name="connsiteY2" fmla="*/ 47238 h 1796055"/>
                              <a:gd name="connsiteX3" fmla="*/ 20177 w 884588"/>
                              <a:gd name="connsiteY3" fmla="*/ 70712 h 1796055"/>
                              <a:gd name="connsiteX4" fmla="*/ 17156 w 884588"/>
                              <a:gd name="connsiteY4" fmla="*/ 94046 h 1796055"/>
                              <a:gd name="connsiteX5" fmla="*/ 14364 w 884588"/>
                              <a:gd name="connsiteY5" fmla="*/ 117247 h 1796055"/>
                              <a:gd name="connsiteX6" fmla="*/ 11836 w 884588"/>
                              <a:gd name="connsiteY6" fmla="*/ 140357 h 1796055"/>
                              <a:gd name="connsiteX7" fmla="*/ 9553 w 884588"/>
                              <a:gd name="connsiteY7" fmla="*/ 163355 h 1796055"/>
                              <a:gd name="connsiteX8" fmla="*/ 7481 w 884588"/>
                              <a:gd name="connsiteY8" fmla="*/ 186238 h 1796055"/>
                              <a:gd name="connsiteX9" fmla="*/ 5690 w 884588"/>
                              <a:gd name="connsiteY9" fmla="*/ 208988 h 1796055"/>
                              <a:gd name="connsiteX10" fmla="*/ 4145 w 884588"/>
                              <a:gd name="connsiteY10" fmla="*/ 231622 h 1796055"/>
                              <a:gd name="connsiteX11" fmla="*/ 2845 w 884588"/>
                              <a:gd name="connsiteY11" fmla="*/ 254168 h 1796055"/>
                              <a:gd name="connsiteX12" fmla="*/ 1792 w 884588"/>
                              <a:gd name="connsiteY12" fmla="*/ 276576 h 1796055"/>
                              <a:gd name="connsiteX13" fmla="*/ 966 w 884588"/>
                              <a:gd name="connsiteY13" fmla="*/ 298873 h 1796055"/>
                              <a:gd name="connsiteX14" fmla="*/ 404 w 884588"/>
                              <a:gd name="connsiteY14" fmla="*/ 321055 h 1796055"/>
                              <a:gd name="connsiteX15" fmla="*/ 88 w 884588"/>
                              <a:gd name="connsiteY15" fmla="*/ 343127 h 1796055"/>
                              <a:gd name="connsiteX16" fmla="*/ 1 w 884588"/>
                              <a:gd name="connsiteY16" fmla="*/ 365059 h 1796055"/>
                              <a:gd name="connsiteX17" fmla="*/ 176 w 884588"/>
                              <a:gd name="connsiteY17" fmla="*/ 386899 h 1796055"/>
                              <a:gd name="connsiteX18" fmla="*/ 580 w 884588"/>
                              <a:gd name="connsiteY18" fmla="*/ 408606 h 1796055"/>
                              <a:gd name="connsiteX19" fmla="*/ 1265 w 884588"/>
                              <a:gd name="connsiteY19" fmla="*/ 430225 h 1796055"/>
                              <a:gd name="connsiteX20" fmla="*/ 2160 w 884588"/>
                              <a:gd name="connsiteY20" fmla="*/ 451706 h 1796055"/>
                              <a:gd name="connsiteX21" fmla="*/ 3319 w 884588"/>
                              <a:gd name="connsiteY21" fmla="*/ 473070 h 1796055"/>
                              <a:gd name="connsiteX22" fmla="*/ 4724 w 884588"/>
                              <a:gd name="connsiteY22" fmla="*/ 494326 h 1796055"/>
                              <a:gd name="connsiteX23" fmla="*/ 6375 w 884588"/>
                              <a:gd name="connsiteY23" fmla="*/ 515469 h 1796055"/>
                              <a:gd name="connsiteX24" fmla="*/ 8289 w 884588"/>
                              <a:gd name="connsiteY24" fmla="*/ 536498 h 1796055"/>
                              <a:gd name="connsiteX25" fmla="*/ 10414 w 884588"/>
                              <a:gd name="connsiteY25" fmla="*/ 557411 h 1796055"/>
                              <a:gd name="connsiteX26" fmla="*/ 12802 w 884588"/>
                              <a:gd name="connsiteY26" fmla="*/ 578214 h 1796055"/>
                              <a:gd name="connsiteX27" fmla="*/ 15453 w 884588"/>
                              <a:gd name="connsiteY27" fmla="*/ 598876 h 1796055"/>
                              <a:gd name="connsiteX28" fmla="*/ 18333 w 884588"/>
                              <a:gd name="connsiteY28" fmla="*/ 619454 h 1796055"/>
                              <a:gd name="connsiteX29" fmla="*/ 21458 w 884588"/>
                              <a:gd name="connsiteY29" fmla="*/ 639891 h 1796055"/>
                              <a:gd name="connsiteX30" fmla="*/ 24830 w 884588"/>
                              <a:gd name="connsiteY30" fmla="*/ 660218 h 1796055"/>
                              <a:gd name="connsiteX31" fmla="*/ 28447 w 884588"/>
                              <a:gd name="connsiteY31" fmla="*/ 680430 h 1796055"/>
                              <a:gd name="connsiteX32" fmla="*/ 32310 w 884588"/>
                              <a:gd name="connsiteY32" fmla="*/ 700530 h 1796055"/>
                              <a:gd name="connsiteX33" fmla="*/ 36437 w 884588"/>
                              <a:gd name="connsiteY33" fmla="*/ 720516 h 1796055"/>
                              <a:gd name="connsiteX34" fmla="*/ 40809 w 884588"/>
                              <a:gd name="connsiteY34" fmla="*/ 740392 h 1796055"/>
                              <a:gd name="connsiteX35" fmla="*/ 45410 w 884588"/>
                              <a:gd name="connsiteY35" fmla="*/ 760129 h 1796055"/>
                              <a:gd name="connsiteX36" fmla="*/ 50274 w 884588"/>
                              <a:gd name="connsiteY36" fmla="*/ 779778 h 1796055"/>
                              <a:gd name="connsiteX37" fmla="*/ 55366 w 884588"/>
                              <a:gd name="connsiteY37" fmla="*/ 799288 h 1796055"/>
                              <a:gd name="connsiteX38" fmla="*/ 60704 w 884588"/>
                              <a:gd name="connsiteY38" fmla="*/ 818712 h 1796055"/>
                              <a:gd name="connsiteX39" fmla="*/ 66289 w 884588"/>
                              <a:gd name="connsiteY39" fmla="*/ 837996 h 1796055"/>
                              <a:gd name="connsiteX40" fmla="*/ 72136 w 884588"/>
                              <a:gd name="connsiteY40" fmla="*/ 857165 h 1796055"/>
                              <a:gd name="connsiteX41" fmla="*/ 78229 w 884588"/>
                              <a:gd name="connsiteY41" fmla="*/ 876229 h 1796055"/>
                              <a:gd name="connsiteX42" fmla="*/ 84568 w 884588"/>
                              <a:gd name="connsiteY42" fmla="*/ 895171 h 1796055"/>
                              <a:gd name="connsiteX43" fmla="*/ 91153 w 884588"/>
                              <a:gd name="connsiteY43" fmla="*/ 914003 h 1796055"/>
                              <a:gd name="connsiteX44" fmla="*/ 97966 w 884588"/>
                              <a:gd name="connsiteY44" fmla="*/ 932727 h 1796055"/>
                              <a:gd name="connsiteX45" fmla="*/ 105043 w 884588"/>
                              <a:gd name="connsiteY45" fmla="*/ 951310 h 1796055"/>
                              <a:gd name="connsiteX46" fmla="*/ 112365 w 884588"/>
                              <a:gd name="connsiteY46" fmla="*/ 969800 h 1796055"/>
                              <a:gd name="connsiteX47" fmla="*/ 119916 w 884588"/>
                              <a:gd name="connsiteY47" fmla="*/ 988156 h 1796055"/>
                              <a:gd name="connsiteX48" fmla="*/ 127730 w 884588"/>
                              <a:gd name="connsiteY48" fmla="*/ 1006399 h 1796055"/>
                              <a:gd name="connsiteX49" fmla="*/ 135790 w 884588"/>
                              <a:gd name="connsiteY49" fmla="*/ 1024530 h 1796055"/>
                              <a:gd name="connsiteX50" fmla="*/ 144096 w 884588"/>
                              <a:gd name="connsiteY50" fmla="*/ 1042550 h 1796055"/>
                              <a:gd name="connsiteX51" fmla="*/ 152647 w 884588"/>
                              <a:gd name="connsiteY51" fmla="*/ 1060459 h 1796055"/>
                              <a:gd name="connsiteX52" fmla="*/ 161427 w 884588"/>
                              <a:gd name="connsiteY52" fmla="*/ 1078246 h 1796055"/>
                              <a:gd name="connsiteX53" fmla="*/ 170488 w 884588"/>
                              <a:gd name="connsiteY53" fmla="*/ 1095929 h 1796055"/>
                              <a:gd name="connsiteX54" fmla="*/ 179759 w 884588"/>
                              <a:gd name="connsiteY54" fmla="*/ 1113470 h 1796055"/>
                              <a:gd name="connsiteX55" fmla="*/ 189312 w 884588"/>
                              <a:gd name="connsiteY55" fmla="*/ 1130924 h 1796055"/>
                              <a:gd name="connsiteX56" fmla="*/ 199093 w 884588"/>
                              <a:gd name="connsiteY56" fmla="*/ 1148238 h 1796055"/>
                              <a:gd name="connsiteX57" fmla="*/ 209119 w 884588"/>
                              <a:gd name="connsiteY57" fmla="*/ 1165464 h 1796055"/>
                              <a:gd name="connsiteX58" fmla="*/ 219392 w 884588"/>
                              <a:gd name="connsiteY58" fmla="*/ 1182549 h 1796055"/>
                              <a:gd name="connsiteX59" fmla="*/ 229928 w 884588"/>
                              <a:gd name="connsiteY59" fmla="*/ 1199529 h 1796055"/>
                              <a:gd name="connsiteX60" fmla="*/ 240674 w 884588"/>
                              <a:gd name="connsiteY60" fmla="*/ 1216386 h 1796055"/>
                              <a:gd name="connsiteX61" fmla="*/ 251702 w 884588"/>
                              <a:gd name="connsiteY61" fmla="*/ 1233137 h 1796055"/>
                              <a:gd name="connsiteX62" fmla="*/ 262975 w 884588"/>
                              <a:gd name="connsiteY62" fmla="*/ 1249749 h 1796055"/>
                              <a:gd name="connsiteX63" fmla="*/ 274477 w 884588"/>
                              <a:gd name="connsiteY63" fmla="*/ 1266272 h 1796055"/>
                              <a:gd name="connsiteX64" fmla="*/ 286224 w 884588"/>
                              <a:gd name="connsiteY64" fmla="*/ 1282690 h 1796055"/>
                              <a:gd name="connsiteX65" fmla="*/ 298217 w 884588"/>
                              <a:gd name="connsiteY65" fmla="*/ 1298967 h 1796055"/>
                              <a:gd name="connsiteX66" fmla="*/ 310492 w 884588"/>
                              <a:gd name="connsiteY66" fmla="*/ 1315122 h 1796055"/>
                              <a:gd name="connsiteX67" fmla="*/ 322959 w 884588"/>
                              <a:gd name="connsiteY67" fmla="*/ 1331171 h 1796055"/>
                              <a:gd name="connsiteX68" fmla="*/ 335708 w 884588"/>
                              <a:gd name="connsiteY68" fmla="*/ 1347133 h 1796055"/>
                              <a:gd name="connsiteX69" fmla="*/ 348702 w 884588"/>
                              <a:gd name="connsiteY69" fmla="*/ 1362954 h 1796055"/>
                              <a:gd name="connsiteX70" fmla="*/ 361942 w 884588"/>
                              <a:gd name="connsiteY70" fmla="*/ 1378634 h 1796055"/>
                              <a:gd name="connsiteX71" fmla="*/ 375410 w 884588"/>
                              <a:gd name="connsiteY71" fmla="*/ 1394227 h 1796055"/>
                              <a:gd name="connsiteX72" fmla="*/ 389142 w 884588"/>
                              <a:gd name="connsiteY72" fmla="*/ 1409714 h 1796055"/>
                              <a:gd name="connsiteX73" fmla="*/ 403102 w 884588"/>
                              <a:gd name="connsiteY73" fmla="*/ 1425061 h 1796055"/>
                              <a:gd name="connsiteX74" fmla="*/ 417325 w 884588"/>
                              <a:gd name="connsiteY74" fmla="*/ 1440320 h 1796055"/>
                              <a:gd name="connsiteX75" fmla="*/ 431794 w 884588"/>
                              <a:gd name="connsiteY75" fmla="*/ 1455439 h 1796055"/>
                              <a:gd name="connsiteX76" fmla="*/ 446509 w 884588"/>
                              <a:gd name="connsiteY76" fmla="*/ 1470434 h 1796055"/>
                              <a:gd name="connsiteX77" fmla="*/ 461470 w 884588"/>
                              <a:gd name="connsiteY77" fmla="*/ 1485342 h 1796055"/>
                              <a:gd name="connsiteX78" fmla="*/ 476659 w 884588"/>
                              <a:gd name="connsiteY78" fmla="*/ 1500127 h 1796055"/>
                              <a:gd name="connsiteX79" fmla="*/ 492112 w 884588"/>
                              <a:gd name="connsiteY79" fmla="*/ 1514789 h 1796055"/>
                              <a:gd name="connsiteX80" fmla="*/ 507828 w 884588"/>
                              <a:gd name="connsiteY80" fmla="*/ 1529328 h 1796055"/>
                              <a:gd name="connsiteX81" fmla="*/ 523755 w 884588"/>
                              <a:gd name="connsiteY81" fmla="*/ 1543780 h 1796055"/>
                              <a:gd name="connsiteX82" fmla="*/ 539945 w 884588"/>
                              <a:gd name="connsiteY82" fmla="*/ 1558091 h 1796055"/>
                              <a:gd name="connsiteX83" fmla="*/ 556381 w 884588"/>
                              <a:gd name="connsiteY83" fmla="*/ 1572296 h 1796055"/>
                              <a:gd name="connsiteX84" fmla="*/ 573062 w 884588"/>
                              <a:gd name="connsiteY84" fmla="*/ 1586379 h 1796055"/>
                              <a:gd name="connsiteX85" fmla="*/ 589990 w 884588"/>
                              <a:gd name="connsiteY85" fmla="*/ 1600338 h 1796055"/>
                              <a:gd name="connsiteX86" fmla="*/ 607163 w 884588"/>
                              <a:gd name="connsiteY86" fmla="*/ 1614228 h 1796055"/>
                              <a:gd name="connsiteX87" fmla="*/ 624600 w 884588"/>
                              <a:gd name="connsiteY87" fmla="*/ 1627959 h 1796055"/>
                              <a:gd name="connsiteX88" fmla="*/ 642265 w 884588"/>
                              <a:gd name="connsiteY88" fmla="*/ 1641585 h 1796055"/>
                              <a:gd name="connsiteX89" fmla="*/ 660194 w 884588"/>
                              <a:gd name="connsiteY89" fmla="*/ 1655071 h 1796055"/>
                              <a:gd name="connsiteX90" fmla="*/ 678333 w 884588"/>
                              <a:gd name="connsiteY90" fmla="*/ 1668469 h 1796055"/>
                              <a:gd name="connsiteX91" fmla="*/ 696736 w 884588"/>
                              <a:gd name="connsiteY91" fmla="*/ 1681761 h 1796055"/>
                              <a:gd name="connsiteX92" fmla="*/ 715402 w 884588"/>
                              <a:gd name="connsiteY92" fmla="*/ 1694913 h 1796055"/>
                              <a:gd name="connsiteX93" fmla="*/ 734313 w 884588"/>
                              <a:gd name="connsiteY93" fmla="*/ 1707960 h 1796055"/>
                              <a:gd name="connsiteX94" fmla="*/ 753436 w 884588"/>
                              <a:gd name="connsiteY94" fmla="*/ 1720901 h 1796055"/>
                              <a:gd name="connsiteX95" fmla="*/ 772839 w 884588"/>
                              <a:gd name="connsiteY95" fmla="*/ 1733719 h 1796055"/>
                              <a:gd name="connsiteX96" fmla="*/ 792489 w 884588"/>
                              <a:gd name="connsiteY96" fmla="*/ 1746415 h 1796055"/>
                              <a:gd name="connsiteX97" fmla="*/ 812366 w 884588"/>
                              <a:gd name="connsiteY97" fmla="*/ 1758987 h 1796055"/>
                              <a:gd name="connsiteX98" fmla="*/ 832507 w 884588"/>
                              <a:gd name="connsiteY98" fmla="*/ 1771472 h 1796055"/>
                              <a:gd name="connsiteX99" fmla="*/ 852877 w 884588"/>
                              <a:gd name="connsiteY99" fmla="*/ 1783799 h 1796055"/>
                              <a:gd name="connsiteX100" fmla="*/ 873509 w 884588"/>
                              <a:gd name="connsiteY100" fmla="*/ 1796055 h 1796055"/>
                              <a:gd name="connsiteX101" fmla="*/ 884590 w 884588"/>
                              <a:gd name="connsiteY101" fmla="*/ 1776757 h 1796055"/>
                              <a:gd name="connsiteX102" fmla="*/ 863746 w 884588"/>
                              <a:gd name="connsiteY102" fmla="*/ 1764922 h 1796055"/>
                              <a:gd name="connsiteX103" fmla="*/ 843149 w 884588"/>
                              <a:gd name="connsiteY103" fmla="*/ 1752947 h 1796055"/>
                              <a:gd name="connsiteX104" fmla="*/ 822814 w 884588"/>
                              <a:gd name="connsiteY104" fmla="*/ 1740866 h 1796055"/>
                              <a:gd name="connsiteX105" fmla="*/ 802726 w 884588"/>
                              <a:gd name="connsiteY105" fmla="*/ 1728645 h 1796055"/>
                              <a:gd name="connsiteX106" fmla="*/ 782884 w 884588"/>
                              <a:gd name="connsiteY106" fmla="*/ 1716336 h 1796055"/>
                              <a:gd name="connsiteX107" fmla="*/ 763322 w 884588"/>
                              <a:gd name="connsiteY107" fmla="*/ 1703886 h 1796055"/>
                              <a:gd name="connsiteX108" fmla="*/ 744006 w 884588"/>
                              <a:gd name="connsiteY108" fmla="*/ 1691314 h 1796055"/>
                              <a:gd name="connsiteX109" fmla="*/ 724919 w 884588"/>
                              <a:gd name="connsiteY109" fmla="*/ 1678618 h 1796055"/>
                              <a:gd name="connsiteX110" fmla="*/ 706095 w 884588"/>
                              <a:gd name="connsiteY110" fmla="*/ 1665835 h 1796055"/>
                              <a:gd name="connsiteX111" fmla="*/ 687534 w 884588"/>
                              <a:gd name="connsiteY111" fmla="*/ 1652911 h 1796055"/>
                              <a:gd name="connsiteX112" fmla="*/ 669219 w 884588"/>
                              <a:gd name="connsiteY112" fmla="*/ 1639865 h 1796055"/>
                              <a:gd name="connsiteX113" fmla="*/ 651150 w 884588"/>
                              <a:gd name="connsiteY113" fmla="*/ 1626695 h 1796055"/>
                              <a:gd name="connsiteX114" fmla="*/ 633345 w 884588"/>
                              <a:gd name="connsiteY114" fmla="*/ 1613420 h 1796055"/>
                              <a:gd name="connsiteX115" fmla="*/ 615785 w 884588"/>
                              <a:gd name="connsiteY115" fmla="*/ 1600022 h 1796055"/>
                              <a:gd name="connsiteX116" fmla="*/ 598506 w 884588"/>
                              <a:gd name="connsiteY116" fmla="*/ 1586519 h 1796055"/>
                              <a:gd name="connsiteX117" fmla="*/ 581438 w 884588"/>
                              <a:gd name="connsiteY117" fmla="*/ 1572893 h 1796055"/>
                              <a:gd name="connsiteX118" fmla="*/ 564634 w 884588"/>
                              <a:gd name="connsiteY118" fmla="*/ 1559127 h 1796055"/>
                              <a:gd name="connsiteX119" fmla="*/ 548110 w 884588"/>
                              <a:gd name="connsiteY119" fmla="*/ 1545255 h 1796055"/>
                              <a:gd name="connsiteX120" fmla="*/ 531815 w 884588"/>
                              <a:gd name="connsiteY120" fmla="*/ 1531260 h 1796055"/>
                              <a:gd name="connsiteX121" fmla="*/ 515765 w 884588"/>
                              <a:gd name="connsiteY121" fmla="*/ 1517160 h 1796055"/>
                              <a:gd name="connsiteX122" fmla="*/ 499996 w 884588"/>
                              <a:gd name="connsiteY122" fmla="*/ 1502919 h 1796055"/>
                              <a:gd name="connsiteX123" fmla="*/ 484456 w 884588"/>
                              <a:gd name="connsiteY123" fmla="*/ 1488573 h 1796055"/>
                              <a:gd name="connsiteX124" fmla="*/ 469179 w 884588"/>
                              <a:gd name="connsiteY124" fmla="*/ 1474104 h 1796055"/>
                              <a:gd name="connsiteX125" fmla="*/ 454148 w 884588"/>
                              <a:gd name="connsiteY125" fmla="*/ 1459530 h 1796055"/>
                              <a:gd name="connsiteX126" fmla="*/ 439398 w 884588"/>
                              <a:gd name="connsiteY126" fmla="*/ 1444833 h 1796055"/>
                              <a:gd name="connsiteX127" fmla="*/ 424858 w 884588"/>
                              <a:gd name="connsiteY127" fmla="*/ 1430013 h 1796055"/>
                              <a:gd name="connsiteX128" fmla="*/ 410600 w 884588"/>
                              <a:gd name="connsiteY128" fmla="*/ 1415087 h 1796055"/>
                              <a:gd name="connsiteX129" fmla="*/ 396587 w 884588"/>
                              <a:gd name="connsiteY129" fmla="*/ 1400004 h 1796055"/>
                              <a:gd name="connsiteX130" fmla="*/ 382820 w 884588"/>
                              <a:gd name="connsiteY130" fmla="*/ 1384833 h 1796055"/>
                              <a:gd name="connsiteX131" fmla="*/ 369334 w 884588"/>
                              <a:gd name="connsiteY131" fmla="*/ 1369538 h 1796055"/>
                              <a:gd name="connsiteX132" fmla="*/ 356077 w 884588"/>
                              <a:gd name="connsiteY132" fmla="*/ 1354121 h 1796055"/>
                              <a:gd name="connsiteX133" fmla="*/ 343083 w 884588"/>
                              <a:gd name="connsiteY133" fmla="*/ 1338599 h 1796055"/>
                              <a:gd name="connsiteX134" fmla="*/ 330334 w 884588"/>
                              <a:gd name="connsiteY134" fmla="*/ 1322936 h 1796055"/>
                              <a:gd name="connsiteX135" fmla="*/ 317849 w 884588"/>
                              <a:gd name="connsiteY135" fmla="*/ 1307185 h 1796055"/>
                              <a:gd name="connsiteX136" fmla="*/ 305593 w 884588"/>
                              <a:gd name="connsiteY136" fmla="*/ 1291276 h 1796055"/>
                              <a:gd name="connsiteX137" fmla="*/ 293599 w 884588"/>
                              <a:gd name="connsiteY137" fmla="*/ 1275262 h 1796055"/>
                              <a:gd name="connsiteX138" fmla="*/ 281887 w 884588"/>
                              <a:gd name="connsiteY138" fmla="*/ 1259143 h 1796055"/>
                              <a:gd name="connsiteX139" fmla="*/ 270368 w 884588"/>
                              <a:gd name="connsiteY139" fmla="*/ 1242900 h 1796055"/>
                              <a:gd name="connsiteX140" fmla="*/ 259147 w 884588"/>
                              <a:gd name="connsiteY140" fmla="*/ 1226535 h 1796055"/>
                              <a:gd name="connsiteX141" fmla="*/ 248172 w 884588"/>
                              <a:gd name="connsiteY141" fmla="*/ 1210047 h 1796055"/>
                              <a:gd name="connsiteX142" fmla="*/ 237461 w 884588"/>
                              <a:gd name="connsiteY142" fmla="*/ 1193453 h 1796055"/>
                              <a:gd name="connsiteX143" fmla="*/ 226978 w 884588"/>
                              <a:gd name="connsiteY143" fmla="*/ 1176737 h 1796055"/>
                              <a:gd name="connsiteX144" fmla="*/ 216775 w 884588"/>
                              <a:gd name="connsiteY144" fmla="*/ 1159897 h 1796055"/>
                              <a:gd name="connsiteX145" fmla="*/ 206819 w 884588"/>
                              <a:gd name="connsiteY145" fmla="*/ 1142935 h 1796055"/>
                              <a:gd name="connsiteX146" fmla="*/ 197109 w 884588"/>
                              <a:gd name="connsiteY146" fmla="*/ 1125850 h 1796055"/>
                              <a:gd name="connsiteX147" fmla="*/ 187644 w 884588"/>
                              <a:gd name="connsiteY147" fmla="*/ 1108659 h 1796055"/>
                              <a:gd name="connsiteX148" fmla="*/ 178425 w 884588"/>
                              <a:gd name="connsiteY148" fmla="*/ 1091345 h 1796055"/>
                              <a:gd name="connsiteX149" fmla="*/ 169487 w 884588"/>
                              <a:gd name="connsiteY149" fmla="*/ 1073927 h 1796055"/>
                              <a:gd name="connsiteX150" fmla="*/ 160778 w 884588"/>
                              <a:gd name="connsiteY150" fmla="*/ 1056358 h 1796055"/>
                              <a:gd name="connsiteX151" fmla="*/ 152331 w 884588"/>
                              <a:gd name="connsiteY151" fmla="*/ 1038680 h 1796055"/>
                              <a:gd name="connsiteX152" fmla="*/ 144131 w 884588"/>
                              <a:gd name="connsiteY152" fmla="*/ 1020908 h 1796055"/>
                              <a:gd name="connsiteX153" fmla="*/ 136211 w 884588"/>
                              <a:gd name="connsiteY153" fmla="*/ 1002985 h 1796055"/>
                              <a:gd name="connsiteX154" fmla="*/ 128520 w 884588"/>
                              <a:gd name="connsiteY154" fmla="*/ 984964 h 1796055"/>
                              <a:gd name="connsiteX155" fmla="*/ 121092 w 884588"/>
                              <a:gd name="connsiteY155" fmla="*/ 966809 h 1796055"/>
                              <a:gd name="connsiteX156" fmla="*/ 113893 w 884588"/>
                              <a:gd name="connsiteY156" fmla="*/ 948569 h 1796055"/>
                              <a:gd name="connsiteX157" fmla="*/ 106974 w 884588"/>
                              <a:gd name="connsiteY157" fmla="*/ 930165 h 1796055"/>
                              <a:gd name="connsiteX158" fmla="*/ 100302 w 884588"/>
                              <a:gd name="connsiteY158" fmla="*/ 911675 h 1796055"/>
                              <a:gd name="connsiteX159" fmla="*/ 93892 w 884588"/>
                              <a:gd name="connsiteY159" fmla="*/ 893044 h 1796055"/>
                              <a:gd name="connsiteX160" fmla="*/ 87711 w 884588"/>
                              <a:gd name="connsiteY160" fmla="*/ 874305 h 1796055"/>
                              <a:gd name="connsiteX161" fmla="*/ 81794 w 884588"/>
                              <a:gd name="connsiteY161" fmla="*/ 855450 h 1796055"/>
                              <a:gd name="connsiteX162" fmla="*/ 76139 w 884588"/>
                              <a:gd name="connsiteY162" fmla="*/ 836478 h 1796055"/>
                              <a:gd name="connsiteX163" fmla="*/ 70731 w 884588"/>
                              <a:gd name="connsiteY163" fmla="*/ 817372 h 1796055"/>
                              <a:gd name="connsiteX164" fmla="*/ 65569 w 884588"/>
                              <a:gd name="connsiteY164" fmla="*/ 798181 h 1796055"/>
                              <a:gd name="connsiteX165" fmla="*/ 60652 w 884588"/>
                              <a:gd name="connsiteY165" fmla="*/ 778828 h 1796055"/>
                              <a:gd name="connsiteX166" fmla="*/ 56016 w 884588"/>
                              <a:gd name="connsiteY166" fmla="*/ 759386 h 1796055"/>
                              <a:gd name="connsiteX167" fmla="*/ 51626 w 884588"/>
                              <a:gd name="connsiteY167" fmla="*/ 739825 h 1796055"/>
                              <a:gd name="connsiteX168" fmla="*/ 47482 w 884588"/>
                              <a:gd name="connsiteY168" fmla="*/ 720134 h 1796055"/>
                              <a:gd name="connsiteX169" fmla="*/ 43584 w 884588"/>
                              <a:gd name="connsiteY169" fmla="*/ 700328 h 1796055"/>
                              <a:gd name="connsiteX170" fmla="*/ 39949 w 884588"/>
                              <a:gd name="connsiteY170" fmla="*/ 680388 h 1796055"/>
                              <a:gd name="connsiteX171" fmla="*/ 36560 w 884588"/>
                              <a:gd name="connsiteY171" fmla="*/ 660356 h 1796055"/>
                              <a:gd name="connsiteX172" fmla="*/ 33417 w 884588"/>
                              <a:gd name="connsiteY172" fmla="*/ 640186 h 1796055"/>
                              <a:gd name="connsiteX173" fmla="*/ 30554 w 884588"/>
                              <a:gd name="connsiteY173" fmla="*/ 619905 h 1796055"/>
                              <a:gd name="connsiteX174" fmla="*/ 27921 w 884588"/>
                              <a:gd name="connsiteY174" fmla="*/ 599513 h 1796055"/>
                              <a:gd name="connsiteX175" fmla="*/ 25550 w 884588"/>
                              <a:gd name="connsiteY175" fmla="*/ 578983 h 1796055"/>
                              <a:gd name="connsiteX176" fmla="*/ 23425 w 884588"/>
                              <a:gd name="connsiteY176" fmla="*/ 558338 h 1796055"/>
                              <a:gd name="connsiteX177" fmla="*/ 21564 w 884588"/>
                              <a:gd name="connsiteY177" fmla="*/ 537581 h 1796055"/>
                              <a:gd name="connsiteX178" fmla="*/ 19966 w 884588"/>
                              <a:gd name="connsiteY178" fmla="*/ 516716 h 1796055"/>
                              <a:gd name="connsiteX179" fmla="*/ 18596 w 884588"/>
                              <a:gd name="connsiteY179" fmla="*/ 495709 h 1796055"/>
                              <a:gd name="connsiteX180" fmla="*/ 17490 w 884588"/>
                              <a:gd name="connsiteY180" fmla="*/ 474612 h 1796055"/>
                              <a:gd name="connsiteX181" fmla="*/ 16630 w 884588"/>
                              <a:gd name="connsiteY181" fmla="*/ 453381 h 1796055"/>
                              <a:gd name="connsiteX182" fmla="*/ 16015 w 884588"/>
                              <a:gd name="connsiteY182" fmla="*/ 432009 h 1796055"/>
                              <a:gd name="connsiteX183" fmla="*/ 15681 w 884588"/>
                              <a:gd name="connsiteY183" fmla="*/ 410552 h 1796055"/>
                              <a:gd name="connsiteX184" fmla="*/ 15594 w 884588"/>
                              <a:gd name="connsiteY184" fmla="*/ 388963 h 1796055"/>
                              <a:gd name="connsiteX185" fmla="*/ 15752 w 884588"/>
                              <a:gd name="connsiteY185" fmla="*/ 367256 h 1796055"/>
                              <a:gd name="connsiteX186" fmla="*/ 16155 w 884588"/>
                              <a:gd name="connsiteY186" fmla="*/ 345433 h 1796055"/>
                              <a:gd name="connsiteX187" fmla="*/ 16805 w 884588"/>
                              <a:gd name="connsiteY187" fmla="*/ 323477 h 1796055"/>
                              <a:gd name="connsiteX188" fmla="*/ 17736 w 884588"/>
                              <a:gd name="connsiteY188" fmla="*/ 301429 h 1796055"/>
                              <a:gd name="connsiteX189" fmla="*/ 18895 w 884588"/>
                              <a:gd name="connsiteY189" fmla="*/ 279246 h 1796055"/>
                              <a:gd name="connsiteX190" fmla="*/ 20317 w 884588"/>
                              <a:gd name="connsiteY190" fmla="*/ 256932 h 1796055"/>
                              <a:gd name="connsiteX191" fmla="*/ 22003 w 884588"/>
                              <a:gd name="connsiteY191" fmla="*/ 234519 h 1796055"/>
                              <a:gd name="connsiteX192" fmla="*/ 23917 w 884588"/>
                              <a:gd name="connsiteY192" fmla="*/ 211978 h 1796055"/>
                              <a:gd name="connsiteX193" fmla="*/ 26112 w 884588"/>
                              <a:gd name="connsiteY193" fmla="*/ 189321 h 1796055"/>
                              <a:gd name="connsiteX194" fmla="*/ 28535 w 884588"/>
                              <a:gd name="connsiteY194" fmla="*/ 166549 h 1796055"/>
                              <a:gd name="connsiteX195" fmla="*/ 31239 w 884588"/>
                              <a:gd name="connsiteY195" fmla="*/ 143665 h 1796055"/>
                              <a:gd name="connsiteX196" fmla="*/ 34172 w 884588"/>
                              <a:gd name="connsiteY196" fmla="*/ 120643 h 1796055"/>
                              <a:gd name="connsiteX197" fmla="*/ 37368 w 884588"/>
                              <a:gd name="connsiteY197" fmla="*/ 97511 h 1796055"/>
                              <a:gd name="connsiteX198" fmla="*/ 40809 w 884588"/>
                              <a:gd name="connsiteY198" fmla="*/ 74264 h 1796055"/>
                              <a:gd name="connsiteX199" fmla="*/ 44514 w 884588"/>
                              <a:gd name="connsiteY199" fmla="*/ 50882 h 1796055"/>
                              <a:gd name="connsiteX200" fmla="*/ 48448 w 884588"/>
                              <a:gd name="connsiteY200" fmla="*/ 27408 h 1796055"/>
                              <a:gd name="connsiteX201" fmla="*/ 52662 w 884588"/>
                              <a:gd name="connsiteY201" fmla="*/ 3802 h 1796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Lst>
                            <a:rect l="l" t="t" r="r" b="b"/>
                            <a:pathLst>
                              <a:path w="884588" h="1796055">
                                <a:moveTo>
                                  <a:pt x="30765" y="0"/>
                                </a:moveTo>
                                <a:lnTo>
                                  <a:pt x="26990" y="23677"/>
                                </a:lnTo>
                                <a:lnTo>
                                  <a:pt x="23478" y="47238"/>
                                </a:lnTo>
                                <a:lnTo>
                                  <a:pt x="20177" y="70712"/>
                                </a:lnTo>
                                <a:lnTo>
                                  <a:pt x="17156" y="94046"/>
                                </a:lnTo>
                                <a:lnTo>
                                  <a:pt x="14364" y="117247"/>
                                </a:lnTo>
                                <a:lnTo>
                                  <a:pt x="11836" y="140357"/>
                                </a:lnTo>
                                <a:lnTo>
                                  <a:pt x="9553" y="163355"/>
                                </a:lnTo>
                                <a:lnTo>
                                  <a:pt x="7481" y="186238"/>
                                </a:lnTo>
                                <a:lnTo>
                                  <a:pt x="5690" y="208988"/>
                                </a:lnTo>
                                <a:lnTo>
                                  <a:pt x="4145" y="231622"/>
                                </a:lnTo>
                                <a:lnTo>
                                  <a:pt x="2845" y="254168"/>
                                </a:lnTo>
                                <a:lnTo>
                                  <a:pt x="1792" y="276576"/>
                                </a:lnTo>
                                <a:lnTo>
                                  <a:pt x="966" y="298873"/>
                                </a:lnTo>
                                <a:lnTo>
                                  <a:pt x="404" y="321055"/>
                                </a:lnTo>
                                <a:lnTo>
                                  <a:pt x="88" y="343127"/>
                                </a:lnTo>
                                <a:lnTo>
                                  <a:pt x="1" y="365059"/>
                                </a:lnTo>
                                <a:lnTo>
                                  <a:pt x="176" y="386899"/>
                                </a:lnTo>
                                <a:lnTo>
                                  <a:pt x="580" y="408606"/>
                                </a:lnTo>
                                <a:lnTo>
                                  <a:pt x="1265" y="430225"/>
                                </a:lnTo>
                                <a:lnTo>
                                  <a:pt x="2160" y="451706"/>
                                </a:lnTo>
                                <a:lnTo>
                                  <a:pt x="3319" y="473070"/>
                                </a:lnTo>
                                <a:lnTo>
                                  <a:pt x="4724" y="494326"/>
                                </a:lnTo>
                                <a:lnTo>
                                  <a:pt x="6375" y="515469"/>
                                </a:lnTo>
                                <a:lnTo>
                                  <a:pt x="8289" y="536498"/>
                                </a:lnTo>
                                <a:lnTo>
                                  <a:pt x="10414" y="557411"/>
                                </a:lnTo>
                                <a:lnTo>
                                  <a:pt x="12802" y="578214"/>
                                </a:lnTo>
                                <a:lnTo>
                                  <a:pt x="15453" y="598876"/>
                                </a:lnTo>
                                <a:lnTo>
                                  <a:pt x="18333" y="619454"/>
                                </a:lnTo>
                                <a:lnTo>
                                  <a:pt x="21458" y="639891"/>
                                </a:lnTo>
                                <a:lnTo>
                                  <a:pt x="24830" y="660218"/>
                                </a:lnTo>
                                <a:lnTo>
                                  <a:pt x="28447" y="680430"/>
                                </a:lnTo>
                                <a:lnTo>
                                  <a:pt x="32310" y="700530"/>
                                </a:lnTo>
                                <a:lnTo>
                                  <a:pt x="36437" y="720516"/>
                                </a:lnTo>
                                <a:lnTo>
                                  <a:pt x="40809" y="740392"/>
                                </a:lnTo>
                                <a:lnTo>
                                  <a:pt x="45410" y="760129"/>
                                </a:lnTo>
                                <a:lnTo>
                                  <a:pt x="50274" y="779778"/>
                                </a:lnTo>
                                <a:lnTo>
                                  <a:pt x="55366" y="799288"/>
                                </a:lnTo>
                                <a:lnTo>
                                  <a:pt x="60704" y="818712"/>
                                </a:lnTo>
                                <a:lnTo>
                                  <a:pt x="66289" y="837996"/>
                                </a:lnTo>
                                <a:lnTo>
                                  <a:pt x="72136" y="857165"/>
                                </a:lnTo>
                                <a:lnTo>
                                  <a:pt x="78229" y="876229"/>
                                </a:lnTo>
                                <a:lnTo>
                                  <a:pt x="84568" y="895171"/>
                                </a:lnTo>
                                <a:lnTo>
                                  <a:pt x="91153" y="914003"/>
                                </a:lnTo>
                                <a:lnTo>
                                  <a:pt x="97966" y="932727"/>
                                </a:lnTo>
                                <a:lnTo>
                                  <a:pt x="105043" y="951310"/>
                                </a:lnTo>
                                <a:lnTo>
                                  <a:pt x="112365" y="969800"/>
                                </a:lnTo>
                                <a:lnTo>
                                  <a:pt x="119916" y="988156"/>
                                </a:lnTo>
                                <a:lnTo>
                                  <a:pt x="127730" y="1006399"/>
                                </a:lnTo>
                                <a:lnTo>
                                  <a:pt x="135790" y="1024530"/>
                                </a:lnTo>
                                <a:lnTo>
                                  <a:pt x="144096" y="1042550"/>
                                </a:lnTo>
                                <a:lnTo>
                                  <a:pt x="152647" y="1060459"/>
                                </a:lnTo>
                                <a:lnTo>
                                  <a:pt x="161427" y="1078246"/>
                                </a:lnTo>
                                <a:lnTo>
                                  <a:pt x="170488" y="1095929"/>
                                </a:lnTo>
                                <a:lnTo>
                                  <a:pt x="179759" y="1113470"/>
                                </a:lnTo>
                                <a:lnTo>
                                  <a:pt x="189312" y="1130924"/>
                                </a:lnTo>
                                <a:lnTo>
                                  <a:pt x="199093" y="1148238"/>
                                </a:lnTo>
                                <a:lnTo>
                                  <a:pt x="209119" y="1165464"/>
                                </a:lnTo>
                                <a:lnTo>
                                  <a:pt x="219392" y="1182549"/>
                                </a:lnTo>
                                <a:lnTo>
                                  <a:pt x="229928" y="1199529"/>
                                </a:lnTo>
                                <a:lnTo>
                                  <a:pt x="240674" y="1216386"/>
                                </a:lnTo>
                                <a:lnTo>
                                  <a:pt x="251702" y="1233137"/>
                                </a:lnTo>
                                <a:lnTo>
                                  <a:pt x="262975" y="1249749"/>
                                </a:lnTo>
                                <a:lnTo>
                                  <a:pt x="274477" y="1266272"/>
                                </a:lnTo>
                                <a:lnTo>
                                  <a:pt x="286224" y="1282690"/>
                                </a:lnTo>
                                <a:lnTo>
                                  <a:pt x="298217" y="1298967"/>
                                </a:lnTo>
                                <a:lnTo>
                                  <a:pt x="310492" y="1315122"/>
                                </a:lnTo>
                                <a:lnTo>
                                  <a:pt x="322959" y="1331171"/>
                                </a:lnTo>
                                <a:lnTo>
                                  <a:pt x="335708" y="1347133"/>
                                </a:lnTo>
                                <a:lnTo>
                                  <a:pt x="348702" y="1362954"/>
                                </a:lnTo>
                                <a:lnTo>
                                  <a:pt x="361942" y="1378634"/>
                                </a:lnTo>
                                <a:lnTo>
                                  <a:pt x="375410" y="1394227"/>
                                </a:lnTo>
                                <a:lnTo>
                                  <a:pt x="389142" y="1409714"/>
                                </a:lnTo>
                                <a:lnTo>
                                  <a:pt x="403102" y="1425061"/>
                                </a:lnTo>
                                <a:lnTo>
                                  <a:pt x="417325" y="1440320"/>
                                </a:lnTo>
                                <a:lnTo>
                                  <a:pt x="431794" y="1455439"/>
                                </a:lnTo>
                                <a:lnTo>
                                  <a:pt x="446509" y="1470434"/>
                                </a:lnTo>
                                <a:lnTo>
                                  <a:pt x="461470" y="1485342"/>
                                </a:lnTo>
                                <a:lnTo>
                                  <a:pt x="476659" y="1500127"/>
                                </a:lnTo>
                                <a:lnTo>
                                  <a:pt x="492112" y="1514789"/>
                                </a:lnTo>
                                <a:lnTo>
                                  <a:pt x="507828" y="1529328"/>
                                </a:lnTo>
                                <a:lnTo>
                                  <a:pt x="523755" y="1543780"/>
                                </a:lnTo>
                                <a:lnTo>
                                  <a:pt x="539945" y="1558091"/>
                                </a:lnTo>
                                <a:lnTo>
                                  <a:pt x="556381" y="1572296"/>
                                </a:lnTo>
                                <a:lnTo>
                                  <a:pt x="573062" y="1586379"/>
                                </a:lnTo>
                                <a:lnTo>
                                  <a:pt x="589990" y="1600338"/>
                                </a:lnTo>
                                <a:lnTo>
                                  <a:pt x="607163" y="1614228"/>
                                </a:lnTo>
                                <a:lnTo>
                                  <a:pt x="624600" y="1627959"/>
                                </a:lnTo>
                                <a:lnTo>
                                  <a:pt x="642265" y="1641585"/>
                                </a:lnTo>
                                <a:lnTo>
                                  <a:pt x="660194" y="1655071"/>
                                </a:lnTo>
                                <a:lnTo>
                                  <a:pt x="678333" y="1668469"/>
                                </a:lnTo>
                                <a:lnTo>
                                  <a:pt x="696736" y="1681761"/>
                                </a:lnTo>
                                <a:lnTo>
                                  <a:pt x="715402" y="1694913"/>
                                </a:lnTo>
                                <a:lnTo>
                                  <a:pt x="734313" y="1707960"/>
                                </a:lnTo>
                                <a:lnTo>
                                  <a:pt x="753436" y="1720901"/>
                                </a:lnTo>
                                <a:lnTo>
                                  <a:pt x="772839" y="1733719"/>
                                </a:lnTo>
                                <a:lnTo>
                                  <a:pt x="792489" y="1746415"/>
                                </a:lnTo>
                                <a:lnTo>
                                  <a:pt x="812366" y="1758987"/>
                                </a:lnTo>
                                <a:lnTo>
                                  <a:pt x="832507" y="1771472"/>
                                </a:lnTo>
                                <a:lnTo>
                                  <a:pt x="852877" y="1783799"/>
                                </a:lnTo>
                                <a:lnTo>
                                  <a:pt x="873509" y="1796055"/>
                                </a:lnTo>
                                <a:lnTo>
                                  <a:pt x="884590" y="1776757"/>
                                </a:lnTo>
                                <a:lnTo>
                                  <a:pt x="863746" y="1764922"/>
                                </a:lnTo>
                                <a:lnTo>
                                  <a:pt x="843149" y="1752947"/>
                                </a:lnTo>
                                <a:lnTo>
                                  <a:pt x="822814" y="1740866"/>
                                </a:lnTo>
                                <a:lnTo>
                                  <a:pt x="802726" y="1728645"/>
                                </a:lnTo>
                                <a:lnTo>
                                  <a:pt x="782884" y="1716336"/>
                                </a:lnTo>
                                <a:lnTo>
                                  <a:pt x="763322" y="1703886"/>
                                </a:lnTo>
                                <a:lnTo>
                                  <a:pt x="744006" y="1691314"/>
                                </a:lnTo>
                                <a:lnTo>
                                  <a:pt x="724919" y="1678618"/>
                                </a:lnTo>
                                <a:lnTo>
                                  <a:pt x="706095" y="1665835"/>
                                </a:lnTo>
                                <a:lnTo>
                                  <a:pt x="687534" y="1652911"/>
                                </a:lnTo>
                                <a:lnTo>
                                  <a:pt x="669219" y="1639865"/>
                                </a:lnTo>
                                <a:lnTo>
                                  <a:pt x="651150" y="1626695"/>
                                </a:lnTo>
                                <a:lnTo>
                                  <a:pt x="633345" y="1613420"/>
                                </a:lnTo>
                                <a:lnTo>
                                  <a:pt x="615785" y="1600022"/>
                                </a:lnTo>
                                <a:lnTo>
                                  <a:pt x="598506" y="1586519"/>
                                </a:lnTo>
                                <a:lnTo>
                                  <a:pt x="581438" y="1572893"/>
                                </a:lnTo>
                                <a:lnTo>
                                  <a:pt x="564634" y="1559127"/>
                                </a:lnTo>
                                <a:lnTo>
                                  <a:pt x="548110" y="1545255"/>
                                </a:lnTo>
                                <a:lnTo>
                                  <a:pt x="531815" y="1531260"/>
                                </a:lnTo>
                                <a:lnTo>
                                  <a:pt x="515765" y="1517160"/>
                                </a:lnTo>
                                <a:lnTo>
                                  <a:pt x="499996" y="1502919"/>
                                </a:lnTo>
                                <a:lnTo>
                                  <a:pt x="484456" y="1488573"/>
                                </a:lnTo>
                                <a:lnTo>
                                  <a:pt x="469179" y="1474104"/>
                                </a:lnTo>
                                <a:lnTo>
                                  <a:pt x="454148" y="1459530"/>
                                </a:lnTo>
                                <a:lnTo>
                                  <a:pt x="439398" y="1444833"/>
                                </a:lnTo>
                                <a:lnTo>
                                  <a:pt x="424858" y="1430013"/>
                                </a:lnTo>
                                <a:lnTo>
                                  <a:pt x="410600" y="1415087"/>
                                </a:lnTo>
                                <a:lnTo>
                                  <a:pt x="396587" y="1400004"/>
                                </a:lnTo>
                                <a:lnTo>
                                  <a:pt x="382820" y="1384833"/>
                                </a:lnTo>
                                <a:lnTo>
                                  <a:pt x="369334" y="1369538"/>
                                </a:lnTo>
                                <a:lnTo>
                                  <a:pt x="356077" y="1354121"/>
                                </a:lnTo>
                                <a:lnTo>
                                  <a:pt x="343083" y="1338599"/>
                                </a:lnTo>
                                <a:lnTo>
                                  <a:pt x="330334" y="1322936"/>
                                </a:lnTo>
                                <a:lnTo>
                                  <a:pt x="317849" y="1307185"/>
                                </a:lnTo>
                                <a:lnTo>
                                  <a:pt x="305593" y="1291276"/>
                                </a:lnTo>
                                <a:lnTo>
                                  <a:pt x="293599" y="1275262"/>
                                </a:lnTo>
                                <a:lnTo>
                                  <a:pt x="281887" y="1259143"/>
                                </a:lnTo>
                                <a:lnTo>
                                  <a:pt x="270368" y="1242900"/>
                                </a:lnTo>
                                <a:lnTo>
                                  <a:pt x="259147" y="1226535"/>
                                </a:lnTo>
                                <a:lnTo>
                                  <a:pt x="248172" y="1210047"/>
                                </a:lnTo>
                                <a:lnTo>
                                  <a:pt x="237461" y="1193453"/>
                                </a:lnTo>
                                <a:lnTo>
                                  <a:pt x="226978" y="1176737"/>
                                </a:lnTo>
                                <a:lnTo>
                                  <a:pt x="216775" y="1159897"/>
                                </a:lnTo>
                                <a:lnTo>
                                  <a:pt x="206819" y="1142935"/>
                                </a:lnTo>
                                <a:lnTo>
                                  <a:pt x="197109" y="1125850"/>
                                </a:lnTo>
                                <a:lnTo>
                                  <a:pt x="187644" y="1108659"/>
                                </a:lnTo>
                                <a:lnTo>
                                  <a:pt x="178425" y="1091345"/>
                                </a:lnTo>
                                <a:lnTo>
                                  <a:pt x="169487" y="1073927"/>
                                </a:lnTo>
                                <a:lnTo>
                                  <a:pt x="160778" y="1056358"/>
                                </a:lnTo>
                                <a:lnTo>
                                  <a:pt x="152331" y="1038680"/>
                                </a:lnTo>
                                <a:lnTo>
                                  <a:pt x="144131" y="1020908"/>
                                </a:lnTo>
                                <a:lnTo>
                                  <a:pt x="136211" y="1002985"/>
                                </a:lnTo>
                                <a:lnTo>
                                  <a:pt x="128520" y="984964"/>
                                </a:lnTo>
                                <a:lnTo>
                                  <a:pt x="121092" y="966809"/>
                                </a:lnTo>
                                <a:lnTo>
                                  <a:pt x="113893" y="948569"/>
                                </a:lnTo>
                                <a:lnTo>
                                  <a:pt x="106974" y="930165"/>
                                </a:lnTo>
                                <a:lnTo>
                                  <a:pt x="100302" y="911675"/>
                                </a:lnTo>
                                <a:lnTo>
                                  <a:pt x="93892" y="893044"/>
                                </a:lnTo>
                                <a:lnTo>
                                  <a:pt x="87711" y="874305"/>
                                </a:lnTo>
                                <a:lnTo>
                                  <a:pt x="81794" y="855450"/>
                                </a:lnTo>
                                <a:lnTo>
                                  <a:pt x="76139" y="836478"/>
                                </a:lnTo>
                                <a:lnTo>
                                  <a:pt x="70731" y="817372"/>
                                </a:lnTo>
                                <a:lnTo>
                                  <a:pt x="65569" y="798181"/>
                                </a:lnTo>
                                <a:lnTo>
                                  <a:pt x="60652" y="778828"/>
                                </a:lnTo>
                                <a:lnTo>
                                  <a:pt x="56016" y="759386"/>
                                </a:lnTo>
                                <a:lnTo>
                                  <a:pt x="51626" y="739825"/>
                                </a:lnTo>
                                <a:lnTo>
                                  <a:pt x="47482" y="720134"/>
                                </a:lnTo>
                                <a:lnTo>
                                  <a:pt x="43584" y="700328"/>
                                </a:lnTo>
                                <a:lnTo>
                                  <a:pt x="39949" y="680388"/>
                                </a:lnTo>
                                <a:lnTo>
                                  <a:pt x="36560" y="660356"/>
                                </a:lnTo>
                                <a:lnTo>
                                  <a:pt x="33417" y="640186"/>
                                </a:lnTo>
                                <a:lnTo>
                                  <a:pt x="30554" y="619905"/>
                                </a:lnTo>
                                <a:lnTo>
                                  <a:pt x="27921" y="599513"/>
                                </a:lnTo>
                                <a:lnTo>
                                  <a:pt x="25550" y="578983"/>
                                </a:lnTo>
                                <a:lnTo>
                                  <a:pt x="23425" y="558338"/>
                                </a:lnTo>
                                <a:lnTo>
                                  <a:pt x="21564" y="537581"/>
                                </a:lnTo>
                                <a:lnTo>
                                  <a:pt x="19966" y="516716"/>
                                </a:lnTo>
                                <a:lnTo>
                                  <a:pt x="18596" y="495709"/>
                                </a:lnTo>
                                <a:lnTo>
                                  <a:pt x="17490" y="474612"/>
                                </a:lnTo>
                                <a:lnTo>
                                  <a:pt x="16630" y="453381"/>
                                </a:lnTo>
                                <a:lnTo>
                                  <a:pt x="16015" y="432009"/>
                                </a:lnTo>
                                <a:lnTo>
                                  <a:pt x="15681" y="410552"/>
                                </a:lnTo>
                                <a:lnTo>
                                  <a:pt x="15594" y="388963"/>
                                </a:lnTo>
                                <a:lnTo>
                                  <a:pt x="15752" y="367256"/>
                                </a:lnTo>
                                <a:lnTo>
                                  <a:pt x="16155" y="345433"/>
                                </a:lnTo>
                                <a:lnTo>
                                  <a:pt x="16805" y="323477"/>
                                </a:lnTo>
                                <a:lnTo>
                                  <a:pt x="17736" y="301429"/>
                                </a:lnTo>
                                <a:lnTo>
                                  <a:pt x="18895" y="279246"/>
                                </a:lnTo>
                                <a:lnTo>
                                  <a:pt x="20317" y="256932"/>
                                </a:lnTo>
                                <a:lnTo>
                                  <a:pt x="22003" y="234519"/>
                                </a:lnTo>
                                <a:lnTo>
                                  <a:pt x="23917" y="211978"/>
                                </a:lnTo>
                                <a:lnTo>
                                  <a:pt x="26112" y="189321"/>
                                </a:lnTo>
                                <a:lnTo>
                                  <a:pt x="28535" y="166549"/>
                                </a:lnTo>
                                <a:lnTo>
                                  <a:pt x="31239" y="143665"/>
                                </a:lnTo>
                                <a:lnTo>
                                  <a:pt x="34172" y="120643"/>
                                </a:lnTo>
                                <a:lnTo>
                                  <a:pt x="37368" y="97511"/>
                                </a:lnTo>
                                <a:lnTo>
                                  <a:pt x="40809" y="74264"/>
                                </a:lnTo>
                                <a:lnTo>
                                  <a:pt x="44514" y="50882"/>
                                </a:lnTo>
                                <a:lnTo>
                                  <a:pt x="48448" y="27408"/>
                                </a:lnTo>
                                <a:lnTo>
                                  <a:pt x="52662" y="380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1" name="Freeform: Shape 2611"/>
                        <wps:cNvSpPr/>
                        <wps:spPr>
                          <a:xfrm>
                            <a:off x="768570" y="1340224"/>
                            <a:ext cx="2198023" cy="300459"/>
                          </a:xfrm>
                          <a:custGeom>
                            <a:avLst/>
                            <a:gdLst>
                              <a:gd name="connsiteX0" fmla="*/ 0 w 2198023"/>
                              <a:gd name="connsiteY0" fmla="*/ 90720 h 300459"/>
                              <a:gd name="connsiteX1" fmla="*/ 20642 w 2198023"/>
                              <a:gd name="connsiteY1" fmla="*/ 99007 h 300459"/>
                              <a:gd name="connsiteX2" fmla="*/ 41264 w 2198023"/>
                              <a:gd name="connsiteY2" fmla="*/ 107130 h 300459"/>
                              <a:gd name="connsiteX3" fmla="*/ 61906 w 2198023"/>
                              <a:gd name="connsiteY3" fmla="*/ 115098 h 300459"/>
                              <a:gd name="connsiteX4" fmla="*/ 82529 w 2198023"/>
                              <a:gd name="connsiteY4" fmla="*/ 122886 h 300459"/>
                              <a:gd name="connsiteX5" fmla="*/ 103152 w 2198023"/>
                              <a:gd name="connsiteY5" fmla="*/ 130494 h 300459"/>
                              <a:gd name="connsiteX6" fmla="*/ 123746 w 2198023"/>
                              <a:gd name="connsiteY6" fmla="*/ 137962 h 300459"/>
                              <a:gd name="connsiteX7" fmla="*/ 144370 w 2198023"/>
                              <a:gd name="connsiteY7" fmla="*/ 145246 h 300459"/>
                              <a:gd name="connsiteX8" fmla="*/ 164971 w 2198023"/>
                              <a:gd name="connsiteY8" fmla="*/ 152380 h 300459"/>
                              <a:gd name="connsiteX9" fmla="*/ 185565 w 2198023"/>
                              <a:gd name="connsiteY9" fmla="*/ 159326 h 300459"/>
                              <a:gd name="connsiteX10" fmla="*/ 206141 w 2198023"/>
                              <a:gd name="connsiteY10" fmla="*/ 166118 h 300459"/>
                              <a:gd name="connsiteX11" fmla="*/ 226742 w 2198023"/>
                              <a:gd name="connsiteY11" fmla="*/ 172730 h 300459"/>
                              <a:gd name="connsiteX12" fmla="*/ 247314 w 2198023"/>
                              <a:gd name="connsiteY12" fmla="*/ 179179 h 300459"/>
                              <a:gd name="connsiteX13" fmla="*/ 267890 w 2198023"/>
                              <a:gd name="connsiteY13" fmla="*/ 185472 h 300459"/>
                              <a:gd name="connsiteX14" fmla="*/ 288467 w 2198023"/>
                              <a:gd name="connsiteY14" fmla="*/ 191587 h 300459"/>
                              <a:gd name="connsiteX15" fmla="*/ 309020 w 2198023"/>
                              <a:gd name="connsiteY15" fmla="*/ 197537 h 300459"/>
                              <a:gd name="connsiteX16" fmla="*/ 329598 w 2198023"/>
                              <a:gd name="connsiteY16" fmla="*/ 203332 h 300459"/>
                              <a:gd name="connsiteX17" fmla="*/ 350152 w 2198023"/>
                              <a:gd name="connsiteY17" fmla="*/ 208946 h 300459"/>
                              <a:gd name="connsiteX18" fmla="*/ 370699 w 2198023"/>
                              <a:gd name="connsiteY18" fmla="*/ 214377 h 300459"/>
                              <a:gd name="connsiteX19" fmla="*/ 391230 w 2198023"/>
                              <a:gd name="connsiteY19" fmla="*/ 219673 h 300459"/>
                              <a:gd name="connsiteX20" fmla="*/ 411760 w 2198023"/>
                              <a:gd name="connsiteY20" fmla="*/ 224790 h 300459"/>
                              <a:gd name="connsiteX21" fmla="*/ 432314 w 2198023"/>
                              <a:gd name="connsiteY21" fmla="*/ 229725 h 300459"/>
                              <a:gd name="connsiteX22" fmla="*/ 452822 w 2198023"/>
                              <a:gd name="connsiteY22" fmla="*/ 234500 h 300459"/>
                              <a:gd name="connsiteX23" fmla="*/ 473353 w 2198023"/>
                              <a:gd name="connsiteY23" fmla="*/ 239118 h 300459"/>
                              <a:gd name="connsiteX24" fmla="*/ 493861 w 2198023"/>
                              <a:gd name="connsiteY24" fmla="*/ 243575 h 300459"/>
                              <a:gd name="connsiteX25" fmla="*/ 514392 w 2198023"/>
                              <a:gd name="connsiteY25" fmla="*/ 247852 h 300459"/>
                              <a:gd name="connsiteX26" fmla="*/ 534880 w 2198023"/>
                              <a:gd name="connsiteY26" fmla="*/ 251954 h 300459"/>
                              <a:gd name="connsiteX27" fmla="*/ 555388 w 2198023"/>
                              <a:gd name="connsiteY27" fmla="*/ 255912 h 300459"/>
                              <a:gd name="connsiteX28" fmla="*/ 575896 w 2198023"/>
                              <a:gd name="connsiteY28" fmla="*/ 259673 h 300459"/>
                              <a:gd name="connsiteX29" fmla="*/ 596380 w 2198023"/>
                              <a:gd name="connsiteY29" fmla="*/ 263294 h 300459"/>
                              <a:gd name="connsiteX30" fmla="*/ 616865 w 2198023"/>
                              <a:gd name="connsiteY30" fmla="*/ 266730 h 300459"/>
                              <a:gd name="connsiteX31" fmla="*/ 637326 w 2198023"/>
                              <a:gd name="connsiteY31" fmla="*/ 270015 h 300459"/>
                              <a:gd name="connsiteX32" fmla="*/ 657811 w 2198023"/>
                              <a:gd name="connsiteY32" fmla="*/ 273116 h 300459"/>
                              <a:gd name="connsiteX33" fmla="*/ 678277 w 2198023"/>
                              <a:gd name="connsiteY33" fmla="*/ 276059 h 300459"/>
                              <a:gd name="connsiteX34" fmla="*/ 698737 w 2198023"/>
                              <a:gd name="connsiteY34" fmla="*/ 278818 h 300459"/>
                              <a:gd name="connsiteX35" fmla="*/ 719200 w 2198023"/>
                              <a:gd name="connsiteY35" fmla="*/ 281420 h 300459"/>
                              <a:gd name="connsiteX36" fmla="*/ 739637 w 2198023"/>
                              <a:gd name="connsiteY36" fmla="*/ 283864 h 300459"/>
                              <a:gd name="connsiteX37" fmla="*/ 760103 w 2198023"/>
                              <a:gd name="connsiteY37" fmla="*/ 286154 h 300459"/>
                              <a:gd name="connsiteX38" fmla="*/ 780543 w 2198023"/>
                              <a:gd name="connsiteY38" fmla="*/ 288258 h 300459"/>
                              <a:gd name="connsiteX39" fmla="*/ 800981 w 2198023"/>
                              <a:gd name="connsiteY39" fmla="*/ 290181 h 300459"/>
                              <a:gd name="connsiteX40" fmla="*/ 821401 w 2198023"/>
                              <a:gd name="connsiteY40" fmla="*/ 291949 h 300459"/>
                              <a:gd name="connsiteX41" fmla="*/ 841816 w 2198023"/>
                              <a:gd name="connsiteY41" fmla="*/ 293554 h 300459"/>
                              <a:gd name="connsiteX42" fmla="*/ 862259 w 2198023"/>
                              <a:gd name="connsiteY42" fmla="*/ 295002 h 300459"/>
                              <a:gd name="connsiteX43" fmla="*/ 882651 w 2198023"/>
                              <a:gd name="connsiteY43" fmla="*/ 296270 h 300459"/>
                              <a:gd name="connsiteX44" fmla="*/ 903071 w 2198023"/>
                              <a:gd name="connsiteY44" fmla="*/ 297354 h 300459"/>
                              <a:gd name="connsiteX45" fmla="*/ 923463 w 2198023"/>
                              <a:gd name="connsiteY45" fmla="*/ 298288 h 300459"/>
                              <a:gd name="connsiteX46" fmla="*/ 943883 w 2198023"/>
                              <a:gd name="connsiteY46" fmla="*/ 299052 h 300459"/>
                              <a:gd name="connsiteX47" fmla="*/ 964251 w 2198023"/>
                              <a:gd name="connsiteY47" fmla="*/ 299666 h 300459"/>
                              <a:gd name="connsiteX48" fmla="*/ 984648 w 2198023"/>
                              <a:gd name="connsiteY48" fmla="*/ 300095 h 300459"/>
                              <a:gd name="connsiteX49" fmla="*/ 1005033 w 2198023"/>
                              <a:gd name="connsiteY49" fmla="*/ 300344 h 300459"/>
                              <a:gd name="connsiteX50" fmla="*/ 1025420 w 2198023"/>
                              <a:gd name="connsiteY50" fmla="*/ 300460 h 300459"/>
                              <a:gd name="connsiteX51" fmla="*/ 1045790 w 2198023"/>
                              <a:gd name="connsiteY51" fmla="*/ 300391 h 300459"/>
                              <a:gd name="connsiteX52" fmla="*/ 1066141 w 2198023"/>
                              <a:gd name="connsiteY52" fmla="*/ 300142 h 300459"/>
                              <a:gd name="connsiteX53" fmla="*/ 1086511 w 2198023"/>
                              <a:gd name="connsiteY53" fmla="*/ 299736 h 300459"/>
                              <a:gd name="connsiteX54" fmla="*/ 1106862 w 2198023"/>
                              <a:gd name="connsiteY54" fmla="*/ 299168 h 300459"/>
                              <a:gd name="connsiteX55" fmla="*/ 1127196 w 2198023"/>
                              <a:gd name="connsiteY55" fmla="*/ 298421 h 300459"/>
                              <a:gd name="connsiteX56" fmla="*/ 1147548 w 2198023"/>
                              <a:gd name="connsiteY56" fmla="*/ 297517 h 300459"/>
                              <a:gd name="connsiteX57" fmla="*/ 1167882 w 2198023"/>
                              <a:gd name="connsiteY57" fmla="*/ 296451 h 300459"/>
                              <a:gd name="connsiteX58" fmla="*/ 1188234 w 2198023"/>
                              <a:gd name="connsiteY58" fmla="*/ 295204 h 300459"/>
                              <a:gd name="connsiteX59" fmla="*/ 1208551 w 2198023"/>
                              <a:gd name="connsiteY59" fmla="*/ 293803 h 300459"/>
                              <a:gd name="connsiteX60" fmla="*/ 1228885 w 2198023"/>
                              <a:gd name="connsiteY60" fmla="*/ 292221 h 300459"/>
                              <a:gd name="connsiteX61" fmla="*/ 1249184 w 2198023"/>
                              <a:gd name="connsiteY61" fmla="*/ 290476 h 300459"/>
                              <a:gd name="connsiteX62" fmla="*/ 1269501 w 2198023"/>
                              <a:gd name="connsiteY62" fmla="*/ 288576 h 300459"/>
                              <a:gd name="connsiteX63" fmla="*/ 1289817 w 2198023"/>
                              <a:gd name="connsiteY63" fmla="*/ 286490 h 300459"/>
                              <a:gd name="connsiteX64" fmla="*/ 1310099 w 2198023"/>
                              <a:gd name="connsiteY64" fmla="*/ 284253 h 300459"/>
                              <a:gd name="connsiteX65" fmla="*/ 1330415 w 2198023"/>
                              <a:gd name="connsiteY65" fmla="*/ 281854 h 300459"/>
                              <a:gd name="connsiteX66" fmla="*/ 1350697 w 2198023"/>
                              <a:gd name="connsiteY66" fmla="*/ 279269 h 300459"/>
                              <a:gd name="connsiteX67" fmla="*/ 1370996 w 2198023"/>
                              <a:gd name="connsiteY67" fmla="*/ 276511 h 300459"/>
                              <a:gd name="connsiteX68" fmla="*/ 1391277 w 2198023"/>
                              <a:gd name="connsiteY68" fmla="*/ 273613 h 300459"/>
                              <a:gd name="connsiteX69" fmla="*/ 1411541 w 2198023"/>
                              <a:gd name="connsiteY69" fmla="*/ 270537 h 300459"/>
                              <a:gd name="connsiteX70" fmla="*/ 1431823 w 2198023"/>
                              <a:gd name="connsiteY70" fmla="*/ 267274 h 300459"/>
                              <a:gd name="connsiteX71" fmla="*/ 1452069 w 2198023"/>
                              <a:gd name="connsiteY71" fmla="*/ 263856 h 300459"/>
                              <a:gd name="connsiteX72" fmla="*/ 1472333 w 2198023"/>
                              <a:gd name="connsiteY72" fmla="*/ 260280 h 300459"/>
                              <a:gd name="connsiteX73" fmla="*/ 1492562 w 2198023"/>
                              <a:gd name="connsiteY73" fmla="*/ 256526 h 300459"/>
                              <a:gd name="connsiteX74" fmla="*/ 1512826 w 2198023"/>
                              <a:gd name="connsiteY74" fmla="*/ 252609 h 300459"/>
                              <a:gd name="connsiteX75" fmla="*/ 1533055 w 2198023"/>
                              <a:gd name="connsiteY75" fmla="*/ 248535 h 300459"/>
                              <a:gd name="connsiteX76" fmla="*/ 1553301 w 2198023"/>
                              <a:gd name="connsiteY76" fmla="*/ 244277 h 300459"/>
                              <a:gd name="connsiteX77" fmla="*/ 1573530 w 2198023"/>
                              <a:gd name="connsiteY77" fmla="*/ 239866 h 300459"/>
                              <a:gd name="connsiteX78" fmla="*/ 1593776 w 2198023"/>
                              <a:gd name="connsiteY78" fmla="*/ 235271 h 300459"/>
                              <a:gd name="connsiteX79" fmla="*/ 1613987 w 2198023"/>
                              <a:gd name="connsiteY79" fmla="*/ 230514 h 300459"/>
                              <a:gd name="connsiteX80" fmla="*/ 1634199 w 2198023"/>
                              <a:gd name="connsiteY80" fmla="*/ 225606 h 300459"/>
                              <a:gd name="connsiteX81" fmla="*/ 1654410 w 2198023"/>
                              <a:gd name="connsiteY81" fmla="*/ 220512 h 300459"/>
                              <a:gd name="connsiteX82" fmla="*/ 1674604 w 2198023"/>
                              <a:gd name="connsiteY82" fmla="*/ 215262 h 300459"/>
                              <a:gd name="connsiteX83" fmla="*/ 1694815 w 2198023"/>
                              <a:gd name="connsiteY83" fmla="*/ 209850 h 300459"/>
                              <a:gd name="connsiteX84" fmla="*/ 1715008 w 2198023"/>
                              <a:gd name="connsiteY84" fmla="*/ 204259 h 300459"/>
                              <a:gd name="connsiteX85" fmla="*/ 1735202 w 2198023"/>
                              <a:gd name="connsiteY85" fmla="*/ 198487 h 300459"/>
                              <a:gd name="connsiteX86" fmla="*/ 1755361 w 2198023"/>
                              <a:gd name="connsiteY86" fmla="*/ 192577 h 300459"/>
                              <a:gd name="connsiteX87" fmla="*/ 1775554 w 2198023"/>
                              <a:gd name="connsiteY87" fmla="*/ 186493 h 300459"/>
                              <a:gd name="connsiteX88" fmla="*/ 1795730 w 2198023"/>
                              <a:gd name="connsiteY88" fmla="*/ 180222 h 300459"/>
                              <a:gd name="connsiteX89" fmla="*/ 1815889 w 2198023"/>
                              <a:gd name="connsiteY89" fmla="*/ 173790 h 300459"/>
                              <a:gd name="connsiteX90" fmla="*/ 1836030 w 2198023"/>
                              <a:gd name="connsiteY90" fmla="*/ 167207 h 300459"/>
                              <a:gd name="connsiteX91" fmla="*/ 1856206 w 2198023"/>
                              <a:gd name="connsiteY91" fmla="*/ 160440 h 300459"/>
                              <a:gd name="connsiteX92" fmla="*/ 1876365 w 2198023"/>
                              <a:gd name="connsiteY92" fmla="*/ 153509 h 300459"/>
                              <a:gd name="connsiteX93" fmla="*/ 1896506 w 2198023"/>
                              <a:gd name="connsiteY93" fmla="*/ 146429 h 300459"/>
                              <a:gd name="connsiteX94" fmla="*/ 1916647 w 2198023"/>
                              <a:gd name="connsiteY94" fmla="*/ 139161 h 300459"/>
                              <a:gd name="connsiteX95" fmla="*/ 1936770 w 2198023"/>
                              <a:gd name="connsiteY95" fmla="*/ 131734 h 300459"/>
                              <a:gd name="connsiteX96" fmla="*/ 1956894 w 2198023"/>
                              <a:gd name="connsiteY96" fmla="*/ 124131 h 300459"/>
                              <a:gd name="connsiteX97" fmla="*/ 1977017 w 2198023"/>
                              <a:gd name="connsiteY97" fmla="*/ 116366 h 300459"/>
                              <a:gd name="connsiteX98" fmla="*/ 1997141 w 2198023"/>
                              <a:gd name="connsiteY98" fmla="*/ 108445 h 300459"/>
                              <a:gd name="connsiteX99" fmla="*/ 2017264 w 2198023"/>
                              <a:gd name="connsiteY99" fmla="*/ 100338 h 300459"/>
                              <a:gd name="connsiteX100" fmla="*/ 2037370 w 2198023"/>
                              <a:gd name="connsiteY100" fmla="*/ 92081 h 300459"/>
                              <a:gd name="connsiteX101" fmla="*/ 2057458 w 2198023"/>
                              <a:gd name="connsiteY101" fmla="*/ 83639 h 300459"/>
                              <a:gd name="connsiteX102" fmla="*/ 2077564 w 2198023"/>
                              <a:gd name="connsiteY102" fmla="*/ 75057 h 300459"/>
                              <a:gd name="connsiteX103" fmla="*/ 2097635 w 2198023"/>
                              <a:gd name="connsiteY103" fmla="*/ 66278 h 300459"/>
                              <a:gd name="connsiteX104" fmla="*/ 2117741 w 2198023"/>
                              <a:gd name="connsiteY104" fmla="*/ 57359 h 300459"/>
                              <a:gd name="connsiteX105" fmla="*/ 2137812 w 2198023"/>
                              <a:gd name="connsiteY105" fmla="*/ 48234 h 300459"/>
                              <a:gd name="connsiteX106" fmla="*/ 2157900 w 2198023"/>
                              <a:gd name="connsiteY106" fmla="*/ 38980 h 300459"/>
                              <a:gd name="connsiteX107" fmla="*/ 2177953 w 2198023"/>
                              <a:gd name="connsiteY107" fmla="*/ 29540 h 300459"/>
                              <a:gd name="connsiteX108" fmla="*/ 2198024 w 2198023"/>
                              <a:gd name="connsiteY108" fmla="*/ 19939 h 300459"/>
                              <a:gd name="connsiteX109" fmla="*/ 2188173 w 2198023"/>
                              <a:gd name="connsiteY109" fmla="*/ 0 h 300459"/>
                              <a:gd name="connsiteX110" fmla="*/ 2167927 w 2198023"/>
                              <a:gd name="connsiteY110" fmla="*/ 10163 h 300459"/>
                              <a:gd name="connsiteX111" fmla="*/ 2147645 w 2198023"/>
                              <a:gd name="connsiteY111" fmla="*/ 20148 h 300459"/>
                              <a:gd name="connsiteX112" fmla="*/ 2127381 w 2198023"/>
                              <a:gd name="connsiteY112" fmla="*/ 29923 h 300459"/>
                              <a:gd name="connsiteX113" fmla="*/ 2107100 w 2198023"/>
                              <a:gd name="connsiteY113" fmla="*/ 39542 h 300459"/>
                              <a:gd name="connsiteX114" fmla="*/ 2086818 w 2198023"/>
                              <a:gd name="connsiteY114" fmla="*/ 48982 h 300459"/>
                              <a:gd name="connsiteX115" fmla="*/ 2066537 w 2198023"/>
                              <a:gd name="connsiteY115" fmla="*/ 58218 h 300459"/>
                              <a:gd name="connsiteX116" fmla="*/ 2046255 w 2198023"/>
                              <a:gd name="connsiteY116" fmla="*/ 67293 h 300459"/>
                              <a:gd name="connsiteX117" fmla="*/ 2025956 w 2198023"/>
                              <a:gd name="connsiteY117" fmla="*/ 76192 h 300459"/>
                              <a:gd name="connsiteX118" fmla="*/ 2005657 w 2198023"/>
                              <a:gd name="connsiteY118" fmla="*/ 84901 h 300459"/>
                              <a:gd name="connsiteX119" fmla="*/ 1985341 w 2198023"/>
                              <a:gd name="connsiteY119" fmla="*/ 93414 h 300459"/>
                              <a:gd name="connsiteX120" fmla="*/ 1965024 w 2198023"/>
                              <a:gd name="connsiteY120" fmla="*/ 101770 h 300459"/>
                              <a:gd name="connsiteX121" fmla="*/ 1944707 w 2198023"/>
                              <a:gd name="connsiteY121" fmla="*/ 109941 h 300459"/>
                              <a:gd name="connsiteX122" fmla="*/ 1924391 w 2198023"/>
                              <a:gd name="connsiteY122" fmla="*/ 117930 h 300459"/>
                              <a:gd name="connsiteX123" fmla="*/ 1904039 w 2198023"/>
                              <a:gd name="connsiteY123" fmla="*/ 125713 h 300459"/>
                              <a:gd name="connsiteX124" fmla="*/ 1883705 w 2198023"/>
                              <a:gd name="connsiteY124" fmla="*/ 133344 h 300459"/>
                              <a:gd name="connsiteX125" fmla="*/ 1863353 w 2198023"/>
                              <a:gd name="connsiteY125" fmla="*/ 140791 h 300459"/>
                              <a:gd name="connsiteX126" fmla="*/ 1843019 w 2198023"/>
                              <a:gd name="connsiteY126" fmla="*/ 148057 h 300459"/>
                              <a:gd name="connsiteX127" fmla="*/ 1822667 w 2198023"/>
                              <a:gd name="connsiteY127" fmla="*/ 155139 h 300459"/>
                              <a:gd name="connsiteX128" fmla="*/ 1802280 w 2198023"/>
                              <a:gd name="connsiteY128" fmla="*/ 162022 h 300459"/>
                              <a:gd name="connsiteX129" fmla="*/ 1781929 w 2198023"/>
                              <a:gd name="connsiteY129" fmla="*/ 168744 h 300459"/>
                              <a:gd name="connsiteX130" fmla="*/ 1761542 w 2198023"/>
                              <a:gd name="connsiteY130" fmla="*/ 175286 h 300459"/>
                              <a:gd name="connsiteX131" fmla="*/ 1741173 w 2198023"/>
                              <a:gd name="connsiteY131" fmla="*/ 181648 h 300459"/>
                              <a:gd name="connsiteX132" fmla="*/ 1720786 w 2198023"/>
                              <a:gd name="connsiteY132" fmla="*/ 187825 h 300459"/>
                              <a:gd name="connsiteX133" fmla="*/ 1700399 w 2198023"/>
                              <a:gd name="connsiteY133" fmla="*/ 193822 h 300459"/>
                              <a:gd name="connsiteX134" fmla="*/ 1680012 w 2198023"/>
                              <a:gd name="connsiteY134" fmla="*/ 199641 h 300459"/>
                              <a:gd name="connsiteX135" fmla="*/ 1659590 w 2198023"/>
                              <a:gd name="connsiteY135" fmla="*/ 205278 h 300459"/>
                              <a:gd name="connsiteX136" fmla="*/ 1639203 w 2198023"/>
                              <a:gd name="connsiteY136" fmla="*/ 210732 h 300459"/>
                              <a:gd name="connsiteX137" fmla="*/ 1618781 w 2198023"/>
                              <a:gd name="connsiteY137" fmla="*/ 216005 h 300459"/>
                              <a:gd name="connsiteX138" fmla="*/ 1598359 w 2198023"/>
                              <a:gd name="connsiteY138" fmla="*/ 221099 h 300459"/>
                              <a:gd name="connsiteX139" fmla="*/ 1577937 w 2198023"/>
                              <a:gd name="connsiteY139" fmla="*/ 226012 h 300459"/>
                              <a:gd name="connsiteX140" fmla="*/ 1557515 w 2198023"/>
                              <a:gd name="connsiteY140" fmla="*/ 230740 h 300459"/>
                              <a:gd name="connsiteX141" fmla="*/ 1537076 w 2198023"/>
                              <a:gd name="connsiteY141" fmla="*/ 235294 h 300459"/>
                              <a:gd name="connsiteX142" fmla="*/ 1516619 w 2198023"/>
                              <a:gd name="connsiteY142" fmla="*/ 239657 h 300459"/>
                              <a:gd name="connsiteX143" fmla="*/ 1496162 w 2198023"/>
                              <a:gd name="connsiteY143" fmla="*/ 243847 h 300459"/>
                              <a:gd name="connsiteX144" fmla="*/ 1475722 w 2198023"/>
                              <a:gd name="connsiteY144" fmla="*/ 247852 h 300459"/>
                              <a:gd name="connsiteX145" fmla="*/ 1455265 w 2198023"/>
                              <a:gd name="connsiteY145" fmla="*/ 251682 h 300459"/>
                              <a:gd name="connsiteX146" fmla="*/ 1434773 w 2198023"/>
                              <a:gd name="connsiteY146" fmla="*/ 255327 h 300459"/>
                              <a:gd name="connsiteX147" fmla="*/ 1414316 w 2198023"/>
                              <a:gd name="connsiteY147" fmla="*/ 258786 h 300459"/>
                              <a:gd name="connsiteX148" fmla="*/ 1393823 w 2198023"/>
                              <a:gd name="connsiteY148" fmla="*/ 262072 h 300459"/>
                              <a:gd name="connsiteX149" fmla="*/ 1373349 w 2198023"/>
                              <a:gd name="connsiteY149" fmla="*/ 265171 h 300459"/>
                              <a:gd name="connsiteX150" fmla="*/ 1352857 w 2198023"/>
                              <a:gd name="connsiteY150" fmla="*/ 268091 h 300459"/>
                              <a:gd name="connsiteX151" fmla="*/ 1332364 w 2198023"/>
                              <a:gd name="connsiteY151" fmla="*/ 270827 h 300459"/>
                              <a:gd name="connsiteX152" fmla="*/ 1311872 w 2198023"/>
                              <a:gd name="connsiteY152" fmla="*/ 273389 h 300459"/>
                              <a:gd name="connsiteX153" fmla="*/ 1291362 w 2198023"/>
                              <a:gd name="connsiteY153" fmla="*/ 275764 h 300459"/>
                              <a:gd name="connsiteX154" fmla="*/ 1270853 w 2198023"/>
                              <a:gd name="connsiteY154" fmla="*/ 277984 h 300459"/>
                              <a:gd name="connsiteX155" fmla="*/ 1250325 w 2198023"/>
                              <a:gd name="connsiteY155" fmla="*/ 279994 h 300459"/>
                              <a:gd name="connsiteX156" fmla="*/ 1229816 w 2198023"/>
                              <a:gd name="connsiteY156" fmla="*/ 281831 h 300459"/>
                              <a:gd name="connsiteX157" fmla="*/ 1209288 w 2198023"/>
                              <a:gd name="connsiteY157" fmla="*/ 283482 h 300459"/>
                              <a:gd name="connsiteX158" fmla="*/ 1188726 w 2198023"/>
                              <a:gd name="connsiteY158" fmla="*/ 284953 h 300459"/>
                              <a:gd name="connsiteX159" fmla="*/ 1168198 w 2198023"/>
                              <a:gd name="connsiteY159" fmla="*/ 286263 h 300459"/>
                              <a:gd name="connsiteX160" fmla="*/ 1147654 w 2198023"/>
                              <a:gd name="connsiteY160" fmla="*/ 287376 h 300459"/>
                              <a:gd name="connsiteX161" fmla="*/ 1127091 w 2198023"/>
                              <a:gd name="connsiteY161" fmla="*/ 288304 h 300459"/>
                              <a:gd name="connsiteX162" fmla="*/ 1106546 w 2198023"/>
                              <a:gd name="connsiteY162" fmla="*/ 289051 h 300459"/>
                              <a:gd name="connsiteX163" fmla="*/ 1085966 w 2198023"/>
                              <a:gd name="connsiteY163" fmla="*/ 289636 h 300459"/>
                              <a:gd name="connsiteX164" fmla="*/ 1065386 w 2198023"/>
                              <a:gd name="connsiteY164" fmla="*/ 290024 h 300459"/>
                              <a:gd name="connsiteX165" fmla="*/ 1044824 w 2198023"/>
                              <a:gd name="connsiteY165" fmla="*/ 290226 h 300459"/>
                              <a:gd name="connsiteX166" fmla="*/ 1024244 w 2198023"/>
                              <a:gd name="connsiteY166" fmla="*/ 290251 h 300459"/>
                              <a:gd name="connsiteX167" fmla="*/ 1003646 w 2198023"/>
                              <a:gd name="connsiteY167" fmla="*/ 290110 h 300459"/>
                              <a:gd name="connsiteX168" fmla="*/ 983061 w 2198023"/>
                              <a:gd name="connsiteY168" fmla="*/ 289775 h 300459"/>
                              <a:gd name="connsiteX169" fmla="*/ 962467 w 2198023"/>
                              <a:gd name="connsiteY169" fmla="*/ 289253 h 300459"/>
                              <a:gd name="connsiteX170" fmla="*/ 941843 w 2198023"/>
                              <a:gd name="connsiteY170" fmla="*/ 288576 h 300459"/>
                              <a:gd name="connsiteX171" fmla="*/ 921244 w 2198023"/>
                              <a:gd name="connsiteY171" fmla="*/ 287694 h 300459"/>
                              <a:gd name="connsiteX172" fmla="*/ 900625 w 2198023"/>
                              <a:gd name="connsiteY172" fmla="*/ 286628 h 300459"/>
                              <a:gd name="connsiteX173" fmla="*/ 880003 w 2198023"/>
                              <a:gd name="connsiteY173" fmla="*/ 285406 h 300459"/>
                              <a:gd name="connsiteX174" fmla="*/ 859361 w 2198023"/>
                              <a:gd name="connsiteY174" fmla="*/ 283980 h 300459"/>
                              <a:gd name="connsiteX175" fmla="*/ 838737 w 2198023"/>
                              <a:gd name="connsiteY175" fmla="*/ 282393 h 300459"/>
                              <a:gd name="connsiteX176" fmla="*/ 818093 w 2198023"/>
                              <a:gd name="connsiteY176" fmla="*/ 280607 h 300459"/>
                              <a:gd name="connsiteX177" fmla="*/ 797451 w 2198023"/>
                              <a:gd name="connsiteY177" fmla="*/ 278639 h 300459"/>
                              <a:gd name="connsiteX178" fmla="*/ 776787 w 2198023"/>
                              <a:gd name="connsiteY178" fmla="*/ 276511 h 300459"/>
                              <a:gd name="connsiteX179" fmla="*/ 756117 w 2198023"/>
                              <a:gd name="connsiteY179" fmla="*/ 274177 h 300459"/>
                              <a:gd name="connsiteX180" fmla="*/ 735476 w 2198023"/>
                              <a:gd name="connsiteY180" fmla="*/ 271691 h 300459"/>
                              <a:gd name="connsiteX181" fmla="*/ 714783 w 2198023"/>
                              <a:gd name="connsiteY181" fmla="*/ 268995 h 300459"/>
                              <a:gd name="connsiteX182" fmla="*/ 694119 w 2198023"/>
                              <a:gd name="connsiteY182" fmla="*/ 266145 h 300459"/>
                              <a:gd name="connsiteX183" fmla="*/ 673432 w 2198023"/>
                              <a:gd name="connsiteY183" fmla="*/ 263085 h 300459"/>
                              <a:gd name="connsiteX184" fmla="*/ 652740 w 2198023"/>
                              <a:gd name="connsiteY184" fmla="*/ 259875 h 300459"/>
                              <a:gd name="connsiteX185" fmla="*/ 632052 w 2198023"/>
                              <a:gd name="connsiteY185" fmla="*/ 256456 h 300459"/>
                              <a:gd name="connsiteX186" fmla="*/ 611365 w 2198023"/>
                              <a:gd name="connsiteY186" fmla="*/ 252881 h 300459"/>
                              <a:gd name="connsiteX187" fmla="*/ 590650 w 2198023"/>
                              <a:gd name="connsiteY187" fmla="*/ 249097 h 300459"/>
                              <a:gd name="connsiteX188" fmla="*/ 569938 w 2198023"/>
                              <a:gd name="connsiteY188" fmla="*/ 245162 h 300459"/>
                              <a:gd name="connsiteX189" fmla="*/ 549229 w 2198023"/>
                              <a:gd name="connsiteY189" fmla="*/ 241020 h 300459"/>
                              <a:gd name="connsiteX190" fmla="*/ 528496 w 2198023"/>
                              <a:gd name="connsiteY190" fmla="*/ 236719 h 300459"/>
                              <a:gd name="connsiteX191" fmla="*/ 507786 w 2198023"/>
                              <a:gd name="connsiteY191" fmla="*/ 232212 h 300459"/>
                              <a:gd name="connsiteX192" fmla="*/ 487051 w 2198023"/>
                              <a:gd name="connsiteY192" fmla="*/ 227553 h 300459"/>
                              <a:gd name="connsiteX193" fmla="*/ 466296 w 2198023"/>
                              <a:gd name="connsiteY193" fmla="*/ 222709 h 300459"/>
                              <a:gd name="connsiteX194" fmla="*/ 445556 w 2198023"/>
                              <a:gd name="connsiteY194" fmla="*/ 217662 h 300459"/>
                              <a:gd name="connsiteX195" fmla="*/ 424798 w 2198023"/>
                              <a:gd name="connsiteY195" fmla="*/ 212452 h 300459"/>
                              <a:gd name="connsiteX196" fmla="*/ 404043 w 2198023"/>
                              <a:gd name="connsiteY196" fmla="*/ 207063 h 300459"/>
                              <a:gd name="connsiteX197" fmla="*/ 383286 w 2198023"/>
                              <a:gd name="connsiteY197" fmla="*/ 201478 h 300459"/>
                              <a:gd name="connsiteX198" fmla="*/ 362505 w 2198023"/>
                              <a:gd name="connsiteY198" fmla="*/ 195724 h 300459"/>
                              <a:gd name="connsiteX199" fmla="*/ 341725 w 2198023"/>
                              <a:gd name="connsiteY199" fmla="*/ 189795 h 300459"/>
                              <a:gd name="connsiteX200" fmla="*/ 320952 w 2198023"/>
                              <a:gd name="connsiteY200" fmla="*/ 183658 h 300459"/>
                              <a:gd name="connsiteX201" fmla="*/ 300172 w 2198023"/>
                              <a:gd name="connsiteY201" fmla="*/ 177365 h 300459"/>
                              <a:gd name="connsiteX202" fmla="*/ 279369 w 2198023"/>
                              <a:gd name="connsiteY202" fmla="*/ 170893 h 300459"/>
                              <a:gd name="connsiteX203" fmla="*/ 258566 w 2198023"/>
                              <a:gd name="connsiteY203" fmla="*/ 164219 h 300459"/>
                              <a:gd name="connsiteX204" fmla="*/ 237763 w 2198023"/>
                              <a:gd name="connsiteY204" fmla="*/ 157381 h 300459"/>
                              <a:gd name="connsiteX205" fmla="*/ 216960 w 2198023"/>
                              <a:gd name="connsiteY205" fmla="*/ 150362 h 300459"/>
                              <a:gd name="connsiteX206" fmla="*/ 196134 w 2198023"/>
                              <a:gd name="connsiteY206" fmla="*/ 143167 h 300459"/>
                              <a:gd name="connsiteX207" fmla="*/ 175336 w 2198023"/>
                              <a:gd name="connsiteY207" fmla="*/ 135767 h 300459"/>
                              <a:gd name="connsiteX208" fmla="*/ 154487 w 2198023"/>
                              <a:gd name="connsiteY208" fmla="*/ 128204 h 300459"/>
                              <a:gd name="connsiteX209" fmla="*/ 133662 w 2198023"/>
                              <a:gd name="connsiteY209" fmla="*/ 120462 h 300459"/>
                              <a:gd name="connsiteX210" fmla="*/ 112818 w 2198023"/>
                              <a:gd name="connsiteY210" fmla="*/ 112541 h 300459"/>
                              <a:gd name="connsiteX211" fmla="*/ 91991 w 2198023"/>
                              <a:gd name="connsiteY211" fmla="*/ 104436 h 300459"/>
                              <a:gd name="connsiteX212" fmla="*/ 71119 w 2198023"/>
                              <a:gd name="connsiteY212" fmla="*/ 96132 h 300459"/>
                              <a:gd name="connsiteX213" fmla="*/ 50276 w 2198023"/>
                              <a:gd name="connsiteY213" fmla="*/ 87665 h 300459"/>
                              <a:gd name="connsiteX214" fmla="*/ 29403 w 2198023"/>
                              <a:gd name="connsiteY214" fmla="*/ 79021 h 300459"/>
                              <a:gd name="connsiteX215" fmla="*/ 8529 w 2198023"/>
                              <a:gd name="connsiteY215" fmla="*/ 70190 h 3004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Lst>
                            <a:rect l="l" t="t" r="r" b="b"/>
                            <a:pathLst>
                              <a:path w="2198023" h="300459">
                                <a:moveTo>
                                  <a:pt x="0" y="90720"/>
                                </a:moveTo>
                                <a:lnTo>
                                  <a:pt x="20642" y="99007"/>
                                </a:lnTo>
                                <a:lnTo>
                                  <a:pt x="41264" y="107130"/>
                                </a:lnTo>
                                <a:lnTo>
                                  <a:pt x="61906" y="115098"/>
                                </a:lnTo>
                                <a:lnTo>
                                  <a:pt x="82529" y="122886"/>
                                </a:lnTo>
                                <a:lnTo>
                                  <a:pt x="103152" y="130494"/>
                                </a:lnTo>
                                <a:lnTo>
                                  <a:pt x="123746" y="137962"/>
                                </a:lnTo>
                                <a:lnTo>
                                  <a:pt x="144370" y="145246"/>
                                </a:lnTo>
                                <a:lnTo>
                                  <a:pt x="164971" y="152380"/>
                                </a:lnTo>
                                <a:lnTo>
                                  <a:pt x="185565" y="159326"/>
                                </a:lnTo>
                                <a:lnTo>
                                  <a:pt x="206141" y="166118"/>
                                </a:lnTo>
                                <a:lnTo>
                                  <a:pt x="226742" y="172730"/>
                                </a:lnTo>
                                <a:lnTo>
                                  <a:pt x="247314" y="179179"/>
                                </a:lnTo>
                                <a:lnTo>
                                  <a:pt x="267890" y="185472"/>
                                </a:lnTo>
                                <a:lnTo>
                                  <a:pt x="288467" y="191587"/>
                                </a:lnTo>
                                <a:lnTo>
                                  <a:pt x="309020" y="197537"/>
                                </a:lnTo>
                                <a:lnTo>
                                  <a:pt x="329598" y="203332"/>
                                </a:lnTo>
                                <a:lnTo>
                                  <a:pt x="350152" y="208946"/>
                                </a:lnTo>
                                <a:lnTo>
                                  <a:pt x="370699" y="214377"/>
                                </a:lnTo>
                                <a:lnTo>
                                  <a:pt x="391230" y="219673"/>
                                </a:lnTo>
                                <a:lnTo>
                                  <a:pt x="411760" y="224790"/>
                                </a:lnTo>
                                <a:lnTo>
                                  <a:pt x="432314" y="229725"/>
                                </a:lnTo>
                                <a:lnTo>
                                  <a:pt x="452822" y="234500"/>
                                </a:lnTo>
                                <a:lnTo>
                                  <a:pt x="473353" y="239118"/>
                                </a:lnTo>
                                <a:lnTo>
                                  <a:pt x="493861" y="243575"/>
                                </a:lnTo>
                                <a:lnTo>
                                  <a:pt x="514392" y="247852"/>
                                </a:lnTo>
                                <a:lnTo>
                                  <a:pt x="534880" y="251954"/>
                                </a:lnTo>
                                <a:lnTo>
                                  <a:pt x="555388" y="255912"/>
                                </a:lnTo>
                                <a:lnTo>
                                  <a:pt x="575896" y="259673"/>
                                </a:lnTo>
                                <a:lnTo>
                                  <a:pt x="596380" y="263294"/>
                                </a:lnTo>
                                <a:lnTo>
                                  <a:pt x="616865" y="266730"/>
                                </a:lnTo>
                                <a:lnTo>
                                  <a:pt x="637326" y="270015"/>
                                </a:lnTo>
                                <a:lnTo>
                                  <a:pt x="657811" y="273116"/>
                                </a:lnTo>
                                <a:lnTo>
                                  <a:pt x="678277" y="276059"/>
                                </a:lnTo>
                                <a:lnTo>
                                  <a:pt x="698737" y="278818"/>
                                </a:lnTo>
                                <a:lnTo>
                                  <a:pt x="719200" y="281420"/>
                                </a:lnTo>
                                <a:lnTo>
                                  <a:pt x="739637" y="283864"/>
                                </a:lnTo>
                                <a:lnTo>
                                  <a:pt x="760103" y="286154"/>
                                </a:lnTo>
                                <a:lnTo>
                                  <a:pt x="780543" y="288258"/>
                                </a:lnTo>
                                <a:lnTo>
                                  <a:pt x="800981" y="290181"/>
                                </a:lnTo>
                                <a:lnTo>
                                  <a:pt x="821401" y="291949"/>
                                </a:lnTo>
                                <a:lnTo>
                                  <a:pt x="841816" y="293554"/>
                                </a:lnTo>
                                <a:lnTo>
                                  <a:pt x="862259" y="295002"/>
                                </a:lnTo>
                                <a:lnTo>
                                  <a:pt x="882651" y="296270"/>
                                </a:lnTo>
                                <a:lnTo>
                                  <a:pt x="903071" y="297354"/>
                                </a:lnTo>
                                <a:lnTo>
                                  <a:pt x="923463" y="298288"/>
                                </a:lnTo>
                                <a:lnTo>
                                  <a:pt x="943883" y="299052"/>
                                </a:lnTo>
                                <a:lnTo>
                                  <a:pt x="964251" y="299666"/>
                                </a:lnTo>
                                <a:lnTo>
                                  <a:pt x="984648" y="300095"/>
                                </a:lnTo>
                                <a:lnTo>
                                  <a:pt x="1005033" y="300344"/>
                                </a:lnTo>
                                <a:lnTo>
                                  <a:pt x="1025420" y="300460"/>
                                </a:lnTo>
                                <a:lnTo>
                                  <a:pt x="1045790" y="300391"/>
                                </a:lnTo>
                                <a:lnTo>
                                  <a:pt x="1066141" y="300142"/>
                                </a:lnTo>
                                <a:lnTo>
                                  <a:pt x="1086511" y="299736"/>
                                </a:lnTo>
                                <a:lnTo>
                                  <a:pt x="1106862" y="299168"/>
                                </a:lnTo>
                                <a:lnTo>
                                  <a:pt x="1127196" y="298421"/>
                                </a:lnTo>
                                <a:lnTo>
                                  <a:pt x="1147548" y="297517"/>
                                </a:lnTo>
                                <a:lnTo>
                                  <a:pt x="1167882" y="296451"/>
                                </a:lnTo>
                                <a:lnTo>
                                  <a:pt x="1188234" y="295204"/>
                                </a:lnTo>
                                <a:lnTo>
                                  <a:pt x="1208551" y="293803"/>
                                </a:lnTo>
                                <a:lnTo>
                                  <a:pt x="1228885" y="292221"/>
                                </a:lnTo>
                                <a:lnTo>
                                  <a:pt x="1249184" y="290476"/>
                                </a:lnTo>
                                <a:lnTo>
                                  <a:pt x="1269501" y="288576"/>
                                </a:lnTo>
                                <a:lnTo>
                                  <a:pt x="1289817" y="286490"/>
                                </a:lnTo>
                                <a:lnTo>
                                  <a:pt x="1310099" y="284253"/>
                                </a:lnTo>
                                <a:lnTo>
                                  <a:pt x="1330415" y="281854"/>
                                </a:lnTo>
                                <a:lnTo>
                                  <a:pt x="1350697" y="279269"/>
                                </a:lnTo>
                                <a:lnTo>
                                  <a:pt x="1370996" y="276511"/>
                                </a:lnTo>
                                <a:lnTo>
                                  <a:pt x="1391277" y="273613"/>
                                </a:lnTo>
                                <a:lnTo>
                                  <a:pt x="1411541" y="270537"/>
                                </a:lnTo>
                                <a:lnTo>
                                  <a:pt x="1431823" y="267274"/>
                                </a:lnTo>
                                <a:lnTo>
                                  <a:pt x="1452069" y="263856"/>
                                </a:lnTo>
                                <a:lnTo>
                                  <a:pt x="1472333" y="260280"/>
                                </a:lnTo>
                                <a:lnTo>
                                  <a:pt x="1492562" y="256526"/>
                                </a:lnTo>
                                <a:lnTo>
                                  <a:pt x="1512826" y="252609"/>
                                </a:lnTo>
                                <a:lnTo>
                                  <a:pt x="1533055" y="248535"/>
                                </a:lnTo>
                                <a:lnTo>
                                  <a:pt x="1553301" y="244277"/>
                                </a:lnTo>
                                <a:lnTo>
                                  <a:pt x="1573530" y="239866"/>
                                </a:lnTo>
                                <a:lnTo>
                                  <a:pt x="1593776" y="235271"/>
                                </a:lnTo>
                                <a:lnTo>
                                  <a:pt x="1613987" y="230514"/>
                                </a:lnTo>
                                <a:lnTo>
                                  <a:pt x="1634199" y="225606"/>
                                </a:lnTo>
                                <a:lnTo>
                                  <a:pt x="1654410" y="220512"/>
                                </a:lnTo>
                                <a:lnTo>
                                  <a:pt x="1674604" y="215262"/>
                                </a:lnTo>
                                <a:lnTo>
                                  <a:pt x="1694815" y="209850"/>
                                </a:lnTo>
                                <a:lnTo>
                                  <a:pt x="1715008" y="204259"/>
                                </a:lnTo>
                                <a:lnTo>
                                  <a:pt x="1735202" y="198487"/>
                                </a:lnTo>
                                <a:lnTo>
                                  <a:pt x="1755361" y="192577"/>
                                </a:lnTo>
                                <a:lnTo>
                                  <a:pt x="1775554" y="186493"/>
                                </a:lnTo>
                                <a:lnTo>
                                  <a:pt x="1795730" y="180222"/>
                                </a:lnTo>
                                <a:lnTo>
                                  <a:pt x="1815889" y="173790"/>
                                </a:lnTo>
                                <a:lnTo>
                                  <a:pt x="1836030" y="167207"/>
                                </a:lnTo>
                                <a:lnTo>
                                  <a:pt x="1856206" y="160440"/>
                                </a:lnTo>
                                <a:lnTo>
                                  <a:pt x="1876365" y="153509"/>
                                </a:lnTo>
                                <a:lnTo>
                                  <a:pt x="1896506" y="146429"/>
                                </a:lnTo>
                                <a:lnTo>
                                  <a:pt x="1916647" y="139161"/>
                                </a:lnTo>
                                <a:lnTo>
                                  <a:pt x="1936770" y="131734"/>
                                </a:lnTo>
                                <a:lnTo>
                                  <a:pt x="1956894" y="124131"/>
                                </a:lnTo>
                                <a:lnTo>
                                  <a:pt x="1977017" y="116366"/>
                                </a:lnTo>
                                <a:lnTo>
                                  <a:pt x="1997141" y="108445"/>
                                </a:lnTo>
                                <a:lnTo>
                                  <a:pt x="2017264" y="100338"/>
                                </a:lnTo>
                                <a:lnTo>
                                  <a:pt x="2037370" y="92081"/>
                                </a:lnTo>
                                <a:lnTo>
                                  <a:pt x="2057458" y="83639"/>
                                </a:lnTo>
                                <a:lnTo>
                                  <a:pt x="2077564" y="75057"/>
                                </a:lnTo>
                                <a:lnTo>
                                  <a:pt x="2097635" y="66278"/>
                                </a:lnTo>
                                <a:lnTo>
                                  <a:pt x="2117741" y="57359"/>
                                </a:lnTo>
                                <a:lnTo>
                                  <a:pt x="2137812" y="48234"/>
                                </a:lnTo>
                                <a:lnTo>
                                  <a:pt x="2157900" y="38980"/>
                                </a:lnTo>
                                <a:lnTo>
                                  <a:pt x="2177953" y="29540"/>
                                </a:lnTo>
                                <a:lnTo>
                                  <a:pt x="2198024" y="19939"/>
                                </a:lnTo>
                                <a:lnTo>
                                  <a:pt x="2188173" y="0"/>
                                </a:lnTo>
                                <a:lnTo>
                                  <a:pt x="2167927" y="10163"/>
                                </a:lnTo>
                                <a:lnTo>
                                  <a:pt x="2147645" y="20148"/>
                                </a:lnTo>
                                <a:lnTo>
                                  <a:pt x="2127381" y="29923"/>
                                </a:lnTo>
                                <a:lnTo>
                                  <a:pt x="2107100" y="39542"/>
                                </a:lnTo>
                                <a:lnTo>
                                  <a:pt x="2086818" y="48982"/>
                                </a:lnTo>
                                <a:lnTo>
                                  <a:pt x="2066537" y="58218"/>
                                </a:lnTo>
                                <a:lnTo>
                                  <a:pt x="2046255" y="67293"/>
                                </a:lnTo>
                                <a:lnTo>
                                  <a:pt x="2025956" y="76192"/>
                                </a:lnTo>
                                <a:lnTo>
                                  <a:pt x="2005657" y="84901"/>
                                </a:lnTo>
                                <a:lnTo>
                                  <a:pt x="1985341" y="93414"/>
                                </a:lnTo>
                                <a:lnTo>
                                  <a:pt x="1965024" y="101770"/>
                                </a:lnTo>
                                <a:lnTo>
                                  <a:pt x="1944707" y="109941"/>
                                </a:lnTo>
                                <a:lnTo>
                                  <a:pt x="1924391" y="117930"/>
                                </a:lnTo>
                                <a:lnTo>
                                  <a:pt x="1904039" y="125713"/>
                                </a:lnTo>
                                <a:lnTo>
                                  <a:pt x="1883705" y="133344"/>
                                </a:lnTo>
                                <a:lnTo>
                                  <a:pt x="1863353" y="140791"/>
                                </a:lnTo>
                                <a:lnTo>
                                  <a:pt x="1843019" y="148057"/>
                                </a:lnTo>
                                <a:lnTo>
                                  <a:pt x="1822667" y="155139"/>
                                </a:lnTo>
                                <a:lnTo>
                                  <a:pt x="1802280" y="162022"/>
                                </a:lnTo>
                                <a:lnTo>
                                  <a:pt x="1781929" y="168744"/>
                                </a:lnTo>
                                <a:lnTo>
                                  <a:pt x="1761542" y="175286"/>
                                </a:lnTo>
                                <a:lnTo>
                                  <a:pt x="1741173" y="181648"/>
                                </a:lnTo>
                                <a:lnTo>
                                  <a:pt x="1720786" y="187825"/>
                                </a:lnTo>
                                <a:lnTo>
                                  <a:pt x="1700399" y="193822"/>
                                </a:lnTo>
                                <a:lnTo>
                                  <a:pt x="1680012" y="199641"/>
                                </a:lnTo>
                                <a:lnTo>
                                  <a:pt x="1659590" y="205278"/>
                                </a:lnTo>
                                <a:lnTo>
                                  <a:pt x="1639203" y="210732"/>
                                </a:lnTo>
                                <a:lnTo>
                                  <a:pt x="1618781" y="216005"/>
                                </a:lnTo>
                                <a:lnTo>
                                  <a:pt x="1598359" y="221099"/>
                                </a:lnTo>
                                <a:lnTo>
                                  <a:pt x="1577937" y="226012"/>
                                </a:lnTo>
                                <a:lnTo>
                                  <a:pt x="1557515" y="230740"/>
                                </a:lnTo>
                                <a:lnTo>
                                  <a:pt x="1537076" y="235294"/>
                                </a:lnTo>
                                <a:lnTo>
                                  <a:pt x="1516619" y="239657"/>
                                </a:lnTo>
                                <a:lnTo>
                                  <a:pt x="1496162" y="243847"/>
                                </a:lnTo>
                                <a:lnTo>
                                  <a:pt x="1475722" y="247852"/>
                                </a:lnTo>
                                <a:lnTo>
                                  <a:pt x="1455265" y="251682"/>
                                </a:lnTo>
                                <a:lnTo>
                                  <a:pt x="1434773" y="255327"/>
                                </a:lnTo>
                                <a:lnTo>
                                  <a:pt x="1414316" y="258786"/>
                                </a:lnTo>
                                <a:lnTo>
                                  <a:pt x="1393823" y="262072"/>
                                </a:lnTo>
                                <a:lnTo>
                                  <a:pt x="1373349" y="265171"/>
                                </a:lnTo>
                                <a:lnTo>
                                  <a:pt x="1352857" y="268091"/>
                                </a:lnTo>
                                <a:lnTo>
                                  <a:pt x="1332364" y="270827"/>
                                </a:lnTo>
                                <a:lnTo>
                                  <a:pt x="1311872" y="273389"/>
                                </a:lnTo>
                                <a:lnTo>
                                  <a:pt x="1291362" y="275764"/>
                                </a:lnTo>
                                <a:lnTo>
                                  <a:pt x="1270853" y="277984"/>
                                </a:lnTo>
                                <a:lnTo>
                                  <a:pt x="1250325" y="279994"/>
                                </a:lnTo>
                                <a:lnTo>
                                  <a:pt x="1229816" y="281831"/>
                                </a:lnTo>
                                <a:lnTo>
                                  <a:pt x="1209288" y="283482"/>
                                </a:lnTo>
                                <a:lnTo>
                                  <a:pt x="1188726" y="284953"/>
                                </a:lnTo>
                                <a:lnTo>
                                  <a:pt x="1168198" y="286263"/>
                                </a:lnTo>
                                <a:lnTo>
                                  <a:pt x="1147654" y="287376"/>
                                </a:lnTo>
                                <a:lnTo>
                                  <a:pt x="1127091" y="288304"/>
                                </a:lnTo>
                                <a:lnTo>
                                  <a:pt x="1106546" y="289051"/>
                                </a:lnTo>
                                <a:lnTo>
                                  <a:pt x="1085966" y="289636"/>
                                </a:lnTo>
                                <a:lnTo>
                                  <a:pt x="1065386" y="290024"/>
                                </a:lnTo>
                                <a:lnTo>
                                  <a:pt x="1044824" y="290226"/>
                                </a:lnTo>
                                <a:lnTo>
                                  <a:pt x="1024244" y="290251"/>
                                </a:lnTo>
                                <a:lnTo>
                                  <a:pt x="1003646" y="290110"/>
                                </a:lnTo>
                                <a:lnTo>
                                  <a:pt x="983061" y="289775"/>
                                </a:lnTo>
                                <a:lnTo>
                                  <a:pt x="962467" y="289253"/>
                                </a:lnTo>
                                <a:lnTo>
                                  <a:pt x="941843" y="288576"/>
                                </a:lnTo>
                                <a:lnTo>
                                  <a:pt x="921244" y="287694"/>
                                </a:lnTo>
                                <a:lnTo>
                                  <a:pt x="900625" y="286628"/>
                                </a:lnTo>
                                <a:lnTo>
                                  <a:pt x="880003" y="285406"/>
                                </a:lnTo>
                                <a:lnTo>
                                  <a:pt x="859361" y="283980"/>
                                </a:lnTo>
                                <a:lnTo>
                                  <a:pt x="838737" y="282393"/>
                                </a:lnTo>
                                <a:lnTo>
                                  <a:pt x="818093" y="280607"/>
                                </a:lnTo>
                                <a:lnTo>
                                  <a:pt x="797451" y="278639"/>
                                </a:lnTo>
                                <a:lnTo>
                                  <a:pt x="776787" y="276511"/>
                                </a:lnTo>
                                <a:lnTo>
                                  <a:pt x="756117" y="274177"/>
                                </a:lnTo>
                                <a:lnTo>
                                  <a:pt x="735476" y="271691"/>
                                </a:lnTo>
                                <a:lnTo>
                                  <a:pt x="714783" y="268995"/>
                                </a:lnTo>
                                <a:lnTo>
                                  <a:pt x="694119" y="266145"/>
                                </a:lnTo>
                                <a:lnTo>
                                  <a:pt x="673432" y="263085"/>
                                </a:lnTo>
                                <a:lnTo>
                                  <a:pt x="652740" y="259875"/>
                                </a:lnTo>
                                <a:lnTo>
                                  <a:pt x="632052" y="256456"/>
                                </a:lnTo>
                                <a:lnTo>
                                  <a:pt x="611365" y="252881"/>
                                </a:lnTo>
                                <a:lnTo>
                                  <a:pt x="590650" y="249097"/>
                                </a:lnTo>
                                <a:lnTo>
                                  <a:pt x="569938" y="245162"/>
                                </a:lnTo>
                                <a:lnTo>
                                  <a:pt x="549229" y="241020"/>
                                </a:lnTo>
                                <a:lnTo>
                                  <a:pt x="528496" y="236719"/>
                                </a:lnTo>
                                <a:lnTo>
                                  <a:pt x="507786" y="232212"/>
                                </a:lnTo>
                                <a:lnTo>
                                  <a:pt x="487051" y="227553"/>
                                </a:lnTo>
                                <a:lnTo>
                                  <a:pt x="466296" y="222709"/>
                                </a:lnTo>
                                <a:lnTo>
                                  <a:pt x="445556" y="217662"/>
                                </a:lnTo>
                                <a:lnTo>
                                  <a:pt x="424798" y="212452"/>
                                </a:lnTo>
                                <a:lnTo>
                                  <a:pt x="404043" y="207063"/>
                                </a:lnTo>
                                <a:lnTo>
                                  <a:pt x="383286" y="201478"/>
                                </a:lnTo>
                                <a:lnTo>
                                  <a:pt x="362505" y="195724"/>
                                </a:lnTo>
                                <a:lnTo>
                                  <a:pt x="341725" y="189795"/>
                                </a:lnTo>
                                <a:lnTo>
                                  <a:pt x="320952" y="183658"/>
                                </a:lnTo>
                                <a:lnTo>
                                  <a:pt x="300172" y="177365"/>
                                </a:lnTo>
                                <a:lnTo>
                                  <a:pt x="279369" y="170893"/>
                                </a:lnTo>
                                <a:lnTo>
                                  <a:pt x="258566" y="164219"/>
                                </a:lnTo>
                                <a:lnTo>
                                  <a:pt x="237763" y="157381"/>
                                </a:lnTo>
                                <a:lnTo>
                                  <a:pt x="216960" y="150362"/>
                                </a:lnTo>
                                <a:lnTo>
                                  <a:pt x="196134" y="143167"/>
                                </a:lnTo>
                                <a:lnTo>
                                  <a:pt x="175336" y="135767"/>
                                </a:lnTo>
                                <a:lnTo>
                                  <a:pt x="154487" y="128204"/>
                                </a:lnTo>
                                <a:lnTo>
                                  <a:pt x="133662" y="120462"/>
                                </a:lnTo>
                                <a:lnTo>
                                  <a:pt x="112818" y="112541"/>
                                </a:lnTo>
                                <a:lnTo>
                                  <a:pt x="91991" y="104436"/>
                                </a:lnTo>
                                <a:lnTo>
                                  <a:pt x="71119" y="96132"/>
                                </a:lnTo>
                                <a:lnTo>
                                  <a:pt x="50276" y="87665"/>
                                </a:lnTo>
                                <a:lnTo>
                                  <a:pt x="29403" y="79021"/>
                                </a:lnTo>
                                <a:lnTo>
                                  <a:pt x="8529" y="7019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2" name="Freeform: Shape 2612"/>
                        <wps:cNvSpPr/>
                        <wps:spPr>
                          <a:xfrm>
                            <a:off x="764045" y="2164225"/>
                            <a:ext cx="2039734" cy="510380"/>
                          </a:xfrm>
                          <a:custGeom>
                            <a:avLst/>
                            <a:gdLst>
                              <a:gd name="connsiteX0" fmla="*/ 2039735 w 2039734"/>
                              <a:gd name="connsiteY0" fmla="*/ 493488 h 510380"/>
                              <a:gd name="connsiteX1" fmla="*/ 2022018 w 2039734"/>
                              <a:gd name="connsiteY1" fmla="*/ 478721 h 510380"/>
                              <a:gd name="connsiteX2" fmla="*/ 2004265 w 2039734"/>
                              <a:gd name="connsiteY2" fmla="*/ 464164 h 510380"/>
                              <a:gd name="connsiteX3" fmla="*/ 1986477 w 2039734"/>
                              <a:gd name="connsiteY3" fmla="*/ 449835 h 510380"/>
                              <a:gd name="connsiteX4" fmla="*/ 1968636 w 2039734"/>
                              <a:gd name="connsiteY4" fmla="*/ 435735 h 510380"/>
                              <a:gd name="connsiteX5" fmla="*/ 1950760 w 2039734"/>
                              <a:gd name="connsiteY5" fmla="*/ 421828 h 510380"/>
                              <a:gd name="connsiteX6" fmla="*/ 1932867 w 2039734"/>
                              <a:gd name="connsiteY6" fmla="*/ 408185 h 510380"/>
                              <a:gd name="connsiteX7" fmla="*/ 1914921 w 2039734"/>
                              <a:gd name="connsiteY7" fmla="*/ 394769 h 510380"/>
                              <a:gd name="connsiteX8" fmla="*/ 1896957 w 2039734"/>
                              <a:gd name="connsiteY8" fmla="*/ 381547 h 510380"/>
                              <a:gd name="connsiteX9" fmla="*/ 1878941 w 2039734"/>
                              <a:gd name="connsiteY9" fmla="*/ 368553 h 510380"/>
                              <a:gd name="connsiteX10" fmla="*/ 1860872 w 2039734"/>
                              <a:gd name="connsiteY10" fmla="*/ 355805 h 510380"/>
                              <a:gd name="connsiteX11" fmla="*/ 1842785 w 2039734"/>
                              <a:gd name="connsiteY11" fmla="*/ 343268 h 510380"/>
                              <a:gd name="connsiteX12" fmla="*/ 1824681 w 2039734"/>
                              <a:gd name="connsiteY12" fmla="*/ 330959 h 510380"/>
                              <a:gd name="connsiteX13" fmla="*/ 1806507 w 2039734"/>
                              <a:gd name="connsiteY13" fmla="*/ 318878 h 510380"/>
                              <a:gd name="connsiteX14" fmla="*/ 1788298 w 2039734"/>
                              <a:gd name="connsiteY14" fmla="*/ 307008 h 510380"/>
                              <a:gd name="connsiteX15" fmla="*/ 1770071 w 2039734"/>
                              <a:gd name="connsiteY15" fmla="*/ 295366 h 510380"/>
                              <a:gd name="connsiteX16" fmla="*/ 1751808 w 2039734"/>
                              <a:gd name="connsiteY16" fmla="*/ 283970 h 510380"/>
                              <a:gd name="connsiteX17" fmla="*/ 1733494 w 2039734"/>
                              <a:gd name="connsiteY17" fmla="*/ 272785 h 510380"/>
                              <a:gd name="connsiteX18" fmla="*/ 1715144 w 2039734"/>
                              <a:gd name="connsiteY18" fmla="*/ 261828 h 510380"/>
                              <a:gd name="connsiteX19" fmla="*/ 1696759 w 2039734"/>
                              <a:gd name="connsiteY19" fmla="*/ 251081 h 510380"/>
                              <a:gd name="connsiteX20" fmla="*/ 1678356 w 2039734"/>
                              <a:gd name="connsiteY20" fmla="*/ 240581 h 510380"/>
                              <a:gd name="connsiteX21" fmla="*/ 1659883 w 2039734"/>
                              <a:gd name="connsiteY21" fmla="*/ 230291 h 510380"/>
                              <a:gd name="connsiteX22" fmla="*/ 1641393 w 2039734"/>
                              <a:gd name="connsiteY22" fmla="*/ 220229 h 510380"/>
                              <a:gd name="connsiteX23" fmla="*/ 1622885 w 2039734"/>
                              <a:gd name="connsiteY23" fmla="*/ 210396 h 510380"/>
                              <a:gd name="connsiteX24" fmla="*/ 1604289 w 2039734"/>
                              <a:gd name="connsiteY24" fmla="*/ 200791 h 510380"/>
                              <a:gd name="connsiteX25" fmla="*/ 1585711 w 2039734"/>
                              <a:gd name="connsiteY25" fmla="*/ 191397 h 510380"/>
                              <a:gd name="connsiteX26" fmla="*/ 1567063 w 2039734"/>
                              <a:gd name="connsiteY26" fmla="*/ 182231 h 510380"/>
                              <a:gd name="connsiteX27" fmla="*/ 1548379 w 2039734"/>
                              <a:gd name="connsiteY27" fmla="*/ 173276 h 510380"/>
                              <a:gd name="connsiteX28" fmla="*/ 1529660 w 2039734"/>
                              <a:gd name="connsiteY28" fmla="*/ 164584 h 510380"/>
                              <a:gd name="connsiteX29" fmla="*/ 1510924 w 2039734"/>
                              <a:gd name="connsiteY29" fmla="*/ 156103 h 510380"/>
                              <a:gd name="connsiteX30" fmla="*/ 1492135 w 2039734"/>
                              <a:gd name="connsiteY30" fmla="*/ 147815 h 510380"/>
                              <a:gd name="connsiteX31" fmla="*/ 1473329 w 2039734"/>
                              <a:gd name="connsiteY31" fmla="*/ 139772 h 510380"/>
                              <a:gd name="connsiteX32" fmla="*/ 1454470 w 2039734"/>
                              <a:gd name="connsiteY32" fmla="*/ 131976 h 510380"/>
                              <a:gd name="connsiteX33" fmla="*/ 1435575 w 2039734"/>
                              <a:gd name="connsiteY33" fmla="*/ 124390 h 510380"/>
                              <a:gd name="connsiteX34" fmla="*/ 1416628 w 2039734"/>
                              <a:gd name="connsiteY34" fmla="*/ 117016 h 510380"/>
                              <a:gd name="connsiteX35" fmla="*/ 1397664 w 2039734"/>
                              <a:gd name="connsiteY35" fmla="*/ 109869 h 510380"/>
                              <a:gd name="connsiteX36" fmla="*/ 1378664 w 2039734"/>
                              <a:gd name="connsiteY36" fmla="*/ 102951 h 510380"/>
                              <a:gd name="connsiteX37" fmla="*/ 1359594 w 2039734"/>
                              <a:gd name="connsiteY37" fmla="*/ 96278 h 510380"/>
                              <a:gd name="connsiteX38" fmla="*/ 1340524 w 2039734"/>
                              <a:gd name="connsiteY38" fmla="*/ 89799 h 510380"/>
                              <a:gd name="connsiteX39" fmla="*/ 1321419 w 2039734"/>
                              <a:gd name="connsiteY39" fmla="*/ 83547 h 510380"/>
                              <a:gd name="connsiteX40" fmla="*/ 1302262 w 2039734"/>
                              <a:gd name="connsiteY40" fmla="*/ 77560 h 510380"/>
                              <a:gd name="connsiteX41" fmla="*/ 1283069 w 2039734"/>
                              <a:gd name="connsiteY41" fmla="*/ 71765 h 510380"/>
                              <a:gd name="connsiteX42" fmla="*/ 1263823 w 2039734"/>
                              <a:gd name="connsiteY42" fmla="*/ 66199 h 510380"/>
                              <a:gd name="connsiteX43" fmla="*/ 1244578 w 2039734"/>
                              <a:gd name="connsiteY43" fmla="*/ 60843 h 510380"/>
                              <a:gd name="connsiteX44" fmla="*/ 1225280 w 2039734"/>
                              <a:gd name="connsiteY44" fmla="*/ 55733 h 510380"/>
                              <a:gd name="connsiteX45" fmla="*/ 1205929 w 2039734"/>
                              <a:gd name="connsiteY45" fmla="*/ 50852 h 510380"/>
                              <a:gd name="connsiteX46" fmla="*/ 1186578 w 2039734"/>
                              <a:gd name="connsiteY46" fmla="*/ 46164 h 510380"/>
                              <a:gd name="connsiteX47" fmla="*/ 1167157 w 2039734"/>
                              <a:gd name="connsiteY47" fmla="*/ 41721 h 510380"/>
                              <a:gd name="connsiteX48" fmla="*/ 1147719 w 2039734"/>
                              <a:gd name="connsiteY48" fmla="*/ 37507 h 510380"/>
                              <a:gd name="connsiteX49" fmla="*/ 1128227 w 2039734"/>
                              <a:gd name="connsiteY49" fmla="*/ 33503 h 510380"/>
                              <a:gd name="connsiteX50" fmla="*/ 1108718 w 2039734"/>
                              <a:gd name="connsiteY50" fmla="*/ 29745 h 510380"/>
                              <a:gd name="connsiteX51" fmla="*/ 1089157 w 2039734"/>
                              <a:gd name="connsiteY51" fmla="*/ 26198 h 510380"/>
                              <a:gd name="connsiteX52" fmla="*/ 1069560 w 2039734"/>
                              <a:gd name="connsiteY52" fmla="*/ 22897 h 510380"/>
                              <a:gd name="connsiteX53" fmla="*/ 1049928 w 2039734"/>
                              <a:gd name="connsiteY53" fmla="*/ 19789 h 510380"/>
                              <a:gd name="connsiteX54" fmla="*/ 1030262 w 2039734"/>
                              <a:gd name="connsiteY54" fmla="*/ 16910 h 510380"/>
                              <a:gd name="connsiteX55" fmla="*/ 1010542 w 2039734"/>
                              <a:gd name="connsiteY55" fmla="*/ 14258 h 510380"/>
                              <a:gd name="connsiteX56" fmla="*/ 990803 w 2039734"/>
                              <a:gd name="connsiteY56" fmla="*/ 11853 h 510380"/>
                              <a:gd name="connsiteX57" fmla="*/ 971020 w 2039734"/>
                              <a:gd name="connsiteY57" fmla="*/ 9675 h 510380"/>
                              <a:gd name="connsiteX58" fmla="*/ 951213 w 2039734"/>
                              <a:gd name="connsiteY58" fmla="*/ 7673 h 510380"/>
                              <a:gd name="connsiteX59" fmla="*/ 931360 w 2039734"/>
                              <a:gd name="connsiteY59" fmla="*/ 5935 h 510380"/>
                              <a:gd name="connsiteX60" fmla="*/ 911466 w 2039734"/>
                              <a:gd name="connsiteY60" fmla="*/ 4425 h 510380"/>
                              <a:gd name="connsiteX61" fmla="*/ 891545 w 2039734"/>
                              <a:gd name="connsiteY61" fmla="*/ 3126 h 510380"/>
                              <a:gd name="connsiteX62" fmla="*/ 871583 w 2039734"/>
                              <a:gd name="connsiteY62" fmla="*/ 2072 h 510380"/>
                              <a:gd name="connsiteX63" fmla="*/ 851591 w 2039734"/>
                              <a:gd name="connsiteY63" fmla="*/ 1211 h 510380"/>
                              <a:gd name="connsiteX64" fmla="*/ 831559 w 2039734"/>
                              <a:gd name="connsiteY64" fmla="*/ 597 h 510380"/>
                              <a:gd name="connsiteX65" fmla="*/ 811485 w 2039734"/>
                              <a:gd name="connsiteY65" fmla="*/ 193 h 510380"/>
                              <a:gd name="connsiteX66" fmla="*/ 791360 w 2039734"/>
                              <a:gd name="connsiteY66" fmla="*/ 0 h 510380"/>
                              <a:gd name="connsiteX67" fmla="*/ 771212 w 2039734"/>
                              <a:gd name="connsiteY67" fmla="*/ 70 h 510380"/>
                              <a:gd name="connsiteX68" fmla="*/ 751046 w 2039734"/>
                              <a:gd name="connsiteY68" fmla="*/ 351 h 510380"/>
                              <a:gd name="connsiteX69" fmla="*/ 730835 w 2039734"/>
                              <a:gd name="connsiteY69" fmla="*/ 843 h 510380"/>
                              <a:gd name="connsiteX70" fmla="*/ 710576 w 2039734"/>
                              <a:gd name="connsiteY70" fmla="*/ 1563 h 510380"/>
                              <a:gd name="connsiteX71" fmla="*/ 690272 w 2039734"/>
                              <a:gd name="connsiteY71" fmla="*/ 2528 h 510380"/>
                              <a:gd name="connsiteX72" fmla="*/ 669943 w 2039734"/>
                              <a:gd name="connsiteY72" fmla="*/ 3705 h 510380"/>
                              <a:gd name="connsiteX73" fmla="*/ 649570 w 2039734"/>
                              <a:gd name="connsiteY73" fmla="*/ 5092 h 510380"/>
                              <a:gd name="connsiteX74" fmla="*/ 629178 w 2039734"/>
                              <a:gd name="connsiteY74" fmla="*/ 6725 h 510380"/>
                              <a:gd name="connsiteX75" fmla="*/ 608735 w 2039734"/>
                              <a:gd name="connsiteY75" fmla="*/ 8587 h 510380"/>
                              <a:gd name="connsiteX76" fmla="*/ 588250 w 2039734"/>
                              <a:gd name="connsiteY76" fmla="*/ 10641 h 510380"/>
                              <a:gd name="connsiteX77" fmla="*/ 567742 w 2039734"/>
                              <a:gd name="connsiteY77" fmla="*/ 12959 h 510380"/>
                              <a:gd name="connsiteX78" fmla="*/ 547188 w 2039734"/>
                              <a:gd name="connsiteY78" fmla="*/ 15487 h 510380"/>
                              <a:gd name="connsiteX79" fmla="*/ 526612 w 2039734"/>
                              <a:gd name="connsiteY79" fmla="*/ 18227 h 510380"/>
                              <a:gd name="connsiteX80" fmla="*/ 505995 w 2039734"/>
                              <a:gd name="connsiteY80" fmla="*/ 21194 h 510380"/>
                              <a:gd name="connsiteX81" fmla="*/ 485323 w 2039734"/>
                              <a:gd name="connsiteY81" fmla="*/ 24408 h 510380"/>
                              <a:gd name="connsiteX82" fmla="*/ 464638 w 2039734"/>
                              <a:gd name="connsiteY82" fmla="*/ 27832 h 510380"/>
                              <a:gd name="connsiteX83" fmla="*/ 443904 w 2039734"/>
                              <a:gd name="connsiteY83" fmla="*/ 31466 h 510380"/>
                              <a:gd name="connsiteX84" fmla="*/ 423123 w 2039734"/>
                              <a:gd name="connsiteY84" fmla="*/ 35347 h 510380"/>
                              <a:gd name="connsiteX85" fmla="*/ 402320 w 2039734"/>
                              <a:gd name="connsiteY85" fmla="*/ 39438 h 510380"/>
                              <a:gd name="connsiteX86" fmla="*/ 381477 w 2039734"/>
                              <a:gd name="connsiteY86" fmla="*/ 43758 h 510380"/>
                              <a:gd name="connsiteX87" fmla="*/ 360581 w 2039734"/>
                              <a:gd name="connsiteY87" fmla="*/ 48306 h 510380"/>
                              <a:gd name="connsiteX88" fmla="*/ 339669 w 2039734"/>
                              <a:gd name="connsiteY88" fmla="*/ 53082 h 510380"/>
                              <a:gd name="connsiteX89" fmla="*/ 318725 w 2039734"/>
                              <a:gd name="connsiteY89" fmla="*/ 58086 h 510380"/>
                              <a:gd name="connsiteX90" fmla="*/ 297720 w 2039734"/>
                              <a:gd name="connsiteY90" fmla="*/ 63301 h 510380"/>
                              <a:gd name="connsiteX91" fmla="*/ 276698 w 2039734"/>
                              <a:gd name="connsiteY91" fmla="*/ 68745 h 510380"/>
                              <a:gd name="connsiteX92" fmla="*/ 255646 w 2039734"/>
                              <a:gd name="connsiteY92" fmla="*/ 74434 h 510380"/>
                              <a:gd name="connsiteX93" fmla="*/ 234546 w 2039734"/>
                              <a:gd name="connsiteY93" fmla="*/ 80316 h 510380"/>
                              <a:gd name="connsiteX94" fmla="*/ 213407 w 2039734"/>
                              <a:gd name="connsiteY94" fmla="*/ 86445 h 510380"/>
                              <a:gd name="connsiteX95" fmla="*/ 192216 w 2039734"/>
                              <a:gd name="connsiteY95" fmla="*/ 92784 h 510380"/>
                              <a:gd name="connsiteX96" fmla="*/ 171008 w 2039734"/>
                              <a:gd name="connsiteY96" fmla="*/ 99351 h 510380"/>
                              <a:gd name="connsiteX97" fmla="*/ 149752 w 2039734"/>
                              <a:gd name="connsiteY97" fmla="*/ 106146 h 510380"/>
                              <a:gd name="connsiteX98" fmla="*/ 128475 w 2039734"/>
                              <a:gd name="connsiteY98" fmla="*/ 113170 h 510380"/>
                              <a:gd name="connsiteX99" fmla="*/ 107155 w 2039734"/>
                              <a:gd name="connsiteY99" fmla="*/ 120422 h 510380"/>
                              <a:gd name="connsiteX100" fmla="*/ 85808 w 2039734"/>
                              <a:gd name="connsiteY100" fmla="*/ 127885 h 510380"/>
                              <a:gd name="connsiteX101" fmla="*/ 64396 w 2039734"/>
                              <a:gd name="connsiteY101" fmla="*/ 135576 h 510380"/>
                              <a:gd name="connsiteX102" fmla="*/ 42985 w 2039734"/>
                              <a:gd name="connsiteY102" fmla="*/ 143495 h 510380"/>
                              <a:gd name="connsiteX103" fmla="*/ 21499 w 2039734"/>
                              <a:gd name="connsiteY103" fmla="*/ 151643 h 510380"/>
                              <a:gd name="connsiteX104" fmla="*/ 0 w 2039734"/>
                              <a:gd name="connsiteY104" fmla="*/ 160018 h 510380"/>
                              <a:gd name="connsiteX105" fmla="*/ 8350 w 2039734"/>
                              <a:gd name="connsiteY105" fmla="*/ 180615 h 510380"/>
                              <a:gd name="connsiteX106" fmla="*/ 30103 w 2039734"/>
                              <a:gd name="connsiteY106" fmla="*/ 171695 h 510380"/>
                              <a:gd name="connsiteX107" fmla="*/ 51833 w 2039734"/>
                              <a:gd name="connsiteY107" fmla="*/ 163003 h 510380"/>
                              <a:gd name="connsiteX108" fmla="*/ 73518 w 2039734"/>
                              <a:gd name="connsiteY108" fmla="*/ 154557 h 510380"/>
                              <a:gd name="connsiteX109" fmla="*/ 95155 w 2039734"/>
                              <a:gd name="connsiteY109" fmla="*/ 146340 h 510380"/>
                              <a:gd name="connsiteX110" fmla="*/ 116752 w 2039734"/>
                              <a:gd name="connsiteY110" fmla="*/ 138368 h 510380"/>
                              <a:gd name="connsiteX111" fmla="*/ 138325 w 2039734"/>
                              <a:gd name="connsiteY111" fmla="*/ 130659 h 510380"/>
                              <a:gd name="connsiteX112" fmla="*/ 159852 w 2039734"/>
                              <a:gd name="connsiteY112" fmla="*/ 123161 h 510380"/>
                              <a:gd name="connsiteX113" fmla="*/ 181333 w 2039734"/>
                              <a:gd name="connsiteY113" fmla="*/ 115927 h 510380"/>
                              <a:gd name="connsiteX114" fmla="*/ 202791 w 2039734"/>
                              <a:gd name="connsiteY114" fmla="*/ 108903 h 510380"/>
                              <a:gd name="connsiteX115" fmla="*/ 224203 w 2039734"/>
                              <a:gd name="connsiteY115" fmla="*/ 102160 h 510380"/>
                              <a:gd name="connsiteX116" fmla="*/ 245568 w 2039734"/>
                              <a:gd name="connsiteY116" fmla="*/ 95646 h 510380"/>
                              <a:gd name="connsiteX117" fmla="*/ 266893 w 2039734"/>
                              <a:gd name="connsiteY117" fmla="*/ 89342 h 510380"/>
                              <a:gd name="connsiteX118" fmla="*/ 288172 w 2039734"/>
                              <a:gd name="connsiteY118" fmla="*/ 83301 h 510380"/>
                              <a:gd name="connsiteX119" fmla="*/ 309426 w 2039734"/>
                              <a:gd name="connsiteY119" fmla="*/ 77507 h 510380"/>
                              <a:gd name="connsiteX120" fmla="*/ 330634 w 2039734"/>
                              <a:gd name="connsiteY120" fmla="*/ 71941 h 510380"/>
                              <a:gd name="connsiteX121" fmla="*/ 351820 w 2039734"/>
                              <a:gd name="connsiteY121" fmla="*/ 66620 h 510380"/>
                              <a:gd name="connsiteX122" fmla="*/ 372941 w 2039734"/>
                              <a:gd name="connsiteY122" fmla="*/ 61545 h 510380"/>
                              <a:gd name="connsiteX123" fmla="*/ 394041 w 2039734"/>
                              <a:gd name="connsiteY123" fmla="*/ 56699 h 510380"/>
                              <a:gd name="connsiteX124" fmla="*/ 415086 w 2039734"/>
                              <a:gd name="connsiteY124" fmla="*/ 52116 h 510380"/>
                              <a:gd name="connsiteX125" fmla="*/ 436116 w 2039734"/>
                              <a:gd name="connsiteY125" fmla="*/ 47761 h 510380"/>
                              <a:gd name="connsiteX126" fmla="*/ 457075 w 2039734"/>
                              <a:gd name="connsiteY126" fmla="*/ 43653 h 510380"/>
                              <a:gd name="connsiteX127" fmla="*/ 478017 w 2039734"/>
                              <a:gd name="connsiteY127" fmla="*/ 39772 h 510380"/>
                              <a:gd name="connsiteX128" fmla="*/ 498908 w 2039734"/>
                              <a:gd name="connsiteY128" fmla="*/ 36155 h 510380"/>
                              <a:gd name="connsiteX129" fmla="*/ 519779 w 2039734"/>
                              <a:gd name="connsiteY129" fmla="*/ 32766 h 510380"/>
                              <a:gd name="connsiteX130" fmla="*/ 540582 w 2039734"/>
                              <a:gd name="connsiteY130" fmla="*/ 29623 h 510380"/>
                              <a:gd name="connsiteX131" fmla="*/ 561362 w 2039734"/>
                              <a:gd name="connsiteY131" fmla="*/ 26690 h 510380"/>
                              <a:gd name="connsiteX132" fmla="*/ 582120 w 2039734"/>
                              <a:gd name="connsiteY132" fmla="*/ 24056 h 510380"/>
                              <a:gd name="connsiteX133" fmla="*/ 602807 w 2039734"/>
                              <a:gd name="connsiteY133" fmla="*/ 21598 h 510380"/>
                              <a:gd name="connsiteX134" fmla="*/ 623471 w 2039734"/>
                              <a:gd name="connsiteY134" fmla="*/ 19438 h 510380"/>
                              <a:gd name="connsiteX135" fmla="*/ 644093 w 2039734"/>
                              <a:gd name="connsiteY135" fmla="*/ 17489 h 510380"/>
                              <a:gd name="connsiteX136" fmla="*/ 664670 w 2039734"/>
                              <a:gd name="connsiteY136" fmla="*/ 15768 h 510380"/>
                              <a:gd name="connsiteX137" fmla="*/ 685201 w 2039734"/>
                              <a:gd name="connsiteY137" fmla="*/ 14311 h 510380"/>
                              <a:gd name="connsiteX138" fmla="*/ 705709 w 2039734"/>
                              <a:gd name="connsiteY138" fmla="*/ 13082 h 510380"/>
                              <a:gd name="connsiteX139" fmla="*/ 726169 w 2039734"/>
                              <a:gd name="connsiteY139" fmla="*/ 12098 h 510380"/>
                              <a:gd name="connsiteX140" fmla="*/ 746584 w 2039734"/>
                              <a:gd name="connsiteY140" fmla="*/ 11361 h 510380"/>
                              <a:gd name="connsiteX141" fmla="*/ 766981 w 2039734"/>
                              <a:gd name="connsiteY141" fmla="*/ 10852 h 510380"/>
                              <a:gd name="connsiteX142" fmla="*/ 787333 w 2039734"/>
                              <a:gd name="connsiteY142" fmla="*/ 10606 h 510380"/>
                              <a:gd name="connsiteX143" fmla="*/ 807638 w 2039734"/>
                              <a:gd name="connsiteY143" fmla="*/ 10571 h 510380"/>
                              <a:gd name="connsiteX144" fmla="*/ 827896 w 2039734"/>
                              <a:gd name="connsiteY144" fmla="*/ 10799 h 510380"/>
                              <a:gd name="connsiteX145" fmla="*/ 848130 w 2039734"/>
                              <a:gd name="connsiteY145" fmla="*/ 11256 h 510380"/>
                              <a:gd name="connsiteX146" fmla="*/ 868320 w 2039734"/>
                              <a:gd name="connsiteY146" fmla="*/ 11975 h 510380"/>
                              <a:gd name="connsiteX147" fmla="*/ 888468 w 2039734"/>
                              <a:gd name="connsiteY147" fmla="*/ 12906 h 510380"/>
                              <a:gd name="connsiteX148" fmla="*/ 908569 w 2039734"/>
                              <a:gd name="connsiteY148" fmla="*/ 14118 h 510380"/>
                              <a:gd name="connsiteX149" fmla="*/ 928643 w 2039734"/>
                              <a:gd name="connsiteY149" fmla="*/ 15540 h 510380"/>
                              <a:gd name="connsiteX150" fmla="*/ 948675 w 2039734"/>
                              <a:gd name="connsiteY150" fmla="*/ 17191 h 510380"/>
                              <a:gd name="connsiteX151" fmla="*/ 968667 w 2039734"/>
                              <a:gd name="connsiteY151" fmla="*/ 19105 h 510380"/>
                              <a:gd name="connsiteX152" fmla="*/ 988606 w 2039734"/>
                              <a:gd name="connsiteY152" fmla="*/ 21264 h 510380"/>
                              <a:gd name="connsiteX153" fmla="*/ 1008523 w 2039734"/>
                              <a:gd name="connsiteY153" fmla="*/ 23635 h 510380"/>
                              <a:gd name="connsiteX154" fmla="*/ 1028400 w 2039734"/>
                              <a:gd name="connsiteY154" fmla="*/ 26269 h 510380"/>
                              <a:gd name="connsiteX155" fmla="*/ 1048225 w 2039734"/>
                              <a:gd name="connsiteY155" fmla="*/ 29148 h 510380"/>
                              <a:gd name="connsiteX156" fmla="*/ 1068015 w 2039734"/>
                              <a:gd name="connsiteY156" fmla="*/ 32257 h 510380"/>
                              <a:gd name="connsiteX157" fmla="*/ 1087770 w 2039734"/>
                              <a:gd name="connsiteY157" fmla="*/ 35610 h 510380"/>
                              <a:gd name="connsiteX158" fmla="*/ 1107489 w 2039734"/>
                              <a:gd name="connsiteY158" fmla="*/ 39210 h 510380"/>
                              <a:gd name="connsiteX159" fmla="*/ 1127156 w 2039734"/>
                              <a:gd name="connsiteY159" fmla="*/ 43038 h 510380"/>
                              <a:gd name="connsiteX160" fmla="*/ 1146805 w 2039734"/>
                              <a:gd name="connsiteY160" fmla="*/ 47112 h 510380"/>
                              <a:gd name="connsiteX161" fmla="*/ 1166385 w 2039734"/>
                              <a:gd name="connsiteY161" fmla="*/ 51431 h 510380"/>
                              <a:gd name="connsiteX162" fmla="*/ 1185946 w 2039734"/>
                              <a:gd name="connsiteY162" fmla="*/ 55979 h 510380"/>
                              <a:gd name="connsiteX163" fmla="*/ 1205472 w 2039734"/>
                              <a:gd name="connsiteY163" fmla="*/ 60773 h 510380"/>
                              <a:gd name="connsiteX164" fmla="*/ 1224946 w 2039734"/>
                              <a:gd name="connsiteY164" fmla="*/ 65830 h 510380"/>
                              <a:gd name="connsiteX165" fmla="*/ 1244385 w 2039734"/>
                              <a:gd name="connsiteY165" fmla="*/ 71098 h 510380"/>
                              <a:gd name="connsiteX166" fmla="*/ 1263788 w 2039734"/>
                              <a:gd name="connsiteY166" fmla="*/ 76629 h 510380"/>
                              <a:gd name="connsiteX167" fmla="*/ 1283139 w 2039734"/>
                              <a:gd name="connsiteY167" fmla="*/ 82406 h 510380"/>
                              <a:gd name="connsiteX168" fmla="*/ 1302472 w 2039734"/>
                              <a:gd name="connsiteY168" fmla="*/ 88394 h 510380"/>
                              <a:gd name="connsiteX169" fmla="*/ 1321753 w 2039734"/>
                              <a:gd name="connsiteY169" fmla="*/ 94645 h 510380"/>
                              <a:gd name="connsiteX170" fmla="*/ 1340999 w 2039734"/>
                              <a:gd name="connsiteY170" fmla="*/ 101124 h 510380"/>
                              <a:gd name="connsiteX171" fmla="*/ 1360191 w 2039734"/>
                              <a:gd name="connsiteY171" fmla="*/ 107849 h 510380"/>
                              <a:gd name="connsiteX172" fmla="*/ 1379367 w 2039734"/>
                              <a:gd name="connsiteY172" fmla="*/ 114821 h 510380"/>
                              <a:gd name="connsiteX173" fmla="*/ 1398489 w 2039734"/>
                              <a:gd name="connsiteY173" fmla="*/ 122038 h 510380"/>
                              <a:gd name="connsiteX174" fmla="*/ 1417577 w 2039734"/>
                              <a:gd name="connsiteY174" fmla="*/ 129483 h 510380"/>
                              <a:gd name="connsiteX175" fmla="*/ 1436611 w 2039734"/>
                              <a:gd name="connsiteY175" fmla="*/ 137156 h 510380"/>
                              <a:gd name="connsiteX176" fmla="*/ 1455628 w 2039734"/>
                              <a:gd name="connsiteY176" fmla="*/ 145093 h 510380"/>
                              <a:gd name="connsiteX177" fmla="*/ 1474593 w 2039734"/>
                              <a:gd name="connsiteY177" fmla="*/ 153276 h 510380"/>
                              <a:gd name="connsiteX178" fmla="*/ 1493522 w 2039734"/>
                              <a:gd name="connsiteY178" fmla="*/ 161669 h 510380"/>
                              <a:gd name="connsiteX179" fmla="*/ 1512399 w 2039734"/>
                              <a:gd name="connsiteY179" fmla="*/ 170343 h 510380"/>
                              <a:gd name="connsiteX180" fmla="*/ 1531258 w 2039734"/>
                              <a:gd name="connsiteY180" fmla="*/ 179211 h 510380"/>
                              <a:gd name="connsiteX181" fmla="*/ 1550065 w 2039734"/>
                              <a:gd name="connsiteY181" fmla="*/ 188359 h 510380"/>
                              <a:gd name="connsiteX182" fmla="*/ 1568819 w 2039734"/>
                              <a:gd name="connsiteY182" fmla="*/ 197718 h 510380"/>
                              <a:gd name="connsiteX183" fmla="*/ 1587572 w 2039734"/>
                              <a:gd name="connsiteY183" fmla="*/ 207341 h 510380"/>
                              <a:gd name="connsiteX184" fmla="*/ 1606238 w 2039734"/>
                              <a:gd name="connsiteY184" fmla="*/ 217192 h 510380"/>
                              <a:gd name="connsiteX185" fmla="*/ 1624887 w 2039734"/>
                              <a:gd name="connsiteY185" fmla="*/ 227306 h 510380"/>
                              <a:gd name="connsiteX186" fmla="*/ 1643500 w 2039734"/>
                              <a:gd name="connsiteY186" fmla="*/ 237631 h 510380"/>
                              <a:gd name="connsiteX187" fmla="*/ 1662078 w 2039734"/>
                              <a:gd name="connsiteY187" fmla="*/ 248219 h 510380"/>
                              <a:gd name="connsiteX188" fmla="*/ 1680621 w 2039734"/>
                              <a:gd name="connsiteY188" fmla="*/ 259036 h 510380"/>
                              <a:gd name="connsiteX189" fmla="*/ 1699112 w 2039734"/>
                              <a:gd name="connsiteY189" fmla="*/ 270098 h 510380"/>
                              <a:gd name="connsiteX190" fmla="*/ 1717567 w 2039734"/>
                              <a:gd name="connsiteY190" fmla="*/ 281406 h 510380"/>
                              <a:gd name="connsiteX191" fmla="*/ 1735987 w 2039734"/>
                              <a:gd name="connsiteY191" fmla="*/ 292960 h 510380"/>
                              <a:gd name="connsiteX192" fmla="*/ 1754354 w 2039734"/>
                              <a:gd name="connsiteY192" fmla="*/ 304725 h 510380"/>
                              <a:gd name="connsiteX193" fmla="*/ 1772687 w 2039734"/>
                              <a:gd name="connsiteY193" fmla="*/ 316736 h 510380"/>
                              <a:gd name="connsiteX194" fmla="*/ 1791002 w 2039734"/>
                              <a:gd name="connsiteY194" fmla="*/ 329010 h 510380"/>
                              <a:gd name="connsiteX195" fmla="*/ 1809229 w 2039734"/>
                              <a:gd name="connsiteY195" fmla="*/ 341529 h 510380"/>
                              <a:gd name="connsiteX196" fmla="*/ 1827456 w 2039734"/>
                              <a:gd name="connsiteY196" fmla="*/ 354278 h 510380"/>
                              <a:gd name="connsiteX197" fmla="*/ 1845630 w 2039734"/>
                              <a:gd name="connsiteY197" fmla="*/ 367254 h 510380"/>
                              <a:gd name="connsiteX198" fmla="*/ 1863787 w 2039734"/>
                              <a:gd name="connsiteY198" fmla="*/ 380476 h 510380"/>
                              <a:gd name="connsiteX199" fmla="*/ 1881873 w 2039734"/>
                              <a:gd name="connsiteY199" fmla="*/ 393944 h 510380"/>
                              <a:gd name="connsiteX200" fmla="*/ 1899942 w 2039734"/>
                              <a:gd name="connsiteY200" fmla="*/ 407675 h 510380"/>
                              <a:gd name="connsiteX201" fmla="*/ 1917959 w 2039734"/>
                              <a:gd name="connsiteY201" fmla="*/ 421600 h 510380"/>
                              <a:gd name="connsiteX202" fmla="*/ 1935957 w 2039734"/>
                              <a:gd name="connsiteY202" fmla="*/ 435806 h 510380"/>
                              <a:gd name="connsiteX203" fmla="*/ 1953886 w 2039734"/>
                              <a:gd name="connsiteY203" fmla="*/ 450239 h 510380"/>
                              <a:gd name="connsiteX204" fmla="*/ 1971779 w 2039734"/>
                              <a:gd name="connsiteY204" fmla="*/ 464919 h 510380"/>
                              <a:gd name="connsiteX205" fmla="*/ 1989672 w 2039734"/>
                              <a:gd name="connsiteY205" fmla="*/ 479827 h 510380"/>
                              <a:gd name="connsiteX206" fmla="*/ 2007478 w 2039734"/>
                              <a:gd name="connsiteY206" fmla="*/ 494998 h 510380"/>
                              <a:gd name="connsiteX207" fmla="*/ 2025266 w 2039734"/>
                              <a:gd name="connsiteY207" fmla="*/ 510380 h 510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Lst>
                            <a:rect l="l" t="t" r="r" b="b"/>
                            <a:pathLst>
                              <a:path w="2039734" h="510380">
                                <a:moveTo>
                                  <a:pt x="2039735" y="493488"/>
                                </a:moveTo>
                                <a:lnTo>
                                  <a:pt x="2022018" y="478721"/>
                                </a:lnTo>
                                <a:lnTo>
                                  <a:pt x="2004265" y="464164"/>
                                </a:lnTo>
                                <a:lnTo>
                                  <a:pt x="1986477" y="449835"/>
                                </a:lnTo>
                                <a:lnTo>
                                  <a:pt x="1968636" y="435735"/>
                                </a:lnTo>
                                <a:lnTo>
                                  <a:pt x="1950760" y="421828"/>
                                </a:lnTo>
                                <a:lnTo>
                                  <a:pt x="1932867" y="408185"/>
                                </a:lnTo>
                                <a:lnTo>
                                  <a:pt x="1914921" y="394769"/>
                                </a:lnTo>
                                <a:lnTo>
                                  <a:pt x="1896957" y="381547"/>
                                </a:lnTo>
                                <a:lnTo>
                                  <a:pt x="1878941" y="368553"/>
                                </a:lnTo>
                                <a:lnTo>
                                  <a:pt x="1860872" y="355805"/>
                                </a:lnTo>
                                <a:lnTo>
                                  <a:pt x="1842785" y="343268"/>
                                </a:lnTo>
                                <a:lnTo>
                                  <a:pt x="1824681" y="330959"/>
                                </a:lnTo>
                                <a:lnTo>
                                  <a:pt x="1806507" y="318878"/>
                                </a:lnTo>
                                <a:lnTo>
                                  <a:pt x="1788298" y="307008"/>
                                </a:lnTo>
                                <a:lnTo>
                                  <a:pt x="1770071" y="295366"/>
                                </a:lnTo>
                                <a:lnTo>
                                  <a:pt x="1751808" y="283970"/>
                                </a:lnTo>
                                <a:lnTo>
                                  <a:pt x="1733494" y="272785"/>
                                </a:lnTo>
                                <a:lnTo>
                                  <a:pt x="1715144" y="261828"/>
                                </a:lnTo>
                                <a:lnTo>
                                  <a:pt x="1696759" y="251081"/>
                                </a:lnTo>
                                <a:lnTo>
                                  <a:pt x="1678356" y="240581"/>
                                </a:lnTo>
                                <a:lnTo>
                                  <a:pt x="1659883" y="230291"/>
                                </a:lnTo>
                                <a:lnTo>
                                  <a:pt x="1641393" y="220229"/>
                                </a:lnTo>
                                <a:lnTo>
                                  <a:pt x="1622885" y="210396"/>
                                </a:lnTo>
                                <a:lnTo>
                                  <a:pt x="1604289" y="200791"/>
                                </a:lnTo>
                                <a:lnTo>
                                  <a:pt x="1585711" y="191397"/>
                                </a:lnTo>
                                <a:lnTo>
                                  <a:pt x="1567063" y="182231"/>
                                </a:lnTo>
                                <a:lnTo>
                                  <a:pt x="1548379" y="173276"/>
                                </a:lnTo>
                                <a:lnTo>
                                  <a:pt x="1529660" y="164584"/>
                                </a:lnTo>
                                <a:lnTo>
                                  <a:pt x="1510924" y="156103"/>
                                </a:lnTo>
                                <a:lnTo>
                                  <a:pt x="1492135" y="147815"/>
                                </a:lnTo>
                                <a:lnTo>
                                  <a:pt x="1473329" y="139772"/>
                                </a:lnTo>
                                <a:lnTo>
                                  <a:pt x="1454470" y="131976"/>
                                </a:lnTo>
                                <a:lnTo>
                                  <a:pt x="1435575" y="124390"/>
                                </a:lnTo>
                                <a:lnTo>
                                  <a:pt x="1416628" y="117016"/>
                                </a:lnTo>
                                <a:lnTo>
                                  <a:pt x="1397664" y="109869"/>
                                </a:lnTo>
                                <a:lnTo>
                                  <a:pt x="1378664" y="102951"/>
                                </a:lnTo>
                                <a:lnTo>
                                  <a:pt x="1359594" y="96278"/>
                                </a:lnTo>
                                <a:lnTo>
                                  <a:pt x="1340524" y="89799"/>
                                </a:lnTo>
                                <a:lnTo>
                                  <a:pt x="1321419" y="83547"/>
                                </a:lnTo>
                                <a:lnTo>
                                  <a:pt x="1302262" y="77560"/>
                                </a:lnTo>
                                <a:lnTo>
                                  <a:pt x="1283069" y="71765"/>
                                </a:lnTo>
                                <a:lnTo>
                                  <a:pt x="1263823" y="66199"/>
                                </a:lnTo>
                                <a:lnTo>
                                  <a:pt x="1244578" y="60843"/>
                                </a:lnTo>
                                <a:lnTo>
                                  <a:pt x="1225280" y="55733"/>
                                </a:lnTo>
                                <a:lnTo>
                                  <a:pt x="1205929" y="50852"/>
                                </a:lnTo>
                                <a:lnTo>
                                  <a:pt x="1186578" y="46164"/>
                                </a:lnTo>
                                <a:lnTo>
                                  <a:pt x="1167157" y="41721"/>
                                </a:lnTo>
                                <a:lnTo>
                                  <a:pt x="1147719" y="37507"/>
                                </a:lnTo>
                                <a:lnTo>
                                  <a:pt x="1128227" y="33503"/>
                                </a:lnTo>
                                <a:lnTo>
                                  <a:pt x="1108718" y="29745"/>
                                </a:lnTo>
                                <a:lnTo>
                                  <a:pt x="1089157" y="26198"/>
                                </a:lnTo>
                                <a:lnTo>
                                  <a:pt x="1069560" y="22897"/>
                                </a:lnTo>
                                <a:lnTo>
                                  <a:pt x="1049928" y="19789"/>
                                </a:lnTo>
                                <a:lnTo>
                                  <a:pt x="1030262" y="16910"/>
                                </a:lnTo>
                                <a:lnTo>
                                  <a:pt x="1010542" y="14258"/>
                                </a:lnTo>
                                <a:lnTo>
                                  <a:pt x="990803" y="11853"/>
                                </a:lnTo>
                                <a:lnTo>
                                  <a:pt x="971020" y="9675"/>
                                </a:lnTo>
                                <a:lnTo>
                                  <a:pt x="951213" y="7673"/>
                                </a:lnTo>
                                <a:lnTo>
                                  <a:pt x="931360" y="5935"/>
                                </a:lnTo>
                                <a:lnTo>
                                  <a:pt x="911466" y="4425"/>
                                </a:lnTo>
                                <a:lnTo>
                                  <a:pt x="891545" y="3126"/>
                                </a:lnTo>
                                <a:lnTo>
                                  <a:pt x="871583" y="2072"/>
                                </a:lnTo>
                                <a:lnTo>
                                  <a:pt x="851591" y="1211"/>
                                </a:lnTo>
                                <a:lnTo>
                                  <a:pt x="831559" y="597"/>
                                </a:lnTo>
                                <a:lnTo>
                                  <a:pt x="811485" y="193"/>
                                </a:lnTo>
                                <a:lnTo>
                                  <a:pt x="791360" y="0"/>
                                </a:lnTo>
                                <a:lnTo>
                                  <a:pt x="771212" y="70"/>
                                </a:lnTo>
                                <a:lnTo>
                                  <a:pt x="751046" y="351"/>
                                </a:lnTo>
                                <a:lnTo>
                                  <a:pt x="730835" y="843"/>
                                </a:lnTo>
                                <a:lnTo>
                                  <a:pt x="710576" y="1563"/>
                                </a:lnTo>
                                <a:lnTo>
                                  <a:pt x="690272" y="2528"/>
                                </a:lnTo>
                                <a:lnTo>
                                  <a:pt x="669943" y="3705"/>
                                </a:lnTo>
                                <a:lnTo>
                                  <a:pt x="649570" y="5092"/>
                                </a:lnTo>
                                <a:lnTo>
                                  <a:pt x="629178" y="6725"/>
                                </a:lnTo>
                                <a:lnTo>
                                  <a:pt x="608735" y="8587"/>
                                </a:lnTo>
                                <a:lnTo>
                                  <a:pt x="588250" y="10641"/>
                                </a:lnTo>
                                <a:lnTo>
                                  <a:pt x="567742" y="12959"/>
                                </a:lnTo>
                                <a:lnTo>
                                  <a:pt x="547188" y="15487"/>
                                </a:lnTo>
                                <a:lnTo>
                                  <a:pt x="526612" y="18227"/>
                                </a:lnTo>
                                <a:lnTo>
                                  <a:pt x="505995" y="21194"/>
                                </a:lnTo>
                                <a:lnTo>
                                  <a:pt x="485323" y="24408"/>
                                </a:lnTo>
                                <a:lnTo>
                                  <a:pt x="464638" y="27832"/>
                                </a:lnTo>
                                <a:lnTo>
                                  <a:pt x="443904" y="31466"/>
                                </a:lnTo>
                                <a:lnTo>
                                  <a:pt x="423123" y="35347"/>
                                </a:lnTo>
                                <a:lnTo>
                                  <a:pt x="402320" y="39438"/>
                                </a:lnTo>
                                <a:lnTo>
                                  <a:pt x="381477" y="43758"/>
                                </a:lnTo>
                                <a:lnTo>
                                  <a:pt x="360581" y="48306"/>
                                </a:lnTo>
                                <a:lnTo>
                                  <a:pt x="339669" y="53082"/>
                                </a:lnTo>
                                <a:lnTo>
                                  <a:pt x="318725" y="58086"/>
                                </a:lnTo>
                                <a:lnTo>
                                  <a:pt x="297720" y="63301"/>
                                </a:lnTo>
                                <a:lnTo>
                                  <a:pt x="276698" y="68745"/>
                                </a:lnTo>
                                <a:lnTo>
                                  <a:pt x="255646" y="74434"/>
                                </a:lnTo>
                                <a:lnTo>
                                  <a:pt x="234546" y="80316"/>
                                </a:lnTo>
                                <a:lnTo>
                                  <a:pt x="213407" y="86445"/>
                                </a:lnTo>
                                <a:lnTo>
                                  <a:pt x="192216" y="92784"/>
                                </a:lnTo>
                                <a:lnTo>
                                  <a:pt x="171008" y="99351"/>
                                </a:lnTo>
                                <a:lnTo>
                                  <a:pt x="149752" y="106146"/>
                                </a:lnTo>
                                <a:lnTo>
                                  <a:pt x="128475" y="113170"/>
                                </a:lnTo>
                                <a:lnTo>
                                  <a:pt x="107155" y="120422"/>
                                </a:lnTo>
                                <a:lnTo>
                                  <a:pt x="85808" y="127885"/>
                                </a:lnTo>
                                <a:lnTo>
                                  <a:pt x="64396" y="135576"/>
                                </a:lnTo>
                                <a:lnTo>
                                  <a:pt x="42985" y="143495"/>
                                </a:lnTo>
                                <a:lnTo>
                                  <a:pt x="21499" y="151643"/>
                                </a:lnTo>
                                <a:lnTo>
                                  <a:pt x="0" y="160018"/>
                                </a:lnTo>
                                <a:lnTo>
                                  <a:pt x="8350" y="180615"/>
                                </a:lnTo>
                                <a:lnTo>
                                  <a:pt x="30103" y="171695"/>
                                </a:lnTo>
                                <a:lnTo>
                                  <a:pt x="51833" y="163003"/>
                                </a:lnTo>
                                <a:lnTo>
                                  <a:pt x="73518" y="154557"/>
                                </a:lnTo>
                                <a:lnTo>
                                  <a:pt x="95155" y="146340"/>
                                </a:lnTo>
                                <a:lnTo>
                                  <a:pt x="116752" y="138368"/>
                                </a:lnTo>
                                <a:lnTo>
                                  <a:pt x="138325" y="130659"/>
                                </a:lnTo>
                                <a:lnTo>
                                  <a:pt x="159852" y="123161"/>
                                </a:lnTo>
                                <a:lnTo>
                                  <a:pt x="181333" y="115927"/>
                                </a:lnTo>
                                <a:lnTo>
                                  <a:pt x="202791" y="108903"/>
                                </a:lnTo>
                                <a:lnTo>
                                  <a:pt x="224203" y="102160"/>
                                </a:lnTo>
                                <a:lnTo>
                                  <a:pt x="245568" y="95646"/>
                                </a:lnTo>
                                <a:lnTo>
                                  <a:pt x="266893" y="89342"/>
                                </a:lnTo>
                                <a:lnTo>
                                  <a:pt x="288172" y="83301"/>
                                </a:lnTo>
                                <a:lnTo>
                                  <a:pt x="309426" y="77507"/>
                                </a:lnTo>
                                <a:lnTo>
                                  <a:pt x="330634" y="71941"/>
                                </a:lnTo>
                                <a:lnTo>
                                  <a:pt x="351820" y="66620"/>
                                </a:lnTo>
                                <a:lnTo>
                                  <a:pt x="372941" y="61545"/>
                                </a:lnTo>
                                <a:lnTo>
                                  <a:pt x="394041" y="56699"/>
                                </a:lnTo>
                                <a:lnTo>
                                  <a:pt x="415086" y="52116"/>
                                </a:lnTo>
                                <a:lnTo>
                                  <a:pt x="436116" y="47761"/>
                                </a:lnTo>
                                <a:lnTo>
                                  <a:pt x="457075" y="43653"/>
                                </a:lnTo>
                                <a:lnTo>
                                  <a:pt x="478017" y="39772"/>
                                </a:lnTo>
                                <a:lnTo>
                                  <a:pt x="498908" y="36155"/>
                                </a:lnTo>
                                <a:lnTo>
                                  <a:pt x="519779" y="32766"/>
                                </a:lnTo>
                                <a:lnTo>
                                  <a:pt x="540582" y="29623"/>
                                </a:lnTo>
                                <a:lnTo>
                                  <a:pt x="561362" y="26690"/>
                                </a:lnTo>
                                <a:lnTo>
                                  <a:pt x="582120" y="24056"/>
                                </a:lnTo>
                                <a:lnTo>
                                  <a:pt x="602807" y="21598"/>
                                </a:lnTo>
                                <a:lnTo>
                                  <a:pt x="623471" y="19438"/>
                                </a:lnTo>
                                <a:lnTo>
                                  <a:pt x="644093" y="17489"/>
                                </a:lnTo>
                                <a:lnTo>
                                  <a:pt x="664670" y="15768"/>
                                </a:lnTo>
                                <a:lnTo>
                                  <a:pt x="685201" y="14311"/>
                                </a:lnTo>
                                <a:lnTo>
                                  <a:pt x="705709" y="13082"/>
                                </a:lnTo>
                                <a:lnTo>
                                  <a:pt x="726169" y="12098"/>
                                </a:lnTo>
                                <a:lnTo>
                                  <a:pt x="746584" y="11361"/>
                                </a:lnTo>
                                <a:lnTo>
                                  <a:pt x="766981" y="10852"/>
                                </a:lnTo>
                                <a:lnTo>
                                  <a:pt x="787333" y="10606"/>
                                </a:lnTo>
                                <a:lnTo>
                                  <a:pt x="807638" y="10571"/>
                                </a:lnTo>
                                <a:lnTo>
                                  <a:pt x="827896" y="10799"/>
                                </a:lnTo>
                                <a:lnTo>
                                  <a:pt x="848130" y="11256"/>
                                </a:lnTo>
                                <a:lnTo>
                                  <a:pt x="868320" y="11975"/>
                                </a:lnTo>
                                <a:lnTo>
                                  <a:pt x="888468" y="12906"/>
                                </a:lnTo>
                                <a:lnTo>
                                  <a:pt x="908569" y="14118"/>
                                </a:lnTo>
                                <a:lnTo>
                                  <a:pt x="928643" y="15540"/>
                                </a:lnTo>
                                <a:lnTo>
                                  <a:pt x="948675" y="17191"/>
                                </a:lnTo>
                                <a:lnTo>
                                  <a:pt x="968667" y="19105"/>
                                </a:lnTo>
                                <a:lnTo>
                                  <a:pt x="988606" y="21264"/>
                                </a:lnTo>
                                <a:lnTo>
                                  <a:pt x="1008523" y="23635"/>
                                </a:lnTo>
                                <a:lnTo>
                                  <a:pt x="1028400" y="26269"/>
                                </a:lnTo>
                                <a:lnTo>
                                  <a:pt x="1048225" y="29148"/>
                                </a:lnTo>
                                <a:lnTo>
                                  <a:pt x="1068015" y="32257"/>
                                </a:lnTo>
                                <a:lnTo>
                                  <a:pt x="1087770" y="35610"/>
                                </a:lnTo>
                                <a:lnTo>
                                  <a:pt x="1107489" y="39210"/>
                                </a:lnTo>
                                <a:lnTo>
                                  <a:pt x="1127156" y="43038"/>
                                </a:lnTo>
                                <a:lnTo>
                                  <a:pt x="1146805" y="47112"/>
                                </a:lnTo>
                                <a:lnTo>
                                  <a:pt x="1166385" y="51431"/>
                                </a:lnTo>
                                <a:lnTo>
                                  <a:pt x="1185946" y="55979"/>
                                </a:lnTo>
                                <a:lnTo>
                                  <a:pt x="1205472" y="60773"/>
                                </a:lnTo>
                                <a:lnTo>
                                  <a:pt x="1224946" y="65830"/>
                                </a:lnTo>
                                <a:lnTo>
                                  <a:pt x="1244385" y="71098"/>
                                </a:lnTo>
                                <a:lnTo>
                                  <a:pt x="1263788" y="76629"/>
                                </a:lnTo>
                                <a:lnTo>
                                  <a:pt x="1283139" y="82406"/>
                                </a:lnTo>
                                <a:lnTo>
                                  <a:pt x="1302472" y="88394"/>
                                </a:lnTo>
                                <a:lnTo>
                                  <a:pt x="1321753" y="94645"/>
                                </a:lnTo>
                                <a:lnTo>
                                  <a:pt x="1340999" y="101124"/>
                                </a:lnTo>
                                <a:lnTo>
                                  <a:pt x="1360191" y="107849"/>
                                </a:lnTo>
                                <a:lnTo>
                                  <a:pt x="1379367" y="114821"/>
                                </a:lnTo>
                                <a:lnTo>
                                  <a:pt x="1398489" y="122038"/>
                                </a:lnTo>
                                <a:lnTo>
                                  <a:pt x="1417577" y="129483"/>
                                </a:lnTo>
                                <a:lnTo>
                                  <a:pt x="1436611" y="137156"/>
                                </a:lnTo>
                                <a:lnTo>
                                  <a:pt x="1455628" y="145093"/>
                                </a:lnTo>
                                <a:lnTo>
                                  <a:pt x="1474593" y="153276"/>
                                </a:lnTo>
                                <a:lnTo>
                                  <a:pt x="1493522" y="161669"/>
                                </a:lnTo>
                                <a:lnTo>
                                  <a:pt x="1512399" y="170343"/>
                                </a:lnTo>
                                <a:lnTo>
                                  <a:pt x="1531258" y="179211"/>
                                </a:lnTo>
                                <a:lnTo>
                                  <a:pt x="1550065" y="188359"/>
                                </a:lnTo>
                                <a:lnTo>
                                  <a:pt x="1568819" y="197718"/>
                                </a:lnTo>
                                <a:lnTo>
                                  <a:pt x="1587572" y="207341"/>
                                </a:lnTo>
                                <a:lnTo>
                                  <a:pt x="1606238" y="217192"/>
                                </a:lnTo>
                                <a:lnTo>
                                  <a:pt x="1624887" y="227306"/>
                                </a:lnTo>
                                <a:lnTo>
                                  <a:pt x="1643500" y="237631"/>
                                </a:lnTo>
                                <a:lnTo>
                                  <a:pt x="1662078" y="248219"/>
                                </a:lnTo>
                                <a:lnTo>
                                  <a:pt x="1680621" y="259036"/>
                                </a:lnTo>
                                <a:lnTo>
                                  <a:pt x="1699112" y="270098"/>
                                </a:lnTo>
                                <a:lnTo>
                                  <a:pt x="1717567" y="281406"/>
                                </a:lnTo>
                                <a:lnTo>
                                  <a:pt x="1735987" y="292960"/>
                                </a:lnTo>
                                <a:lnTo>
                                  <a:pt x="1754354" y="304725"/>
                                </a:lnTo>
                                <a:lnTo>
                                  <a:pt x="1772687" y="316736"/>
                                </a:lnTo>
                                <a:lnTo>
                                  <a:pt x="1791002" y="329010"/>
                                </a:lnTo>
                                <a:lnTo>
                                  <a:pt x="1809229" y="341529"/>
                                </a:lnTo>
                                <a:lnTo>
                                  <a:pt x="1827456" y="354278"/>
                                </a:lnTo>
                                <a:lnTo>
                                  <a:pt x="1845630" y="367254"/>
                                </a:lnTo>
                                <a:lnTo>
                                  <a:pt x="1863787" y="380476"/>
                                </a:lnTo>
                                <a:lnTo>
                                  <a:pt x="1881873" y="393944"/>
                                </a:lnTo>
                                <a:lnTo>
                                  <a:pt x="1899942" y="407675"/>
                                </a:lnTo>
                                <a:lnTo>
                                  <a:pt x="1917959" y="421600"/>
                                </a:lnTo>
                                <a:lnTo>
                                  <a:pt x="1935957" y="435806"/>
                                </a:lnTo>
                                <a:lnTo>
                                  <a:pt x="1953886" y="450239"/>
                                </a:lnTo>
                                <a:lnTo>
                                  <a:pt x="1971779" y="464919"/>
                                </a:lnTo>
                                <a:lnTo>
                                  <a:pt x="1989672" y="479827"/>
                                </a:lnTo>
                                <a:lnTo>
                                  <a:pt x="2007478" y="494998"/>
                                </a:lnTo>
                                <a:lnTo>
                                  <a:pt x="2025266" y="51038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3" name="Freeform: Shape 2613"/>
                        <wps:cNvSpPr/>
                        <wps:spPr>
                          <a:xfrm>
                            <a:off x="1411667" y="768032"/>
                            <a:ext cx="1392112" cy="1906573"/>
                          </a:xfrm>
                          <a:custGeom>
                            <a:avLst/>
                            <a:gdLst>
                              <a:gd name="connsiteX0" fmla="*/ 1392113 w 1392112"/>
                              <a:gd name="connsiteY0" fmla="*/ 1889682 h 1906573"/>
                              <a:gd name="connsiteX1" fmla="*/ 1375712 w 1392112"/>
                              <a:gd name="connsiteY1" fmla="*/ 1875845 h 1906573"/>
                              <a:gd name="connsiteX2" fmla="*/ 1359382 w 1392112"/>
                              <a:gd name="connsiteY2" fmla="*/ 1861938 h 1906573"/>
                              <a:gd name="connsiteX3" fmla="*/ 1343122 w 1392112"/>
                              <a:gd name="connsiteY3" fmla="*/ 1847978 h 1906573"/>
                              <a:gd name="connsiteX4" fmla="*/ 1326967 w 1392112"/>
                              <a:gd name="connsiteY4" fmla="*/ 1833948 h 1906573"/>
                              <a:gd name="connsiteX5" fmla="*/ 1310847 w 1392112"/>
                              <a:gd name="connsiteY5" fmla="*/ 1819866 h 1906573"/>
                              <a:gd name="connsiteX6" fmla="*/ 1294815 w 1392112"/>
                              <a:gd name="connsiteY6" fmla="*/ 1805730 h 1906573"/>
                              <a:gd name="connsiteX7" fmla="*/ 1278888 w 1392112"/>
                              <a:gd name="connsiteY7" fmla="*/ 1791577 h 1906573"/>
                              <a:gd name="connsiteX8" fmla="*/ 1262997 w 1392112"/>
                              <a:gd name="connsiteY8" fmla="*/ 1777337 h 1906573"/>
                              <a:gd name="connsiteX9" fmla="*/ 1247210 w 1392112"/>
                              <a:gd name="connsiteY9" fmla="*/ 1763026 h 1906573"/>
                              <a:gd name="connsiteX10" fmla="*/ 1231494 w 1392112"/>
                              <a:gd name="connsiteY10" fmla="*/ 1748680 h 1906573"/>
                              <a:gd name="connsiteX11" fmla="*/ 1215831 w 1392112"/>
                              <a:gd name="connsiteY11" fmla="*/ 1734281 h 1906573"/>
                              <a:gd name="connsiteX12" fmla="*/ 1200256 w 1392112"/>
                              <a:gd name="connsiteY12" fmla="*/ 1719812 h 1906573"/>
                              <a:gd name="connsiteX13" fmla="*/ 1184750 w 1392112"/>
                              <a:gd name="connsiteY13" fmla="*/ 1705308 h 1906573"/>
                              <a:gd name="connsiteX14" fmla="*/ 1169333 w 1392112"/>
                              <a:gd name="connsiteY14" fmla="*/ 1690752 h 1906573"/>
                              <a:gd name="connsiteX15" fmla="*/ 1153968 w 1392112"/>
                              <a:gd name="connsiteY15" fmla="*/ 1676125 h 1906573"/>
                              <a:gd name="connsiteX16" fmla="*/ 1138691 w 1392112"/>
                              <a:gd name="connsiteY16" fmla="*/ 1661463 h 1906573"/>
                              <a:gd name="connsiteX17" fmla="*/ 1123502 w 1392112"/>
                              <a:gd name="connsiteY17" fmla="*/ 1646730 h 1906573"/>
                              <a:gd name="connsiteX18" fmla="*/ 1108348 w 1392112"/>
                              <a:gd name="connsiteY18" fmla="*/ 1631945 h 1906573"/>
                              <a:gd name="connsiteX19" fmla="*/ 1093299 w 1392112"/>
                              <a:gd name="connsiteY19" fmla="*/ 1617125 h 1906573"/>
                              <a:gd name="connsiteX20" fmla="*/ 1078338 w 1392112"/>
                              <a:gd name="connsiteY20" fmla="*/ 1602235 h 1906573"/>
                              <a:gd name="connsiteX21" fmla="*/ 1063430 w 1392112"/>
                              <a:gd name="connsiteY21" fmla="*/ 1587292 h 1906573"/>
                              <a:gd name="connsiteX22" fmla="*/ 1048592 w 1392112"/>
                              <a:gd name="connsiteY22" fmla="*/ 1572279 h 1906573"/>
                              <a:gd name="connsiteX23" fmla="*/ 1033842 w 1392112"/>
                              <a:gd name="connsiteY23" fmla="*/ 1557230 h 1906573"/>
                              <a:gd name="connsiteX24" fmla="*/ 1019162 w 1392112"/>
                              <a:gd name="connsiteY24" fmla="*/ 1542129 h 1906573"/>
                              <a:gd name="connsiteX25" fmla="*/ 1004570 w 1392112"/>
                              <a:gd name="connsiteY25" fmla="*/ 1526958 h 1906573"/>
                              <a:gd name="connsiteX26" fmla="*/ 990030 w 1392112"/>
                              <a:gd name="connsiteY26" fmla="*/ 1511751 h 1906573"/>
                              <a:gd name="connsiteX27" fmla="*/ 975579 w 1392112"/>
                              <a:gd name="connsiteY27" fmla="*/ 1496475 h 1906573"/>
                              <a:gd name="connsiteX28" fmla="*/ 961197 w 1392112"/>
                              <a:gd name="connsiteY28" fmla="*/ 1481146 h 1906573"/>
                              <a:gd name="connsiteX29" fmla="*/ 946904 w 1392112"/>
                              <a:gd name="connsiteY29" fmla="*/ 1465781 h 1906573"/>
                              <a:gd name="connsiteX30" fmla="*/ 932680 w 1392112"/>
                              <a:gd name="connsiteY30" fmla="*/ 1450346 h 1906573"/>
                              <a:gd name="connsiteX31" fmla="*/ 918510 w 1392112"/>
                              <a:gd name="connsiteY31" fmla="*/ 1434859 h 1906573"/>
                              <a:gd name="connsiteX32" fmla="*/ 904427 w 1392112"/>
                              <a:gd name="connsiteY32" fmla="*/ 1419302 h 1906573"/>
                              <a:gd name="connsiteX33" fmla="*/ 890414 w 1392112"/>
                              <a:gd name="connsiteY33" fmla="*/ 1403709 h 1906573"/>
                              <a:gd name="connsiteX34" fmla="*/ 876489 w 1392112"/>
                              <a:gd name="connsiteY34" fmla="*/ 1388081 h 1906573"/>
                              <a:gd name="connsiteX35" fmla="*/ 862635 w 1392112"/>
                              <a:gd name="connsiteY35" fmla="*/ 1372365 h 1906573"/>
                              <a:gd name="connsiteX36" fmla="*/ 848868 w 1392112"/>
                              <a:gd name="connsiteY36" fmla="*/ 1356615 h 1906573"/>
                              <a:gd name="connsiteX37" fmla="*/ 835171 w 1392112"/>
                              <a:gd name="connsiteY37" fmla="*/ 1340794 h 1906573"/>
                              <a:gd name="connsiteX38" fmla="*/ 821510 w 1392112"/>
                              <a:gd name="connsiteY38" fmla="*/ 1324920 h 1906573"/>
                              <a:gd name="connsiteX39" fmla="*/ 807989 w 1392112"/>
                              <a:gd name="connsiteY39" fmla="*/ 1309011 h 1906573"/>
                              <a:gd name="connsiteX40" fmla="*/ 794485 w 1392112"/>
                              <a:gd name="connsiteY40" fmla="*/ 1293032 h 1906573"/>
                              <a:gd name="connsiteX41" fmla="*/ 781087 w 1392112"/>
                              <a:gd name="connsiteY41" fmla="*/ 1277001 h 1906573"/>
                              <a:gd name="connsiteX42" fmla="*/ 767759 w 1392112"/>
                              <a:gd name="connsiteY42" fmla="*/ 1260916 h 1906573"/>
                              <a:gd name="connsiteX43" fmla="*/ 754484 w 1392112"/>
                              <a:gd name="connsiteY43" fmla="*/ 1244762 h 1906573"/>
                              <a:gd name="connsiteX44" fmla="*/ 741314 w 1392112"/>
                              <a:gd name="connsiteY44" fmla="*/ 1228589 h 1906573"/>
                              <a:gd name="connsiteX45" fmla="*/ 728215 w 1392112"/>
                              <a:gd name="connsiteY45" fmla="*/ 1212330 h 1906573"/>
                              <a:gd name="connsiteX46" fmla="*/ 715168 w 1392112"/>
                              <a:gd name="connsiteY46" fmla="*/ 1196034 h 1906573"/>
                              <a:gd name="connsiteX47" fmla="*/ 702226 w 1392112"/>
                              <a:gd name="connsiteY47" fmla="*/ 1179669 h 1906573"/>
                              <a:gd name="connsiteX48" fmla="*/ 689338 w 1392112"/>
                              <a:gd name="connsiteY48" fmla="*/ 1163269 h 1906573"/>
                              <a:gd name="connsiteX49" fmla="*/ 676537 w 1392112"/>
                              <a:gd name="connsiteY49" fmla="*/ 1146798 h 1906573"/>
                              <a:gd name="connsiteX50" fmla="*/ 663788 w 1392112"/>
                              <a:gd name="connsiteY50" fmla="*/ 1130292 h 1906573"/>
                              <a:gd name="connsiteX51" fmla="*/ 651128 w 1392112"/>
                              <a:gd name="connsiteY51" fmla="*/ 1113716 h 1906573"/>
                              <a:gd name="connsiteX52" fmla="*/ 638555 w 1392112"/>
                              <a:gd name="connsiteY52" fmla="*/ 1097070 h 1906573"/>
                              <a:gd name="connsiteX53" fmla="*/ 626052 w 1392112"/>
                              <a:gd name="connsiteY53" fmla="*/ 1080389 h 1906573"/>
                              <a:gd name="connsiteX54" fmla="*/ 613603 w 1392112"/>
                              <a:gd name="connsiteY54" fmla="*/ 1063672 h 1906573"/>
                              <a:gd name="connsiteX55" fmla="*/ 601240 w 1392112"/>
                              <a:gd name="connsiteY55" fmla="*/ 1046868 h 1906573"/>
                              <a:gd name="connsiteX56" fmla="*/ 588984 w 1392112"/>
                              <a:gd name="connsiteY56" fmla="*/ 1030028 h 1906573"/>
                              <a:gd name="connsiteX57" fmla="*/ 576762 w 1392112"/>
                              <a:gd name="connsiteY57" fmla="*/ 1013119 h 1906573"/>
                              <a:gd name="connsiteX58" fmla="*/ 564628 w 1392112"/>
                              <a:gd name="connsiteY58" fmla="*/ 996174 h 1906573"/>
                              <a:gd name="connsiteX59" fmla="*/ 552565 w 1392112"/>
                              <a:gd name="connsiteY59" fmla="*/ 979169 h 1906573"/>
                              <a:gd name="connsiteX60" fmla="*/ 540589 w 1392112"/>
                              <a:gd name="connsiteY60" fmla="*/ 962103 h 1906573"/>
                              <a:gd name="connsiteX61" fmla="*/ 528684 w 1392112"/>
                              <a:gd name="connsiteY61" fmla="*/ 944992 h 1906573"/>
                              <a:gd name="connsiteX62" fmla="*/ 516848 w 1392112"/>
                              <a:gd name="connsiteY62" fmla="*/ 927812 h 1906573"/>
                              <a:gd name="connsiteX63" fmla="*/ 505066 w 1392112"/>
                              <a:gd name="connsiteY63" fmla="*/ 910589 h 1906573"/>
                              <a:gd name="connsiteX64" fmla="*/ 493389 w 1392112"/>
                              <a:gd name="connsiteY64" fmla="*/ 893316 h 1906573"/>
                              <a:gd name="connsiteX65" fmla="*/ 481782 w 1392112"/>
                              <a:gd name="connsiteY65" fmla="*/ 875978 h 1906573"/>
                              <a:gd name="connsiteX66" fmla="*/ 470262 w 1392112"/>
                              <a:gd name="connsiteY66" fmla="*/ 858594 h 1906573"/>
                              <a:gd name="connsiteX67" fmla="*/ 458778 w 1392112"/>
                              <a:gd name="connsiteY67" fmla="*/ 841142 h 1906573"/>
                              <a:gd name="connsiteX68" fmla="*/ 447400 w 1392112"/>
                              <a:gd name="connsiteY68" fmla="*/ 823648 h 1906573"/>
                              <a:gd name="connsiteX69" fmla="*/ 436091 w 1392112"/>
                              <a:gd name="connsiteY69" fmla="*/ 806103 h 1906573"/>
                              <a:gd name="connsiteX70" fmla="*/ 424853 w 1392112"/>
                              <a:gd name="connsiteY70" fmla="*/ 788492 h 1906573"/>
                              <a:gd name="connsiteX71" fmla="*/ 413685 w 1392112"/>
                              <a:gd name="connsiteY71" fmla="*/ 770836 h 1906573"/>
                              <a:gd name="connsiteX72" fmla="*/ 402622 w 1392112"/>
                              <a:gd name="connsiteY72" fmla="*/ 753117 h 1906573"/>
                              <a:gd name="connsiteX73" fmla="*/ 391595 w 1392112"/>
                              <a:gd name="connsiteY73" fmla="*/ 735345 h 1906573"/>
                              <a:gd name="connsiteX74" fmla="*/ 380673 w 1392112"/>
                              <a:gd name="connsiteY74" fmla="*/ 717531 h 1906573"/>
                              <a:gd name="connsiteX75" fmla="*/ 369803 w 1392112"/>
                              <a:gd name="connsiteY75" fmla="*/ 699651 h 1906573"/>
                              <a:gd name="connsiteX76" fmla="*/ 359022 w 1392112"/>
                              <a:gd name="connsiteY76" fmla="*/ 681721 h 1906573"/>
                              <a:gd name="connsiteX77" fmla="*/ 348293 w 1392112"/>
                              <a:gd name="connsiteY77" fmla="*/ 663730 h 1906573"/>
                              <a:gd name="connsiteX78" fmla="*/ 337658 w 1392112"/>
                              <a:gd name="connsiteY78" fmla="*/ 645691 h 1906573"/>
                              <a:gd name="connsiteX79" fmla="*/ 327107 w 1392112"/>
                              <a:gd name="connsiteY79" fmla="*/ 627606 h 1906573"/>
                              <a:gd name="connsiteX80" fmla="*/ 316606 w 1392112"/>
                              <a:gd name="connsiteY80" fmla="*/ 609452 h 1906573"/>
                              <a:gd name="connsiteX81" fmla="*/ 306193 w 1392112"/>
                              <a:gd name="connsiteY81" fmla="*/ 591250 h 1906573"/>
                              <a:gd name="connsiteX82" fmla="*/ 295873 w 1392112"/>
                              <a:gd name="connsiteY82" fmla="*/ 572986 h 1906573"/>
                              <a:gd name="connsiteX83" fmla="*/ 285592 w 1392112"/>
                              <a:gd name="connsiteY83" fmla="*/ 554675 h 1906573"/>
                              <a:gd name="connsiteX84" fmla="*/ 275411 w 1392112"/>
                              <a:gd name="connsiteY84" fmla="*/ 536317 h 1906573"/>
                              <a:gd name="connsiteX85" fmla="*/ 265311 w 1392112"/>
                              <a:gd name="connsiteY85" fmla="*/ 517890 h 1906573"/>
                              <a:gd name="connsiteX86" fmla="*/ 255263 w 1392112"/>
                              <a:gd name="connsiteY86" fmla="*/ 499418 h 1906573"/>
                              <a:gd name="connsiteX87" fmla="*/ 245303 w 1392112"/>
                              <a:gd name="connsiteY87" fmla="*/ 480880 h 1906573"/>
                              <a:gd name="connsiteX88" fmla="*/ 235410 w 1392112"/>
                              <a:gd name="connsiteY88" fmla="*/ 462297 h 1906573"/>
                              <a:gd name="connsiteX89" fmla="*/ 225589 w 1392112"/>
                              <a:gd name="connsiteY89" fmla="*/ 443669 h 1906573"/>
                              <a:gd name="connsiteX90" fmla="*/ 215854 w 1392112"/>
                              <a:gd name="connsiteY90" fmla="*/ 424975 h 1906573"/>
                              <a:gd name="connsiteX91" fmla="*/ 206189 w 1392112"/>
                              <a:gd name="connsiteY91" fmla="*/ 406229 h 1906573"/>
                              <a:gd name="connsiteX92" fmla="*/ 196615 w 1392112"/>
                              <a:gd name="connsiteY92" fmla="*/ 387421 h 1906573"/>
                              <a:gd name="connsiteX93" fmla="*/ 187082 w 1392112"/>
                              <a:gd name="connsiteY93" fmla="*/ 368564 h 1906573"/>
                              <a:gd name="connsiteX94" fmla="*/ 177649 w 1392112"/>
                              <a:gd name="connsiteY94" fmla="*/ 349668 h 1906573"/>
                              <a:gd name="connsiteX95" fmla="*/ 168297 w 1392112"/>
                              <a:gd name="connsiteY95" fmla="*/ 330697 h 1906573"/>
                              <a:gd name="connsiteX96" fmla="*/ 158995 w 1392112"/>
                              <a:gd name="connsiteY96" fmla="*/ 311686 h 1906573"/>
                              <a:gd name="connsiteX97" fmla="*/ 149782 w 1392112"/>
                              <a:gd name="connsiteY97" fmla="*/ 292604 h 1906573"/>
                              <a:gd name="connsiteX98" fmla="*/ 140638 w 1392112"/>
                              <a:gd name="connsiteY98" fmla="*/ 273475 h 1906573"/>
                              <a:gd name="connsiteX99" fmla="*/ 131581 w 1392112"/>
                              <a:gd name="connsiteY99" fmla="*/ 254307 h 1906573"/>
                              <a:gd name="connsiteX100" fmla="*/ 122599 w 1392112"/>
                              <a:gd name="connsiteY100" fmla="*/ 235064 h 1906573"/>
                              <a:gd name="connsiteX101" fmla="*/ 113675 w 1392112"/>
                              <a:gd name="connsiteY101" fmla="*/ 215778 h 1906573"/>
                              <a:gd name="connsiteX102" fmla="*/ 104827 w 1392112"/>
                              <a:gd name="connsiteY102" fmla="*/ 196424 h 1906573"/>
                              <a:gd name="connsiteX103" fmla="*/ 96065 w 1392112"/>
                              <a:gd name="connsiteY103" fmla="*/ 177030 h 1906573"/>
                              <a:gd name="connsiteX104" fmla="*/ 87372 w 1392112"/>
                              <a:gd name="connsiteY104" fmla="*/ 157583 h 1906573"/>
                              <a:gd name="connsiteX105" fmla="*/ 78751 w 1392112"/>
                              <a:gd name="connsiteY105" fmla="*/ 138073 h 1906573"/>
                              <a:gd name="connsiteX106" fmla="*/ 70215 w 1392112"/>
                              <a:gd name="connsiteY106" fmla="*/ 118517 h 1906573"/>
                              <a:gd name="connsiteX107" fmla="*/ 61755 w 1392112"/>
                              <a:gd name="connsiteY107" fmla="*/ 98891 h 1906573"/>
                              <a:gd name="connsiteX108" fmla="*/ 53352 w 1392112"/>
                              <a:gd name="connsiteY108" fmla="*/ 79223 h 1906573"/>
                              <a:gd name="connsiteX109" fmla="*/ 45048 w 1392112"/>
                              <a:gd name="connsiteY109" fmla="*/ 59505 h 1906573"/>
                              <a:gd name="connsiteX110" fmla="*/ 36807 w 1392112"/>
                              <a:gd name="connsiteY110" fmla="*/ 39721 h 1906573"/>
                              <a:gd name="connsiteX111" fmla="*/ 28637 w 1392112"/>
                              <a:gd name="connsiteY111" fmla="*/ 19898 h 1906573"/>
                              <a:gd name="connsiteX112" fmla="*/ 20531 w 1392112"/>
                              <a:gd name="connsiteY112" fmla="*/ 0 h 1906573"/>
                              <a:gd name="connsiteX113" fmla="*/ 1 w 1392112"/>
                              <a:gd name="connsiteY113" fmla="*/ 8536 h 1906573"/>
                              <a:gd name="connsiteX114" fmla="*/ 8466 w 1392112"/>
                              <a:gd name="connsiteY114" fmla="*/ 28272 h 1906573"/>
                              <a:gd name="connsiteX115" fmla="*/ 16979 w 1392112"/>
                              <a:gd name="connsiteY115" fmla="*/ 47962 h 1906573"/>
                              <a:gd name="connsiteX116" fmla="*/ 25578 w 1392112"/>
                              <a:gd name="connsiteY116" fmla="*/ 67588 h 1906573"/>
                              <a:gd name="connsiteX117" fmla="*/ 34247 w 1392112"/>
                              <a:gd name="connsiteY117" fmla="*/ 87191 h 1906573"/>
                              <a:gd name="connsiteX118" fmla="*/ 42985 w 1392112"/>
                              <a:gd name="connsiteY118" fmla="*/ 106724 h 1906573"/>
                              <a:gd name="connsiteX119" fmla="*/ 51793 w 1392112"/>
                              <a:gd name="connsiteY119" fmla="*/ 126211 h 1906573"/>
                              <a:gd name="connsiteX120" fmla="*/ 60666 w 1392112"/>
                              <a:gd name="connsiteY120" fmla="*/ 145636 h 1906573"/>
                              <a:gd name="connsiteX121" fmla="*/ 69606 w 1392112"/>
                              <a:gd name="connsiteY121" fmla="*/ 165030 h 1906573"/>
                              <a:gd name="connsiteX122" fmla="*/ 78617 w 1392112"/>
                              <a:gd name="connsiteY122" fmla="*/ 184361 h 1906573"/>
                              <a:gd name="connsiteX123" fmla="*/ 87692 w 1392112"/>
                              <a:gd name="connsiteY123" fmla="*/ 203650 h 1906573"/>
                              <a:gd name="connsiteX124" fmla="*/ 96835 w 1392112"/>
                              <a:gd name="connsiteY124" fmla="*/ 222888 h 1906573"/>
                              <a:gd name="connsiteX125" fmla="*/ 106049 w 1392112"/>
                              <a:gd name="connsiteY125" fmla="*/ 242057 h 1906573"/>
                              <a:gd name="connsiteX126" fmla="*/ 115333 w 1392112"/>
                              <a:gd name="connsiteY126" fmla="*/ 261185 h 1906573"/>
                              <a:gd name="connsiteX127" fmla="*/ 124703 w 1392112"/>
                              <a:gd name="connsiteY127" fmla="*/ 280267 h 1906573"/>
                              <a:gd name="connsiteX128" fmla="*/ 134118 w 1392112"/>
                              <a:gd name="connsiteY128" fmla="*/ 299303 h 1906573"/>
                              <a:gd name="connsiteX129" fmla="*/ 143622 w 1392112"/>
                              <a:gd name="connsiteY129" fmla="*/ 318297 h 1906573"/>
                              <a:gd name="connsiteX130" fmla="*/ 153178 w 1392112"/>
                              <a:gd name="connsiteY130" fmla="*/ 337215 h 1906573"/>
                              <a:gd name="connsiteX131" fmla="*/ 162820 w 1392112"/>
                              <a:gd name="connsiteY131" fmla="*/ 356118 h 1906573"/>
                              <a:gd name="connsiteX132" fmla="*/ 172509 w 1392112"/>
                              <a:gd name="connsiteY132" fmla="*/ 374950 h 1906573"/>
                              <a:gd name="connsiteX133" fmla="*/ 182285 w 1392112"/>
                              <a:gd name="connsiteY133" fmla="*/ 393712 h 1906573"/>
                              <a:gd name="connsiteX134" fmla="*/ 192136 w 1392112"/>
                              <a:gd name="connsiteY134" fmla="*/ 412459 h 1906573"/>
                              <a:gd name="connsiteX135" fmla="*/ 202045 w 1392112"/>
                              <a:gd name="connsiteY135" fmla="*/ 431130 h 1906573"/>
                              <a:gd name="connsiteX136" fmla="*/ 212029 w 1392112"/>
                              <a:gd name="connsiteY136" fmla="*/ 449758 h 1906573"/>
                              <a:gd name="connsiteX137" fmla="*/ 222082 w 1392112"/>
                              <a:gd name="connsiteY137" fmla="*/ 468341 h 1906573"/>
                              <a:gd name="connsiteX138" fmla="*/ 232200 w 1392112"/>
                              <a:gd name="connsiteY138" fmla="*/ 486879 h 1906573"/>
                              <a:gd name="connsiteX139" fmla="*/ 242381 w 1392112"/>
                              <a:gd name="connsiteY139" fmla="*/ 505351 h 1906573"/>
                              <a:gd name="connsiteX140" fmla="*/ 252638 w 1392112"/>
                              <a:gd name="connsiteY140" fmla="*/ 523778 h 1906573"/>
                              <a:gd name="connsiteX141" fmla="*/ 262959 w 1392112"/>
                              <a:gd name="connsiteY141" fmla="*/ 542152 h 1906573"/>
                              <a:gd name="connsiteX142" fmla="*/ 273349 w 1392112"/>
                              <a:gd name="connsiteY142" fmla="*/ 560493 h 1906573"/>
                              <a:gd name="connsiteX143" fmla="*/ 283831 w 1392112"/>
                              <a:gd name="connsiteY143" fmla="*/ 578781 h 1906573"/>
                              <a:gd name="connsiteX144" fmla="*/ 294354 w 1392112"/>
                              <a:gd name="connsiteY144" fmla="*/ 596999 h 1906573"/>
                              <a:gd name="connsiteX145" fmla="*/ 304946 w 1392112"/>
                              <a:gd name="connsiteY145" fmla="*/ 615176 h 1906573"/>
                              <a:gd name="connsiteX146" fmla="*/ 315633 w 1392112"/>
                              <a:gd name="connsiteY146" fmla="*/ 633308 h 1906573"/>
                              <a:gd name="connsiteX147" fmla="*/ 326387 w 1392112"/>
                              <a:gd name="connsiteY147" fmla="*/ 651392 h 1906573"/>
                              <a:gd name="connsiteX148" fmla="*/ 337182 w 1392112"/>
                              <a:gd name="connsiteY148" fmla="*/ 669408 h 1906573"/>
                              <a:gd name="connsiteX149" fmla="*/ 348064 w 1392112"/>
                              <a:gd name="connsiteY149" fmla="*/ 687382 h 1906573"/>
                              <a:gd name="connsiteX150" fmla="*/ 359022 w 1392112"/>
                              <a:gd name="connsiteY150" fmla="*/ 705312 h 1906573"/>
                              <a:gd name="connsiteX151" fmla="*/ 370032 w 1392112"/>
                              <a:gd name="connsiteY151" fmla="*/ 723193 h 1906573"/>
                              <a:gd name="connsiteX152" fmla="*/ 381112 w 1392112"/>
                              <a:gd name="connsiteY152" fmla="*/ 741029 h 1906573"/>
                              <a:gd name="connsiteX153" fmla="*/ 392280 w 1392112"/>
                              <a:gd name="connsiteY153" fmla="*/ 758796 h 1906573"/>
                              <a:gd name="connsiteX154" fmla="*/ 403500 w 1392112"/>
                              <a:gd name="connsiteY154" fmla="*/ 776520 h 1906573"/>
                              <a:gd name="connsiteX155" fmla="*/ 414791 w 1392112"/>
                              <a:gd name="connsiteY155" fmla="*/ 794201 h 1906573"/>
                              <a:gd name="connsiteX156" fmla="*/ 426152 w 1392112"/>
                              <a:gd name="connsiteY156" fmla="*/ 811832 h 1906573"/>
                              <a:gd name="connsiteX157" fmla="*/ 437601 w 1392112"/>
                              <a:gd name="connsiteY157" fmla="*/ 829397 h 1906573"/>
                              <a:gd name="connsiteX158" fmla="*/ 449120 w 1392112"/>
                              <a:gd name="connsiteY158" fmla="*/ 846937 h 1906573"/>
                              <a:gd name="connsiteX159" fmla="*/ 460675 w 1392112"/>
                              <a:gd name="connsiteY159" fmla="*/ 864414 h 1906573"/>
                              <a:gd name="connsiteX160" fmla="*/ 472317 w 1392112"/>
                              <a:gd name="connsiteY160" fmla="*/ 881820 h 1906573"/>
                              <a:gd name="connsiteX161" fmla="*/ 484047 w 1392112"/>
                              <a:gd name="connsiteY161" fmla="*/ 899204 h 1906573"/>
                              <a:gd name="connsiteX162" fmla="*/ 495812 w 1392112"/>
                              <a:gd name="connsiteY162" fmla="*/ 916518 h 1906573"/>
                              <a:gd name="connsiteX163" fmla="*/ 507682 w 1392112"/>
                              <a:gd name="connsiteY163" fmla="*/ 933785 h 1906573"/>
                              <a:gd name="connsiteX164" fmla="*/ 519570 w 1392112"/>
                              <a:gd name="connsiteY164" fmla="*/ 951013 h 1906573"/>
                              <a:gd name="connsiteX165" fmla="*/ 531581 w 1392112"/>
                              <a:gd name="connsiteY165" fmla="*/ 968195 h 1906573"/>
                              <a:gd name="connsiteX166" fmla="*/ 543645 w 1392112"/>
                              <a:gd name="connsiteY166" fmla="*/ 985306 h 1906573"/>
                              <a:gd name="connsiteX167" fmla="*/ 555761 w 1392112"/>
                              <a:gd name="connsiteY167" fmla="*/ 1002390 h 1906573"/>
                              <a:gd name="connsiteX168" fmla="*/ 567947 w 1392112"/>
                              <a:gd name="connsiteY168" fmla="*/ 1019422 h 1906573"/>
                              <a:gd name="connsiteX169" fmla="*/ 580221 w 1392112"/>
                              <a:gd name="connsiteY169" fmla="*/ 1036385 h 1906573"/>
                              <a:gd name="connsiteX170" fmla="*/ 592548 w 1392112"/>
                              <a:gd name="connsiteY170" fmla="*/ 1053294 h 1906573"/>
                              <a:gd name="connsiteX171" fmla="*/ 604963 w 1392112"/>
                              <a:gd name="connsiteY171" fmla="*/ 1070169 h 1906573"/>
                              <a:gd name="connsiteX172" fmla="*/ 617431 w 1392112"/>
                              <a:gd name="connsiteY172" fmla="*/ 1087008 h 1906573"/>
                              <a:gd name="connsiteX173" fmla="*/ 629968 w 1392112"/>
                              <a:gd name="connsiteY173" fmla="*/ 1103777 h 1906573"/>
                              <a:gd name="connsiteX174" fmla="*/ 642576 w 1392112"/>
                              <a:gd name="connsiteY174" fmla="*/ 1120476 h 1906573"/>
                              <a:gd name="connsiteX175" fmla="*/ 655254 w 1392112"/>
                              <a:gd name="connsiteY175" fmla="*/ 1137158 h 1906573"/>
                              <a:gd name="connsiteX176" fmla="*/ 668020 w 1392112"/>
                              <a:gd name="connsiteY176" fmla="*/ 1153769 h 1906573"/>
                              <a:gd name="connsiteX177" fmla="*/ 680839 w 1392112"/>
                              <a:gd name="connsiteY177" fmla="*/ 1170345 h 1906573"/>
                              <a:gd name="connsiteX178" fmla="*/ 693745 w 1392112"/>
                              <a:gd name="connsiteY178" fmla="*/ 1186868 h 1906573"/>
                              <a:gd name="connsiteX179" fmla="*/ 706687 w 1392112"/>
                              <a:gd name="connsiteY179" fmla="*/ 1203322 h 1906573"/>
                              <a:gd name="connsiteX180" fmla="*/ 719716 w 1392112"/>
                              <a:gd name="connsiteY180" fmla="*/ 1219757 h 1906573"/>
                              <a:gd name="connsiteX181" fmla="*/ 732798 w 1392112"/>
                              <a:gd name="connsiteY181" fmla="*/ 1236122 h 1906573"/>
                              <a:gd name="connsiteX182" fmla="*/ 745985 w 1392112"/>
                              <a:gd name="connsiteY182" fmla="*/ 1252453 h 1906573"/>
                              <a:gd name="connsiteX183" fmla="*/ 759225 w 1392112"/>
                              <a:gd name="connsiteY183" fmla="*/ 1268713 h 1906573"/>
                              <a:gd name="connsiteX184" fmla="*/ 772518 w 1392112"/>
                              <a:gd name="connsiteY184" fmla="*/ 1284920 h 1906573"/>
                              <a:gd name="connsiteX185" fmla="*/ 785881 w 1392112"/>
                              <a:gd name="connsiteY185" fmla="*/ 1301092 h 1906573"/>
                              <a:gd name="connsiteX186" fmla="*/ 799332 w 1392112"/>
                              <a:gd name="connsiteY186" fmla="*/ 1317194 h 1906573"/>
                              <a:gd name="connsiteX187" fmla="*/ 812853 w 1392112"/>
                              <a:gd name="connsiteY187" fmla="*/ 1333278 h 1906573"/>
                              <a:gd name="connsiteX188" fmla="*/ 826427 w 1392112"/>
                              <a:gd name="connsiteY188" fmla="*/ 1349293 h 1906573"/>
                              <a:gd name="connsiteX189" fmla="*/ 840070 w 1392112"/>
                              <a:gd name="connsiteY189" fmla="*/ 1365254 h 1906573"/>
                              <a:gd name="connsiteX190" fmla="*/ 853785 w 1392112"/>
                              <a:gd name="connsiteY190" fmla="*/ 1381163 h 1906573"/>
                              <a:gd name="connsiteX191" fmla="*/ 867586 w 1392112"/>
                              <a:gd name="connsiteY191" fmla="*/ 1397036 h 1906573"/>
                              <a:gd name="connsiteX192" fmla="*/ 881459 w 1392112"/>
                              <a:gd name="connsiteY192" fmla="*/ 1412857 h 1906573"/>
                              <a:gd name="connsiteX193" fmla="*/ 895383 w 1392112"/>
                              <a:gd name="connsiteY193" fmla="*/ 1428643 h 1906573"/>
                              <a:gd name="connsiteX194" fmla="*/ 909361 w 1392112"/>
                              <a:gd name="connsiteY194" fmla="*/ 1444341 h 1906573"/>
                              <a:gd name="connsiteX195" fmla="*/ 923444 w 1392112"/>
                              <a:gd name="connsiteY195" fmla="*/ 1460004 h 1906573"/>
                              <a:gd name="connsiteX196" fmla="*/ 937562 w 1392112"/>
                              <a:gd name="connsiteY196" fmla="*/ 1475632 h 1906573"/>
                              <a:gd name="connsiteX197" fmla="*/ 951785 w 1392112"/>
                              <a:gd name="connsiteY197" fmla="*/ 1491172 h 1906573"/>
                              <a:gd name="connsiteX198" fmla="*/ 966044 w 1392112"/>
                              <a:gd name="connsiteY198" fmla="*/ 1506694 h 1906573"/>
                              <a:gd name="connsiteX199" fmla="*/ 980390 w 1392112"/>
                              <a:gd name="connsiteY199" fmla="*/ 1522164 h 1906573"/>
                              <a:gd name="connsiteX200" fmla="*/ 994807 w 1392112"/>
                              <a:gd name="connsiteY200" fmla="*/ 1537581 h 1906573"/>
                              <a:gd name="connsiteX201" fmla="*/ 1009293 w 1392112"/>
                              <a:gd name="connsiteY201" fmla="*/ 1552946 h 1906573"/>
                              <a:gd name="connsiteX202" fmla="*/ 1023833 w 1392112"/>
                              <a:gd name="connsiteY202" fmla="*/ 1568258 h 1906573"/>
                              <a:gd name="connsiteX203" fmla="*/ 1038460 w 1392112"/>
                              <a:gd name="connsiteY203" fmla="*/ 1583499 h 1906573"/>
                              <a:gd name="connsiteX204" fmla="*/ 1053140 w 1392112"/>
                              <a:gd name="connsiteY204" fmla="*/ 1598741 h 1906573"/>
                              <a:gd name="connsiteX205" fmla="*/ 1067908 w 1392112"/>
                              <a:gd name="connsiteY205" fmla="*/ 1613877 h 1906573"/>
                              <a:gd name="connsiteX206" fmla="*/ 1082746 w 1392112"/>
                              <a:gd name="connsiteY206" fmla="*/ 1628995 h 1906573"/>
                              <a:gd name="connsiteX207" fmla="*/ 1097654 w 1392112"/>
                              <a:gd name="connsiteY207" fmla="*/ 1644061 h 1906573"/>
                              <a:gd name="connsiteX208" fmla="*/ 1112615 w 1392112"/>
                              <a:gd name="connsiteY208" fmla="*/ 1659074 h 1906573"/>
                              <a:gd name="connsiteX209" fmla="*/ 1127646 w 1392112"/>
                              <a:gd name="connsiteY209" fmla="*/ 1674053 h 1906573"/>
                              <a:gd name="connsiteX210" fmla="*/ 1142730 w 1392112"/>
                              <a:gd name="connsiteY210" fmla="*/ 1688943 h 1906573"/>
                              <a:gd name="connsiteX211" fmla="*/ 1157937 w 1392112"/>
                              <a:gd name="connsiteY211" fmla="*/ 1703816 h 1906573"/>
                              <a:gd name="connsiteX212" fmla="*/ 1173161 w 1392112"/>
                              <a:gd name="connsiteY212" fmla="*/ 1718618 h 1906573"/>
                              <a:gd name="connsiteX213" fmla="*/ 1188491 w 1392112"/>
                              <a:gd name="connsiteY213" fmla="*/ 1733368 h 1906573"/>
                              <a:gd name="connsiteX214" fmla="*/ 1203855 w 1392112"/>
                              <a:gd name="connsiteY214" fmla="*/ 1748083 h 1906573"/>
                              <a:gd name="connsiteX215" fmla="*/ 1219308 w 1392112"/>
                              <a:gd name="connsiteY215" fmla="*/ 1762763 h 1906573"/>
                              <a:gd name="connsiteX216" fmla="*/ 1234848 w 1392112"/>
                              <a:gd name="connsiteY216" fmla="*/ 1777354 h 1906573"/>
                              <a:gd name="connsiteX217" fmla="*/ 1250406 w 1392112"/>
                              <a:gd name="connsiteY217" fmla="*/ 1791911 h 1906573"/>
                              <a:gd name="connsiteX218" fmla="*/ 1266087 w 1392112"/>
                              <a:gd name="connsiteY218" fmla="*/ 1806415 h 1906573"/>
                              <a:gd name="connsiteX219" fmla="*/ 1281803 w 1392112"/>
                              <a:gd name="connsiteY219" fmla="*/ 1820884 h 1906573"/>
                              <a:gd name="connsiteX220" fmla="*/ 1297607 w 1392112"/>
                              <a:gd name="connsiteY220" fmla="*/ 1835300 h 1906573"/>
                              <a:gd name="connsiteX221" fmla="*/ 1313481 w 1392112"/>
                              <a:gd name="connsiteY221" fmla="*/ 1849646 h 1906573"/>
                              <a:gd name="connsiteX222" fmla="*/ 1329407 w 1392112"/>
                              <a:gd name="connsiteY222" fmla="*/ 1863957 h 1906573"/>
                              <a:gd name="connsiteX223" fmla="*/ 1345422 w 1392112"/>
                              <a:gd name="connsiteY223" fmla="*/ 1878215 h 1906573"/>
                              <a:gd name="connsiteX224" fmla="*/ 1361489 w 1392112"/>
                              <a:gd name="connsiteY224" fmla="*/ 1892438 h 1906573"/>
                              <a:gd name="connsiteX225" fmla="*/ 1377644 w 1392112"/>
                              <a:gd name="connsiteY225" fmla="*/ 1906574 h 19065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Lst>
                            <a:rect l="l" t="t" r="r" b="b"/>
                            <a:pathLst>
                              <a:path w="1392112" h="1906573">
                                <a:moveTo>
                                  <a:pt x="1392113" y="1889682"/>
                                </a:moveTo>
                                <a:lnTo>
                                  <a:pt x="1375712" y="1875845"/>
                                </a:lnTo>
                                <a:lnTo>
                                  <a:pt x="1359382" y="1861938"/>
                                </a:lnTo>
                                <a:lnTo>
                                  <a:pt x="1343122" y="1847978"/>
                                </a:lnTo>
                                <a:lnTo>
                                  <a:pt x="1326967" y="1833948"/>
                                </a:lnTo>
                                <a:lnTo>
                                  <a:pt x="1310847" y="1819866"/>
                                </a:lnTo>
                                <a:lnTo>
                                  <a:pt x="1294815" y="1805730"/>
                                </a:lnTo>
                                <a:lnTo>
                                  <a:pt x="1278888" y="1791577"/>
                                </a:lnTo>
                                <a:lnTo>
                                  <a:pt x="1262997" y="1777337"/>
                                </a:lnTo>
                                <a:lnTo>
                                  <a:pt x="1247210" y="1763026"/>
                                </a:lnTo>
                                <a:lnTo>
                                  <a:pt x="1231494" y="1748680"/>
                                </a:lnTo>
                                <a:lnTo>
                                  <a:pt x="1215831" y="1734281"/>
                                </a:lnTo>
                                <a:lnTo>
                                  <a:pt x="1200256" y="1719812"/>
                                </a:lnTo>
                                <a:lnTo>
                                  <a:pt x="1184750" y="1705308"/>
                                </a:lnTo>
                                <a:lnTo>
                                  <a:pt x="1169333" y="1690752"/>
                                </a:lnTo>
                                <a:lnTo>
                                  <a:pt x="1153968" y="1676125"/>
                                </a:lnTo>
                                <a:lnTo>
                                  <a:pt x="1138691" y="1661463"/>
                                </a:lnTo>
                                <a:lnTo>
                                  <a:pt x="1123502" y="1646730"/>
                                </a:lnTo>
                                <a:lnTo>
                                  <a:pt x="1108348" y="1631945"/>
                                </a:lnTo>
                                <a:lnTo>
                                  <a:pt x="1093299" y="1617125"/>
                                </a:lnTo>
                                <a:lnTo>
                                  <a:pt x="1078338" y="1602235"/>
                                </a:lnTo>
                                <a:lnTo>
                                  <a:pt x="1063430" y="1587292"/>
                                </a:lnTo>
                                <a:lnTo>
                                  <a:pt x="1048592" y="1572279"/>
                                </a:lnTo>
                                <a:lnTo>
                                  <a:pt x="1033842" y="1557230"/>
                                </a:lnTo>
                                <a:lnTo>
                                  <a:pt x="1019162" y="1542129"/>
                                </a:lnTo>
                                <a:lnTo>
                                  <a:pt x="1004570" y="1526958"/>
                                </a:lnTo>
                                <a:lnTo>
                                  <a:pt x="990030" y="1511751"/>
                                </a:lnTo>
                                <a:lnTo>
                                  <a:pt x="975579" y="1496475"/>
                                </a:lnTo>
                                <a:lnTo>
                                  <a:pt x="961197" y="1481146"/>
                                </a:lnTo>
                                <a:lnTo>
                                  <a:pt x="946904" y="1465781"/>
                                </a:lnTo>
                                <a:lnTo>
                                  <a:pt x="932680" y="1450346"/>
                                </a:lnTo>
                                <a:lnTo>
                                  <a:pt x="918510" y="1434859"/>
                                </a:lnTo>
                                <a:lnTo>
                                  <a:pt x="904427" y="1419302"/>
                                </a:lnTo>
                                <a:lnTo>
                                  <a:pt x="890414" y="1403709"/>
                                </a:lnTo>
                                <a:lnTo>
                                  <a:pt x="876489" y="1388081"/>
                                </a:lnTo>
                                <a:lnTo>
                                  <a:pt x="862635" y="1372365"/>
                                </a:lnTo>
                                <a:lnTo>
                                  <a:pt x="848868" y="1356615"/>
                                </a:lnTo>
                                <a:lnTo>
                                  <a:pt x="835171" y="1340794"/>
                                </a:lnTo>
                                <a:lnTo>
                                  <a:pt x="821510" y="1324920"/>
                                </a:lnTo>
                                <a:lnTo>
                                  <a:pt x="807989" y="1309011"/>
                                </a:lnTo>
                                <a:lnTo>
                                  <a:pt x="794485" y="1293032"/>
                                </a:lnTo>
                                <a:lnTo>
                                  <a:pt x="781087" y="1277001"/>
                                </a:lnTo>
                                <a:lnTo>
                                  <a:pt x="767759" y="1260916"/>
                                </a:lnTo>
                                <a:lnTo>
                                  <a:pt x="754484" y="1244762"/>
                                </a:lnTo>
                                <a:lnTo>
                                  <a:pt x="741314" y="1228589"/>
                                </a:lnTo>
                                <a:lnTo>
                                  <a:pt x="728215" y="1212330"/>
                                </a:lnTo>
                                <a:lnTo>
                                  <a:pt x="715168" y="1196034"/>
                                </a:lnTo>
                                <a:lnTo>
                                  <a:pt x="702226" y="1179669"/>
                                </a:lnTo>
                                <a:lnTo>
                                  <a:pt x="689338" y="1163269"/>
                                </a:lnTo>
                                <a:lnTo>
                                  <a:pt x="676537" y="1146798"/>
                                </a:lnTo>
                                <a:lnTo>
                                  <a:pt x="663788" y="1130292"/>
                                </a:lnTo>
                                <a:lnTo>
                                  <a:pt x="651128" y="1113716"/>
                                </a:lnTo>
                                <a:lnTo>
                                  <a:pt x="638555" y="1097070"/>
                                </a:lnTo>
                                <a:lnTo>
                                  <a:pt x="626052" y="1080389"/>
                                </a:lnTo>
                                <a:lnTo>
                                  <a:pt x="613603" y="1063672"/>
                                </a:lnTo>
                                <a:lnTo>
                                  <a:pt x="601240" y="1046868"/>
                                </a:lnTo>
                                <a:lnTo>
                                  <a:pt x="588984" y="1030028"/>
                                </a:lnTo>
                                <a:lnTo>
                                  <a:pt x="576762" y="1013119"/>
                                </a:lnTo>
                                <a:lnTo>
                                  <a:pt x="564628" y="996174"/>
                                </a:lnTo>
                                <a:lnTo>
                                  <a:pt x="552565" y="979169"/>
                                </a:lnTo>
                                <a:lnTo>
                                  <a:pt x="540589" y="962103"/>
                                </a:lnTo>
                                <a:lnTo>
                                  <a:pt x="528684" y="944992"/>
                                </a:lnTo>
                                <a:lnTo>
                                  <a:pt x="516848" y="927812"/>
                                </a:lnTo>
                                <a:lnTo>
                                  <a:pt x="505066" y="910589"/>
                                </a:lnTo>
                                <a:lnTo>
                                  <a:pt x="493389" y="893316"/>
                                </a:lnTo>
                                <a:lnTo>
                                  <a:pt x="481782" y="875978"/>
                                </a:lnTo>
                                <a:lnTo>
                                  <a:pt x="470262" y="858594"/>
                                </a:lnTo>
                                <a:lnTo>
                                  <a:pt x="458778" y="841142"/>
                                </a:lnTo>
                                <a:lnTo>
                                  <a:pt x="447400" y="823648"/>
                                </a:lnTo>
                                <a:lnTo>
                                  <a:pt x="436091" y="806103"/>
                                </a:lnTo>
                                <a:lnTo>
                                  <a:pt x="424853" y="788492"/>
                                </a:lnTo>
                                <a:lnTo>
                                  <a:pt x="413685" y="770836"/>
                                </a:lnTo>
                                <a:lnTo>
                                  <a:pt x="402622" y="753117"/>
                                </a:lnTo>
                                <a:lnTo>
                                  <a:pt x="391595" y="735345"/>
                                </a:lnTo>
                                <a:lnTo>
                                  <a:pt x="380673" y="717531"/>
                                </a:lnTo>
                                <a:lnTo>
                                  <a:pt x="369803" y="699651"/>
                                </a:lnTo>
                                <a:lnTo>
                                  <a:pt x="359022" y="681721"/>
                                </a:lnTo>
                                <a:lnTo>
                                  <a:pt x="348293" y="663730"/>
                                </a:lnTo>
                                <a:lnTo>
                                  <a:pt x="337658" y="645691"/>
                                </a:lnTo>
                                <a:lnTo>
                                  <a:pt x="327107" y="627606"/>
                                </a:lnTo>
                                <a:lnTo>
                                  <a:pt x="316606" y="609452"/>
                                </a:lnTo>
                                <a:lnTo>
                                  <a:pt x="306193" y="591250"/>
                                </a:lnTo>
                                <a:lnTo>
                                  <a:pt x="295873" y="572986"/>
                                </a:lnTo>
                                <a:lnTo>
                                  <a:pt x="285592" y="554675"/>
                                </a:lnTo>
                                <a:lnTo>
                                  <a:pt x="275411" y="536317"/>
                                </a:lnTo>
                                <a:lnTo>
                                  <a:pt x="265311" y="517890"/>
                                </a:lnTo>
                                <a:lnTo>
                                  <a:pt x="255263" y="499418"/>
                                </a:lnTo>
                                <a:lnTo>
                                  <a:pt x="245303" y="480880"/>
                                </a:lnTo>
                                <a:lnTo>
                                  <a:pt x="235410" y="462297"/>
                                </a:lnTo>
                                <a:lnTo>
                                  <a:pt x="225589" y="443669"/>
                                </a:lnTo>
                                <a:lnTo>
                                  <a:pt x="215854" y="424975"/>
                                </a:lnTo>
                                <a:lnTo>
                                  <a:pt x="206189" y="406229"/>
                                </a:lnTo>
                                <a:lnTo>
                                  <a:pt x="196615" y="387421"/>
                                </a:lnTo>
                                <a:lnTo>
                                  <a:pt x="187082" y="368564"/>
                                </a:lnTo>
                                <a:lnTo>
                                  <a:pt x="177649" y="349668"/>
                                </a:lnTo>
                                <a:lnTo>
                                  <a:pt x="168297" y="330697"/>
                                </a:lnTo>
                                <a:lnTo>
                                  <a:pt x="158995" y="311686"/>
                                </a:lnTo>
                                <a:lnTo>
                                  <a:pt x="149782" y="292604"/>
                                </a:lnTo>
                                <a:lnTo>
                                  <a:pt x="140638" y="273475"/>
                                </a:lnTo>
                                <a:lnTo>
                                  <a:pt x="131581" y="254307"/>
                                </a:lnTo>
                                <a:lnTo>
                                  <a:pt x="122599" y="235064"/>
                                </a:lnTo>
                                <a:lnTo>
                                  <a:pt x="113675" y="215778"/>
                                </a:lnTo>
                                <a:lnTo>
                                  <a:pt x="104827" y="196424"/>
                                </a:lnTo>
                                <a:lnTo>
                                  <a:pt x="96065" y="177030"/>
                                </a:lnTo>
                                <a:lnTo>
                                  <a:pt x="87372" y="157583"/>
                                </a:lnTo>
                                <a:lnTo>
                                  <a:pt x="78751" y="138073"/>
                                </a:lnTo>
                                <a:lnTo>
                                  <a:pt x="70215" y="118517"/>
                                </a:lnTo>
                                <a:lnTo>
                                  <a:pt x="61755" y="98891"/>
                                </a:lnTo>
                                <a:lnTo>
                                  <a:pt x="53352" y="79223"/>
                                </a:lnTo>
                                <a:lnTo>
                                  <a:pt x="45048" y="59505"/>
                                </a:lnTo>
                                <a:lnTo>
                                  <a:pt x="36807" y="39721"/>
                                </a:lnTo>
                                <a:lnTo>
                                  <a:pt x="28637" y="19898"/>
                                </a:lnTo>
                                <a:lnTo>
                                  <a:pt x="20531" y="0"/>
                                </a:lnTo>
                                <a:lnTo>
                                  <a:pt x="1" y="8536"/>
                                </a:lnTo>
                                <a:lnTo>
                                  <a:pt x="8466" y="28272"/>
                                </a:lnTo>
                                <a:lnTo>
                                  <a:pt x="16979" y="47962"/>
                                </a:lnTo>
                                <a:lnTo>
                                  <a:pt x="25578" y="67588"/>
                                </a:lnTo>
                                <a:lnTo>
                                  <a:pt x="34247" y="87191"/>
                                </a:lnTo>
                                <a:lnTo>
                                  <a:pt x="42985" y="106724"/>
                                </a:lnTo>
                                <a:lnTo>
                                  <a:pt x="51793" y="126211"/>
                                </a:lnTo>
                                <a:lnTo>
                                  <a:pt x="60666" y="145636"/>
                                </a:lnTo>
                                <a:lnTo>
                                  <a:pt x="69606" y="165030"/>
                                </a:lnTo>
                                <a:lnTo>
                                  <a:pt x="78617" y="184361"/>
                                </a:lnTo>
                                <a:lnTo>
                                  <a:pt x="87692" y="203650"/>
                                </a:lnTo>
                                <a:lnTo>
                                  <a:pt x="96835" y="222888"/>
                                </a:lnTo>
                                <a:lnTo>
                                  <a:pt x="106049" y="242057"/>
                                </a:lnTo>
                                <a:lnTo>
                                  <a:pt x="115333" y="261185"/>
                                </a:lnTo>
                                <a:lnTo>
                                  <a:pt x="124703" y="280267"/>
                                </a:lnTo>
                                <a:lnTo>
                                  <a:pt x="134118" y="299303"/>
                                </a:lnTo>
                                <a:lnTo>
                                  <a:pt x="143622" y="318297"/>
                                </a:lnTo>
                                <a:lnTo>
                                  <a:pt x="153178" y="337215"/>
                                </a:lnTo>
                                <a:lnTo>
                                  <a:pt x="162820" y="356118"/>
                                </a:lnTo>
                                <a:lnTo>
                                  <a:pt x="172509" y="374950"/>
                                </a:lnTo>
                                <a:lnTo>
                                  <a:pt x="182285" y="393712"/>
                                </a:lnTo>
                                <a:lnTo>
                                  <a:pt x="192136" y="412459"/>
                                </a:lnTo>
                                <a:lnTo>
                                  <a:pt x="202045" y="431130"/>
                                </a:lnTo>
                                <a:lnTo>
                                  <a:pt x="212029" y="449758"/>
                                </a:lnTo>
                                <a:lnTo>
                                  <a:pt x="222082" y="468341"/>
                                </a:lnTo>
                                <a:lnTo>
                                  <a:pt x="232200" y="486879"/>
                                </a:lnTo>
                                <a:lnTo>
                                  <a:pt x="242381" y="505351"/>
                                </a:lnTo>
                                <a:lnTo>
                                  <a:pt x="252638" y="523778"/>
                                </a:lnTo>
                                <a:lnTo>
                                  <a:pt x="262959" y="542152"/>
                                </a:lnTo>
                                <a:lnTo>
                                  <a:pt x="273349" y="560493"/>
                                </a:lnTo>
                                <a:lnTo>
                                  <a:pt x="283831" y="578781"/>
                                </a:lnTo>
                                <a:lnTo>
                                  <a:pt x="294354" y="596999"/>
                                </a:lnTo>
                                <a:lnTo>
                                  <a:pt x="304946" y="615176"/>
                                </a:lnTo>
                                <a:lnTo>
                                  <a:pt x="315633" y="633308"/>
                                </a:lnTo>
                                <a:lnTo>
                                  <a:pt x="326387" y="651392"/>
                                </a:lnTo>
                                <a:lnTo>
                                  <a:pt x="337182" y="669408"/>
                                </a:lnTo>
                                <a:lnTo>
                                  <a:pt x="348064" y="687382"/>
                                </a:lnTo>
                                <a:lnTo>
                                  <a:pt x="359022" y="705312"/>
                                </a:lnTo>
                                <a:lnTo>
                                  <a:pt x="370032" y="723193"/>
                                </a:lnTo>
                                <a:lnTo>
                                  <a:pt x="381112" y="741029"/>
                                </a:lnTo>
                                <a:lnTo>
                                  <a:pt x="392280" y="758796"/>
                                </a:lnTo>
                                <a:lnTo>
                                  <a:pt x="403500" y="776520"/>
                                </a:lnTo>
                                <a:lnTo>
                                  <a:pt x="414791" y="794201"/>
                                </a:lnTo>
                                <a:lnTo>
                                  <a:pt x="426152" y="811832"/>
                                </a:lnTo>
                                <a:lnTo>
                                  <a:pt x="437601" y="829397"/>
                                </a:lnTo>
                                <a:lnTo>
                                  <a:pt x="449120" y="846937"/>
                                </a:lnTo>
                                <a:lnTo>
                                  <a:pt x="460675" y="864414"/>
                                </a:lnTo>
                                <a:lnTo>
                                  <a:pt x="472317" y="881820"/>
                                </a:lnTo>
                                <a:lnTo>
                                  <a:pt x="484047" y="899204"/>
                                </a:lnTo>
                                <a:lnTo>
                                  <a:pt x="495812" y="916518"/>
                                </a:lnTo>
                                <a:lnTo>
                                  <a:pt x="507682" y="933785"/>
                                </a:lnTo>
                                <a:lnTo>
                                  <a:pt x="519570" y="951013"/>
                                </a:lnTo>
                                <a:lnTo>
                                  <a:pt x="531581" y="968195"/>
                                </a:lnTo>
                                <a:lnTo>
                                  <a:pt x="543645" y="985306"/>
                                </a:lnTo>
                                <a:lnTo>
                                  <a:pt x="555761" y="1002390"/>
                                </a:lnTo>
                                <a:lnTo>
                                  <a:pt x="567947" y="1019422"/>
                                </a:lnTo>
                                <a:lnTo>
                                  <a:pt x="580221" y="1036385"/>
                                </a:lnTo>
                                <a:lnTo>
                                  <a:pt x="592548" y="1053294"/>
                                </a:lnTo>
                                <a:lnTo>
                                  <a:pt x="604963" y="1070169"/>
                                </a:lnTo>
                                <a:lnTo>
                                  <a:pt x="617431" y="1087008"/>
                                </a:lnTo>
                                <a:lnTo>
                                  <a:pt x="629968" y="1103777"/>
                                </a:lnTo>
                                <a:lnTo>
                                  <a:pt x="642576" y="1120476"/>
                                </a:lnTo>
                                <a:lnTo>
                                  <a:pt x="655254" y="1137158"/>
                                </a:lnTo>
                                <a:lnTo>
                                  <a:pt x="668020" y="1153769"/>
                                </a:lnTo>
                                <a:lnTo>
                                  <a:pt x="680839" y="1170345"/>
                                </a:lnTo>
                                <a:lnTo>
                                  <a:pt x="693745" y="1186868"/>
                                </a:lnTo>
                                <a:lnTo>
                                  <a:pt x="706687" y="1203322"/>
                                </a:lnTo>
                                <a:lnTo>
                                  <a:pt x="719716" y="1219757"/>
                                </a:lnTo>
                                <a:lnTo>
                                  <a:pt x="732798" y="1236122"/>
                                </a:lnTo>
                                <a:lnTo>
                                  <a:pt x="745985" y="1252453"/>
                                </a:lnTo>
                                <a:lnTo>
                                  <a:pt x="759225" y="1268713"/>
                                </a:lnTo>
                                <a:lnTo>
                                  <a:pt x="772518" y="1284920"/>
                                </a:lnTo>
                                <a:lnTo>
                                  <a:pt x="785881" y="1301092"/>
                                </a:lnTo>
                                <a:lnTo>
                                  <a:pt x="799332" y="1317194"/>
                                </a:lnTo>
                                <a:lnTo>
                                  <a:pt x="812853" y="1333278"/>
                                </a:lnTo>
                                <a:lnTo>
                                  <a:pt x="826427" y="1349293"/>
                                </a:lnTo>
                                <a:lnTo>
                                  <a:pt x="840070" y="1365254"/>
                                </a:lnTo>
                                <a:lnTo>
                                  <a:pt x="853785" y="1381163"/>
                                </a:lnTo>
                                <a:lnTo>
                                  <a:pt x="867586" y="1397036"/>
                                </a:lnTo>
                                <a:lnTo>
                                  <a:pt x="881459" y="1412857"/>
                                </a:lnTo>
                                <a:lnTo>
                                  <a:pt x="895383" y="1428643"/>
                                </a:lnTo>
                                <a:lnTo>
                                  <a:pt x="909361" y="1444341"/>
                                </a:lnTo>
                                <a:lnTo>
                                  <a:pt x="923444" y="1460004"/>
                                </a:lnTo>
                                <a:lnTo>
                                  <a:pt x="937562" y="1475632"/>
                                </a:lnTo>
                                <a:lnTo>
                                  <a:pt x="951785" y="1491172"/>
                                </a:lnTo>
                                <a:lnTo>
                                  <a:pt x="966044" y="1506694"/>
                                </a:lnTo>
                                <a:lnTo>
                                  <a:pt x="980390" y="1522164"/>
                                </a:lnTo>
                                <a:lnTo>
                                  <a:pt x="994807" y="1537581"/>
                                </a:lnTo>
                                <a:lnTo>
                                  <a:pt x="1009293" y="1552946"/>
                                </a:lnTo>
                                <a:lnTo>
                                  <a:pt x="1023833" y="1568258"/>
                                </a:lnTo>
                                <a:lnTo>
                                  <a:pt x="1038460" y="1583499"/>
                                </a:lnTo>
                                <a:lnTo>
                                  <a:pt x="1053140" y="1598741"/>
                                </a:lnTo>
                                <a:lnTo>
                                  <a:pt x="1067908" y="1613877"/>
                                </a:lnTo>
                                <a:lnTo>
                                  <a:pt x="1082746" y="1628995"/>
                                </a:lnTo>
                                <a:lnTo>
                                  <a:pt x="1097654" y="1644061"/>
                                </a:lnTo>
                                <a:lnTo>
                                  <a:pt x="1112615" y="1659074"/>
                                </a:lnTo>
                                <a:lnTo>
                                  <a:pt x="1127646" y="1674053"/>
                                </a:lnTo>
                                <a:lnTo>
                                  <a:pt x="1142730" y="1688943"/>
                                </a:lnTo>
                                <a:lnTo>
                                  <a:pt x="1157937" y="1703816"/>
                                </a:lnTo>
                                <a:lnTo>
                                  <a:pt x="1173161" y="1718618"/>
                                </a:lnTo>
                                <a:lnTo>
                                  <a:pt x="1188491" y="1733368"/>
                                </a:lnTo>
                                <a:lnTo>
                                  <a:pt x="1203855" y="1748083"/>
                                </a:lnTo>
                                <a:lnTo>
                                  <a:pt x="1219308" y="1762763"/>
                                </a:lnTo>
                                <a:lnTo>
                                  <a:pt x="1234848" y="1777354"/>
                                </a:lnTo>
                                <a:lnTo>
                                  <a:pt x="1250406" y="1791911"/>
                                </a:lnTo>
                                <a:lnTo>
                                  <a:pt x="1266087" y="1806415"/>
                                </a:lnTo>
                                <a:lnTo>
                                  <a:pt x="1281803" y="1820884"/>
                                </a:lnTo>
                                <a:lnTo>
                                  <a:pt x="1297607" y="1835300"/>
                                </a:lnTo>
                                <a:lnTo>
                                  <a:pt x="1313481" y="1849646"/>
                                </a:lnTo>
                                <a:lnTo>
                                  <a:pt x="1329407" y="1863957"/>
                                </a:lnTo>
                                <a:lnTo>
                                  <a:pt x="1345422" y="1878215"/>
                                </a:lnTo>
                                <a:lnTo>
                                  <a:pt x="1361489" y="1892438"/>
                                </a:lnTo>
                                <a:lnTo>
                                  <a:pt x="1377644" y="190657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4" name="Freeform: Shape 2614"/>
                        <wps:cNvSpPr/>
                        <wps:spPr>
                          <a:xfrm>
                            <a:off x="1734294" y="708909"/>
                            <a:ext cx="431523" cy="2370579"/>
                          </a:xfrm>
                          <a:custGeom>
                            <a:avLst/>
                            <a:gdLst>
                              <a:gd name="connsiteX0" fmla="*/ 409873 w 431523"/>
                              <a:gd name="connsiteY0" fmla="*/ 0 h 2370579"/>
                              <a:gd name="connsiteX1" fmla="*/ 400759 w 431523"/>
                              <a:gd name="connsiteY1" fmla="*/ 41194 h 2370579"/>
                              <a:gd name="connsiteX2" fmla="*/ 396211 w 431523"/>
                              <a:gd name="connsiteY2" fmla="*/ 61816 h 2370579"/>
                              <a:gd name="connsiteX3" fmla="*/ 391716 w 431523"/>
                              <a:gd name="connsiteY3" fmla="*/ 82434 h 2370579"/>
                              <a:gd name="connsiteX4" fmla="*/ 387203 w 431523"/>
                              <a:gd name="connsiteY4" fmla="*/ 103033 h 2370579"/>
                              <a:gd name="connsiteX5" fmla="*/ 382725 w 431523"/>
                              <a:gd name="connsiteY5" fmla="*/ 123657 h 2370579"/>
                              <a:gd name="connsiteX6" fmla="*/ 378265 w 431523"/>
                              <a:gd name="connsiteY6" fmla="*/ 144273 h 2370579"/>
                              <a:gd name="connsiteX7" fmla="*/ 373805 w 431523"/>
                              <a:gd name="connsiteY7" fmla="*/ 164919 h 2370579"/>
                              <a:gd name="connsiteX8" fmla="*/ 369362 w 431523"/>
                              <a:gd name="connsiteY8" fmla="*/ 185537 h 2370579"/>
                              <a:gd name="connsiteX9" fmla="*/ 364955 w 431523"/>
                              <a:gd name="connsiteY9" fmla="*/ 206159 h 2370579"/>
                              <a:gd name="connsiteX10" fmla="*/ 360565 w 431523"/>
                              <a:gd name="connsiteY10" fmla="*/ 226800 h 2370579"/>
                              <a:gd name="connsiteX11" fmla="*/ 356193 w 431523"/>
                              <a:gd name="connsiteY11" fmla="*/ 247446 h 2370579"/>
                              <a:gd name="connsiteX12" fmla="*/ 351820 w 431523"/>
                              <a:gd name="connsiteY12" fmla="*/ 268070 h 2370579"/>
                              <a:gd name="connsiteX13" fmla="*/ 347483 w 431523"/>
                              <a:gd name="connsiteY13" fmla="*/ 288709 h 2370579"/>
                              <a:gd name="connsiteX14" fmla="*/ 343163 w 431523"/>
                              <a:gd name="connsiteY14" fmla="*/ 309373 h 2370579"/>
                              <a:gd name="connsiteX15" fmla="*/ 334559 w 431523"/>
                              <a:gd name="connsiteY15" fmla="*/ 350659 h 2370579"/>
                              <a:gd name="connsiteX16" fmla="*/ 330274 w 431523"/>
                              <a:gd name="connsiteY16" fmla="*/ 371329 h 2370579"/>
                              <a:gd name="connsiteX17" fmla="*/ 326025 w 431523"/>
                              <a:gd name="connsiteY17" fmla="*/ 391969 h 2370579"/>
                              <a:gd name="connsiteX18" fmla="*/ 317561 w 431523"/>
                              <a:gd name="connsiteY18" fmla="*/ 433302 h 2370579"/>
                              <a:gd name="connsiteX19" fmla="*/ 313347 w 431523"/>
                              <a:gd name="connsiteY19" fmla="*/ 453971 h 2370579"/>
                              <a:gd name="connsiteX20" fmla="*/ 309168 w 431523"/>
                              <a:gd name="connsiteY20" fmla="*/ 474635 h 2370579"/>
                              <a:gd name="connsiteX21" fmla="*/ 304988 w 431523"/>
                              <a:gd name="connsiteY21" fmla="*/ 495299 h 2370579"/>
                              <a:gd name="connsiteX22" fmla="*/ 300827 w 431523"/>
                              <a:gd name="connsiteY22" fmla="*/ 515990 h 2370579"/>
                              <a:gd name="connsiteX23" fmla="*/ 296683 w 431523"/>
                              <a:gd name="connsiteY23" fmla="*/ 536654 h 2370579"/>
                              <a:gd name="connsiteX24" fmla="*/ 292556 w 431523"/>
                              <a:gd name="connsiteY24" fmla="*/ 557341 h 2370579"/>
                              <a:gd name="connsiteX25" fmla="*/ 288465 w 431523"/>
                              <a:gd name="connsiteY25" fmla="*/ 578033 h 2370579"/>
                              <a:gd name="connsiteX26" fmla="*/ 280317 w 431523"/>
                              <a:gd name="connsiteY26" fmla="*/ 619406 h 2370579"/>
                              <a:gd name="connsiteX27" fmla="*/ 276261 w 431523"/>
                              <a:gd name="connsiteY27" fmla="*/ 640098 h 2370579"/>
                              <a:gd name="connsiteX28" fmla="*/ 272239 w 431523"/>
                              <a:gd name="connsiteY28" fmla="*/ 660785 h 2370579"/>
                              <a:gd name="connsiteX29" fmla="*/ 268201 w 431523"/>
                              <a:gd name="connsiteY29" fmla="*/ 681496 h 2370579"/>
                              <a:gd name="connsiteX30" fmla="*/ 264197 w 431523"/>
                              <a:gd name="connsiteY30" fmla="*/ 702206 h 2370579"/>
                              <a:gd name="connsiteX31" fmla="*/ 260211 w 431523"/>
                              <a:gd name="connsiteY31" fmla="*/ 722898 h 2370579"/>
                              <a:gd name="connsiteX32" fmla="*/ 256260 w 431523"/>
                              <a:gd name="connsiteY32" fmla="*/ 743607 h 2370579"/>
                              <a:gd name="connsiteX33" fmla="*/ 248376 w 431523"/>
                              <a:gd name="connsiteY33" fmla="*/ 785028 h 2370579"/>
                              <a:gd name="connsiteX34" fmla="*/ 244460 w 431523"/>
                              <a:gd name="connsiteY34" fmla="*/ 805765 h 2370579"/>
                              <a:gd name="connsiteX35" fmla="*/ 240579 w 431523"/>
                              <a:gd name="connsiteY35" fmla="*/ 826477 h 2370579"/>
                              <a:gd name="connsiteX36" fmla="*/ 236699 w 431523"/>
                              <a:gd name="connsiteY36" fmla="*/ 847186 h 2370579"/>
                              <a:gd name="connsiteX37" fmla="*/ 232836 w 431523"/>
                              <a:gd name="connsiteY37" fmla="*/ 867919 h 2370579"/>
                              <a:gd name="connsiteX38" fmla="*/ 228990 w 431523"/>
                              <a:gd name="connsiteY38" fmla="*/ 888653 h 2370579"/>
                              <a:gd name="connsiteX39" fmla="*/ 225162 w 431523"/>
                              <a:gd name="connsiteY39" fmla="*/ 909385 h 2370579"/>
                              <a:gd name="connsiteX40" fmla="*/ 217559 w 431523"/>
                              <a:gd name="connsiteY40" fmla="*/ 950857 h 2370579"/>
                              <a:gd name="connsiteX41" fmla="*/ 213766 w 431523"/>
                              <a:gd name="connsiteY41" fmla="*/ 971591 h 2370579"/>
                              <a:gd name="connsiteX42" fmla="*/ 210008 w 431523"/>
                              <a:gd name="connsiteY42" fmla="*/ 992346 h 2370579"/>
                              <a:gd name="connsiteX43" fmla="*/ 206285 w 431523"/>
                              <a:gd name="connsiteY43" fmla="*/ 1013080 h 2370579"/>
                              <a:gd name="connsiteX44" fmla="*/ 202545 w 431523"/>
                              <a:gd name="connsiteY44" fmla="*/ 1033835 h 2370579"/>
                              <a:gd name="connsiteX45" fmla="*/ 191482 w 431523"/>
                              <a:gd name="connsiteY45" fmla="*/ 1096104 h 2370579"/>
                              <a:gd name="connsiteX46" fmla="*/ 187830 w 431523"/>
                              <a:gd name="connsiteY46" fmla="*/ 1116859 h 2370579"/>
                              <a:gd name="connsiteX47" fmla="*/ 184178 w 431523"/>
                              <a:gd name="connsiteY47" fmla="*/ 1137632 h 2370579"/>
                              <a:gd name="connsiteX48" fmla="*/ 180560 w 431523"/>
                              <a:gd name="connsiteY48" fmla="*/ 1158387 h 2370579"/>
                              <a:gd name="connsiteX49" fmla="*/ 173361 w 431523"/>
                              <a:gd name="connsiteY49" fmla="*/ 1199950 h 2370579"/>
                              <a:gd name="connsiteX50" fmla="*/ 169814 w 431523"/>
                              <a:gd name="connsiteY50" fmla="*/ 1220705 h 2370579"/>
                              <a:gd name="connsiteX51" fmla="*/ 166249 w 431523"/>
                              <a:gd name="connsiteY51" fmla="*/ 1241513 h 2370579"/>
                              <a:gd name="connsiteX52" fmla="*/ 159190 w 431523"/>
                              <a:gd name="connsiteY52" fmla="*/ 1283076 h 2370579"/>
                              <a:gd name="connsiteX53" fmla="*/ 155713 w 431523"/>
                              <a:gd name="connsiteY53" fmla="*/ 1303849 h 2370579"/>
                              <a:gd name="connsiteX54" fmla="*/ 152219 w 431523"/>
                              <a:gd name="connsiteY54" fmla="*/ 1324657 h 2370579"/>
                              <a:gd name="connsiteX55" fmla="*/ 148760 w 431523"/>
                              <a:gd name="connsiteY55" fmla="*/ 1345447 h 2370579"/>
                              <a:gd name="connsiteX56" fmla="*/ 145300 w 431523"/>
                              <a:gd name="connsiteY56" fmla="*/ 1366237 h 2370579"/>
                              <a:gd name="connsiteX57" fmla="*/ 138470 w 431523"/>
                              <a:gd name="connsiteY57" fmla="*/ 1407835 h 2370579"/>
                              <a:gd name="connsiteX58" fmla="*/ 135063 w 431523"/>
                              <a:gd name="connsiteY58" fmla="*/ 1428661 h 2370579"/>
                              <a:gd name="connsiteX59" fmla="*/ 131674 w 431523"/>
                              <a:gd name="connsiteY59" fmla="*/ 1449451 h 2370579"/>
                              <a:gd name="connsiteX60" fmla="*/ 128320 w 431523"/>
                              <a:gd name="connsiteY60" fmla="*/ 1470276 h 2370579"/>
                              <a:gd name="connsiteX61" fmla="*/ 124966 w 431523"/>
                              <a:gd name="connsiteY61" fmla="*/ 1491084 h 2370579"/>
                              <a:gd name="connsiteX62" fmla="*/ 121647 w 431523"/>
                              <a:gd name="connsiteY62" fmla="*/ 1511910 h 2370579"/>
                              <a:gd name="connsiteX63" fmla="*/ 115045 w 431523"/>
                              <a:gd name="connsiteY63" fmla="*/ 1553560 h 2370579"/>
                              <a:gd name="connsiteX64" fmla="*/ 111744 w 431523"/>
                              <a:gd name="connsiteY64" fmla="*/ 1574386 h 2370579"/>
                              <a:gd name="connsiteX65" fmla="*/ 108495 w 431523"/>
                              <a:gd name="connsiteY65" fmla="*/ 1595211 h 2370579"/>
                              <a:gd name="connsiteX66" fmla="*/ 105246 w 431523"/>
                              <a:gd name="connsiteY66" fmla="*/ 1616054 h 2370579"/>
                              <a:gd name="connsiteX67" fmla="*/ 102033 w 431523"/>
                              <a:gd name="connsiteY67" fmla="*/ 1636880 h 2370579"/>
                              <a:gd name="connsiteX68" fmla="*/ 98837 w 431523"/>
                              <a:gd name="connsiteY68" fmla="*/ 1657723 h 2370579"/>
                              <a:gd name="connsiteX69" fmla="*/ 95641 w 431523"/>
                              <a:gd name="connsiteY69" fmla="*/ 1678583 h 2370579"/>
                              <a:gd name="connsiteX70" fmla="*/ 92463 w 431523"/>
                              <a:gd name="connsiteY70" fmla="*/ 1699391 h 2370579"/>
                              <a:gd name="connsiteX71" fmla="*/ 89302 w 431523"/>
                              <a:gd name="connsiteY71" fmla="*/ 1720269 h 2370579"/>
                              <a:gd name="connsiteX72" fmla="*/ 83051 w 431523"/>
                              <a:gd name="connsiteY72" fmla="*/ 1761955 h 2370579"/>
                              <a:gd name="connsiteX73" fmla="*/ 79943 w 431523"/>
                              <a:gd name="connsiteY73" fmla="*/ 1782833 h 2370579"/>
                              <a:gd name="connsiteX74" fmla="*/ 76853 w 431523"/>
                              <a:gd name="connsiteY74" fmla="*/ 1803676 h 2370579"/>
                              <a:gd name="connsiteX75" fmla="*/ 70742 w 431523"/>
                              <a:gd name="connsiteY75" fmla="*/ 1845414 h 2370579"/>
                              <a:gd name="connsiteX76" fmla="*/ 64666 w 431523"/>
                              <a:gd name="connsiteY76" fmla="*/ 1887153 h 2370579"/>
                              <a:gd name="connsiteX77" fmla="*/ 58696 w 431523"/>
                              <a:gd name="connsiteY77" fmla="*/ 1928892 h 2370579"/>
                              <a:gd name="connsiteX78" fmla="*/ 55728 w 431523"/>
                              <a:gd name="connsiteY78" fmla="*/ 1949787 h 2370579"/>
                              <a:gd name="connsiteX79" fmla="*/ 52778 w 431523"/>
                              <a:gd name="connsiteY79" fmla="*/ 1970683 h 2370579"/>
                              <a:gd name="connsiteX80" fmla="*/ 49846 w 431523"/>
                              <a:gd name="connsiteY80" fmla="*/ 1991543 h 2370579"/>
                              <a:gd name="connsiteX81" fmla="*/ 46931 w 431523"/>
                              <a:gd name="connsiteY81" fmla="*/ 2012439 h 2370579"/>
                              <a:gd name="connsiteX82" fmla="*/ 44033 w 431523"/>
                              <a:gd name="connsiteY82" fmla="*/ 2033335 h 2370579"/>
                              <a:gd name="connsiteX83" fmla="*/ 41154 w 431523"/>
                              <a:gd name="connsiteY83" fmla="*/ 2054230 h 2370579"/>
                              <a:gd name="connsiteX84" fmla="*/ 38274 w 431523"/>
                              <a:gd name="connsiteY84" fmla="*/ 2075143 h 2370579"/>
                              <a:gd name="connsiteX85" fmla="*/ 35447 w 431523"/>
                              <a:gd name="connsiteY85" fmla="*/ 2096022 h 2370579"/>
                              <a:gd name="connsiteX86" fmla="*/ 32619 w 431523"/>
                              <a:gd name="connsiteY86" fmla="*/ 2116952 h 2370579"/>
                              <a:gd name="connsiteX87" fmla="*/ 29810 w 431523"/>
                              <a:gd name="connsiteY87" fmla="*/ 2137830 h 2370579"/>
                              <a:gd name="connsiteX88" fmla="*/ 27000 w 431523"/>
                              <a:gd name="connsiteY88" fmla="*/ 2158761 h 2370579"/>
                              <a:gd name="connsiteX89" fmla="*/ 24226 w 431523"/>
                              <a:gd name="connsiteY89" fmla="*/ 2179674 h 2370579"/>
                              <a:gd name="connsiteX90" fmla="*/ 21459 w 431523"/>
                              <a:gd name="connsiteY90" fmla="*/ 2200587 h 2370579"/>
                              <a:gd name="connsiteX91" fmla="*/ 18723 w 431523"/>
                              <a:gd name="connsiteY91" fmla="*/ 2221501 h 2370579"/>
                              <a:gd name="connsiteX92" fmla="*/ 16004 w 431523"/>
                              <a:gd name="connsiteY92" fmla="*/ 2242431 h 2370579"/>
                              <a:gd name="connsiteX93" fmla="*/ 13288 w 431523"/>
                              <a:gd name="connsiteY93" fmla="*/ 2263362 h 2370579"/>
                              <a:gd name="connsiteX94" fmla="*/ 10592 w 431523"/>
                              <a:gd name="connsiteY94" fmla="*/ 2284293 h 2370579"/>
                              <a:gd name="connsiteX95" fmla="*/ 7922 w 431523"/>
                              <a:gd name="connsiteY95" fmla="*/ 2305224 h 2370579"/>
                              <a:gd name="connsiteX96" fmla="*/ 2626 w 431523"/>
                              <a:gd name="connsiteY96" fmla="*/ 2347103 h 2370579"/>
                              <a:gd name="connsiteX97" fmla="*/ 1 w 431523"/>
                              <a:gd name="connsiteY97" fmla="*/ 2368034 h 2370579"/>
                              <a:gd name="connsiteX98" fmla="*/ 22101 w 431523"/>
                              <a:gd name="connsiteY98" fmla="*/ 2370580 h 2370579"/>
                              <a:gd name="connsiteX99" fmla="*/ 24331 w 431523"/>
                              <a:gd name="connsiteY99" fmla="*/ 2349596 h 2370579"/>
                              <a:gd name="connsiteX100" fmla="*/ 26596 w 431523"/>
                              <a:gd name="connsiteY100" fmla="*/ 2328613 h 2370579"/>
                              <a:gd name="connsiteX101" fmla="*/ 28879 w 431523"/>
                              <a:gd name="connsiteY101" fmla="*/ 2307647 h 2370579"/>
                              <a:gd name="connsiteX102" fmla="*/ 31197 w 431523"/>
                              <a:gd name="connsiteY102" fmla="*/ 2286663 h 2370579"/>
                              <a:gd name="connsiteX103" fmla="*/ 33515 w 431523"/>
                              <a:gd name="connsiteY103" fmla="*/ 2265715 h 2370579"/>
                              <a:gd name="connsiteX104" fmla="*/ 35868 w 431523"/>
                              <a:gd name="connsiteY104" fmla="*/ 2244749 h 2370579"/>
                              <a:gd name="connsiteX105" fmla="*/ 40679 w 431523"/>
                              <a:gd name="connsiteY105" fmla="*/ 2202817 h 2370579"/>
                              <a:gd name="connsiteX106" fmla="*/ 43103 w 431523"/>
                              <a:gd name="connsiteY106" fmla="*/ 2181869 h 2370579"/>
                              <a:gd name="connsiteX107" fmla="*/ 45561 w 431523"/>
                              <a:gd name="connsiteY107" fmla="*/ 2160921 h 2370579"/>
                              <a:gd name="connsiteX108" fmla="*/ 48037 w 431523"/>
                              <a:gd name="connsiteY108" fmla="*/ 2139973 h 2370579"/>
                              <a:gd name="connsiteX109" fmla="*/ 53059 w 431523"/>
                              <a:gd name="connsiteY109" fmla="*/ 2098093 h 2370579"/>
                              <a:gd name="connsiteX110" fmla="*/ 55623 w 431523"/>
                              <a:gd name="connsiteY110" fmla="*/ 2077180 h 2370579"/>
                              <a:gd name="connsiteX111" fmla="*/ 58169 w 431523"/>
                              <a:gd name="connsiteY111" fmla="*/ 2056232 h 2370579"/>
                              <a:gd name="connsiteX112" fmla="*/ 60768 w 431523"/>
                              <a:gd name="connsiteY112" fmla="*/ 2035319 h 2370579"/>
                              <a:gd name="connsiteX113" fmla="*/ 63402 w 431523"/>
                              <a:gd name="connsiteY113" fmla="*/ 2014406 h 2370579"/>
                              <a:gd name="connsiteX114" fmla="*/ 66053 w 431523"/>
                              <a:gd name="connsiteY114" fmla="*/ 1993492 h 2370579"/>
                              <a:gd name="connsiteX115" fmla="*/ 68722 w 431523"/>
                              <a:gd name="connsiteY115" fmla="*/ 1972579 h 2370579"/>
                              <a:gd name="connsiteX116" fmla="*/ 71409 w 431523"/>
                              <a:gd name="connsiteY116" fmla="*/ 1951666 h 2370579"/>
                              <a:gd name="connsiteX117" fmla="*/ 74131 w 431523"/>
                              <a:gd name="connsiteY117" fmla="*/ 1930770 h 2370579"/>
                              <a:gd name="connsiteX118" fmla="*/ 76870 w 431523"/>
                              <a:gd name="connsiteY118" fmla="*/ 1909892 h 2370579"/>
                              <a:gd name="connsiteX119" fmla="*/ 79627 w 431523"/>
                              <a:gd name="connsiteY119" fmla="*/ 1888997 h 2370579"/>
                              <a:gd name="connsiteX120" fmla="*/ 82419 w 431523"/>
                              <a:gd name="connsiteY120" fmla="*/ 1868101 h 2370579"/>
                              <a:gd name="connsiteX121" fmla="*/ 88073 w 431523"/>
                              <a:gd name="connsiteY121" fmla="*/ 1826310 h 2370579"/>
                              <a:gd name="connsiteX122" fmla="*/ 90918 w 431523"/>
                              <a:gd name="connsiteY122" fmla="*/ 1805449 h 2370579"/>
                              <a:gd name="connsiteX123" fmla="*/ 96712 w 431523"/>
                              <a:gd name="connsiteY123" fmla="*/ 1763711 h 2370579"/>
                              <a:gd name="connsiteX124" fmla="*/ 99663 w 431523"/>
                              <a:gd name="connsiteY124" fmla="*/ 1742833 h 2370579"/>
                              <a:gd name="connsiteX125" fmla="*/ 102612 w 431523"/>
                              <a:gd name="connsiteY125" fmla="*/ 1721990 h 2370579"/>
                              <a:gd name="connsiteX126" fmla="*/ 105598 w 431523"/>
                              <a:gd name="connsiteY126" fmla="*/ 1701112 h 2370579"/>
                              <a:gd name="connsiteX127" fmla="*/ 108600 w 431523"/>
                              <a:gd name="connsiteY127" fmla="*/ 1680269 h 2370579"/>
                              <a:gd name="connsiteX128" fmla="*/ 111638 w 431523"/>
                              <a:gd name="connsiteY128" fmla="*/ 1659426 h 2370579"/>
                              <a:gd name="connsiteX129" fmla="*/ 117749 w 431523"/>
                              <a:gd name="connsiteY129" fmla="*/ 1617740 h 2370579"/>
                              <a:gd name="connsiteX130" fmla="*/ 120857 w 431523"/>
                              <a:gd name="connsiteY130" fmla="*/ 1596914 h 2370579"/>
                              <a:gd name="connsiteX131" fmla="*/ 123983 w 431523"/>
                              <a:gd name="connsiteY131" fmla="*/ 1576089 h 2370579"/>
                              <a:gd name="connsiteX132" fmla="*/ 127144 w 431523"/>
                              <a:gd name="connsiteY132" fmla="*/ 1555229 h 2370579"/>
                              <a:gd name="connsiteX133" fmla="*/ 130304 w 431523"/>
                              <a:gd name="connsiteY133" fmla="*/ 1534438 h 2370579"/>
                              <a:gd name="connsiteX134" fmla="*/ 133500 w 431523"/>
                              <a:gd name="connsiteY134" fmla="*/ 1513613 h 2370579"/>
                              <a:gd name="connsiteX135" fmla="*/ 136714 w 431523"/>
                              <a:gd name="connsiteY135" fmla="*/ 1492787 h 2370579"/>
                              <a:gd name="connsiteX136" fmla="*/ 139962 w 431523"/>
                              <a:gd name="connsiteY136" fmla="*/ 1471980 h 2370579"/>
                              <a:gd name="connsiteX137" fmla="*/ 146512 w 431523"/>
                              <a:gd name="connsiteY137" fmla="*/ 1430381 h 2370579"/>
                              <a:gd name="connsiteX138" fmla="*/ 153185 w 431523"/>
                              <a:gd name="connsiteY138" fmla="*/ 1388783 h 2370579"/>
                              <a:gd name="connsiteX139" fmla="*/ 156556 w 431523"/>
                              <a:gd name="connsiteY139" fmla="*/ 1367993 h 2370579"/>
                              <a:gd name="connsiteX140" fmla="*/ 159945 w 431523"/>
                              <a:gd name="connsiteY140" fmla="*/ 1347203 h 2370579"/>
                              <a:gd name="connsiteX141" fmla="*/ 163334 w 431523"/>
                              <a:gd name="connsiteY141" fmla="*/ 1326413 h 2370579"/>
                              <a:gd name="connsiteX142" fmla="*/ 166776 w 431523"/>
                              <a:gd name="connsiteY142" fmla="*/ 1305640 h 2370579"/>
                              <a:gd name="connsiteX143" fmla="*/ 170235 w 431523"/>
                              <a:gd name="connsiteY143" fmla="*/ 1284849 h 2370579"/>
                              <a:gd name="connsiteX144" fmla="*/ 173729 w 431523"/>
                              <a:gd name="connsiteY144" fmla="*/ 1264094 h 2370579"/>
                              <a:gd name="connsiteX145" fmla="*/ 177241 w 431523"/>
                              <a:gd name="connsiteY145" fmla="*/ 1243322 h 2370579"/>
                              <a:gd name="connsiteX146" fmla="*/ 180771 w 431523"/>
                              <a:gd name="connsiteY146" fmla="*/ 1222567 h 2370579"/>
                              <a:gd name="connsiteX147" fmla="*/ 184318 w 431523"/>
                              <a:gd name="connsiteY147" fmla="*/ 1201811 h 2370579"/>
                              <a:gd name="connsiteX148" fmla="*/ 187900 w 431523"/>
                              <a:gd name="connsiteY148" fmla="*/ 1181056 h 2370579"/>
                              <a:gd name="connsiteX149" fmla="*/ 191500 w 431523"/>
                              <a:gd name="connsiteY149" fmla="*/ 1160319 h 2370579"/>
                              <a:gd name="connsiteX150" fmla="*/ 195135 w 431523"/>
                              <a:gd name="connsiteY150" fmla="*/ 1139563 h 2370579"/>
                              <a:gd name="connsiteX151" fmla="*/ 198787 w 431523"/>
                              <a:gd name="connsiteY151" fmla="*/ 1118826 h 2370579"/>
                              <a:gd name="connsiteX152" fmla="*/ 202457 w 431523"/>
                              <a:gd name="connsiteY152" fmla="*/ 1098106 h 2370579"/>
                              <a:gd name="connsiteX153" fmla="*/ 209885 w 431523"/>
                              <a:gd name="connsiteY153" fmla="*/ 1056631 h 2370579"/>
                              <a:gd name="connsiteX154" fmla="*/ 213625 w 431523"/>
                              <a:gd name="connsiteY154" fmla="*/ 1035916 h 2370579"/>
                              <a:gd name="connsiteX155" fmla="*/ 217400 w 431523"/>
                              <a:gd name="connsiteY155" fmla="*/ 1015182 h 2370579"/>
                              <a:gd name="connsiteX156" fmla="*/ 221193 w 431523"/>
                              <a:gd name="connsiteY156" fmla="*/ 994472 h 2370579"/>
                              <a:gd name="connsiteX157" fmla="*/ 228849 w 431523"/>
                              <a:gd name="connsiteY157" fmla="*/ 953048 h 2370579"/>
                              <a:gd name="connsiteX158" fmla="*/ 232713 w 431523"/>
                              <a:gd name="connsiteY158" fmla="*/ 932361 h 2370579"/>
                              <a:gd name="connsiteX159" fmla="*/ 236611 w 431523"/>
                              <a:gd name="connsiteY159" fmla="*/ 911650 h 2370579"/>
                              <a:gd name="connsiteX160" fmla="*/ 240527 w 431523"/>
                              <a:gd name="connsiteY160" fmla="*/ 890963 h 2370579"/>
                              <a:gd name="connsiteX161" fmla="*/ 244460 w 431523"/>
                              <a:gd name="connsiteY161" fmla="*/ 870271 h 2370579"/>
                              <a:gd name="connsiteX162" fmla="*/ 248429 w 431523"/>
                              <a:gd name="connsiteY162" fmla="*/ 849585 h 2370579"/>
                              <a:gd name="connsiteX163" fmla="*/ 252415 w 431523"/>
                              <a:gd name="connsiteY163" fmla="*/ 828898 h 2370579"/>
                              <a:gd name="connsiteX164" fmla="*/ 256436 w 431523"/>
                              <a:gd name="connsiteY164" fmla="*/ 808229 h 2370579"/>
                              <a:gd name="connsiteX165" fmla="*/ 260475 w 431523"/>
                              <a:gd name="connsiteY165" fmla="*/ 787542 h 2370579"/>
                              <a:gd name="connsiteX166" fmla="*/ 264531 w 431523"/>
                              <a:gd name="connsiteY166" fmla="*/ 766878 h 2370579"/>
                              <a:gd name="connsiteX167" fmla="*/ 268605 w 431523"/>
                              <a:gd name="connsiteY167" fmla="*/ 746209 h 2370579"/>
                              <a:gd name="connsiteX168" fmla="*/ 272714 w 431523"/>
                              <a:gd name="connsiteY168" fmla="*/ 725546 h 2370579"/>
                              <a:gd name="connsiteX169" fmla="*/ 276823 w 431523"/>
                              <a:gd name="connsiteY169" fmla="*/ 704899 h 2370579"/>
                              <a:gd name="connsiteX170" fmla="*/ 281002 w 431523"/>
                              <a:gd name="connsiteY170" fmla="*/ 684237 h 2370579"/>
                              <a:gd name="connsiteX171" fmla="*/ 289378 w 431523"/>
                              <a:gd name="connsiteY171" fmla="*/ 642950 h 2370579"/>
                              <a:gd name="connsiteX172" fmla="*/ 293610 w 431523"/>
                              <a:gd name="connsiteY172" fmla="*/ 622304 h 2370579"/>
                              <a:gd name="connsiteX173" fmla="*/ 297859 w 431523"/>
                              <a:gd name="connsiteY173" fmla="*/ 601664 h 2370579"/>
                              <a:gd name="connsiteX174" fmla="*/ 302126 w 431523"/>
                              <a:gd name="connsiteY174" fmla="*/ 581041 h 2370579"/>
                              <a:gd name="connsiteX175" fmla="*/ 306411 w 431523"/>
                              <a:gd name="connsiteY175" fmla="*/ 560423 h 2370579"/>
                              <a:gd name="connsiteX176" fmla="*/ 310748 w 431523"/>
                              <a:gd name="connsiteY176" fmla="*/ 539778 h 2370579"/>
                              <a:gd name="connsiteX177" fmla="*/ 315085 w 431523"/>
                              <a:gd name="connsiteY177" fmla="*/ 519160 h 2370579"/>
                              <a:gd name="connsiteX178" fmla="*/ 319458 w 431523"/>
                              <a:gd name="connsiteY178" fmla="*/ 498561 h 2370579"/>
                              <a:gd name="connsiteX179" fmla="*/ 323848 w 431523"/>
                              <a:gd name="connsiteY179" fmla="*/ 477938 h 2370579"/>
                              <a:gd name="connsiteX180" fmla="*/ 328290 w 431523"/>
                              <a:gd name="connsiteY180" fmla="*/ 457344 h 2370579"/>
                              <a:gd name="connsiteX181" fmla="*/ 332715 w 431523"/>
                              <a:gd name="connsiteY181" fmla="*/ 436720 h 2370579"/>
                              <a:gd name="connsiteX182" fmla="*/ 337176 w 431523"/>
                              <a:gd name="connsiteY182" fmla="*/ 416122 h 2370579"/>
                              <a:gd name="connsiteX183" fmla="*/ 341688 w 431523"/>
                              <a:gd name="connsiteY183" fmla="*/ 395526 h 2370579"/>
                              <a:gd name="connsiteX184" fmla="*/ 346184 w 431523"/>
                              <a:gd name="connsiteY184" fmla="*/ 374950 h 2370579"/>
                              <a:gd name="connsiteX185" fmla="*/ 350714 w 431523"/>
                              <a:gd name="connsiteY185" fmla="*/ 354351 h 2370579"/>
                              <a:gd name="connsiteX186" fmla="*/ 355297 w 431523"/>
                              <a:gd name="connsiteY186" fmla="*/ 333773 h 2370579"/>
                              <a:gd name="connsiteX187" fmla="*/ 364481 w 431523"/>
                              <a:gd name="connsiteY187" fmla="*/ 292627 h 2370579"/>
                              <a:gd name="connsiteX188" fmla="*/ 369117 w 431523"/>
                              <a:gd name="connsiteY188" fmla="*/ 272051 h 2370579"/>
                              <a:gd name="connsiteX189" fmla="*/ 373788 w 431523"/>
                              <a:gd name="connsiteY189" fmla="*/ 251473 h 2370579"/>
                              <a:gd name="connsiteX190" fmla="*/ 378441 w 431523"/>
                              <a:gd name="connsiteY190" fmla="*/ 230920 h 2370579"/>
                              <a:gd name="connsiteX191" fmla="*/ 383147 w 431523"/>
                              <a:gd name="connsiteY191" fmla="*/ 210373 h 2370579"/>
                              <a:gd name="connsiteX192" fmla="*/ 387888 w 431523"/>
                              <a:gd name="connsiteY192" fmla="*/ 189818 h 2370579"/>
                              <a:gd name="connsiteX193" fmla="*/ 392647 w 431523"/>
                              <a:gd name="connsiteY193" fmla="*/ 169265 h 2370579"/>
                              <a:gd name="connsiteX194" fmla="*/ 397405 w 431523"/>
                              <a:gd name="connsiteY194" fmla="*/ 148712 h 2370579"/>
                              <a:gd name="connsiteX195" fmla="*/ 402217 w 431523"/>
                              <a:gd name="connsiteY195" fmla="*/ 128182 h 2370579"/>
                              <a:gd name="connsiteX196" fmla="*/ 407063 w 431523"/>
                              <a:gd name="connsiteY196" fmla="*/ 107628 h 2370579"/>
                              <a:gd name="connsiteX197" fmla="*/ 411892 w 431523"/>
                              <a:gd name="connsiteY197" fmla="*/ 87098 h 2370579"/>
                              <a:gd name="connsiteX198" fmla="*/ 416774 w 431523"/>
                              <a:gd name="connsiteY198" fmla="*/ 66568 h 2370579"/>
                              <a:gd name="connsiteX199" fmla="*/ 421655 w 431523"/>
                              <a:gd name="connsiteY199" fmla="*/ 46062 h 2370579"/>
                              <a:gd name="connsiteX200" fmla="*/ 426590 w 431523"/>
                              <a:gd name="connsiteY200" fmla="*/ 25531 h 2370579"/>
                              <a:gd name="connsiteX201" fmla="*/ 431524 w 431523"/>
                              <a:gd name="connsiteY201" fmla="*/ 5024 h 23705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Lst>
                            <a:rect l="l" t="t" r="r" b="b"/>
                            <a:pathLst>
                              <a:path w="431523" h="2370579">
                                <a:moveTo>
                                  <a:pt x="409873" y="0"/>
                                </a:moveTo>
                                <a:lnTo>
                                  <a:pt x="400759" y="41194"/>
                                </a:lnTo>
                                <a:lnTo>
                                  <a:pt x="396211" y="61816"/>
                                </a:lnTo>
                                <a:lnTo>
                                  <a:pt x="391716" y="82434"/>
                                </a:lnTo>
                                <a:lnTo>
                                  <a:pt x="387203" y="103033"/>
                                </a:lnTo>
                                <a:lnTo>
                                  <a:pt x="382725" y="123657"/>
                                </a:lnTo>
                                <a:lnTo>
                                  <a:pt x="378265" y="144273"/>
                                </a:lnTo>
                                <a:lnTo>
                                  <a:pt x="373805" y="164919"/>
                                </a:lnTo>
                                <a:lnTo>
                                  <a:pt x="369362" y="185537"/>
                                </a:lnTo>
                                <a:lnTo>
                                  <a:pt x="364955" y="206159"/>
                                </a:lnTo>
                                <a:lnTo>
                                  <a:pt x="360565" y="226800"/>
                                </a:lnTo>
                                <a:lnTo>
                                  <a:pt x="356193" y="247446"/>
                                </a:lnTo>
                                <a:lnTo>
                                  <a:pt x="351820" y="268070"/>
                                </a:lnTo>
                                <a:lnTo>
                                  <a:pt x="347483" y="288709"/>
                                </a:lnTo>
                                <a:lnTo>
                                  <a:pt x="343163" y="309373"/>
                                </a:lnTo>
                                <a:lnTo>
                                  <a:pt x="334559" y="350659"/>
                                </a:lnTo>
                                <a:lnTo>
                                  <a:pt x="330274" y="371329"/>
                                </a:lnTo>
                                <a:lnTo>
                                  <a:pt x="326025" y="391969"/>
                                </a:lnTo>
                                <a:lnTo>
                                  <a:pt x="317561" y="433302"/>
                                </a:lnTo>
                                <a:lnTo>
                                  <a:pt x="313347" y="453971"/>
                                </a:lnTo>
                                <a:lnTo>
                                  <a:pt x="309168" y="474635"/>
                                </a:lnTo>
                                <a:lnTo>
                                  <a:pt x="304988" y="495299"/>
                                </a:lnTo>
                                <a:lnTo>
                                  <a:pt x="300827" y="515990"/>
                                </a:lnTo>
                                <a:lnTo>
                                  <a:pt x="296683" y="536654"/>
                                </a:lnTo>
                                <a:lnTo>
                                  <a:pt x="292556" y="557341"/>
                                </a:lnTo>
                                <a:lnTo>
                                  <a:pt x="288465" y="578033"/>
                                </a:lnTo>
                                <a:lnTo>
                                  <a:pt x="280317" y="619406"/>
                                </a:lnTo>
                                <a:lnTo>
                                  <a:pt x="276261" y="640098"/>
                                </a:lnTo>
                                <a:lnTo>
                                  <a:pt x="272239" y="660785"/>
                                </a:lnTo>
                                <a:lnTo>
                                  <a:pt x="268201" y="681496"/>
                                </a:lnTo>
                                <a:lnTo>
                                  <a:pt x="264197" y="702206"/>
                                </a:lnTo>
                                <a:lnTo>
                                  <a:pt x="260211" y="722898"/>
                                </a:lnTo>
                                <a:lnTo>
                                  <a:pt x="256260" y="743607"/>
                                </a:lnTo>
                                <a:lnTo>
                                  <a:pt x="248376" y="785028"/>
                                </a:lnTo>
                                <a:lnTo>
                                  <a:pt x="244460" y="805765"/>
                                </a:lnTo>
                                <a:lnTo>
                                  <a:pt x="240579" y="826477"/>
                                </a:lnTo>
                                <a:lnTo>
                                  <a:pt x="236699" y="847186"/>
                                </a:lnTo>
                                <a:lnTo>
                                  <a:pt x="232836" y="867919"/>
                                </a:lnTo>
                                <a:lnTo>
                                  <a:pt x="228990" y="888653"/>
                                </a:lnTo>
                                <a:lnTo>
                                  <a:pt x="225162" y="909385"/>
                                </a:lnTo>
                                <a:lnTo>
                                  <a:pt x="217559" y="950857"/>
                                </a:lnTo>
                                <a:lnTo>
                                  <a:pt x="213766" y="971591"/>
                                </a:lnTo>
                                <a:lnTo>
                                  <a:pt x="210008" y="992346"/>
                                </a:lnTo>
                                <a:lnTo>
                                  <a:pt x="206285" y="1013080"/>
                                </a:lnTo>
                                <a:lnTo>
                                  <a:pt x="202545" y="1033835"/>
                                </a:lnTo>
                                <a:lnTo>
                                  <a:pt x="191482" y="1096104"/>
                                </a:lnTo>
                                <a:lnTo>
                                  <a:pt x="187830" y="1116859"/>
                                </a:lnTo>
                                <a:lnTo>
                                  <a:pt x="184178" y="1137632"/>
                                </a:lnTo>
                                <a:lnTo>
                                  <a:pt x="180560" y="1158387"/>
                                </a:lnTo>
                                <a:lnTo>
                                  <a:pt x="173361" y="1199950"/>
                                </a:lnTo>
                                <a:lnTo>
                                  <a:pt x="169814" y="1220705"/>
                                </a:lnTo>
                                <a:lnTo>
                                  <a:pt x="166249" y="1241513"/>
                                </a:lnTo>
                                <a:lnTo>
                                  <a:pt x="159190" y="1283076"/>
                                </a:lnTo>
                                <a:lnTo>
                                  <a:pt x="155713" y="1303849"/>
                                </a:lnTo>
                                <a:lnTo>
                                  <a:pt x="152219" y="1324657"/>
                                </a:lnTo>
                                <a:lnTo>
                                  <a:pt x="148760" y="1345447"/>
                                </a:lnTo>
                                <a:lnTo>
                                  <a:pt x="145300" y="1366237"/>
                                </a:lnTo>
                                <a:lnTo>
                                  <a:pt x="138470" y="1407835"/>
                                </a:lnTo>
                                <a:lnTo>
                                  <a:pt x="135063" y="1428661"/>
                                </a:lnTo>
                                <a:lnTo>
                                  <a:pt x="131674" y="1449451"/>
                                </a:lnTo>
                                <a:lnTo>
                                  <a:pt x="128320" y="1470276"/>
                                </a:lnTo>
                                <a:lnTo>
                                  <a:pt x="124966" y="1491084"/>
                                </a:lnTo>
                                <a:lnTo>
                                  <a:pt x="121647" y="1511910"/>
                                </a:lnTo>
                                <a:lnTo>
                                  <a:pt x="115045" y="1553560"/>
                                </a:lnTo>
                                <a:lnTo>
                                  <a:pt x="111744" y="1574386"/>
                                </a:lnTo>
                                <a:lnTo>
                                  <a:pt x="108495" y="1595211"/>
                                </a:lnTo>
                                <a:lnTo>
                                  <a:pt x="105246" y="1616054"/>
                                </a:lnTo>
                                <a:lnTo>
                                  <a:pt x="102033" y="1636880"/>
                                </a:lnTo>
                                <a:lnTo>
                                  <a:pt x="98837" y="1657723"/>
                                </a:lnTo>
                                <a:lnTo>
                                  <a:pt x="95641" y="1678583"/>
                                </a:lnTo>
                                <a:lnTo>
                                  <a:pt x="92463" y="1699391"/>
                                </a:lnTo>
                                <a:lnTo>
                                  <a:pt x="89302" y="1720269"/>
                                </a:lnTo>
                                <a:lnTo>
                                  <a:pt x="83051" y="1761955"/>
                                </a:lnTo>
                                <a:lnTo>
                                  <a:pt x="79943" y="1782833"/>
                                </a:lnTo>
                                <a:lnTo>
                                  <a:pt x="76853" y="1803676"/>
                                </a:lnTo>
                                <a:lnTo>
                                  <a:pt x="70742" y="1845414"/>
                                </a:lnTo>
                                <a:lnTo>
                                  <a:pt x="64666" y="1887153"/>
                                </a:lnTo>
                                <a:lnTo>
                                  <a:pt x="58696" y="1928892"/>
                                </a:lnTo>
                                <a:lnTo>
                                  <a:pt x="55728" y="1949787"/>
                                </a:lnTo>
                                <a:lnTo>
                                  <a:pt x="52778" y="1970683"/>
                                </a:lnTo>
                                <a:lnTo>
                                  <a:pt x="49846" y="1991543"/>
                                </a:lnTo>
                                <a:lnTo>
                                  <a:pt x="46931" y="2012439"/>
                                </a:lnTo>
                                <a:lnTo>
                                  <a:pt x="44033" y="2033335"/>
                                </a:lnTo>
                                <a:lnTo>
                                  <a:pt x="41154" y="2054230"/>
                                </a:lnTo>
                                <a:lnTo>
                                  <a:pt x="38274" y="2075143"/>
                                </a:lnTo>
                                <a:lnTo>
                                  <a:pt x="35447" y="2096022"/>
                                </a:lnTo>
                                <a:lnTo>
                                  <a:pt x="32619" y="2116952"/>
                                </a:lnTo>
                                <a:lnTo>
                                  <a:pt x="29810" y="2137830"/>
                                </a:lnTo>
                                <a:lnTo>
                                  <a:pt x="27000" y="2158761"/>
                                </a:lnTo>
                                <a:lnTo>
                                  <a:pt x="24226" y="2179674"/>
                                </a:lnTo>
                                <a:lnTo>
                                  <a:pt x="21459" y="2200587"/>
                                </a:lnTo>
                                <a:lnTo>
                                  <a:pt x="18723" y="2221501"/>
                                </a:lnTo>
                                <a:lnTo>
                                  <a:pt x="16004" y="2242431"/>
                                </a:lnTo>
                                <a:lnTo>
                                  <a:pt x="13288" y="2263362"/>
                                </a:lnTo>
                                <a:lnTo>
                                  <a:pt x="10592" y="2284293"/>
                                </a:lnTo>
                                <a:lnTo>
                                  <a:pt x="7922" y="2305224"/>
                                </a:lnTo>
                                <a:lnTo>
                                  <a:pt x="2626" y="2347103"/>
                                </a:lnTo>
                                <a:lnTo>
                                  <a:pt x="1" y="2368034"/>
                                </a:lnTo>
                                <a:lnTo>
                                  <a:pt x="22101" y="2370580"/>
                                </a:lnTo>
                                <a:lnTo>
                                  <a:pt x="24331" y="2349596"/>
                                </a:lnTo>
                                <a:lnTo>
                                  <a:pt x="26596" y="2328613"/>
                                </a:lnTo>
                                <a:lnTo>
                                  <a:pt x="28879" y="2307647"/>
                                </a:lnTo>
                                <a:lnTo>
                                  <a:pt x="31197" y="2286663"/>
                                </a:lnTo>
                                <a:lnTo>
                                  <a:pt x="33515" y="2265715"/>
                                </a:lnTo>
                                <a:lnTo>
                                  <a:pt x="35868" y="2244749"/>
                                </a:lnTo>
                                <a:lnTo>
                                  <a:pt x="40679" y="2202817"/>
                                </a:lnTo>
                                <a:lnTo>
                                  <a:pt x="43103" y="2181869"/>
                                </a:lnTo>
                                <a:lnTo>
                                  <a:pt x="45561" y="2160921"/>
                                </a:lnTo>
                                <a:lnTo>
                                  <a:pt x="48037" y="2139973"/>
                                </a:lnTo>
                                <a:lnTo>
                                  <a:pt x="53059" y="2098093"/>
                                </a:lnTo>
                                <a:lnTo>
                                  <a:pt x="55623" y="2077180"/>
                                </a:lnTo>
                                <a:lnTo>
                                  <a:pt x="58169" y="2056232"/>
                                </a:lnTo>
                                <a:lnTo>
                                  <a:pt x="60768" y="2035319"/>
                                </a:lnTo>
                                <a:lnTo>
                                  <a:pt x="63402" y="2014406"/>
                                </a:lnTo>
                                <a:lnTo>
                                  <a:pt x="66053" y="1993492"/>
                                </a:lnTo>
                                <a:lnTo>
                                  <a:pt x="68722" y="1972579"/>
                                </a:lnTo>
                                <a:lnTo>
                                  <a:pt x="71409" y="1951666"/>
                                </a:lnTo>
                                <a:lnTo>
                                  <a:pt x="74131" y="1930770"/>
                                </a:lnTo>
                                <a:lnTo>
                                  <a:pt x="76870" y="1909892"/>
                                </a:lnTo>
                                <a:lnTo>
                                  <a:pt x="79627" y="1888997"/>
                                </a:lnTo>
                                <a:lnTo>
                                  <a:pt x="82419" y="1868101"/>
                                </a:lnTo>
                                <a:lnTo>
                                  <a:pt x="88073" y="1826310"/>
                                </a:lnTo>
                                <a:lnTo>
                                  <a:pt x="90918" y="1805449"/>
                                </a:lnTo>
                                <a:lnTo>
                                  <a:pt x="96712" y="1763711"/>
                                </a:lnTo>
                                <a:lnTo>
                                  <a:pt x="99663" y="1742833"/>
                                </a:lnTo>
                                <a:lnTo>
                                  <a:pt x="102612" y="1721990"/>
                                </a:lnTo>
                                <a:lnTo>
                                  <a:pt x="105598" y="1701112"/>
                                </a:lnTo>
                                <a:lnTo>
                                  <a:pt x="108600" y="1680269"/>
                                </a:lnTo>
                                <a:lnTo>
                                  <a:pt x="111638" y="1659426"/>
                                </a:lnTo>
                                <a:lnTo>
                                  <a:pt x="117749" y="1617740"/>
                                </a:lnTo>
                                <a:lnTo>
                                  <a:pt x="120857" y="1596914"/>
                                </a:lnTo>
                                <a:lnTo>
                                  <a:pt x="123983" y="1576089"/>
                                </a:lnTo>
                                <a:lnTo>
                                  <a:pt x="127144" y="1555229"/>
                                </a:lnTo>
                                <a:lnTo>
                                  <a:pt x="130304" y="1534438"/>
                                </a:lnTo>
                                <a:lnTo>
                                  <a:pt x="133500" y="1513613"/>
                                </a:lnTo>
                                <a:lnTo>
                                  <a:pt x="136714" y="1492787"/>
                                </a:lnTo>
                                <a:lnTo>
                                  <a:pt x="139962" y="1471980"/>
                                </a:lnTo>
                                <a:lnTo>
                                  <a:pt x="146512" y="1430381"/>
                                </a:lnTo>
                                <a:lnTo>
                                  <a:pt x="153185" y="1388783"/>
                                </a:lnTo>
                                <a:lnTo>
                                  <a:pt x="156556" y="1367993"/>
                                </a:lnTo>
                                <a:lnTo>
                                  <a:pt x="159945" y="1347203"/>
                                </a:lnTo>
                                <a:lnTo>
                                  <a:pt x="163334" y="1326413"/>
                                </a:lnTo>
                                <a:lnTo>
                                  <a:pt x="166776" y="1305640"/>
                                </a:lnTo>
                                <a:lnTo>
                                  <a:pt x="170235" y="1284849"/>
                                </a:lnTo>
                                <a:lnTo>
                                  <a:pt x="173729" y="1264094"/>
                                </a:lnTo>
                                <a:lnTo>
                                  <a:pt x="177241" y="1243322"/>
                                </a:lnTo>
                                <a:lnTo>
                                  <a:pt x="180771" y="1222567"/>
                                </a:lnTo>
                                <a:lnTo>
                                  <a:pt x="184318" y="1201811"/>
                                </a:lnTo>
                                <a:lnTo>
                                  <a:pt x="187900" y="1181056"/>
                                </a:lnTo>
                                <a:lnTo>
                                  <a:pt x="191500" y="1160319"/>
                                </a:lnTo>
                                <a:lnTo>
                                  <a:pt x="195135" y="1139563"/>
                                </a:lnTo>
                                <a:lnTo>
                                  <a:pt x="198787" y="1118826"/>
                                </a:lnTo>
                                <a:lnTo>
                                  <a:pt x="202457" y="1098106"/>
                                </a:lnTo>
                                <a:lnTo>
                                  <a:pt x="209885" y="1056631"/>
                                </a:lnTo>
                                <a:lnTo>
                                  <a:pt x="213625" y="1035916"/>
                                </a:lnTo>
                                <a:lnTo>
                                  <a:pt x="217400" y="1015182"/>
                                </a:lnTo>
                                <a:lnTo>
                                  <a:pt x="221193" y="994472"/>
                                </a:lnTo>
                                <a:lnTo>
                                  <a:pt x="228849" y="953048"/>
                                </a:lnTo>
                                <a:lnTo>
                                  <a:pt x="232713" y="932361"/>
                                </a:lnTo>
                                <a:lnTo>
                                  <a:pt x="236611" y="911650"/>
                                </a:lnTo>
                                <a:lnTo>
                                  <a:pt x="240527" y="890963"/>
                                </a:lnTo>
                                <a:lnTo>
                                  <a:pt x="244460" y="870271"/>
                                </a:lnTo>
                                <a:lnTo>
                                  <a:pt x="248429" y="849585"/>
                                </a:lnTo>
                                <a:lnTo>
                                  <a:pt x="252415" y="828898"/>
                                </a:lnTo>
                                <a:lnTo>
                                  <a:pt x="256436" y="808229"/>
                                </a:lnTo>
                                <a:lnTo>
                                  <a:pt x="260475" y="787542"/>
                                </a:lnTo>
                                <a:lnTo>
                                  <a:pt x="264531" y="766878"/>
                                </a:lnTo>
                                <a:lnTo>
                                  <a:pt x="268605" y="746209"/>
                                </a:lnTo>
                                <a:lnTo>
                                  <a:pt x="272714" y="725546"/>
                                </a:lnTo>
                                <a:lnTo>
                                  <a:pt x="276823" y="704899"/>
                                </a:lnTo>
                                <a:lnTo>
                                  <a:pt x="281002" y="684237"/>
                                </a:lnTo>
                                <a:lnTo>
                                  <a:pt x="289378" y="642950"/>
                                </a:lnTo>
                                <a:lnTo>
                                  <a:pt x="293610" y="622304"/>
                                </a:lnTo>
                                <a:lnTo>
                                  <a:pt x="297859" y="601664"/>
                                </a:lnTo>
                                <a:lnTo>
                                  <a:pt x="302126" y="581041"/>
                                </a:lnTo>
                                <a:lnTo>
                                  <a:pt x="306411" y="560423"/>
                                </a:lnTo>
                                <a:lnTo>
                                  <a:pt x="310748" y="539778"/>
                                </a:lnTo>
                                <a:lnTo>
                                  <a:pt x="315085" y="519160"/>
                                </a:lnTo>
                                <a:lnTo>
                                  <a:pt x="319458" y="498561"/>
                                </a:lnTo>
                                <a:lnTo>
                                  <a:pt x="323848" y="477938"/>
                                </a:lnTo>
                                <a:lnTo>
                                  <a:pt x="328290" y="457344"/>
                                </a:lnTo>
                                <a:lnTo>
                                  <a:pt x="332715" y="436720"/>
                                </a:lnTo>
                                <a:lnTo>
                                  <a:pt x="337176" y="416122"/>
                                </a:lnTo>
                                <a:lnTo>
                                  <a:pt x="341688" y="395526"/>
                                </a:lnTo>
                                <a:lnTo>
                                  <a:pt x="346184" y="374950"/>
                                </a:lnTo>
                                <a:lnTo>
                                  <a:pt x="350714" y="354351"/>
                                </a:lnTo>
                                <a:lnTo>
                                  <a:pt x="355297" y="333773"/>
                                </a:lnTo>
                                <a:lnTo>
                                  <a:pt x="364481" y="292627"/>
                                </a:lnTo>
                                <a:lnTo>
                                  <a:pt x="369117" y="272051"/>
                                </a:lnTo>
                                <a:lnTo>
                                  <a:pt x="373788" y="251473"/>
                                </a:lnTo>
                                <a:lnTo>
                                  <a:pt x="378441" y="230920"/>
                                </a:lnTo>
                                <a:lnTo>
                                  <a:pt x="383147" y="210373"/>
                                </a:lnTo>
                                <a:lnTo>
                                  <a:pt x="387888" y="189818"/>
                                </a:lnTo>
                                <a:lnTo>
                                  <a:pt x="392647" y="169265"/>
                                </a:lnTo>
                                <a:lnTo>
                                  <a:pt x="397405" y="148712"/>
                                </a:lnTo>
                                <a:lnTo>
                                  <a:pt x="402217" y="128182"/>
                                </a:lnTo>
                                <a:lnTo>
                                  <a:pt x="407063" y="107628"/>
                                </a:lnTo>
                                <a:lnTo>
                                  <a:pt x="411892" y="87098"/>
                                </a:lnTo>
                                <a:lnTo>
                                  <a:pt x="416774" y="66568"/>
                                </a:lnTo>
                                <a:lnTo>
                                  <a:pt x="421655" y="46062"/>
                                </a:lnTo>
                                <a:lnTo>
                                  <a:pt x="426590" y="25531"/>
                                </a:lnTo>
                                <a:lnTo>
                                  <a:pt x="431524" y="502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5" name="Freeform: Shape 2615"/>
                        <wps:cNvSpPr/>
                        <wps:spPr>
                          <a:xfrm>
                            <a:off x="1411667" y="708909"/>
                            <a:ext cx="754150" cy="605760"/>
                          </a:xfrm>
                          <a:custGeom>
                            <a:avLst/>
                            <a:gdLst>
                              <a:gd name="connsiteX0" fmla="*/ 732499 w 754150"/>
                              <a:gd name="connsiteY0" fmla="*/ 0 h 605760"/>
                              <a:gd name="connsiteX1" fmla="*/ 724545 w 754150"/>
                              <a:gd name="connsiteY1" fmla="*/ 35063 h 605760"/>
                              <a:gd name="connsiteX2" fmla="*/ 716502 w 754150"/>
                              <a:gd name="connsiteY2" fmla="*/ 69059 h 605760"/>
                              <a:gd name="connsiteX3" fmla="*/ 708372 w 754150"/>
                              <a:gd name="connsiteY3" fmla="*/ 102015 h 605760"/>
                              <a:gd name="connsiteX4" fmla="*/ 700190 w 754150"/>
                              <a:gd name="connsiteY4" fmla="*/ 133930 h 605760"/>
                              <a:gd name="connsiteX5" fmla="*/ 691884 w 754150"/>
                              <a:gd name="connsiteY5" fmla="*/ 164781 h 605760"/>
                              <a:gd name="connsiteX6" fmla="*/ 683473 w 754150"/>
                              <a:gd name="connsiteY6" fmla="*/ 194595 h 605760"/>
                              <a:gd name="connsiteX7" fmla="*/ 675026 w 754150"/>
                              <a:gd name="connsiteY7" fmla="*/ 223341 h 605760"/>
                              <a:gd name="connsiteX8" fmla="*/ 666457 w 754150"/>
                              <a:gd name="connsiteY8" fmla="*/ 251044 h 605760"/>
                              <a:gd name="connsiteX9" fmla="*/ 657818 w 754150"/>
                              <a:gd name="connsiteY9" fmla="*/ 277689 h 605760"/>
                              <a:gd name="connsiteX10" fmla="*/ 649073 w 754150"/>
                              <a:gd name="connsiteY10" fmla="*/ 303289 h 605760"/>
                              <a:gd name="connsiteX11" fmla="*/ 640258 w 754150"/>
                              <a:gd name="connsiteY11" fmla="*/ 327845 h 605760"/>
                              <a:gd name="connsiteX12" fmla="*/ 631355 w 754150"/>
                              <a:gd name="connsiteY12" fmla="*/ 351343 h 605760"/>
                              <a:gd name="connsiteX13" fmla="*/ 622347 w 754150"/>
                              <a:gd name="connsiteY13" fmla="*/ 373774 h 605760"/>
                              <a:gd name="connsiteX14" fmla="*/ 613269 w 754150"/>
                              <a:gd name="connsiteY14" fmla="*/ 395186 h 605760"/>
                              <a:gd name="connsiteX15" fmla="*/ 604103 w 754150"/>
                              <a:gd name="connsiteY15" fmla="*/ 415512 h 605760"/>
                              <a:gd name="connsiteX16" fmla="*/ 594849 w 754150"/>
                              <a:gd name="connsiteY16" fmla="*/ 434821 h 605760"/>
                              <a:gd name="connsiteX17" fmla="*/ 585489 w 754150"/>
                              <a:gd name="connsiteY17" fmla="*/ 453061 h 605760"/>
                              <a:gd name="connsiteX18" fmla="*/ 576060 w 754150"/>
                              <a:gd name="connsiteY18" fmla="*/ 470243 h 605760"/>
                              <a:gd name="connsiteX19" fmla="*/ 566525 w 754150"/>
                              <a:gd name="connsiteY19" fmla="*/ 486380 h 605760"/>
                              <a:gd name="connsiteX20" fmla="*/ 556937 w 754150"/>
                              <a:gd name="connsiteY20" fmla="*/ 501481 h 605760"/>
                              <a:gd name="connsiteX21" fmla="*/ 547227 w 754150"/>
                              <a:gd name="connsiteY21" fmla="*/ 515515 h 605760"/>
                              <a:gd name="connsiteX22" fmla="*/ 537428 w 754150"/>
                              <a:gd name="connsiteY22" fmla="*/ 528484 h 605760"/>
                              <a:gd name="connsiteX23" fmla="*/ 527560 w 754150"/>
                              <a:gd name="connsiteY23" fmla="*/ 540431 h 605760"/>
                              <a:gd name="connsiteX24" fmla="*/ 517621 w 754150"/>
                              <a:gd name="connsiteY24" fmla="*/ 551297 h 605760"/>
                              <a:gd name="connsiteX25" fmla="*/ 507559 w 754150"/>
                              <a:gd name="connsiteY25" fmla="*/ 561148 h 605760"/>
                              <a:gd name="connsiteX26" fmla="*/ 497445 w 754150"/>
                              <a:gd name="connsiteY26" fmla="*/ 569928 h 605760"/>
                              <a:gd name="connsiteX27" fmla="*/ 487208 w 754150"/>
                              <a:gd name="connsiteY27" fmla="*/ 577645 h 605760"/>
                              <a:gd name="connsiteX28" fmla="*/ 476918 w 754150"/>
                              <a:gd name="connsiteY28" fmla="*/ 584326 h 605760"/>
                              <a:gd name="connsiteX29" fmla="*/ 466522 w 754150"/>
                              <a:gd name="connsiteY29" fmla="*/ 589959 h 605760"/>
                              <a:gd name="connsiteX30" fmla="*/ 456039 w 754150"/>
                              <a:gd name="connsiteY30" fmla="*/ 594530 h 605760"/>
                              <a:gd name="connsiteX31" fmla="*/ 445468 w 754150"/>
                              <a:gd name="connsiteY31" fmla="*/ 598042 h 605760"/>
                              <a:gd name="connsiteX32" fmla="*/ 434809 w 754150"/>
                              <a:gd name="connsiteY32" fmla="*/ 600533 h 605760"/>
                              <a:gd name="connsiteX33" fmla="*/ 424063 w 754150"/>
                              <a:gd name="connsiteY33" fmla="*/ 601959 h 605760"/>
                              <a:gd name="connsiteX34" fmla="*/ 413246 w 754150"/>
                              <a:gd name="connsiteY34" fmla="*/ 602317 h 605760"/>
                              <a:gd name="connsiteX35" fmla="*/ 402324 w 754150"/>
                              <a:gd name="connsiteY35" fmla="*/ 601640 h 605760"/>
                              <a:gd name="connsiteX36" fmla="*/ 391314 w 754150"/>
                              <a:gd name="connsiteY36" fmla="*/ 599896 h 605760"/>
                              <a:gd name="connsiteX37" fmla="*/ 380216 w 754150"/>
                              <a:gd name="connsiteY37" fmla="*/ 597115 h 605760"/>
                              <a:gd name="connsiteX38" fmla="*/ 369031 w 754150"/>
                              <a:gd name="connsiteY38" fmla="*/ 593290 h 605760"/>
                              <a:gd name="connsiteX39" fmla="*/ 357775 w 754150"/>
                              <a:gd name="connsiteY39" fmla="*/ 588400 h 605760"/>
                              <a:gd name="connsiteX40" fmla="*/ 346414 w 754150"/>
                              <a:gd name="connsiteY40" fmla="*/ 582467 h 605760"/>
                              <a:gd name="connsiteX41" fmla="*/ 334963 w 754150"/>
                              <a:gd name="connsiteY41" fmla="*/ 575473 h 605760"/>
                              <a:gd name="connsiteX42" fmla="*/ 323444 w 754150"/>
                              <a:gd name="connsiteY42" fmla="*/ 567441 h 605760"/>
                              <a:gd name="connsiteX43" fmla="*/ 311831 w 754150"/>
                              <a:gd name="connsiteY43" fmla="*/ 558338 h 605760"/>
                              <a:gd name="connsiteX44" fmla="*/ 300126 w 754150"/>
                              <a:gd name="connsiteY44" fmla="*/ 548198 h 605760"/>
                              <a:gd name="connsiteX45" fmla="*/ 288333 w 754150"/>
                              <a:gd name="connsiteY45" fmla="*/ 537019 h 605760"/>
                              <a:gd name="connsiteX46" fmla="*/ 276449 w 754150"/>
                              <a:gd name="connsiteY46" fmla="*/ 524770 h 605760"/>
                              <a:gd name="connsiteX47" fmla="*/ 264499 w 754150"/>
                              <a:gd name="connsiteY47" fmla="*/ 511458 h 605760"/>
                              <a:gd name="connsiteX48" fmla="*/ 252436 w 754150"/>
                              <a:gd name="connsiteY48" fmla="*/ 497135 h 605760"/>
                              <a:gd name="connsiteX49" fmla="*/ 240302 w 754150"/>
                              <a:gd name="connsiteY49" fmla="*/ 481722 h 605760"/>
                              <a:gd name="connsiteX50" fmla="*/ 228057 w 754150"/>
                              <a:gd name="connsiteY50" fmla="*/ 465288 h 605760"/>
                              <a:gd name="connsiteX51" fmla="*/ 215743 w 754150"/>
                              <a:gd name="connsiteY51" fmla="*/ 447788 h 605760"/>
                              <a:gd name="connsiteX52" fmla="*/ 203337 w 754150"/>
                              <a:gd name="connsiteY52" fmla="*/ 429228 h 605760"/>
                              <a:gd name="connsiteX53" fmla="*/ 190866 w 754150"/>
                              <a:gd name="connsiteY53" fmla="*/ 409625 h 605760"/>
                              <a:gd name="connsiteX54" fmla="*/ 178281 w 754150"/>
                              <a:gd name="connsiteY54" fmla="*/ 388961 h 605760"/>
                              <a:gd name="connsiteX55" fmla="*/ 165601 w 754150"/>
                              <a:gd name="connsiteY55" fmla="*/ 367278 h 605760"/>
                              <a:gd name="connsiteX56" fmla="*/ 152860 w 754150"/>
                              <a:gd name="connsiteY56" fmla="*/ 344506 h 605760"/>
                              <a:gd name="connsiteX57" fmla="*/ 140024 w 754150"/>
                              <a:gd name="connsiteY57" fmla="*/ 320695 h 605760"/>
                              <a:gd name="connsiteX58" fmla="*/ 127101 w 754150"/>
                              <a:gd name="connsiteY58" fmla="*/ 295842 h 605760"/>
                              <a:gd name="connsiteX59" fmla="*/ 114086 w 754150"/>
                              <a:gd name="connsiteY59" fmla="*/ 269947 h 605760"/>
                              <a:gd name="connsiteX60" fmla="*/ 100980 w 754150"/>
                              <a:gd name="connsiteY60" fmla="*/ 242967 h 605760"/>
                              <a:gd name="connsiteX61" fmla="*/ 87785 w 754150"/>
                              <a:gd name="connsiteY61" fmla="*/ 214967 h 605760"/>
                              <a:gd name="connsiteX62" fmla="*/ 74521 w 754150"/>
                              <a:gd name="connsiteY62" fmla="*/ 185903 h 605760"/>
                              <a:gd name="connsiteX63" fmla="*/ 61163 w 754150"/>
                              <a:gd name="connsiteY63" fmla="*/ 155776 h 605760"/>
                              <a:gd name="connsiteX64" fmla="*/ 47696 w 754150"/>
                              <a:gd name="connsiteY64" fmla="*/ 124629 h 605760"/>
                              <a:gd name="connsiteX65" fmla="*/ 34159 w 754150"/>
                              <a:gd name="connsiteY65" fmla="*/ 92396 h 605760"/>
                              <a:gd name="connsiteX66" fmla="*/ 20531 w 754150"/>
                              <a:gd name="connsiteY66" fmla="*/ 59122 h 605760"/>
                              <a:gd name="connsiteX67" fmla="*/ 0 w 754150"/>
                              <a:gd name="connsiteY67" fmla="*/ 67658 h 605760"/>
                              <a:gd name="connsiteX68" fmla="*/ 13832 w 754150"/>
                              <a:gd name="connsiteY68" fmla="*/ 99707 h 605760"/>
                              <a:gd name="connsiteX69" fmla="*/ 27596 w 754150"/>
                              <a:gd name="connsiteY69" fmla="*/ 130784 h 605760"/>
                              <a:gd name="connsiteX70" fmla="*/ 41241 w 754150"/>
                              <a:gd name="connsiteY70" fmla="*/ 160870 h 605760"/>
                              <a:gd name="connsiteX71" fmla="*/ 54824 w 754150"/>
                              <a:gd name="connsiteY71" fmla="*/ 189976 h 605760"/>
                              <a:gd name="connsiteX72" fmla="*/ 68338 w 754150"/>
                              <a:gd name="connsiteY72" fmla="*/ 218108 h 605760"/>
                              <a:gd name="connsiteX73" fmla="*/ 81764 w 754150"/>
                              <a:gd name="connsiteY73" fmla="*/ 245227 h 605760"/>
                              <a:gd name="connsiteX74" fmla="*/ 95092 w 754150"/>
                              <a:gd name="connsiteY74" fmla="*/ 271396 h 605760"/>
                              <a:gd name="connsiteX75" fmla="*/ 108356 w 754150"/>
                              <a:gd name="connsiteY75" fmla="*/ 296544 h 605760"/>
                              <a:gd name="connsiteX76" fmla="*/ 121533 w 754150"/>
                              <a:gd name="connsiteY76" fmla="*/ 320736 h 605760"/>
                              <a:gd name="connsiteX77" fmla="*/ 134617 w 754150"/>
                              <a:gd name="connsiteY77" fmla="*/ 343939 h 605760"/>
                              <a:gd name="connsiteX78" fmla="*/ 147632 w 754150"/>
                              <a:gd name="connsiteY78" fmla="*/ 366142 h 605760"/>
                              <a:gd name="connsiteX79" fmla="*/ 160577 w 754150"/>
                              <a:gd name="connsiteY79" fmla="*/ 387373 h 605760"/>
                              <a:gd name="connsiteX80" fmla="*/ 173413 w 754150"/>
                              <a:gd name="connsiteY80" fmla="*/ 407614 h 605760"/>
                              <a:gd name="connsiteX81" fmla="*/ 186179 w 754150"/>
                              <a:gd name="connsiteY81" fmla="*/ 426875 h 605760"/>
                              <a:gd name="connsiteX82" fmla="*/ 198880 w 754150"/>
                              <a:gd name="connsiteY82" fmla="*/ 445140 h 605760"/>
                              <a:gd name="connsiteX83" fmla="*/ 211460 w 754150"/>
                              <a:gd name="connsiteY83" fmla="*/ 462436 h 605760"/>
                              <a:gd name="connsiteX84" fmla="*/ 224007 w 754150"/>
                              <a:gd name="connsiteY84" fmla="*/ 478754 h 605760"/>
                              <a:gd name="connsiteX85" fmla="*/ 236430 w 754150"/>
                              <a:gd name="connsiteY85" fmla="*/ 494075 h 605760"/>
                              <a:gd name="connsiteX86" fmla="*/ 248790 w 754150"/>
                              <a:gd name="connsiteY86" fmla="*/ 508405 h 605760"/>
                              <a:gd name="connsiteX87" fmla="*/ 261058 w 754150"/>
                              <a:gd name="connsiteY87" fmla="*/ 521762 h 605760"/>
                              <a:gd name="connsiteX88" fmla="*/ 273262 w 754150"/>
                              <a:gd name="connsiteY88" fmla="*/ 534122 h 605760"/>
                              <a:gd name="connsiteX89" fmla="*/ 285367 w 754150"/>
                              <a:gd name="connsiteY89" fmla="*/ 545502 h 605760"/>
                              <a:gd name="connsiteX90" fmla="*/ 297413 w 754150"/>
                              <a:gd name="connsiteY90" fmla="*/ 555915 h 605760"/>
                              <a:gd name="connsiteX91" fmla="*/ 309363 w 754150"/>
                              <a:gd name="connsiteY91" fmla="*/ 565332 h 605760"/>
                              <a:gd name="connsiteX92" fmla="*/ 321224 w 754150"/>
                              <a:gd name="connsiteY92" fmla="*/ 573750 h 605760"/>
                              <a:gd name="connsiteX93" fmla="*/ 333017 w 754150"/>
                              <a:gd name="connsiteY93" fmla="*/ 581202 h 605760"/>
                              <a:gd name="connsiteX94" fmla="*/ 344728 w 754150"/>
                              <a:gd name="connsiteY94" fmla="*/ 587675 h 605760"/>
                              <a:gd name="connsiteX95" fmla="*/ 356335 w 754150"/>
                              <a:gd name="connsiteY95" fmla="*/ 593152 h 605760"/>
                              <a:gd name="connsiteX96" fmla="*/ 367872 w 754150"/>
                              <a:gd name="connsiteY96" fmla="*/ 597636 h 605760"/>
                              <a:gd name="connsiteX97" fmla="*/ 379321 w 754150"/>
                              <a:gd name="connsiteY97" fmla="*/ 601143 h 605760"/>
                              <a:gd name="connsiteX98" fmla="*/ 390717 w 754150"/>
                              <a:gd name="connsiteY98" fmla="*/ 603680 h 605760"/>
                              <a:gd name="connsiteX99" fmla="*/ 402008 w 754150"/>
                              <a:gd name="connsiteY99" fmla="*/ 605217 h 605760"/>
                              <a:gd name="connsiteX100" fmla="*/ 413211 w 754150"/>
                              <a:gd name="connsiteY100" fmla="*/ 605761 h 605760"/>
                              <a:gd name="connsiteX101" fmla="*/ 424361 w 754150"/>
                              <a:gd name="connsiteY101" fmla="*/ 605331 h 605760"/>
                              <a:gd name="connsiteX102" fmla="*/ 435406 w 754150"/>
                              <a:gd name="connsiteY102" fmla="*/ 603924 h 605760"/>
                              <a:gd name="connsiteX103" fmla="*/ 446381 w 754150"/>
                              <a:gd name="connsiteY103" fmla="*/ 601524 h 605760"/>
                              <a:gd name="connsiteX104" fmla="*/ 457251 w 754150"/>
                              <a:gd name="connsiteY104" fmla="*/ 598130 h 605760"/>
                              <a:gd name="connsiteX105" fmla="*/ 468067 w 754150"/>
                              <a:gd name="connsiteY105" fmla="*/ 593766 h 605760"/>
                              <a:gd name="connsiteX106" fmla="*/ 478761 w 754150"/>
                              <a:gd name="connsiteY106" fmla="*/ 588423 h 605760"/>
                              <a:gd name="connsiteX107" fmla="*/ 489420 w 754150"/>
                              <a:gd name="connsiteY107" fmla="*/ 582084 h 605760"/>
                              <a:gd name="connsiteX108" fmla="*/ 499974 w 754150"/>
                              <a:gd name="connsiteY108" fmla="*/ 574770 h 605760"/>
                              <a:gd name="connsiteX109" fmla="*/ 510457 w 754150"/>
                              <a:gd name="connsiteY109" fmla="*/ 566467 h 605760"/>
                              <a:gd name="connsiteX110" fmla="*/ 520852 w 754150"/>
                              <a:gd name="connsiteY110" fmla="*/ 557162 h 605760"/>
                              <a:gd name="connsiteX111" fmla="*/ 531160 w 754150"/>
                              <a:gd name="connsiteY111" fmla="*/ 546911 h 605760"/>
                              <a:gd name="connsiteX112" fmla="*/ 541397 w 754150"/>
                              <a:gd name="connsiteY112" fmla="*/ 535634 h 605760"/>
                              <a:gd name="connsiteX113" fmla="*/ 551546 w 754150"/>
                              <a:gd name="connsiteY113" fmla="*/ 523390 h 605760"/>
                              <a:gd name="connsiteX114" fmla="*/ 561608 w 754150"/>
                              <a:gd name="connsiteY114" fmla="*/ 510173 h 605760"/>
                              <a:gd name="connsiteX115" fmla="*/ 571600 w 754150"/>
                              <a:gd name="connsiteY115" fmla="*/ 495959 h 605760"/>
                              <a:gd name="connsiteX116" fmla="*/ 581503 w 754150"/>
                              <a:gd name="connsiteY116" fmla="*/ 480772 h 605760"/>
                              <a:gd name="connsiteX117" fmla="*/ 591337 w 754150"/>
                              <a:gd name="connsiteY117" fmla="*/ 464587 h 605760"/>
                              <a:gd name="connsiteX118" fmla="*/ 601065 w 754150"/>
                              <a:gd name="connsiteY118" fmla="*/ 447428 h 605760"/>
                              <a:gd name="connsiteX119" fmla="*/ 610740 w 754150"/>
                              <a:gd name="connsiteY119" fmla="*/ 429275 h 605760"/>
                              <a:gd name="connsiteX120" fmla="*/ 620310 w 754150"/>
                              <a:gd name="connsiteY120" fmla="*/ 410146 h 605760"/>
                              <a:gd name="connsiteX121" fmla="*/ 629793 w 754150"/>
                              <a:gd name="connsiteY121" fmla="*/ 390021 h 605760"/>
                              <a:gd name="connsiteX122" fmla="*/ 639204 w 754150"/>
                              <a:gd name="connsiteY122" fmla="*/ 368929 h 605760"/>
                              <a:gd name="connsiteX123" fmla="*/ 648564 w 754150"/>
                              <a:gd name="connsiteY123" fmla="*/ 346836 h 605760"/>
                              <a:gd name="connsiteX124" fmla="*/ 657800 w 754150"/>
                              <a:gd name="connsiteY124" fmla="*/ 323772 h 605760"/>
                              <a:gd name="connsiteX125" fmla="*/ 666967 w 754150"/>
                              <a:gd name="connsiteY125" fmla="*/ 299708 h 605760"/>
                              <a:gd name="connsiteX126" fmla="*/ 676063 w 754150"/>
                              <a:gd name="connsiteY126" fmla="*/ 274676 h 605760"/>
                              <a:gd name="connsiteX127" fmla="*/ 685071 w 754150"/>
                              <a:gd name="connsiteY127" fmla="*/ 248646 h 605760"/>
                              <a:gd name="connsiteX128" fmla="*/ 693991 w 754150"/>
                              <a:gd name="connsiteY128" fmla="*/ 221643 h 605760"/>
                              <a:gd name="connsiteX129" fmla="*/ 702806 w 754150"/>
                              <a:gd name="connsiteY129" fmla="*/ 193643 h 605760"/>
                              <a:gd name="connsiteX130" fmla="*/ 711568 w 754150"/>
                              <a:gd name="connsiteY130" fmla="*/ 164670 h 605760"/>
                              <a:gd name="connsiteX131" fmla="*/ 720260 w 754150"/>
                              <a:gd name="connsiteY131" fmla="*/ 134701 h 605760"/>
                              <a:gd name="connsiteX132" fmla="*/ 728865 w 754150"/>
                              <a:gd name="connsiteY132" fmla="*/ 103758 h 605760"/>
                              <a:gd name="connsiteX133" fmla="*/ 737381 w 754150"/>
                              <a:gd name="connsiteY133" fmla="*/ 71818 h 605760"/>
                              <a:gd name="connsiteX134" fmla="*/ 745792 w 754150"/>
                              <a:gd name="connsiteY134" fmla="*/ 38910 h 605760"/>
                              <a:gd name="connsiteX135" fmla="*/ 754151 w 754150"/>
                              <a:gd name="connsiteY135" fmla="*/ 5024 h 6057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Lst>
                            <a:rect l="l" t="t" r="r" b="b"/>
                            <a:pathLst>
                              <a:path w="754150" h="605760">
                                <a:moveTo>
                                  <a:pt x="732499" y="0"/>
                                </a:moveTo>
                                <a:lnTo>
                                  <a:pt x="724545" y="35063"/>
                                </a:lnTo>
                                <a:lnTo>
                                  <a:pt x="716502" y="69059"/>
                                </a:lnTo>
                                <a:lnTo>
                                  <a:pt x="708372" y="102015"/>
                                </a:lnTo>
                                <a:lnTo>
                                  <a:pt x="700190" y="133930"/>
                                </a:lnTo>
                                <a:lnTo>
                                  <a:pt x="691884" y="164781"/>
                                </a:lnTo>
                                <a:lnTo>
                                  <a:pt x="683473" y="194595"/>
                                </a:lnTo>
                                <a:lnTo>
                                  <a:pt x="675026" y="223341"/>
                                </a:lnTo>
                                <a:lnTo>
                                  <a:pt x="666457" y="251044"/>
                                </a:lnTo>
                                <a:lnTo>
                                  <a:pt x="657818" y="277689"/>
                                </a:lnTo>
                                <a:lnTo>
                                  <a:pt x="649073" y="303289"/>
                                </a:lnTo>
                                <a:lnTo>
                                  <a:pt x="640258" y="327845"/>
                                </a:lnTo>
                                <a:lnTo>
                                  <a:pt x="631355" y="351343"/>
                                </a:lnTo>
                                <a:lnTo>
                                  <a:pt x="622347" y="373774"/>
                                </a:lnTo>
                                <a:lnTo>
                                  <a:pt x="613269" y="395186"/>
                                </a:lnTo>
                                <a:lnTo>
                                  <a:pt x="604103" y="415512"/>
                                </a:lnTo>
                                <a:lnTo>
                                  <a:pt x="594849" y="434821"/>
                                </a:lnTo>
                                <a:lnTo>
                                  <a:pt x="585489" y="453061"/>
                                </a:lnTo>
                                <a:lnTo>
                                  <a:pt x="576060" y="470243"/>
                                </a:lnTo>
                                <a:lnTo>
                                  <a:pt x="566525" y="486380"/>
                                </a:lnTo>
                                <a:lnTo>
                                  <a:pt x="556937" y="501481"/>
                                </a:lnTo>
                                <a:lnTo>
                                  <a:pt x="547227" y="515515"/>
                                </a:lnTo>
                                <a:lnTo>
                                  <a:pt x="537428" y="528484"/>
                                </a:lnTo>
                                <a:lnTo>
                                  <a:pt x="527560" y="540431"/>
                                </a:lnTo>
                                <a:lnTo>
                                  <a:pt x="517621" y="551297"/>
                                </a:lnTo>
                                <a:lnTo>
                                  <a:pt x="507559" y="561148"/>
                                </a:lnTo>
                                <a:lnTo>
                                  <a:pt x="497445" y="569928"/>
                                </a:lnTo>
                                <a:lnTo>
                                  <a:pt x="487208" y="577645"/>
                                </a:lnTo>
                                <a:lnTo>
                                  <a:pt x="476918" y="584326"/>
                                </a:lnTo>
                                <a:lnTo>
                                  <a:pt x="466522" y="589959"/>
                                </a:lnTo>
                                <a:lnTo>
                                  <a:pt x="456039" y="594530"/>
                                </a:lnTo>
                                <a:lnTo>
                                  <a:pt x="445468" y="598042"/>
                                </a:lnTo>
                                <a:lnTo>
                                  <a:pt x="434809" y="600533"/>
                                </a:lnTo>
                                <a:lnTo>
                                  <a:pt x="424063" y="601959"/>
                                </a:lnTo>
                                <a:lnTo>
                                  <a:pt x="413246" y="602317"/>
                                </a:lnTo>
                                <a:lnTo>
                                  <a:pt x="402324" y="601640"/>
                                </a:lnTo>
                                <a:lnTo>
                                  <a:pt x="391314" y="599896"/>
                                </a:lnTo>
                                <a:lnTo>
                                  <a:pt x="380216" y="597115"/>
                                </a:lnTo>
                                <a:lnTo>
                                  <a:pt x="369031" y="593290"/>
                                </a:lnTo>
                                <a:lnTo>
                                  <a:pt x="357775" y="588400"/>
                                </a:lnTo>
                                <a:lnTo>
                                  <a:pt x="346414" y="582467"/>
                                </a:lnTo>
                                <a:lnTo>
                                  <a:pt x="334963" y="575473"/>
                                </a:lnTo>
                                <a:lnTo>
                                  <a:pt x="323444" y="567441"/>
                                </a:lnTo>
                                <a:lnTo>
                                  <a:pt x="311831" y="558338"/>
                                </a:lnTo>
                                <a:lnTo>
                                  <a:pt x="300126" y="548198"/>
                                </a:lnTo>
                                <a:lnTo>
                                  <a:pt x="288333" y="537019"/>
                                </a:lnTo>
                                <a:lnTo>
                                  <a:pt x="276449" y="524770"/>
                                </a:lnTo>
                                <a:lnTo>
                                  <a:pt x="264499" y="511458"/>
                                </a:lnTo>
                                <a:lnTo>
                                  <a:pt x="252436" y="497135"/>
                                </a:lnTo>
                                <a:lnTo>
                                  <a:pt x="240302" y="481722"/>
                                </a:lnTo>
                                <a:lnTo>
                                  <a:pt x="228057" y="465288"/>
                                </a:lnTo>
                                <a:lnTo>
                                  <a:pt x="215743" y="447788"/>
                                </a:lnTo>
                                <a:lnTo>
                                  <a:pt x="203337" y="429228"/>
                                </a:lnTo>
                                <a:lnTo>
                                  <a:pt x="190866" y="409625"/>
                                </a:lnTo>
                                <a:lnTo>
                                  <a:pt x="178281" y="388961"/>
                                </a:lnTo>
                                <a:lnTo>
                                  <a:pt x="165601" y="367278"/>
                                </a:lnTo>
                                <a:lnTo>
                                  <a:pt x="152860" y="344506"/>
                                </a:lnTo>
                                <a:lnTo>
                                  <a:pt x="140024" y="320695"/>
                                </a:lnTo>
                                <a:lnTo>
                                  <a:pt x="127101" y="295842"/>
                                </a:lnTo>
                                <a:lnTo>
                                  <a:pt x="114086" y="269947"/>
                                </a:lnTo>
                                <a:lnTo>
                                  <a:pt x="100980" y="242967"/>
                                </a:lnTo>
                                <a:lnTo>
                                  <a:pt x="87785" y="214967"/>
                                </a:lnTo>
                                <a:lnTo>
                                  <a:pt x="74521" y="185903"/>
                                </a:lnTo>
                                <a:lnTo>
                                  <a:pt x="61163" y="155776"/>
                                </a:lnTo>
                                <a:lnTo>
                                  <a:pt x="47696" y="124629"/>
                                </a:lnTo>
                                <a:lnTo>
                                  <a:pt x="34159" y="92396"/>
                                </a:lnTo>
                                <a:lnTo>
                                  <a:pt x="20531" y="59122"/>
                                </a:lnTo>
                                <a:lnTo>
                                  <a:pt x="0" y="67658"/>
                                </a:lnTo>
                                <a:lnTo>
                                  <a:pt x="13832" y="99707"/>
                                </a:lnTo>
                                <a:lnTo>
                                  <a:pt x="27596" y="130784"/>
                                </a:lnTo>
                                <a:lnTo>
                                  <a:pt x="41241" y="160870"/>
                                </a:lnTo>
                                <a:lnTo>
                                  <a:pt x="54824" y="189976"/>
                                </a:lnTo>
                                <a:lnTo>
                                  <a:pt x="68338" y="218108"/>
                                </a:lnTo>
                                <a:lnTo>
                                  <a:pt x="81764" y="245227"/>
                                </a:lnTo>
                                <a:lnTo>
                                  <a:pt x="95092" y="271396"/>
                                </a:lnTo>
                                <a:lnTo>
                                  <a:pt x="108356" y="296544"/>
                                </a:lnTo>
                                <a:lnTo>
                                  <a:pt x="121533" y="320736"/>
                                </a:lnTo>
                                <a:lnTo>
                                  <a:pt x="134617" y="343939"/>
                                </a:lnTo>
                                <a:lnTo>
                                  <a:pt x="147632" y="366142"/>
                                </a:lnTo>
                                <a:lnTo>
                                  <a:pt x="160577" y="387373"/>
                                </a:lnTo>
                                <a:lnTo>
                                  <a:pt x="173413" y="407614"/>
                                </a:lnTo>
                                <a:lnTo>
                                  <a:pt x="186179" y="426875"/>
                                </a:lnTo>
                                <a:lnTo>
                                  <a:pt x="198880" y="445140"/>
                                </a:lnTo>
                                <a:lnTo>
                                  <a:pt x="211460" y="462436"/>
                                </a:lnTo>
                                <a:lnTo>
                                  <a:pt x="224007" y="478754"/>
                                </a:lnTo>
                                <a:lnTo>
                                  <a:pt x="236430" y="494075"/>
                                </a:lnTo>
                                <a:lnTo>
                                  <a:pt x="248790" y="508405"/>
                                </a:lnTo>
                                <a:lnTo>
                                  <a:pt x="261058" y="521762"/>
                                </a:lnTo>
                                <a:lnTo>
                                  <a:pt x="273262" y="534122"/>
                                </a:lnTo>
                                <a:lnTo>
                                  <a:pt x="285367" y="545502"/>
                                </a:lnTo>
                                <a:lnTo>
                                  <a:pt x="297413" y="555915"/>
                                </a:lnTo>
                                <a:lnTo>
                                  <a:pt x="309363" y="565332"/>
                                </a:lnTo>
                                <a:lnTo>
                                  <a:pt x="321224" y="573750"/>
                                </a:lnTo>
                                <a:lnTo>
                                  <a:pt x="333017" y="581202"/>
                                </a:lnTo>
                                <a:lnTo>
                                  <a:pt x="344728" y="587675"/>
                                </a:lnTo>
                                <a:lnTo>
                                  <a:pt x="356335" y="593152"/>
                                </a:lnTo>
                                <a:lnTo>
                                  <a:pt x="367872" y="597636"/>
                                </a:lnTo>
                                <a:lnTo>
                                  <a:pt x="379321" y="601143"/>
                                </a:lnTo>
                                <a:lnTo>
                                  <a:pt x="390717" y="603680"/>
                                </a:lnTo>
                                <a:lnTo>
                                  <a:pt x="402008" y="605217"/>
                                </a:lnTo>
                                <a:lnTo>
                                  <a:pt x="413211" y="605761"/>
                                </a:lnTo>
                                <a:lnTo>
                                  <a:pt x="424361" y="605331"/>
                                </a:lnTo>
                                <a:lnTo>
                                  <a:pt x="435406" y="603924"/>
                                </a:lnTo>
                                <a:lnTo>
                                  <a:pt x="446381" y="601524"/>
                                </a:lnTo>
                                <a:lnTo>
                                  <a:pt x="457251" y="598130"/>
                                </a:lnTo>
                                <a:lnTo>
                                  <a:pt x="468067" y="593766"/>
                                </a:lnTo>
                                <a:lnTo>
                                  <a:pt x="478761" y="588423"/>
                                </a:lnTo>
                                <a:lnTo>
                                  <a:pt x="489420" y="582084"/>
                                </a:lnTo>
                                <a:lnTo>
                                  <a:pt x="499974" y="574770"/>
                                </a:lnTo>
                                <a:lnTo>
                                  <a:pt x="510457" y="566467"/>
                                </a:lnTo>
                                <a:lnTo>
                                  <a:pt x="520852" y="557162"/>
                                </a:lnTo>
                                <a:lnTo>
                                  <a:pt x="531160" y="546911"/>
                                </a:lnTo>
                                <a:lnTo>
                                  <a:pt x="541397" y="535634"/>
                                </a:lnTo>
                                <a:lnTo>
                                  <a:pt x="551546" y="523390"/>
                                </a:lnTo>
                                <a:lnTo>
                                  <a:pt x="561608" y="510173"/>
                                </a:lnTo>
                                <a:lnTo>
                                  <a:pt x="571600" y="495959"/>
                                </a:lnTo>
                                <a:lnTo>
                                  <a:pt x="581503" y="480772"/>
                                </a:lnTo>
                                <a:lnTo>
                                  <a:pt x="591337" y="464587"/>
                                </a:lnTo>
                                <a:lnTo>
                                  <a:pt x="601065" y="447428"/>
                                </a:lnTo>
                                <a:lnTo>
                                  <a:pt x="610740" y="429275"/>
                                </a:lnTo>
                                <a:lnTo>
                                  <a:pt x="620310" y="410146"/>
                                </a:lnTo>
                                <a:lnTo>
                                  <a:pt x="629793" y="390021"/>
                                </a:lnTo>
                                <a:lnTo>
                                  <a:pt x="639204" y="368929"/>
                                </a:lnTo>
                                <a:lnTo>
                                  <a:pt x="648564" y="346836"/>
                                </a:lnTo>
                                <a:lnTo>
                                  <a:pt x="657800" y="323772"/>
                                </a:lnTo>
                                <a:lnTo>
                                  <a:pt x="666967" y="299708"/>
                                </a:lnTo>
                                <a:lnTo>
                                  <a:pt x="676063" y="274676"/>
                                </a:lnTo>
                                <a:lnTo>
                                  <a:pt x="685071" y="248646"/>
                                </a:lnTo>
                                <a:lnTo>
                                  <a:pt x="693991" y="221643"/>
                                </a:lnTo>
                                <a:lnTo>
                                  <a:pt x="702806" y="193643"/>
                                </a:lnTo>
                                <a:lnTo>
                                  <a:pt x="711568" y="164670"/>
                                </a:lnTo>
                                <a:lnTo>
                                  <a:pt x="720260" y="134701"/>
                                </a:lnTo>
                                <a:lnTo>
                                  <a:pt x="728865" y="103758"/>
                                </a:lnTo>
                                <a:lnTo>
                                  <a:pt x="737381" y="71818"/>
                                </a:lnTo>
                                <a:lnTo>
                                  <a:pt x="745792" y="38910"/>
                                </a:lnTo>
                                <a:lnTo>
                                  <a:pt x="754151" y="5024"/>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6" name="Freeform: Shape 2616"/>
                        <wps:cNvSpPr/>
                        <wps:spPr>
                          <a:xfrm>
                            <a:off x="2050309" y="696144"/>
                            <a:ext cx="1006049" cy="969323"/>
                          </a:xfrm>
                          <a:custGeom>
                            <a:avLst/>
                            <a:gdLst>
                              <a:gd name="connsiteX0" fmla="*/ 27692 w 1006049"/>
                              <a:gd name="connsiteY0" fmla="*/ 0 h 969323"/>
                              <a:gd name="connsiteX1" fmla="*/ 23162 w 1006049"/>
                              <a:gd name="connsiteY1" fmla="*/ 28724 h 969323"/>
                              <a:gd name="connsiteX2" fmla="*/ 19018 w 1006049"/>
                              <a:gd name="connsiteY2" fmla="*/ 57036 h 969323"/>
                              <a:gd name="connsiteX3" fmla="*/ 15277 w 1006049"/>
                              <a:gd name="connsiteY3" fmla="*/ 84903 h 969323"/>
                              <a:gd name="connsiteX4" fmla="*/ 11959 w 1006049"/>
                              <a:gd name="connsiteY4" fmla="*/ 112357 h 969323"/>
                              <a:gd name="connsiteX5" fmla="*/ 9026 w 1006049"/>
                              <a:gd name="connsiteY5" fmla="*/ 139365 h 969323"/>
                              <a:gd name="connsiteX6" fmla="*/ 6515 w 1006049"/>
                              <a:gd name="connsiteY6" fmla="*/ 165934 h 969323"/>
                              <a:gd name="connsiteX7" fmla="*/ 4408 w 1006049"/>
                              <a:gd name="connsiteY7" fmla="*/ 192080 h 969323"/>
                              <a:gd name="connsiteX8" fmla="*/ 2722 w 1006049"/>
                              <a:gd name="connsiteY8" fmla="*/ 217796 h 969323"/>
                              <a:gd name="connsiteX9" fmla="*/ 1423 w 1006049"/>
                              <a:gd name="connsiteY9" fmla="*/ 243055 h 969323"/>
                              <a:gd name="connsiteX10" fmla="*/ 545 w 1006049"/>
                              <a:gd name="connsiteY10" fmla="*/ 267907 h 969323"/>
                              <a:gd name="connsiteX11" fmla="*/ 71 w 1006049"/>
                              <a:gd name="connsiteY11" fmla="*/ 292332 h 969323"/>
                              <a:gd name="connsiteX12" fmla="*/ 1 w 1006049"/>
                              <a:gd name="connsiteY12" fmla="*/ 316304 h 969323"/>
                              <a:gd name="connsiteX13" fmla="*/ 334 w 1006049"/>
                              <a:gd name="connsiteY13" fmla="*/ 339840 h 969323"/>
                              <a:gd name="connsiteX14" fmla="*/ 1072 w 1006049"/>
                              <a:gd name="connsiteY14" fmla="*/ 362973 h 969323"/>
                              <a:gd name="connsiteX15" fmla="*/ 2213 w 1006049"/>
                              <a:gd name="connsiteY15" fmla="*/ 385653 h 969323"/>
                              <a:gd name="connsiteX16" fmla="*/ 3776 w 1006049"/>
                              <a:gd name="connsiteY16" fmla="*/ 407904 h 969323"/>
                              <a:gd name="connsiteX17" fmla="*/ 5743 w 1006049"/>
                              <a:gd name="connsiteY17" fmla="*/ 429727 h 969323"/>
                              <a:gd name="connsiteX18" fmla="*/ 8113 w 1006049"/>
                              <a:gd name="connsiteY18" fmla="*/ 451114 h 969323"/>
                              <a:gd name="connsiteX19" fmla="*/ 10887 w 1006049"/>
                              <a:gd name="connsiteY19" fmla="*/ 472057 h 969323"/>
                              <a:gd name="connsiteX20" fmla="*/ 14083 w 1006049"/>
                              <a:gd name="connsiteY20" fmla="*/ 492587 h 969323"/>
                              <a:gd name="connsiteX21" fmla="*/ 17648 w 1006049"/>
                              <a:gd name="connsiteY21" fmla="*/ 512682 h 969323"/>
                              <a:gd name="connsiteX22" fmla="*/ 21652 w 1006049"/>
                              <a:gd name="connsiteY22" fmla="*/ 532331 h 969323"/>
                              <a:gd name="connsiteX23" fmla="*/ 26077 w 1006049"/>
                              <a:gd name="connsiteY23" fmla="*/ 551546 h 969323"/>
                              <a:gd name="connsiteX24" fmla="*/ 30870 w 1006049"/>
                              <a:gd name="connsiteY24" fmla="*/ 570356 h 969323"/>
                              <a:gd name="connsiteX25" fmla="*/ 36103 w 1006049"/>
                              <a:gd name="connsiteY25" fmla="*/ 588712 h 969323"/>
                              <a:gd name="connsiteX26" fmla="*/ 41722 w 1006049"/>
                              <a:gd name="connsiteY26" fmla="*/ 606641 h 969323"/>
                              <a:gd name="connsiteX27" fmla="*/ 47763 w 1006049"/>
                              <a:gd name="connsiteY27" fmla="*/ 624140 h 969323"/>
                              <a:gd name="connsiteX28" fmla="*/ 54190 w 1006049"/>
                              <a:gd name="connsiteY28" fmla="*/ 641183 h 969323"/>
                              <a:gd name="connsiteX29" fmla="*/ 61038 w 1006049"/>
                              <a:gd name="connsiteY29" fmla="*/ 657819 h 969323"/>
                              <a:gd name="connsiteX30" fmla="*/ 68290 w 1006049"/>
                              <a:gd name="connsiteY30" fmla="*/ 674026 h 969323"/>
                              <a:gd name="connsiteX31" fmla="*/ 75946 w 1006049"/>
                              <a:gd name="connsiteY31" fmla="*/ 689782 h 969323"/>
                              <a:gd name="connsiteX32" fmla="*/ 84024 w 1006049"/>
                              <a:gd name="connsiteY32" fmla="*/ 705103 h 969323"/>
                              <a:gd name="connsiteX33" fmla="*/ 92488 w 1006049"/>
                              <a:gd name="connsiteY33" fmla="*/ 720023 h 969323"/>
                              <a:gd name="connsiteX34" fmla="*/ 101355 w 1006049"/>
                              <a:gd name="connsiteY34" fmla="*/ 734487 h 969323"/>
                              <a:gd name="connsiteX35" fmla="*/ 110662 w 1006049"/>
                              <a:gd name="connsiteY35" fmla="*/ 748517 h 969323"/>
                              <a:gd name="connsiteX36" fmla="*/ 120355 w 1006049"/>
                              <a:gd name="connsiteY36" fmla="*/ 762122 h 969323"/>
                              <a:gd name="connsiteX37" fmla="*/ 130452 w 1006049"/>
                              <a:gd name="connsiteY37" fmla="*/ 775298 h 969323"/>
                              <a:gd name="connsiteX38" fmla="*/ 140953 w 1006049"/>
                              <a:gd name="connsiteY38" fmla="*/ 788041 h 969323"/>
                              <a:gd name="connsiteX39" fmla="*/ 151857 w 1006049"/>
                              <a:gd name="connsiteY39" fmla="*/ 800331 h 969323"/>
                              <a:gd name="connsiteX40" fmla="*/ 163183 w 1006049"/>
                              <a:gd name="connsiteY40" fmla="*/ 812215 h 969323"/>
                              <a:gd name="connsiteX41" fmla="*/ 174931 w 1006049"/>
                              <a:gd name="connsiteY41" fmla="*/ 823643 h 969323"/>
                              <a:gd name="connsiteX42" fmla="*/ 187064 w 1006049"/>
                              <a:gd name="connsiteY42" fmla="*/ 834670 h 969323"/>
                              <a:gd name="connsiteX43" fmla="*/ 199602 w 1006049"/>
                              <a:gd name="connsiteY43" fmla="*/ 845239 h 969323"/>
                              <a:gd name="connsiteX44" fmla="*/ 212544 w 1006049"/>
                              <a:gd name="connsiteY44" fmla="*/ 855379 h 969323"/>
                              <a:gd name="connsiteX45" fmla="*/ 225907 w 1006049"/>
                              <a:gd name="connsiteY45" fmla="*/ 865091 h 969323"/>
                              <a:gd name="connsiteX46" fmla="*/ 239673 w 1006049"/>
                              <a:gd name="connsiteY46" fmla="*/ 874368 h 969323"/>
                              <a:gd name="connsiteX47" fmla="*/ 253844 w 1006049"/>
                              <a:gd name="connsiteY47" fmla="*/ 883223 h 969323"/>
                              <a:gd name="connsiteX48" fmla="*/ 268401 w 1006049"/>
                              <a:gd name="connsiteY48" fmla="*/ 891618 h 969323"/>
                              <a:gd name="connsiteX49" fmla="*/ 283379 w 1006049"/>
                              <a:gd name="connsiteY49" fmla="*/ 899610 h 969323"/>
                              <a:gd name="connsiteX50" fmla="*/ 298762 w 1006049"/>
                              <a:gd name="connsiteY50" fmla="*/ 907165 h 969323"/>
                              <a:gd name="connsiteX51" fmla="*/ 314566 w 1006049"/>
                              <a:gd name="connsiteY51" fmla="*/ 914275 h 969323"/>
                              <a:gd name="connsiteX52" fmla="*/ 330773 w 1006049"/>
                              <a:gd name="connsiteY52" fmla="*/ 920951 h 969323"/>
                              <a:gd name="connsiteX53" fmla="*/ 347385 w 1006049"/>
                              <a:gd name="connsiteY53" fmla="*/ 927222 h 969323"/>
                              <a:gd name="connsiteX54" fmla="*/ 364383 w 1006049"/>
                              <a:gd name="connsiteY54" fmla="*/ 933039 h 969323"/>
                              <a:gd name="connsiteX55" fmla="*/ 381819 w 1006049"/>
                              <a:gd name="connsiteY55" fmla="*/ 938428 h 969323"/>
                              <a:gd name="connsiteX56" fmla="*/ 399660 w 1006049"/>
                              <a:gd name="connsiteY56" fmla="*/ 943364 h 969323"/>
                              <a:gd name="connsiteX57" fmla="*/ 417887 w 1006049"/>
                              <a:gd name="connsiteY57" fmla="*/ 947891 h 969323"/>
                              <a:gd name="connsiteX58" fmla="*/ 436518 w 1006049"/>
                              <a:gd name="connsiteY58" fmla="*/ 951987 h 969323"/>
                              <a:gd name="connsiteX59" fmla="*/ 455588 w 1006049"/>
                              <a:gd name="connsiteY59" fmla="*/ 955656 h 969323"/>
                              <a:gd name="connsiteX60" fmla="*/ 475026 w 1006049"/>
                              <a:gd name="connsiteY60" fmla="*/ 958865 h 969323"/>
                              <a:gd name="connsiteX61" fmla="*/ 494904 w 1006049"/>
                              <a:gd name="connsiteY61" fmla="*/ 961652 h 969323"/>
                              <a:gd name="connsiteX62" fmla="*/ 515168 w 1006049"/>
                              <a:gd name="connsiteY62" fmla="*/ 964028 h 969323"/>
                              <a:gd name="connsiteX63" fmla="*/ 535853 w 1006049"/>
                              <a:gd name="connsiteY63" fmla="*/ 965952 h 969323"/>
                              <a:gd name="connsiteX64" fmla="*/ 556925 w 1006049"/>
                              <a:gd name="connsiteY64" fmla="*/ 967447 h 969323"/>
                              <a:gd name="connsiteX65" fmla="*/ 578436 w 1006049"/>
                              <a:gd name="connsiteY65" fmla="*/ 968507 h 969323"/>
                              <a:gd name="connsiteX66" fmla="*/ 600315 w 1006049"/>
                              <a:gd name="connsiteY66" fmla="*/ 969145 h 969323"/>
                              <a:gd name="connsiteX67" fmla="*/ 622633 w 1006049"/>
                              <a:gd name="connsiteY67" fmla="*/ 969324 h 969323"/>
                              <a:gd name="connsiteX68" fmla="*/ 645338 w 1006049"/>
                              <a:gd name="connsiteY68" fmla="*/ 969099 h 969323"/>
                              <a:gd name="connsiteX69" fmla="*/ 668447 w 1006049"/>
                              <a:gd name="connsiteY69" fmla="*/ 968444 h 969323"/>
                              <a:gd name="connsiteX70" fmla="*/ 691994 w 1006049"/>
                              <a:gd name="connsiteY70" fmla="*/ 967331 h 969323"/>
                              <a:gd name="connsiteX71" fmla="*/ 715911 w 1006049"/>
                              <a:gd name="connsiteY71" fmla="*/ 965796 h 969323"/>
                              <a:gd name="connsiteX72" fmla="*/ 740249 w 1006049"/>
                              <a:gd name="connsiteY72" fmla="*/ 963849 h 969323"/>
                              <a:gd name="connsiteX73" fmla="*/ 765025 w 1006049"/>
                              <a:gd name="connsiteY73" fmla="*/ 961450 h 969323"/>
                              <a:gd name="connsiteX74" fmla="*/ 790171 w 1006049"/>
                              <a:gd name="connsiteY74" fmla="*/ 958616 h 969323"/>
                              <a:gd name="connsiteX75" fmla="*/ 815720 w 1006049"/>
                              <a:gd name="connsiteY75" fmla="*/ 955359 h 969323"/>
                              <a:gd name="connsiteX76" fmla="*/ 841673 w 1006049"/>
                              <a:gd name="connsiteY76" fmla="*/ 951668 h 969323"/>
                              <a:gd name="connsiteX77" fmla="*/ 868048 w 1006049"/>
                              <a:gd name="connsiteY77" fmla="*/ 947526 h 969323"/>
                              <a:gd name="connsiteX78" fmla="*/ 894827 w 1006049"/>
                              <a:gd name="connsiteY78" fmla="*/ 942976 h 969323"/>
                              <a:gd name="connsiteX79" fmla="*/ 922027 w 1006049"/>
                              <a:gd name="connsiteY79" fmla="*/ 937975 h 969323"/>
                              <a:gd name="connsiteX80" fmla="*/ 949631 w 1006049"/>
                              <a:gd name="connsiteY80" fmla="*/ 932563 h 969323"/>
                              <a:gd name="connsiteX81" fmla="*/ 977639 w 1006049"/>
                              <a:gd name="connsiteY81" fmla="*/ 926700 h 969323"/>
                              <a:gd name="connsiteX82" fmla="*/ 1006050 w 1006049"/>
                              <a:gd name="connsiteY82" fmla="*/ 920412 h 969323"/>
                              <a:gd name="connsiteX83" fmla="*/ 1000905 w 1006049"/>
                              <a:gd name="connsiteY83" fmla="*/ 898793 h 969323"/>
                              <a:gd name="connsiteX84" fmla="*/ 972634 w 1006049"/>
                              <a:gd name="connsiteY84" fmla="*/ 905608 h 969323"/>
                              <a:gd name="connsiteX85" fmla="*/ 944732 w 1006049"/>
                              <a:gd name="connsiteY85" fmla="*/ 911970 h 969323"/>
                              <a:gd name="connsiteX86" fmla="*/ 917286 w 1006049"/>
                              <a:gd name="connsiteY86" fmla="*/ 917921 h 969323"/>
                              <a:gd name="connsiteX87" fmla="*/ 890261 w 1006049"/>
                              <a:gd name="connsiteY87" fmla="*/ 923397 h 969323"/>
                              <a:gd name="connsiteX88" fmla="*/ 863606 w 1006049"/>
                              <a:gd name="connsiteY88" fmla="*/ 928467 h 969323"/>
                              <a:gd name="connsiteX89" fmla="*/ 837407 w 1006049"/>
                              <a:gd name="connsiteY89" fmla="*/ 933085 h 969323"/>
                              <a:gd name="connsiteX90" fmla="*/ 811576 w 1006049"/>
                              <a:gd name="connsiteY90" fmla="*/ 937274 h 969323"/>
                              <a:gd name="connsiteX91" fmla="*/ 786185 w 1006049"/>
                              <a:gd name="connsiteY91" fmla="*/ 941029 h 969323"/>
                              <a:gd name="connsiteX92" fmla="*/ 761215 w 1006049"/>
                              <a:gd name="connsiteY92" fmla="*/ 944333 h 969323"/>
                              <a:gd name="connsiteX93" fmla="*/ 736631 w 1006049"/>
                              <a:gd name="connsiteY93" fmla="*/ 947213 h 969323"/>
                              <a:gd name="connsiteX94" fmla="*/ 712469 w 1006049"/>
                              <a:gd name="connsiteY94" fmla="*/ 949652 h 969323"/>
                              <a:gd name="connsiteX95" fmla="*/ 688711 w 1006049"/>
                              <a:gd name="connsiteY95" fmla="*/ 951645 h 969323"/>
                              <a:gd name="connsiteX96" fmla="*/ 665374 w 1006049"/>
                              <a:gd name="connsiteY96" fmla="*/ 953210 h 969323"/>
                              <a:gd name="connsiteX97" fmla="*/ 642441 w 1006049"/>
                              <a:gd name="connsiteY97" fmla="*/ 954340 h 969323"/>
                              <a:gd name="connsiteX98" fmla="*/ 619947 w 1006049"/>
                              <a:gd name="connsiteY98" fmla="*/ 955018 h 969323"/>
                              <a:gd name="connsiteX99" fmla="*/ 597821 w 1006049"/>
                              <a:gd name="connsiteY99" fmla="*/ 955267 h 969323"/>
                              <a:gd name="connsiteX100" fmla="*/ 576135 w 1006049"/>
                              <a:gd name="connsiteY100" fmla="*/ 955087 h 969323"/>
                              <a:gd name="connsiteX101" fmla="*/ 554870 w 1006049"/>
                              <a:gd name="connsiteY101" fmla="*/ 954456 h 969323"/>
                              <a:gd name="connsiteX102" fmla="*/ 533992 w 1006049"/>
                              <a:gd name="connsiteY102" fmla="*/ 953389 h 969323"/>
                              <a:gd name="connsiteX103" fmla="*/ 513535 w 1006049"/>
                              <a:gd name="connsiteY103" fmla="*/ 951871 h 969323"/>
                              <a:gd name="connsiteX104" fmla="*/ 493499 w 1006049"/>
                              <a:gd name="connsiteY104" fmla="*/ 949947 h 969323"/>
                              <a:gd name="connsiteX105" fmla="*/ 473885 w 1006049"/>
                              <a:gd name="connsiteY105" fmla="*/ 947548 h 969323"/>
                              <a:gd name="connsiteX106" fmla="*/ 454657 w 1006049"/>
                              <a:gd name="connsiteY106" fmla="*/ 944744 h 969323"/>
                              <a:gd name="connsiteX107" fmla="*/ 435851 w 1006049"/>
                              <a:gd name="connsiteY107" fmla="*/ 941482 h 969323"/>
                              <a:gd name="connsiteX108" fmla="*/ 417448 w 1006049"/>
                              <a:gd name="connsiteY108" fmla="*/ 937796 h 969323"/>
                              <a:gd name="connsiteX109" fmla="*/ 399449 w 1006049"/>
                              <a:gd name="connsiteY109" fmla="*/ 933676 h 969323"/>
                              <a:gd name="connsiteX110" fmla="*/ 381890 w 1006049"/>
                              <a:gd name="connsiteY110" fmla="*/ 929104 h 969323"/>
                              <a:gd name="connsiteX111" fmla="*/ 364734 w 1006049"/>
                              <a:gd name="connsiteY111" fmla="*/ 924098 h 969323"/>
                              <a:gd name="connsiteX112" fmla="*/ 347982 w 1006049"/>
                              <a:gd name="connsiteY112" fmla="*/ 918646 h 969323"/>
                              <a:gd name="connsiteX113" fmla="*/ 331634 w 1006049"/>
                              <a:gd name="connsiteY113" fmla="*/ 912758 h 969323"/>
                              <a:gd name="connsiteX114" fmla="*/ 315725 w 1006049"/>
                              <a:gd name="connsiteY114" fmla="*/ 906442 h 969323"/>
                              <a:gd name="connsiteX115" fmla="*/ 300202 w 1006049"/>
                              <a:gd name="connsiteY115" fmla="*/ 899697 h 969323"/>
                              <a:gd name="connsiteX116" fmla="*/ 285100 w 1006049"/>
                              <a:gd name="connsiteY116" fmla="*/ 892500 h 969323"/>
                              <a:gd name="connsiteX117" fmla="*/ 270403 w 1006049"/>
                              <a:gd name="connsiteY117" fmla="*/ 884874 h 969323"/>
                              <a:gd name="connsiteX118" fmla="*/ 256127 w 1006049"/>
                              <a:gd name="connsiteY118" fmla="*/ 876791 h 969323"/>
                              <a:gd name="connsiteX119" fmla="*/ 242272 w 1006049"/>
                              <a:gd name="connsiteY119" fmla="*/ 868301 h 969323"/>
                              <a:gd name="connsiteX120" fmla="*/ 228804 w 1006049"/>
                              <a:gd name="connsiteY120" fmla="*/ 859342 h 969323"/>
                              <a:gd name="connsiteX121" fmla="*/ 215757 w 1006049"/>
                              <a:gd name="connsiteY121" fmla="*/ 849968 h 969323"/>
                              <a:gd name="connsiteX122" fmla="*/ 203132 w 1006049"/>
                              <a:gd name="connsiteY122" fmla="*/ 840145 h 969323"/>
                              <a:gd name="connsiteX123" fmla="*/ 190910 w 1006049"/>
                              <a:gd name="connsiteY123" fmla="*/ 829890 h 969323"/>
                              <a:gd name="connsiteX124" fmla="*/ 179110 w 1006049"/>
                              <a:gd name="connsiteY124" fmla="*/ 819186 h 969323"/>
                              <a:gd name="connsiteX125" fmla="*/ 167714 w 1006049"/>
                              <a:gd name="connsiteY125" fmla="*/ 808050 h 969323"/>
                              <a:gd name="connsiteX126" fmla="*/ 156721 w 1006049"/>
                              <a:gd name="connsiteY126" fmla="*/ 796484 h 969323"/>
                              <a:gd name="connsiteX127" fmla="*/ 146168 w 1006049"/>
                              <a:gd name="connsiteY127" fmla="*/ 784489 h 969323"/>
                              <a:gd name="connsiteX128" fmla="*/ 136001 w 1006049"/>
                              <a:gd name="connsiteY128" fmla="*/ 772036 h 969323"/>
                              <a:gd name="connsiteX129" fmla="*/ 126255 w 1006049"/>
                              <a:gd name="connsiteY129" fmla="*/ 759154 h 969323"/>
                              <a:gd name="connsiteX130" fmla="*/ 116913 w 1006049"/>
                              <a:gd name="connsiteY130" fmla="*/ 745827 h 969323"/>
                              <a:gd name="connsiteX131" fmla="*/ 107993 w 1006049"/>
                              <a:gd name="connsiteY131" fmla="*/ 732065 h 969323"/>
                              <a:gd name="connsiteX132" fmla="*/ 99476 w 1006049"/>
                              <a:gd name="connsiteY132" fmla="*/ 717869 h 969323"/>
                              <a:gd name="connsiteX133" fmla="*/ 91381 w 1006049"/>
                              <a:gd name="connsiteY133" fmla="*/ 703226 h 969323"/>
                              <a:gd name="connsiteX134" fmla="*/ 83690 w 1006049"/>
                              <a:gd name="connsiteY134" fmla="*/ 688155 h 969323"/>
                              <a:gd name="connsiteX135" fmla="*/ 76421 w 1006049"/>
                              <a:gd name="connsiteY135" fmla="*/ 672648 h 969323"/>
                              <a:gd name="connsiteX136" fmla="*/ 69555 w 1006049"/>
                              <a:gd name="connsiteY136" fmla="*/ 656713 h 969323"/>
                              <a:gd name="connsiteX137" fmla="*/ 63093 w 1006049"/>
                              <a:gd name="connsiteY137" fmla="*/ 640325 h 969323"/>
                              <a:gd name="connsiteX138" fmla="*/ 57034 w 1006049"/>
                              <a:gd name="connsiteY138" fmla="*/ 623480 h 969323"/>
                              <a:gd name="connsiteX139" fmla="*/ 51433 w 1006049"/>
                              <a:gd name="connsiteY139" fmla="*/ 606235 h 969323"/>
                              <a:gd name="connsiteX140" fmla="*/ 46200 w 1006049"/>
                              <a:gd name="connsiteY140" fmla="*/ 588533 h 969323"/>
                              <a:gd name="connsiteX141" fmla="*/ 41406 w 1006049"/>
                              <a:gd name="connsiteY141" fmla="*/ 570402 h 969323"/>
                              <a:gd name="connsiteX142" fmla="*/ 37016 w 1006049"/>
                              <a:gd name="connsiteY142" fmla="*/ 551819 h 969323"/>
                              <a:gd name="connsiteX143" fmla="*/ 33030 w 1006049"/>
                              <a:gd name="connsiteY143" fmla="*/ 532807 h 969323"/>
                              <a:gd name="connsiteX144" fmla="*/ 29448 w 1006049"/>
                              <a:gd name="connsiteY144" fmla="*/ 513360 h 969323"/>
                              <a:gd name="connsiteX145" fmla="*/ 26305 w 1006049"/>
                              <a:gd name="connsiteY145" fmla="*/ 493467 h 969323"/>
                              <a:gd name="connsiteX146" fmla="*/ 23548 w 1006049"/>
                              <a:gd name="connsiteY146" fmla="*/ 473140 h 969323"/>
                              <a:gd name="connsiteX147" fmla="*/ 21213 w 1006049"/>
                              <a:gd name="connsiteY147" fmla="*/ 452383 h 969323"/>
                              <a:gd name="connsiteX148" fmla="*/ 19281 w 1006049"/>
                              <a:gd name="connsiteY148" fmla="*/ 431175 h 969323"/>
                              <a:gd name="connsiteX149" fmla="*/ 17771 w 1006049"/>
                              <a:gd name="connsiteY149" fmla="*/ 409533 h 969323"/>
                              <a:gd name="connsiteX150" fmla="*/ 16682 w 1006049"/>
                              <a:gd name="connsiteY150" fmla="*/ 387466 h 969323"/>
                              <a:gd name="connsiteX151" fmla="*/ 15980 w 1006049"/>
                              <a:gd name="connsiteY151" fmla="*/ 364943 h 969323"/>
                              <a:gd name="connsiteX152" fmla="*/ 15716 w 1006049"/>
                              <a:gd name="connsiteY152" fmla="*/ 341991 h 969323"/>
                              <a:gd name="connsiteX153" fmla="*/ 15839 w 1006049"/>
                              <a:gd name="connsiteY153" fmla="*/ 318609 h 969323"/>
                              <a:gd name="connsiteX154" fmla="*/ 16384 w 1006049"/>
                              <a:gd name="connsiteY154" fmla="*/ 294776 h 969323"/>
                              <a:gd name="connsiteX155" fmla="*/ 17367 w 1006049"/>
                              <a:gd name="connsiteY155" fmla="*/ 270509 h 969323"/>
                              <a:gd name="connsiteX156" fmla="*/ 18719 w 1006049"/>
                              <a:gd name="connsiteY156" fmla="*/ 245819 h 969323"/>
                              <a:gd name="connsiteX157" fmla="*/ 20510 w 1006049"/>
                              <a:gd name="connsiteY157" fmla="*/ 220670 h 969323"/>
                              <a:gd name="connsiteX158" fmla="*/ 22705 w 1006049"/>
                              <a:gd name="connsiteY158" fmla="*/ 195091 h 969323"/>
                              <a:gd name="connsiteX159" fmla="*/ 25304 w 1006049"/>
                              <a:gd name="connsiteY159" fmla="*/ 169081 h 969323"/>
                              <a:gd name="connsiteX160" fmla="*/ 28342 w 1006049"/>
                              <a:gd name="connsiteY160" fmla="*/ 142622 h 969323"/>
                              <a:gd name="connsiteX161" fmla="*/ 31766 w 1006049"/>
                              <a:gd name="connsiteY161" fmla="*/ 115730 h 969323"/>
                              <a:gd name="connsiteX162" fmla="*/ 35612 w 1006049"/>
                              <a:gd name="connsiteY162" fmla="*/ 88413 h 969323"/>
                              <a:gd name="connsiteX163" fmla="*/ 39861 w 1006049"/>
                              <a:gd name="connsiteY163" fmla="*/ 60641 h 969323"/>
                              <a:gd name="connsiteX164" fmla="*/ 44532 w 1006049"/>
                              <a:gd name="connsiteY164" fmla="*/ 32432 h 969323"/>
                              <a:gd name="connsiteX165" fmla="*/ 49589 w 1006049"/>
                              <a:gd name="connsiteY165" fmla="*/ 3802 h 9693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Lst>
                            <a:rect l="l" t="t" r="r" b="b"/>
                            <a:pathLst>
                              <a:path w="1006049" h="969323">
                                <a:moveTo>
                                  <a:pt x="27692" y="0"/>
                                </a:moveTo>
                                <a:lnTo>
                                  <a:pt x="23162" y="28724"/>
                                </a:lnTo>
                                <a:lnTo>
                                  <a:pt x="19018" y="57036"/>
                                </a:lnTo>
                                <a:lnTo>
                                  <a:pt x="15277" y="84903"/>
                                </a:lnTo>
                                <a:lnTo>
                                  <a:pt x="11959" y="112357"/>
                                </a:lnTo>
                                <a:lnTo>
                                  <a:pt x="9026" y="139365"/>
                                </a:lnTo>
                                <a:lnTo>
                                  <a:pt x="6515" y="165934"/>
                                </a:lnTo>
                                <a:lnTo>
                                  <a:pt x="4408" y="192080"/>
                                </a:lnTo>
                                <a:lnTo>
                                  <a:pt x="2722" y="217796"/>
                                </a:lnTo>
                                <a:lnTo>
                                  <a:pt x="1423" y="243055"/>
                                </a:lnTo>
                                <a:lnTo>
                                  <a:pt x="545" y="267907"/>
                                </a:lnTo>
                                <a:lnTo>
                                  <a:pt x="71" y="292332"/>
                                </a:lnTo>
                                <a:lnTo>
                                  <a:pt x="1" y="316304"/>
                                </a:lnTo>
                                <a:lnTo>
                                  <a:pt x="334" y="339840"/>
                                </a:lnTo>
                                <a:lnTo>
                                  <a:pt x="1072" y="362973"/>
                                </a:lnTo>
                                <a:lnTo>
                                  <a:pt x="2213" y="385653"/>
                                </a:lnTo>
                                <a:lnTo>
                                  <a:pt x="3776" y="407904"/>
                                </a:lnTo>
                                <a:lnTo>
                                  <a:pt x="5743" y="429727"/>
                                </a:lnTo>
                                <a:lnTo>
                                  <a:pt x="8113" y="451114"/>
                                </a:lnTo>
                                <a:lnTo>
                                  <a:pt x="10887" y="472057"/>
                                </a:lnTo>
                                <a:lnTo>
                                  <a:pt x="14083" y="492587"/>
                                </a:lnTo>
                                <a:lnTo>
                                  <a:pt x="17648" y="512682"/>
                                </a:lnTo>
                                <a:lnTo>
                                  <a:pt x="21652" y="532331"/>
                                </a:lnTo>
                                <a:lnTo>
                                  <a:pt x="26077" y="551546"/>
                                </a:lnTo>
                                <a:lnTo>
                                  <a:pt x="30870" y="570356"/>
                                </a:lnTo>
                                <a:lnTo>
                                  <a:pt x="36103" y="588712"/>
                                </a:lnTo>
                                <a:lnTo>
                                  <a:pt x="41722" y="606641"/>
                                </a:lnTo>
                                <a:lnTo>
                                  <a:pt x="47763" y="624140"/>
                                </a:lnTo>
                                <a:lnTo>
                                  <a:pt x="54190" y="641183"/>
                                </a:lnTo>
                                <a:lnTo>
                                  <a:pt x="61038" y="657819"/>
                                </a:lnTo>
                                <a:lnTo>
                                  <a:pt x="68290" y="674026"/>
                                </a:lnTo>
                                <a:lnTo>
                                  <a:pt x="75946" y="689782"/>
                                </a:lnTo>
                                <a:lnTo>
                                  <a:pt x="84024" y="705103"/>
                                </a:lnTo>
                                <a:lnTo>
                                  <a:pt x="92488" y="720023"/>
                                </a:lnTo>
                                <a:lnTo>
                                  <a:pt x="101355" y="734487"/>
                                </a:lnTo>
                                <a:lnTo>
                                  <a:pt x="110662" y="748517"/>
                                </a:lnTo>
                                <a:lnTo>
                                  <a:pt x="120355" y="762122"/>
                                </a:lnTo>
                                <a:lnTo>
                                  <a:pt x="130452" y="775298"/>
                                </a:lnTo>
                                <a:lnTo>
                                  <a:pt x="140953" y="788041"/>
                                </a:lnTo>
                                <a:lnTo>
                                  <a:pt x="151857" y="800331"/>
                                </a:lnTo>
                                <a:lnTo>
                                  <a:pt x="163183" y="812215"/>
                                </a:lnTo>
                                <a:lnTo>
                                  <a:pt x="174931" y="823643"/>
                                </a:lnTo>
                                <a:lnTo>
                                  <a:pt x="187064" y="834670"/>
                                </a:lnTo>
                                <a:lnTo>
                                  <a:pt x="199602" y="845239"/>
                                </a:lnTo>
                                <a:lnTo>
                                  <a:pt x="212544" y="855379"/>
                                </a:lnTo>
                                <a:lnTo>
                                  <a:pt x="225907" y="865091"/>
                                </a:lnTo>
                                <a:lnTo>
                                  <a:pt x="239673" y="874368"/>
                                </a:lnTo>
                                <a:lnTo>
                                  <a:pt x="253844" y="883223"/>
                                </a:lnTo>
                                <a:lnTo>
                                  <a:pt x="268401" y="891618"/>
                                </a:lnTo>
                                <a:lnTo>
                                  <a:pt x="283379" y="899610"/>
                                </a:lnTo>
                                <a:lnTo>
                                  <a:pt x="298762" y="907165"/>
                                </a:lnTo>
                                <a:lnTo>
                                  <a:pt x="314566" y="914275"/>
                                </a:lnTo>
                                <a:lnTo>
                                  <a:pt x="330773" y="920951"/>
                                </a:lnTo>
                                <a:lnTo>
                                  <a:pt x="347385" y="927222"/>
                                </a:lnTo>
                                <a:lnTo>
                                  <a:pt x="364383" y="933039"/>
                                </a:lnTo>
                                <a:lnTo>
                                  <a:pt x="381819" y="938428"/>
                                </a:lnTo>
                                <a:lnTo>
                                  <a:pt x="399660" y="943364"/>
                                </a:lnTo>
                                <a:lnTo>
                                  <a:pt x="417887" y="947891"/>
                                </a:lnTo>
                                <a:lnTo>
                                  <a:pt x="436518" y="951987"/>
                                </a:lnTo>
                                <a:lnTo>
                                  <a:pt x="455588" y="955656"/>
                                </a:lnTo>
                                <a:lnTo>
                                  <a:pt x="475026" y="958865"/>
                                </a:lnTo>
                                <a:lnTo>
                                  <a:pt x="494904" y="961652"/>
                                </a:lnTo>
                                <a:lnTo>
                                  <a:pt x="515168" y="964028"/>
                                </a:lnTo>
                                <a:lnTo>
                                  <a:pt x="535853" y="965952"/>
                                </a:lnTo>
                                <a:lnTo>
                                  <a:pt x="556925" y="967447"/>
                                </a:lnTo>
                                <a:lnTo>
                                  <a:pt x="578436" y="968507"/>
                                </a:lnTo>
                                <a:lnTo>
                                  <a:pt x="600315" y="969145"/>
                                </a:lnTo>
                                <a:lnTo>
                                  <a:pt x="622633" y="969324"/>
                                </a:lnTo>
                                <a:lnTo>
                                  <a:pt x="645338" y="969099"/>
                                </a:lnTo>
                                <a:lnTo>
                                  <a:pt x="668447" y="968444"/>
                                </a:lnTo>
                                <a:lnTo>
                                  <a:pt x="691994" y="967331"/>
                                </a:lnTo>
                                <a:lnTo>
                                  <a:pt x="715911" y="965796"/>
                                </a:lnTo>
                                <a:lnTo>
                                  <a:pt x="740249" y="963849"/>
                                </a:lnTo>
                                <a:lnTo>
                                  <a:pt x="765025" y="961450"/>
                                </a:lnTo>
                                <a:lnTo>
                                  <a:pt x="790171" y="958616"/>
                                </a:lnTo>
                                <a:lnTo>
                                  <a:pt x="815720" y="955359"/>
                                </a:lnTo>
                                <a:lnTo>
                                  <a:pt x="841673" y="951668"/>
                                </a:lnTo>
                                <a:lnTo>
                                  <a:pt x="868048" y="947526"/>
                                </a:lnTo>
                                <a:lnTo>
                                  <a:pt x="894827" y="942976"/>
                                </a:lnTo>
                                <a:lnTo>
                                  <a:pt x="922027" y="937975"/>
                                </a:lnTo>
                                <a:lnTo>
                                  <a:pt x="949631" y="932563"/>
                                </a:lnTo>
                                <a:lnTo>
                                  <a:pt x="977639" y="926700"/>
                                </a:lnTo>
                                <a:lnTo>
                                  <a:pt x="1006050" y="920412"/>
                                </a:lnTo>
                                <a:lnTo>
                                  <a:pt x="1000905" y="898793"/>
                                </a:lnTo>
                                <a:lnTo>
                                  <a:pt x="972634" y="905608"/>
                                </a:lnTo>
                                <a:lnTo>
                                  <a:pt x="944732" y="911970"/>
                                </a:lnTo>
                                <a:lnTo>
                                  <a:pt x="917286" y="917921"/>
                                </a:lnTo>
                                <a:lnTo>
                                  <a:pt x="890261" y="923397"/>
                                </a:lnTo>
                                <a:lnTo>
                                  <a:pt x="863606" y="928467"/>
                                </a:lnTo>
                                <a:lnTo>
                                  <a:pt x="837407" y="933085"/>
                                </a:lnTo>
                                <a:lnTo>
                                  <a:pt x="811576" y="937274"/>
                                </a:lnTo>
                                <a:lnTo>
                                  <a:pt x="786185" y="941029"/>
                                </a:lnTo>
                                <a:lnTo>
                                  <a:pt x="761215" y="944333"/>
                                </a:lnTo>
                                <a:lnTo>
                                  <a:pt x="736631" y="947213"/>
                                </a:lnTo>
                                <a:lnTo>
                                  <a:pt x="712469" y="949652"/>
                                </a:lnTo>
                                <a:lnTo>
                                  <a:pt x="688711" y="951645"/>
                                </a:lnTo>
                                <a:lnTo>
                                  <a:pt x="665374" y="953210"/>
                                </a:lnTo>
                                <a:lnTo>
                                  <a:pt x="642441" y="954340"/>
                                </a:lnTo>
                                <a:lnTo>
                                  <a:pt x="619947" y="955018"/>
                                </a:lnTo>
                                <a:lnTo>
                                  <a:pt x="597821" y="955267"/>
                                </a:lnTo>
                                <a:lnTo>
                                  <a:pt x="576135" y="955087"/>
                                </a:lnTo>
                                <a:lnTo>
                                  <a:pt x="554870" y="954456"/>
                                </a:lnTo>
                                <a:lnTo>
                                  <a:pt x="533992" y="953389"/>
                                </a:lnTo>
                                <a:lnTo>
                                  <a:pt x="513535" y="951871"/>
                                </a:lnTo>
                                <a:lnTo>
                                  <a:pt x="493499" y="949947"/>
                                </a:lnTo>
                                <a:lnTo>
                                  <a:pt x="473885" y="947548"/>
                                </a:lnTo>
                                <a:lnTo>
                                  <a:pt x="454657" y="944744"/>
                                </a:lnTo>
                                <a:lnTo>
                                  <a:pt x="435851" y="941482"/>
                                </a:lnTo>
                                <a:lnTo>
                                  <a:pt x="417448" y="937796"/>
                                </a:lnTo>
                                <a:lnTo>
                                  <a:pt x="399449" y="933676"/>
                                </a:lnTo>
                                <a:lnTo>
                                  <a:pt x="381890" y="929104"/>
                                </a:lnTo>
                                <a:lnTo>
                                  <a:pt x="364734" y="924098"/>
                                </a:lnTo>
                                <a:lnTo>
                                  <a:pt x="347982" y="918646"/>
                                </a:lnTo>
                                <a:lnTo>
                                  <a:pt x="331634" y="912758"/>
                                </a:lnTo>
                                <a:lnTo>
                                  <a:pt x="315725" y="906442"/>
                                </a:lnTo>
                                <a:lnTo>
                                  <a:pt x="300202" y="899697"/>
                                </a:lnTo>
                                <a:lnTo>
                                  <a:pt x="285100" y="892500"/>
                                </a:lnTo>
                                <a:lnTo>
                                  <a:pt x="270403" y="884874"/>
                                </a:lnTo>
                                <a:lnTo>
                                  <a:pt x="256127" y="876791"/>
                                </a:lnTo>
                                <a:lnTo>
                                  <a:pt x="242272" y="868301"/>
                                </a:lnTo>
                                <a:lnTo>
                                  <a:pt x="228804" y="859342"/>
                                </a:lnTo>
                                <a:lnTo>
                                  <a:pt x="215757" y="849968"/>
                                </a:lnTo>
                                <a:lnTo>
                                  <a:pt x="203132" y="840145"/>
                                </a:lnTo>
                                <a:lnTo>
                                  <a:pt x="190910" y="829890"/>
                                </a:lnTo>
                                <a:lnTo>
                                  <a:pt x="179110" y="819186"/>
                                </a:lnTo>
                                <a:lnTo>
                                  <a:pt x="167714" y="808050"/>
                                </a:lnTo>
                                <a:lnTo>
                                  <a:pt x="156721" y="796484"/>
                                </a:lnTo>
                                <a:lnTo>
                                  <a:pt x="146168" y="784489"/>
                                </a:lnTo>
                                <a:lnTo>
                                  <a:pt x="136001" y="772036"/>
                                </a:lnTo>
                                <a:lnTo>
                                  <a:pt x="126255" y="759154"/>
                                </a:lnTo>
                                <a:lnTo>
                                  <a:pt x="116913" y="745827"/>
                                </a:lnTo>
                                <a:lnTo>
                                  <a:pt x="107993" y="732065"/>
                                </a:lnTo>
                                <a:lnTo>
                                  <a:pt x="99476" y="717869"/>
                                </a:lnTo>
                                <a:lnTo>
                                  <a:pt x="91381" y="703226"/>
                                </a:lnTo>
                                <a:lnTo>
                                  <a:pt x="83690" y="688155"/>
                                </a:lnTo>
                                <a:lnTo>
                                  <a:pt x="76421" y="672648"/>
                                </a:lnTo>
                                <a:lnTo>
                                  <a:pt x="69555" y="656713"/>
                                </a:lnTo>
                                <a:lnTo>
                                  <a:pt x="63093" y="640325"/>
                                </a:lnTo>
                                <a:lnTo>
                                  <a:pt x="57034" y="623480"/>
                                </a:lnTo>
                                <a:lnTo>
                                  <a:pt x="51433" y="606235"/>
                                </a:lnTo>
                                <a:lnTo>
                                  <a:pt x="46200" y="588533"/>
                                </a:lnTo>
                                <a:lnTo>
                                  <a:pt x="41406" y="570402"/>
                                </a:lnTo>
                                <a:lnTo>
                                  <a:pt x="37016" y="551819"/>
                                </a:lnTo>
                                <a:lnTo>
                                  <a:pt x="33030" y="532807"/>
                                </a:lnTo>
                                <a:lnTo>
                                  <a:pt x="29448" y="513360"/>
                                </a:lnTo>
                                <a:lnTo>
                                  <a:pt x="26305" y="493467"/>
                                </a:lnTo>
                                <a:lnTo>
                                  <a:pt x="23548" y="473140"/>
                                </a:lnTo>
                                <a:lnTo>
                                  <a:pt x="21213" y="452383"/>
                                </a:lnTo>
                                <a:lnTo>
                                  <a:pt x="19281" y="431175"/>
                                </a:lnTo>
                                <a:lnTo>
                                  <a:pt x="17771" y="409533"/>
                                </a:lnTo>
                                <a:lnTo>
                                  <a:pt x="16682" y="387466"/>
                                </a:lnTo>
                                <a:lnTo>
                                  <a:pt x="15980" y="364943"/>
                                </a:lnTo>
                                <a:lnTo>
                                  <a:pt x="15716" y="341991"/>
                                </a:lnTo>
                                <a:lnTo>
                                  <a:pt x="15839" y="318609"/>
                                </a:lnTo>
                                <a:lnTo>
                                  <a:pt x="16384" y="294776"/>
                                </a:lnTo>
                                <a:lnTo>
                                  <a:pt x="17367" y="270509"/>
                                </a:lnTo>
                                <a:lnTo>
                                  <a:pt x="18719" y="245819"/>
                                </a:lnTo>
                                <a:lnTo>
                                  <a:pt x="20510" y="220670"/>
                                </a:lnTo>
                                <a:lnTo>
                                  <a:pt x="22705" y="195091"/>
                                </a:lnTo>
                                <a:lnTo>
                                  <a:pt x="25304" y="169081"/>
                                </a:lnTo>
                                <a:lnTo>
                                  <a:pt x="28342" y="142622"/>
                                </a:lnTo>
                                <a:lnTo>
                                  <a:pt x="31766" y="115730"/>
                                </a:lnTo>
                                <a:lnTo>
                                  <a:pt x="35612" y="88413"/>
                                </a:lnTo>
                                <a:lnTo>
                                  <a:pt x="39861" y="60641"/>
                                </a:lnTo>
                                <a:lnTo>
                                  <a:pt x="44532" y="32432"/>
                                </a:lnTo>
                                <a:lnTo>
                                  <a:pt x="49589" y="380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7" name="Freeform: Shape 2617"/>
                        <wps:cNvSpPr/>
                        <wps:spPr>
                          <a:xfrm>
                            <a:off x="768570" y="1156992"/>
                            <a:ext cx="599160" cy="447515"/>
                          </a:xfrm>
                          <a:custGeom>
                            <a:avLst/>
                            <a:gdLst>
                              <a:gd name="connsiteX0" fmla="*/ 0 w 599160"/>
                              <a:gd name="connsiteY0" fmla="*/ 273952 h 447515"/>
                              <a:gd name="connsiteX1" fmla="*/ 36577 w 599160"/>
                              <a:gd name="connsiteY1" fmla="*/ 288686 h 447515"/>
                              <a:gd name="connsiteX2" fmla="*/ 72006 w 599160"/>
                              <a:gd name="connsiteY2" fmla="*/ 302792 h 447515"/>
                              <a:gd name="connsiteX3" fmla="*/ 106275 w 599160"/>
                              <a:gd name="connsiteY3" fmla="*/ 316235 h 447515"/>
                              <a:gd name="connsiteX4" fmla="*/ 139409 w 599160"/>
                              <a:gd name="connsiteY4" fmla="*/ 329024 h 447515"/>
                              <a:gd name="connsiteX5" fmla="*/ 171373 w 599160"/>
                              <a:gd name="connsiteY5" fmla="*/ 341134 h 447515"/>
                              <a:gd name="connsiteX6" fmla="*/ 202201 w 599160"/>
                              <a:gd name="connsiteY6" fmla="*/ 352613 h 447515"/>
                              <a:gd name="connsiteX7" fmla="*/ 231875 w 599160"/>
                              <a:gd name="connsiteY7" fmla="*/ 363431 h 447515"/>
                              <a:gd name="connsiteX8" fmla="*/ 260374 w 599160"/>
                              <a:gd name="connsiteY8" fmla="*/ 373617 h 447515"/>
                              <a:gd name="connsiteX9" fmla="*/ 287743 w 599160"/>
                              <a:gd name="connsiteY9" fmla="*/ 383122 h 447515"/>
                              <a:gd name="connsiteX10" fmla="*/ 313953 w 599160"/>
                              <a:gd name="connsiteY10" fmla="*/ 391970 h 447515"/>
                              <a:gd name="connsiteX11" fmla="*/ 339014 w 599160"/>
                              <a:gd name="connsiteY11" fmla="*/ 400169 h 447515"/>
                              <a:gd name="connsiteX12" fmla="*/ 362941 w 599160"/>
                              <a:gd name="connsiteY12" fmla="*/ 407725 h 447515"/>
                              <a:gd name="connsiteX13" fmla="*/ 385684 w 599160"/>
                              <a:gd name="connsiteY13" fmla="*/ 414610 h 447515"/>
                              <a:gd name="connsiteX14" fmla="*/ 407281 w 599160"/>
                              <a:gd name="connsiteY14" fmla="*/ 420856 h 447515"/>
                              <a:gd name="connsiteX15" fmla="*/ 427743 w 599160"/>
                              <a:gd name="connsiteY15" fmla="*/ 426448 h 447515"/>
                              <a:gd name="connsiteX16" fmla="*/ 447050 w 599160"/>
                              <a:gd name="connsiteY16" fmla="*/ 431356 h 447515"/>
                              <a:gd name="connsiteX17" fmla="*/ 465182 w 599160"/>
                              <a:gd name="connsiteY17" fmla="*/ 435637 h 447515"/>
                              <a:gd name="connsiteX18" fmla="*/ 482184 w 599160"/>
                              <a:gd name="connsiteY18" fmla="*/ 439260 h 447515"/>
                              <a:gd name="connsiteX19" fmla="*/ 498026 w 599160"/>
                              <a:gd name="connsiteY19" fmla="*/ 442220 h 447515"/>
                              <a:gd name="connsiteX20" fmla="*/ 512716 w 599160"/>
                              <a:gd name="connsiteY20" fmla="*/ 444533 h 447515"/>
                              <a:gd name="connsiteX21" fmla="*/ 526253 w 599160"/>
                              <a:gd name="connsiteY21" fmla="*/ 446183 h 447515"/>
                              <a:gd name="connsiteX22" fmla="*/ 538659 w 599160"/>
                              <a:gd name="connsiteY22" fmla="*/ 447181 h 447515"/>
                              <a:gd name="connsiteX23" fmla="*/ 549883 w 599160"/>
                              <a:gd name="connsiteY23" fmla="*/ 447516 h 447515"/>
                              <a:gd name="connsiteX24" fmla="*/ 559984 w 599160"/>
                              <a:gd name="connsiteY24" fmla="*/ 447226 h 447515"/>
                              <a:gd name="connsiteX25" fmla="*/ 568902 w 599160"/>
                              <a:gd name="connsiteY25" fmla="*/ 446253 h 447515"/>
                              <a:gd name="connsiteX26" fmla="*/ 576685 w 599160"/>
                              <a:gd name="connsiteY26" fmla="*/ 444619 h 447515"/>
                              <a:gd name="connsiteX27" fmla="*/ 583319 w 599160"/>
                              <a:gd name="connsiteY27" fmla="*/ 442359 h 447515"/>
                              <a:gd name="connsiteX28" fmla="*/ 588771 w 599160"/>
                              <a:gd name="connsiteY28" fmla="*/ 439439 h 447515"/>
                              <a:gd name="connsiteX29" fmla="*/ 593094 w 599160"/>
                              <a:gd name="connsiteY29" fmla="*/ 435841 h 447515"/>
                              <a:gd name="connsiteX30" fmla="*/ 596289 w 599160"/>
                              <a:gd name="connsiteY30" fmla="*/ 431605 h 447515"/>
                              <a:gd name="connsiteX31" fmla="*/ 598304 w 599160"/>
                              <a:gd name="connsiteY31" fmla="*/ 426720 h 447515"/>
                              <a:gd name="connsiteX32" fmla="*/ 599161 w 599160"/>
                              <a:gd name="connsiteY32" fmla="*/ 421175 h 447515"/>
                              <a:gd name="connsiteX33" fmla="*/ 598866 w 599160"/>
                              <a:gd name="connsiteY33" fmla="*/ 414968 h 447515"/>
                              <a:gd name="connsiteX34" fmla="*/ 597440 w 599160"/>
                              <a:gd name="connsiteY34" fmla="*/ 408113 h 447515"/>
                              <a:gd name="connsiteX35" fmla="*/ 594863 w 599160"/>
                              <a:gd name="connsiteY35" fmla="*/ 400597 h 447515"/>
                              <a:gd name="connsiteX36" fmla="*/ 591107 w 599160"/>
                              <a:gd name="connsiteY36" fmla="*/ 392427 h 447515"/>
                              <a:gd name="connsiteX37" fmla="*/ 586216 w 599160"/>
                              <a:gd name="connsiteY37" fmla="*/ 383596 h 447515"/>
                              <a:gd name="connsiteX38" fmla="*/ 580172 w 599160"/>
                              <a:gd name="connsiteY38" fmla="*/ 374134 h 447515"/>
                              <a:gd name="connsiteX39" fmla="*/ 572976 w 599160"/>
                              <a:gd name="connsiteY39" fmla="*/ 363993 h 447515"/>
                              <a:gd name="connsiteX40" fmla="*/ 564620 w 599160"/>
                              <a:gd name="connsiteY40" fmla="*/ 353198 h 447515"/>
                              <a:gd name="connsiteX41" fmla="*/ 555116 w 599160"/>
                              <a:gd name="connsiteY41" fmla="*/ 341765 h 447515"/>
                              <a:gd name="connsiteX42" fmla="*/ 544477 w 599160"/>
                              <a:gd name="connsiteY42" fmla="*/ 329679 h 447515"/>
                              <a:gd name="connsiteX43" fmla="*/ 532661 w 599160"/>
                              <a:gd name="connsiteY43" fmla="*/ 316913 h 447515"/>
                              <a:gd name="connsiteX44" fmla="*/ 519711 w 599160"/>
                              <a:gd name="connsiteY44" fmla="*/ 303515 h 447515"/>
                              <a:gd name="connsiteX45" fmla="*/ 505589 w 599160"/>
                              <a:gd name="connsiteY45" fmla="*/ 289457 h 447515"/>
                              <a:gd name="connsiteX46" fmla="*/ 490331 w 599160"/>
                              <a:gd name="connsiteY46" fmla="*/ 274746 h 447515"/>
                              <a:gd name="connsiteX47" fmla="*/ 473920 w 599160"/>
                              <a:gd name="connsiteY47" fmla="*/ 259378 h 447515"/>
                              <a:gd name="connsiteX48" fmla="*/ 456357 w 599160"/>
                              <a:gd name="connsiteY48" fmla="*/ 243350 h 447515"/>
                              <a:gd name="connsiteX49" fmla="*/ 437635 w 599160"/>
                              <a:gd name="connsiteY49" fmla="*/ 226667 h 447515"/>
                              <a:gd name="connsiteX50" fmla="*/ 417764 w 599160"/>
                              <a:gd name="connsiteY50" fmla="*/ 209330 h 447515"/>
                              <a:gd name="connsiteX51" fmla="*/ 396734 w 599160"/>
                              <a:gd name="connsiteY51" fmla="*/ 191355 h 447515"/>
                              <a:gd name="connsiteX52" fmla="*/ 374571 w 599160"/>
                              <a:gd name="connsiteY52" fmla="*/ 172709 h 447515"/>
                              <a:gd name="connsiteX53" fmla="*/ 351235 w 599160"/>
                              <a:gd name="connsiteY53" fmla="*/ 153400 h 447515"/>
                              <a:gd name="connsiteX54" fmla="*/ 326764 w 599160"/>
                              <a:gd name="connsiteY54" fmla="*/ 133456 h 447515"/>
                              <a:gd name="connsiteX55" fmla="*/ 301122 w 599160"/>
                              <a:gd name="connsiteY55" fmla="*/ 112863 h 447515"/>
                              <a:gd name="connsiteX56" fmla="*/ 274345 w 599160"/>
                              <a:gd name="connsiteY56" fmla="*/ 91584 h 447515"/>
                              <a:gd name="connsiteX57" fmla="*/ 246409 w 599160"/>
                              <a:gd name="connsiteY57" fmla="*/ 69669 h 447515"/>
                              <a:gd name="connsiteX58" fmla="*/ 217325 w 599160"/>
                              <a:gd name="connsiteY58" fmla="*/ 47105 h 447515"/>
                              <a:gd name="connsiteX59" fmla="*/ 187082 w 599160"/>
                              <a:gd name="connsiteY59" fmla="*/ 23881 h 447515"/>
                              <a:gd name="connsiteX60" fmla="*/ 155687 w 599160"/>
                              <a:gd name="connsiteY60" fmla="*/ 0 h 447515"/>
                              <a:gd name="connsiteX61" fmla="*/ 142447 w 599160"/>
                              <a:gd name="connsiteY61" fmla="*/ 17837 h 447515"/>
                              <a:gd name="connsiteX62" fmla="*/ 175336 w 599160"/>
                              <a:gd name="connsiteY62" fmla="*/ 41919 h 447515"/>
                              <a:gd name="connsiteX63" fmla="*/ 207023 w 599160"/>
                              <a:gd name="connsiteY63" fmla="*/ 65282 h 447515"/>
                              <a:gd name="connsiteX64" fmla="*/ 237445 w 599160"/>
                              <a:gd name="connsiteY64" fmla="*/ 87962 h 447515"/>
                              <a:gd name="connsiteX65" fmla="*/ 266643 w 599160"/>
                              <a:gd name="connsiteY65" fmla="*/ 109941 h 447515"/>
                              <a:gd name="connsiteX66" fmla="*/ 294626 w 599160"/>
                              <a:gd name="connsiteY66" fmla="*/ 131196 h 447515"/>
                              <a:gd name="connsiteX67" fmla="*/ 321358 w 599160"/>
                              <a:gd name="connsiteY67" fmla="*/ 151767 h 447515"/>
                              <a:gd name="connsiteX68" fmla="*/ 346842 w 599160"/>
                              <a:gd name="connsiteY68" fmla="*/ 171620 h 447515"/>
                              <a:gd name="connsiteX69" fmla="*/ 371111 w 599160"/>
                              <a:gd name="connsiteY69" fmla="*/ 190793 h 447515"/>
                              <a:gd name="connsiteX70" fmla="*/ 394127 w 599160"/>
                              <a:gd name="connsiteY70" fmla="*/ 209237 h 447515"/>
                              <a:gd name="connsiteX71" fmla="*/ 415927 w 599160"/>
                              <a:gd name="connsiteY71" fmla="*/ 227009 h 447515"/>
                              <a:gd name="connsiteX72" fmla="*/ 436481 w 599160"/>
                              <a:gd name="connsiteY72" fmla="*/ 244052 h 447515"/>
                              <a:gd name="connsiteX73" fmla="*/ 455790 w 599160"/>
                              <a:gd name="connsiteY73" fmla="*/ 260416 h 447515"/>
                              <a:gd name="connsiteX74" fmla="*/ 473874 w 599160"/>
                              <a:gd name="connsiteY74" fmla="*/ 276061 h 447515"/>
                              <a:gd name="connsiteX75" fmla="*/ 490714 w 599160"/>
                              <a:gd name="connsiteY75" fmla="*/ 290999 h 447515"/>
                              <a:gd name="connsiteX76" fmla="*/ 506312 w 599160"/>
                              <a:gd name="connsiteY76" fmla="*/ 305259 h 447515"/>
                              <a:gd name="connsiteX77" fmla="*/ 520683 w 599160"/>
                              <a:gd name="connsiteY77" fmla="*/ 318795 h 447515"/>
                              <a:gd name="connsiteX78" fmla="*/ 533837 w 599160"/>
                              <a:gd name="connsiteY78" fmla="*/ 331624 h 447515"/>
                              <a:gd name="connsiteX79" fmla="*/ 545741 w 599160"/>
                              <a:gd name="connsiteY79" fmla="*/ 343760 h 447515"/>
                              <a:gd name="connsiteX80" fmla="*/ 556403 w 599160"/>
                              <a:gd name="connsiteY80" fmla="*/ 355215 h 447515"/>
                              <a:gd name="connsiteX81" fmla="*/ 565819 w 599160"/>
                              <a:gd name="connsiteY81" fmla="*/ 365941 h 447515"/>
                              <a:gd name="connsiteX82" fmla="*/ 574012 w 599160"/>
                              <a:gd name="connsiteY82" fmla="*/ 375970 h 447515"/>
                              <a:gd name="connsiteX83" fmla="*/ 580991 w 599160"/>
                              <a:gd name="connsiteY83" fmla="*/ 385294 h 447515"/>
                              <a:gd name="connsiteX84" fmla="*/ 586715 w 599160"/>
                              <a:gd name="connsiteY84" fmla="*/ 393916 h 447515"/>
                              <a:gd name="connsiteX85" fmla="*/ 591194 w 599160"/>
                              <a:gd name="connsiteY85" fmla="*/ 401844 h 447515"/>
                              <a:gd name="connsiteX86" fmla="*/ 594457 w 599160"/>
                              <a:gd name="connsiteY86" fmla="*/ 409064 h 447515"/>
                              <a:gd name="connsiteX87" fmla="*/ 596468 w 599160"/>
                              <a:gd name="connsiteY87" fmla="*/ 415583 h 447515"/>
                              <a:gd name="connsiteX88" fmla="*/ 597239 w 599160"/>
                              <a:gd name="connsiteY88" fmla="*/ 421400 h 447515"/>
                              <a:gd name="connsiteX89" fmla="*/ 596786 w 599160"/>
                              <a:gd name="connsiteY89" fmla="*/ 426512 h 447515"/>
                              <a:gd name="connsiteX90" fmla="*/ 595112 w 599160"/>
                              <a:gd name="connsiteY90" fmla="*/ 430926 h 447515"/>
                              <a:gd name="connsiteX91" fmla="*/ 592167 w 599160"/>
                              <a:gd name="connsiteY91" fmla="*/ 434641 h 447515"/>
                              <a:gd name="connsiteX92" fmla="*/ 588000 w 599160"/>
                              <a:gd name="connsiteY92" fmla="*/ 437648 h 447515"/>
                              <a:gd name="connsiteX93" fmla="*/ 582618 w 599160"/>
                              <a:gd name="connsiteY93" fmla="*/ 439960 h 447515"/>
                              <a:gd name="connsiteX94" fmla="*/ 575983 w 599160"/>
                              <a:gd name="connsiteY94" fmla="*/ 441565 h 447515"/>
                              <a:gd name="connsiteX95" fmla="*/ 568109 w 599160"/>
                              <a:gd name="connsiteY95" fmla="*/ 442469 h 447515"/>
                              <a:gd name="connsiteX96" fmla="*/ 559011 w 599160"/>
                              <a:gd name="connsiteY96" fmla="*/ 442673 h 447515"/>
                              <a:gd name="connsiteX97" fmla="*/ 548661 w 599160"/>
                              <a:gd name="connsiteY97" fmla="*/ 442157 h 447515"/>
                              <a:gd name="connsiteX98" fmla="*/ 537095 w 599160"/>
                              <a:gd name="connsiteY98" fmla="*/ 440958 h 447515"/>
                              <a:gd name="connsiteX99" fmla="*/ 524283 w 599160"/>
                              <a:gd name="connsiteY99" fmla="*/ 439056 h 447515"/>
                              <a:gd name="connsiteX100" fmla="*/ 510230 w 599160"/>
                              <a:gd name="connsiteY100" fmla="*/ 436448 h 447515"/>
                              <a:gd name="connsiteX101" fmla="*/ 494950 w 599160"/>
                              <a:gd name="connsiteY101" fmla="*/ 433123 h 447515"/>
                              <a:gd name="connsiteX102" fmla="*/ 478422 w 599160"/>
                              <a:gd name="connsiteY102" fmla="*/ 429119 h 447515"/>
                              <a:gd name="connsiteX103" fmla="*/ 460680 w 599160"/>
                              <a:gd name="connsiteY103" fmla="*/ 424408 h 447515"/>
                              <a:gd name="connsiteX104" fmla="*/ 441684 w 599160"/>
                              <a:gd name="connsiteY104" fmla="*/ 418978 h 447515"/>
                              <a:gd name="connsiteX105" fmla="*/ 421450 w 599160"/>
                              <a:gd name="connsiteY105" fmla="*/ 412864 h 447515"/>
                              <a:gd name="connsiteX106" fmla="*/ 399992 w 599160"/>
                              <a:gd name="connsiteY106" fmla="*/ 406027 h 447515"/>
                              <a:gd name="connsiteX107" fmla="*/ 377289 w 599160"/>
                              <a:gd name="connsiteY107" fmla="*/ 398511 h 447515"/>
                              <a:gd name="connsiteX108" fmla="*/ 353362 w 599160"/>
                              <a:gd name="connsiteY108" fmla="*/ 390278 h 447515"/>
                              <a:gd name="connsiteX109" fmla="*/ 328195 w 599160"/>
                              <a:gd name="connsiteY109" fmla="*/ 381354 h 447515"/>
                              <a:gd name="connsiteX110" fmla="*/ 301801 w 599160"/>
                              <a:gd name="connsiteY110" fmla="*/ 371712 h 447515"/>
                              <a:gd name="connsiteX111" fmla="*/ 274136 w 599160"/>
                              <a:gd name="connsiteY111" fmla="*/ 361393 h 447515"/>
                              <a:gd name="connsiteX112" fmla="*/ 245278 w 599160"/>
                              <a:gd name="connsiteY112" fmla="*/ 350348 h 447515"/>
                              <a:gd name="connsiteX113" fmla="*/ 215176 w 599160"/>
                              <a:gd name="connsiteY113" fmla="*/ 338602 h 447515"/>
                              <a:gd name="connsiteX114" fmla="*/ 183819 w 599160"/>
                              <a:gd name="connsiteY114" fmla="*/ 326172 h 447515"/>
                              <a:gd name="connsiteX115" fmla="*/ 151225 w 599160"/>
                              <a:gd name="connsiteY115" fmla="*/ 313024 h 447515"/>
                              <a:gd name="connsiteX116" fmla="*/ 117412 w 599160"/>
                              <a:gd name="connsiteY116" fmla="*/ 299169 h 447515"/>
                              <a:gd name="connsiteX117" fmla="*/ 82349 w 599160"/>
                              <a:gd name="connsiteY117" fmla="*/ 284613 h 447515"/>
                              <a:gd name="connsiteX118" fmla="*/ 46063 w 599160"/>
                              <a:gd name="connsiteY118" fmla="*/ 269380 h 447515"/>
                              <a:gd name="connsiteX119" fmla="*/ 8529 w 599160"/>
                              <a:gd name="connsiteY119" fmla="*/ 253422 h 4475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Lst>
                            <a:rect l="l" t="t" r="r" b="b"/>
                            <a:pathLst>
                              <a:path w="599160" h="447515">
                                <a:moveTo>
                                  <a:pt x="0" y="273952"/>
                                </a:moveTo>
                                <a:lnTo>
                                  <a:pt x="36577" y="288686"/>
                                </a:lnTo>
                                <a:lnTo>
                                  <a:pt x="72006" y="302792"/>
                                </a:lnTo>
                                <a:lnTo>
                                  <a:pt x="106275" y="316235"/>
                                </a:lnTo>
                                <a:lnTo>
                                  <a:pt x="139409" y="329024"/>
                                </a:lnTo>
                                <a:lnTo>
                                  <a:pt x="171373" y="341134"/>
                                </a:lnTo>
                                <a:lnTo>
                                  <a:pt x="202201" y="352613"/>
                                </a:lnTo>
                                <a:lnTo>
                                  <a:pt x="231875" y="363431"/>
                                </a:lnTo>
                                <a:lnTo>
                                  <a:pt x="260374" y="373617"/>
                                </a:lnTo>
                                <a:lnTo>
                                  <a:pt x="287743" y="383122"/>
                                </a:lnTo>
                                <a:lnTo>
                                  <a:pt x="313953" y="391970"/>
                                </a:lnTo>
                                <a:lnTo>
                                  <a:pt x="339014" y="400169"/>
                                </a:lnTo>
                                <a:lnTo>
                                  <a:pt x="362941" y="407725"/>
                                </a:lnTo>
                                <a:lnTo>
                                  <a:pt x="385684" y="414610"/>
                                </a:lnTo>
                                <a:lnTo>
                                  <a:pt x="407281" y="420856"/>
                                </a:lnTo>
                                <a:lnTo>
                                  <a:pt x="427743" y="426448"/>
                                </a:lnTo>
                                <a:lnTo>
                                  <a:pt x="447050" y="431356"/>
                                </a:lnTo>
                                <a:lnTo>
                                  <a:pt x="465182" y="435637"/>
                                </a:lnTo>
                                <a:lnTo>
                                  <a:pt x="482184" y="439260"/>
                                </a:lnTo>
                                <a:lnTo>
                                  <a:pt x="498026" y="442220"/>
                                </a:lnTo>
                                <a:lnTo>
                                  <a:pt x="512716" y="444533"/>
                                </a:lnTo>
                                <a:lnTo>
                                  <a:pt x="526253" y="446183"/>
                                </a:lnTo>
                                <a:lnTo>
                                  <a:pt x="538659" y="447181"/>
                                </a:lnTo>
                                <a:lnTo>
                                  <a:pt x="549883" y="447516"/>
                                </a:lnTo>
                                <a:lnTo>
                                  <a:pt x="559984" y="447226"/>
                                </a:lnTo>
                                <a:lnTo>
                                  <a:pt x="568902" y="446253"/>
                                </a:lnTo>
                                <a:lnTo>
                                  <a:pt x="576685" y="444619"/>
                                </a:lnTo>
                                <a:lnTo>
                                  <a:pt x="583319" y="442359"/>
                                </a:lnTo>
                                <a:lnTo>
                                  <a:pt x="588771" y="439439"/>
                                </a:lnTo>
                                <a:lnTo>
                                  <a:pt x="593094" y="435841"/>
                                </a:lnTo>
                                <a:lnTo>
                                  <a:pt x="596289" y="431605"/>
                                </a:lnTo>
                                <a:lnTo>
                                  <a:pt x="598304" y="426720"/>
                                </a:lnTo>
                                <a:lnTo>
                                  <a:pt x="599161" y="421175"/>
                                </a:lnTo>
                                <a:lnTo>
                                  <a:pt x="598866" y="414968"/>
                                </a:lnTo>
                                <a:lnTo>
                                  <a:pt x="597440" y="408113"/>
                                </a:lnTo>
                                <a:lnTo>
                                  <a:pt x="594863" y="400597"/>
                                </a:lnTo>
                                <a:lnTo>
                                  <a:pt x="591107" y="392427"/>
                                </a:lnTo>
                                <a:lnTo>
                                  <a:pt x="586216" y="383596"/>
                                </a:lnTo>
                                <a:lnTo>
                                  <a:pt x="580172" y="374134"/>
                                </a:lnTo>
                                <a:lnTo>
                                  <a:pt x="572976" y="363993"/>
                                </a:lnTo>
                                <a:lnTo>
                                  <a:pt x="564620" y="353198"/>
                                </a:lnTo>
                                <a:lnTo>
                                  <a:pt x="555116" y="341765"/>
                                </a:lnTo>
                                <a:lnTo>
                                  <a:pt x="544477" y="329679"/>
                                </a:lnTo>
                                <a:lnTo>
                                  <a:pt x="532661" y="316913"/>
                                </a:lnTo>
                                <a:lnTo>
                                  <a:pt x="519711" y="303515"/>
                                </a:lnTo>
                                <a:lnTo>
                                  <a:pt x="505589" y="289457"/>
                                </a:lnTo>
                                <a:lnTo>
                                  <a:pt x="490331" y="274746"/>
                                </a:lnTo>
                                <a:lnTo>
                                  <a:pt x="473920" y="259378"/>
                                </a:lnTo>
                                <a:lnTo>
                                  <a:pt x="456357" y="243350"/>
                                </a:lnTo>
                                <a:lnTo>
                                  <a:pt x="437635" y="226667"/>
                                </a:lnTo>
                                <a:lnTo>
                                  <a:pt x="417764" y="209330"/>
                                </a:lnTo>
                                <a:lnTo>
                                  <a:pt x="396734" y="191355"/>
                                </a:lnTo>
                                <a:lnTo>
                                  <a:pt x="374571" y="172709"/>
                                </a:lnTo>
                                <a:lnTo>
                                  <a:pt x="351235" y="153400"/>
                                </a:lnTo>
                                <a:lnTo>
                                  <a:pt x="326764" y="133456"/>
                                </a:lnTo>
                                <a:lnTo>
                                  <a:pt x="301122" y="112863"/>
                                </a:lnTo>
                                <a:lnTo>
                                  <a:pt x="274345" y="91584"/>
                                </a:lnTo>
                                <a:lnTo>
                                  <a:pt x="246409" y="69669"/>
                                </a:lnTo>
                                <a:lnTo>
                                  <a:pt x="217325" y="47105"/>
                                </a:lnTo>
                                <a:lnTo>
                                  <a:pt x="187082" y="23881"/>
                                </a:lnTo>
                                <a:lnTo>
                                  <a:pt x="155687" y="0"/>
                                </a:lnTo>
                                <a:lnTo>
                                  <a:pt x="142447" y="17837"/>
                                </a:lnTo>
                                <a:lnTo>
                                  <a:pt x="175336" y="41919"/>
                                </a:lnTo>
                                <a:lnTo>
                                  <a:pt x="207023" y="65282"/>
                                </a:lnTo>
                                <a:lnTo>
                                  <a:pt x="237445" y="87962"/>
                                </a:lnTo>
                                <a:lnTo>
                                  <a:pt x="266643" y="109941"/>
                                </a:lnTo>
                                <a:lnTo>
                                  <a:pt x="294626" y="131196"/>
                                </a:lnTo>
                                <a:lnTo>
                                  <a:pt x="321358" y="151767"/>
                                </a:lnTo>
                                <a:lnTo>
                                  <a:pt x="346842" y="171620"/>
                                </a:lnTo>
                                <a:lnTo>
                                  <a:pt x="371111" y="190793"/>
                                </a:lnTo>
                                <a:lnTo>
                                  <a:pt x="394127" y="209237"/>
                                </a:lnTo>
                                <a:lnTo>
                                  <a:pt x="415927" y="227009"/>
                                </a:lnTo>
                                <a:lnTo>
                                  <a:pt x="436481" y="244052"/>
                                </a:lnTo>
                                <a:lnTo>
                                  <a:pt x="455790" y="260416"/>
                                </a:lnTo>
                                <a:lnTo>
                                  <a:pt x="473874" y="276061"/>
                                </a:lnTo>
                                <a:lnTo>
                                  <a:pt x="490714" y="290999"/>
                                </a:lnTo>
                                <a:lnTo>
                                  <a:pt x="506312" y="305259"/>
                                </a:lnTo>
                                <a:lnTo>
                                  <a:pt x="520683" y="318795"/>
                                </a:lnTo>
                                <a:lnTo>
                                  <a:pt x="533837" y="331624"/>
                                </a:lnTo>
                                <a:lnTo>
                                  <a:pt x="545741" y="343760"/>
                                </a:lnTo>
                                <a:lnTo>
                                  <a:pt x="556403" y="355215"/>
                                </a:lnTo>
                                <a:lnTo>
                                  <a:pt x="565819" y="365941"/>
                                </a:lnTo>
                                <a:lnTo>
                                  <a:pt x="574012" y="375970"/>
                                </a:lnTo>
                                <a:lnTo>
                                  <a:pt x="580991" y="385294"/>
                                </a:lnTo>
                                <a:lnTo>
                                  <a:pt x="586715" y="393916"/>
                                </a:lnTo>
                                <a:lnTo>
                                  <a:pt x="591194" y="401844"/>
                                </a:lnTo>
                                <a:lnTo>
                                  <a:pt x="594457" y="409064"/>
                                </a:lnTo>
                                <a:lnTo>
                                  <a:pt x="596468" y="415583"/>
                                </a:lnTo>
                                <a:lnTo>
                                  <a:pt x="597239" y="421400"/>
                                </a:lnTo>
                                <a:lnTo>
                                  <a:pt x="596786" y="426512"/>
                                </a:lnTo>
                                <a:lnTo>
                                  <a:pt x="595112" y="430926"/>
                                </a:lnTo>
                                <a:lnTo>
                                  <a:pt x="592167" y="434641"/>
                                </a:lnTo>
                                <a:lnTo>
                                  <a:pt x="588000" y="437648"/>
                                </a:lnTo>
                                <a:lnTo>
                                  <a:pt x="582618" y="439960"/>
                                </a:lnTo>
                                <a:lnTo>
                                  <a:pt x="575983" y="441565"/>
                                </a:lnTo>
                                <a:lnTo>
                                  <a:pt x="568109" y="442469"/>
                                </a:lnTo>
                                <a:lnTo>
                                  <a:pt x="559011" y="442673"/>
                                </a:lnTo>
                                <a:lnTo>
                                  <a:pt x="548661" y="442157"/>
                                </a:lnTo>
                                <a:lnTo>
                                  <a:pt x="537095" y="440958"/>
                                </a:lnTo>
                                <a:lnTo>
                                  <a:pt x="524283" y="439056"/>
                                </a:lnTo>
                                <a:lnTo>
                                  <a:pt x="510230" y="436448"/>
                                </a:lnTo>
                                <a:lnTo>
                                  <a:pt x="494950" y="433123"/>
                                </a:lnTo>
                                <a:lnTo>
                                  <a:pt x="478422" y="429119"/>
                                </a:lnTo>
                                <a:lnTo>
                                  <a:pt x="460680" y="424408"/>
                                </a:lnTo>
                                <a:lnTo>
                                  <a:pt x="441684" y="418978"/>
                                </a:lnTo>
                                <a:lnTo>
                                  <a:pt x="421450" y="412864"/>
                                </a:lnTo>
                                <a:lnTo>
                                  <a:pt x="399992" y="406027"/>
                                </a:lnTo>
                                <a:lnTo>
                                  <a:pt x="377289" y="398511"/>
                                </a:lnTo>
                                <a:lnTo>
                                  <a:pt x="353362" y="390278"/>
                                </a:lnTo>
                                <a:lnTo>
                                  <a:pt x="328195" y="381354"/>
                                </a:lnTo>
                                <a:lnTo>
                                  <a:pt x="301801" y="371712"/>
                                </a:lnTo>
                                <a:lnTo>
                                  <a:pt x="274136" y="361393"/>
                                </a:lnTo>
                                <a:lnTo>
                                  <a:pt x="245278" y="350348"/>
                                </a:lnTo>
                                <a:lnTo>
                                  <a:pt x="215176" y="338602"/>
                                </a:lnTo>
                                <a:lnTo>
                                  <a:pt x="183819" y="326172"/>
                                </a:lnTo>
                                <a:lnTo>
                                  <a:pt x="151225" y="313024"/>
                                </a:lnTo>
                                <a:lnTo>
                                  <a:pt x="117412" y="299169"/>
                                </a:lnTo>
                                <a:lnTo>
                                  <a:pt x="82349" y="284613"/>
                                </a:lnTo>
                                <a:lnTo>
                                  <a:pt x="46063" y="269380"/>
                                </a:lnTo>
                                <a:lnTo>
                                  <a:pt x="8529" y="253422"/>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8" name="Freeform: Shape 2618"/>
                        <wps:cNvSpPr/>
                        <wps:spPr>
                          <a:xfrm>
                            <a:off x="1643073" y="2476975"/>
                            <a:ext cx="157150" cy="602514"/>
                          </a:xfrm>
                          <a:custGeom>
                            <a:avLst/>
                            <a:gdLst>
                              <a:gd name="connsiteX0" fmla="*/ 21818 w 157150"/>
                              <a:gd name="connsiteY0" fmla="*/ 589239 h 602514"/>
                              <a:gd name="connsiteX1" fmla="*/ 29518 w 157150"/>
                              <a:gd name="connsiteY1" fmla="*/ 547746 h 602514"/>
                              <a:gd name="connsiteX2" fmla="*/ 36965 w 157150"/>
                              <a:gd name="connsiteY2" fmla="*/ 507781 h 602514"/>
                              <a:gd name="connsiteX3" fmla="*/ 44161 w 157150"/>
                              <a:gd name="connsiteY3" fmla="*/ 469326 h 602514"/>
                              <a:gd name="connsiteX4" fmla="*/ 51155 w 157150"/>
                              <a:gd name="connsiteY4" fmla="*/ 432364 h 602514"/>
                              <a:gd name="connsiteX5" fmla="*/ 57902 w 157150"/>
                              <a:gd name="connsiteY5" fmla="*/ 396929 h 602514"/>
                              <a:gd name="connsiteX6" fmla="*/ 64397 w 157150"/>
                              <a:gd name="connsiteY6" fmla="*/ 363022 h 602514"/>
                              <a:gd name="connsiteX7" fmla="*/ 70691 w 157150"/>
                              <a:gd name="connsiteY7" fmla="*/ 330643 h 602514"/>
                              <a:gd name="connsiteX8" fmla="*/ 76735 w 157150"/>
                              <a:gd name="connsiteY8" fmla="*/ 299738 h 602514"/>
                              <a:gd name="connsiteX9" fmla="*/ 82529 w 157150"/>
                              <a:gd name="connsiteY9" fmla="*/ 270379 h 602514"/>
                              <a:gd name="connsiteX10" fmla="*/ 88098 w 157150"/>
                              <a:gd name="connsiteY10" fmla="*/ 242547 h 602514"/>
                              <a:gd name="connsiteX11" fmla="*/ 93441 w 157150"/>
                              <a:gd name="connsiteY11" fmla="*/ 216191 h 602514"/>
                              <a:gd name="connsiteX12" fmla="*/ 98556 w 157150"/>
                              <a:gd name="connsiteY12" fmla="*/ 191379 h 602514"/>
                              <a:gd name="connsiteX13" fmla="*/ 103424 w 157150"/>
                              <a:gd name="connsiteY13" fmla="*/ 168078 h 602514"/>
                              <a:gd name="connsiteX14" fmla="*/ 108061 w 157150"/>
                              <a:gd name="connsiteY14" fmla="*/ 146304 h 602514"/>
                              <a:gd name="connsiteX15" fmla="*/ 112453 w 157150"/>
                              <a:gd name="connsiteY15" fmla="*/ 126024 h 602514"/>
                              <a:gd name="connsiteX16" fmla="*/ 116623 w 157150"/>
                              <a:gd name="connsiteY16" fmla="*/ 107270 h 602514"/>
                              <a:gd name="connsiteX17" fmla="*/ 120557 w 157150"/>
                              <a:gd name="connsiteY17" fmla="*/ 90027 h 602514"/>
                              <a:gd name="connsiteX18" fmla="*/ 124262 w 157150"/>
                              <a:gd name="connsiteY18" fmla="*/ 74294 h 602514"/>
                              <a:gd name="connsiteX19" fmla="*/ 127739 w 157150"/>
                              <a:gd name="connsiteY19" fmla="*/ 60106 h 602514"/>
                              <a:gd name="connsiteX20" fmla="*/ 130952 w 157150"/>
                              <a:gd name="connsiteY20" fmla="*/ 47410 h 602514"/>
                              <a:gd name="connsiteX21" fmla="*/ 133955 w 157150"/>
                              <a:gd name="connsiteY21" fmla="*/ 36225 h 602514"/>
                              <a:gd name="connsiteX22" fmla="*/ 136729 w 157150"/>
                              <a:gd name="connsiteY22" fmla="*/ 26567 h 602514"/>
                              <a:gd name="connsiteX23" fmla="*/ 139258 w 157150"/>
                              <a:gd name="connsiteY23" fmla="*/ 18437 h 602514"/>
                              <a:gd name="connsiteX24" fmla="*/ 141541 w 157150"/>
                              <a:gd name="connsiteY24" fmla="*/ 11800 h 602514"/>
                              <a:gd name="connsiteX25" fmla="*/ 143595 w 157150"/>
                              <a:gd name="connsiteY25" fmla="*/ 6690 h 602514"/>
                              <a:gd name="connsiteX26" fmla="*/ 145421 w 157150"/>
                              <a:gd name="connsiteY26" fmla="*/ 3090 h 602514"/>
                              <a:gd name="connsiteX27" fmla="*/ 147019 w 157150"/>
                              <a:gd name="connsiteY27" fmla="*/ 1001 h 602514"/>
                              <a:gd name="connsiteX28" fmla="*/ 148371 w 157150"/>
                              <a:gd name="connsiteY28" fmla="*/ 439 h 602514"/>
                              <a:gd name="connsiteX29" fmla="*/ 149495 w 157150"/>
                              <a:gd name="connsiteY29" fmla="*/ 1387 h 602514"/>
                              <a:gd name="connsiteX30" fmla="*/ 150373 w 157150"/>
                              <a:gd name="connsiteY30" fmla="*/ 3863 h 602514"/>
                              <a:gd name="connsiteX31" fmla="*/ 151023 w 157150"/>
                              <a:gd name="connsiteY31" fmla="*/ 7831 h 602514"/>
                              <a:gd name="connsiteX32" fmla="*/ 151462 w 157150"/>
                              <a:gd name="connsiteY32" fmla="*/ 13310 h 602514"/>
                              <a:gd name="connsiteX33" fmla="*/ 151638 w 157150"/>
                              <a:gd name="connsiteY33" fmla="*/ 20334 h 602514"/>
                              <a:gd name="connsiteX34" fmla="*/ 151585 w 157150"/>
                              <a:gd name="connsiteY34" fmla="*/ 28867 h 602514"/>
                              <a:gd name="connsiteX35" fmla="*/ 151286 w 157150"/>
                              <a:gd name="connsiteY35" fmla="*/ 38912 h 602514"/>
                              <a:gd name="connsiteX36" fmla="*/ 150777 w 157150"/>
                              <a:gd name="connsiteY36" fmla="*/ 50466 h 602514"/>
                              <a:gd name="connsiteX37" fmla="*/ 150040 w 157150"/>
                              <a:gd name="connsiteY37" fmla="*/ 63547 h 602514"/>
                              <a:gd name="connsiteX38" fmla="*/ 149056 w 157150"/>
                              <a:gd name="connsiteY38" fmla="*/ 78139 h 602514"/>
                              <a:gd name="connsiteX39" fmla="*/ 147827 w 157150"/>
                              <a:gd name="connsiteY39" fmla="*/ 94241 h 602514"/>
                              <a:gd name="connsiteX40" fmla="*/ 146370 w 157150"/>
                              <a:gd name="connsiteY40" fmla="*/ 111871 h 602514"/>
                              <a:gd name="connsiteX41" fmla="*/ 144684 w 157150"/>
                              <a:gd name="connsiteY41" fmla="*/ 130993 h 602514"/>
                              <a:gd name="connsiteX42" fmla="*/ 142770 w 157150"/>
                              <a:gd name="connsiteY42" fmla="*/ 151660 h 602514"/>
                              <a:gd name="connsiteX43" fmla="*/ 140610 w 157150"/>
                              <a:gd name="connsiteY43" fmla="*/ 173820 h 602514"/>
                              <a:gd name="connsiteX44" fmla="*/ 138204 w 157150"/>
                              <a:gd name="connsiteY44" fmla="*/ 197525 h 602514"/>
                              <a:gd name="connsiteX45" fmla="*/ 135588 w 157150"/>
                              <a:gd name="connsiteY45" fmla="*/ 222705 h 602514"/>
                              <a:gd name="connsiteX46" fmla="*/ 132708 w 157150"/>
                              <a:gd name="connsiteY46" fmla="*/ 249431 h 602514"/>
                              <a:gd name="connsiteX47" fmla="*/ 129635 w 157150"/>
                              <a:gd name="connsiteY47" fmla="*/ 277666 h 602514"/>
                              <a:gd name="connsiteX48" fmla="*/ 126316 w 157150"/>
                              <a:gd name="connsiteY48" fmla="*/ 307412 h 602514"/>
                              <a:gd name="connsiteX49" fmla="*/ 122734 w 157150"/>
                              <a:gd name="connsiteY49" fmla="*/ 338667 h 602514"/>
                              <a:gd name="connsiteX50" fmla="*/ 118924 w 157150"/>
                              <a:gd name="connsiteY50" fmla="*/ 371451 h 602514"/>
                              <a:gd name="connsiteX51" fmla="*/ 114903 w 157150"/>
                              <a:gd name="connsiteY51" fmla="*/ 405744 h 602514"/>
                              <a:gd name="connsiteX52" fmla="*/ 110644 w 157150"/>
                              <a:gd name="connsiteY52" fmla="*/ 441565 h 602514"/>
                              <a:gd name="connsiteX53" fmla="*/ 106137 w 157150"/>
                              <a:gd name="connsiteY53" fmla="*/ 478896 h 602514"/>
                              <a:gd name="connsiteX54" fmla="*/ 101408 w 157150"/>
                              <a:gd name="connsiteY54" fmla="*/ 517738 h 602514"/>
                              <a:gd name="connsiteX55" fmla="*/ 96430 w 157150"/>
                              <a:gd name="connsiteY55" fmla="*/ 558089 h 602514"/>
                              <a:gd name="connsiteX56" fmla="*/ 91221 w 157150"/>
                              <a:gd name="connsiteY56" fmla="*/ 599968 h 602514"/>
                              <a:gd name="connsiteX57" fmla="*/ 113322 w 157150"/>
                              <a:gd name="connsiteY57" fmla="*/ 602514 h 602514"/>
                              <a:gd name="connsiteX58" fmla="*/ 117730 w 157150"/>
                              <a:gd name="connsiteY58" fmla="*/ 560547 h 602514"/>
                              <a:gd name="connsiteX59" fmla="*/ 121909 w 157150"/>
                              <a:gd name="connsiteY59" fmla="*/ 520090 h 602514"/>
                              <a:gd name="connsiteX60" fmla="*/ 125860 w 157150"/>
                              <a:gd name="connsiteY60" fmla="*/ 481161 h 602514"/>
                              <a:gd name="connsiteX61" fmla="*/ 129565 w 157150"/>
                              <a:gd name="connsiteY61" fmla="*/ 443742 h 602514"/>
                              <a:gd name="connsiteX62" fmla="*/ 133059 w 157150"/>
                              <a:gd name="connsiteY62" fmla="*/ 407834 h 602514"/>
                              <a:gd name="connsiteX63" fmla="*/ 136290 w 157150"/>
                              <a:gd name="connsiteY63" fmla="*/ 373435 h 602514"/>
                              <a:gd name="connsiteX64" fmla="*/ 139293 w 157150"/>
                              <a:gd name="connsiteY64" fmla="*/ 340546 h 602514"/>
                              <a:gd name="connsiteX65" fmla="*/ 142085 w 157150"/>
                              <a:gd name="connsiteY65" fmla="*/ 309203 h 602514"/>
                              <a:gd name="connsiteX66" fmla="*/ 144614 w 157150"/>
                              <a:gd name="connsiteY66" fmla="*/ 279352 h 602514"/>
                              <a:gd name="connsiteX67" fmla="*/ 146932 w 157150"/>
                              <a:gd name="connsiteY67" fmla="*/ 251011 h 602514"/>
                              <a:gd name="connsiteX68" fmla="*/ 149004 w 157150"/>
                              <a:gd name="connsiteY68" fmla="*/ 224198 h 602514"/>
                              <a:gd name="connsiteX69" fmla="*/ 150847 w 157150"/>
                              <a:gd name="connsiteY69" fmla="*/ 198895 h 602514"/>
                              <a:gd name="connsiteX70" fmla="*/ 152445 w 157150"/>
                              <a:gd name="connsiteY70" fmla="*/ 175119 h 602514"/>
                              <a:gd name="connsiteX71" fmla="*/ 153815 w 157150"/>
                              <a:gd name="connsiteY71" fmla="*/ 152819 h 602514"/>
                              <a:gd name="connsiteX72" fmla="*/ 154956 w 157150"/>
                              <a:gd name="connsiteY72" fmla="*/ 132064 h 602514"/>
                              <a:gd name="connsiteX73" fmla="*/ 155869 w 157150"/>
                              <a:gd name="connsiteY73" fmla="*/ 112819 h 602514"/>
                              <a:gd name="connsiteX74" fmla="*/ 156519 w 157150"/>
                              <a:gd name="connsiteY74" fmla="*/ 95102 h 602514"/>
                              <a:gd name="connsiteX75" fmla="*/ 156958 w 157150"/>
                              <a:gd name="connsiteY75" fmla="*/ 78859 h 602514"/>
                              <a:gd name="connsiteX76" fmla="*/ 157151 w 157150"/>
                              <a:gd name="connsiteY76" fmla="*/ 64180 h 602514"/>
                              <a:gd name="connsiteX77" fmla="*/ 157134 w 157150"/>
                              <a:gd name="connsiteY77" fmla="*/ 50975 h 602514"/>
                              <a:gd name="connsiteX78" fmla="*/ 156870 w 157150"/>
                              <a:gd name="connsiteY78" fmla="*/ 39298 h 602514"/>
                              <a:gd name="connsiteX79" fmla="*/ 156361 w 157150"/>
                              <a:gd name="connsiteY79" fmla="*/ 29166 h 602514"/>
                              <a:gd name="connsiteX80" fmla="*/ 155624 w 157150"/>
                              <a:gd name="connsiteY80" fmla="*/ 20509 h 602514"/>
                              <a:gd name="connsiteX81" fmla="*/ 154640 w 157150"/>
                              <a:gd name="connsiteY81" fmla="*/ 13380 h 602514"/>
                              <a:gd name="connsiteX82" fmla="*/ 153446 w 157150"/>
                              <a:gd name="connsiteY82" fmla="*/ 7779 h 602514"/>
                              <a:gd name="connsiteX83" fmla="*/ 152024 w 157150"/>
                              <a:gd name="connsiteY83" fmla="*/ 3670 h 602514"/>
                              <a:gd name="connsiteX84" fmla="*/ 150338 w 157150"/>
                              <a:gd name="connsiteY84" fmla="*/ 1071 h 602514"/>
                              <a:gd name="connsiteX85" fmla="*/ 148442 w 157150"/>
                              <a:gd name="connsiteY85" fmla="*/ 0 h 602514"/>
                              <a:gd name="connsiteX86" fmla="*/ 146299 w 157150"/>
                              <a:gd name="connsiteY86" fmla="*/ 457 h 602514"/>
                              <a:gd name="connsiteX87" fmla="*/ 143911 w 157150"/>
                              <a:gd name="connsiteY87" fmla="*/ 2406 h 602514"/>
                              <a:gd name="connsiteX88" fmla="*/ 141312 w 157150"/>
                              <a:gd name="connsiteY88" fmla="*/ 5882 h 602514"/>
                              <a:gd name="connsiteX89" fmla="*/ 138468 w 157150"/>
                              <a:gd name="connsiteY89" fmla="*/ 10869 h 602514"/>
                              <a:gd name="connsiteX90" fmla="*/ 135377 w 157150"/>
                              <a:gd name="connsiteY90" fmla="*/ 17384 h 602514"/>
                              <a:gd name="connsiteX91" fmla="*/ 132076 w 157150"/>
                              <a:gd name="connsiteY91" fmla="*/ 25408 h 602514"/>
                              <a:gd name="connsiteX92" fmla="*/ 128529 w 157150"/>
                              <a:gd name="connsiteY92" fmla="*/ 34926 h 602514"/>
                              <a:gd name="connsiteX93" fmla="*/ 124736 w 157150"/>
                              <a:gd name="connsiteY93" fmla="*/ 45970 h 602514"/>
                              <a:gd name="connsiteX94" fmla="*/ 120732 w 157150"/>
                              <a:gd name="connsiteY94" fmla="*/ 58543 h 602514"/>
                              <a:gd name="connsiteX95" fmla="*/ 116483 w 157150"/>
                              <a:gd name="connsiteY95" fmla="*/ 72625 h 602514"/>
                              <a:gd name="connsiteX96" fmla="*/ 112000 w 157150"/>
                              <a:gd name="connsiteY96" fmla="*/ 88218 h 602514"/>
                              <a:gd name="connsiteX97" fmla="*/ 107290 w 157150"/>
                              <a:gd name="connsiteY97" fmla="*/ 105303 h 602514"/>
                              <a:gd name="connsiteX98" fmla="*/ 102335 w 157150"/>
                              <a:gd name="connsiteY98" fmla="*/ 123934 h 602514"/>
                              <a:gd name="connsiteX99" fmla="*/ 97150 w 157150"/>
                              <a:gd name="connsiteY99" fmla="*/ 144075 h 602514"/>
                              <a:gd name="connsiteX100" fmla="*/ 91743 w 157150"/>
                              <a:gd name="connsiteY100" fmla="*/ 165708 h 602514"/>
                              <a:gd name="connsiteX101" fmla="*/ 86082 w 157150"/>
                              <a:gd name="connsiteY101" fmla="*/ 188868 h 602514"/>
                              <a:gd name="connsiteX102" fmla="*/ 80199 w 157150"/>
                              <a:gd name="connsiteY102" fmla="*/ 213574 h 602514"/>
                              <a:gd name="connsiteX103" fmla="*/ 74087 w 157150"/>
                              <a:gd name="connsiteY103" fmla="*/ 239755 h 602514"/>
                              <a:gd name="connsiteX104" fmla="*/ 67723 w 157150"/>
                              <a:gd name="connsiteY104" fmla="*/ 267464 h 602514"/>
                              <a:gd name="connsiteX105" fmla="*/ 61140 w 157150"/>
                              <a:gd name="connsiteY105" fmla="*/ 296683 h 602514"/>
                              <a:gd name="connsiteX106" fmla="*/ 54327 w 157150"/>
                              <a:gd name="connsiteY106" fmla="*/ 327429 h 602514"/>
                              <a:gd name="connsiteX107" fmla="*/ 47262 w 157150"/>
                              <a:gd name="connsiteY107" fmla="*/ 359686 h 602514"/>
                              <a:gd name="connsiteX108" fmla="*/ 39973 w 157150"/>
                              <a:gd name="connsiteY108" fmla="*/ 393452 h 602514"/>
                              <a:gd name="connsiteX109" fmla="*/ 32439 w 157150"/>
                              <a:gd name="connsiteY109" fmla="*/ 428729 h 602514"/>
                              <a:gd name="connsiteX110" fmla="*/ 24674 w 157150"/>
                              <a:gd name="connsiteY110" fmla="*/ 465516 h 602514"/>
                              <a:gd name="connsiteX111" fmla="*/ 16684 w 157150"/>
                              <a:gd name="connsiteY111" fmla="*/ 503848 h 602514"/>
                              <a:gd name="connsiteX112" fmla="*/ 8466 w 157150"/>
                              <a:gd name="connsiteY112" fmla="*/ 543655 h 602514"/>
                              <a:gd name="connsiteX113" fmla="*/ 0 w 157150"/>
                              <a:gd name="connsiteY113" fmla="*/ 585008 h 6025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157150" h="602514">
                                <a:moveTo>
                                  <a:pt x="21818" y="589239"/>
                                </a:moveTo>
                                <a:lnTo>
                                  <a:pt x="29518" y="547746"/>
                                </a:lnTo>
                                <a:lnTo>
                                  <a:pt x="36965" y="507781"/>
                                </a:lnTo>
                                <a:lnTo>
                                  <a:pt x="44161" y="469326"/>
                                </a:lnTo>
                                <a:lnTo>
                                  <a:pt x="51155" y="432364"/>
                                </a:lnTo>
                                <a:lnTo>
                                  <a:pt x="57902" y="396929"/>
                                </a:lnTo>
                                <a:lnTo>
                                  <a:pt x="64397" y="363022"/>
                                </a:lnTo>
                                <a:lnTo>
                                  <a:pt x="70691" y="330643"/>
                                </a:lnTo>
                                <a:lnTo>
                                  <a:pt x="76735" y="299738"/>
                                </a:lnTo>
                                <a:lnTo>
                                  <a:pt x="82529" y="270379"/>
                                </a:lnTo>
                                <a:lnTo>
                                  <a:pt x="88098" y="242547"/>
                                </a:lnTo>
                                <a:lnTo>
                                  <a:pt x="93441" y="216191"/>
                                </a:lnTo>
                                <a:lnTo>
                                  <a:pt x="98556" y="191379"/>
                                </a:lnTo>
                                <a:lnTo>
                                  <a:pt x="103424" y="168078"/>
                                </a:lnTo>
                                <a:lnTo>
                                  <a:pt x="108061" y="146304"/>
                                </a:lnTo>
                                <a:lnTo>
                                  <a:pt x="112453" y="126024"/>
                                </a:lnTo>
                                <a:lnTo>
                                  <a:pt x="116623" y="107270"/>
                                </a:lnTo>
                                <a:lnTo>
                                  <a:pt x="120557" y="90027"/>
                                </a:lnTo>
                                <a:lnTo>
                                  <a:pt x="124262" y="74294"/>
                                </a:lnTo>
                                <a:lnTo>
                                  <a:pt x="127739" y="60106"/>
                                </a:lnTo>
                                <a:lnTo>
                                  <a:pt x="130952" y="47410"/>
                                </a:lnTo>
                                <a:lnTo>
                                  <a:pt x="133955" y="36225"/>
                                </a:lnTo>
                                <a:lnTo>
                                  <a:pt x="136729" y="26567"/>
                                </a:lnTo>
                                <a:lnTo>
                                  <a:pt x="139258" y="18437"/>
                                </a:lnTo>
                                <a:lnTo>
                                  <a:pt x="141541" y="11800"/>
                                </a:lnTo>
                                <a:lnTo>
                                  <a:pt x="143595" y="6690"/>
                                </a:lnTo>
                                <a:lnTo>
                                  <a:pt x="145421" y="3090"/>
                                </a:lnTo>
                                <a:lnTo>
                                  <a:pt x="147019" y="1001"/>
                                </a:lnTo>
                                <a:lnTo>
                                  <a:pt x="148371" y="439"/>
                                </a:lnTo>
                                <a:lnTo>
                                  <a:pt x="149495" y="1387"/>
                                </a:lnTo>
                                <a:lnTo>
                                  <a:pt x="150373" y="3863"/>
                                </a:lnTo>
                                <a:lnTo>
                                  <a:pt x="151023" y="7831"/>
                                </a:lnTo>
                                <a:lnTo>
                                  <a:pt x="151462" y="13310"/>
                                </a:lnTo>
                                <a:lnTo>
                                  <a:pt x="151638" y="20334"/>
                                </a:lnTo>
                                <a:lnTo>
                                  <a:pt x="151585" y="28867"/>
                                </a:lnTo>
                                <a:lnTo>
                                  <a:pt x="151286" y="38912"/>
                                </a:lnTo>
                                <a:lnTo>
                                  <a:pt x="150777" y="50466"/>
                                </a:lnTo>
                                <a:lnTo>
                                  <a:pt x="150040" y="63547"/>
                                </a:lnTo>
                                <a:lnTo>
                                  <a:pt x="149056" y="78139"/>
                                </a:lnTo>
                                <a:lnTo>
                                  <a:pt x="147827" y="94241"/>
                                </a:lnTo>
                                <a:lnTo>
                                  <a:pt x="146370" y="111871"/>
                                </a:lnTo>
                                <a:lnTo>
                                  <a:pt x="144684" y="130993"/>
                                </a:lnTo>
                                <a:lnTo>
                                  <a:pt x="142770" y="151660"/>
                                </a:lnTo>
                                <a:lnTo>
                                  <a:pt x="140610" y="173820"/>
                                </a:lnTo>
                                <a:lnTo>
                                  <a:pt x="138204" y="197525"/>
                                </a:lnTo>
                                <a:lnTo>
                                  <a:pt x="135588" y="222705"/>
                                </a:lnTo>
                                <a:lnTo>
                                  <a:pt x="132708" y="249431"/>
                                </a:lnTo>
                                <a:lnTo>
                                  <a:pt x="129635" y="277666"/>
                                </a:lnTo>
                                <a:lnTo>
                                  <a:pt x="126316" y="307412"/>
                                </a:lnTo>
                                <a:lnTo>
                                  <a:pt x="122734" y="338667"/>
                                </a:lnTo>
                                <a:lnTo>
                                  <a:pt x="118924" y="371451"/>
                                </a:lnTo>
                                <a:lnTo>
                                  <a:pt x="114903" y="405744"/>
                                </a:lnTo>
                                <a:lnTo>
                                  <a:pt x="110644" y="441565"/>
                                </a:lnTo>
                                <a:lnTo>
                                  <a:pt x="106137" y="478896"/>
                                </a:lnTo>
                                <a:lnTo>
                                  <a:pt x="101408" y="517738"/>
                                </a:lnTo>
                                <a:lnTo>
                                  <a:pt x="96430" y="558089"/>
                                </a:lnTo>
                                <a:lnTo>
                                  <a:pt x="91221" y="599968"/>
                                </a:lnTo>
                                <a:lnTo>
                                  <a:pt x="113322" y="602514"/>
                                </a:lnTo>
                                <a:lnTo>
                                  <a:pt x="117730" y="560547"/>
                                </a:lnTo>
                                <a:lnTo>
                                  <a:pt x="121909" y="520090"/>
                                </a:lnTo>
                                <a:lnTo>
                                  <a:pt x="125860" y="481161"/>
                                </a:lnTo>
                                <a:lnTo>
                                  <a:pt x="129565" y="443742"/>
                                </a:lnTo>
                                <a:lnTo>
                                  <a:pt x="133059" y="407834"/>
                                </a:lnTo>
                                <a:lnTo>
                                  <a:pt x="136290" y="373435"/>
                                </a:lnTo>
                                <a:lnTo>
                                  <a:pt x="139293" y="340546"/>
                                </a:lnTo>
                                <a:lnTo>
                                  <a:pt x="142085" y="309203"/>
                                </a:lnTo>
                                <a:lnTo>
                                  <a:pt x="144614" y="279352"/>
                                </a:lnTo>
                                <a:lnTo>
                                  <a:pt x="146932" y="251011"/>
                                </a:lnTo>
                                <a:lnTo>
                                  <a:pt x="149004" y="224198"/>
                                </a:lnTo>
                                <a:lnTo>
                                  <a:pt x="150847" y="198895"/>
                                </a:lnTo>
                                <a:lnTo>
                                  <a:pt x="152445" y="175119"/>
                                </a:lnTo>
                                <a:lnTo>
                                  <a:pt x="153815" y="152819"/>
                                </a:lnTo>
                                <a:lnTo>
                                  <a:pt x="154956" y="132064"/>
                                </a:lnTo>
                                <a:lnTo>
                                  <a:pt x="155869" y="112819"/>
                                </a:lnTo>
                                <a:lnTo>
                                  <a:pt x="156519" y="95102"/>
                                </a:lnTo>
                                <a:lnTo>
                                  <a:pt x="156958" y="78859"/>
                                </a:lnTo>
                                <a:lnTo>
                                  <a:pt x="157151" y="64180"/>
                                </a:lnTo>
                                <a:lnTo>
                                  <a:pt x="157134" y="50975"/>
                                </a:lnTo>
                                <a:lnTo>
                                  <a:pt x="156870" y="39298"/>
                                </a:lnTo>
                                <a:lnTo>
                                  <a:pt x="156361" y="29166"/>
                                </a:lnTo>
                                <a:lnTo>
                                  <a:pt x="155624" y="20509"/>
                                </a:lnTo>
                                <a:lnTo>
                                  <a:pt x="154640" y="13380"/>
                                </a:lnTo>
                                <a:lnTo>
                                  <a:pt x="153446" y="7779"/>
                                </a:lnTo>
                                <a:lnTo>
                                  <a:pt x="152024" y="3670"/>
                                </a:lnTo>
                                <a:lnTo>
                                  <a:pt x="150338" y="1071"/>
                                </a:lnTo>
                                <a:lnTo>
                                  <a:pt x="148442" y="0"/>
                                </a:lnTo>
                                <a:lnTo>
                                  <a:pt x="146299" y="457"/>
                                </a:lnTo>
                                <a:lnTo>
                                  <a:pt x="143911" y="2406"/>
                                </a:lnTo>
                                <a:lnTo>
                                  <a:pt x="141312" y="5882"/>
                                </a:lnTo>
                                <a:lnTo>
                                  <a:pt x="138468" y="10869"/>
                                </a:lnTo>
                                <a:lnTo>
                                  <a:pt x="135377" y="17384"/>
                                </a:lnTo>
                                <a:lnTo>
                                  <a:pt x="132076" y="25408"/>
                                </a:lnTo>
                                <a:lnTo>
                                  <a:pt x="128529" y="34926"/>
                                </a:lnTo>
                                <a:lnTo>
                                  <a:pt x="124736" y="45970"/>
                                </a:lnTo>
                                <a:lnTo>
                                  <a:pt x="120732" y="58543"/>
                                </a:lnTo>
                                <a:lnTo>
                                  <a:pt x="116483" y="72625"/>
                                </a:lnTo>
                                <a:lnTo>
                                  <a:pt x="112000" y="88218"/>
                                </a:lnTo>
                                <a:lnTo>
                                  <a:pt x="107290" y="105303"/>
                                </a:lnTo>
                                <a:lnTo>
                                  <a:pt x="102335" y="123934"/>
                                </a:lnTo>
                                <a:lnTo>
                                  <a:pt x="97150" y="144075"/>
                                </a:lnTo>
                                <a:lnTo>
                                  <a:pt x="91743" y="165708"/>
                                </a:lnTo>
                                <a:lnTo>
                                  <a:pt x="86082" y="188868"/>
                                </a:lnTo>
                                <a:lnTo>
                                  <a:pt x="80199" y="213574"/>
                                </a:lnTo>
                                <a:lnTo>
                                  <a:pt x="74087" y="239755"/>
                                </a:lnTo>
                                <a:lnTo>
                                  <a:pt x="67723" y="267464"/>
                                </a:lnTo>
                                <a:lnTo>
                                  <a:pt x="61140" y="296683"/>
                                </a:lnTo>
                                <a:lnTo>
                                  <a:pt x="54327" y="327429"/>
                                </a:lnTo>
                                <a:lnTo>
                                  <a:pt x="47262" y="359686"/>
                                </a:lnTo>
                                <a:lnTo>
                                  <a:pt x="39973" y="393452"/>
                                </a:lnTo>
                                <a:lnTo>
                                  <a:pt x="32439" y="428729"/>
                                </a:lnTo>
                                <a:lnTo>
                                  <a:pt x="24674" y="465516"/>
                                </a:lnTo>
                                <a:lnTo>
                                  <a:pt x="16684" y="503848"/>
                                </a:lnTo>
                                <a:lnTo>
                                  <a:pt x="8466" y="543655"/>
                                </a:lnTo>
                                <a:lnTo>
                                  <a:pt x="0" y="585008"/>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9" name="Freeform: Shape 2619"/>
                        <wps:cNvSpPr/>
                        <wps:spPr>
                          <a:xfrm>
                            <a:off x="1470680" y="745803"/>
                            <a:ext cx="1495913" cy="779824"/>
                          </a:xfrm>
                          <a:custGeom>
                            <a:avLst/>
                            <a:gdLst>
                              <a:gd name="connsiteX0" fmla="*/ 1 w 1495913"/>
                              <a:gd name="connsiteY0" fmla="*/ 7447 h 779824"/>
                              <a:gd name="connsiteX1" fmla="*/ 9261 w 1495913"/>
                              <a:gd name="connsiteY1" fmla="*/ 32346 h 779824"/>
                              <a:gd name="connsiteX2" fmla="*/ 18677 w 1495913"/>
                              <a:gd name="connsiteY2" fmla="*/ 56840 h 779824"/>
                              <a:gd name="connsiteX3" fmla="*/ 28251 w 1495913"/>
                              <a:gd name="connsiteY3" fmla="*/ 80945 h 779824"/>
                              <a:gd name="connsiteX4" fmla="*/ 38003 w 1495913"/>
                              <a:gd name="connsiteY4" fmla="*/ 104622 h 779824"/>
                              <a:gd name="connsiteX5" fmla="*/ 47917 w 1495913"/>
                              <a:gd name="connsiteY5" fmla="*/ 127887 h 779824"/>
                              <a:gd name="connsiteX6" fmla="*/ 57993 w 1495913"/>
                              <a:gd name="connsiteY6" fmla="*/ 150752 h 779824"/>
                              <a:gd name="connsiteX7" fmla="*/ 68245 w 1495913"/>
                              <a:gd name="connsiteY7" fmla="*/ 173230 h 779824"/>
                              <a:gd name="connsiteX8" fmla="*/ 78657 w 1495913"/>
                              <a:gd name="connsiteY8" fmla="*/ 195272 h 779824"/>
                              <a:gd name="connsiteX9" fmla="*/ 89228 w 1495913"/>
                              <a:gd name="connsiteY9" fmla="*/ 216914 h 779824"/>
                              <a:gd name="connsiteX10" fmla="*/ 99959 w 1495913"/>
                              <a:gd name="connsiteY10" fmla="*/ 238145 h 779824"/>
                              <a:gd name="connsiteX11" fmla="*/ 110871 w 1495913"/>
                              <a:gd name="connsiteY11" fmla="*/ 258965 h 779824"/>
                              <a:gd name="connsiteX12" fmla="*/ 121962 w 1495913"/>
                              <a:gd name="connsiteY12" fmla="*/ 279387 h 779824"/>
                              <a:gd name="connsiteX13" fmla="*/ 133186 w 1495913"/>
                              <a:gd name="connsiteY13" fmla="*/ 299394 h 779824"/>
                              <a:gd name="connsiteX14" fmla="*/ 144596 w 1495913"/>
                              <a:gd name="connsiteY14" fmla="*/ 318997 h 779824"/>
                              <a:gd name="connsiteX15" fmla="*/ 156163 w 1495913"/>
                              <a:gd name="connsiteY15" fmla="*/ 338190 h 779824"/>
                              <a:gd name="connsiteX16" fmla="*/ 167908 w 1495913"/>
                              <a:gd name="connsiteY16" fmla="*/ 356976 h 779824"/>
                              <a:gd name="connsiteX17" fmla="*/ 179793 w 1495913"/>
                              <a:gd name="connsiteY17" fmla="*/ 375356 h 779824"/>
                              <a:gd name="connsiteX18" fmla="*/ 191858 w 1495913"/>
                              <a:gd name="connsiteY18" fmla="*/ 393308 h 779824"/>
                              <a:gd name="connsiteX19" fmla="*/ 204108 w 1495913"/>
                              <a:gd name="connsiteY19" fmla="*/ 410871 h 779824"/>
                              <a:gd name="connsiteX20" fmla="*/ 216508 w 1495913"/>
                              <a:gd name="connsiteY20" fmla="*/ 428029 h 779824"/>
                              <a:gd name="connsiteX21" fmla="*/ 229071 w 1495913"/>
                              <a:gd name="connsiteY21" fmla="*/ 444780 h 779824"/>
                              <a:gd name="connsiteX22" fmla="*/ 241791 w 1495913"/>
                              <a:gd name="connsiteY22" fmla="*/ 461098 h 779824"/>
                              <a:gd name="connsiteX23" fmla="*/ 254696 w 1495913"/>
                              <a:gd name="connsiteY23" fmla="*/ 477033 h 779824"/>
                              <a:gd name="connsiteX24" fmla="*/ 267757 w 1495913"/>
                              <a:gd name="connsiteY24" fmla="*/ 492563 h 779824"/>
                              <a:gd name="connsiteX25" fmla="*/ 280976 w 1495913"/>
                              <a:gd name="connsiteY25" fmla="*/ 507659 h 779824"/>
                              <a:gd name="connsiteX26" fmla="*/ 294372 w 1495913"/>
                              <a:gd name="connsiteY26" fmla="*/ 522370 h 779824"/>
                              <a:gd name="connsiteX27" fmla="*/ 307946 w 1495913"/>
                              <a:gd name="connsiteY27" fmla="*/ 536654 h 779824"/>
                              <a:gd name="connsiteX28" fmla="*/ 321660 w 1495913"/>
                              <a:gd name="connsiteY28" fmla="*/ 550556 h 779824"/>
                              <a:gd name="connsiteX29" fmla="*/ 335532 w 1495913"/>
                              <a:gd name="connsiteY29" fmla="*/ 564022 h 779824"/>
                              <a:gd name="connsiteX30" fmla="*/ 349580 w 1495913"/>
                              <a:gd name="connsiteY30" fmla="*/ 577106 h 779824"/>
                              <a:gd name="connsiteX31" fmla="*/ 363803 w 1495913"/>
                              <a:gd name="connsiteY31" fmla="*/ 589755 h 779824"/>
                              <a:gd name="connsiteX32" fmla="*/ 378184 w 1495913"/>
                              <a:gd name="connsiteY32" fmla="*/ 602005 h 779824"/>
                              <a:gd name="connsiteX33" fmla="*/ 392741 w 1495913"/>
                              <a:gd name="connsiteY33" fmla="*/ 613866 h 779824"/>
                              <a:gd name="connsiteX34" fmla="*/ 407456 w 1495913"/>
                              <a:gd name="connsiteY34" fmla="*/ 625294 h 779824"/>
                              <a:gd name="connsiteX35" fmla="*/ 422365 w 1495913"/>
                              <a:gd name="connsiteY35" fmla="*/ 636321 h 779824"/>
                              <a:gd name="connsiteX36" fmla="*/ 437378 w 1495913"/>
                              <a:gd name="connsiteY36" fmla="*/ 646938 h 779824"/>
                              <a:gd name="connsiteX37" fmla="*/ 452603 w 1495913"/>
                              <a:gd name="connsiteY37" fmla="*/ 657164 h 779824"/>
                              <a:gd name="connsiteX38" fmla="*/ 467985 w 1495913"/>
                              <a:gd name="connsiteY38" fmla="*/ 666969 h 779824"/>
                              <a:gd name="connsiteX39" fmla="*/ 483543 w 1495913"/>
                              <a:gd name="connsiteY39" fmla="*/ 676362 h 779824"/>
                              <a:gd name="connsiteX40" fmla="*/ 499241 w 1495913"/>
                              <a:gd name="connsiteY40" fmla="*/ 685343 h 779824"/>
                              <a:gd name="connsiteX41" fmla="*/ 515115 w 1495913"/>
                              <a:gd name="connsiteY41" fmla="*/ 693925 h 779824"/>
                              <a:gd name="connsiteX42" fmla="*/ 531165 w 1495913"/>
                              <a:gd name="connsiteY42" fmla="*/ 702095 h 779824"/>
                              <a:gd name="connsiteX43" fmla="*/ 547372 w 1495913"/>
                              <a:gd name="connsiteY43" fmla="*/ 709860 h 779824"/>
                              <a:gd name="connsiteX44" fmla="*/ 563738 w 1495913"/>
                              <a:gd name="connsiteY44" fmla="*/ 717214 h 779824"/>
                              <a:gd name="connsiteX45" fmla="*/ 580297 w 1495913"/>
                              <a:gd name="connsiteY45" fmla="*/ 724167 h 779824"/>
                              <a:gd name="connsiteX46" fmla="*/ 596996 w 1495913"/>
                              <a:gd name="connsiteY46" fmla="*/ 730710 h 779824"/>
                              <a:gd name="connsiteX47" fmla="*/ 613854 w 1495913"/>
                              <a:gd name="connsiteY47" fmla="*/ 736840 h 779824"/>
                              <a:gd name="connsiteX48" fmla="*/ 630904 w 1495913"/>
                              <a:gd name="connsiteY48" fmla="*/ 742566 h 779824"/>
                              <a:gd name="connsiteX49" fmla="*/ 648077 w 1495913"/>
                              <a:gd name="connsiteY49" fmla="*/ 747885 h 779824"/>
                              <a:gd name="connsiteX50" fmla="*/ 665462 w 1495913"/>
                              <a:gd name="connsiteY50" fmla="*/ 752775 h 779824"/>
                              <a:gd name="connsiteX51" fmla="*/ 682986 w 1495913"/>
                              <a:gd name="connsiteY51" fmla="*/ 757282 h 779824"/>
                              <a:gd name="connsiteX52" fmla="*/ 700687 w 1495913"/>
                              <a:gd name="connsiteY52" fmla="*/ 761381 h 779824"/>
                              <a:gd name="connsiteX53" fmla="*/ 718545 w 1495913"/>
                              <a:gd name="connsiteY53" fmla="*/ 765042 h 779824"/>
                              <a:gd name="connsiteX54" fmla="*/ 736578 w 1495913"/>
                              <a:gd name="connsiteY54" fmla="*/ 768327 h 779824"/>
                              <a:gd name="connsiteX55" fmla="*/ 754770 w 1495913"/>
                              <a:gd name="connsiteY55" fmla="*/ 771202 h 779824"/>
                              <a:gd name="connsiteX56" fmla="*/ 773138 w 1495913"/>
                              <a:gd name="connsiteY56" fmla="*/ 773648 h 779824"/>
                              <a:gd name="connsiteX57" fmla="*/ 791663 w 1495913"/>
                              <a:gd name="connsiteY57" fmla="*/ 775704 h 779824"/>
                              <a:gd name="connsiteX58" fmla="*/ 810365 w 1495913"/>
                              <a:gd name="connsiteY58" fmla="*/ 777333 h 779824"/>
                              <a:gd name="connsiteX59" fmla="*/ 829206 w 1495913"/>
                              <a:gd name="connsiteY59" fmla="*/ 778578 h 779824"/>
                              <a:gd name="connsiteX60" fmla="*/ 848223 w 1495913"/>
                              <a:gd name="connsiteY60" fmla="*/ 779395 h 779824"/>
                              <a:gd name="connsiteX61" fmla="*/ 867416 w 1495913"/>
                              <a:gd name="connsiteY61" fmla="*/ 779825 h 779824"/>
                              <a:gd name="connsiteX62" fmla="*/ 886767 w 1495913"/>
                              <a:gd name="connsiteY62" fmla="*/ 779825 h 779824"/>
                              <a:gd name="connsiteX63" fmla="*/ 906276 w 1495913"/>
                              <a:gd name="connsiteY63" fmla="*/ 779418 h 779824"/>
                              <a:gd name="connsiteX64" fmla="*/ 925978 w 1495913"/>
                              <a:gd name="connsiteY64" fmla="*/ 778624 h 779824"/>
                              <a:gd name="connsiteX65" fmla="*/ 945838 w 1495913"/>
                              <a:gd name="connsiteY65" fmla="*/ 777402 h 779824"/>
                              <a:gd name="connsiteX66" fmla="*/ 965838 w 1495913"/>
                              <a:gd name="connsiteY66" fmla="*/ 775774 h 779824"/>
                              <a:gd name="connsiteX67" fmla="*/ 986032 w 1495913"/>
                              <a:gd name="connsiteY67" fmla="*/ 773756 h 779824"/>
                              <a:gd name="connsiteX68" fmla="*/ 1006384 w 1495913"/>
                              <a:gd name="connsiteY68" fmla="*/ 771312 h 779824"/>
                              <a:gd name="connsiteX69" fmla="*/ 1026893 w 1495913"/>
                              <a:gd name="connsiteY69" fmla="*/ 768461 h 779824"/>
                              <a:gd name="connsiteX70" fmla="*/ 1047544 w 1495913"/>
                              <a:gd name="connsiteY70" fmla="*/ 765205 h 779824"/>
                              <a:gd name="connsiteX71" fmla="*/ 1068405 w 1495913"/>
                              <a:gd name="connsiteY71" fmla="*/ 761537 h 779824"/>
                              <a:gd name="connsiteX72" fmla="*/ 1089406 w 1495913"/>
                              <a:gd name="connsiteY72" fmla="*/ 757463 h 779824"/>
                              <a:gd name="connsiteX73" fmla="*/ 1110583 w 1495913"/>
                              <a:gd name="connsiteY73" fmla="*/ 752978 h 779824"/>
                              <a:gd name="connsiteX74" fmla="*/ 1131936 w 1495913"/>
                              <a:gd name="connsiteY74" fmla="*/ 748093 h 779824"/>
                              <a:gd name="connsiteX75" fmla="*/ 1153447 w 1495913"/>
                              <a:gd name="connsiteY75" fmla="*/ 742796 h 779824"/>
                              <a:gd name="connsiteX76" fmla="*/ 1175098 w 1495913"/>
                              <a:gd name="connsiteY76" fmla="*/ 737089 h 779824"/>
                              <a:gd name="connsiteX77" fmla="*/ 1196942 w 1495913"/>
                              <a:gd name="connsiteY77" fmla="*/ 730975 h 779824"/>
                              <a:gd name="connsiteX78" fmla="*/ 1218944 w 1495913"/>
                              <a:gd name="connsiteY78" fmla="*/ 724457 h 779824"/>
                              <a:gd name="connsiteX79" fmla="*/ 1241122 w 1495913"/>
                              <a:gd name="connsiteY79" fmla="*/ 717531 h 779824"/>
                              <a:gd name="connsiteX80" fmla="*/ 1263458 w 1495913"/>
                              <a:gd name="connsiteY80" fmla="*/ 710202 h 779824"/>
                              <a:gd name="connsiteX81" fmla="*/ 1285952 w 1495913"/>
                              <a:gd name="connsiteY81" fmla="*/ 702437 h 779824"/>
                              <a:gd name="connsiteX82" fmla="*/ 1308639 w 1495913"/>
                              <a:gd name="connsiteY82" fmla="*/ 694285 h 779824"/>
                              <a:gd name="connsiteX83" fmla="*/ 1331450 w 1495913"/>
                              <a:gd name="connsiteY83" fmla="*/ 685731 h 779824"/>
                              <a:gd name="connsiteX84" fmla="*/ 1354453 w 1495913"/>
                              <a:gd name="connsiteY84" fmla="*/ 676767 h 779824"/>
                              <a:gd name="connsiteX85" fmla="*/ 1377632 w 1495913"/>
                              <a:gd name="connsiteY85" fmla="*/ 667375 h 779824"/>
                              <a:gd name="connsiteX86" fmla="*/ 1400933 w 1495913"/>
                              <a:gd name="connsiteY86" fmla="*/ 657593 h 779824"/>
                              <a:gd name="connsiteX87" fmla="*/ 1424428 w 1495913"/>
                              <a:gd name="connsiteY87" fmla="*/ 647389 h 779824"/>
                              <a:gd name="connsiteX88" fmla="*/ 1448081 w 1495913"/>
                              <a:gd name="connsiteY88" fmla="*/ 636797 h 779824"/>
                              <a:gd name="connsiteX89" fmla="*/ 1471927 w 1495913"/>
                              <a:gd name="connsiteY89" fmla="*/ 625770 h 779824"/>
                              <a:gd name="connsiteX90" fmla="*/ 1495914 w 1495913"/>
                              <a:gd name="connsiteY90" fmla="*/ 614360 h 779824"/>
                              <a:gd name="connsiteX91" fmla="*/ 1486063 w 1495913"/>
                              <a:gd name="connsiteY91" fmla="*/ 594421 h 779824"/>
                              <a:gd name="connsiteX92" fmla="*/ 1461760 w 1495913"/>
                              <a:gd name="connsiteY92" fmla="*/ 606555 h 779824"/>
                              <a:gd name="connsiteX93" fmla="*/ 1437616 w 1495913"/>
                              <a:gd name="connsiteY93" fmla="*/ 618230 h 779824"/>
                              <a:gd name="connsiteX94" fmla="*/ 1413664 w 1495913"/>
                              <a:gd name="connsiteY94" fmla="*/ 629506 h 779824"/>
                              <a:gd name="connsiteX95" fmla="*/ 1389888 w 1495913"/>
                              <a:gd name="connsiteY95" fmla="*/ 640325 h 779824"/>
                              <a:gd name="connsiteX96" fmla="*/ 1366288 w 1495913"/>
                              <a:gd name="connsiteY96" fmla="*/ 650715 h 779824"/>
                              <a:gd name="connsiteX97" fmla="*/ 1342863 w 1495913"/>
                              <a:gd name="connsiteY97" fmla="*/ 660676 h 779824"/>
                              <a:gd name="connsiteX98" fmla="*/ 1319597 w 1495913"/>
                              <a:gd name="connsiteY98" fmla="*/ 670179 h 779824"/>
                              <a:gd name="connsiteX99" fmla="*/ 1296523 w 1495913"/>
                              <a:gd name="connsiteY99" fmla="*/ 679282 h 779824"/>
                              <a:gd name="connsiteX100" fmla="*/ 1273608 w 1495913"/>
                              <a:gd name="connsiteY100" fmla="*/ 687928 h 779824"/>
                              <a:gd name="connsiteX101" fmla="*/ 1250885 w 1495913"/>
                              <a:gd name="connsiteY101" fmla="*/ 696144 h 779824"/>
                              <a:gd name="connsiteX102" fmla="*/ 1228339 w 1495913"/>
                              <a:gd name="connsiteY102" fmla="*/ 703932 h 779824"/>
                              <a:gd name="connsiteX103" fmla="*/ 1205985 w 1495913"/>
                              <a:gd name="connsiteY103" fmla="*/ 711263 h 779824"/>
                              <a:gd name="connsiteX104" fmla="*/ 1183772 w 1495913"/>
                              <a:gd name="connsiteY104" fmla="*/ 718186 h 779824"/>
                              <a:gd name="connsiteX105" fmla="*/ 1161770 w 1495913"/>
                              <a:gd name="connsiteY105" fmla="*/ 724666 h 779824"/>
                              <a:gd name="connsiteX106" fmla="*/ 1139925 w 1495913"/>
                              <a:gd name="connsiteY106" fmla="*/ 730727 h 779824"/>
                              <a:gd name="connsiteX107" fmla="*/ 1118239 w 1495913"/>
                              <a:gd name="connsiteY107" fmla="*/ 736341 h 779824"/>
                              <a:gd name="connsiteX108" fmla="*/ 1096764 w 1495913"/>
                              <a:gd name="connsiteY108" fmla="*/ 741505 h 779824"/>
                              <a:gd name="connsiteX109" fmla="*/ 1075446 w 1495913"/>
                              <a:gd name="connsiteY109" fmla="*/ 746257 h 779824"/>
                              <a:gd name="connsiteX110" fmla="*/ 1054304 w 1495913"/>
                              <a:gd name="connsiteY110" fmla="*/ 750578 h 779824"/>
                              <a:gd name="connsiteX111" fmla="*/ 1033338 w 1495913"/>
                              <a:gd name="connsiteY111" fmla="*/ 754450 h 779824"/>
                              <a:gd name="connsiteX112" fmla="*/ 1012565 w 1495913"/>
                              <a:gd name="connsiteY112" fmla="*/ 757892 h 779824"/>
                              <a:gd name="connsiteX113" fmla="*/ 991932 w 1495913"/>
                              <a:gd name="connsiteY113" fmla="*/ 760905 h 779824"/>
                              <a:gd name="connsiteX114" fmla="*/ 971510 w 1495913"/>
                              <a:gd name="connsiteY114" fmla="*/ 763482 h 779824"/>
                              <a:gd name="connsiteX115" fmla="*/ 951264 w 1495913"/>
                              <a:gd name="connsiteY115" fmla="*/ 765633 h 779824"/>
                              <a:gd name="connsiteX116" fmla="*/ 931158 w 1495913"/>
                              <a:gd name="connsiteY116" fmla="*/ 767332 h 779824"/>
                              <a:gd name="connsiteX117" fmla="*/ 911263 w 1495913"/>
                              <a:gd name="connsiteY117" fmla="*/ 768599 h 779824"/>
                              <a:gd name="connsiteX118" fmla="*/ 891526 w 1495913"/>
                              <a:gd name="connsiteY118" fmla="*/ 769435 h 779824"/>
                              <a:gd name="connsiteX119" fmla="*/ 871964 w 1495913"/>
                              <a:gd name="connsiteY119" fmla="*/ 769841 h 779824"/>
                              <a:gd name="connsiteX120" fmla="*/ 852596 w 1495913"/>
                              <a:gd name="connsiteY120" fmla="*/ 769823 h 779824"/>
                              <a:gd name="connsiteX121" fmla="*/ 833403 w 1495913"/>
                              <a:gd name="connsiteY121" fmla="*/ 769365 h 779824"/>
                              <a:gd name="connsiteX122" fmla="*/ 814368 w 1495913"/>
                              <a:gd name="connsiteY122" fmla="*/ 768461 h 779824"/>
                              <a:gd name="connsiteX123" fmla="*/ 795526 w 1495913"/>
                              <a:gd name="connsiteY123" fmla="*/ 767128 h 779824"/>
                              <a:gd name="connsiteX124" fmla="*/ 776843 w 1495913"/>
                              <a:gd name="connsiteY124" fmla="*/ 765384 h 779824"/>
                              <a:gd name="connsiteX125" fmla="*/ 758335 w 1495913"/>
                              <a:gd name="connsiteY125" fmla="*/ 763165 h 779824"/>
                              <a:gd name="connsiteX126" fmla="*/ 740020 w 1495913"/>
                              <a:gd name="connsiteY126" fmla="*/ 760539 h 779824"/>
                              <a:gd name="connsiteX127" fmla="*/ 721863 w 1495913"/>
                              <a:gd name="connsiteY127" fmla="*/ 757486 h 779824"/>
                              <a:gd name="connsiteX128" fmla="*/ 703917 w 1495913"/>
                              <a:gd name="connsiteY128" fmla="*/ 753974 h 779824"/>
                              <a:gd name="connsiteX129" fmla="*/ 686112 w 1495913"/>
                              <a:gd name="connsiteY129" fmla="*/ 750039 h 779824"/>
                              <a:gd name="connsiteX130" fmla="*/ 668499 w 1495913"/>
                              <a:gd name="connsiteY130" fmla="*/ 745670 h 779824"/>
                              <a:gd name="connsiteX131" fmla="*/ 651063 w 1495913"/>
                              <a:gd name="connsiteY131" fmla="*/ 740868 h 779824"/>
                              <a:gd name="connsiteX132" fmla="*/ 633801 w 1495913"/>
                              <a:gd name="connsiteY132" fmla="*/ 735640 h 779824"/>
                              <a:gd name="connsiteX133" fmla="*/ 616716 w 1495913"/>
                              <a:gd name="connsiteY133" fmla="*/ 729962 h 779824"/>
                              <a:gd name="connsiteX134" fmla="*/ 599806 w 1495913"/>
                              <a:gd name="connsiteY134" fmla="*/ 723872 h 779824"/>
                              <a:gd name="connsiteX135" fmla="*/ 583054 w 1495913"/>
                              <a:gd name="connsiteY135" fmla="*/ 717329 h 779824"/>
                              <a:gd name="connsiteX136" fmla="*/ 566495 w 1495913"/>
                              <a:gd name="connsiteY136" fmla="*/ 710358 h 779824"/>
                              <a:gd name="connsiteX137" fmla="*/ 550112 w 1495913"/>
                              <a:gd name="connsiteY137" fmla="*/ 702959 h 779824"/>
                              <a:gd name="connsiteX138" fmla="*/ 533904 w 1495913"/>
                              <a:gd name="connsiteY138" fmla="*/ 695101 h 779824"/>
                              <a:gd name="connsiteX139" fmla="*/ 517854 w 1495913"/>
                              <a:gd name="connsiteY139" fmla="*/ 686838 h 779824"/>
                              <a:gd name="connsiteX140" fmla="*/ 502016 w 1495913"/>
                              <a:gd name="connsiteY140" fmla="*/ 678123 h 779824"/>
                              <a:gd name="connsiteX141" fmla="*/ 486335 w 1495913"/>
                              <a:gd name="connsiteY141" fmla="*/ 668980 h 779824"/>
                              <a:gd name="connsiteX142" fmla="*/ 470830 w 1495913"/>
                              <a:gd name="connsiteY142" fmla="*/ 659406 h 779824"/>
                              <a:gd name="connsiteX143" fmla="*/ 455500 w 1495913"/>
                              <a:gd name="connsiteY143" fmla="*/ 649399 h 779824"/>
                              <a:gd name="connsiteX144" fmla="*/ 440346 w 1495913"/>
                              <a:gd name="connsiteY144" fmla="*/ 638969 h 779824"/>
                              <a:gd name="connsiteX145" fmla="*/ 425367 w 1495913"/>
                              <a:gd name="connsiteY145" fmla="*/ 628080 h 779824"/>
                              <a:gd name="connsiteX146" fmla="*/ 410564 w 1495913"/>
                              <a:gd name="connsiteY146" fmla="*/ 616765 h 779824"/>
                              <a:gd name="connsiteX147" fmla="*/ 395937 w 1495913"/>
                              <a:gd name="connsiteY147" fmla="*/ 605013 h 779824"/>
                              <a:gd name="connsiteX148" fmla="*/ 381503 w 1495913"/>
                              <a:gd name="connsiteY148" fmla="*/ 592839 h 779824"/>
                              <a:gd name="connsiteX149" fmla="*/ 367210 w 1495913"/>
                              <a:gd name="connsiteY149" fmla="*/ 580230 h 779824"/>
                              <a:gd name="connsiteX150" fmla="*/ 353144 w 1495913"/>
                              <a:gd name="connsiteY150" fmla="*/ 567192 h 779824"/>
                              <a:gd name="connsiteX151" fmla="*/ 339219 w 1495913"/>
                              <a:gd name="connsiteY151" fmla="*/ 553703 h 779824"/>
                              <a:gd name="connsiteX152" fmla="*/ 325470 w 1495913"/>
                              <a:gd name="connsiteY152" fmla="*/ 539778 h 779824"/>
                              <a:gd name="connsiteX153" fmla="*/ 311896 w 1495913"/>
                              <a:gd name="connsiteY153" fmla="*/ 525430 h 779824"/>
                              <a:gd name="connsiteX154" fmla="*/ 298516 w 1495913"/>
                              <a:gd name="connsiteY154" fmla="*/ 510649 h 779824"/>
                              <a:gd name="connsiteX155" fmla="*/ 285293 w 1495913"/>
                              <a:gd name="connsiteY155" fmla="*/ 495437 h 779824"/>
                              <a:gd name="connsiteX156" fmla="*/ 272259 w 1495913"/>
                              <a:gd name="connsiteY156" fmla="*/ 479774 h 779824"/>
                              <a:gd name="connsiteX157" fmla="*/ 259384 w 1495913"/>
                              <a:gd name="connsiteY157" fmla="*/ 463700 h 779824"/>
                              <a:gd name="connsiteX158" fmla="*/ 246704 w 1495913"/>
                              <a:gd name="connsiteY158" fmla="*/ 447181 h 779824"/>
                              <a:gd name="connsiteX159" fmla="*/ 234188 w 1495913"/>
                              <a:gd name="connsiteY159" fmla="*/ 430225 h 779824"/>
                              <a:gd name="connsiteX160" fmla="*/ 221852 w 1495913"/>
                              <a:gd name="connsiteY160" fmla="*/ 412841 h 779824"/>
                              <a:gd name="connsiteX161" fmla="*/ 209694 w 1495913"/>
                              <a:gd name="connsiteY161" fmla="*/ 395006 h 779824"/>
                              <a:gd name="connsiteX162" fmla="*/ 197721 w 1495913"/>
                              <a:gd name="connsiteY162" fmla="*/ 376764 h 779824"/>
                              <a:gd name="connsiteX163" fmla="*/ 185907 w 1495913"/>
                              <a:gd name="connsiteY163" fmla="*/ 358065 h 779824"/>
                              <a:gd name="connsiteX164" fmla="*/ 174270 w 1495913"/>
                              <a:gd name="connsiteY164" fmla="*/ 338938 h 779824"/>
                              <a:gd name="connsiteX165" fmla="*/ 162820 w 1495913"/>
                              <a:gd name="connsiteY165" fmla="*/ 319380 h 779824"/>
                              <a:gd name="connsiteX166" fmla="*/ 151544 w 1495913"/>
                              <a:gd name="connsiteY166" fmla="*/ 299394 h 779824"/>
                              <a:gd name="connsiteX167" fmla="*/ 140454 w 1495913"/>
                              <a:gd name="connsiteY167" fmla="*/ 278981 h 779824"/>
                              <a:gd name="connsiteX168" fmla="*/ 129518 w 1495913"/>
                              <a:gd name="connsiteY168" fmla="*/ 258108 h 779824"/>
                              <a:gd name="connsiteX169" fmla="*/ 118769 w 1495913"/>
                              <a:gd name="connsiteY169" fmla="*/ 236807 h 779824"/>
                              <a:gd name="connsiteX170" fmla="*/ 108200 w 1495913"/>
                              <a:gd name="connsiteY170" fmla="*/ 215077 h 779824"/>
                              <a:gd name="connsiteX171" fmla="*/ 97810 w 1495913"/>
                              <a:gd name="connsiteY171" fmla="*/ 192919 h 779824"/>
                              <a:gd name="connsiteX172" fmla="*/ 87576 w 1495913"/>
                              <a:gd name="connsiteY172" fmla="*/ 170333 h 779824"/>
                              <a:gd name="connsiteX173" fmla="*/ 77528 w 1495913"/>
                              <a:gd name="connsiteY173" fmla="*/ 147311 h 779824"/>
                              <a:gd name="connsiteX174" fmla="*/ 67660 w 1495913"/>
                              <a:gd name="connsiteY174" fmla="*/ 123836 h 779824"/>
                              <a:gd name="connsiteX175" fmla="*/ 57970 w 1495913"/>
                              <a:gd name="connsiteY175" fmla="*/ 99934 h 779824"/>
                              <a:gd name="connsiteX176" fmla="*/ 48439 w 1495913"/>
                              <a:gd name="connsiteY176" fmla="*/ 75602 h 779824"/>
                              <a:gd name="connsiteX177" fmla="*/ 39115 w 1495913"/>
                              <a:gd name="connsiteY177" fmla="*/ 50836 h 779824"/>
                              <a:gd name="connsiteX178" fmla="*/ 29947 w 1495913"/>
                              <a:gd name="connsiteY178" fmla="*/ 25647 h 779824"/>
                              <a:gd name="connsiteX179" fmla="*/ 20960 w 1495913"/>
                              <a:gd name="connsiteY179" fmla="*/ 0 h 7798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Lst>
                            <a:rect l="l" t="t" r="r" b="b"/>
                            <a:pathLst>
                              <a:path w="1495913" h="779824">
                                <a:moveTo>
                                  <a:pt x="1" y="7447"/>
                                </a:moveTo>
                                <a:lnTo>
                                  <a:pt x="9261" y="32346"/>
                                </a:lnTo>
                                <a:lnTo>
                                  <a:pt x="18677" y="56840"/>
                                </a:lnTo>
                                <a:lnTo>
                                  <a:pt x="28251" y="80945"/>
                                </a:lnTo>
                                <a:lnTo>
                                  <a:pt x="38003" y="104622"/>
                                </a:lnTo>
                                <a:lnTo>
                                  <a:pt x="47917" y="127887"/>
                                </a:lnTo>
                                <a:lnTo>
                                  <a:pt x="57993" y="150752"/>
                                </a:lnTo>
                                <a:lnTo>
                                  <a:pt x="68245" y="173230"/>
                                </a:lnTo>
                                <a:lnTo>
                                  <a:pt x="78657" y="195272"/>
                                </a:lnTo>
                                <a:lnTo>
                                  <a:pt x="89228" y="216914"/>
                                </a:lnTo>
                                <a:lnTo>
                                  <a:pt x="99959" y="238145"/>
                                </a:lnTo>
                                <a:lnTo>
                                  <a:pt x="110871" y="258965"/>
                                </a:lnTo>
                                <a:lnTo>
                                  <a:pt x="121962" y="279387"/>
                                </a:lnTo>
                                <a:lnTo>
                                  <a:pt x="133186" y="299394"/>
                                </a:lnTo>
                                <a:lnTo>
                                  <a:pt x="144596" y="318997"/>
                                </a:lnTo>
                                <a:lnTo>
                                  <a:pt x="156163" y="338190"/>
                                </a:lnTo>
                                <a:lnTo>
                                  <a:pt x="167908" y="356976"/>
                                </a:lnTo>
                                <a:lnTo>
                                  <a:pt x="179793" y="375356"/>
                                </a:lnTo>
                                <a:lnTo>
                                  <a:pt x="191858" y="393308"/>
                                </a:lnTo>
                                <a:lnTo>
                                  <a:pt x="204108" y="410871"/>
                                </a:lnTo>
                                <a:lnTo>
                                  <a:pt x="216508" y="428029"/>
                                </a:lnTo>
                                <a:lnTo>
                                  <a:pt x="229071" y="444780"/>
                                </a:lnTo>
                                <a:lnTo>
                                  <a:pt x="241791" y="461098"/>
                                </a:lnTo>
                                <a:lnTo>
                                  <a:pt x="254696" y="477033"/>
                                </a:lnTo>
                                <a:lnTo>
                                  <a:pt x="267757" y="492563"/>
                                </a:lnTo>
                                <a:lnTo>
                                  <a:pt x="280976" y="507659"/>
                                </a:lnTo>
                                <a:lnTo>
                                  <a:pt x="294372" y="522370"/>
                                </a:lnTo>
                                <a:lnTo>
                                  <a:pt x="307946" y="536654"/>
                                </a:lnTo>
                                <a:lnTo>
                                  <a:pt x="321660" y="550556"/>
                                </a:lnTo>
                                <a:lnTo>
                                  <a:pt x="335532" y="564022"/>
                                </a:lnTo>
                                <a:lnTo>
                                  <a:pt x="349580" y="577106"/>
                                </a:lnTo>
                                <a:lnTo>
                                  <a:pt x="363803" y="589755"/>
                                </a:lnTo>
                                <a:lnTo>
                                  <a:pt x="378184" y="602005"/>
                                </a:lnTo>
                                <a:lnTo>
                                  <a:pt x="392741" y="613866"/>
                                </a:lnTo>
                                <a:lnTo>
                                  <a:pt x="407456" y="625294"/>
                                </a:lnTo>
                                <a:lnTo>
                                  <a:pt x="422365" y="636321"/>
                                </a:lnTo>
                                <a:lnTo>
                                  <a:pt x="437378" y="646938"/>
                                </a:lnTo>
                                <a:lnTo>
                                  <a:pt x="452603" y="657164"/>
                                </a:lnTo>
                                <a:lnTo>
                                  <a:pt x="467985" y="666969"/>
                                </a:lnTo>
                                <a:lnTo>
                                  <a:pt x="483543" y="676362"/>
                                </a:lnTo>
                                <a:lnTo>
                                  <a:pt x="499241" y="685343"/>
                                </a:lnTo>
                                <a:lnTo>
                                  <a:pt x="515115" y="693925"/>
                                </a:lnTo>
                                <a:lnTo>
                                  <a:pt x="531165" y="702095"/>
                                </a:lnTo>
                                <a:lnTo>
                                  <a:pt x="547372" y="709860"/>
                                </a:lnTo>
                                <a:lnTo>
                                  <a:pt x="563738" y="717214"/>
                                </a:lnTo>
                                <a:lnTo>
                                  <a:pt x="580297" y="724167"/>
                                </a:lnTo>
                                <a:lnTo>
                                  <a:pt x="596996" y="730710"/>
                                </a:lnTo>
                                <a:lnTo>
                                  <a:pt x="613854" y="736840"/>
                                </a:lnTo>
                                <a:lnTo>
                                  <a:pt x="630904" y="742566"/>
                                </a:lnTo>
                                <a:lnTo>
                                  <a:pt x="648077" y="747885"/>
                                </a:lnTo>
                                <a:lnTo>
                                  <a:pt x="665462" y="752775"/>
                                </a:lnTo>
                                <a:lnTo>
                                  <a:pt x="682986" y="757282"/>
                                </a:lnTo>
                                <a:lnTo>
                                  <a:pt x="700687" y="761381"/>
                                </a:lnTo>
                                <a:lnTo>
                                  <a:pt x="718545" y="765042"/>
                                </a:lnTo>
                                <a:lnTo>
                                  <a:pt x="736578" y="768327"/>
                                </a:lnTo>
                                <a:lnTo>
                                  <a:pt x="754770" y="771202"/>
                                </a:lnTo>
                                <a:lnTo>
                                  <a:pt x="773138" y="773648"/>
                                </a:lnTo>
                                <a:lnTo>
                                  <a:pt x="791663" y="775704"/>
                                </a:lnTo>
                                <a:lnTo>
                                  <a:pt x="810365" y="777333"/>
                                </a:lnTo>
                                <a:lnTo>
                                  <a:pt x="829206" y="778578"/>
                                </a:lnTo>
                                <a:lnTo>
                                  <a:pt x="848223" y="779395"/>
                                </a:lnTo>
                                <a:lnTo>
                                  <a:pt x="867416" y="779825"/>
                                </a:lnTo>
                                <a:lnTo>
                                  <a:pt x="886767" y="779825"/>
                                </a:lnTo>
                                <a:lnTo>
                                  <a:pt x="906276" y="779418"/>
                                </a:lnTo>
                                <a:lnTo>
                                  <a:pt x="925978" y="778624"/>
                                </a:lnTo>
                                <a:lnTo>
                                  <a:pt x="945838" y="777402"/>
                                </a:lnTo>
                                <a:lnTo>
                                  <a:pt x="965838" y="775774"/>
                                </a:lnTo>
                                <a:lnTo>
                                  <a:pt x="986032" y="773756"/>
                                </a:lnTo>
                                <a:lnTo>
                                  <a:pt x="1006384" y="771312"/>
                                </a:lnTo>
                                <a:lnTo>
                                  <a:pt x="1026893" y="768461"/>
                                </a:lnTo>
                                <a:lnTo>
                                  <a:pt x="1047544" y="765205"/>
                                </a:lnTo>
                                <a:lnTo>
                                  <a:pt x="1068405" y="761537"/>
                                </a:lnTo>
                                <a:lnTo>
                                  <a:pt x="1089406" y="757463"/>
                                </a:lnTo>
                                <a:lnTo>
                                  <a:pt x="1110583" y="752978"/>
                                </a:lnTo>
                                <a:lnTo>
                                  <a:pt x="1131936" y="748093"/>
                                </a:lnTo>
                                <a:lnTo>
                                  <a:pt x="1153447" y="742796"/>
                                </a:lnTo>
                                <a:lnTo>
                                  <a:pt x="1175098" y="737089"/>
                                </a:lnTo>
                                <a:lnTo>
                                  <a:pt x="1196942" y="730975"/>
                                </a:lnTo>
                                <a:lnTo>
                                  <a:pt x="1218944" y="724457"/>
                                </a:lnTo>
                                <a:lnTo>
                                  <a:pt x="1241122" y="717531"/>
                                </a:lnTo>
                                <a:lnTo>
                                  <a:pt x="1263458" y="710202"/>
                                </a:lnTo>
                                <a:lnTo>
                                  <a:pt x="1285952" y="702437"/>
                                </a:lnTo>
                                <a:lnTo>
                                  <a:pt x="1308639" y="694285"/>
                                </a:lnTo>
                                <a:lnTo>
                                  <a:pt x="1331450" y="685731"/>
                                </a:lnTo>
                                <a:lnTo>
                                  <a:pt x="1354453" y="676767"/>
                                </a:lnTo>
                                <a:lnTo>
                                  <a:pt x="1377632" y="667375"/>
                                </a:lnTo>
                                <a:lnTo>
                                  <a:pt x="1400933" y="657593"/>
                                </a:lnTo>
                                <a:lnTo>
                                  <a:pt x="1424428" y="647389"/>
                                </a:lnTo>
                                <a:lnTo>
                                  <a:pt x="1448081" y="636797"/>
                                </a:lnTo>
                                <a:lnTo>
                                  <a:pt x="1471927" y="625770"/>
                                </a:lnTo>
                                <a:lnTo>
                                  <a:pt x="1495914" y="614360"/>
                                </a:lnTo>
                                <a:lnTo>
                                  <a:pt x="1486063" y="594421"/>
                                </a:lnTo>
                                <a:lnTo>
                                  <a:pt x="1461760" y="606555"/>
                                </a:lnTo>
                                <a:lnTo>
                                  <a:pt x="1437616" y="618230"/>
                                </a:lnTo>
                                <a:lnTo>
                                  <a:pt x="1413664" y="629506"/>
                                </a:lnTo>
                                <a:lnTo>
                                  <a:pt x="1389888" y="640325"/>
                                </a:lnTo>
                                <a:lnTo>
                                  <a:pt x="1366288" y="650715"/>
                                </a:lnTo>
                                <a:lnTo>
                                  <a:pt x="1342863" y="660676"/>
                                </a:lnTo>
                                <a:lnTo>
                                  <a:pt x="1319597" y="670179"/>
                                </a:lnTo>
                                <a:lnTo>
                                  <a:pt x="1296523" y="679282"/>
                                </a:lnTo>
                                <a:lnTo>
                                  <a:pt x="1273608" y="687928"/>
                                </a:lnTo>
                                <a:lnTo>
                                  <a:pt x="1250885" y="696144"/>
                                </a:lnTo>
                                <a:lnTo>
                                  <a:pt x="1228339" y="703932"/>
                                </a:lnTo>
                                <a:lnTo>
                                  <a:pt x="1205985" y="711263"/>
                                </a:lnTo>
                                <a:lnTo>
                                  <a:pt x="1183772" y="718186"/>
                                </a:lnTo>
                                <a:lnTo>
                                  <a:pt x="1161770" y="724666"/>
                                </a:lnTo>
                                <a:lnTo>
                                  <a:pt x="1139925" y="730727"/>
                                </a:lnTo>
                                <a:lnTo>
                                  <a:pt x="1118239" y="736341"/>
                                </a:lnTo>
                                <a:lnTo>
                                  <a:pt x="1096764" y="741505"/>
                                </a:lnTo>
                                <a:lnTo>
                                  <a:pt x="1075446" y="746257"/>
                                </a:lnTo>
                                <a:lnTo>
                                  <a:pt x="1054304" y="750578"/>
                                </a:lnTo>
                                <a:lnTo>
                                  <a:pt x="1033338" y="754450"/>
                                </a:lnTo>
                                <a:lnTo>
                                  <a:pt x="1012565" y="757892"/>
                                </a:lnTo>
                                <a:lnTo>
                                  <a:pt x="991932" y="760905"/>
                                </a:lnTo>
                                <a:lnTo>
                                  <a:pt x="971510" y="763482"/>
                                </a:lnTo>
                                <a:lnTo>
                                  <a:pt x="951264" y="765633"/>
                                </a:lnTo>
                                <a:lnTo>
                                  <a:pt x="931158" y="767332"/>
                                </a:lnTo>
                                <a:lnTo>
                                  <a:pt x="911263" y="768599"/>
                                </a:lnTo>
                                <a:lnTo>
                                  <a:pt x="891526" y="769435"/>
                                </a:lnTo>
                                <a:lnTo>
                                  <a:pt x="871964" y="769841"/>
                                </a:lnTo>
                                <a:lnTo>
                                  <a:pt x="852596" y="769823"/>
                                </a:lnTo>
                                <a:lnTo>
                                  <a:pt x="833403" y="769365"/>
                                </a:lnTo>
                                <a:lnTo>
                                  <a:pt x="814368" y="768461"/>
                                </a:lnTo>
                                <a:lnTo>
                                  <a:pt x="795526" y="767128"/>
                                </a:lnTo>
                                <a:lnTo>
                                  <a:pt x="776843" y="765384"/>
                                </a:lnTo>
                                <a:lnTo>
                                  <a:pt x="758335" y="763165"/>
                                </a:lnTo>
                                <a:lnTo>
                                  <a:pt x="740020" y="760539"/>
                                </a:lnTo>
                                <a:lnTo>
                                  <a:pt x="721863" y="757486"/>
                                </a:lnTo>
                                <a:lnTo>
                                  <a:pt x="703917" y="753974"/>
                                </a:lnTo>
                                <a:lnTo>
                                  <a:pt x="686112" y="750039"/>
                                </a:lnTo>
                                <a:lnTo>
                                  <a:pt x="668499" y="745670"/>
                                </a:lnTo>
                                <a:lnTo>
                                  <a:pt x="651063" y="740868"/>
                                </a:lnTo>
                                <a:lnTo>
                                  <a:pt x="633801" y="735640"/>
                                </a:lnTo>
                                <a:lnTo>
                                  <a:pt x="616716" y="729962"/>
                                </a:lnTo>
                                <a:lnTo>
                                  <a:pt x="599806" y="723872"/>
                                </a:lnTo>
                                <a:lnTo>
                                  <a:pt x="583054" y="717329"/>
                                </a:lnTo>
                                <a:lnTo>
                                  <a:pt x="566495" y="710358"/>
                                </a:lnTo>
                                <a:lnTo>
                                  <a:pt x="550112" y="702959"/>
                                </a:lnTo>
                                <a:lnTo>
                                  <a:pt x="533904" y="695101"/>
                                </a:lnTo>
                                <a:lnTo>
                                  <a:pt x="517854" y="686838"/>
                                </a:lnTo>
                                <a:lnTo>
                                  <a:pt x="502016" y="678123"/>
                                </a:lnTo>
                                <a:lnTo>
                                  <a:pt x="486335" y="668980"/>
                                </a:lnTo>
                                <a:lnTo>
                                  <a:pt x="470830" y="659406"/>
                                </a:lnTo>
                                <a:lnTo>
                                  <a:pt x="455500" y="649399"/>
                                </a:lnTo>
                                <a:lnTo>
                                  <a:pt x="440346" y="638969"/>
                                </a:lnTo>
                                <a:lnTo>
                                  <a:pt x="425367" y="628080"/>
                                </a:lnTo>
                                <a:lnTo>
                                  <a:pt x="410564" y="616765"/>
                                </a:lnTo>
                                <a:lnTo>
                                  <a:pt x="395937" y="605013"/>
                                </a:lnTo>
                                <a:lnTo>
                                  <a:pt x="381503" y="592839"/>
                                </a:lnTo>
                                <a:lnTo>
                                  <a:pt x="367210" y="580230"/>
                                </a:lnTo>
                                <a:lnTo>
                                  <a:pt x="353144" y="567192"/>
                                </a:lnTo>
                                <a:lnTo>
                                  <a:pt x="339219" y="553703"/>
                                </a:lnTo>
                                <a:lnTo>
                                  <a:pt x="325470" y="539778"/>
                                </a:lnTo>
                                <a:lnTo>
                                  <a:pt x="311896" y="525430"/>
                                </a:lnTo>
                                <a:lnTo>
                                  <a:pt x="298516" y="510649"/>
                                </a:lnTo>
                                <a:lnTo>
                                  <a:pt x="285293" y="495437"/>
                                </a:lnTo>
                                <a:lnTo>
                                  <a:pt x="272259" y="479774"/>
                                </a:lnTo>
                                <a:lnTo>
                                  <a:pt x="259384" y="463700"/>
                                </a:lnTo>
                                <a:lnTo>
                                  <a:pt x="246704" y="447181"/>
                                </a:lnTo>
                                <a:lnTo>
                                  <a:pt x="234188" y="430225"/>
                                </a:lnTo>
                                <a:lnTo>
                                  <a:pt x="221852" y="412841"/>
                                </a:lnTo>
                                <a:lnTo>
                                  <a:pt x="209694" y="395006"/>
                                </a:lnTo>
                                <a:lnTo>
                                  <a:pt x="197721" y="376764"/>
                                </a:lnTo>
                                <a:lnTo>
                                  <a:pt x="185907" y="358065"/>
                                </a:lnTo>
                                <a:lnTo>
                                  <a:pt x="174270" y="338938"/>
                                </a:lnTo>
                                <a:lnTo>
                                  <a:pt x="162820" y="319380"/>
                                </a:lnTo>
                                <a:lnTo>
                                  <a:pt x="151544" y="299394"/>
                                </a:lnTo>
                                <a:lnTo>
                                  <a:pt x="140454" y="278981"/>
                                </a:lnTo>
                                <a:lnTo>
                                  <a:pt x="129518" y="258108"/>
                                </a:lnTo>
                                <a:lnTo>
                                  <a:pt x="118769" y="236807"/>
                                </a:lnTo>
                                <a:lnTo>
                                  <a:pt x="108200" y="215077"/>
                                </a:lnTo>
                                <a:lnTo>
                                  <a:pt x="97810" y="192919"/>
                                </a:lnTo>
                                <a:lnTo>
                                  <a:pt x="87576" y="170333"/>
                                </a:lnTo>
                                <a:lnTo>
                                  <a:pt x="77528" y="147311"/>
                                </a:lnTo>
                                <a:lnTo>
                                  <a:pt x="67660" y="123836"/>
                                </a:lnTo>
                                <a:lnTo>
                                  <a:pt x="57970" y="99934"/>
                                </a:lnTo>
                                <a:lnTo>
                                  <a:pt x="48439" y="75602"/>
                                </a:lnTo>
                                <a:lnTo>
                                  <a:pt x="39115" y="50836"/>
                                </a:lnTo>
                                <a:lnTo>
                                  <a:pt x="29947" y="25647"/>
                                </a:lnTo>
                                <a:lnTo>
                                  <a:pt x="20960"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0" name="Freeform: Shape 2620"/>
                        <wps:cNvSpPr/>
                        <wps:spPr>
                          <a:xfrm>
                            <a:off x="962919" y="1091712"/>
                            <a:ext cx="1924444" cy="434413"/>
                          </a:xfrm>
                          <a:custGeom>
                            <a:avLst/>
                            <a:gdLst>
                              <a:gd name="connsiteX0" fmla="*/ 1912048 w 1924444"/>
                              <a:gd name="connsiteY0" fmla="*/ 110548 h 434413"/>
                              <a:gd name="connsiteX1" fmla="*/ 1891819 w 1924444"/>
                              <a:gd name="connsiteY1" fmla="*/ 124294 h 434413"/>
                              <a:gd name="connsiteX2" fmla="*/ 1871590 w 1924444"/>
                              <a:gd name="connsiteY2" fmla="*/ 137737 h 434413"/>
                              <a:gd name="connsiteX3" fmla="*/ 1851414 w 1924444"/>
                              <a:gd name="connsiteY3" fmla="*/ 150867 h 434413"/>
                              <a:gd name="connsiteX4" fmla="*/ 1831238 w 1924444"/>
                              <a:gd name="connsiteY4" fmla="*/ 163672 h 434413"/>
                              <a:gd name="connsiteX5" fmla="*/ 1811080 w 1924444"/>
                              <a:gd name="connsiteY5" fmla="*/ 176196 h 434413"/>
                              <a:gd name="connsiteX6" fmla="*/ 1790921 w 1924444"/>
                              <a:gd name="connsiteY6" fmla="*/ 188415 h 434413"/>
                              <a:gd name="connsiteX7" fmla="*/ 1770798 w 1924444"/>
                              <a:gd name="connsiteY7" fmla="*/ 200324 h 434413"/>
                              <a:gd name="connsiteX8" fmla="*/ 1750709 w 1924444"/>
                              <a:gd name="connsiteY8" fmla="*/ 211913 h 434413"/>
                              <a:gd name="connsiteX9" fmla="*/ 1730621 w 1924444"/>
                              <a:gd name="connsiteY9" fmla="*/ 223208 h 434413"/>
                              <a:gd name="connsiteX10" fmla="*/ 1710550 w 1924444"/>
                              <a:gd name="connsiteY10" fmla="*/ 234182 h 434413"/>
                              <a:gd name="connsiteX11" fmla="*/ 1690497 w 1924444"/>
                              <a:gd name="connsiteY11" fmla="*/ 244867 h 434413"/>
                              <a:gd name="connsiteX12" fmla="*/ 1670461 w 1924444"/>
                              <a:gd name="connsiteY12" fmla="*/ 255234 h 434413"/>
                              <a:gd name="connsiteX13" fmla="*/ 1650443 w 1924444"/>
                              <a:gd name="connsiteY13" fmla="*/ 265310 h 434413"/>
                              <a:gd name="connsiteX14" fmla="*/ 1630460 w 1924444"/>
                              <a:gd name="connsiteY14" fmla="*/ 275062 h 434413"/>
                              <a:gd name="connsiteX15" fmla="*/ 1610477 w 1924444"/>
                              <a:gd name="connsiteY15" fmla="*/ 284502 h 434413"/>
                              <a:gd name="connsiteX16" fmla="*/ 1590512 w 1924444"/>
                              <a:gd name="connsiteY16" fmla="*/ 293645 h 434413"/>
                              <a:gd name="connsiteX17" fmla="*/ 1570564 w 1924444"/>
                              <a:gd name="connsiteY17" fmla="*/ 302493 h 434413"/>
                              <a:gd name="connsiteX18" fmla="*/ 1550651 w 1924444"/>
                              <a:gd name="connsiteY18" fmla="*/ 311029 h 434413"/>
                              <a:gd name="connsiteX19" fmla="*/ 1530738 w 1924444"/>
                              <a:gd name="connsiteY19" fmla="*/ 319247 h 434413"/>
                              <a:gd name="connsiteX20" fmla="*/ 1510861 w 1924444"/>
                              <a:gd name="connsiteY20" fmla="*/ 327168 h 434413"/>
                              <a:gd name="connsiteX21" fmla="*/ 1490983 w 1924444"/>
                              <a:gd name="connsiteY21" fmla="*/ 334776 h 434413"/>
                              <a:gd name="connsiteX22" fmla="*/ 1471141 w 1924444"/>
                              <a:gd name="connsiteY22" fmla="*/ 342088 h 434413"/>
                              <a:gd name="connsiteX23" fmla="*/ 1451281 w 1924444"/>
                              <a:gd name="connsiteY23" fmla="*/ 349083 h 434413"/>
                              <a:gd name="connsiteX24" fmla="*/ 1431473 w 1924444"/>
                              <a:gd name="connsiteY24" fmla="*/ 355781 h 434413"/>
                              <a:gd name="connsiteX25" fmla="*/ 1411666 w 1924444"/>
                              <a:gd name="connsiteY25" fmla="*/ 362162 h 434413"/>
                              <a:gd name="connsiteX26" fmla="*/ 1391876 w 1924444"/>
                              <a:gd name="connsiteY26" fmla="*/ 368228 h 434413"/>
                              <a:gd name="connsiteX27" fmla="*/ 1372121 w 1924444"/>
                              <a:gd name="connsiteY27" fmla="*/ 374000 h 434413"/>
                              <a:gd name="connsiteX28" fmla="*/ 1352367 w 1924444"/>
                              <a:gd name="connsiteY28" fmla="*/ 379481 h 434413"/>
                              <a:gd name="connsiteX29" fmla="*/ 1332647 w 1924444"/>
                              <a:gd name="connsiteY29" fmla="*/ 384638 h 434413"/>
                              <a:gd name="connsiteX30" fmla="*/ 1312928 w 1924444"/>
                              <a:gd name="connsiteY30" fmla="*/ 389482 h 434413"/>
                              <a:gd name="connsiteX31" fmla="*/ 1293243 w 1924444"/>
                              <a:gd name="connsiteY31" fmla="*/ 394032 h 434413"/>
                              <a:gd name="connsiteX32" fmla="*/ 1273559 w 1924444"/>
                              <a:gd name="connsiteY32" fmla="*/ 398267 h 434413"/>
                              <a:gd name="connsiteX33" fmla="*/ 1253892 w 1924444"/>
                              <a:gd name="connsiteY33" fmla="*/ 402202 h 434413"/>
                              <a:gd name="connsiteX34" fmla="*/ 1234278 w 1924444"/>
                              <a:gd name="connsiteY34" fmla="*/ 405828 h 434413"/>
                              <a:gd name="connsiteX35" fmla="*/ 1214646 w 1924444"/>
                              <a:gd name="connsiteY35" fmla="*/ 409131 h 434413"/>
                              <a:gd name="connsiteX36" fmla="*/ 1195049 w 1924444"/>
                              <a:gd name="connsiteY36" fmla="*/ 412139 h 434413"/>
                              <a:gd name="connsiteX37" fmla="*/ 1175452 w 1924444"/>
                              <a:gd name="connsiteY37" fmla="*/ 414857 h 434413"/>
                              <a:gd name="connsiteX38" fmla="*/ 1155891 w 1924444"/>
                              <a:gd name="connsiteY38" fmla="*/ 417256 h 434413"/>
                              <a:gd name="connsiteX39" fmla="*/ 1136329 w 1924444"/>
                              <a:gd name="connsiteY39" fmla="*/ 419342 h 434413"/>
                              <a:gd name="connsiteX40" fmla="*/ 1116785 w 1924444"/>
                              <a:gd name="connsiteY40" fmla="*/ 421126 h 434413"/>
                              <a:gd name="connsiteX41" fmla="*/ 1097277 w 1924444"/>
                              <a:gd name="connsiteY41" fmla="*/ 422599 h 434413"/>
                              <a:gd name="connsiteX42" fmla="*/ 1077785 w 1924444"/>
                              <a:gd name="connsiteY42" fmla="*/ 423774 h 434413"/>
                              <a:gd name="connsiteX43" fmla="*/ 1058312 w 1924444"/>
                              <a:gd name="connsiteY43" fmla="*/ 424638 h 434413"/>
                              <a:gd name="connsiteX44" fmla="*/ 1038838 w 1924444"/>
                              <a:gd name="connsiteY44" fmla="*/ 425200 h 434413"/>
                              <a:gd name="connsiteX45" fmla="*/ 1019399 w 1924444"/>
                              <a:gd name="connsiteY45" fmla="*/ 425449 h 434413"/>
                              <a:gd name="connsiteX46" fmla="*/ 999978 w 1924444"/>
                              <a:gd name="connsiteY46" fmla="*/ 425403 h 434413"/>
                              <a:gd name="connsiteX47" fmla="*/ 980575 w 1924444"/>
                              <a:gd name="connsiteY47" fmla="*/ 425044 h 434413"/>
                              <a:gd name="connsiteX48" fmla="*/ 961171 w 1924444"/>
                              <a:gd name="connsiteY48" fmla="*/ 424366 h 434413"/>
                              <a:gd name="connsiteX49" fmla="*/ 941803 w 1924444"/>
                              <a:gd name="connsiteY49" fmla="*/ 423393 h 434413"/>
                              <a:gd name="connsiteX50" fmla="*/ 922434 w 1924444"/>
                              <a:gd name="connsiteY50" fmla="*/ 422123 h 434413"/>
                              <a:gd name="connsiteX51" fmla="*/ 903119 w 1924444"/>
                              <a:gd name="connsiteY51" fmla="*/ 420541 h 434413"/>
                              <a:gd name="connsiteX52" fmla="*/ 883803 w 1924444"/>
                              <a:gd name="connsiteY52" fmla="*/ 418634 h 434413"/>
                              <a:gd name="connsiteX53" fmla="*/ 864487 w 1924444"/>
                              <a:gd name="connsiteY53" fmla="*/ 416445 h 434413"/>
                              <a:gd name="connsiteX54" fmla="*/ 845206 w 1924444"/>
                              <a:gd name="connsiteY54" fmla="*/ 413930 h 434413"/>
                              <a:gd name="connsiteX55" fmla="*/ 825944 w 1924444"/>
                              <a:gd name="connsiteY55" fmla="*/ 411101 h 434413"/>
                              <a:gd name="connsiteX56" fmla="*/ 806716 w 1924444"/>
                              <a:gd name="connsiteY56" fmla="*/ 407997 h 434413"/>
                              <a:gd name="connsiteX57" fmla="*/ 787467 w 1924444"/>
                              <a:gd name="connsiteY57" fmla="*/ 404560 h 434413"/>
                              <a:gd name="connsiteX58" fmla="*/ 768274 w 1924444"/>
                              <a:gd name="connsiteY58" fmla="*/ 400822 h 434413"/>
                              <a:gd name="connsiteX59" fmla="*/ 749076 w 1924444"/>
                              <a:gd name="connsiteY59" fmla="*/ 396796 h 434413"/>
                              <a:gd name="connsiteX60" fmla="*/ 729908 w 1924444"/>
                              <a:gd name="connsiteY60" fmla="*/ 392450 h 434413"/>
                              <a:gd name="connsiteX61" fmla="*/ 710732 w 1924444"/>
                              <a:gd name="connsiteY61" fmla="*/ 387784 h 434413"/>
                              <a:gd name="connsiteX62" fmla="*/ 691605 w 1924444"/>
                              <a:gd name="connsiteY62" fmla="*/ 382831 h 434413"/>
                              <a:gd name="connsiteX63" fmla="*/ 672482 w 1924444"/>
                              <a:gd name="connsiteY63" fmla="*/ 377558 h 434413"/>
                              <a:gd name="connsiteX64" fmla="*/ 653377 w 1924444"/>
                              <a:gd name="connsiteY64" fmla="*/ 371988 h 434413"/>
                              <a:gd name="connsiteX65" fmla="*/ 634295 w 1924444"/>
                              <a:gd name="connsiteY65" fmla="*/ 366102 h 434413"/>
                              <a:gd name="connsiteX66" fmla="*/ 615213 w 1924444"/>
                              <a:gd name="connsiteY66" fmla="*/ 359925 h 434413"/>
                              <a:gd name="connsiteX67" fmla="*/ 596176 w 1924444"/>
                              <a:gd name="connsiteY67" fmla="*/ 353428 h 434413"/>
                              <a:gd name="connsiteX68" fmla="*/ 577142 w 1924444"/>
                              <a:gd name="connsiteY68" fmla="*/ 346615 h 434413"/>
                              <a:gd name="connsiteX69" fmla="*/ 558123 w 1924444"/>
                              <a:gd name="connsiteY69" fmla="*/ 339505 h 434413"/>
                              <a:gd name="connsiteX70" fmla="*/ 539133 w 1924444"/>
                              <a:gd name="connsiteY70" fmla="*/ 332104 h 434413"/>
                              <a:gd name="connsiteX71" fmla="*/ 520144 w 1924444"/>
                              <a:gd name="connsiteY71" fmla="*/ 324363 h 434413"/>
                              <a:gd name="connsiteX72" fmla="*/ 501196 w 1924444"/>
                              <a:gd name="connsiteY72" fmla="*/ 316349 h 434413"/>
                              <a:gd name="connsiteX73" fmla="*/ 482252 w 1924444"/>
                              <a:gd name="connsiteY73" fmla="*/ 308023 h 434413"/>
                              <a:gd name="connsiteX74" fmla="*/ 463328 w 1924444"/>
                              <a:gd name="connsiteY74" fmla="*/ 299371 h 434413"/>
                              <a:gd name="connsiteX75" fmla="*/ 444402 w 1924444"/>
                              <a:gd name="connsiteY75" fmla="*/ 290430 h 434413"/>
                              <a:gd name="connsiteX76" fmla="*/ 425522 w 1924444"/>
                              <a:gd name="connsiteY76" fmla="*/ 281176 h 434413"/>
                              <a:gd name="connsiteX77" fmla="*/ 406649 w 1924444"/>
                              <a:gd name="connsiteY77" fmla="*/ 271598 h 434413"/>
                              <a:gd name="connsiteX78" fmla="*/ 387793 w 1924444"/>
                              <a:gd name="connsiteY78" fmla="*/ 261729 h 434413"/>
                              <a:gd name="connsiteX79" fmla="*/ 368960 w 1924444"/>
                              <a:gd name="connsiteY79" fmla="*/ 251566 h 434413"/>
                              <a:gd name="connsiteX80" fmla="*/ 350150 w 1924444"/>
                              <a:gd name="connsiteY80" fmla="*/ 241088 h 434413"/>
                              <a:gd name="connsiteX81" fmla="*/ 331342 w 1924444"/>
                              <a:gd name="connsiteY81" fmla="*/ 230293 h 434413"/>
                              <a:gd name="connsiteX82" fmla="*/ 312550 w 1924444"/>
                              <a:gd name="connsiteY82" fmla="*/ 219197 h 434413"/>
                              <a:gd name="connsiteX83" fmla="*/ 293785 w 1924444"/>
                              <a:gd name="connsiteY83" fmla="*/ 207817 h 434413"/>
                              <a:gd name="connsiteX84" fmla="*/ 275046 w 1924444"/>
                              <a:gd name="connsiteY84" fmla="*/ 196089 h 434413"/>
                              <a:gd name="connsiteX85" fmla="*/ 256323 w 1924444"/>
                              <a:gd name="connsiteY85" fmla="*/ 184094 h 434413"/>
                              <a:gd name="connsiteX86" fmla="*/ 237607 w 1924444"/>
                              <a:gd name="connsiteY86" fmla="*/ 171757 h 434413"/>
                              <a:gd name="connsiteX87" fmla="*/ 218907 w 1924444"/>
                              <a:gd name="connsiteY87" fmla="*/ 159125 h 434413"/>
                              <a:gd name="connsiteX88" fmla="*/ 200236 w 1924444"/>
                              <a:gd name="connsiteY88" fmla="*/ 146203 h 434413"/>
                              <a:gd name="connsiteX89" fmla="*/ 181582 w 1924444"/>
                              <a:gd name="connsiteY89" fmla="*/ 132961 h 434413"/>
                              <a:gd name="connsiteX90" fmla="*/ 162953 w 1924444"/>
                              <a:gd name="connsiteY90" fmla="*/ 119426 h 434413"/>
                              <a:gd name="connsiteX91" fmla="*/ 144322 w 1924444"/>
                              <a:gd name="connsiteY91" fmla="*/ 105548 h 434413"/>
                              <a:gd name="connsiteX92" fmla="*/ 125716 w 1924444"/>
                              <a:gd name="connsiteY92" fmla="*/ 91403 h 434413"/>
                              <a:gd name="connsiteX93" fmla="*/ 107132 w 1924444"/>
                              <a:gd name="connsiteY93" fmla="*/ 76940 h 434413"/>
                              <a:gd name="connsiteX94" fmla="*/ 88572 w 1924444"/>
                              <a:gd name="connsiteY94" fmla="*/ 62158 h 434413"/>
                              <a:gd name="connsiteX95" fmla="*/ 70011 w 1924444"/>
                              <a:gd name="connsiteY95" fmla="*/ 47080 h 434413"/>
                              <a:gd name="connsiteX96" fmla="*/ 51473 w 1924444"/>
                              <a:gd name="connsiteY96" fmla="*/ 31689 h 434413"/>
                              <a:gd name="connsiteX97" fmla="*/ 32978 w 1924444"/>
                              <a:gd name="connsiteY97" fmla="*/ 16004 h 434413"/>
                              <a:gd name="connsiteX98" fmla="*/ 14463 w 1924444"/>
                              <a:gd name="connsiteY98" fmla="*/ 0 h 434413"/>
                              <a:gd name="connsiteX99" fmla="*/ 0 w 1924444"/>
                              <a:gd name="connsiteY99" fmla="*/ 16862 h 434413"/>
                              <a:gd name="connsiteX100" fmla="*/ 18403 w 1924444"/>
                              <a:gd name="connsiteY100" fmla="*/ 32234 h 434413"/>
                              <a:gd name="connsiteX101" fmla="*/ 36848 w 1924444"/>
                              <a:gd name="connsiteY101" fmla="*/ 47284 h 434413"/>
                              <a:gd name="connsiteX102" fmla="*/ 55298 w 1924444"/>
                              <a:gd name="connsiteY102" fmla="*/ 62065 h 434413"/>
                              <a:gd name="connsiteX103" fmla="*/ 73767 w 1924444"/>
                              <a:gd name="connsiteY103" fmla="*/ 76552 h 434413"/>
                              <a:gd name="connsiteX104" fmla="*/ 92240 w 1924444"/>
                              <a:gd name="connsiteY104" fmla="*/ 90743 h 434413"/>
                              <a:gd name="connsiteX105" fmla="*/ 110730 w 1924444"/>
                              <a:gd name="connsiteY105" fmla="*/ 104666 h 434413"/>
                              <a:gd name="connsiteX106" fmla="*/ 129251 w 1924444"/>
                              <a:gd name="connsiteY106" fmla="*/ 118290 h 434413"/>
                              <a:gd name="connsiteX107" fmla="*/ 147789 w 1924444"/>
                              <a:gd name="connsiteY107" fmla="*/ 131623 h 434413"/>
                              <a:gd name="connsiteX108" fmla="*/ 166349 w 1924444"/>
                              <a:gd name="connsiteY108" fmla="*/ 144661 h 434413"/>
                              <a:gd name="connsiteX109" fmla="*/ 184910 w 1924444"/>
                              <a:gd name="connsiteY109" fmla="*/ 157427 h 434413"/>
                              <a:gd name="connsiteX110" fmla="*/ 203493 w 1924444"/>
                              <a:gd name="connsiteY110" fmla="*/ 169903 h 434413"/>
                              <a:gd name="connsiteX111" fmla="*/ 222099 w 1924444"/>
                              <a:gd name="connsiteY111" fmla="*/ 182099 h 434413"/>
                              <a:gd name="connsiteX112" fmla="*/ 240706 w 1924444"/>
                              <a:gd name="connsiteY112" fmla="*/ 193985 h 434413"/>
                              <a:gd name="connsiteX113" fmla="*/ 259337 w 1924444"/>
                              <a:gd name="connsiteY113" fmla="*/ 205620 h 434413"/>
                              <a:gd name="connsiteX114" fmla="*/ 277990 w 1924444"/>
                              <a:gd name="connsiteY114" fmla="*/ 216937 h 434413"/>
                              <a:gd name="connsiteX115" fmla="*/ 296660 w 1924444"/>
                              <a:gd name="connsiteY115" fmla="*/ 227959 h 434413"/>
                              <a:gd name="connsiteX116" fmla="*/ 315336 w 1924444"/>
                              <a:gd name="connsiteY116" fmla="*/ 238712 h 434413"/>
                              <a:gd name="connsiteX117" fmla="*/ 334031 w 1924444"/>
                              <a:gd name="connsiteY117" fmla="*/ 249190 h 434413"/>
                              <a:gd name="connsiteX118" fmla="*/ 352753 w 1924444"/>
                              <a:gd name="connsiteY118" fmla="*/ 259353 h 434413"/>
                              <a:gd name="connsiteX119" fmla="*/ 371492 w 1924444"/>
                              <a:gd name="connsiteY119" fmla="*/ 269245 h 434413"/>
                              <a:gd name="connsiteX120" fmla="*/ 390239 w 1924444"/>
                              <a:gd name="connsiteY120" fmla="*/ 278841 h 434413"/>
                              <a:gd name="connsiteX121" fmla="*/ 409002 w 1924444"/>
                              <a:gd name="connsiteY121" fmla="*/ 288170 h 434413"/>
                              <a:gd name="connsiteX122" fmla="*/ 427789 w 1924444"/>
                              <a:gd name="connsiteY122" fmla="*/ 297180 h 434413"/>
                              <a:gd name="connsiteX123" fmla="*/ 446599 w 1924444"/>
                              <a:gd name="connsiteY123" fmla="*/ 305914 h 434413"/>
                              <a:gd name="connsiteX124" fmla="*/ 465407 w 1924444"/>
                              <a:gd name="connsiteY124" fmla="*/ 314379 h 434413"/>
                              <a:gd name="connsiteX125" fmla="*/ 484240 w 1924444"/>
                              <a:gd name="connsiteY125" fmla="*/ 322527 h 434413"/>
                              <a:gd name="connsiteX126" fmla="*/ 503097 w 1924444"/>
                              <a:gd name="connsiteY126" fmla="*/ 330407 h 434413"/>
                              <a:gd name="connsiteX127" fmla="*/ 521976 w 1924444"/>
                              <a:gd name="connsiteY127" fmla="*/ 338009 h 434413"/>
                              <a:gd name="connsiteX128" fmla="*/ 540854 w 1924444"/>
                              <a:gd name="connsiteY128" fmla="*/ 345299 h 434413"/>
                              <a:gd name="connsiteX129" fmla="*/ 559757 w 1924444"/>
                              <a:gd name="connsiteY129" fmla="*/ 352316 h 434413"/>
                              <a:gd name="connsiteX130" fmla="*/ 578678 w 1924444"/>
                              <a:gd name="connsiteY130" fmla="*/ 359038 h 434413"/>
                              <a:gd name="connsiteX131" fmla="*/ 597602 w 1924444"/>
                              <a:gd name="connsiteY131" fmla="*/ 365493 h 434413"/>
                              <a:gd name="connsiteX132" fmla="*/ 616546 w 1924444"/>
                              <a:gd name="connsiteY132" fmla="*/ 371623 h 434413"/>
                              <a:gd name="connsiteX133" fmla="*/ 635517 w 1924444"/>
                              <a:gd name="connsiteY133" fmla="*/ 377488 h 434413"/>
                              <a:gd name="connsiteX134" fmla="*/ 654506 w 1924444"/>
                              <a:gd name="connsiteY134" fmla="*/ 383080 h 434413"/>
                              <a:gd name="connsiteX135" fmla="*/ 673520 w 1924444"/>
                              <a:gd name="connsiteY135" fmla="*/ 388376 h 434413"/>
                              <a:gd name="connsiteX136" fmla="*/ 692537 w 1924444"/>
                              <a:gd name="connsiteY136" fmla="*/ 393352 h 434413"/>
                              <a:gd name="connsiteX137" fmla="*/ 711574 w 1924444"/>
                              <a:gd name="connsiteY137" fmla="*/ 398088 h 434413"/>
                              <a:gd name="connsiteX138" fmla="*/ 730608 w 1924444"/>
                              <a:gd name="connsiteY138" fmla="*/ 402497 h 434413"/>
                              <a:gd name="connsiteX139" fmla="*/ 749690 w 1924444"/>
                              <a:gd name="connsiteY139" fmla="*/ 406640 h 434413"/>
                              <a:gd name="connsiteX140" fmla="*/ 768773 w 1924444"/>
                              <a:gd name="connsiteY140" fmla="*/ 410489 h 434413"/>
                              <a:gd name="connsiteX141" fmla="*/ 787878 w 1924444"/>
                              <a:gd name="connsiteY141" fmla="*/ 414064 h 434413"/>
                              <a:gd name="connsiteX142" fmla="*/ 807014 w 1924444"/>
                              <a:gd name="connsiteY142" fmla="*/ 417349 h 434413"/>
                              <a:gd name="connsiteX143" fmla="*/ 826137 w 1924444"/>
                              <a:gd name="connsiteY143" fmla="*/ 420332 h 434413"/>
                              <a:gd name="connsiteX144" fmla="*/ 845277 w 1924444"/>
                              <a:gd name="connsiteY144" fmla="*/ 423028 h 434413"/>
                              <a:gd name="connsiteX145" fmla="*/ 864452 w 1924444"/>
                              <a:gd name="connsiteY145" fmla="*/ 425449 h 434413"/>
                              <a:gd name="connsiteX146" fmla="*/ 883645 w 1924444"/>
                              <a:gd name="connsiteY146" fmla="*/ 427576 h 434413"/>
                              <a:gd name="connsiteX147" fmla="*/ 902838 w 1924444"/>
                              <a:gd name="connsiteY147" fmla="*/ 429412 h 434413"/>
                              <a:gd name="connsiteX148" fmla="*/ 922065 w 1924444"/>
                              <a:gd name="connsiteY148" fmla="*/ 430972 h 434413"/>
                              <a:gd name="connsiteX149" fmla="*/ 941293 w 1924444"/>
                              <a:gd name="connsiteY149" fmla="*/ 432218 h 434413"/>
                              <a:gd name="connsiteX150" fmla="*/ 960539 w 1924444"/>
                              <a:gd name="connsiteY150" fmla="*/ 433214 h 434413"/>
                              <a:gd name="connsiteX151" fmla="*/ 979819 w 1924444"/>
                              <a:gd name="connsiteY151" fmla="*/ 433892 h 434413"/>
                              <a:gd name="connsiteX152" fmla="*/ 999118 w 1924444"/>
                              <a:gd name="connsiteY152" fmla="*/ 434304 h 434413"/>
                              <a:gd name="connsiteX153" fmla="*/ 1018398 w 1924444"/>
                              <a:gd name="connsiteY153" fmla="*/ 434413 h 434413"/>
                              <a:gd name="connsiteX154" fmla="*/ 1037731 w 1924444"/>
                              <a:gd name="connsiteY154" fmla="*/ 434234 h 434413"/>
                              <a:gd name="connsiteX155" fmla="*/ 1057065 w 1924444"/>
                              <a:gd name="connsiteY155" fmla="*/ 433783 h 434413"/>
                              <a:gd name="connsiteX156" fmla="*/ 1076416 w 1924444"/>
                              <a:gd name="connsiteY156" fmla="*/ 433035 h 434413"/>
                              <a:gd name="connsiteX157" fmla="*/ 1095784 w 1924444"/>
                              <a:gd name="connsiteY157" fmla="*/ 431992 h 434413"/>
                              <a:gd name="connsiteX158" fmla="*/ 1115170 w 1924444"/>
                              <a:gd name="connsiteY158" fmla="*/ 430682 h 434413"/>
                              <a:gd name="connsiteX159" fmla="*/ 1134591 w 1924444"/>
                              <a:gd name="connsiteY159" fmla="*/ 429072 h 434413"/>
                              <a:gd name="connsiteX160" fmla="*/ 1154012 w 1924444"/>
                              <a:gd name="connsiteY160" fmla="*/ 427170 h 434413"/>
                              <a:gd name="connsiteX161" fmla="*/ 1173433 w 1924444"/>
                              <a:gd name="connsiteY161" fmla="*/ 424975 h 434413"/>
                              <a:gd name="connsiteX162" fmla="*/ 1192889 w 1924444"/>
                              <a:gd name="connsiteY162" fmla="*/ 422506 h 434413"/>
                              <a:gd name="connsiteX163" fmla="*/ 1212363 w 1924444"/>
                              <a:gd name="connsiteY163" fmla="*/ 419748 h 434413"/>
                              <a:gd name="connsiteX164" fmla="*/ 1231854 w 1924444"/>
                              <a:gd name="connsiteY164" fmla="*/ 416712 h 434413"/>
                              <a:gd name="connsiteX165" fmla="*/ 1251363 w 1924444"/>
                              <a:gd name="connsiteY165" fmla="*/ 413361 h 434413"/>
                              <a:gd name="connsiteX166" fmla="*/ 1270872 w 1924444"/>
                              <a:gd name="connsiteY166" fmla="*/ 409741 h 434413"/>
                              <a:gd name="connsiteX167" fmla="*/ 1290398 w 1924444"/>
                              <a:gd name="connsiteY167" fmla="*/ 405846 h 434413"/>
                              <a:gd name="connsiteX168" fmla="*/ 1309960 w 1924444"/>
                              <a:gd name="connsiteY168" fmla="*/ 401639 h 434413"/>
                              <a:gd name="connsiteX169" fmla="*/ 1329539 w 1924444"/>
                              <a:gd name="connsiteY169" fmla="*/ 397154 h 434413"/>
                              <a:gd name="connsiteX170" fmla="*/ 1349118 w 1924444"/>
                              <a:gd name="connsiteY170" fmla="*/ 392402 h 434413"/>
                              <a:gd name="connsiteX171" fmla="*/ 1368732 w 1924444"/>
                              <a:gd name="connsiteY171" fmla="*/ 387333 h 434413"/>
                              <a:gd name="connsiteX172" fmla="*/ 1388347 w 1924444"/>
                              <a:gd name="connsiteY172" fmla="*/ 381990 h 434413"/>
                              <a:gd name="connsiteX173" fmla="*/ 1407978 w 1924444"/>
                              <a:gd name="connsiteY173" fmla="*/ 376358 h 434413"/>
                              <a:gd name="connsiteX174" fmla="*/ 1427645 w 1924444"/>
                              <a:gd name="connsiteY174" fmla="*/ 370423 h 434413"/>
                              <a:gd name="connsiteX175" fmla="*/ 1447330 w 1924444"/>
                              <a:gd name="connsiteY175" fmla="*/ 364223 h 434413"/>
                              <a:gd name="connsiteX176" fmla="*/ 1467014 w 1924444"/>
                              <a:gd name="connsiteY176" fmla="*/ 357728 h 434413"/>
                              <a:gd name="connsiteX177" fmla="*/ 1486699 w 1924444"/>
                              <a:gd name="connsiteY177" fmla="*/ 350936 h 434413"/>
                              <a:gd name="connsiteX178" fmla="*/ 1506418 w 1924444"/>
                              <a:gd name="connsiteY178" fmla="*/ 343874 h 434413"/>
                              <a:gd name="connsiteX179" fmla="*/ 1526155 w 1924444"/>
                              <a:gd name="connsiteY179" fmla="*/ 336520 h 434413"/>
                              <a:gd name="connsiteX180" fmla="*/ 1545910 w 1924444"/>
                              <a:gd name="connsiteY180" fmla="*/ 328866 h 434413"/>
                              <a:gd name="connsiteX181" fmla="*/ 1565700 w 1924444"/>
                              <a:gd name="connsiteY181" fmla="*/ 320945 h 434413"/>
                              <a:gd name="connsiteX182" fmla="*/ 1585490 w 1924444"/>
                              <a:gd name="connsiteY182" fmla="*/ 312704 h 434413"/>
                              <a:gd name="connsiteX183" fmla="*/ 1605297 w 1924444"/>
                              <a:gd name="connsiteY183" fmla="*/ 304216 h 434413"/>
                              <a:gd name="connsiteX184" fmla="*/ 1625122 w 1924444"/>
                              <a:gd name="connsiteY184" fmla="*/ 295413 h 434413"/>
                              <a:gd name="connsiteX185" fmla="*/ 1644947 w 1924444"/>
                              <a:gd name="connsiteY185" fmla="*/ 286333 h 434413"/>
                              <a:gd name="connsiteX186" fmla="*/ 1664807 w 1924444"/>
                              <a:gd name="connsiteY186" fmla="*/ 276964 h 434413"/>
                              <a:gd name="connsiteX187" fmla="*/ 1684667 w 1924444"/>
                              <a:gd name="connsiteY187" fmla="*/ 267297 h 434413"/>
                              <a:gd name="connsiteX188" fmla="*/ 1704580 w 1924444"/>
                              <a:gd name="connsiteY188" fmla="*/ 257360 h 434413"/>
                              <a:gd name="connsiteX189" fmla="*/ 1724475 w 1924444"/>
                              <a:gd name="connsiteY189" fmla="*/ 247132 h 434413"/>
                              <a:gd name="connsiteX190" fmla="*/ 1744388 w 1924444"/>
                              <a:gd name="connsiteY190" fmla="*/ 236604 h 434413"/>
                              <a:gd name="connsiteX191" fmla="*/ 1764336 w 1924444"/>
                              <a:gd name="connsiteY191" fmla="*/ 225785 h 434413"/>
                              <a:gd name="connsiteX192" fmla="*/ 1784301 w 1924444"/>
                              <a:gd name="connsiteY192" fmla="*/ 214695 h 434413"/>
                              <a:gd name="connsiteX193" fmla="*/ 1804266 w 1924444"/>
                              <a:gd name="connsiteY193" fmla="*/ 203308 h 434413"/>
                              <a:gd name="connsiteX194" fmla="*/ 1824249 w 1924444"/>
                              <a:gd name="connsiteY194" fmla="*/ 191655 h 434413"/>
                              <a:gd name="connsiteX195" fmla="*/ 1844267 w 1924444"/>
                              <a:gd name="connsiteY195" fmla="*/ 179701 h 434413"/>
                              <a:gd name="connsiteX196" fmla="*/ 1864286 w 1924444"/>
                              <a:gd name="connsiteY196" fmla="*/ 167457 h 434413"/>
                              <a:gd name="connsiteX197" fmla="*/ 1884321 w 1924444"/>
                              <a:gd name="connsiteY197" fmla="*/ 154917 h 434413"/>
                              <a:gd name="connsiteX198" fmla="*/ 1904374 w 1924444"/>
                              <a:gd name="connsiteY198" fmla="*/ 142106 h 434413"/>
                              <a:gd name="connsiteX199" fmla="*/ 1924445 w 1924444"/>
                              <a:gd name="connsiteY199" fmla="*/ 128998 h 4344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Lst>
                            <a:rect l="l" t="t" r="r" b="b"/>
                            <a:pathLst>
                              <a:path w="1924444" h="434413">
                                <a:moveTo>
                                  <a:pt x="1912048" y="110548"/>
                                </a:moveTo>
                                <a:lnTo>
                                  <a:pt x="1891819" y="124294"/>
                                </a:lnTo>
                                <a:lnTo>
                                  <a:pt x="1871590" y="137737"/>
                                </a:lnTo>
                                <a:lnTo>
                                  <a:pt x="1851414" y="150867"/>
                                </a:lnTo>
                                <a:lnTo>
                                  <a:pt x="1831238" y="163672"/>
                                </a:lnTo>
                                <a:lnTo>
                                  <a:pt x="1811080" y="176196"/>
                                </a:lnTo>
                                <a:lnTo>
                                  <a:pt x="1790921" y="188415"/>
                                </a:lnTo>
                                <a:lnTo>
                                  <a:pt x="1770798" y="200324"/>
                                </a:lnTo>
                                <a:lnTo>
                                  <a:pt x="1750709" y="211913"/>
                                </a:lnTo>
                                <a:lnTo>
                                  <a:pt x="1730621" y="223208"/>
                                </a:lnTo>
                                <a:lnTo>
                                  <a:pt x="1710550" y="234182"/>
                                </a:lnTo>
                                <a:lnTo>
                                  <a:pt x="1690497" y="244867"/>
                                </a:lnTo>
                                <a:lnTo>
                                  <a:pt x="1670461" y="255234"/>
                                </a:lnTo>
                                <a:lnTo>
                                  <a:pt x="1650443" y="265310"/>
                                </a:lnTo>
                                <a:lnTo>
                                  <a:pt x="1630460" y="275062"/>
                                </a:lnTo>
                                <a:lnTo>
                                  <a:pt x="1610477" y="284502"/>
                                </a:lnTo>
                                <a:lnTo>
                                  <a:pt x="1590512" y="293645"/>
                                </a:lnTo>
                                <a:lnTo>
                                  <a:pt x="1570564" y="302493"/>
                                </a:lnTo>
                                <a:lnTo>
                                  <a:pt x="1550651" y="311029"/>
                                </a:lnTo>
                                <a:lnTo>
                                  <a:pt x="1530738" y="319247"/>
                                </a:lnTo>
                                <a:lnTo>
                                  <a:pt x="1510861" y="327168"/>
                                </a:lnTo>
                                <a:lnTo>
                                  <a:pt x="1490983" y="334776"/>
                                </a:lnTo>
                                <a:lnTo>
                                  <a:pt x="1471141" y="342088"/>
                                </a:lnTo>
                                <a:lnTo>
                                  <a:pt x="1451281" y="349083"/>
                                </a:lnTo>
                                <a:lnTo>
                                  <a:pt x="1431473" y="355781"/>
                                </a:lnTo>
                                <a:lnTo>
                                  <a:pt x="1411666" y="362162"/>
                                </a:lnTo>
                                <a:lnTo>
                                  <a:pt x="1391876" y="368228"/>
                                </a:lnTo>
                                <a:lnTo>
                                  <a:pt x="1372121" y="374000"/>
                                </a:lnTo>
                                <a:lnTo>
                                  <a:pt x="1352367" y="379481"/>
                                </a:lnTo>
                                <a:lnTo>
                                  <a:pt x="1332647" y="384638"/>
                                </a:lnTo>
                                <a:lnTo>
                                  <a:pt x="1312928" y="389482"/>
                                </a:lnTo>
                                <a:lnTo>
                                  <a:pt x="1293243" y="394032"/>
                                </a:lnTo>
                                <a:lnTo>
                                  <a:pt x="1273559" y="398267"/>
                                </a:lnTo>
                                <a:lnTo>
                                  <a:pt x="1253892" y="402202"/>
                                </a:lnTo>
                                <a:lnTo>
                                  <a:pt x="1234278" y="405828"/>
                                </a:lnTo>
                                <a:lnTo>
                                  <a:pt x="1214646" y="409131"/>
                                </a:lnTo>
                                <a:lnTo>
                                  <a:pt x="1195049" y="412139"/>
                                </a:lnTo>
                                <a:lnTo>
                                  <a:pt x="1175452" y="414857"/>
                                </a:lnTo>
                                <a:lnTo>
                                  <a:pt x="1155891" y="417256"/>
                                </a:lnTo>
                                <a:lnTo>
                                  <a:pt x="1136329" y="419342"/>
                                </a:lnTo>
                                <a:lnTo>
                                  <a:pt x="1116785" y="421126"/>
                                </a:lnTo>
                                <a:lnTo>
                                  <a:pt x="1097277" y="422599"/>
                                </a:lnTo>
                                <a:lnTo>
                                  <a:pt x="1077785" y="423774"/>
                                </a:lnTo>
                                <a:lnTo>
                                  <a:pt x="1058312" y="424638"/>
                                </a:lnTo>
                                <a:lnTo>
                                  <a:pt x="1038838" y="425200"/>
                                </a:lnTo>
                                <a:lnTo>
                                  <a:pt x="1019399" y="425449"/>
                                </a:lnTo>
                                <a:lnTo>
                                  <a:pt x="999978" y="425403"/>
                                </a:lnTo>
                                <a:lnTo>
                                  <a:pt x="980575" y="425044"/>
                                </a:lnTo>
                                <a:lnTo>
                                  <a:pt x="961171" y="424366"/>
                                </a:lnTo>
                                <a:lnTo>
                                  <a:pt x="941803" y="423393"/>
                                </a:lnTo>
                                <a:lnTo>
                                  <a:pt x="922434" y="422123"/>
                                </a:lnTo>
                                <a:lnTo>
                                  <a:pt x="903119" y="420541"/>
                                </a:lnTo>
                                <a:lnTo>
                                  <a:pt x="883803" y="418634"/>
                                </a:lnTo>
                                <a:lnTo>
                                  <a:pt x="864487" y="416445"/>
                                </a:lnTo>
                                <a:lnTo>
                                  <a:pt x="845206" y="413930"/>
                                </a:lnTo>
                                <a:lnTo>
                                  <a:pt x="825944" y="411101"/>
                                </a:lnTo>
                                <a:lnTo>
                                  <a:pt x="806716" y="407997"/>
                                </a:lnTo>
                                <a:lnTo>
                                  <a:pt x="787467" y="404560"/>
                                </a:lnTo>
                                <a:lnTo>
                                  <a:pt x="768274" y="400822"/>
                                </a:lnTo>
                                <a:lnTo>
                                  <a:pt x="749076" y="396796"/>
                                </a:lnTo>
                                <a:lnTo>
                                  <a:pt x="729908" y="392450"/>
                                </a:lnTo>
                                <a:lnTo>
                                  <a:pt x="710732" y="387784"/>
                                </a:lnTo>
                                <a:lnTo>
                                  <a:pt x="691605" y="382831"/>
                                </a:lnTo>
                                <a:lnTo>
                                  <a:pt x="672482" y="377558"/>
                                </a:lnTo>
                                <a:lnTo>
                                  <a:pt x="653377" y="371988"/>
                                </a:lnTo>
                                <a:lnTo>
                                  <a:pt x="634295" y="366102"/>
                                </a:lnTo>
                                <a:lnTo>
                                  <a:pt x="615213" y="359925"/>
                                </a:lnTo>
                                <a:lnTo>
                                  <a:pt x="596176" y="353428"/>
                                </a:lnTo>
                                <a:lnTo>
                                  <a:pt x="577142" y="346615"/>
                                </a:lnTo>
                                <a:lnTo>
                                  <a:pt x="558123" y="339505"/>
                                </a:lnTo>
                                <a:lnTo>
                                  <a:pt x="539133" y="332104"/>
                                </a:lnTo>
                                <a:lnTo>
                                  <a:pt x="520144" y="324363"/>
                                </a:lnTo>
                                <a:lnTo>
                                  <a:pt x="501196" y="316349"/>
                                </a:lnTo>
                                <a:lnTo>
                                  <a:pt x="482252" y="308023"/>
                                </a:lnTo>
                                <a:lnTo>
                                  <a:pt x="463328" y="299371"/>
                                </a:lnTo>
                                <a:lnTo>
                                  <a:pt x="444402" y="290430"/>
                                </a:lnTo>
                                <a:lnTo>
                                  <a:pt x="425522" y="281176"/>
                                </a:lnTo>
                                <a:lnTo>
                                  <a:pt x="406649" y="271598"/>
                                </a:lnTo>
                                <a:lnTo>
                                  <a:pt x="387793" y="261729"/>
                                </a:lnTo>
                                <a:lnTo>
                                  <a:pt x="368960" y="251566"/>
                                </a:lnTo>
                                <a:lnTo>
                                  <a:pt x="350150" y="241088"/>
                                </a:lnTo>
                                <a:lnTo>
                                  <a:pt x="331342" y="230293"/>
                                </a:lnTo>
                                <a:lnTo>
                                  <a:pt x="312550" y="219197"/>
                                </a:lnTo>
                                <a:lnTo>
                                  <a:pt x="293785" y="207817"/>
                                </a:lnTo>
                                <a:lnTo>
                                  <a:pt x="275046" y="196089"/>
                                </a:lnTo>
                                <a:lnTo>
                                  <a:pt x="256323" y="184094"/>
                                </a:lnTo>
                                <a:lnTo>
                                  <a:pt x="237607" y="171757"/>
                                </a:lnTo>
                                <a:lnTo>
                                  <a:pt x="218907" y="159125"/>
                                </a:lnTo>
                                <a:lnTo>
                                  <a:pt x="200236" y="146203"/>
                                </a:lnTo>
                                <a:lnTo>
                                  <a:pt x="181582" y="132961"/>
                                </a:lnTo>
                                <a:lnTo>
                                  <a:pt x="162953" y="119426"/>
                                </a:lnTo>
                                <a:lnTo>
                                  <a:pt x="144322" y="105548"/>
                                </a:lnTo>
                                <a:lnTo>
                                  <a:pt x="125716" y="91403"/>
                                </a:lnTo>
                                <a:lnTo>
                                  <a:pt x="107132" y="76940"/>
                                </a:lnTo>
                                <a:lnTo>
                                  <a:pt x="88572" y="62158"/>
                                </a:lnTo>
                                <a:lnTo>
                                  <a:pt x="70011" y="47080"/>
                                </a:lnTo>
                                <a:lnTo>
                                  <a:pt x="51473" y="31689"/>
                                </a:lnTo>
                                <a:lnTo>
                                  <a:pt x="32978" y="16004"/>
                                </a:lnTo>
                                <a:lnTo>
                                  <a:pt x="14463" y="0"/>
                                </a:lnTo>
                                <a:lnTo>
                                  <a:pt x="0" y="16862"/>
                                </a:lnTo>
                                <a:lnTo>
                                  <a:pt x="18403" y="32234"/>
                                </a:lnTo>
                                <a:lnTo>
                                  <a:pt x="36848" y="47284"/>
                                </a:lnTo>
                                <a:lnTo>
                                  <a:pt x="55298" y="62065"/>
                                </a:lnTo>
                                <a:lnTo>
                                  <a:pt x="73767" y="76552"/>
                                </a:lnTo>
                                <a:lnTo>
                                  <a:pt x="92240" y="90743"/>
                                </a:lnTo>
                                <a:lnTo>
                                  <a:pt x="110730" y="104666"/>
                                </a:lnTo>
                                <a:lnTo>
                                  <a:pt x="129251" y="118290"/>
                                </a:lnTo>
                                <a:lnTo>
                                  <a:pt x="147789" y="131623"/>
                                </a:lnTo>
                                <a:lnTo>
                                  <a:pt x="166349" y="144661"/>
                                </a:lnTo>
                                <a:lnTo>
                                  <a:pt x="184910" y="157427"/>
                                </a:lnTo>
                                <a:lnTo>
                                  <a:pt x="203493" y="169903"/>
                                </a:lnTo>
                                <a:lnTo>
                                  <a:pt x="222099" y="182099"/>
                                </a:lnTo>
                                <a:lnTo>
                                  <a:pt x="240706" y="193985"/>
                                </a:lnTo>
                                <a:lnTo>
                                  <a:pt x="259337" y="205620"/>
                                </a:lnTo>
                                <a:lnTo>
                                  <a:pt x="277990" y="216937"/>
                                </a:lnTo>
                                <a:lnTo>
                                  <a:pt x="296660" y="227959"/>
                                </a:lnTo>
                                <a:lnTo>
                                  <a:pt x="315336" y="238712"/>
                                </a:lnTo>
                                <a:lnTo>
                                  <a:pt x="334031" y="249190"/>
                                </a:lnTo>
                                <a:lnTo>
                                  <a:pt x="352753" y="259353"/>
                                </a:lnTo>
                                <a:lnTo>
                                  <a:pt x="371492" y="269245"/>
                                </a:lnTo>
                                <a:lnTo>
                                  <a:pt x="390239" y="278841"/>
                                </a:lnTo>
                                <a:lnTo>
                                  <a:pt x="409002" y="288170"/>
                                </a:lnTo>
                                <a:lnTo>
                                  <a:pt x="427789" y="297180"/>
                                </a:lnTo>
                                <a:lnTo>
                                  <a:pt x="446599" y="305914"/>
                                </a:lnTo>
                                <a:lnTo>
                                  <a:pt x="465407" y="314379"/>
                                </a:lnTo>
                                <a:lnTo>
                                  <a:pt x="484240" y="322527"/>
                                </a:lnTo>
                                <a:lnTo>
                                  <a:pt x="503097" y="330407"/>
                                </a:lnTo>
                                <a:lnTo>
                                  <a:pt x="521976" y="338009"/>
                                </a:lnTo>
                                <a:lnTo>
                                  <a:pt x="540854" y="345299"/>
                                </a:lnTo>
                                <a:lnTo>
                                  <a:pt x="559757" y="352316"/>
                                </a:lnTo>
                                <a:lnTo>
                                  <a:pt x="578678" y="359038"/>
                                </a:lnTo>
                                <a:lnTo>
                                  <a:pt x="597602" y="365493"/>
                                </a:lnTo>
                                <a:lnTo>
                                  <a:pt x="616546" y="371623"/>
                                </a:lnTo>
                                <a:lnTo>
                                  <a:pt x="635517" y="377488"/>
                                </a:lnTo>
                                <a:lnTo>
                                  <a:pt x="654506" y="383080"/>
                                </a:lnTo>
                                <a:lnTo>
                                  <a:pt x="673520" y="388376"/>
                                </a:lnTo>
                                <a:lnTo>
                                  <a:pt x="692537" y="393352"/>
                                </a:lnTo>
                                <a:lnTo>
                                  <a:pt x="711574" y="398088"/>
                                </a:lnTo>
                                <a:lnTo>
                                  <a:pt x="730608" y="402497"/>
                                </a:lnTo>
                                <a:lnTo>
                                  <a:pt x="749690" y="406640"/>
                                </a:lnTo>
                                <a:lnTo>
                                  <a:pt x="768773" y="410489"/>
                                </a:lnTo>
                                <a:lnTo>
                                  <a:pt x="787878" y="414064"/>
                                </a:lnTo>
                                <a:lnTo>
                                  <a:pt x="807014" y="417349"/>
                                </a:lnTo>
                                <a:lnTo>
                                  <a:pt x="826137" y="420332"/>
                                </a:lnTo>
                                <a:lnTo>
                                  <a:pt x="845277" y="423028"/>
                                </a:lnTo>
                                <a:lnTo>
                                  <a:pt x="864452" y="425449"/>
                                </a:lnTo>
                                <a:lnTo>
                                  <a:pt x="883645" y="427576"/>
                                </a:lnTo>
                                <a:lnTo>
                                  <a:pt x="902838" y="429412"/>
                                </a:lnTo>
                                <a:lnTo>
                                  <a:pt x="922065" y="430972"/>
                                </a:lnTo>
                                <a:lnTo>
                                  <a:pt x="941293" y="432218"/>
                                </a:lnTo>
                                <a:lnTo>
                                  <a:pt x="960539" y="433214"/>
                                </a:lnTo>
                                <a:lnTo>
                                  <a:pt x="979819" y="433892"/>
                                </a:lnTo>
                                <a:lnTo>
                                  <a:pt x="999118" y="434304"/>
                                </a:lnTo>
                                <a:lnTo>
                                  <a:pt x="1018398" y="434413"/>
                                </a:lnTo>
                                <a:lnTo>
                                  <a:pt x="1037731" y="434234"/>
                                </a:lnTo>
                                <a:lnTo>
                                  <a:pt x="1057065" y="433783"/>
                                </a:lnTo>
                                <a:lnTo>
                                  <a:pt x="1076416" y="433035"/>
                                </a:lnTo>
                                <a:lnTo>
                                  <a:pt x="1095784" y="431992"/>
                                </a:lnTo>
                                <a:lnTo>
                                  <a:pt x="1115170" y="430682"/>
                                </a:lnTo>
                                <a:lnTo>
                                  <a:pt x="1134591" y="429072"/>
                                </a:lnTo>
                                <a:lnTo>
                                  <a:pt x="1154012" y="427170"/>
                                </a:lnTo>
                                <a:lnTo>
                                  <a:pt x="1173433" y="424975"/>
                                </a:lnTo>
                                <a:lnTo>
                                  <a:pt x="1192889" y="422506"/>
                                </a:lnTo>
                                <a:lnTo>
                                  <a:pt x="1212363" y="419748"/>
                                </a:lnTo>
                                <a:lnTo>
                                  <a:pt x="1231854" y="416712"/>
                                </a:lnTo>
                                <a:lnTo>
                                  <a:pt x="1251363" y="413361"/>
                                </a:lnTo>
                                <a:lnTo>
                                  <a:pt x="1270872" y="409741"/>
                                </a:lnTo>
                                <a:lnTo>
                                  <a:pt x="1290398" y="405846"/>
                                </a:lnTo>
                                <a:lnTo>
                                  <a:pt x="1309960" y="401639"/>
                                </a:lnTo>
                                <a:lnTo>
                                  <a:pt x="1329539" y="397154"/>
                                </a:lnTo>
                                <a:lnTo>
                                  <a:pt x="1349118" y="392402"/>
                                </a:lnTo>
                                <a:lnTo>
                                  <a:pt x="1368732" y="387333"/>
                                </a:lnTo>
                                <a:lnTo>
                                  <a:pt x="1388347" y="381990"/>
                                </a:lnTo>
                                <a:lnTo>
                                  <a:pt x="1407978" y="376358"/>
                                </a:lnTo>
                                <a:lnTo>
                                  <a:pt x="1427645" y="370423"/>
                                </a:lnTo>
                                <a:lnTo>
                                  <a:pt x="1447330" y="364223"/>
                                </a:lnTo>
                                <a:lnTo>
                                  <a:pt x="1467014" y="357728"/>
                                </a:lnTo>
                                <a:lnTo>
                                  <a:pt x="1486699" y="350936"/>
                                </a:lnTo>
                                <a:lnTo>
                                  <a:pt x="1506418" y="343874"/>
                                </a:lnTo>
                                <a:lnTo>
                                  <a:pt x="1526155" y="336520"/>
                                </a:lnTo>
                                <a:lnTo>
                                  <a:pt x="1545910" y="328866"/>
                                </a:lnTo>
                                <a:lnTo>
                                  <a:pt x="1565700" y="320945"/>
                                </a:lnTo>
                                <a:lnTo>
                                  <a:pt x="1585490" y="312704"/>
                                </a:lnTo>
                                <a:lnTo>
                                  <a:pt x="1605297" y="304216"/>
                                </a:lnTo>
                                <a:lnTo>
                                  <a:pt x="1625122" y="295413"/>
                                </a:lnTo>
                                <a:lnTo>
                                  <a:pt x="1644947" y="286333"/>
                                </a:lnTo>
                                <a:lnTo>
                                  <a:pt x="1664807" y="276964"/>
                                </a:lnTo>
                                <a:lnTo>
                                  <a:pt x="1684667" y="267297"/>
                                </a:lnTo>
                                <a:lnTo>
                                  <a:pt x="1704580" y="257360"/>
                                </a:lnTo>
                                <a:lnTo>
                                  <a:pt x="1724475" y="247132"/>
                                </a:lnTo>
                                <a:lnTo>
                                  <a:pt x="1744388" y="236604"/>
                                </a:lnTo>
                                <a:lnTo>
                                  <a:pt x="1764336" y="225785"/>
                                </a:lnTo>
                                <a:lnTo>
                                  <a:pt x="1784301" y="214695"/>
                                </a:lnTo>
                                <a:lnTo>
                                  <a:pt x="1804266" y="203308"/>
                                </a:lnTo>
                                <a:lnTo>
                                  <a:pt x="1824249" y="191655"/>
                                </a:lnTo>
                                <a:lnTo>
                                  <a:pt x="1844267" y="179701"/>
                                </a:lnTo>
                                <a:lnTo>
                                  <a:pt x="1864286" y="167457"/>
                                </a:lnTo>
                                <a:lnTo>
                                  <a:pt x="1884321" y="154917"/>
                                </a:lnTo>
                                <a:lnTo>
                                  <a:pt x="1904374" y="142106"/>
                                </a:lnTo>
                                <a:lnTo>
                                  <a:pt x="1924445" y="128998"/>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1" name="Freeform: Shape 2621"/>
                        <wps:cNvSpPr/>
                        <wps:spPr>
                          <a:xfrm>
                            <a:off x="1453452" y="751940"/>
                            <a:ext cx="332969" cy="2327548"/>
                          </a:xfrm>
                          <a:custGeom>
                            <a:avLst/>
                            <a:gdLst>
                              <a:gd name="connsiteX0" fmla="*/ 0 w 332969"/>
                              <a:gd name="connsiteY0" fmla="*/ 7742 h 2327548"/>
                              <a:gd name="connsiteX1" fmla="*/ 7632 w 332969"/>
                              <a:gd name="connsiteY1" fmla="*/ 27814 h 2327548"/>
                              <a:gd name="connsiteX2" fmla="*/ 15165 w 332969"/>
                              <a:gd name="connsiteY2" fmla="*/ 47891 h 2327548"/>
                              <a:gd name="connsiteX3" fmla="*/ 22617 w 332969"/>
                              <a:gd name="connsiteY3" fmla="*/ 67993 h 2327548"/>
                              <a:gd name="connsiteX4" fmla="*/ 29971 w 332969"/>
                              <a:gd name="connsiteY4" fmla="*/ 88095 h 2327548"/>
                              <a:gd name="connsiteX5" fmla="*/ 37238 w 332969"/>
                              <a:gd name="connsiteY5" fmla="*/ 108195 h 2327548"/>
                              <a:gd name="connsiteX6" fmla="*/ 44388 w 332969"/>
                              <a:gd name="connsiteY6" fmla="*/ 128315 h 2327548"/>
                              <a:gd name="connsiteX7" fmla="*/ 51475 w 332969"/>
                              <a:gd name="connsiteY7" fmla="*/ 148463 h 2327548"/>
                              <a:gd name="connsiteX8" fmla="*/ 58446 w 332969"/>
                              <a:gd name="connsiteY8" fmla="*/ 168605 h 2327548"/>
                              <a:gd name="connsiteX9" fmla="*/ 65354 w 332969"/>
                              <a:gd name="connsiteY9" fmla="*/ 188775 h 2327548"/>
                              <a:gd name="connsiteX10" fmla="*/ 72139 w 332969"/>
                              <a:gd name="connsiteY10" fmla="*/ 208941 h 2327548"/>
                              <a:gd name="connsiteX11" fmla="*/ 78844 w 332969"/>
                              <a:gd name="connsiteY11" fmla="*/ 229111 h 2327548"/>
                              <a:gd name="connsiteX12" fmla="*/ 85472 w 332969"/>
                              <a:gd name="connsiteY12" fmla="*/ 249301 h 2327548"/>
                              <a:gd name="connsiteX13" fmla="*/ 91992 w 332969"/>
                              <a:gd name="connsiteY13" fmla="*/ 269511 h 2327548"/>
                              <a:gd name="connsiteX14" fmla="*/ 98425 w 332969"/>
                              <a:gd name="connsiteY14" fmla="*/ 289729 h 2327548"/>
                              <a:gd name="connsiteX15" fmla="*/ 104758 w 332969"/>
                              <a:gd name="connsiteY15" fmla="*/ 309963 h 2327548"/>
                              <a:gd name="connsiteX16" fmla="*/ 111004 w 332969"/>
                              <a:gd name="connsiteY16" fmla="*/ 330198 h 2327548"/>
                              <a:gd name="connsiteX17" fmla="*/ 117141 w 332969"/>
                              <a:gd name="connsiteY17" fmla="*/ 350434 h 2327548"/>
                              <a:gd name="connsiteX18" fmla="*/ 123208 w 332969"/>
                              <a:gd name="connsiteY18" fmla="*/ 370690 h 2327548"/>
                              <a:gd name="connsiteX19" fmla="*/ 129182 w 332969"/>
                              <a:gd name="connsiteY19" fmla="*/ 390971 h 2327548"/>
                              <a:gd name="connsiteX20" fmla="*/ 135047 w 332969"/>
                              <a:gd name="connsiteY20" fmla="*/ 411252 h 2327548"/>
                              <a:gd name="connsiteX21" fmla="*/ 140842 w 332969"/>
                              <a:gd name="connsiteY21" fmla="*/ 431533 h 2327548"/>
                              <a:gd name="connsiteX22" fmla="*/ 146521 w 332969"/>
                              <a:gd name="connsiteY22" fmla="*/ 451839 h 2327548"/>
                              <a:gd name="connsiteX23" fmla="*/ 152134 w 332969"/>
                              <a:gd name="connsiteY23" fmla="*/ 472166 h 2327548"/>
                              <a:gd name="connsiteX24" fmla="*/ 157634 w 332969"/>
                              <a:gd name="connsiteY24" fmla="*/ 492492 h 2327548"/>
                              <a:gd name="connsiteX25" fmla="*/ 163046 w 332969"/>
                              <a:gd name="connsiteY25" fmla="*/ 512821 h 2327548"/>
                              <a:gd name="connsiteX26" fmla="*/ 168367 w 332969"/>
                              <a:gd name="connsiteY26" fmla="*/ 533165 h 2327548"/>
                              <a:gd name="connsiteX27" fmla="*/ 173593 w 332969"/>
                              <a:gd name="connsiteY27" fmla="*/ 553539 h 2327548"/>
                              <a:gd name="connsiteX28" fmla="*/ 178732 w 332969"/>
                              <a:gd name="connsiteY28" fmla="*/ 573913 h 2327548"/>
                              <a:gd name="connsiteX29" fmla="*/ 183781 w 332969"/>
                              <a:gd name="connsiteY29" fmla="*/ 594281 h 2327548"/>
                              <a:gd name="connsiteX30" fmla="*/ 188740 w 332969"/>
                              <a:gd name="connsiteY30" fmla="*/ 614677 h 2327548"/>
                              <a:gd name="connsiteX31" fmla="*/ 193602 w 332969"/>
                              <a:gd name="connsiteY31" fmla="*/ 635092 h 2327548"/>
                              <a:gd name="connsiteX32" fmla="*/ 198359 w 332969"/>
                              <a:gd name="connsiteY32" fmla="*/ 655512 h 2327548"/>
                              <a:gd name="connsiteX33" fmla="*/ 203042 w 332969"/>
                              <a:gd name="connsiteY33" fmla="*/ 675926 h 2327548"/>
                              <a:gd name="connsiteX34" fmla="*/ 207637 w 332969"/>
                              <a:gd name="connsiteY34" fmla="*/ 696364 h 2327548"/>
                              <a:gd name="connsiteX35" fmla="*/ 212122 w 332969"/>
                              <a:gd name="connsiteY35" fmla="*/ 716808 h 2327548"/>
                              <a:gd name="connsiteX36" fmla="*/ 216514 w 332969"/>
                              <a:gd name="connsiteY36" fmla="*/ 737268 h 2327548"/>
                              <a:gd name="connsiteX37" fmla="*/ 220837 w 332969"/>
                              <a:gd name="connsiteY37" fmla="*/ 757753 h 2327548"/>
                              <a:gd name="connsiteX38" fmla="*/ 225044 w 332969"/>
                              <a:gd name="connsiteY38" fmla="*/ 778236 h 2327548"/>
                              <a:gd name="connsiteX39" fmla="*/ 229164 w 332969"/>
                              <a:gd name="connsiteY39" fmla="*/ 798719 h 2327548"/>
                              <a:gd name="connsiteX40" fmla="*/ 233192 w 332969"/>
                              <a:gd name="connsiteY40" fmla="*/ 819232 h 2327548"/>
                              <a:gd name="connsiteX41" fmla="*/ 237132 w 332969"/>
                              <a:gd name="connsiteY41" fmla="*/ 839739 h 2327548"/>
                              <a:gd name="connsiteX42" fmla="*/ 240980 w 332969"/>
                              <a:gd name="connsiteY42" fmla="*/ 860270 h 2327548"/>
                              <a:gd name="connsiteX43" fmla="*/ 244741 w 332969"/>
                              <a:gd name="connsiteY43" fmla="*/ 880818 h 2327548"/>
                              <a:gd name="connsiteX44" fmla="*/ 248385 w 332969"/>
                              <a:gd name="connsiteY44" fmla="*/ 901371 h 2327548"/>
                              <a:gd name="connsiteX45" fmla="*/ 251960 w 332969"/>
                              <a:gd name="connsiteY45" fmla="*/ 921924 h 2327548"/>
                              <a:gd name="connsiteX46" fmla="*/ 255444 w 332969"/>
                              <a:gd name="connsiteY46" fmla="*/ 942500 h 2327548"/>
                              <a:gd name="connsiteX47" fmla="*/ 258815 w 332969"/>
                              <a:gd name="connsiteY47" fmla="*/ 963078 h 2327548"/>
                              <a:gd name="connsiteX48" fmla="*/ 262125 w 332969"/>
                              <a:gd name="connsiteY48" fmla="*/ 983672 h 2327548"/>
                              <a:gd name="connsiteX49" fmla="*/ 265312 w 332969"/>
                              <a:gd name="connsiteY49" fmla="*/ 1004276 h 2327548"/>
                              <a:gd name="connsiteX50" fmla="*/ 268417 w 332969"/>
                              <a:gd name="connsiteY50" fmla="*/ 1024890 h 2327548"/>
                              <a:gd name="connsiteX51" fmla="*/ 271425 w 332969"/>
                              <a:gd name="connsiteY51" fmla="*/ 1045540 h 2327548"/>
                              <a:gd name="connsiteX52" fmla="*/ 274370 w 332969"/>
                              <a:gd name="connsiteY52" fmla="*/ 1066155 h 2327548"/>
                              <a:gd name="connsiteX53" fmla="*/ 277197 w 332969"/>
                              <a:gd name="connsiteY53" fmla="*/ 1086822 h 2327548"/>
                              <a:gd name="connsiteX54" fmla="*/ 279938 w 332969"/>
                              <a:gd name="connsiteY54" fmla="*/ 1107489 h 2327548"/>
                              <a:gd name="connsiteX55" fmla="*/ 282586 w 332969"/>
                              <a:gd name="connsiteY55" fmla="*/ 1128157 h 2327548"/>
                              <a:gd name="connsiteX56" fmla="*/ 285118 w 332969"/>
                              <a:gd name="connsiteY56" fmla="*/ 1148842 h 2327548"/>
                              <a:gd name="connsiteX57" fmla="*/ 287587 w 332969"/>
                              <a:gd name="connsiteY57" fmla="*/ 1169527 h 2327548"/>
                              <a:gd name="connsiteX58" fmla="*/ 289963 w 332969"/>
                              <a:gd name="connsiteY58" fmla="*/ 1190247 h 2327548"/>
                              <a:gd name="connsiteX59" fmla="*/ 292228 w 332969"/>
                              <a:gd name="connsiteY59" fmla="*/ 1210949 h 2327548"/>
                              <a:gd name="connsiteX60" fmla="*/ 294424 w 332969"/>
                              <a:gd name="connsiteY60" fmla="*/ 1231687 h 2327548"/>
                              <a:gd name="connsiteX61" fmla="*/ 296505 w 332969"/>
                              <a:gd name="connsiteY61" fmla="*/ 1252424 h 2327548"/>
                              <a:gd name="connsiteX62" fmla="*/ 298521 w 332969"/>
                              <a:gd name="connsiteY62" fmla="*/ 1273180 h 2327548"/>
                              <a:gd name="connsiteX63" fmla="*/ 300421 w 332969"/>
                              <a:gd name="connsiteY63" fmla="*/ 1293935 h 2327548"/>
                              <a:gd name="connsiteX64" fmla="*/ 302230 w 332969"/>
                              <a:gd name="connsiteY64" fmla="*/ 1314707 h 2327548"/>
                              <a:gd name="connsiteX65" fmla="*/ 303944 w 332969"/>
                              <a:gd name="connsiteY65" fmla="*/ 1335498 h 2327548"/>
                              <a:gd name="connsiteX66" fmla="*/ 305577 w 332969"/>
                              <a:gd name="connsiteY66" fmla="*/ 1356288 h 2327548"/>
                              <a:gd name="connsiteX67" fmla="*/ 307122 w 332969"/>
                              <a:gd name="connsiteY67" fmla="*/ 1377096 h 2327548"/>
                              <a:gd name="connsiteX68" fmla="*/ 308562 w 332969"/>
                              <a:gd name="connsiteY68" fmla="*/ 1397921 h 2327548"/>
                              <a:gd name="connsiteX69" fmla="*/ 309931 w 332969"/>
                              <a:gd name="connsiteY69" fmla="*/ 1418747 h 2327548"/>
                              <a:gd name="connsiteX70" fmla="*/ 311196 w 332969"/>
                              <a:gd name="connsiteY70" fmla="*/ 1439590 h 2327548"/>
                              <a:gd name="connsiteX71" fmla="*/ 312355 w 332969"/>
                              <a:gd name="connsiteY71" fmla="*/ 1460432 h 2327548"/>
                              <a:gd name="connsiteX72" fmla="*/ 313443 w 332969"/>
                              <a:gd name="connsiteY72" fmla="*/ 1481311 h 2327548"/>
                              <a:gd name="connsiteX73" fmla="*/ 314409 w 332969"/>
                              <a:gd name="connsiteY73" fmla="*/ 1502171 h 2327548"/>
                              <a:gd name="connsiteX74" fmla="*/ 315322 w 332969"/>
                              <a:gd name="connsiteY74" fmla="*/ 1523067 h 2327548"/>
                              <a:gd name="connsiteX75" fmla="*/ 316113 w 332969"/>
                              <a:gd name="connsiteY75" fmla="*/ 1543962 h 2327548"/>
                              <a:gd name="connsiteX76" fmla="*/ 316833 w 332969"/>
                              <a:gd name="connsiteY76" fmla="*/ 1564876 h 2327548"/>
                              <a:gd name="connsiteX77" fmla="*/ 317447 w 332969"/>
                              <a:gd name="connsiteY77" fmla="*/ 1585789 h 2327548"/>
                              <a:gd name="connsiteX78" fmla="*/ 317956 w 332969"/>
                              <a:gd name="connsiteY78" fmla="*/ 1606737 h 2327548"/>
                              <a:gd name="connsiteX79" fmla="*/ 318395 w 332969"/>
                              <a:gd name="connsiteY79" fmla="*/ 1627668 h 2327548"/>
                              <a:gd name="connsiteX80" fmla="*/ 318729 w 332969"/>
                              <a:gd name="connsiteY80" fmla="*/ 1648599 h 2327548"/>
                              <a:gd name="connsiteX81" fmla="*/ 318975 w 332969"/>
                              <a:gd name="connsiteY81" fmla="*/ 1669582 h 2327548"/>
                              <a:gd name="connsiteX82" fmla="*/ 319133 w 332969"/>
                              <a:gd name="connsiteY82" fmla="*/ 1690548 h 2327548"/>
                              <a:gd name="connsiteX83" fmla="*/ 319185 w 332969"/>
                              <a:gd name="connsiteY83" fmla="*/ 1711531 h 2327548"/>
                              <a:gd name="connsiteX84" fmla="*/ 319168 w 332969"/>
                              <a:gd name="connsiteY84" fmla="*/ 1732532 h 2327548"/>
                              <a:gd name="connsiteX85" fmla="*/ 319045 w 332969"/>
                              <a:gd name="connsiteY85" fmla="*/ 1753533 h 2327548"/>
                              <a:gd name="connsiteX86" fmla="*/ 318834 w 332969"/>
                              <a:gd name="connsiteY86" fmla="*/ 1774569 h 2327548"/>
                              <a:gd name="connsiteX87" fmla="*/ 318536 w 332969"/>
                              <a:gd name="connsiteY87" fmla="*/ 1795605 h 2327548"/>
                              <a:gd name="connsiteX88" fmla="*/ 318132 w 332969"/>
                              <a:gd name="connsiteY88" fmla="*/ 1816642 h 2327548"/>
                              <a:gd name="connsiteX89" fmla="*/ 317623 w 332969"/>
                              <a:gd name="connsiteY89" fmla="*/ 1837695 h 2327548"/>
                              <a:gd name="connsiteX90" fmla="*/ 317043 w 332969"/>
                              <a:gd name="connsiteY90" fmla="*/ 1858749 h 2327548"/>
                              <a:gd name="connsiteX91" fmla="*/ 316376 w 332969"/>
                              <a:gd name="connsiteY91" fmla="*/ 1879820 h 2327548"/>
                              <a:gd name="connsiteX92" fmla="*/ 315603 w 332969"/>
                              <a:gd name="connsiteY92" fmla="*/ 1900909 h 2327548"/>
                              <a:gd name="connsiteX93" fmla="*/ 314760 w 332969"/>
                              <a:gd name="connsiteY93" fmla="*/ 1922015 h 2327548"/>
                              <a:gd name="connsiteX94" fmla="*/ 313777 w 332969"/>
                              <a:gd name="connsiteY94" fmla="*/ 1943139 h 2327548"/>
                              <a:gd name="connsiteX95" fmla="*/ 312741 w 332969"/>
                              <a:gd name="connsiteY95" fmla="*/ 1964246 h 2327548"/>
                              <a:gd name="connsiteX96" fmla="*/ 311600 w 332969"/>
                              <a:gd name="connsiteY96" fmla="*/ 1985369 h 2327548"/>
                              <a:gd name="connsiteX97" fmla="*/ 310388 w 332969"/>
                              <a:gd name="connsiteY97" fmla="*/ 2006511 h 2327548"/>
                              <a:gd name="connsiteX98" fmla="*/ 309036 w 332969"/>
                              <a:gd name="connsiteY98" fmla="*/ 2027670 h 2327548"/>
                              <a:gd name="connsiteX99" fmla="*/ 307649 w 332969"/>
                              <a:gd name="connsiteY99" fmla="*/ 2048847 h 2327548"/>
                              <a:gd name="connsiteX100" fmla="*/ 306121 w 332969"/>
                              <a:gd name="connsiteY100" fmla="*/ 2070023 h 2327548"/>
                              <a:gd name="connsiteX101" fmla="*/ 304541 w 332969"/>
                              <a:gd name="connsiteY101" fmla="*/ 2091200 h 2327548"/>
                              <a:gd name="connsiteX102" fmla="*/ 302837 w 332969"/>
                              <a:gd name="connsiteY102" fmla="*/ 2112394 h 2327548"/>
                              <a:gd name="connsiteX103" fmla="*/ 301053 w 332969"/>
                              <a:gd name="connsiteY103" fmla="*/ 2133606 h 2327548"/>
                              <a:gd name="connsiteX104" fmla="*/ 299176 w 332969"/>
                              <a:gd name="connsiteY104" fmla="*/ 2154835 h 2327548"/>
                              <a:gd name="connsiteX105" fmla="*/ 297206 w 332969"/>
                              <a:gd name="connsiteY105" fmla="*/ 2176064 h 2327548"/>
                              <a:gd name="connsiteX106" fmla="*/ 295148 w 332969"/>
                              <a:gd name="connsiteY106" fmla="*/ 2197293 h 2327548"/>
                              <a:gd name="connsiteX107" fmla="*/ 292999 w 332969"/>
                              <a:gd name="connsiteY107" fmla="*/ 2218558 h 2327548"/>
                              <a:gd name="connsiteX108" fmla="*/ 290756 w 332969"/>
                              <a:gd name="connsiteY108" fmla="*/ 2239840 h 2327548"/>
                              <a:gd name="connsiteX109" fmla="*/ 288426 w 332969"/>
                              <a:gd name="connsiteY109" fmla="*/ 2261104 h 2327548"/>
                              <a:gd name="connsiteX110" fmla="*/ 285982 w 332969"/>
                              <a:gd name="connsiteY110" fmla="*/ 2282386 h 2327548"/>
                              <a:gd name="connsiteX111" fmla="*/ 283467 w 332969"/>
                              <a:gd name="connsiteY111" fmla="*/ 2303686 h 2327548"/>
                              <a:gd name="connsiteX112" fmla="*/ 280842 w 332969"/>
                              <a:gd name="connsiteY112" fmla="*/ 2325003 h 2327548"/>
                              <a:gd name="connsiteX113" fmla="*/ 302943 w 332969"/>
                              <a:gd name="connsiteY113" fmla="*/ 2327549 h 2327548"/>
                              <a:gd name="connsiteX114" fmla="*/ 305155 w 332969"/>
                              <a:gd name="connsiteY114" fmla="*/ 2306196 h 2327548"/>
                              <a:gd name="connsiteX115" fmla="*/ 307297 w 332969"/>
                              <a:gd name="connsiteY115" fmla="*/ 2284844 h 2327548"/>
                              <a:gd name="connsiteX116" fmla="*/ 309334 w 332969"/>
                              <a:gd name="connsiteY116" fmla="*/ 2263510 h 2327548"/>
                              <a:gd name="connsiteX117" fmla="*/ 311319 w 332969"/>
                              <a:gd name="connsiteY117" fmla="*/ 2242193 h 2327548"/>
                              <a:gd name="connsiteX118" fmla="*/ 313180 w 332969"/>
                              <a:gd name="connsiteY118" fmla="*/ 2220858 h 2327548"/>
                              <a:gd name="connsiteX119" fmla="*/ 315006 w 332969"/>
                              <a:gd name="connsiteY119" fmla="*/ 2199558 h 2327548"/>
                              <a:gd name="connsiteX120" fmla="*/ 316692 w 332969"/>
                              <a:gd name="connsiteY120" fmla="*/ 2178259 h 2327548"/>
                              <a:gd name="connsiteX121" fmla="*/ 318325 w 332969"/>
                              <a:gd name="connsiteY121" fmla="*/ 2156995 h 2327548"/>
                              <a:gd name="connsiteX122" fmla="*/ 319870 w 332969"/>
                              <a:gd name="connsiteY122" fmla="*/ 2135713 h 2327548"/>
                              <a:gd name="connsiteX123" fmla="*/ 321310 w 332969"/>
                              <a:gd name="connsiteY123" fmla="*/ 2114448 h 2327548"/>
                              <a:gd name="connsiteX124" fmla="*/ 322697 w 332969"/>
                              <a:gd name="connsiteY124" fmla="*/ 2093202 h 2327548"/>
                              <a:gd name="connsiteX125" fmla="*/ 323979 w 332969"/>
                              <a:gd name="connsiteY125" fmla="*/ 2071955 h 2327548"/>
                              <a:gd name="connsiteX126" fmla="*/ 325191 w 332969"/>
                              <a:gd name="connsiteY126" fmla="*/ 2050708 h 2327548"/>
                              <a:gd name="connsiteX127" fmla="*/ 326297 w 332969"/>
                              <a:gd name="connsiteY127" fmla="*/ 2029514 h 2327548"/>
                              <a:gd name="connsiteX128" fmla="*/ 327316 w 332969"/>
                              <a:gd name="connsiteY128" fmla="*/ 2008302 h 2327548"/>
                              <a:gd name="connsiteX129" fmla="*/ 328264 w 332969"/>
                              <a:gd name="connsiteY129" fmla="*/ 1987090 h 2327548"/>
                              <a:gd name="connsiteX130" fmla="*/ 329107 w 332969"/>
                              <a:gd name="connsiteY130" fmla="*/ 1965896 h 2327548"/>
                              <a:gd name="connsiteX131" fmla="*/ 329897 w 332969"/>
                              <a:gd name="connsiteY131" fmla="*/ 1944720 h 2327548"/>
                              <a:gd name="connsiteX132" fmla="*/ 330564 w 332969"/>
                              <a:gd name="connsiteY132" fmla="*/ 1923560 h 2327548"/>
                              <a:gd name="connsiteX133" fmla="*/ 331161 w 332969"/>
                              <a:gd name="connsiteY133" fmla="*/ 1902384 h 2327548"/>
                              <a:gd name="connsiteX134" fmla="*/ 331670 w 332969"/>
                              <a:gd name="connsiteY134" fmla="*/ 1881242 h 2327548"/>
                              <a:gd name="connsiteX135" fmla="*/ 332109 w 332969"/>
                              <a:gd name="connsiteY135" fmla="*/ 1860101 h 2327548"/>
                              <a:gd name="connsiteX136" fmla="*/ 332443 w 332969"/>
                              <a:gd name="connsiteY136" fmla="*/ 1838960 h 2327548"/>
                              <a:gd name="connsiteX137" fmla="*/ 332724 w 332969"/>
                              <a:gd name="connsiteY137" fmla="*/ 1817836 h 2327548"/>
                              <a:gd name="connsiteX138" fmla="*/ 332882 w 332969"/>
                              <a:gd name="connsiteY138" fmla="*/ 1796747 h 2327548"/>
                              <a:gd name="connsiteX139" fmla="*/ 332970 w 332969"/>
                              <a:gd name="connsiteY139" fmla="*/ 1775658 h 2327548"/>
                              <a:gd name="connsiteX140" fmla="*/ 332970 w 332969"/>
                              <a:gd name="connsiteY140" fmla="*/ 1754552 h 2327548"/>
                              <a:gd name="connsiteX141" fmla="*/ 332882 w 332969"/>
                              <a:gd name="connsiteY141" fmla="*/ 1733480 h 2327548"/>
                              <a:gd name="connsiteX142" fmla="*/ 332724 w 332969"/>
                              <a:gd name="connsiteY142" fmla="*/ 1712409 h 2327548"/>
                              <a:gd name="connsiteX143" fmla="*/ 332478 w 332969"/>
                              <a:gd name="connsiteY143" fmla="*/ 1691356 h 2327548"/>
                              <a:gd name="connsiteX144" fmla="*/ 332145 w 332969"/>
                              <a:gd name="connsiteY144" fmla="*/ 1670319 h 2327548"/>
                              <a:gd name="connsiteX145" fmla="*/ 331706 w 332969"/>
                              <a:gd name="connsiteY145" fmla="*/ 1649283 h 2327548"/>
                              <a:gd name="connsiteX146" fmla="*/ 331179 w 332969"/>
                              <a:gd name="connsiteY146" fmla="*/ 1628247 h 2327548"/>
                              <a:gd name="connsiteX147" fmla="*/ 330599 w 332969"/>
                              <a:gd name="connsiteY147" fmla="*/ 1607246 h 2327548"/>
                              <a:gd name="connsiteX148" fmla="*/ 329914 w 332969"/>
                              <a:gd name="connsiteY148" fmla="*/ 1586245 h 2327548"/>
                              <a:gd name="connsiteX149" fmla="*/ 329142 w 332969"/>
                              <a:gd name="connsiteY149" fmla="*/ 1565244 h 2327548"/>
                              <a:gd name="connsiteX150" fmla="*/ 328281 w 332969"/>
                              <a:gd name="connsiteY150" fmla="*/ 1544261 h 2327548"/>
                              <a:gd name="connsiteX151" fmla="*/ 327351 w 332969"/>
                              <a:gd name="connsiteY151" fmla="*/ 1523295 h 2327548"/>
                              <a:gd name="connsiteX152" fmla="*/ 326350 w 332969"/>
                              <a:gd name="connsiteY152" fmla="*/ 1502312 h 2327548"/>
                              <a:gd name="connsiteX153" fmla="*/ 325226 w 332969"/>
                              <a:gd name="connsiteY153" fmla="*/ 1481381 h 2327548"/>
                              <a:gd name="connsiteX154" fmla="*/ 324032 w 332969"/>
                              <a:gd name="connsiteY154" fmla="*/ 1460415 h 2327548"/>
                              <a:gd name="connsiteX155" fmla="*/ 322750 w 332969"/>
                              <a:gd name="connsiteY155" fmla="*/ 1439502 h 2327548"/>
                              <a:gd name="connsiteX156" fmla="*/ 321380 w 332969"/>
                              <a:gd name="connsiteY156" fmla="*/ 1418553 h 2327548"/>
                              <a:gd name="connsiteX157" fmla="*/ 319941 w 332969"/>
                              <a:gd name="connsiteY157" fmla="*/ 1397675 h 2327548"/>
                              <a:gd name="connsiteX158" fmla="*/ 318395 w 332969"/>
                              <a:gd name="connsiteY158" fmla="*/ 1376745 h 2327548"/>
                              <a:gd name="connsiteX159" fmla="*/ 316762 w 332969"/>
                              <a:gd name="connsiteY159" fmla="*/ 1355867 h 2327548"/>
                              <a:gd name="connsiteX160" fmla="*/ 315059 w 332969"/>
                              <a:gd name="connsiteY160" fmla="*/ 1334989 h 2327548"/>
                              <a:gd name="connsiteX161" fmla="*/ 313285 w 332969"/>
                              <a:gd name="connsiteY161" fmla="*/ 1314128 h 2327548"/>
                              <a:gd name="connsiteX162" fmla="*/ 311389 w 332969"/>
                              <a:gd name="connsiteY162" fmla="*/ 1293250 h 2327548"/>
                              <a:gd name="connsiteX163" fmla="*/ 309440 w 332969"/>
                              <a:gd name="connsiteY163" fmla="*/ 1272407 h 2327548"/>
                              <a:gd name="connsiteX164" fmla="*/ 307385 w 332969"/>
                              <a:gd name="connsiteY164" fmla="*/ 1251582 h 2327548"/>
                              <a:gd name="connsiteX165" fmla="*/ 305243 w 332969"/>
                              <a:gd name="connsiteY165" fmla="*/ 1230739 h 2327548"/>
                              <a:gd name="connsiteX166" fmla="*/ 303030 w 332969"/>
                              <a:gd name="connsiteY166" fmla="*/ 1209931 h 2327548"/>
                              <a:gd name="connsiteX167" fmla="*/ 300718 w 332969"/>
                              <a:gd name="connsiteY167" fmla="*/ 1189106 h 2327548"/>
                              <a:gd name="connsiteX168" fmla="*/ 298342 w 332969"/>
                              <a:gd name="connsiteY168" fmla="*/ 1168333 h 2327548"/>
                              <a:gd name="connsiteX169" fmla="*/ 295850 w 332969"/>
                              <a:gd name="connsiteY169" fmla="*/ 1147525 h 2327548"/>
                              <a:gd name="connsiteX170" fmla="*/ 293294 w 332969"/>
                              <a:gd name="connsiteY170" fmla="*/ 1126752 h 2327548"/>
                              <a:gd name="connsiteX171" fmla="*/ 290640 w 332969"/>
                              <a:gd name="connsiteY171" fmla="*/ 1105997 h 2327548"/>
                              <a:gd name="connsiteX172" fmla="*/ 287929 w 332969"/>
                              <a:gd name="connsiteY172" fmla="*/ 1085242 h 2327548"/>
                              <a:gd name="connsiteX173" fmla="*/ 285095 w 332969"/>
                              <a:gd name="connsiteY173" fmla="*/ 1064487 h 2327548"/>
                              <a:gd name="connsiteX174" fmla="*/ 282198 w 332969"/>
                              <a:gd name="connsiteY174" fmla="*/ 1043749 h 2327548"/>
                              <a:gd name="connsiteX175" fmla="*/ 279213 w 332969"/>
                              <a:gd name="connsiteY175" fmla="*/ 1023029 h 2327548"/>
                              <a:gd name="connsiteX176" fmla="*/ 276136 w 332969"/>
                              <a:gd name="connsiteY176" fmla="*/ 1002325 h 2327548"/>
                              <a:gd name="connsiteX177" fmla="*/ 272967 w 332969"/>
                              <a:gd name="connsiteY177" fmla="*/ 981614 h 2327548"/>
                              <a:gd name="connsiteX178" fmla="*/ 269727 w 332969"/>
                              <a:gd name="connsiteY178" fmla="*/ 960927 h 2327548"/>
                              <a:gd name="connsiteX179" fmla="*/ 266401 w 332969"/>
                              <a:gd name="connsiteY179" fmla="*/ 940235 h 2327548"/>
                              <a:gd name="connsiteX180" fmla="*/ 262982 w 332969"/>
                              <a:gd name="connsiteY180" fmla="*/ 919571 h 2327548"/>
                              <a:gd name="connsiteX181" fmla="*/ 259477 w 332969"/>
                              <a:gd name="connsiteY181" fmla="*/ 898907 h 2327548"/>
                              <a:gd name="connsiteX182" fmla="*/ 255895 w 332969"/>
                              <a:gd name="connsiteY182" fmla="*/ 878238 h 2327548"/>
                              <a:gd name="connsiteX183" fmla="*/ 252234 w 332969"/>
                              <a:gd name="connsiteY183" fmla="*/ 857599 h 2327548"/>
                              <a:gd name="connsiteX184" fmla="*/ 248472 w 332969"/>
                              <a:gd name="connsiteY184" fmla="*/ 836975 h 2327548"/>
                              <a:gd name="connsiteX185" fmla="*/ 244625 w 332969"/>
                              <a:gd name="connsiteY185" fmla="*/ 816352 h 2327548"/>
                              <a:gd name="connsiteX186" fmla="*/ 240685 w 332969"/>
                              <a:gd name="connsiteY186" fmla="*/ 795735 h 2327548"/>
                              <a:gd name="connsiteX187" fmla="*/ 236679 w 332969"/>
                              <a:gd name="connsiteY187" fmla="*/ 775137 h 2327548"/>
                              <a:gd name="connsiteX188" fmla="*/ 232583 w 332969"/>
                              <a:gd name="connsiteY188" fmla="*/ 754536 h 2327548"/>
                              <a:gd name="connsiteX189" fmla="*/ 228393 w 332969"/>
                              <a:gd name="connsiteY189" fmla="*/ 733965 h 2327548"/>
                              <a:gd name="connsiteX190" fmla="*/ 224117 w 332969"/>
                              <a:gd name="connsiteY190" fmla="*/ 713412 h 2327548"/>
                              <a:gd name="connsiteX191" fmla="*/ 219771 w 332969"/>
                              <a:gd name="connsiteY191" fmla="*/ 692836 h 2327548"/>
                              <a:gd name="connsiteX192" fmla="*/ 215332 w 332969"/>
                              <a:gd name="connsiteY192" fmla="*/ 672283 h 2327548"/>
                              <a:gd name="connsiteX193" fmla="*/ 210807 w 332969"/>
                              <a:gd name="connsiteY193" fmla="*/ 651752 h 2327548"/>
                              <a:gd name="connsiteX194" fmla="*/ 206189 w 332969"/>
                              <a:gd name="connsiteY194" fmla="*/ 631222 h 2327548"/>
                              <a:gd name="connsiteX195" fmla="*/ 201505 w 332969"/>
                              <a:gd name="connsiteY195" fmla="*/ 610714 h 2327548"/>
                              <a:gd name="connsiteX196" fmla="*/ 196708 w 332969"/>
                              <a:gd name="connsiteY196" fmla="*/ 590207 h 2327548"/>
                              <a:gd name="connsiteX197" fmla="*/ 191841 w 332969"/>
                              <a:gd name="connsiteY197" fmla="*/ 569701 h 2327548"/>
                              <a:gd name="connsiteX198" fmla="*/ 186880 w 332969"/>
                              <a:gd name="connsiteY198" fmla="*/ 549216 h 2327548"/>
                              <a:gd name="connsiteX199" fmla="*/ 181856 w 332969"/>
                              <a:gd name="connsiteY199" fmla="*/ 528733 h 2327548"/>
                              <a:gd name="connsiteX200" fmla="*/ 176716 w 332969"/>
                              <a:gd name="connsiteY200" fmla="*/ 508266 h 2327548"/>
                              <a:gd name="connsiteX201" fmla="*/ 171513 w 332969"/>
                              <a:gd name="connsiteY201" fmla="*/ 487829 h 2327548"/>
                              <a:gd name="connsiteX202" fmla="*/ 166216 w 332969"/>
                              <a:gd name="connsiteY202" fmla="*/ 467369 h 2327548"/>
                              <a:gd name="connsiteX203" fmla="*/ 160827 w 332969"/>
                              <a:gd name="connsiteY203" fmla="*/ 446929 h 2327548"/>
                              <a:gd name="connsiteX204" fmla="*/ 155374 w 332969"/>
                              <a:gd name="connsiteY204" fmla="*/ 426510 h 2327548"/>
                              <a:gd name="connsiteX205" fmla="*/ 149829 w 332969"/>
                              <a:gd name="connsiteY205" fmla="*/ 406095 h 2327548"/>
                              <a:gd name="connsiteX206" fmla="*/ 144190 w 332969"/>
                              <a:gd name="connsiteY206" fmla="*/ 385698 h 2327548"/>
                              <a:gd name="connsiteX207" fmla="*/ 138466 w 332969"/>
                              <a:gd name="connsiteY207" fmla="*/ 365308 h 2327548"/>
                              <a:gd name="connsiteX208" fmla="*/ 132647 w 332969"/>
                              <a:gd name="connsiteY208" fmla="*/ 344911 h 2327548"/>
                              <a:gd name="connsiteX209" fmla="*/ 126761 w 332969"/>
                              <a:gd name="connsiteY209" fmla="*/ 324537 h 2327548"/>
                              <a:gd name="connsiteX210" fmla="*/ 120785 w 332969"/>
                              <a:gd name="connsiteY210" fmla="*/ 304193 h 2327548"/>
                              <a:gd name="connsiteX211" fmla="*/ 114718 w 332969"/>
                              <a:gd name="connsiteY211" fmla="*/ 283842 h 2327548"/>
                              <a:gd name="connsiteX212" fmla="*/ 108565 w 332969"/>
                              <a:gd name="connsiteY212" fmla="*/ 263490 h 2327548"/>
                              <a:gd name="connsiteX213" fmla="*/ 102335 w 332969"/>
                              <a:gd name="connsiteY213" fmla="*/ 243164 h 2327548"/>
                              <a:gd name="connsiteX214" fmla="*/ 96001 w 332969"/>
                              <a:gd name="connsiteY214" fmla="*/ 222842 h 2327548"/>
                              <a:gd name="connsiteX215" fmla="*/ 89592 w 332969"/>
                              <a:gd name="connsiteY215" fmla="*/ 202538 h 2327548"/>
                              <a:gd name="connsiteX216" fmla="*/ 83120 w 332969"/>
                              <a:gd name="connsiteY216" fmla="*/ 182233 h 2327548"/>
                              <a:gd name="connsiteX217" fmla="*/ 76531 w 332969"/>
                              <a:gd name="connsiteY217" fmla="*/ 161929 h 2327548"/>
                              <a:gd name="connsiteX218" fmla="*/ 69879 w 332969"/>
                              <a:gd name="connsiteY218" fmla="*/ 141648 h 2327548"/>
                              <a:gd name="connsiteX219" fmla="*/ 63135 w 332969"/>
                              <a:gd name="connsiteY219" fmla="*/ 121390 h 2327548"/>
                              <a:gd name="connsiteX220" fmla="*/ 56297 w 332969"/>
                              <a:gd name="connsiteY220" fmla="*/ 101133 h 2327548"/>
                              <a:gd name="connsiteX221" fmla="*/ 49371 w 332969"/>
                              <a:gd name="connsiteY221" fmla="*/ 80875 h 2327548"/>
                              <a:gd name="connsiteX222" fmla="*/ 42377 w 332969"/>
                              <a:gd name="connsiteY222" fmla="*/ 60634 h 2327548"/>
                              <a:gd name="connsiteX223" fmla="*/ 35267 w 332969"/>
                              <a:gd name="connsiteY223" fmla="*/ 40423 h 2327548"/>
                              <a:gd name="connsiteX224" fmla="*/ 28094 w 332969"/>
                              <a:gd name="connsiteY224" fmla="*/ 20188 h 2327548"/>
                              <a:gd name="connsiteX225" fmla="*/ 20851 w 332969"/>
                              <a:gd name="connsiteY225" fmla="*/ 0 h 23275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Lst>
                            <a:rect l="l" t="t" r="r" b="b"/>
                            <a:pathLst>
                              <a:path w="332969" h="2327548">
                                <a:moveTo>
                                  <a:pt x="0" y="7742"/>
                                </a:moveTo>
                                <a:lnTo>
                                  <a:pt x="7632" y="27814"/>
                                </a:lnTo>
                                <a:lnTo>
                                  <a:pt x="15165" y="47891"/>
                                </a:lnTo>
                                <a:lnTo>
                                  <a:pt x="22617" y="67993"/>
                                </a:lnTo>
                                <a:lnTo>
                                  <a:pt x="29971" y="88095"/>
                                </a:lnTo>
                                <a:lnTo>
                                  <a:pt x="37238" y="108195"/>
                                </a:lnTo>
                                <a:lnTo>
                                  <a:pt x="44388" y="128315"/>
                                </a:lnTo>
                                <a:lnTo>
                                  <a:pt x="51475" y="148463"/>
                                </a:lnTo>
                                <a:lnTo>
                                  <a:pt x="58446" y="168605"/>
                                </a:lnTo>
                                <a:lnTo>
                                  <a:pt x="65354" y="188775"/>
                                </a:lnTo>
                                <a:lnTo>
                                  <a:pt x="72139" y="208941"/>
                                </a:lnTo>
                                <a:lnTo>
                                  <a:pt x="78844" y="229111"/>
                                </a:lnTo>
                                <a:lnTo>
                                  <a:pt x="85472" y="249301"/>
                                </a:lnTo>
                                <a:lnTo>
                                  <a:pt x="91992" y="269511"/>
                                </a:lnTo>
                                <a:lnTo>
                                  <a:pt x="98425" y="289729"/>
                                </a:lnTo>
                                <a:lnTo>
                                  <a:pt x="104758" y="309963"/>
                                </a:lnTo>
                                <a:lnTo>
                                  <a:pt x="111004" y="330198"/>
                                </a:lnTo>
                                <a:lnTo>
                                  <a:pt x="117141" y="350434"/>
                                </a:lnTo>
                                <a:lnTo>
                                  <a:pt x="123208" y="370690"/>
                                </a:lnTo>
                                <a:lnTo>
                                  <a:pt x="129182" y="390971"/>
                                </a:lnTo>
                                <a:lnTo>
                                  <a:pt x="135047" y="411252"/>
                                </a:lnTo>
                                <a:lnTo>
                                  <a:pt x="140842" y="431533"/>
                                </a:lnTo>
                                <a:lnTo>
                                  <a:pt x="146521" y="451839"/>
                                </a:lnTo>
                                <a:lnTo>
                                  <a:pt x="152134" y="472166"/>
                                </a:lnTo>
                                <a:lnTo>
                                  <a:pt x="157634" y="492492"/>
                                </a:lnTo>
                                <a:lnTo>
                                  <a:pt x="163046" y="512821"/>
                                </a:lnTo>
                                <a:lnTo>
                                  <a:pt x="168367" y="533165"/>
                                </a:lnTo>
                                <a:lnTo>
                                  <a:pt x="173593" y="553539"/>
                                </a:lnTo>
                                <a:lnTo>
                                  <a:pt x="178732" y="573913"/>
                                </a:lnTo>
                                <a:lnTo>
                                  <a:pt x="183781" y="594281"/>
                                </a:lnTo>
                                <a:lnTo>
                                  <a:pt x="188740" y="614677"/>
                                </a:lnTo>
                                <a:lnTo>
                                  <a:pt x="193602" y="635092"/>
                                </a:lnTo>
                                <a:lnTo>
                                  <a:pt x="198359" y="655512"/>
                                </a:lnTo>
                                <a:lnTo>
                                  <a:pt x="203042" y="675926"/>
                                </a:lnTo>
                                <a:lnTo>
                                  <a:pt x="207637" y="696364"/>
                                </a:lnTo>
                                <a:lnTo>
                                  <a:pt x="212122" y="716808"/>
                                </a:lnTo>
                                <a:lnTo>
                                  <a:pt x="216514" y="737268"/>
                                </a:lnTo>
                                <a:lnTo>
                                  <a:pt x="220837" y="757753"/>
                                </a:lnTo>
                                <a:lnTo>
                                  <a:pt x="225044" y="778236"/>
                                </a:lnTo>
                                <a:lnTo>
                                  <a:pt x="229164" y="798719"/>
                                </a:lnTo>
                                <a:lnTo>
                                  <a:pt x="233192" y="819232"/>
                                </a:lnTo>
                                <a:lnTo>
                                  <a:pt x="237132" y="839739"/>
                                </a:lnTo>
                                <a:lnTo>
                                  <a:pt x="240980" y="860270"/>
                                </a:lnTo>
                                <a:lnTo>
                                  <a:pt x="244741" y="880818"/>
                                </a:lnTo>
                                <a:lnTo>
                                  <a:pt x="248385" y="901371"/>
                                </a:lnTo>
                                <a:lnTo>
                                  <a:pt x="251960" y="921924"/>
                                </a:lnTo>
                                <a:lnTo>
                                  <a:pt x="255444" y="942500"/>
                                </a:lnTo>
                                <a:lnTo>
                                  <a:pt x="258815" y="963078"/>
                                </a:lnTo>
                                <a:lnTo>
                                  <a:pt x="262125" y="983672"/>
                                </a:lnTo>
                                <a:lnTo>
                                  <a:pt x="265312" y="1004276"/>
                                </a:lnTo>
                                <a:lnTo>
                                  <a:pt x="268417" y="1024890"/>
                                </a:lnTo>
                                <a:lnTo>
                                  <a:pt x="271425" y="1045540"/>
                                </a:lnTo>
                                <a:lnTo>
                                  <a:pt x="274370" y="1066155"/>
                                </a:lnTo>
                                <a:lnTo>
                                  <a:pt x="277197" y="1086822"/>
                                </a:lnTo>
                                <a:lnTo>
                                  <a:pt x="279938" y="1107489"/>
                                </a:lnTo>
                                <a:lnTo>
                                  <a:pt x="282586" y="1128157"/>
                                </a:lnTo>
                                <a:lnTo>
                                  <a:pt x="285118" y="1148842"/>
                                </a:lnTo>
                                <a:lnTo>
                                  <a:pt x="287587" y="1169527"/>
                                </a:lnTo>
                                <a:lnTo>
                                  <a:pt x="289963" y="1190247"/>
                                </a:lnTo>
                                <a:lnTo>
                                  <a:pt x="292228" y="1210949"/>
                                </a:lnTo>
                                <a:lnTo>
                                  <a:pt x="294424" y="1231687"/>
                                </a:lnTo>
                                <a:lnTo>
                                  <a:pt x="296505" y="1252424"/>
                                </a:lnTo>
                                <a:lnTo>
                                  <a:pt x="298521" y="1273180"/>
                                </a:lnTo>
                                <a:lnTo>
                                  <a:pt x="300421" y="1293935"/>
                                </a:lnTo>
                                <a:lnTo>
                                  <a:pt x="302230" y="1314707"/>
                                </a:lnTo>
                                <a:lnTo>
                                  <a:pt x="303944" y="1335498"/>
                                </a:lnTo>
                                <a:lnTo>
                                  <a:pt x="305577" y="1356288"/>
                                </a:lnTo>
                                <a:lnTo>
                                  <a:pt x="307122" y="1377096"/>
                                </a:lnTo>
                                <a:lnTo>
                                  <a:pt x="308562" y="1397921"/>
                                </a:lnTo>
                                <a:lnTo>
                                  <a:pt x="309931" y="1418747"/>
                                </a:lnTo>
                                <a:lnTo>
                                  <a:pt x="311196" y="1439590"/>
                                </a:lnTo>
                                <a:lnTo>
                                  <a:pt x="312355" y="1460432"/>
                                </a:lnTo>
                                <a:lnTo>
                                  <a:pt x="313443" y="1481311"/>
                                </a:lnTo>
                                <a:lnTo>
                                  <a:pt x="314409" y="1502171"/>
                                </a:lnTo>
                                <a:lnTo>
                                  <a:pt x="315322" y="1523067"/>
                                </a:lnTo>
                                <a:lnTo>
                                  <a:pt x="316113" y="1543962"/>
                                </a:lnTo>
                                <a:lnTo>
                                  <a:pt x="316833" y="1564876"/>
                                </a:lnTo>
                                <a:lnTo>
                                  <a:pt x="317447" y="1585789"/>
                                </a:lnTo>
                                <a:lnTo>
                                  <a:pt x="317956" y="1606737"/>
                                </a:lnTo>
                                <a:lnTo>
                                  <a:pt x="318395" y="1627668"/>
                                </a:lnTo>
                                <a:lnTo>
                                  <a:pt x="318729" y="1648599"/>
                                </a:lnTo>
                                <a:lnTo>
                                  <a:pt x="318975" y="1669582"/>
                                </a:lnTo>
                                <a:lnTo>
                                  <a:pt x="319133" y="1690548"/>
                                </a:lnTo>
                                <a:lnTo>
                                  <a:pt x="319185" y="1711531"/>
                                </a:lnTo>
                                <a:lnTo>
                                  <a:pt x="319168" y="1732532"/>
                                </a:lnTo>
                                <a:lnTo>
                                  <a:pt x="319045" y="1753533"/>
                                </a:lnTo>
                                <a:lnTo>
                                  <a:pt x="318834" y="1774569"/>
                                </a:lnTo>
                                <a:lnTo>
                                  <a:pt x="318536" y="1795605"/>
                                </a:lnTo>
                                <a:lnTo>
                                  <a:pt x="318132" y="1816642"/>
                                </a:lnTo>
                                <a:lnTo>
                                  <a:pt x="317623" y="1837695"/>
                                </a:lnTo>
                                <a:lnTo>
                                  <a:pt x="317043" y="1858749"/>
                                </a:lnTo>
                                <a:lnTo>
                                  <a:pt x="316376" y="1879820"/>
                                </a:lnTo>
                                <a:lnTo>
                                  <a:pt x="315603" y="1900909"/>
                                </a:lnTo>
                                <a:lnTo>
                                  <a:pt x="314760" y="1922015"/>
                                </a:lnTo>
                                <a:lnTo>
                                  <a:pt x="313777" y="1943139"/>
                                </a:lnTo>
                                <a:lnTo>
                                  <a:pt x="312741" y="1964246"/>
                                </a:lnTo>
                                <a:lnTo>
                                  <a:pt x="311600" y="1985369"/>
                                </a:lnTo>
                                <a:lnTo>
                                  <a:pt x="310388" y="2006511"/>
                                </a:lnTo>
                                <a:lnTo>
                                  <a:pt x="309036" y="2027670"/>
                                </a:lnTo>
                                <a:lnTo>
                                  <a:pt x="307649" y="2048847"/>
                                </a:lnTo>
                                <a:lnTo>
                                  <a:pt x="306121" y="2070023"/>
                                </a:lnTo>
                                <a:lnTo>
                                  <a:pt x="304541" y="2091200"/>
                                </a:lnTo>
                                <a:lnTo>
                                  <a:pt x="302837" y="2112394"/>
                                </a:lnTo>
                                <a:lnTo>
                                  <a:pt x="301053" y="2133606"/>
                                </a:lnTo>
                                <a:lnTo>
                                  <a:pt x="299176" y="2154835"/>
                                </a:lnTo>
                                <a:lnTo>
                                  <a:pt x="297206" y="2176064"/>
                                </a:lnTo>
                                <a:lnTo>
                                  <a:pt x="295148" y="2197293"/>
                                </a:lnTo>
                                <a:lnTo>
                                  <a:pt x="292999" y="2218558"/>
                                </a:lnTo>
                                <a:lnTo>
                                  <a:pt x="290756" y="2239840"/>
                                </a:lnTo>
                                <a:lnTo>
                                  <a:pt x="288426" y="2261104"/>
                                </a:lnTo>
                                <a:lnTo>
                                  <a:pt x="285982" y="2282386"/>
                                </a:lnTo>
                                <a:lnTo>
                                  <a:pt x="283467" y="2303686"/>
                                </a:lnTo>
                                <a:lnTo>
                                  <a:pt x="280842" y="2325003"/>
                                </a:lnTo>
                                <a:lnTo>
                                  <a:pt x="302943" y="2327549"/>
                                </a:lnTo>
                                <a:lnTo>
                                  <a:pt x="305155" y="2306196"/>
                                </a:lnTo>
                                <a:lnTo>
                                  <a:pt x="307297" y="2284844"/>
                                </a:lnTo>
                                <a:lnTo>
                                  <a:pt x="309334" y="2263510"/>
                                </a:lnTo>
                                <a:lnTo>
                                  <a:pt x="311319" y="2242193"/>
                                </a:lnTo>
                                <a:lnTo>
                                  <a:pt x="313180" y="2220858"/>
                                </a:lnTo>
                                <a:lnTo>
                                  <a:pt x="315006" y="2199558"/>
                                </a:lnTo>
                                <a:lnTo>
                                  <a:pt x="316692" y="2178259"/>
                                </a:lnTo>
                                <a:lnTo>
                                  <a:pt x="318325" y="2156995"/>
                                </a:lnTo>
                                <a:lnTo>
                                  <a:pt x="319870" y="2135713"/>
                                </a:lnTo>
                                <a:lnTo>
                                  <a:pt x="321310" y="2114448"/>
                                </a:lnTo>
                                <a:lnTo>
                                  <a:pt x="322697" y="2093202"/>
                                </a:lnTo>
                                <a:lnTo>
                                  <a:pt x="323979" y="2071955"/>
                                </a:lnTo>
                                <a:lnTo>
                                  <a:pt x="325191" y="2050708"/>
                                </a:lnTo>
                                <a:lnTo>
                                  <a:pt x="326297" y="2029514"/>
                                </a:lnTo>
                                <a:lnTo>
                                  <a:pt x="327316" y="2008302"/>
                                </a:lnTo>
                                <a:lnTo>
                                  <a:pt x="328264" y="1987090"/>
                                </a:lnTo>
                                <a:lnTo>
                                  <a:pt x="329107" y="1965896"/>
                                </a:lnTo>
                                <a:lnTo>
                                  <a:pt x="329897" y="1944720"/>
                                </a:lnTo>
                                <a:lnTo>
                                  <a:pt x="330564" y="1923560"/>
                                </a:lnTo>
                                <a:lnTo>
                                  <a:pt x="331161" y="1902384"/>
                                </a:lnTo>
                                <a:lnTo>
                                  <a:pt x="331670" y="1881242"/>
                                </a:lnTo>
                                <a:lnTo>
                                  <a:pt x="332109" y="1860101"/>
                                </a:lnTo>
                                <a:lnTo>
                                  <a:pt x="332443" y="1838960"/>
                                </a:lnTo>
                                <a:lnTo>
                                  <a:pt x="332724" y="1817836"/>
                                </a:lnTo>
                                <a:lnTo>
                                  <a:pt x="332882" y="1796747"/>
                                </a:lnTo>
                                <a:lnTo>
                                  <a:pt x="332970" y="1775658"/>
                                </a:lnTo>
                                <a:lnTo>
                                  <a:pt x="332970" y="1754552"/>
                                </a:lnTo>
                                <a:lnTo>
                                  <a:pt x="332882" y="1733480"/>
                                </a:lnTo>
                                <a:lnTo>
                                  <a:pt x="332724" y="1712409"/>
                                </a:lnTo>
                                <a:lnTo>
                                  <a:pt x="332478" y="1691356"/>
                                </a:lnTo>
                                <a:lnTo>
                                  <a:pt x="332145" y="1670319"/>
                                </a:lnTo>
                                <a:lnTo>
                                  <a:pt x="331706" y="1649283"/>
                                </a:lnTo>
                                <a:lnTo>
                                  <a:pt x="331179" y="1628247"/>
                                </a:lnTo>
                                <a:lnTo>
                                  <a:pt x="330599" y="1607246"/>
                                </a:lnTo>
                                <a:lnTo>
                                  <a:pt x="329914" y="1586245"/>
                                </a:lnTo>
                                <a:lnTo>
                                  <a:pt x="329142" y="1565244"/>
                                </a:lnTo>
                                <a:lnTo>
                                  <a:pt x="328281" y="1544261"/>
                                </a:lnTo>
                                <a:lnTo>
                                  <a:pt x="327351" y="1523295"/>
                                </a:lnTo>
                                <a:lnTo>
                                  <a:pt x="326350" y="1502312"/>
                                </a:lnTo>
                                <a:lnTo>
                                  <a:pt x="325226" y="1481381"/>
                                </a:lnTo>
                                <a:lnTo>
                                  <a:pt x="324032" y="1460415"/>
                                </a:lnTo>
                                <a:lnTo>
                                  <a:pt x="322750" y="1439502"/>
                                </a:lnTo>
                                <a:lnTo>
                                  <a:pt x="321380" y="1418553"/>
                                </a:lnTo>
                                <a:lnTo>
                                  <a:pt x="319941" y="1397675"/>
                                </a:lnTo>
                                <a:lnTo>
                                  <a:pt x="318395" y="1376745"/>
                                </a:lnTo>
                                <a:lnTo>
                                  <a:pt x="316762" y="1355867"/>
                                </a:lnTo>
                                <a:lnTo>
                                  <a:pt x="315059" y="1334989"/>
                                </a:lnTo>
                                <a:lnTo>
                                  <a:pt x="313285" y="1314128"/>
                                </a:lnTo>
                                <a:lnTo>
                                  <a:pt x="311389" y="1293250"/>
                                </a:lnTo>
                                <a:lnTo>
                                  <a:pt x="309440" y="1272407"/>
                                </a:lnTo>
                                <a:lnTo>
                                  <a:pt x="307385" y="1251582"/>
                                </a:lnTo>
                                <a:lnTo>
                                  <a:pt x="305243" y="1230739"/>
                                </a:lnTo>
                                <a:lnTo>
                                  <a:pt x="303030" y="1209931"/>
                                </a:lnTo>
                                <a:lnTo>
                                  <a:pt x="300718" y="1189106"/>
                                </a:lnTo>
                                <a:lnTo>
                                  <a:pt x="298342" y="1168333"/>
                                </a:lnTo>
                                <a:lnTo>
                                  <a:pt x="295850" y="1147525"/>
                                </a:lnTo>
                                <a:lnTo>
                                  <a:pt x="293294" y="1126752"/>
                                </a:lnTo>
                                <a:lnTo>
                                  <a:pt x="290640" y="1105997"/>
                                </a:lnTo>
                                <a:lnTo>
                                  <a:pt x="287929" y="1085242"/>
                                </a:lnTo>
                                <a:lnTo>
                                  <a:pt x="285095" y="1064487"/>
                                </a:lnTo>
                                <a:lnTo>
                                  <a:pt x="282198" y="1043749"/>
                                </a:lnTo>
                                <a:lnTo>
                                  <a:pt x="279213" y="1023029"/>
                                </a:lnTo>
                                <a:lnTo>
                                  <a:pt x="276136" y="1002325"/>
                                </a:lnTo>
                                <a:lnTo>
                                  <a:pt x="272967" y="981614"/>
                                </a:lnTo>
                                <a:lnTo>
                                  <a:pt x="269727" y="960927"/>
                                </a:lnTo>
                                <a:lnTo>
                                  <a:pt x="266401" y="940235"/>
                                </a:lnTo>
                                <a:lnTo>
                                  <a:pt x="262982" y="919571"/>
                                </a:lnTo>
                                <a:lnTo>
                                  <a:pt x="259477" y="898907"/>
                                </a:lnTo>
                                <a:lnTo>
                                  <a:pt x="255895" y="878238"/>
                                </a:lnTo>
                                <a:lnTo>
                                  <a:pt x="252234" y="857599"/>
                                </a:lnTo>
                                <a:lnTo>
                                  <a:pt x="248472" y="836975"/>
                                </a:lnTo>
                                <a:lnTo>
                                  <a:pt x="244625" y="816352"/>
                                </a:lnTo>
                                <a:lnTo>
                                  <a:pt x="240685" y="795735"/>
                                </a:lnTo>
                                <a:lnTo>
                                  <a:pt x="236679" y="775137"/>
                                </a:lnTo>
                                <a:lnTo>
                                  <a:pt x="232583" y="754536"/>
                                </a:lnTo>
                                <a:lnTo>
                                  <a:pt x="228393" y="733965"/>
                                </a:lnTo>
                                <a:lnTo>
                                  <a:pt x="224117" y="713412"/>
                                </a:lnTo>
                                <a:lnTo>
                                  <a:pt x="219771" y="692836"/>
                                </a:lnTo>
                                <a:lnTo>
                                  <a:pt x="215332" y="672283"/>
                                </a:lnTo>
                                <a:lnTo>
                                  <a:pt x="210807" y="651752"/>
                                </a:lnTo>
                                <a:lnTo>
                                  <a:pt x="206189" y="631222"/>
                                </a:lnTo>
                                <a:lnTo>
                                  <a:pt x="201505" y="610714"/>
                                </a:lnTo>
                                <a:lnTo>
                                  <a:pt x="196708" y="590207"/>
                                </a:lnTo>
                                <a:lnTo>
                                  <a:pt x="191841" y="569701"/>
                                </a:lnTo>
                                <a:lnTo>
                                  <a:pt x="186880" y="549216"/>
                                </a:lnTo>
                                <a:lnTo>
                                  <a:pt x="181856" y="528733"/>
                                </a:lnTo>
                                <a:lnTo>
                                  <a:pt x="176716" y="508266"/>
                                </a:lnTo>
                                <a:lnTo>
                                  <a:pt x="171513" y="487829"/>
                                </a:lnTo>
                                <a:lnTo>
                                  <a:pt x="166216" y="467369"/>
                                </a:lnTo>
                                <a:lnTo>
                                  <a:pt x="160827" y="446929"/>
                                </a:lnTo>
                                <a:lnTo>
                                  <a:pt x="155374" y="426510"/>
                                </a:lnTo>
                                <a:lnTo>
                                  <a:pt x="149829" y="406095"/>
                                </a:lnTo>
                                <a:lnTo>
                                  <a:pt x="144190" y="385698"/>
                                </a:lnTo>
                                <a:lnTo>
                                  <a:pt x="138466" y="365308"/>
                                </a:lnTo>
                                <a:lnTo>
                                  <a:pt x="132647" y="344911"/>
                                </a:lnTo>
                                <a:lnTo>
                                  <a:pt x="126761" y="324537"/>
                                </a:lnTo>
                                <a:lnTo>
                                  <a:pt x="120785" y="304193"/>
                                </a:lnTo>
                                <a:lnTo>
                                  <a:pt x="114718" y="283842"/>
                                </a:lnTo>
                                <a:lnTo>
                                  <a:pt x="108565" y="263490"/>
                                </a:lnTo>
                                <a:lnTo>
                                  <a:pt x="102335" y="243164"/>
                                </a:lnTo>
                                <a:lnTo>
                                  <a:pt x="96001" y="222842"/>
                                </a:lnTo>
                                <a:lnTo>
                                  <a:pt x="89592" y="202538"/>
                                </a:lnTo>
                                <a:lnTo>
                                  <a:pt x="83120" y="182233"/>
                                </a:lnTo>
                                <a:lnTo>
                                  <a:pt x="76531" y="161929"/>
                                </a:lnTo>
                                <a:lnTo>
                                  <a:pt x="69879" y="141648"/>
                                </a:lnTo>
                                <a:lnTo>
                                  <a:pt x="63135" y="121390"/>
                                </a:lnTo>
                                <a:lnTo>
                                  <a:pt x="56297" y="101133"/>
                                </a:lnTo>
                                <a:lnTo>
                                  <a:pt x="49371" y="80875"/>
                                </a:lnTo>
                                <a:lnTo>
                                  <a:pt x="42377" y="60634"/>
                                </a:lnTo>
                                <a:lnTo>
                                  <a:pt x="35267" y="40423"/>
                                </a:lnTo>
                                <a:lnTo>
                                  <a:pt x="28094" y="20188"/>
                                </a:lnTo>
                                <a:lnTo>
                                  <a:pt x="20851"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2" name="Freeform: Shape 2622"/>
                        <wps:cNvSpPr/>
                        <wps:spPr>
                          <a:xfrm>
                            <a:off x="1411667" y="768032"/>
                            <a:ext cx="1032032" cy="2189858"/>
                          </a:xfrm>
                          <a:custGeom>
                            <a:avLst/>
                            <a:gdLst>
                              <a:gd name="connsiteX0" fmla="*/ 1032033 w 1032032"/>
                              <a:gd name="connsiteY0" fmla="*/ 2179674 h 2189858"/>
                              <a:gd name="connsiteX1" fmla="*/ 1022200 w 1032032"/>
                              <a:gd name="connsiteY1" fmla="*/ 2160991 h 2189858"/>
                              <a:gd name="connsiteX2" fmla="*/ 1012384 w 1032032"/>
                              <a:gd name="connsiteY2" fmla="*/ 2142291 h 2189858"/>
                              <a:gd name="connsiteX3" fmla="*/ 992822 w 1032032"/>
                              <a:gd name="connsiteY3" fmla="*/ 2104907 h 2189858"/>
                              <a:gd name="connsiteX4" fmla="*/ 983059 w 1032032"/>
                              <a:gd name="connsiteY4" fmla="*/ 2086206 h 2189858"/>
                              <a:gd name="connsiteX5" fmla="*/ 973331 w 1032032"/>
                              <a:gd name="connsiteY5" fmla="*/ 2067487 h 2189858"/>
                              <a:gd name="connsiteX6" fmla="*/ 963603 w 1032032"/>
                              <a:gd name="connsiteY6" fmla="*/ 2048752 h 2189858"/>
                              <a:gd name="connsiteX7" fmla="*/ 953910 w 1032032"/>
                              <a:gd name="connsiteY7" fmla="*/ 2030033 h 2189858"/>
                              <a:gd name="connsiteX8" fmla="*/ 944217 w 1032032"/>
                              <a:gd name="connsiteY8" fmla="*/ 2011297 h 2189858"/>
                              <a:gd name="connsiteX9" fmla="*/ 934542 w 1032032"/>
                              <a:gd name="connsiteY9" fmla="*/ 1992527 h 2189858"/>
                              <a:gd name="connsiteX10" fmla="*/ 924901 w 1032032"/>
                              <a:gd name="connsiteY10" fmla="*/ 1973773 h 2189858"/>
                              <a:gd name="connsiteX11" fmla="*/ 915244 w 1032032"/>
                              <a:gd name="connsiteY11" fmla="*/ 1955020 h 2189858"/>
                              <a:gd name="connsiteX12" fmla="*/ 905621 w 1032032"/>
                              <a:gd name="connsiteY12" fmla="*/ 1936231 h 2189858"/>
                              <a:gd name="connsiteX13" fmla="*/ 896033 w 1032032"/>
                              <a:gd name="connsiteY13" fmla="*/ 1917460 h 2189858"/>
                              <a:gd name="connsiteX14" fmla="*/ 886428 w 1032032"/>
                              <a:gd name="connsiteY14" fmla="*/ 1898672 h 2189858"/>
                              <a:gd name="connsiteX15" fmla="*/ 876858 w 1032032"/>
                              <a:gd name="connsiteY15" fmla="*/ 1879866 h 2189858"/>
                              <a:gd name="connsiteX16" fmla="*/ 867305 w 1032032"/>
                              <a:gd name="connsiteY16" fmla="*/ 1861077 h 2189858"/>
                              <a:gd name="connsiteX17" fmla="*/ 857788 w 1032032"/>
                              <a:gd name="connsiteY17" fmla="*/ 1842254 h 2189858"/>
                              <a:gd name="connsiteX18" fmla="*/ 848253 w 1032032"/>
                              <a:gd name="connsiteY18" fmla="*/ 1823448 h 2189858"/>
                              <a:gd name="connsiteX19" fmla="*/ 838736 w 1032032"/>
                              <a:gd name="connsiteY19" fmla="*/ 1804606 h 2189858"/>
                              <a:gd name="connsiteX20" fmla="*/ 829254 w 1032032"/>
                              <a:gd name="connsiteY20" fmla="*/ 1785783 h 2189858"/>
                              <a:gd name="connsiteX21" fmla="*/ 819789 w 1032032"/>
                              <a:gd name="connsiteY21" fmla="*/ 1766942 h 2189858"/>
                              <a:gd name="connsiteX22" fmla="*/ 810324 w 1032032"/>
                              <a:gd name="connsiteY22" fmla="*/ 1748083 h 2189858"/>
                              <a:gd name="connsiteX23" fmla="*/ 800895 w 1032032"/>
                              <a:gd name="connsiteY23" fmla="*/ 1729224 h 2189858"/>
                              <a:gd name="connsiteX24" fmla="*/ 791483 w 1032032"/>
                              <a:gd name="connsiteY24" fmla="*/ 1710348 h 2189858"/>
                              <a:gd name="connsiteX25" fmla="*/ 772694 w 1032032"/>
                              <a:gd name="connsiteY25" fmla="*/ 1672595 h 2189858"/>
                              <a:gd name="connsiteX26" fmla="*/ 763317 w 1032032"/>
                              <a:gd name="connsiteY26" fmla="*/ 1653719 h 2189858"/>
                              <a:gd name="connsiteX27" fmla="*/ 753975 w 1032032"/>
                              <a:gd name="connsiteY27" fmla="*/ 1634825 h 2189858"/>
                              <a:gd name="connsiteX28" fmla="*/ 744651 w 1032032"/>
                              <a:gd name="connsiteY28" fmla="*/ 1615914 h 2189858"/>
                              <a:gd name="connsiteX29" fmla="*/ 735327 w 1032032"/>
                              <a:gd name="connsiteY29" fmla="*/ 1597002 h 2189858"/>
                              <a:gd name="connsiteX30" fmla="*/ 726020 w 1032032"/>
                              <a:gd name="connsiteY30" fmla="*/ 1578073 h 2189858"/>
                              <a:gd name="connsiteX31" fmla="*/ 716731 w 1032032"/>
                              <a:gd name="connsiteY31" fmla="*/ 1559144 h 2189858"/>
                              <a:gd name="connsiteX32" fmla="*/ 698223 w 1032032"/>
                              <a:gd name="connsiteY32" fmla="*/ 1521251 h 2189858"/>
                              <a:gd name="connsiteX33" fmla="*/ 688987 w 1032032"/>
                              <a:gd name="connsiteY33" fmla="*/ 1502322 h 2189858"/>
                              <a:gd name="connsiteX34" fmla="*/ 679768 w 1032032"/>
                              <a:gd name="connsiteY34" fmla="*/ 1483376 h 2189858"/>
                              <a:gd name="connsiteX35" fmla="*/ 670566 w 1032032"/>
                              <a:gd name="connsiteY35" fmla="*/ 1464394 h 2189858"/>
                              <a:gd name="connsiteX36" fmla="*/ 661365 w 1032032"/>
                              <a:gd name="connsiteY36" fmla="*/ 1445412 h 2189858"/>
                              <a:gd name="connsiteX37" fmla="*/ 652199 w 1032032"/>
                              <a:gd name="connsiteY37" fmla="*/ 1426448 h 2189858"/>
                              <a:gd name="connsiteX38" fmla="*/ 643050 w 1032032"/>
                              <a:gd name="connsiteY38" fmla="*/ 1407449 h 2189858"/>
                              <a:gd name="connsiteX39" fmla="*/ 633937 w 1032032"/>
                              <a:gd name="connsiteY39" fmla="*/ 1388432 h 2189858"/>
                              <a:gd name="connsiteX40" fmla="*/ 624823 w 1032032"/>
                              <a:gd name="connsiteY40" fmla="*/ 1369451 h 2189858"/>
                              <a:gd name="connsiteX41" fmla="*/ 615710 w 1032032"/>
                              <a:gd name="connsiteY41" fmla="*/ 1350434 h 2189858"/>
                              <a:gd name="connsiteX42" fmla="*/ 597553 w 1032032"/>
                              <a:gd name="connsiteY42" fmla="*/ 1312365 h 2189858"/>
                              <a:gd name="connsiteX43" fmla="*/ 588510 w 1032032"/>
                              <a:gd name="connsiteY43" fmla="*/ 1293331 h 2189858"/>
                              <a:gd name="connsiteX44" fmla="*/ 579466 w 1032032"/>
                              <a:gd name="connsiteY44" fmla="*/ 1274279 h 2189858"/>
                              <a:gd name="connsiteX45" fmla="*/ 570458 w 1032032"/>
                              <a:gd name="connsiteY45" fmla="*/ 1255227 h 2189858"/>
                              <a:gd name="connsiteX46" fmla="*/ 552495 w 1032032"/>
                              <a:gd name="connsiteY46" fmla="*/ 1217106 h 2189858"/>
                              <a:gd name="connsiteX47" fmla="*/ 534566 w 1032032"/>
                              <a:gd name="connsiteY47" fmla="*/ 1178949 h 2189858"/>
                              <a:gd name="connsiteX48" fmla="*/ 516725 w 1032032"/>
                              <a:gd name="connsiteY48" fmla="*/ 1140740 h 2189858"/>
                              <a:gd name="connsiteX49" fmla="*/ 498938 w 1032032"/>
                              <a:gd name="connsiteY49" fmla="*/ 1102531 h 2189858"/>
                              <a:gd name="connsiteX50" fmla="*/ 490087 w 1032032"/>
                              <a:gd name="connsiteY50" fmla="*/ 1083409 h 2189858"/>
                              <a:gd name="connsiteX51" fmla="*/ 481237 w 1032032"/>
                              <a:gd name="connsiteY51" fmla="*/ 1064251 h 2189858"/>
                              <a:gd name="connsiteX52" fmla="*/ 472405 w 1032032"/>
                              <a:gd name="connsiteY52" fmla="*/ 1045129 h 2189858"/>
                              <a:gd name="connsiteX53" fmla="*/ 454792 w 1032032"/>
                              <a:gd name="connsiteY53" fmla="*/ 1006832 h 2189858"/>
                              <a:gd name="connsiteX54" fmla="*/ 446013 w 1032032"/>
                              <a:gd name="connsiteY54" fmla="*/ 987657 h 2189858"/>
                              <a:gd name="connsiteX55" fmla="*/ 428488 w 1032032"/>
                              <a:gd name="connsiteY55" fmla="*/ 949315 h 2189858"/>
                              <a:gd name="connsiteX56" fmla="*/ 411069 w 1032032"/>
                              <a:gd name="connsiteY56" fmla="*/ 910927 h 2189858"/>
                              <a:gd name="connsiteX57" fmla="*/ 402376 w 1032032"/>
                              <a:gd name="connsiteY57" fmla="*/ 891734 h 2189858"/>
                              <a:gd name="connsiteX58" fmla="*/ 393684 w 1032032"/>
                              <a:gd name="connsiteY58" fmla="*/ 872514 h 2189858"/>
                              <a:gd name="connsiteX59" fmla="*/ 376388 w 1032032"/>
                              <a:gd name="connsiteY59" fmla="*/ 834078 h 2189858"/>
                              <a:gd name="connsiteX60" fmla="*/ 367731 w 1032032"/>
                              <a:gd name="connsiteY60" fmla="*/ 814840 h 2189858"/>
                              <a:gd name="connsiteX61" fmla="*/ 350540 w 1032032"/>
                              <a:gd name="connsiteY61" fmla="*/ 776359 h 2189858"/>
                              <a:gd name="connsiteX62" fmla="*/ 341957 w 1032032"/>
                              <a:gd name="connsiteY62" fmla="*/ 757098 h 2189858"/>
                              <a:gd name="connsiteX63" fmla="*/ 333398 w 1032032"/>
                              <a:gd name="connsiteY63" fmla="*/ 737835 h 2189858"/>
                              <a:gd name="connsiteX64" fmla="*/ 324870 w 1032032"/>
                              <a:gd name="connsiteY64" fmla="*/ 718574 h 2189858"/>
                              <a:gd name="connsiteX65" fmla="*/ 316334 w 1032032"/>
                              <a:gd name="connsiteY65" fmla="*/ 699291 h 2189858"/>
                              <a:gd name="connsiteX66" fmla="*/ 307821 w 1032032"/>
                              <a:gd name="connsiteY66" fmla="*/ 680007 h 2189858"/>
                              <a:gd name="connsiteX67" fmla="*/ 290848 w 1032032"/>
                              <a:gd name="connsiteY67" fmla="*/ 641385 h 2189858"/>
                              <a:gd name="connsiteX68" fmla="*/ 282382 w 1032032"/>
                              <a:gd name="connsiteY68" fmla="*/ 622077 h 2189858"/>
                              <a:gd name="connsiteX69" fmla="*/ 273939 w 1032032"/>
                              <a:gd name="connsiteY69" fmla="*/ 602771 h 2189858"/>
                              <a:gd name="connsiteX70" fmla="*/ 265520 w 1032032"/>
                              <a:gd name="connsiteY70" fmla="*/ 583439 h 2189858"/>
                              <a:gd name="connsiteX71" fmla="*/ 257117 w 1032032"/>
                              <a:gd name="connsiteY71" fmla="*/ 564115 h 2189858"/>
                              <a:gd name="connsiteX72" fmla="*/ 248720 w 1032032"/>
                              <a:gd name="connsiteY72" fmla="*/ 544760 h 2189858"/>
                              <a:gd name="connsiteX73" fmla="*/ 231973 w 1032032"/>
                              <a:gd name="connsiteY73" fmla="*/ 506052 h 2189858"/>
                              <a:gd name="connsiteX74" fmla="*/ 223641 w 1032032"/>
                              <a:gd name="connsiteY74" fmla="*/ 486698 h 2189858"/>
                              <a:gd name="connsiteX75" fmla="*/ 215314 w 1032032"/>
                              <a:gd name="connsiteY75" fmla="*/ 467321 h 2189858"/>
                              <a:gd name="connsiteX76" fmla="*/ 207005 w 1032032"/>
                              <a:gd name="connsiteY76" fmla="*/ 447927 h 2189858"/>
                              <a:gd name="connsiteX77" fmla="*/ 198719 w 1032032"/>
                              <a:gd name="connsiteY77" fmla="*/ 428550 h 2189858"/>
                              <a:gd name="connsiteX78" fmla="*/ 190438 w 1032032"/>
                              <a:gd name="connsiteY78" fmla="*/ 409150 h 2189858"/>
                              <a:gd name="connsiteX79" fmla="*/ 182174 w 1032032"/>
                              <a:gd name="connsiteY79" fmla="*/ 389754 h 2189858"/>
                              <a:gd name="connsiteX80" fmla="*/ 173935 w 1032032"/>
                              <a:gd name="connsiteY80" fmla="*/ 370332 h 2189858"/>
                              <a:gd name="connsiteX81" fmla="*/ 157501 w 1032032"/>
                              <a:gd name="connsiteY81" fmla="*/ 331491 h 2189858"/>
                              <a:gd name="connsiteX82" fmla="*/ 149307 w 1032032"/>
                              <a:gd name="connsiteY82" fmla="*/ 312051 h 2189858"/>
                              <a:gd name="connsiteX83" fmla="*/ 141137 w 1032032"/>
                              <a:gd name="connsiteY83" fmla="*/ 292604 h 2189858"/>
                              <a:gd name="connsiteX84" fmla="*/ 132984 w 1032032"/>
                              <a:gd name="connsiteY84" fmla="*/ 273162 h 2189858"/>
                              <a:gd name="connsiteX85" fmla="*/ 124836 w 1032032"/>
                              <a:gd name="connsiteY85" fmla="*/ 253692 h 2189858"/>
                              <a:gd name="connsiteX86" fmla="*/ 116711 w 1032032"/>
                              <a:gd name="connsiteY86" fmla="*/ 234228 h 2189858"/>
                              <a:gd name="connsiteX87" fmla="*/ 108606 w 1032032"/>
                              <a:gd name="connsiteY87" fmla="*/ 214758 h 2189858"/>
                              <a:gd name="connsiteX88" fmla="*/ 92444 w 1032032"/>
                              <a:gd name="connsiteY88" fmla="*/ 175785 h 2189858"/>
                              <a:gd name="connsiteX89" fmla="*/ 84389 w 1032032"/>
                              <a:gd name="connsiteY89" fmla="*/ 156275 h 2189858"/>
                              <a:gd name="connsiteX90" fmla="*/ 76352 w 1032032"/>
                              <a:gd name="connsiteY90" fmla="*/ 136780 h 2189858"/>
                              <a:gd name="connsiteX91" fmla="*/ 68315 w 1032032"/>
                              <a:gd name="connsiteY91" fmla="*/ 117247 h 2189858"/>
                              <a:gd name="connsiteX92" fmla="*/ 60323 w 1032032"/>
                              <a:gd name="connsiteY92" fmla="*/ 97737 h 2189858"/>
                              <a:gd name="connsiteX93" fmla="*/ 52339 w 1032032"/>
                              <a:gd name="connsiteY93" fmla="*/ 78204 h 2189858"/>
                              <a:gd name="connsiteX94" fmla="*/ 36404 w 1032032"/>
                              <a:gd name="connsiteY94" fmla="*/ 39136 h 2189858"/>
                              <a:gd name="connsiteX95" fmla="*/ 28453 w 1032032"/>
                              <a:gd name="connsiteY95" fmla="*/ 19580 h 2189858"/>
                              <a:gd name="connsiteX96" fmla="*/ 20531 w 1032032"/>
                              <a:gd name="connsiteY96" fmla="*/ 0 h 2189858"/>
                              <a:gd name="connsiteX97" fmla="*/ 0 w 1032032"/>
                              <a:gd name="connsiteY97" fmla="*/ 8536 h 2189858"/>
                              <a:gd name="connsiteX98" fmla="*/ 8287 w 1032032"/>
                              <a:gd name="connsiteY98" fmla="*/ 27953 h 2189858"/>
                              <a:gd name="connsiteX99" fmla="*/ 16573 w 1032032"/>
                              <a:gd name="connsiteY99" fmla="*/ 47352 h 2189858"/>
                              <a:gd name="connsiteX100" fmla="*/ 33187 w 1032032"/>
                              <a:gd name="connsiteY100" fmla="*/ 86148 h 2189858"/>
                              <a:gd name="connsiteX101" fmla="*/ 49846 w 1032032"/>
                              <a:gd name="connsiteY101" fmla="*/ 124942 h 2189858"/>
                              <a:gd name="connsiteX102" fmla="*/ 58174 w 1032032"/>
                              <a:gd name="connsiteY102" fmla="*/ 144320 h 2189858"/>
                              <a:gd name="connsiteX103" fmla="*/ 66529 w 1032032"/>
                              <a:gd name="connsiteY103" fmla="*/ 163697 h 2189858"/>
                              <a:gd name="connsiteX104" fmla="*/ 83276 w 1032032"/>
                              <a:gd name="connsiteY104" fmla="*/ 202445 h 2189858"/>
                              <a:gd name="connsiteX105" fmla="*/ 91655 w 1032032"/>
                              <a:gd name="connsiteY105" fmla="*/ 221799 h 2189858"/>
                              <a:gd name="connsiteX106" fmla="*/ 100052 w 1032032"/>
                              <a:gd name="connsiteY106" fmla="*/ 241176 h 2189858"/>
                              <a:gd name="connsiteX107" fmla="*/ 108472 w 1032032"/>
                              <a:gd name="connsiteY107" fmla="*/ 260530 h 2189858"/>
                              <a:gd name="connsiteX108" fmla="*/ 116868 w 1032032"/>
                              <a:gd name="connsiteY108" fmla="*/ 279861 h 2189858"/>
                              <a:gd name="connsiteX109" fmla="*/ 125310 w 1032032"/>
                              <a:gd name="connsiteY109" fmla="*/ 299215 h 2189858"/>
                              <a:gd name="connsiteX110" fmla="*/ 142197 w 1032032"/>
                              <a:gd name="connsiteY110" fmla="*/ 337877 h 2189858"/>
                              <a:gd name="connsiteX111" fmla="*/ 159129 w 1032032"/>
                              <a:gd name="connsiteY111" fmla="*/ 376532 h 2189858"/>
                              <a:gd name="connsiteX112" fmla="*/ 167619 w 1032032"/>
                              <a:gd name="connsiteY112" fmla="*/ 395863 h 2189858"/>
                              <a:gd name="connsiteX113" fmla="*/ 184597 w 1032032"/>
                              <a:gd name="connsiteY113" fmla="*/ 434478 h 2189858"/>
                              <a:gd name="connsiteX114" fmla="*/ 193108 w 1032032"/>
                              <a:gd name="connsiteY114" fmla="*/ 453785 h 2189858"/>
                              <a:gd name="connsiteX115" fmla="*/ 201639 w 1032032"/>
                              <a:gd name="connsiteY115" fmla="*/ 473075 h 2189858"/>
                              <a:gd name="connsiteX116" fmla="*/ 210175 w 1032032"/>
                              <a:gd name="connsiteY116" fmla="*/ 492384 h 2189858"/>
                              <a:gd name="connsiteX117" fmla="*/ 218703 w 1032032"/>
                              <a:gd name="connsiteY117" fmla="*/ 511667 h 2189858"/>
                              <a:gd name="connsiteX118" fmla="*/ 227264 w 1032032"/>
                              <a:gd name="connsiteY118" fmla="*/ 530953 h 2189858"/>
                              <a:gd name="connsiteX119" fmla="*/ 235840 w 1032032"/>
                              <a:gd name="connsiteY119" fmla="*/ 550236 h 2189858"/>
                              <a:gd name="connsiteX120" fmla="*/ 244421 w 1032032"/>
                              <a:gd name="connsiteY120" fmla="*/ 569497 h 2189858"/>
                              <a:gd name="connsiteX121" fmla="*/ 252998 w 1032032"/>
                              <a:gd name="connsiteY121" fmla="*/ 588783 h 2189858"/>
                              <a:gd name="connsiteX122" fmla="*/ 270203 w 1032032"/>
                              <a:gd name="connsiteY122" fmla="*/ 627310 h 2189858"/>
                              <a:gd name="connsiteX123" fmla="*/ 278824 w 1032032"/>
                              <a:gd name="connsiteY123" fmla="*/ 646548 h 2189858"/>
                              <a:gd name="connsiteX124" fmla="*/ 287453 w 1032032"/>
                              <a:gd name="connsiteY124" fmla="*/ 665810 h 2189858"/>
                              <a:gd name="connsiteX125" fmla="*/ 304744 w 1032032"/>
                              <a:gd name="connsiteY125" fmla="*/ 704292 h 2189858"/>
                              <a:gd name="connsiteX126" fmla="*/ 313414 w 1032032"/>
                              <a:gd name="connsiteY126" fmla="*/ 723530 h 2189858"/>
                              <a:gd name="connsiteX127" fmla="*/ 322083 w 1032032"/>
                              <a:gd name="connsiteY127" fmla="*/ 742750 h 2189858"/>
                              <a:gd name="connsiteX128" fmla="*/ 330750 w 1032032"/>
                              <a:gd name="connsiteY128" fmla="*/ 761988 h 2189858"/>
                              <a:gd name="connsiteX129" fmla="*/ 339467 w 1032032"/>
                              <a:gd name="connsiteY129" fmla="*/ 781203 h 2189858"/>
                              <a:gd name="connsiteX130" fmla="*/ 348152 w 1032032"/>
                              <a:gd name="connsiteY130" fmla="*/ 800424 h 2189858"/>
                              <a:gd name="connsiteX131" fmla="*/ 356879 w 1032032"/>
                              <a:gd name="connsiteY131" fmla="*/ 819639 h 2189858"/>
                              <a:gd name="connsiteX132" fmla="*/ 365606 w 1032032"/>
                              <a:gd name="connsiteY132" fmla="*/ 838835 h 2189858"/>
                              <a:gd name="connsiteX133" fmla="*/ 374334 w 1032032"/>
                              <a:gd name="connsiteY133" fmla="*/ 858027 h 2189858"/>
                              <a:gd name="connsiteX134" fmla="*/ 400603 w 1032032"/>
                              <a:gd name="connsiteY134" fmla="*/ 915613 h 2189858"/>
                              <a:gd name="connsiteX135" fmla="*/ 418163 w 1032032"/>
                              <a:gd name="connsiteY135" fmla="*/ 953958 h 2189858"/>
                              <a:gd name="connsiteX136" fmla="*/ 435775 w 1032032"/>
                              <a:gd name="connsiteY136" fmla="*/ 992293 h 2189858"/>
                              <a:gd name="connsiteX137" fmla="*/ 444608 w 1032032"/>
                              <a:gd name="connsiteY137" fmla="*/ 1011468 h 2189858"/>
                              <a:gd name="connsiteX138" fmla="*/ 453440 w 1032032"/>
                              <a:gd name="connsiteY138" fmla="*/ 1030625 h 2189858"/>
                              <a:gd name="connsiteX139" fmla="*/ 479991 w 1032032"/>
                              <a:gd name="connsiteY139" fmla="*/ 1088062 h 2189858"/>
                              <a:gd name="connsiteX140" fmla="*/ 488858 w 1032032"/>
                              <a:gd name="connsiteY140" fmla="*/ 1107201 h 2189858"/>
                              <a:gd name="connsiteX141" fmla="*/ 515549 w 1032032"/>
                              <a:gd name="connsiteY141" fmla="*/ 1164586 h 2189858"/>
                              <a:gd name="connsiteX142" fmla="*/ 524469 w 1032032"/>
                              <a:gd name="connsiteY142" fmla="*/ 1183708 h 2189858"/>
                              <a:gd name="connsiteX143" fmla="*/ 533407 w 1032032"/>
                              <a:gd name="connsiteY143" fmla="*/ 1202812 h 2189858"/>
                              <a:gd name="connsiteX144" fmla="*/ 542328 w 1032032"/>
                              <a:gd name="connsiteY144" fmla="*/ 1221917 h 2189858"/>
                              <a:gd name="connsiteX145" fmla="*/ 560256 w 1032032"/>
                              <a:gd name="connsiteY145" fmla="*/ 1260126 h 2189858"/>
                              <a:gd name="connsiteX146" fmla="*/ 569229 w 1032032"/>
                              <a:gd name="connsiteY146" fmla="*/ 1279195 h 2189858"/>
                              <a:gd name="connsiteX147" fmla="*/ 578202 w 1032032"/>
                              <a:gd name="connsiteY147" fmla="*/ 1298300 h 2189858"/>
                              <a:gd name="connsiteX148" fmla="*/ 587193 w 1032032"/>
                              <a:gd name="connsiteY148" fmla="*/ 1317387 h 2189858"/>
                              <a:gd name="connsiteX149" fmla="*/ 596183 w 1032032"/>
                              <a:gd name="connsiteY149" fmla="*/ 1336439 h 2189858"/>
                              <a:gd name="connsiteX150" fmla="*/ 605209 w 1032032"/>
                              <a:gd name="connsiteY150" fmla="*/ 1355526 h 2189858"/>
                              <a:gd name="connsiteX151" fmla="*/ 614217 w 1032032"/>
                              <a:gd name="connsiteY151" fmla="*/ 1374613 h 2189858"/>
                              <a:gd name="connsiteX152" fmla="*/ 623243 w 1032032"/>
                              <a:gd name="connsiteY152" fmla="*/ 1393665 h 2189858"/>
                              <a:gd name="connsiteX153" fmla="*/ 632304 w 1032032"/>
                              <a:gd name="connsiteY153" fmla="*/ 1412734 h 2189858"/>
                              <a:gd name="connsiteX154" fmla="*/ 641365 w 1032032"/>
                              <a:gd name="connsiteY154" fmla="*/ 1431769 h 2189858"/>
                              <a:gd name="connsiteX155" fmla="*/ 650408 w 1032032"/>
                              <a:gd name="connsiteY155" fmla="*/ 1450821 h 2189858"/>
                              <a:gd name="connsiteX156" fmla="*/ 659486 w 1032032"/>
                              <a:gd name="connsiteY156" fmla="*/ 1469855 h 2189858"/>
                              <a:gd name="connsiteX157" fmla="*/ 686792 w 1032032"/>
                              <a:gd name="connsiteY157" fmla="*/ 1526958 h 2189858"/>
                              <a:gd name="connsiteX158" fmla="*/ 705036 w 1032032"/>
                              <a:gd name="connsiteY158" fmla="*/ 1564992 h 2189858"/>
                              <a:gd name="connsiteX159" fmla="*/ 723333 w 1032032"/>
                              <a:gd name="connsiteY159" fmla="*/ 1603025 h 2189858"/>
                              <a:gd name="connsiteX160" fmla="*/ 732499 w 1032032"/>
                              <a:gd name="connsiteY160" fmla="*/ 1622024 h 2189858"/>
                              <a:gd name="connsiteX161" fmla="*/ 741666 w 1032032"/>
                              <a:gd name="connsiteY161" fmla="*/ 1641023 h 2189858"/>
                              <a:gd name="connsiteX162" fmla="*/ 769217 w 1032032"/>
                              <a:gd name="connsiteY162" fmla="*/ 1697986 h 2189858"/>
                              <a:gd name="connsiteX163" fmla="*/ 778436 w 1032032"/>
                              <a:gd name="connsiteY163" fmla="*/ 1716968 h 2189858"/>
                              <a:gd name="connsiteX164" fmla="*/ 787672 w 1032032"/>
                              <a:gd name="connsiteY164" fmla="*/ 1735949 h 2189858"/>
                              <a:gd name="connsiteX165" fmla="*/ 806145 w 1032032"/>
                              <a:gd name="connsiteY165" fmla="*/ 1773895 h 2189858"/>
                              <a:gd name="connsiteX166" fmla="*/ 815399 w 1032032"/>
                              <a:gd name="connsiteY166" fmla="*/ 1792842 h 2189858"/>
                              <a:gd name="connsiteX167" fmla="*/ 824688 w 1032032"/>
                              <a:gd name="connsiteY167" fmla="*/ 1811806 h 2189858"/>
                              <a:gd name="connsiteX168" fmla="*/ 843249 w 1032032"/>
                              <a:gd name="connsiteY168" fmla="*/ 1849699 h 2189858"/>
                              <a:gd name="connsiteX169" fmla="*/ 852555 w 1032032"/>
                              <a:gd name="connsiteY169" fmla="*/ 1868628 h 2189858"/>
                              <a:gd name="connsiteX170" fmla="*/ 861862 w 1032032"/>
                              <a:gd name="connsiteY170" fmla="*/ 1887557 h 2189858"/>
                              <a:gd name="connsiteX171" fmla="*/ 880493 w 1032032"/>
                              <a:gd name="connsiteY171" fmla="*/ 1925415 h 2189858"/>
                              <a:gd name="connsiteX172" fmla="*/ 899194 w 1032032"/>
                              <a:gd name="connsiteY172" fmla="*/ 1963255 h 2189858"/>
                              <a:gd name="connsiteX173" fmla="*/ 908553 w 1032032"/>
                              <a:gd name="connsiteY173" fmla="*/ 1982149 h 2189858"/>
                              <a:gd name="connsiteX174" fmla="*/ 917930 w 1032032"/>
                              <a:gd name="connsiteY174" fmla="*/ 2001060 h 2189858"/>
                              <a:gd name="connsiteX175" fmla="*/ 936702 w 1032032"/>
                              <a:gd name="connsiteY175" fmla="*/ 2038848 h 2189858"/>
                              <a:gd name="connsiteX176" fmla="*/ 946131 w 1032032"/>
                              <a:gd name="connsiteY176" fmla="*/ 2057760 h 2189858"/>
                              <a:gd name="connsiteX177" fmla="*/ 964955 w 1032032"/>
                              <a:gd name="connsiteY177" fmla="*/ 2095512 h 2189858"/>
                              <a:gd name="connsiteX178" fmla="*/ 983832 w 1032032"/>
                              <a:gd name="connsiteY178" fmla="*/ 2133265 h 2189858"/>
                              <a:gd name="connsiteX179" fmla="*/ 993297 w 1032032"/>
                              <a:gd name="connsiteY179" fmla="*/ 2152124 h 2189858"/>
                              <a:gd name="connsiteX180" fmla="*/ 1002761 w 1032032"/>
                              <a:gd name="connsiteY180" fmla="*/ 2171000 h 2189858"/>
                              <a:gd name="connsiteX181" fmla="*/ 1012244 w 1032032"/>
                              <a:gd name="connsiteY181" fmla="*/ 2189859 h 21898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Lst>
                            <a:rect l="l" t="t" r="r" b="b"/>
                            <a:pathLst>
                              <a:path w="1032032" h="2189858">
                                <a:moveTo>
                                  <a:pt x="1032033" y="2179674"/>
                                </a:moveTo>
                                <a:lnTo>
                                  <a:pt x="1022200" y="2160991"/>
                                </a:lnTo>
                                <a:lnTo>
                                  <a:pt x="1012384" y="2142291"/>
                                </a:lnTo>
                                <a:lnTo>
                                  <a:pt x="992822" y="2104907"/>
                                </a:lnTo>
                                <a:lnTo>
                                  <a:pt x="983059" y="2086206"/>
                                </a:lnTo>
                                <a:lnTo>
                                  <a:pt x="973331" y="2067487"/>
                                </a:lnTo>
                                <a:lnTo>
                                  <a:pt x="963603" y="2048752"/>
                                </a:lnTo>
                                <a:lnTo>
                                  <a:pt x="953910" y="2030033"/>
                                </a:lnTo>
                                <a:lnTo>
                                  <a:pt x="944217" y="2011297"/>
                                </a:lnTo>
                                <a:lnTo>
                                  <a:pt x="934542" y="1992527"/>
                                </a:lnTo>
                                <a:lnTo>
                                  <a:pt x="924901" y="1973773"/>
                                </a:lnTo>
                                <a:lnTo>
                                  <a:pt x="915244" y="1955020"/>
                                </a:lnTo>
                                <a:lnTo>
                                  <a:pt x="905621" y="1936231"/>
                                </a:lnTo>
                                <a:lnTo>
                                  <a:pt x="896033" y="1917460"/>
                                </a:lnTo>
                                <a:lnTo>
                                  <a:pt x="886428" y="1898672"/>
                                </a:lnTo>
                                <a:lnTo>
                                  <a:pt x="876858" y="1879866"/>
                                </a:lnTo>
                                <a:lnTo>
                                  <a:pt x="867305" y="1861077"/>
                                </a:lnTo>
                                <a:lnTo>
                                  <a:pt x="857788" y="1842254"/>
                                </a:lnTo>
                                <a:lnTo>
                                  <a:pt x="848253" y="1823448"/>
                                </a:lnTo>
                                <a:lnTo>
                                  <a:pt x="838736" y="1804606"/>
                                </a:lnTo>
                                <a:lnTo>
                                  <a:pt x="829254" y="1785783"/>
                                </a:lnTo>
                                <a:lnTo>
                                  <a:pt x="819789" y="1766942"/>
                                </a:lnTo>
                                <a:lnTo>
                                  <a:pt x="810324" y="1748083"/>
                                </a:lnTo>
                                <a:lnTo>
                                  <a:pt x="800895" y="1729224"/>
                                </a:lnTo>
                                <a:lnTo>
                                  <a:pt x="791483" y="1710348"/>
                                </a:lnTo>
                                <a:lnTo>
                                  <a:pt x="772694" y="1672595"/>
                                </a:lnTo>
                                <a:lnTo>
                                  <a:pt x="763317" y="1653719"/>
                                </a:lnTo>
                                <a:lnTo>
                                  <a:pt x="753975" y="1634825"/>
                                </a:lnTo>
                                <a:lnTo>
                                  <a:pt x="744651" y="1615914"/>
                                </a:lnTo>
                                <a:lnTo>
                                  <a:pt x="735327" y="1597002"/>
                                </a:lnTo>
                                <a:lnTo>
                                  <a:pt x="726020" y="1578073"/>
                                </a:lnTo>
                                <a:lnTo>
                                  <a:pt x="716731" y="1559144"/>
                                </a:lnTo>
                                <a:lnTo>
                                  <a:pt x="698223" y="1521251"/>
                                </a:lnTo>
                                <a:lnTo>
                                  <a:pt x="688987" y="1502322"/>
                                </a:lnTo>
                                <a:lnTo>
                                  <a:pt x="679768" y="1483376"/>
                                </a:lnTo>
                                <a:lnTo>
                                  <a:pt x="670566" y="1464394"/>
                                </a:lnTo>
                                <a:lnTo>
                                  <a:pt x="661365" y="1445412"/>
                                </a:lnTo>
                                <a:lnTo>
                                  <a:pt x="652199" y="1426448"/>
                                </a:lnTo>
                                <a:lnTo>
                                  <a:pt x="643050" y="1407449"/>
                                </a:lnTo>
                                <a:lnTo>
                                  <a:pt x="633937" y="1388432"/>
                                </a:lnTo>
                                <a:lnTo>
                                  <a:pt x="624823" y="1369451"/>
                                </a:lnTo>
                                <a:lnTo>
                                  <a:pt x="615710" y="1350434"/>
                                </a:lnTo>
                                <a:lnTo>
                                  <a:pt x="597553" y="1312365"/>
                                </a:lnTo>
                                <a:lnTo>
                                  <a:pt x="588510" y="1293331"/>
                                </a:lnTo>
                                <a:lnTo>
                                  <a:pt x="579466" y="1274279"/>
                                </a:lnTo>
                                <a:lnTo>
                                  <a:pt x="570458" y="1255227"/>
                                </a:lnTo>
                                <a:lnTo>
                                  <a:pt x="552495" y="1217106"/>
                                </a:lnTo>
                                <a:lnTo>
                                  <a:pt x="534566" y="1178949"/>
                                </a:lnTo>
                                <a:lnTo>
                                  <a:pt x="516725" y="1140740"/>
                                </a:lnTo>
                                <a:lnTo>
                                  <a:pt x="498938" y="1102531"/>
                                </a:lnTo>
                                <a:lnTo>
                                  <a:pt x="490087" y="1083409"/>
                                </a:lnTo>
                                <a:lnTo>
                                  <a:pt x="481237" y="1064251"/>
                                </a:lnTo>
                                <a:lnTo>
                                  <a:pt x="472405" y="1045129"/>
                                </a:lnTo>
                                <a:lnTo>
                                  <a:pt x="454792" y="1006832"/>
                                </a:lnTo>
                                <a:lnTo>
                                  <a:pt x="446013" y="987657"/>
                                </a:lnTo>
                                <a:lnTo>
                                  <a:pt x="428488" y="949315"/>
                                </a:lnTo>
                                <a:lnTo>
                                  <a:pt x="411069" y="910927"/>
                                </a:lnTo>
                                <a:lnTo>
                                  <a:pt x="402376" y="891734"/>
                                </a:lnTo>
                                <a:lnTo>
                                  <a:pt x="393684" y="872514"/>
                                </a:lnTo>
                                <a:lnTo>
                                  <a:pt x="376388" y="834078"/>
                                </a:lnTo>
                                <a:lnTo>
                                  <a:pt x="367731" y="814840"/>
                                </a:lnTo>
                                <a:lnTo>
                                  <a:pt x="350540" y="776359"/>
                                </a:lnTo>
                                <a:lnTo>
                                  <a:pt x="341957" y="757098"/>
                                </a:lnTo>
                                <a:lnTo>
                                  <a:pt x="333398" y="737835"/>
                                </a:lnTo>
                                <a:lnTo>
                                  <a:pt x="324870" y="718574"/>
                                </a:lnTo>
                                <a:lnTo>
                                  <a:pt x="316334" y="699291"/>
                                </a:lnTo>
                                <a:lnTo>
                                  <a:pt x="307821" y="680007"/>
                                </a:lnTo>
                                <a:lnTo>
                                  <a:pt x="290848" y="641385"/>
                                </a:lnTo>
                                <a:lnTo>
                                  <a:pt x="282382" y="622077"/>
                                </a:lnTo>
                                <a:lnTo>
                                  <a:pt x="273939" y="602771"/>
                                </a:lnTo>
                                <a:lnTo>
                                  <a:pt x="265520" y="583439"/>
                                </a:lnTo>
                                <a:lnTo>
                                  <a:pt x="257117" y="564115"/>
                                </a:lnTo>
                                <a:lnTo>
                                  <a:pt x="248720" y="544760"/>
                                </a:lnTo>
                                <a:lnTo>
                                  <a:pt x="231973" y="506052"/>
                                </a:lnTo>
                                <a:lnTo>
                                  <a:pt x="223641" y="486698"/>
                                </a:lnTo>
                                <a:lnTo>
                                  <a:pt x="215314" y="467321"/>
                                </a:lnTo>
                                <a:lnTo>
                                  <a:pt x="207005" y="447927"/>
                                </a:lnTo>
                                <a:lnTo>
                                  <a:pt x="198719" y="428550"/>
                                </a:lnTo>
                                <a:lnTo>
                                  <a:pt x="190438" y="409150"/>
                                </a:lnTo>
                                <a:lnTo>
                                  <a:pt x="182174" y="389754"/>
                                </a:lnTo>
                                <a:lnTo>
                                  <a:pt x="173935" y="370332"/>
                                </a:lnTo>
                                <a:lnTo>
                                  <a:pt x="157501" y="331491"/>
                                </a:lnTo>
                                <a:lnTo>
                                  <a:pt x="149307" y="312051"/>
                                </a:lnTo>
                                <a:lnTo>
                                  <a:pt x="141137" y="292604"/>
                                </a:lnTo>
                                <a:lnTo>
                                  <a:pt x="132984" y="273162"/>
                                </a:lnTo>
                                <a:lnTo>
                                  <a:pt x="124836" y="253692"/>
                                </a:lnTo>
                                <a:lnTo>
                                  <a:pt x="116711" y="234228"/>
                                </a:lnTo>
                                <a:lnTo>
                                  <a:pt x="108606" y="214758"/>
                                </a:lnTo>
                                <a:lnTo>
                                  <a:pt x="92444" y="175785"/>
                                </a:lnTo>
                                <a:lnTo>
                                  <a:pt x="84389" y="156275"/>
                                </a:lnTo>
                                <a:lnTo>
                                  <a:pt x="76352" y="136780"/>
                                </a:lnTo>
                                <a:lnTo>
                                  <a:pt x="68315" y="117247"/>
                                </a:lnTo>
                                <a:lnTo>
                                  <a:pt x="60323" y="97737"/>
                                </a:lnTo>
                                <a:lnTo>
                                  <a:pt x="52339" y="78204"/>
                                </a:lnTo>
                                <a:lnTo>
                                  <a:pt x="36404" y="39136"/>
                                </a:lnTo>
                                <a:lnTo>
                                  <a:pt x="28453" y="19580"/>
                                </a:lnTo>
                                <a:lnTo>
                                  <a:pt x="20531" y="0"/>
                                </a:lnTo>
                                <a:lnTo>
                                  <a:pt x="0" y="8536"/>
                                </a:lnTo>
                                <a:lnTo>
                                  <a:pt x="8287" y="27953"/>
                                </a:lnTo>
                                <a:lnTo>
                                  <a:pt x="16573" y="47352"/>
                                </a:lnTo>
                                <a:lnTo>
                                  <a:pt x="33187" y="86148"/>
                                </a:lnTo>
                                <a:lnTo>
                                  <a:pt x="49846" y="124942"/>
                                </a:lnTo>
                                <a:lnTo>
                                  <a:pt x="58174" y="144320"/>
                                </a:lnTo>
                                <a:lnTo>
                                  <a:pt x="66529" y="163697"/>
                                </a:lnTo>
                                <a:lnTo>
                                  <a:pt x="83276" y="202445"/>
                                </a:lnTo>
                                <a:lnTo>
                                  <a:pt x="91655" y="221799"/>
                                </a:lnTo>
                                <a:lnTo>
                                  <a:pt x="100052" y="241176"/>
                                </a:lnTo>
                                <a:lnTo>
                                  <a:pt x="108472" y="260530"/>
                                </a:lnTo>
                                <a:lnTo>
                                  <a:pt x="116868" y="279861"/>
                                </a:lnTo>
                                <a:lnTo>
                                  <a:pt x="125310" y="299215"/>
                                </a:lnTo>
                                <a:lnTo>
                                  <a:pt x="142197" y="337877"/>
                                </a:lnTo>
                                <a:lnTo>
                                  <a:pt x="159129" y="376532"/>
                                </a:lnTo>
                                <a:lnTo>
                                  <a:pt x="167619" y="395863"/>
                                </a:lnTo>
                                <a:lnTo>
                                  <a:pt x="184597" y="434478"/>
                                </a:lnTo>
                                <a:lnTo>
                                  <a:pt x="193108" y="453785"/>
                                </a:lnTo>
                                <a:lnTo>
                                  <a:pt x="201639" y="473075"/>
                                </a:lnTo>
                                <a:lnTo>
                                  <a:pt x="210175" y="492384"/>
                                </a:lnTo>
                                <a:lnTo>
                                  <a:pt x="218703" y="511667"/>
                                </a:lnTo>
                                <a:lnTo>
                                  <a:pt x="227264" y="530953"/>
                                </a:lnTo>
                                <a:lnTo>
                                  <a:pt x="235840" y="550236"/>
                                </a:lnTo>
                                <a:lnTo>
                                  <a:pt x="244421" y="569497"/>
                                </a:lnTo>
                                <a:lnTo>
                                  <a:pt x="252998" y="588783"/>
                                </a:lnTo>
                                <a:lnTo>
                                  <a:pt x="270203" y="627310"/>
                                </a:lnTo>
                                <a:lnTo>
                                  <a:pt x="278824" y="646548"/>
                                </a:lnTo>
                                <a:lnTo>
                                  <a:pt x="287453" y="665810"/>
                                </a:lnTo>
                                <a:lnTo>
                                  <a:pt x="304744" y="704292"/>
                                </a:lnTo>
                                <a:lnTo>
                                  <a:pt x="313414" y="723530"/>
                                </a:lnTo>
                                <a:lnTo>
                                  <a:pt x="322083" y="742750"/>
                                </a:lnTo>
                                <a:lnTo>
                                  <a:pt x="330750" y="761988"/>
                                </a:lnTo>
                                <a:lnTo>
                                  <a:pt x="339467" y="781203"/>
                                </a:lnTo>
                                <a:lnTo>
                                  <a:pt x="348152" y="800424"/>
                                </a:lnTo>
                                <a:lnTo>
                                  <a:pt x="356879" y="819639"/>
                                </a:lnTo>
                                <a:lnTo>
                                  <a:pt x="365606" y="838835"/>
                                </a:lnTo>
                                <a:lnTo>
                                  <a:pt x="374334" y="858027"/>
                                </a:lnTo>
                                <a:lnTo>
                                  <a:pt x="400603" y="915613"/>
                                </a:lnTo>
                                <a:lnTo>
                                  <a:pt x="418163" y="953958"/>
                                </a:lnTo>
                                <a:lnTo>
                                  <a:pt x="435775" y="992293"/>
                                </a:lnTo>
                                <a:lnTo>
                                  <a:pt x="444608" y="1011468"/>
                                </a:lnTo>
                                <a:lnTo>
                                  <a:pt x="453440" y="1030625"/>
                                </a:lnTo>
                                <a:lnTo>
                                  <a:pt x="479991" y="1088062"/>
                                </a:lnTo>
                                <a:lnTo>
                                  <a:pt x="488858" y="1107201"/>
                                </a:lnTo>
                                <a:lnTo>
                                  <a:pt x="515549" y="1164586"/>
                                </a:lnTo>
                                <a:lnTo>
                                  <a:pt x="524469" y="1183708"/>
                                </a:lnTo>
                                <a:lnTo>
                                  <a:pt x="533407" y="1202812"/>
                                </a:lnTo>
                                <a:lnTo>
                                  <a:pt x="542328" y="1221917"/>
                                </a:lnTo>
                                <a:lnTo>
                                  <a:pt x="560256" y="1260126"/>
                                </a:lnTo>
                                <a:lnTo>
                                  <a:pt x="569229" y="1279195"/>
                                </a:lnTo>
                                <a:lnTo>
                                  <a:pt x="578202" y="1298300"/>
                                </a:lnTo>
                                <a:lnTo>
                                  <a:pt x="587193" y="1317387"/>
                                </a:lnTo>
                                <a:lnTo>
                                  <a:pt x="596183" y="1336439"/>
                                </a:lnTo>
                                <a:lnTo>
                                  <a:pt x="605209" y="1355526"/>
                                </a:lnTo>
                                <a:lnTo>
                                  <a:pt x="614217" y="1374613"/>
                                </a:lnTo>
                                <a:lnTo>
                                  <a:pt x="623243" y="1393665"/>
                                </a:lnTo>
                                <a:lnTo>
                                  <a:pt x="632304" y="1412734"/>
                                </a:lnTo>
                                <a:lnTo>
                                  <a:pt x="641365" y="1431769"/>
                                </a:lnTo>
                                <a:lnTo>
                                  <a:pt x="650408" y="1450821"/>
                                </a:lnTo>
                                <a:lnTo>
                                  <a:pt x="659486" y="1469855"/>
                                </a:lnTo>
                                <a:lnTo>
                                  <a:pt x="686792" y="1526958"/>
                                </a:lnTo>
                                <a:lnTo>
                                  <a:pt x="705036" y="1564992"/>
                                </a:lnTo>
                                <a:lnTo>
                                  <a:pt x="723333" y="1603025"/>
                                </a:lnTo>
                                <a:lnTo>
                                  <a:pt x="732499" y="1622024"/>
                                </a:lnTo>
                                <a:lnTo>
                                  <a:pt x="741666" y="1641023"/>
                                </a:lnTo>
                                <a:lnTo>
                                  <a:pt x="769217" y="1697986"/>
                                </a:lnTo>
                                <a:lnTo>
                                  <a:pt x="778436" y="1716968"/>
                                </a:lnTo>
                                <a:lnTo>
                                  <a:pt x="787672" y="1735949"/>
                                </a:lnTo>
                                <a:lnTo>
                                  <a:pt x="806145" y="1773895"/>
                                </a:lnTo>
                                <a:lnTo>
                                  <a:pt x="815399" y="1792842"/>
                                </a:lnTo>
                                <a:lnTo>
                                  <a:pt x="824688" y="1811806"/>
                                </a:lnTo>
                                <a:lnTo>
                                  <a:pt x="843249" y="1849699"/>
                                </a:lnTo>
                                <a:lnTo>
                                  <a:pt x="852555" y="1868628"/>
                                </a:lnTo>
                                <a:lnTo>
                                  <a:pt x="861862" y="1887557"/>
                                </a:lnTo>
                                <a:lnTo>
                                  <a:pt x="880493" y="1925415"/>
                                </a:lnTo>
                                <a:lnTo>
                                  <a:pt x="899194" y="1963255"/>
                                </a:lnTo>
                                <a:lnTo>
                                  <a:pt x="908553" y="1982149"/>
                                </a:lnTo>
                                <a:lnTo>
                                  <a:pt x="917930" y="2001060"/>
                                </a:lnTo>
                                <a:lnTo>
                                  <a:pt x="936702" y="2038848"/>
                                </a:lnTo>
                                <a:lnTo>
                                  <a:pt x="946131" y="2057760"/>
                                </a:lnTo>
                                <a:lnTo>
                                  <a:pt x="964955" y="2095512"/>
                                </a:lnTo>
                                <a:lnTo>
                                  <a:pt x="983832" y="2133265"/>
                                </a:lnTo>
                                <a:lnTo>
                                  <a:pt x="993297" y="2152124"/>
                                </a:lnTo>
                                <a:lnTo>
                                  <a:pt x="1002761" y="2171000"/>
                                </a:lnTo>
                                <a:lnTo>
                                  <a:pt x="1012244" y="2189859"/>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3" name="Freeform: Shape 2623"/>
                        <wps:cNvSpPr/>
                        <wps:spPr>
                          <a:xfrm>
                            <a:off x="1453452" y="751940"/>
                            <a:ext cx="928806" cy="2234940"/>
                          </a:xfrm>
                          <a:custGeom>
                            <a:avLst/>
                            <a:gdLst>
                              <a:gd name="connsiteX0" fmla="*/ 0 w 928806"/>
                              <a:gd name="connsiteY0" fmla="*/ 7742 h 2234940"/>
                              <a:gd name="connsiteX1" fmla="*/ 7541 w 928806"/>
                              <a:gd name="connsiteY1" fmla="*/ 27454 h 2234940"/>
                              <a:gd name="connsiteX2" fmla="*/ 15102 w 928806"/>
                              <a:gd name="connsiteY2" fmla="*/ 47168 h 2234940"/>
                              <a:gd name="connsiteX3" fmla="*/ 30221 w 928806"/>
                              <a:gd name="connsiteY3" fmla="*/ 86554 h 2234940"/>
                              <a:gd name="connsiteX4" fmla="*/ 37805 w 928806"/>
                              <a:gd name="connsiteY4" fmla="*/ 106266 h 2234940"/>
                              <a:gd name="connsiteX5" fmla="*/ 52969 w 928806"/>
                              <a:gd name="connsiteY5" fmla="*/ 145653 h 2234940"/>
                              <a:gd name="connsiteX6" fmla="*/ 60573 w 928806"/>
                              <a:gd name="connsiteY6" fmla="*/ 165348 h 2234940"/>
                              <a:gd name="connsiteX7" fmla="*/ 68181 w 928806"/>
                              <a:gd name="connsiteY7" fmla="*/ 185016 h 2234940"/>
                              <a:gd name="connsiteX8" fmla="*/ 75785 w 928806"/>
                              <a:gd name="connsiteY8" fmla="*/ 204710 h 2234940"/>
                              <a:gd name="connsiteX9" fmla="*/ 91041 w 928806"/>
                              <a:gd name="connsiteY9" fmla="*/ 244050 h 2234940"/>
                              <a:gd name="connsiteX10" fmla="*/ 98674 w 928806"/>
                              <a:gd name="connsiteY10" fmla="*/ 263740 h 2234940"/>
                              <a:gd name="connsiteX11" fmla="*/ 106323 w 928806"/>
                              <a:gd name="connsiteY11" fmla="*/ 283413 h 2234940"/>
                              <a:gd name="connsiteX12" fmla="*/ 113947 w 928806"/>
                              <a:gd name="connsiteY12" fmla="*/ 303057 h 2234940"/>
                              <a:gd name="connsiteX13" fmla="*/ 121621 w 928806"/>
                              <a:gd name="connsiteY13" fmla="*/ 322729 h 2234940"/>
                              <a:gd name="connsiteX14" fmla="*/ 129275 w 928806"/>
                              <a:gd name="connsiteY14" fmla="*/ 342395 h 2234940"/>
                              <a:gd name="connsiteX15" fmla="*/ 136947 w 928806"/>
                              <a:gd name="connsiteY15" fmla="*/ 362046 h 2234940"/>
                              <a:gd name="connsiteX16" fmla="*/ 144644 w 928806"/>
                              <a:gd name="connsiteY16" fmla="*/ 381718 h 2234940"/>
                              <a:gd name="connsiteX17" fmla="*/ 152315 w 928806"/>
                              <a:gd name="connsiteY17" fmla="*/ 401361 h 2234940"/>
                              <a:gd name="connsiteX18" fmla="*/ 167712 w 928806"/>
                              <a:gd name="connsiteY18" fmla="*/ 440655 h 2234940"/>
                              <a:gd name="connsiteX19" fmla="*/ 175429 w 928806"/>
                              <a:gd name="connsiteY19" fmla="*/ 460304 h 2234940"/>
                              <a:gd name="connsiteX20" fmla="*/ 183148 w 928806"/>
                              <a:gd name="connsiteY20" fmla="*/ 479931 h 2234940"/>
                              <a:gd name="connsiteX21" fmla="*/ 190868 w 928806"/>
                              <a:gd name="connsiteY21" fmla="*/ 499574 h 2234940"/>
                              <a:gd name="connsiteX22" fmla="*/ 206350 w 928806"/>
                              <a:gd name="connsiteY22" fmla="*/ 538826 h 2234940"/>
                              <a:gd name="connsiteX23" fmla="*/ 214092 w 928806"/>
                              <a:gd name="connsiteY23" fmla="*/ 558477 h 2234940"/>
                              <a:gd name="connsiteX24" fmla="*/ 221852 w 928806"/>
                              <a:gd name="connsiteY24" fmla="*/ 578073 h 2234940"/>
                              <a:gd name="connsiteX25" fmla="*/ 245147 w 928806"/>
                              <a:gd name="connsiteY25" fmla="*/ 636951 h 2234940"/>
                              <a:gd name="connsiteX26" fmla="*/ 252934 w 928806"/>
                              <a:gd name="connsiteY26" fmla="*/ 656550 h 2234940"/>
                              <a:gd name="connsiteX27" fmla="*/ 260740 w 928806"/>
                              <a:gd name="connsiteY27" fmla="*/ 676153 h 2234940"/>
                              <a:gd name="connsiteX28" fmla="*/ 268527 w 928806"/>
                              <a:gd name="connsiteY28" fmla="*/ 695779 h 2234940"/>
                              <a:gd name="connsiteX29" fmla="*/ 276340 w 928806"/>
                              <a:gd name="connsiteY29" fmla="*/ 715382 h 2234940"/>
                              <a:gd name="connsiteX30" fmla="*/ 284145 w 928806"/>
                              <a:gd name="connsiteY30" fmla="*/ 734963 h 2234940"/>
                              <a:gd name="connsiteX31" fmla="*/ 299808 w 928806"/>
                              <a:gd name="connsiteY31" fmla="*/ 774162 h 2234940"/>
                              <a:gd name="connsiteX32" fmla="*/ 307649 w 928806"/>
                              <a:gd name="connsiteY32" fmla="*/ 793743 h 2234940"/>
                              <a:gd name="connsiteX33" fmla="*/ 315498 w 928806"/>
                              <a:gd name="connsiteY33" fmla="*/ 813346 h 2234940"/>
                              <a:gd name="connsiteX34" fmla="*/ 331196 w 928806"/>
                              <a:gd name="connsiteY34" fmla="*/ 852505 h 2234940"/>
                              <a:gd name="connsiteX35" fmla="*/ 339081 w 928806"/>
                              <a:gd name="connsiteY35" fmla="*/ 872085 h 2234940"/>
                              <a:gd name="connsiteX36" fmla="*/ 346930 w 928806"/>
                              <a:gd name="connsiteY36" fmla="*/ 891664 h 2234940"/>
                              <a:gd name="connsiteX37" fmla="*/ 354832 w 928806"/>
                              <a:gd name="connsiteY37" fmla="*/ 911222 h 2234940"/>
                              <a:gd name="connsiteX38" fmla="*/ 362716 w 928806"/>
                              <a:gd name="connsiteY38" fmla="*/ 930795 h 2234940"/>
                              <a:gd name="connsiteX39" fmla="*/ 370618 w 928806"/>
                              <a:gd name="connsiteY39" fmla="*/ 950353 h 2234940"/>
                              <a:gd name="connsiteX40" fmla="*/ 378520 w 928806"/>
                              <a:gd name="connsiteY40" fmla="*/ 969933 h 2234940"/>
                              <a:gd name="connsiteX41" fmla="*/ 402278 w 928806"/>
                              <a:gd name="connsiteY41" fmla="*/ 1028595 h 2234940"/>
                              <a:gd name="connsiteX42" fmla="*/ 410233 w 928806"/>
                              <a:gd name="connsiteY42" fmla="*/ 1048139 h 2234940"/>
                              <a:gd name="connsiteX43" fmla="*/ 418170 w 928806"/>
                              <a:gd name="connsiteY43" fmla="*/ 1067700 h 2234940"/>
                              <a:gd name="connsiteX44" fmla="*/ 426107 w 928806"/>
                              <a:gd name="connsiteY44" fmla="*/ 1087226 h 2234940"/>
                              <a:gd name="connsiteX45" fmla="*/ 434061 w 928806"/>
                              <a:gd name="connsiteY45" fmla="*/ 1106787 h 2234940"/>
                              <a:gd name="connsiteX46" fmla="*/ 442033 w 928806"/>
                              <a:gd name="connsiteY46" fmla="*/ 1126331 h 2234940"/>
                              <a:gd name="connsiteX47" fmla="*/ 450023 w 928806"/>
                              <a:gd name="connsiteY47" fmla="*/ 1145857 h 2234940"/>
                              <a:gd name="connsiteX48" fmla="*/ 457978 w 928806"/>
                              <a:gd name="connsiteY48" fmla="*/ 1165383 h 2234940"/>
                              <a:gd name="connsiteX49" fmla="*/ 465985 w 928806"/>
                              <a:gd name="connsiteY49" fmla="*/ 1184926 h 2234940"/>
                              <a:gd name="connsiteX50" fmla="*/ 473975 w 928806"/>
                              <a:gd name="connsiteY50" fmla="*/ 1204435 h 2234940"/>
                              <a:gd name="connsiteX51" fmla="*/ 481982 w 928806"/>
                              <a:gd name="connsiteY51" fmla="*/ 1223961 h 2234940"/>
                              <a:gd name="connsiteX52" fmla="*/ 498014 w 928806"/>
                              <a:gd name="connsiteY52" fmla="*/ 1262995 h 2234940"/>
                              <a:gd name="connsiteX53" fmla="*/ 506021 w 928806"/>
                              <a:gd name="connsiteY53" fmla="*/ 1282521 h 2234940"/>
                              <a:gd name="connsiteX54" fmla="*/ 514063 w 928806"/>
                              <a:gd name="connsiteY54" fmla="*/ 1302030 h 2234940"/>
                              <a:gd name="connsiteX55" fmla="*/ 522123 w 928806"/>
                              <a:gd name="connsiteY55" fmla="*/ 1321520 h 2234940"/>
                              <a:gd name="connsiteX56" fmla="*/ 530148 w 928806"/>
                              <a:gd name="connsiteY56" fmla="*/ 1341029 h 2234940"/>
                              <a:gd name="connsiteX57" fmla="*/ 538208 w 928806"/>
                              <a:gd name="connsiteY57" fmla="*/ 1360537 h 2234940"/>
                              <a:gd name="connsiteX58" fmla="*/ 546268 w 928806"/>
                              <a:gd name="connsiteY58" fmla="*/ 1380046 h 2234940"/>
                              <a:gd name="connsiteX59" fmla="*/ 562423 w 928806"/>
                              <a:gd name="connsiteY59" fmla="*/ 1419010 h 2234940"/>
                              <a:gd name="connsiteX60" fmla="*/ 570500 w 928806"/>
                              <a:gd name="connsiteY60" fmla="*/ 1438536 h 2234940"/>
                              <a:gd name="connsiteX61" fmla="*/ 578595 w 928806"/>
                              <a:gd name="connsiteY61" fmla="*/ 1457992 h 2234940"/>
                              <a:gd name="connsiteX62" fmla="*/ 594803 w 928806"/>
                              <a:gd name="connsiteY62" fmla="*/ 1496974 h 2234940"/>
                              <a:gd name="connsiteX63" fmla="*/ 602916 w 928806"/>
                              <a:gd name="connsiteY63" fmla="*/ 1516429 h 2234940"/>
                              <a:gd name="connsiteX64" fmla="*/ 611046 w 928806"/>
                              <a:gd name="connsiteY64" fmla="*/ 1535920 h 2234940"/>
                              <a:gd name="connsiteX65" fmla="*/ 619176 w 928806"/>
                              <a:gd name="connsiteY65" fmla="*/ 1555394 h 2234940"/>
                              <a:gd name="connsiteX66" fmla="*/ 627324 w 928806"/>
                              <a:gd name="connsiteY66" fmla="*/ 1574867 h 2234940"/>
                              <a:gd name="connsiteX67" fmla="*/ 635454 w 928806"/>
                              <a:gd name="connsiteY67" fmla="*/ 1594323 h 2234940"/>
                              <a:gd name="connsiteX68" fmla="*/ 643619 w 928806"/>
                              <a:gd name="connsiteY68" fmla="*/ 1613796 h 2234940"/>
                              <a:gd name="connsiteX69" fmla="*/ 651767 w 928806"/>
                              <a:gd name="connsiteY69" fmla="*/ 1633234 h 2234940"/>
                              <a:gd name="connsiteX70" fmla="*/ 659950 w 928806"/>
                              <a:gd name="connsiteY70" fmla="*/ 1652690 h 2234940"/>
                              <a:gd name="connsiteX71" fmla="*/ 668115 w 928806"/>
                              <a:gd name="connsiteY71" fmla="*/ 1672146 h 2234940"/>
                              <a:gd name="connsiteX72" fmla="*/ 676315 w 928806"/>
                              <a:gd name="connsiteY72" fmla="*/ 1691584 h 2234940"/>
                              <a:gd name="connsiteX73" fmla="*/ 684498 w 928806"/>
                              <a:gd name="connsiteY73" fmla="*/ 1711057 h 2234940"/>
                              <a:gd name="connsiteX74" fmla="*/ 692698 w 928806"/>
                              <a:gd name="connsiteY74" fmla="*/ 1730495 h 2234940"/>
                              <a:gd name="connsiteX75" fmla="*/ 700881 w 928806"/>
                              <a:gd name="connsiteY75" fmla="*/ 1749916 h 2234940"/>
                              <a:gd name="connsiteX76" fmla="*/ 717317 w 928806"/>
                              <a:gd name="connsiteY76" fmla="*/ 1788810 h 2234940"/>
                              <a:gd name="connsiteX77" fmla="*/ 733806 w 928806"/>
                              <a:gd name="connsiteY77" fmla="*/ 1827651 h 2234940"/>
                              <a:gd name="connsiteX78" fmla="*/ 742041 w 928806"/>
                              <a:gd name="connsiteY78" fmla="*/ 1847090 h 2234940"/>
                              <a:gd name="connsiteX79" fmla="*/ 750277 w 928806"/>
                              <a:gd name="connsiteY79" fmla="*/ 1866510 h 2234940"/>
                              <a:gd name="connsiteX80" fmla="*/ 758547 w 928806"/>
                              <a:gd name="connsiteY80" fmla="*/ 1885931 h 2234940"/>
                              <a:gd name="connsiteX81" fmla="*/ 766801 w 928806"/>
                              <a:gd name="connsiteY81" fmla="*/ 1905334 h 2234940"/>
                              <a:gd name="connsiteX82" fmla="*/ 783377 w 928806"/>
                              <a:gd name="connsiteY82" fmla="*/ 1944175 h 2234940"/>
                              <a:gd name="connsiteX83" fmla="*/ 799936 w 928806"/>
                              <a:gd name="connsiteY83" fmla="*/ 1982964 h 2234940"/>
                              <a:gd name="connsiteX84" fmla="*/ 816565 w 928806"/>
                              <a:gd name="connsiteY84" fmla="*/ 2021770 h 2234940"/>
                              <a:gd name="connsiteX85" fmla="*/ 833211 w 928806"/>
                              <a:gd name="connsiteY85" fmla="*/ 2060559 h 2234940"/>
                              <a:gd name="connsiteX86" fmla="*/ 841552 w 928806"/>
                              <a:gd name="connsiteY86" fmla="*/ 2079944 h 2234940"/>
                              <a:gd name="connsiteX87" fmla="*/ 849876 w 928806"/>
                              <a:gd name="connsiteY87" fmla="*/ 2099330 h 2234940"/>
                              <a:gd name="connsiteX88" fmla="*/ 866575 w 928806"/>
                              <a:gd name="connsiteY88" fmla="*/ 2138083 h 2234940"/>
                              <a:gd name="connsiteX89" fmla="*/ 891703 w 928806"/>
                              <a:gd name="connsiteY89" fmla="*/ 2196205 h 2234940"/>
                              <a:gd name="connsiteX90" fmla="*/ 900079 w 928806"/>
                              <a:gd name="connsiteY90" fmla="*/ 2215573 h 2234940"/>
                              <a:gd name="connsiteX91" fmla="*/ 908490 w 928806"/>
                              <a:gd name="connsiteY91" fmla="*/ 2234941 h 2234940"/>
                              <a:gd name="connsiteX92" fmla="*/ 928807 w 928806"/>
                              <a:gd name="connsiteY92" fmla="*/ 2225915 h 2234940"/>
                              <a:gd name="connsiteX93" fmla="*/ 920044 w 928806"/>
                              <a:gd name="connsiteY93" fmla="*/ 2206688 h 2234940"/>
                              <a:gd name="connsiteX94" fmla="*/ 911317 w 928806"/>
                              <a:gd name="connsiteY94" fmla="*/ 2187478 h 2234940"/>
                              <a:gd name="connsiteX95" fmla="*/ 902590 w 928806"/>
                              <a:gd name="connsiteY95" fmla="*/ 2168250 h 2234940"/>
                              <a:gd name="connsiteX96" fmla="*/ 885206 w 928806"/>
                              <a:gd name="connsiteY96" fmla="*/ 2129830 h 2234940"/>
                              <a:gd name="connsiteX97" fmla="*/ 876514 w 928806"/>
                              <a:gd name="connsiteY97" fmla="*/ 2110585 h 2234940"/>
                              <a:gd name="connsiteX98" fmla="*/ 867857 w 928806"/>
                              <a:gd name="connsiteY98" fmla="*/ 2091340 h 2234940"/>
                              <a:gd name="connsiteX99" fmla="*/ 859200 w 928806"/>
                              <a:gd name="connsiteY99" fmla="*/ 2072078 h 2234940"/>
                              <a:gd name="connsiteX100" fmla="*/ 850578 w 928806"/>
                              <a:gd name="connsiteY100" fmla="*/ 2052850 h 2234940"/>
                              <a:gd name="connsiteX101" fmla="*/ 841956 w 928806"/>
                              <a:gd name="connsiteY101" fmla="*/ 2033587 h 2234940"/>
                              <a:gd name="connsiteX102" fmla="*/ 824748 w 928806"/>
                              <a:gd name="connsiteY102" fmla="*/ 1995045 h 2234940"/>
                              <a:gd name="connsiteX103" fmla="*/ 816179 w 928806"/>
                              <a:gd name="connsiteY103" fmla="*/ 1975765 h 2234940"/>
                              <a:gd name="connsiteX104" fmla="*/ 807592 w 928806"/>
                              <a:gd name="connsiteY104" fmla="*/ 1956502 h 2234940"/>
                              <a:gd name="connsiteX105" fmla="*/ 799040 w 928806"/>
                              <a:gd name="connsiteY105" fmla="*/ 1937222 h 2234940"/>
                              <a:gd name="connsiteX106" fmla="*/ 790506 w 928806"/>
                              <a:gd name="connsiteY106" fmla="*/ 1917906 h 2234940"/>
                              <a:gd name="connsiteX107" fmla="*/ 781990 w 928806"/>
                              <a:gd name="connsiteY107" fmla="*/ 1898626 h 2234940"/>
                              <a:gd name="connsiteX108" fmla="*/ 764974 w 928806"/>
                              <a:gd name="connsiteY108" fmla="*/ 1860013 h 2234940"/>
                              <a:gd name="connsiteX109" fmla="*/ 756476 w 928806"/>
                              <a:gd name="connsiteY109" fmla="*/ 1840716 h 2234940"/>
                              <a:gd name="connsiteX110" fmla="*/ 748012 w 928806"/>
                              <a:gd name="connsiteY110" fmla="*/ 1821383 h 2234940"/>
                              <a:gd name="connsiteX111" fmla="*/ 722691 w 928806"/>
                              <a:gd name="connsiteY111" fmla="*/ 1763384 h 2234940"/>
                              <a:gd name="connsiteX112" fmla="*/ 714297 w 928806"/>
                              <a:gd name="connsiteY112" fmla="*/ 1744051 h 2234940"/>
                              <a:gd name="connsiteX113" fmla="*/ 705868 w 928806"/>
                              <a:gd name="connsiteY113" fmla="*/ 1724701 h 2234940"/>
                              <a:gd name="connsiteX114" fmla="*/ 689116 w 928806"/>
                              <a:gd name="connsiteY114" fmla="*/ 1686000 h 2234940"/>
                              <a:gd name="connsiteX115" fmla="*/ 672417 w 928806"/>
                              <a:gd name="connsiteY115" fmla="*/ 1647246 h 2234940"/>
                              <a:gd name="connsiteX116" fmla="*/ 655753 w 928806"/>
                              <a:gd name="connsiteY116" fmla="*/ 1608493 h 2234940"/>
                              <a:gd name="connsiteX117" fmla="*/ 647465 w 928806"/>
                              <a:gd name="connsiteY117" fmla="*/ 1589125 h 2234940"/>
                              <a:gd name="connsiteX118" fmla="*/ 639159 w 928806"/>
                              <a:gd name="connsiteY118" fmla="*/ 1569722 h 2234940"/>
                              <a:gd name="connsiteX119" fmla="*/ 622635 w 928806"/>
                              <a:gd name="connsiteY119" fmla="*/ 1530916 h 2234940"/>
                              <a:gd name="connsiteX120" fmla="*/ 614382 w 928806"/>
                              <a:gd name="connsiteY120" fmla="*/ 1511495 h 2234940"/>
                              <a:gd name="connsiteX121" fmla="*/ 606164 w 928806"/>
                              <a:gd name="connsiteY121" fmla="*/ 1492074 h 2234940"/>
                              <a:gd name="connsiteX122" fmla="*/ 597929 w 928806"/>
                              <a:gd name="connsiteY122" fmla="*/ 1472654 h 2234940"/>
                              <a:gd name="connsiteX123" fmla="*/ 581528 w 928806"/>
                              <a:gd name="connsiteY123" fmla="*/ 1433813 h 2234940"/>
                              <a:gd name="connsiteX124" fmla="*/ 565180 w 928806"/>
                              <a:gd name="connsiteY124" fmla="*/ 1394936 h 2234940"/>
                              <a:gd name="connsiteX125" fmla="*/ 557032 w 928806"/>
                              <a:gd name="connsiteY125" fmla="*/ 1375498 h 2234940"/>
                              <a:gd name="connsiteX126" fmla="*/ 548902 w 928806"/>
                              <a:gd name="connsiteY126" fmla="*/ 1356025 h 2234940"/>
                              <a:gd name="connsiteX127" fmla="*/ 540772 w 928806"/>
                              <a:gd name="connsiteY127" fmla="*/ 1336551 h 2234940"/>
                              <a:gd name="connsiteX128" fmla="*/ 524564 w 928806"/>
                              <a:gd name="connsiteY128" fmla="*/ 1297622 h 2234940"/>
                              <a:gd name="connsiteX129" fmla="*/ 516469 w 928806"/>
                              <a:gd name="connsiteY129" fmla="*/ 1278167 h 2234940"/>
                              <a:gd name="connsiteX130" fmla="*/ 500367 w 928806"/>
                              <a:gd name="connsiteY130" fmla="*/ 1239185 h 2234940"/>
                              <a:gd name="connsiteX131" fmla="*/ 492324 w 928806"/>
                              <a:gd name="connsiteY131" fmla="*/ 1219694 h 2234940"/>
                              <a:gd name="connsiteX132" fmla="*/ 484282 w 928806"/>
                              <a:gd name="connsiteY132" fmla="*/ 1200185 h 2234940"/>
                              <a:gd name="connsiteX133" fmla="*/ 476275 w 928806"/>
                              <a:gd name="connsiteY133" fmla="*/ 1180677 h 2234940"/>
                              <a:gd name="connsiteX134" fmla="*/ 460295 w 928806"/>
                              <a:gd name="connsiteY134" fmla="*/ 1141643 h 2234940"/>
                              <a:gd name="connsiteX135" fmla="*/ 452323 w 928806"/>
                              <a:gd name="connsiteY135" fmla="*/ 1122134 h 2234940"/>
                              <a:gd name="connsiteX136" fmla="*/ 444369 w 928806"/>
                              <a:gd name="connsiteY136" fmla="*/ 1102608 h 2234940"/>
                              <a:gd name="connsiteX137" fmla="*/ 436414 w 928806"/>
                              <a:gd name="connsiteY137" fmla="*/ 1083065 h 2234940"/>
                              <a:gd name="connsiteX138" fmla="*/ 428495 w 928806"/>
                              <a:gd name="connsiteY138" fmla="*/ 1063539 h 2234940"/>
                              <a:gd name="connsiteX139" fmla="*/ 420575 w 928806"/>
                              <a:gd name="connsiteY139" fmla="*/ 1043977 h 2234940"/>
                              <a:gd name="connsiteX140" fmla="*/ 412673 w 928806"/>
                              <a:gd name="connsiteY140" fmla="*/ 1024416 h 2234940"/>
                              <a:gd name="connsiteX141" fmla="*/ 396922 w 928806"/>
                              <a:gd name="connsiteY141" fmla="*/ 985305 h 2234940"/>
                              <a:gd name="connsiteX142" fmla="*/ 389056 w 928806"/>
                              <a:gd name="connsiteY142" fmla="*/ 965749 h 2234940"/>
                              <a:gd name="connsiteX143" fmla="*/ 381207 w 928806"/>
                              <a:gd name="connsiteY143" fmla="*/ 946168 h 2234940"/>
                              <a:gd name="connsiteX144" fmla="*/ 365543 w 928806"/>
                              <a:gd name="connsiteY144" fmla="*/ 907009 h 2234940"/>
                              <a:gd name="connsiteX145" fmla="*/ 357747 w 928806"/>
                              <a:gd name="connsiteY145" fmla="*/ 887406 h 2234940"/>
                              <a:gd name="connsiteX146" fmla="*/ 349950 w 928806"/>
                              <a:gd name="connsiteY146" fmla="*/ 867803 h 2234940"/>
                              <a:gd name="connsiteX147" fmla="*/ 326648 w 928806"/>
                              <a:gd name="connsiteY147" fmla="*/ 809000 h 2234940"/>
                              <a:gd name="connsiteX148" fmla="*/ 318940 w 928806"/>
                              <a:gd name="connsiteY148" fmla="*/ 789374 h 2234940"/>
                              <a:gd name="connsiteX149" fmla="*/ 311196 w 928806"/>
                              <a:gd name="connsiteY149" fmla="*/ 769746 h 2234940"/>
                              <a:gd name="connsiteX150" fmla="*/ 303505 w 928806"/>
                              <a:gd name="connsiteY150" fmla="*/ 750127 h 2234940"/>
                              <a:gd name="connsiteX151" fmla="*/ 295803 w 928806"/>
                              <a:gd name="connsiteY151" fmla="*/ 730476 h 2234940"/>
                              <a:gd name="connsiteX152" fmla="*/ 280459 w 928806"/>
                              <a:gd name="connsiteY152" fmla="*/ 691184 h 2234940"/>
                              <a:gd name="connsiteX153" fmla="*/ 265156 w 928806"/>
                              <a:gd name="connsiteY153" fmla="*/ 651891 h 2234940"/>
                              <a:gd name="connsiteX154" fmla="*/ 257553 w 928806"/>
                              <a:gd name="connsiteY154" fmla="*/ 632218 h 2234940"/>
                              <a:gd name="connsiteX155" fmla="*/ 249921 w 928806"/>
                              <a:gd name="connsiteY155" fmla="*/ 612551 h 2234940"/>
                              <a:gd name="connsiteX156" fmla="*/ 242341 w 928806"/>
                              <a:gd name="connsiteY156" fmla="*/ 592879 h 2234940"/>
                              <a:gd name="connsiteX157" fmla="*/ 234757 w 928806"/>
                              <a:gd name="connsiteY157" fmla="*/ 573188 h 2234940"/>
                              <a:gd name="connsiteX158" fmla="*/ 227171 w 928806"/>
                              <a:gd name="connsiteY158" fmla="*/ 553516 h 2234940"/>
                              <a:gd name="connsiteX159" fmla="*/ 219615 w 928806"/>
                              <a:gd name="connsiteY159" fmla="*/ 533825 h 2234940"/>
                              <a:gd name="connsiteX160" fmla="*/ 212076 w 928806"/>
                              <a:gd name="connsiteY160" fmla="*/ 514106 h 2234940"/>
                              <a:gd name="connsiteX161" fmla="*/ 204559 w 928806"/>
                              <a:gd name="connsiteY161" fmla="*/ 494417 h 2234940"/>
                              <a:gd name="connsiteX162" fmla="*/ 189528 w 928806"/>
                              <a:gd name="connsiteY162" fmla="*/ 454986 h 2234940"/>
                              <a:gd name="connsiteX163" fmla="*/ 182035 w 928806"/>
                              <a:gd name="connsiteY163" fmla="*/ 435272 h 2234940"/>
                              <a:gd name="connsiteX164" fmla="*/ 174567 w 928806"/>
                              <a:gd name="connsiteY164" fmla="*/ 415535 h 2234940"/>
                              <a:gd name="connsiteX165" fmla="*/ 167120 w 928806"/>
                              <a:gd name="connsiteY165" fmla="*/ 395816 h 2234940"/>
                              <a:gd name="connsiteX166" fmla="*/ 159675 w 928806"/>
                              <a:gd name="connsiteY166" fmla="*/ 376079 h 2234940"/>
                              <a:gd name="connsiteX167" fmla="*/ 152250 w 928806"/>
                              <a:gd name="connsiteY167" fmla="*/ 356320 h 2234940"/>
                              <a:gd name="connsiteX168" fmla="*/ 144823 w 928806"/>
                              <a:gd name="connsiteY168" fmla="*/ 336585 h 2234940"/>
                              <a:gd name="connsiteX169" fmla="*/ 130023 w 928806"/>
                              <a:gd name="connsiteY169" fmla="*/ 297059 h 2234940"/>
                              <a:gd name="connsiteX170" fmla="*/ 122639 w 928806"/>
                              <a:gd name="connsiteY170" fmla="*/ 277299 h 2234940"/>
                              <a:gd name="connsiteX171" fmla="*/ 115287 w 928806"/>
                              <a:gd name="connsiteY171" fmla="*/ 257540 h 2234940"/>
                              <a:gd name="connsiteX172" fmla="*/ 93285 w 928806"/>
                              <a:gd name="connsiteY172" fmla="*/ 198192 h 2234940"/>
                              <a:gd name="connsiteX173" fmla="*/ 85971 w 928806"/>
                              <a:gd name="connsiteY173" fmla="*/ 178385 h 2234940"/>
                              <a:gd name="connsiteX174" fmla="*/ 78682 w 928806"/>
                              <a:gd name="connsiteY174" fmla="*/ 158580 h 2234940"/>
                              <a:gd name="connsiteX175" fmla="*/ 56887 w 928806"/>
                              <a:gd name="connsiteY175" fmla="*/ 99163 h 2234940"/>
                              <a:gd name="connsiteX176" fmla="*/ 49666 w 928806"/>
                              <a:gd name="connsiteY176" fmla="*/ 79333 h 2234940"/>
                              <a:gd name="connsiteX177" fmla="*/ 42423 w 928806"/>
                              <a:gd name="connsiteY177" fmla="*/ 59505 h 2234940"/>
                              <a:gd name="connsiteX178" fmla="*/ 35222 w 928806"/>
                              <a:gd name="connsiteY178" fmla="*/ 39675 h 2234940"/>
                              <a:gd name="connsiteX179" fmla="*/ 28024 w 928806"/>
                              <a:gd name="connsiteY179" fmla="*/ 19828 h 2234940"/>
                              <a:gd name="connsiteX180" fmla="*/ 20851 w 928806"/>
                              <a:gd name="connsiteY180" fmla="*/ 0 h 22349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Lst>
                            <a:rect l="l" t="t" r="r" b="b"/>
                            <a:pathLst>
                              <a:path w="928806" h="2234940">
                                <a:moveTo>
                                  <a:pt x="0" y="7742"/>
                                </a:moveTo>
                                <a:lnTo>
                                  <a:pt x="7541" y="27454"/>
                                </a:lnTo>
                                <a:lnTo>
                                  <a:pt x="15102" y="47168"/>
                                </a:lnTo>
                                <a:lnTo>
                                  <a:pt x="30221" y="86554"/>
                                </a:lnTo>
                                <a:lnTo>
                                  <a:pt x="37805" y="106266"/>
                                </a:lnTo>
                                <a:lnTo>
                                  <a:pt x="52969" y="145653"/>
                                </a:lnTo>
                                <a:lnTo>
                                  <a:pt x="60573" y="165348"/>
                                </a:lnTo>
                                <a:lnTo>
                                  <a:pt x="68181" y="185016"/>
                                </a:lnTo>
                                <a:lnTo>
                                  <a:pt x="75785" y="204710"/>
                                </a:lnTo>
                                <a:lnTo>
                                  <a:pt x="91041" y="244050"/>
                                </a:lnTo>
                                <a:lnTo>
                                  <a:pt x="98674" y="263740"/>
                                </a:lnTo>
                                <a:lnTo>
                                  <a:pt x="106323" y="283413"/>
                                </a:lnTo>
                                <a:lnTo>
                                  <a:pt x="113947" y="303057"/>
                                </a:lnTo>
                                <a:lnTo>
                                  <a:pt x="121621" y="322729"/>
                                </a:lnTo>
                                <a:lnTo>
                                  <a:pt x="129275" y="342395"/>
                                </a:lnTo>
                                <a:lnTo>
                                  <a:pt x="136947" y="362046"/>
                                </a:lnTo>
                                <a:lnTo>
                                  <a:pt x="144644" y="381718"/>
                                </a:lnTo>
                                <a:lnTo>
                                  <a:pt x="152315" y="401361"/>
                                </a:lnTo>
                                <a:lnTo>
                                  <a:pt x="167712" y="440655"/>
                                </a:lnTo>
                                <a:lnTo>
                                  <a:pt x="175429" y="460304"/>
                                </a:lnTo>
                                <a:lnTo>
                                  <a:pt x="183148" y="479931"/>
                                </a:lnTo>
                                <a:lnTo>
                                  <a:pt x="190868" y="499574"/>
                                </a:lnTo>
                                <a:lnTo>
                                  <a:pt x="206350" y="538826"/>
                                </a:lnTo>
                                <a:lnTo>
                                  <a:pt x="214092" y="558477"/>
                                </a:lnTo>
                                <a:lnTo>
                                  <a:pt x="221852" y="578073"/>
                                </a:lnTo>
                                <a:lnTo>
                                  <a:pt x="245147" y="636951"/>
                                </a:lnTo>
                                <a:lnTo>
                                  <a:pt x="252934" y="656550"/>
                                </a:lnTo>
                                <a:lnTo>
                                  <a:pt x="260740" y="676153"/>
                                </a:lnTo>
                                <a:lnTo>
                                  <a:pt x="268527" y="695779"/>
                                </a:lnTo>
                                <a:lnTo>
                                  <a:pt x="276340" y="715382"/>
                                </a:lnTo>
                                <a:lnTo>
                                  <a:pt x="284145" y="734963"/>
                                </a:lnTo>
                                <a:lnTo>
                                  <a:pt x="299808" y="774162"/>
                                </a:lnTo>
                                <a:lnTo>
                                  <a:pt x="307649" y="793743"/>
                                </a:lnTo>
                                <a:lnTo>
                                  <a:pt x="315498" y="813346"/>
                                </a:lnTo>
                                <a:lnTo>
                                  <a:pt x="331196" y="852505"/>
                                </a:lnTo>
                                <a:lnTo>
                                  <a:pt x="339081" y="872085"/>
                                </a:lnTo>
                                <a:lnTo>
                                  <a:pt x="346930" y="891664"/>
                                </a:lnTo>
                                <a:lnTo>
                                  <a:pt x="354832" y="911222"/>
                                </a:lnTo>
                                <a:lnTo>
                                  <a:pt x="362716" y="930795"/>
                                </a:lnTo>
                                <a:lnTo>
                                  <a:pt x="370618" y="950353"/>
                                </a:lnTo>
                                <a:lnTo>
                                  <a:pt x="378520" y="969933"/>
                                </a:lnTo>
                                <a:lnTo>
                                  <a:pt x="402278" y="1028595"/>
                                </a:lnTo>
                                <a:lnTo>
                                  <a:pt x="410233" y="1048139"/>
                                </a:lnTo>
                                <a:lnTo>
                                  <a:pt x="418170" y="1067700"/>
                                </a:lnTo>
                                <a:lnTo>
                                  <a:pt x="426107" y="1087226"/>
                                </a:lnTo>
                                <a:lnTo>
                                  <a:pt x="434061" y="1106787"/>
                                </a:lnTo>
                                <a:lnTo>
                                  <a:pt x="442033" y="1126331"/>
                                </a:lnTo>
                                <a:lnTo>
                                  <a:pt x="450023" y="1145857"/>
                                </a:lnTo>
                                <a:lnTo>
                                  <a:pt x="457978" y="1165383"/>
                                </a:lnTo>
                                <a:lnTo>
                                  <a:pt x="465985" y="1184926"/>
                                </a:lnTo>
                                <a:lnTo>
                                  <a:pt x="473975" y="1204435"/>
                                </a:lnTo>
                                <a:lnTo>
                                  <a:pt x="481982" y="1223961"/>
                                </a:lnTo>
                                <a:lnTo>
                                  <a:pt x="498014" y="1262995"/>
                                </a:lnTo>
                                <a:lnTo>
                                  <a:pt x="506021" y="1282521"/>
                                </a:lnTo>
                                <a:lnTo>
                                  <a:pt x="514063" y="1302030"/>
                                </a:lnTo>
                                <a:lnTo>
                                  <a:pt x="522123" y="1321520"/>
                                </a:lnTo>
                                <a:lnTo>
                                  <a:pt x="530148" y="1341029"/>
                                </a:lnTo>
                                <a:lnTo>
                                  <a:pt x="538208" y="1360537"/>
                                </a:lnTo>
                                <a:lnTo>
                                  <a:pt x="546268" y="1380046"/>
                                </a:lnTo>
                                <a:lnTo>
                                  <a:pt x="562423" y="1419010"/>
                                </a:lnTo>
                                <a:lnTo>
                                  <a:pt x="570500" y="1438536"/>
                                </a:lnTo>
                                <a:lnTo>
                                  <a:pt x="578595" y="1457992"/>
                                </a:lnTo>
                                <a:lnTo>
                                  <a:pt x="594803" y="1496974"/>
                                </a:lnTo>
                                <a:lnTo>
                                  <a:pt x="602916" y="1516429"/>
                                </a:lnTo>
                                <a:lnTo>
                                  <a:pt x="611046" y="1535920"/>
                                </a:lnTo>
                                <a:lnTo>
                                  <a:pt x="619176" y="1555394"/>
                                </a:lnTo>
                                <a:lnTo>
                                  <a:pt x="627324" y="1574867"/>
                                </a:lnTo>
                                <a:lnTo>
                                  <a:pt x="635454" y="1594323"/>
                                </a:lnTo>
                                <a:lnTo>
                                  <a:pt x="643619" y="1613796"/>
                                </a:lnTo>
                                <a:lnTo>
                                  <a:pt x="651767" y="1633234"/>
                                </a:lnTo>
                                <a:lnTo>
                                  <a:pt x="659950" y="1652690"/>
                                </a:lnTo>
                                <a:lnTo>
                                  <a:pt x="668115" y="1672146"/>
                                </a:lnTo>
                                <a:lnTo>
                                  <a:pt x="676315" y="1691584"/>
                                </a:lnTo>
                                <a:lnTo>
                                  <a:pt x="684498" y="1711057"/>
                                </a:lnTo>
                                <a:lnTo>
                                  <a:pt x="692698" y="1730495"/>
                                </a:lnTo>
                                <a:lnTo>
                                  <a:pt x="700881" y="1749916"/>
                                </a:lnTo>
                                <a:lnTo>
                                  <a:pt x="717317" y="1788810"/>
                                </a:lnTo>
                                <a:lnTo>
                                  <a:pt x="733806" y="1827651"/>
                                </a:lnTo>
                                <a:lnTo>
                                  <a:pt x="742041" y="1847090"/>
                                </a:lnTo>
                                <a:lnTo>
                                  <a:pt x="750277" y="1866510"/>
                                </a:lnTo>
                                <a:lnTo>
                                  <a:pt x="758547" y="1885931"/>
                                </a:lnTo>
                                <a:lnTo>
                                  <a:pt x="766801" y="1905334"/>
                                </a:lnTo>
                                <a:lnTo>
                                  <a:pt x="783377" y="1944175"/>
                                </a:lnTo>
                                <a:lnTo>
                                  <a:pt x="799936" y="1982964"/>
                                </a:lnTo>
                                <a:lnTo>
                                  <a:pt x="816565" y="2021770"/>
                                </a:lnTo>
                                <a:lnTo>
                                  <a:pt x="833211" y="2060559"/>
                                </a:lnTo>
                                <a:lnTo>
                                  <a:pt x="841552" y="2079944"/>
                                </a:lnTo>
                                <a:lnTo>
                                  <a:pt x="849876" y="2099330"/>
                                </a:lnTo>
                                <a:lnTo>
                                  <a:pt x="866575" y="2138083"/>
                                </a:lnTo>
                                <a:lnTo>
                                  <a:pt x="891703" y="2196205"/>
                                </a:lnTo>
                                <a:lnTo>
                                  <a:pt x="900079" y="2215573"/>
                                </a:lnTo>
                                <a:lnTo>
                                  <a:pt x="908490" y="2234941"/>
                                </a:lnTo>
                                <a:lnTo>
                                  <a:pt x="928807" y="2225915"/>
                                </a:lnTo>
                                <a:lnTo>
                                  <a:pt x="920044" y="2206688"/>
                                </a:lnTo>
                                <a:lnTo>
                                  <a:pt x="911317" y="2187478"/>
                                </a:lnTo>
                                <a:lnTo>
                                  <a:pt x="902590" y="2168250"/>
                                </a:lnTo>
                                <a:lnTo>
                                  <a:pt x="885206" y="2129830"/>
                                </a:lnTo>
                                <a:lnTo>
                                  <a:pt x="876514" y="2110585"/>
                                </a:lnTo>
                                <a:lnTo>
                                  <a:pt x="867857" y="2091340"/>
                                </a:lnTo>
                                <a:lnTo>
                                  <a:pt x="859200" y="2072078"/>
                                </a:lnTo>
                                <a:lnTo>
                                  <a:pt x="850578" y="2052850"/>
                                </a:lnTo>
                                <a:lnTo>
                                  <a:pt x="841956" y="2033587"/>
                                </a:lnTo>
                                <a:lnTo>
                                  <a:pt x="824748" y="1995045"/>
                                </a:lnTo>
                                <a:lnTo>
                                  <a:pt x="816179" y="1975765"/>
                                </a:lnTo>
                                <a:lnTo>
                                  <a:pt x="807592" y="1956502"/>
                                </a:lnTo>
                                <a:lnTo>
                                  <a:pt x="799040" y="1937222"/>
                                </a:lnTo>
                                <a:lnTo>
                                  <a:pt x="790506" y="1917906"/>
                                </a:lnTo>
                                <a:lnTo>
                                  <a:pt x="781990" y="1898626"/>
                                </a:lnTo>
                                <a:lnTo>
                                  <a:pt x="764974" y="1860013"/>
                                </a:lnTo>
                                <a:lnTo>
                                  <a:pt x="756476" y="1840716"/>
                                </a:lnTo>
                                <a:lnTo>
                                  <a:pt x="748012" y="1821383"/>
                                </a:lnTo>
                                <a:lnTo>
                                  <a:pt x="722691" y="1763384"/>
                                </a:lnTo>
                                <a:lnTo>
                                  <a:pt x="714297" y="1744051"/>
                                </a:lnTo>
                                <a:lnTo>
                                  <a:pt x="705868" y="1724701"/>
                                </a:lnTo>
                                <a:lnTo>
                                  <a:pt x="689116" y="1686000"/>
                                </a:lnTo>
                                <a:lnTo>
                                  <a:pt x="672417" y="1647246"/>
                                </a:lnTo>
                                <a:lnTo>
                                  <a:pt x="655753" y="1608493"/>
                                </a:lnTo>
                                <a:lnTo>
                                  <a:pt x="647465" y="1589125"/>
                                </a:lnTo>
                                <a:lnTo>
                                  <a:pt x="639159" y="1569722"/>
                                </a:lnTo>
                                <a:lnTo>
                                  <a:pt x="622635" y="1530916"/>
                                </a:lnTo>
                                <a:lnTo>
                                  <a:pt x="614382" y="1511495"/>
                                </a:lnTo>
                                <a:lnTo>
                                  <a:pt x="606164" y="1492074"/>
                                </a:lnTo>
                                <a:lnTo>
                                  <a:pt x="597929" y="1472654"/>
                                </a:lnTo>
                                <a:lnTo>
                                  <a:pt x="581528" y="1433813"/>
                                </a:lnTo>
                                <a:lnTo>
                                  <a:pt x="565180" y="1394936"/>
                                </a:lnTo>
                                <a:lnTo>
                                  <a:pt x="557032" y="1375498"/>
                                </a:lnTo>
                                <a:lnTo>
                                  <a:pt x="548902" y="1356025"/>
                                </a:lnTo>
                                <a:lnTo>
                                  <a:pt x="540772" y="1336551"/>
                                </a:lnTo>
                                <a:lnTo>
                                  <a:pt x="524564" y="1297622"/>
                                </a:lnTo>
                                <a:lnTo>
                                  <a:pt x="516469" y="1278167"/>
                                </a:lnTo>
                                <a:lnTo>
                                  <a:pt x="500367" y="1239185"/>
                                </a:lnTo>
                                <a:lnTo>
                                  <a:pt x="492324" y="1219694"/>
                                </a:lnTo>
                                <a:lnTo>
                                  <a:pt x="484282" y="1200185"/>
                                </a:lnTo>
                                <a:lnTo>
                                  <a:pt x="476275" y="1180677"/>
                                </a:lnTo>
                                <a:lnTo>
                                  <a:pt x="460295" y="1141643"/>
                                </a:lnTo>
                                <a:lnTo>
                                  <a:pt x="452323" y="1122134"/>
                                </a:lnTo>
                                <a:lnTo>
                                  <a:pt x="444369" y="1102608"/>
                                </a:lnTo>
                                <a:lnTo>
                                  <a:pt x="436414" y="1083065"/>
                                </a:lnTo>
                                <a:lnTo>
                                  <a:pt x="428495" y="1063539"/>
                                </a:lnTo>
                                <a:lnTo>
                                  <a:pt x="420575" y="1043977"/>
                                </a:lnTo>
                                <a:lnTo>
                                  <a:pt x="412673" y="1024416"/>
                                </a:lnTo>
                                <a:lnTo>
                                  <a:pt x="396922" y="985305"/>
                                </a:lnTo>
                                <a:lnTo>
                                  <a:pt x="389056" y="965749"/>
                                </a:lnTo>
                                <a:lnTo>
                                  <a:pt x="381207" y="946168"/>
                                </a:lnTo>
                                <a:lnTo>
                                  <a:pt x="365543" y="907009"/>
                                </a:lnTo>
                                <a:lnTo>
                                  <a:pt x="357747" y="887406"/>
                                </a:lnTo>
                                <a:lnTo>
                                  <a:pt x="349950" y="867803"/>
                                </a:lnTo>
                                <a:lnTo>
                                  <a:pt x="326648" y="809000"/>
                                </a:lnTo>
                                <a:lnTo>
                                  <a:pt x="318940" y="789374"/>
                                </a:lnTo>
                                <a:lnTo>
                                  <a:pt x="311196" y="769746"/>
                                </a:lnTo>
                                <a:lnTo>
                                  <a:pt x="303505" y="750127"/>
                                </a:lnTo>
                                <a:lnTo>
                                  <a:pt x="295803" y="730476"/>
                                </a:lnTo>
                                <a:lnTo>
                                  <a:pt x="280459" y="691184"/>
                                </a:lnTo>
                                <a:lnTo>
                                  <a:pt x="265156" y="651891"/>
                                </a:lnTo>
                                <a:lnTo>
                                  <a:pt x="257553" y="632218"/>
                                </a:lnTo>
                                <a:lnTo>
                                  <a:pt x="249921" y="612551"/>
                                </a:lnTo>
                                <a:lnTo>
                                  <a:pt x="242341" y="592879"/>
                                </a:lnTo>
                                <a:lnTo>
                                  <a:pt x="234757" y="573188"/>
                                </a:lnTo>
                                <a:lnTo>
                                  <a:pt x="227171" y="553516"/>
                                </a:lnTo>
                                <a:lnTo>
                                  <a:pt x="219615" y="533825"/>
                                </a:lnTo>
                                <a:lnTo>
                                  <a:pt x="212076" y="514106"/>
                                </a:lnTo>
                                <a:lnTo>
                                  <a:pt x="204559" y="494417"/>
                                </a:lnTo>
                                <a:lnTo>
                                  <a:pt x="189528" y="454986"/>
                                </a:lnTo>
                                <a:lnTo>
                                  <a:pt x="182035" y="435272"/>
                                </a:lnTo>
                                <a:lnTo>
                                  <a:pt x="174567" y="415535"/>
                                </a:lnTo>
                                <a:lnTo>
                                  <a:pt x="167120" y="395816"/>
                                </a:lnTo>
                                <a:lnTo>
                                  <a:pt x="159675" y="376079"/>
                                </a:lnTo>
                                <a:lnTo>
                                  <a:pt x="152250" y="356320"/>
                                </a:lnTo>
                                <a:lnTo>
                                  <a:pt x="144823" y="336585"/>
                                </a:lnTo>
                                <a:lnTo>
                                  <a:pt x="130023" y="297059"/>
                                </a:lnTo>
                                <a:lnTo>
                                  <a:pt x="122639" y="277299"/>
                                </a:lnTo>
                                <a:lnTo>
                                  <a:pt x="115287" y="257540"/>
                                </a:lnTo>
                                <a:lnTo>
                                  <a:pt x="93285" y="198192"/>
                                </a:lnTo>
                                <a:lnTo>
                                  <a:pt x="85971" y="178385"/>
                                </a:lnTo>
                                <a:lnTo>
                                  <a:pt x="78682" y="158580"/>
                                </a:lnTo>
                                <a:lnTo>
                                  <a:pt x="56887" y="99163"/>
                                </a:lnTo>
                                <a:lnTo>
                                  <a:pt x="49666" y="79333"/>
                                </a:lnTo>
                                <a:lnTo>
                                  <a:pt x="42423" y="59505"/>
                                </a:lnTo>
                                <a:lnTo>
                                  <a:pt x="35222" y="39675"/>
                                </a:lnTo>
                                <a:lnTo>
                                  <a:pt x="28024" y="19828"/>
                                </a:lnTo>
                                <a:lnTo>
                                  <a:pt x="20851" y="0"/>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4" name="Freeform: Shape 2624"/>
                        <wps:cNvSpPr/>
                        <wps:spPr>
                          <a:xfrm>
                            <a:off x="764045" y="1594937"/>
                            <a:ext cx="2292313" cy="749903"/>
                          </a:xfrm>
                          <a:custGeom>
                            <a:avLst/>
                            <a:gdLst>
                              <a:gd name="connsiteX0" fmla="*/ 8350 w 2292313"/>
                              <a:gd name="connsiteY0" fmla="*/ 749904 h 749903"/>
                              <a:gd name="connsiteX1" fmla="*/ 27838 w 2292313"/>
                              <a:gd name="connsiteY1" fmla="*/ 741827 h 749903"/>
                              <a:gd name="connsiteX2" fmla="*/ 47331 w 2292313"/>
                              <a:gd name="connsiteY2" fmla="*/ 733767 h 749903"/>
                              <a:gd name="connsiteX3" fmla="*/ 66842 w 2292313"/>
                              <a:gd name="connsiteY3" fmla="*/ 725742 h 749903"/>
                              <a:gd name="connsiteX4" fmla="*/ 86375 w 2292313"/>
                              <a:gd name="connsiteY4" fmla="*/ 717753 h 749903"/>
                              <a:gd name="connsiteX5" fmla="*/ 105910 w 2292313"/>
                              <a:gd name="connsiteY5" fmla="*/ 709798 h 749903"/>
                              <a:gd name="connsiteX6" fmla="*/ 125444 w 2292313"/>
                              <a:gd name="connsiteY6" fmla="*/ 701844 h 749903"/>
                              <a:gd name="connsiteX7" fmla="*/ 145002 w 2292313"/>
                              <a:gd name="connsiteY7" fmla="*/ 693942 h 749903"/>
                              <a:gd name="connsiteX8" fmla="*/ 164558 w 2292313"/>
                              <a:gd name="connsiteY8" fmla="*/ 686076 h 749903"/>
                              <a:gd name="connsiteX9" fmla="*/ 184139 w 2292313"/>
                              <a:gd name="connsiteY9" fmla="*/ 678244 h 749903"/>
                              <a:gd name="connsiteX10" fmla="*/ 203718 w 2292313"/>
                              <a:gd name="connsiteY10" fmla="*/ 670430 h 749903"/>
                              <a:gd name="connsiteX11" fmla="*/ 223299 w 2292313"/>
                              <a:gd name="connsiteY11" fmla="*/ 662651 h 749903"/>
                              <a:gd name="connsiteX12" fmla="*/ 242902 w 2292313"/>
                              <a:gd name="connsiteY12" fmla="*/ 654873 h 749903"/>
                              <a:gd name="connsiteX13" fmla="*/ 262501 w 2292313"/>
                              <a:gd name="connsiteY13" fmla="*/ 647164 h 749903"/>
                              <a:gd name="connsiteX14" fmla="*/ 282127 w 2292313"/>
                              <a:gd name="connsiteY14" fmla="*/ 639473 h 749903"/>
                              <a:gd name="connsiteX15" fmla="*/ 301754 w 2292313"/>
                              <a:gd name="connsiteY15" fmla="*/ 631817 h 749903"/>
                              <a:gd name="connsiteX16" fmla="*/ 321398 w 2292313"/>
                              <a:gd name="connsiteY16" fmla="*/ 624161 h 749903"/>
                              <a:gd name="connsiteX17" fmla="*/ 360697 w 2292313"/>
                              <a:gd name="connsiteY17" fmla="*/ 609008 h 749903"/>
                              <a:gd name="connsiteX18" fmla="*/ 380365 w 2292313"/>
                              <a:gd name="connsiteY18" fmla="*/ 601457 h 749903"/>
                              <a:gd name="connsiteX19" fmla="*/ 400038 w 2292313"/>
                              <a:gd name="connsiteY19" fmla="*/ 593942 h 749903"/>
                              <a:gd name="connsiteX20" fmla="*/ 419729 w 2292313"/>
                              <a:gd name="connsiteY20" fmla="*/ 586444 h 749903"/>
                              <a:gd name="connsiteX21" fmla="*/ 439424 w 2292313"/>
                              <a:gd name="connsiteY21" fmla="*/ 578999 h 749903"/>
                              <a:gd name="connsiteX22" fmla="*/ 459115 w 2292313"/>
                              <a:gd name="connsiteY22" fmla="*/ 571588 h 749903"/>
                              <a:gd name="connsiteX23" fmla="*/ 478828 w 2292313"/>
                              <a:gd name="connsiteY23" fmla="*/ 564179 h 749903"/>
                              <a:gd name="connsiteX24" fmla="*/ 498570 w 2292313"/>
                              <a:gd name="connsiteY24" fmla="*/ 556821 h 749903"/>
                              <a:gd name="connsiteX25" fmla="*/ 518308 w 2292313"/>
                              <a:gd name="connsiteY25" fmla="*/ 549481 h 749903"/>
                              <a:gd name="connsiteX26" fmla="*/ 538045 w 2292313"/>
                              <a:gd name="connsiteY26" fmla="*/ 542177 h 749903"/>
                              <a:gd name="connsiteX27" fmla="*/ 557782 w 2292313"/>
                              <a:gd name="connsiteY27" fmla="*/ 534907 h 749903"/>
                              <a:gd name="connsiteX28" fmla="*/ 577547 w 2292313"/>
                              <a:gd name="connsiteY28" fmla="*/ 527673 h 749903"/>
                              <a:gd name="connsiteX29" fmla="*/ 597330 w 2292313"/>
                              <a:gd name="connsiteY29" fmla="*/ 520438 h 749903"/>
                              <a:gd name="connsiteX30" fmla="*/ 617113 w 2292313"/>
                              <a:gd name="connsiteY30" fmla="*/ 513274 h 749903"/>
                              <a:gd name="connsiteX31" fmla="*/ 636897 w 2292313"/>
                              <a:gd name="connsiteY31" fmla="*/ 506127 h 749903"/>
                              <a:gd name="connsiteX32" fmla="*/ 656703 w 2292313"/>
                              <a:gd name="connsiteY32" fmla="*/ 498981 h 749903"/>
                              <a:gd name="connsiteX33" fmla="*/ 676508 w 2292313"/>
                              <a:gd name="connsiteY33" fmla="*/ 491904 h 749903"/>
                              <a:gd name="connsiteX34" fmla="*/ 696339 w 2292313"/>
                              <a:gd name="connsiteY34" fmla="*/ 484845 h 749903"/>
                              <a:gd name="connsiteX35" fmla="*/ 716162 w 2292313"/>
                              <a:gd name="connsiteY35" fmla="*/ 477804 h 749903"/>
                              <a:gd name="connsiteX36" fmla="*/ 735992 w 2292313"/>
                              <a:gd name="connsiteY36" fmla="*/ 470815 h 749903"/>
                              <a:gd name="connsiteX37" fmla="*/ 755845 w 2292313"/>
                              <a:gd name="connsiteY37" fmla="*/ 463844 h 749903"/>
                              <a:gd name="connsiteX38" fmla="*/ 775696 w 2292313"/>
                              <a:gd name="connsiteY38" fmla="*/ 456891 h 749903"/>
                              <a:gd name="connsiteX39" fmla="*/ 795572 w 2292313"/>
                              <a:gd name="connsiteY39" fmla="*/ 449955 h 749903"/>
                              <a:gd name="connsiteX40" fmla="*/ 815443 w 2292313"/>
                              <a:gd name="connsiteY40" fmla="*/ 443089 h 749903"/>
                              <a:gd name="connsiteX41" fmla="*/ 835341 w 2292313"/>
                              <a:gd name="connsiteY41" fmla="*/ 436223 h 749903"/>
                              <a:gd name="connsiteX42" fmla="*/ 855235 w 2292313"/>
                              <a:gd name="connsiteY42" fmla="*/ 429410 h 749903"/>
                              <a:gd name="connsiteX43" fmla="*/ 875134 w 2292313"/>
                              <a:gd name="connsiteY43" fmla="*/ 422615 h 749903"/>
                              <a:gd name="connsiteX44" fmla="*/ 895052 w 2292313"/>
                              <a:gd name="connsiteY44" fmla="*/ 415855 h 749903"/>
                              <a:gd name="connsiteX45" fmla="*/ 914973 w 2292313"/>
                              <a:gd name="connsiteY45" fmla="*/ 409130 h 749903"/>
                              <a:gd name="connsiteX46" fmla="*/ 934912 w 2292313"/>
                              <a:gd name="connsiteY46" fmla="*/ 402404 h 749903"/>
                              <a:gd name="connsiteX47" fmla="*/ 974797 w 2292313"/>
                              <a:gd name="connsiteY47" fmla="*/ 389094 h 749903"/>
                              <a:gd name="connsiteX48" fmla="*/ 994773 w 2292313"/>
                              <a:gd name="connsiteY48" fmla="*/ 382492 h 749903"/>
                              <a:gd name="connsiteX49" fmla="*/ 1014756 w 2292313"/>
                              <a:gd name="connsiteY49" fmla="*/ 375907 h 749903"/>
                              <a:gd name="connsiteX50" fmla="*/ 1034722 w 2292313"/>
                              <a:gd name="connsiteY50" fmla="*/ 369358 h 749903"/>
                              <a:gd name="connsiteX51" fmla="*/ 1054722 w 2292313"/>
                              <a:gd name="connsiteY51" fmla="*/ 362808 h 749903"/>
                              <a:gd name="connsiteX52" fmla="*/ 1074705 w 2292313"/>
                              <a:gd name="connsiteY52" fmla="*/ 356346 h 749903"/>
                              <a:gd name="connsiteX53" fmla="*/ 1094723 w 2292313"/>
                              <a:gd name="connsiteY53" fmla="*/ 349867 h 749903"/>
                              <a:gd name="connsiteX54" fmla="*/ 1114759 w 2292313"/>
                              <a:gd name="connsiteY54" fmla="*/ 343440 h 749903"/>
                              <a:gd name="connsiteX55" fmla="*/ 1134795 w 2292313"/>
                              <a:gd name="connsiteY55" fmla="*/ 337031 h 749903"/>
                              <a:gd name="connsiteX56" fmla="*/ 1154830 w 2292313"/>
                              <a:gd name="connsiteY56" fmla="*/ 330657 h 749903"/>
                              <a:gd name="connsiteX57" fmla="*/ 1174883 w 2292313"/>
                              <a:gd name="connsiteY57" fmla="*/ 324318 h 749903"/>
                              <a:gd name="connsiteX58" fmla="*/ 1194919 w 2292313"/>
                              <a:gd name="connsiteY58" fmla="*/ 317996 h 749903"/>
                              <a:gd name="connsiteX59" fmla="*/ 1214990 w 2292313"/>
                              <a:gd name="connsiteY59" fmla="*/ 311710 h 749903"/>
                              <a:gd name="connsiteX60" fmla="*/ 1235061 w 2292313"/>
                              <a:gd name="connsiteY60" fmla="*/ 305459 h 749903"/>
                              <a:gd name="connsiteX61" fmla="*/ 1255167 w 2292313"/>
                              <a:gd name="connsiteY61" fmla="*/ 299243 h 749903"/>
                              <a:gd name="connsiteX62" fmla="*/ 1295361 w 2292313"/>
                              <a:gd name="connsiteY62" fmla="*/ 286881 h 749903"/>
                              <a:gd name="connsiteX63" fmla="*/ 1315484 w 2292313"/>
                              <a:gd name="connsiteY63" fmla="*/ 280735 h 749903"/>
                              <a:gd name="connsiteX64" fmla="*/ 1355731 w 2292313"/>
                              <a:gd name="connsiteY64" fmla="*/ 268567 h 749903"/>
                              <a:gd name="connsiteX65" fmla="*/ 1375872 w 2292313"/>
                              <a:gd name="connsiteY65" fmla="*/ 262526 h 749903"/>
                              <a:gd name="connsiteX66" fmla="*/ 1396031 w 2292313"/>
                              <a:gd name="connsiteY66" fmla="*/ 256521 h 749903"/>
                              <a:gd name="connsiteX67" fmla="*/ 1416189 w 2292313"/>
                              <a:gd name="connsiteY67" fmla="*/ 250516 h 749903"/>
                              <a:gd name="connsiteX68" fmla="*/ 1436383 w 2292313"/>
                              <a:gd name="connsiteY68" fmla="*/ 244563 h 749903"/>
                              <a:gd name="connsiteX69" fmla="*/ 1456559 w 2292313"/>
                              <a:gd name="connsiteY69" fmla="*/ 238663 h 749903"/>
                              <a:gd name="connsiteX70" fmla="*/ 1476735 w 2292313"/>
                              <a:gd name="connsiteY70" fmla="*/ 232763 h 749903"/>
                              <a:gd name="connsiteX71" fmla="*/ 1496964 w 2292313"/>
                              <a:gd name="connsiteY71" fmla="*/ 226898 h 749903"/>
                              <a:gd name="connsiteX72" fmla="*/ 1537387 w 2292313"/>
                              <a:gd name="connsiteY72" fmla="*/ 215257 h 749903"/>
                              <a:gd name="connsiteX73" fmla="*/ 1557615 w 2292313"/>
                              <a:gd name="connsiteY73" fmla="*/ 209480 h 749903"/>
                              <a:gd name="connsiteX74" fmla="*/ 1577862 w 2292313"/>
                              <a:gd name="connsiteY74" fmla="*/ 203738 h 749903"/>
                              <a:gd name="connsiteX75" fmla="*/ 1598126 w 2292313"/>
                              <a:gd name="connsiteY75" fmla="*/ 198031 h 749903"/>
                              <a:gd name="connsiteX76" fmla="*/ 1618372 w 2292313"/>
                              <a:gd name="connsiteY76" fmla="*/ 192359 h 749903"/>
                              <a:gd name="connsiteX77" fmla="*/ 1638636 w 2292313"/>
                              <a:gd name="connsiteY77" fmla="*/ 186688 h 749903"/>
                              <a:gd name="connsiteX78" fmla="*/ 1658917 w 2292313"/>
                              <a:gd name="connsiteY78" fmla="*/ 181086 h 749903"/>
                              <a:gd name="connsiteX79" fmla="*/ 1679199 w 2292313"/>
                              <a:gd name="connsiteY79" fmla="*/ 175485 h 749903"/>
                              <a:gd name="connsiteX80" fmla="*/ 1699498 w 2292313"/>
                              <a:gd name="connsiteY80" fmla="*/ 169918 h 749903"/>
                              <a:gd name="connsiteX81" fmla="*/ 1719815 w 2292313"/>
                              <a:gd name="connsiteY81" fmla="*/ 164370 h 749903"/>
                              <a:gd name="connsiteX82" fmla="*/ 1740131 w 2292313"/>
                              <a:gd name="connsiteY82" fmla="*/ 158875 h 749903"/>
                              <a:gd name="connsiteX83" fmla="*/ 1760448 w 2292313"/>
                              <a:gd name="connsiteY83" fmla="*/ 153400 h 749903"/>
                              <a:gd name="connsiteX84" fmla="*/ 1780782 w 2292313"/>
                              <a:gd name="connsiteY84" fmla="*/ 147964 h 749903"/>
                              <a:gd name="connsiteX85" fmla="*/ 1801134 w 2292313"/>
                              <a:gd name="connsiteY85" fmla="*/ 142557 h 749903"/>
                              <a:gd name="connsiteX86" fmla="*/ 1821486 w 2292313"/>
                              <a:gd name="connsiteY86" fmla="*/ 137168 h 749903"/>
                              <a:gd name="connsiteX87" fmla="*/ 1841855 w 2292313"/>
                              <a:gd name="connsiteY87" fmla="*/ 131804 h 749903"/>
                              <a:gd name="connsiteX88" fmla="*/ 1862224 w 2292313"/>
                              <a:gd name="connsiteY88" fmla="*/ 126484 h 749903"/>
                              <a:gd name="connsiteX89" fmla="*/ 1882593 w 2292313"/>
                              <a:gd name="connsiteY89" fmla="*/ 121188 h 749903"/>
                              <a:gd name="connsiteX90" fmla="*/ 1902998 w 2292313"/>
                              <a:gd name="connsiteY90" fmla="*/ 115937 h 749903"/>
                              <a:gd name="connsiteX91" fmla="*/ 1923402 w 2292313"/>
                              <a:gd name="connsiteY91" fmla="*/ 110687 h 749903"/>
                              <a:gd name="connsiteX92" fmla="*/ 1943806 w 2292313"/>
                              <a:gd name="connsiteY92" fmla="*/ 105502 h 749903"/>
                              <a:gd name="connsiteX93" fmla="*/ 1964246 w 2292313"/>
                              <a:gd name="connsiteY93" fmla="*/ 100322 h 749903"/>
                              <a:gd name="connsiteX94" fmla="*/ 1984668 w 2292313"/>
                              <a:gd name="connsiteY94" fmla="*/ 95182 h 749903"/>
                              <a:gd name="connsiteX95" fmla="*/ 2005108 w 2292313"/>
                              <a:gd name="connsiteY95" fmla="*/ 90065 h 749903"/>
                              <a:gd name="connsiteX96" fmla="*/ 2025565 w 2292313"/>
                              <a:gd name="connsiteY96" fmla="*/ 84971 h 749903"/>
                              <a:gd name="connsiteX97" fmla="*/ 2046039 w 2292313"/>
                              <a:gd name="connsiteY97" fmla="*/ 79925 h 749903"/>
                              <a:gd name="connsiteX98" fmla="*/ 2066496 w 2292313"/>
                              <a:gd name="connsiteY98" fmla="*/ 74901 h 749903"/>
                              <a:gd name="connsiteX99" fmla="*/ 2086971 w 2292313"/>
                              <a:gd name="connsiteY99" fmla="*/ 69900 h 749903"/>
                              <a:gd name="connsiteX100" fmla="*/ 2107463 w 2292313"/>
                              <a:gd name="connsiteY100" fmla="*/ 64940 h 749903"/>
                              <a:gd name="connsiteX101" fmla="*/ 2127973 w 2292313"/>
                              <a:gd name="connsiteY101" fmla="*/ 60009 h 749903"/>
                              <a:gd name="connsiteX102" fmla="*/ 2168975 w 2292313"/>
                              <a:gd name="connsiteY102" fmla="*/ 50227 h 749903"/>
                              <a:gd name="connsiteX103" fmla="*/ 2189520 w 2292313"/>
                              <a:gd name="connsiteY103" fmla="*/ 45382 h 749903"/>
                              <a:gd name="connsiteX104" fmla="*/ 2210047 w 2292313"/>
                              <a:gd name="connsiteY104" fmla="*/ 40585 h 749903"/>
                              <a:gd name="connsiteX105" fmla="*/ 2230592 w 2292313"/>
                              <a:gd name="connsiteY105" fmla="*/ 35788 h 749903"/>
                              <a:gd name="connsiteX106" fmla="*/ 2251155 w 2292313"/>
                              <a:gd name="connsiteY106" fmla="*/ 31036 h 749903"/>
                              <a:gd name="connsiteX107" fmla="*/ 2292315 w 2292313"/>
                              <a:gd name="connsiteY107" fmla="*/ 21619 h 749903"/>
                              <a:gd name="connsiteX108" fmla="*/ 2287170 w 2292313"/>
                              <a:gd name="connsiteY108" fmla="*/ 0 h 749903"/>
                              <a:gd name="connsiteX109" fmla="*/ 2266677 w 2292313"/>
                              <a:gd name="connsiteY109" fmla="*/ 5069 h 749903"/>
                              <a:gd name="connsiteX110" fmla="*/ 2246185 w 2292313"/>
                              <a:gd name="connsiteY110" fmla="*/ 10163 h 749903"/>
                              <a:gd name="connsiteX111" fmla="*/ 2225728 w 2292313"/>
                              <a:gd name="connsiteY111" fmla="*/ 15280 h 749903"/>
                              <a:gd name="connsiteX112" fmla="*/ 2205271 w 2292313"/>
                              <a:gd name="connsiteY112" fmla="*/ 20420 h 749903"/>
                              <a:gd name="connsiteX113" fmla="*/ 2184814 w 2292313"/>
                              <a:gd name="connsiteY113" fmla="*/ 25577 h 749903"/>
                              <a:gd name="connsiteX114" fmla="*/ 2164357 w 2292313"/>
                              <a:gd name="connsiteY114" fmla="*/ 30762 h 749903"/>
                              <a:gd name="connsiteX115" fmla="*/ 2143935 w 2292313"/>
                              <a:gd name="connsiteY115" fmla="*/ 35967 h 749903"/>
                              <a:gd name="connsiteX116" fmla="*/ 2123495 w 2292313"/>
                              <a:gd name="connsiteY116" fmla="*/ 41194 h 749903"/>
                              <a:gd name="connsiteX117" fmla="*/ 2103038 w 2292313"/>
                              <a:gd name="connsiteY117" fmla="*/ 46473 h 749903"/>
                              <a:gd name="connsiteX118" fmla="*/ 2082634 w 2292313"/>
                              <a:gd name="connsiteY118" fmla="*/ 51746 h 749903"/>
                              <a:gd name="connsiteX119" fmla="*/ 2062229 w 2292313"/>
                              <a:gd name="connsiteY119" fmla="*/ 57042 h 749903"/>
                              <a:gd name="connsiteX120" fmla="*/ 2041825 w 2292313"/>
                              <a:gd name="connsiteY120" fmla="*/ 62385 h 749903"/>
                              <a:gd name="connsiteX121" fmla="*/ 2021421 w 2292313"/>
                              <a:gd name="connsiteY121" fmla="*/ 67726 h 749903"/>
                              <a:gd name="connsiteX122" fmla="*/ 2001034 w 2292313"/>
                              <a:gd name="connsiteY122" fmla="*/ 73110 h 749903"/>
                              <a:gd name="connsiteX123" fmla="*/ 1980647 w 2292313"/>
                              <a:gd name="connsiteY123" fmla="*/ 78499 h 749903"/>
                              <a:gd name="connsiteX124" fmla="*/ 1939908 w 2292313"/>
                              <a:gd name="connsiteY124" fmla="*/ 89363 h 749903"/>
                              <a:gd name="connsiteX125" fmla="*/ 1919557 w 2292313"/>
                              <a:gd name="connsiteY125" fmla="*/ 94840 h 749903"/>
                              <a:gd name="connsiteX126" fmla="*/ 1878871 w 2292313"/>
                              <a:gd name="connsiteY126" fmla="*/ 105844 h 749903"/>
                              <a:gd name="connsiteX127" fmla="*/ 1858536 w 2292313"/>
                              <a:gd name="connsiteY127" fmla="*/ 111389 h 749903"/>
                              <a:gd name="connsiteX128" fmla="*/ 1838185 w 2292313"/>
                              <a:gd name="connsiteY128" fmla="*/ 116958 h 749903"/>
                              <a:gd name="connsiteX129" fmla="*/ 1817886 w 2292313"/>
                              <a:gd name="connsiteY129" fmla="*/ 122549 h 749903"/>
                              <a:gd name="connsiteX130" fmla="*/ 1797552 w 2292313"/>
                              <a:gd name="connsiteY130" fmla="*/ 128159 h 749903"/>
                              <a:gd name="connsiteX131" fmla="*/ 1777252 w 2292313"/>
                              <a:gd name="connsiteY131" fmla="*/ 133774 h 749903"/>
                              <a:gd name="connsiteX132" fmla="*/ 1756953 w 2292313"/>
                              <a:gd name="connsiteY132" fmla="*/ 139435 h 749903"/>
                              <a:gd name="connsiteX133" fmla="*/ 1736672 w 2292313"/>
                              <a:gd name="connsiteY133" fmla="*/ 145114 h 749903"/>
                              <a:gd name="connsiteX134" fmla="*/ 1716390 w 2292313"/>
                              <a:gd name="connsiteY134" fmla="*/ 150815 h 749903"/>
                              <a:gd name="connsiteX135" fmla="*/ 1696109 w 2292313"/>
                              <a:gd name="connsiteY135" fmla="*/ 156547 h 749903"/>
                              <a:gd name="connsiteX136" fmla="*/ 1655581 w 2292313"/>
                              <a:gd name="connsiteY136" fmla="*/ 168092 h 749903"/>
                              <a:gd name="connsiteX137" fmla="*/ 1635317 w 2292313"/>
                              <a:gd name="connsiteY137" fmla="*/ 173887 h 749903"/>
                              <a:gd name="connsiteX138" fmla="*/ 1615071 w 2292313"/>
                              <a:gd name="connsiteY138" fmla="*/ 179699 h 749903"/>
                              <a:gd name="connsiteX139" fmla="*/ 1594824 w 2292313"/>
                              <a:gd name="connsiteY139" fmla="*/ 185546 h 749903"/>
                              <a:gd name="connsiteX140" fmla="*/ 1574596 w 2292313"/>
                              <a:gd name="connsiteY140" fmla="*/ 191429 h 749903"/>
                              <a:gd name="connsiteX141" fmla="*/ 1554384 w 2292313"/>
                              <a:gd name="connsiteY141" fmla="*/ 197311 h 749903"/>
                              <a:gd name="connsiteX142" fmla="*/ 1534173 w 2292313"/>
                              <a:gd name="connsiteY142" fmla="*/ 203211 h 749903"/>
                              <a:gd name="connsiteX143" fmla="*/ 1513962 w 2292313"/>
                              <a:gd name="connsiteY143" fmla="*/ 209181 h 749903"/>
                              <a:gd name="connsiteX144" fmla="*/ 1493768 w 2292313"/>
                              <a:gd name="connsiteY144" fmla="*/ 215116 h 749903"/>
                              <a:gd name="connsiteX145" fmla="*/ 1473557 w 2292313"/>
                              <a:gd name="connsiteY145" fmla="*/ 221121 h 749903"/>
                              <a:gd name="connsiteX146" fmla="*/ 1453381 w 2292313"/>
                              <a:gd name="connsiteY146" fmla="*/ 227127 h 749903"/>
                              <a:gd name="connsiteX147" fmla="*/ 1433187 w 2292313"/>
                              <a:gd name="connsiteY147" fmla="*/ 233167 h 749903"/>
                              <a:gd name="connsiteX148" fmla="*/ 1413029 w 2292313"/>
                              <a:gd name="connsiteY148" fmla="*/ 239208 h 749903"/>
                              <a:gd name="connsiteX149" fmla="*/ 1392852 w 2292313"/>
                              <a:gd name="connsiteY149" fmla="*/ 245301 h 749903"/>
                              <a:gd name="connsiteX150" fmla="*/ 1372711 w 2292313"/>
                              <a:gd name="connsiteY150" fmla="*/ 251394 h 749903"/>
                              <a:gd name="connsiteX151" fmla="*/ 1352570 w 2292313"/>
                              <a:gd name="connsiteY151" fmla="*/ 257522 h 749903"/>
                              <a:gd name="connsiteX152" fmla="*/ 1332412 w 2292313"/>
                              <a:gd name="connsiteY152" fmla="*/ 263668 h 749903"/>
                              <a:gd name="connsiteX153" fmla="*/ 1312271 w 2292313"/>
                              <a:gd name="connsiteY153" fmla="*/ 269849 h 749903"/>
                              <a:gd name="connsiteX154" fmla="*/ 1292147 w 2292313"/>
                              <a:gd name="connsiteY154" fmla="*/ 276030 h 749903"/>
                              <a:gd name="connsiteX155" fmla="*/ 1272024 w 2292313"/>
                              <a:gd name="connsiteY155" fmla="*/ 282263 h 749903"/>
                              <a:gd name="connsiteX156" fmla="*/ 1251918 w 2292313"/>
                              <a:gd name="connsiteY156" fmla="*/ 288514 h 749903"/>
                              <a:gd name="connsiteX157" fmla="*/ 1231830 w 2292313"/>
                              <a:gd name="connsiteY157" fmla="*/ 294783 h 749903"/>
                              <a:gd name="connsiteX158" fmla="*/ 1211724 w 2292313"/>
                              <a:gd name="connsiteY158" fmla="*/ 301069 h 749903"/>
                              <a:gd name="connsiteX159" fmla="*/ 1191618 w 2292313"/>
                              <a:gd name="connsiteY159" fmla="*/ 307391 h 749903"/>
                              <a:gd name="connsiteX160" fmla="*/ 1171547 w 2292313"/>
                              <a:gd name="connsiteY160" fmla="*/ 313729 h 749903"/>
                              <a:gd name="connsiteX161" fmla="*/ 1151459 w 2292313"/>
                              <a:gd name="connsiteY161" fmla="*/ 320086 h 749903"/>
                              <a:gd name="connsiteX162" fmla="*/ 1131423 w 2292313"/>
                              <a:gd name="connsiteY162" fmla="*/ 326460 h 749903"/>
                              <a:gd name="connsiteX163" fmla="*/ 1111370 w 2292313"/>
                              <a:gd name="connsiteY163" fmla="*/ 332869 h 749903"/>
                              <a:gd name="connsiteX164" fmla="*/ 1071246 w 2292313"/>
                              <a:gd name="connsiteY164" fmla="*/ 345775 h 749903"/>
                              <a:gd name="connsiteX165" fmla="*/ 1051210 w 2292313"/>
                              <a:gd name="connsiteY165" fmla="*/ 352255 h 749903"/>
                              <a:gd name="connsiteX166" fmla="*/ 1031192 w 2292313"/>
                              <a:gd name="connsiteY166" fmla="*/ 358734 h 749903"/>
                              <a:gd name="connsiteX167" fmla="*/ 1011174 w 2292313"/>
                              <a:gd name="connsiteY167" fmla="*/ 365284 h 749903"/>
                              <a:gd name="connsiteX168" fmla="*/ 991144 w 2292313"/>
                              <a:gd name="connsiteY168" fmla="*/ 371833 h 749903"/>
                              <a:gd name="connsiteX169" fmla="*/ 971154 w 2292313"/>
                              <a:gd name="connsiteY169" fmla="*/ 378418 h 749903"/>
                              <a:gd name="connsiteX170" fmla="*/ 951144 w 2292313"/>
                              <a:gd name="connsiteY170" fmla="*/ 385003 h 749903"/>
                              <a:gd name="connsiteX171" fmla="*/ 911171 w 2292313"/>
                              <a:gd name="connsiteY171" fmla="*/ 398260 h 749903"/>
                              <a:gd name="connsiteX172" fmla="*/ 891185 w 2292313"/>
                              <a:gd name="connsiteY172" fmla="*/ 404950 h 749903"/>
                              <a:gd name="connsiteX173" fmla="*/ 871218 w 2292313"/>
                              <a:gd name="connsiteY173" fmla="*/ 411623 h 749903"/>
                              <a:gd name="connsiteX174" fmla="*/ 851254 w 2292313"/>
                              <a:gd name="connsiteY174" fmla="*/ 418348 h 749903"/>
                              <a:gd name="connsiteX175" fmla="*/ 811369 w 2292313"/>
                              <a:gd name="connsiteY175" fmla="*/ 431834 h 749903"/>
                              <a:gd name="connsiteX176" fmla="*/ 791430 w 2292313"/>
                              <a:gd name="connsiteY176" fmla="*/ 438629 h 749903"/>
                              <a:gd name="connsiteX177" fmla="*/ 771484 w 2292313"/>
                              <a:gd name="connsiteY177" fmla="*/ 445442 h 749903"/>
                              <a:gd name="connsiteX178" fmla="*/ 751567 w 2292313"/>
                              <a:gd name="connsiteY178" fmla="*/ 452273 h 749903"/>
                              <a:gd name="connsiteX179" fmla="*/ 731646 w 2292313"/>
                              <a:gd name="connsiteY179" fmla="*/ 459121 h 749903"/>
                              <a:gd name="connsiteX180" fmla="*/ 711753 w 2292313"/>
                              <a:gd name="connsiteY180" fmla="*/ 465987 h 749903"/>
                              <a:gd name="connsiteX181" fmla="*/ 691831 w 2292313"/>
                              <a:gd name="connsiteY181" fmla="*/ 472887 h 749903"/>
                              <a:gd name="connsiteX182" fmla="*/ 671938 w 2292313"/>
                              <a:gd name="connsiteY182" fmla="*/ 479823 h 749903"/>
                              <a:gd name="connsiteX183" fmla="*/ 652062 w 2292313"/>
                              <a:gd name="connsiteY183" fmla="*/ 486777 h 749903"/>
                              <a:gd name="connsiteX184" fmla="*/ 612315 w 2292313"/>
                              <a:gd name="connsiteY184" fmla="*/ 500754 h 749903"/>
                              <a:gd name="connsiteX185" fmla="*/ 592440 w 2292313"/>
                              <a:gd name="connsiteY185" fmla="*/ 507778 h 749903"/>
                              <a:gd name="connsiteX186" fmla="*/ 572586 w 2292313"/>
                              <a:gd name="connsiteY186" fmla="*/ 514819 h 749903"/>
                              <a:gd name="connsiteX187" fmla="*/ 552733 w 2292313"/>
                              <a:gd name="connsiteY187" fmla="*/ 521878 h 749903"/>
                              <a:gd name="connsiteX188" fmla="*/ 532882 w 2292313"/>
                              <a:gd name="connsiteY188" fmla="*/ 528955 h 749903"/>
                              <a:gd name="connsiteX189" fmla="*/ 493229 w 2292313"/>
                              <a:gd name="connsiteY189" fmla="*/ 543213 h 749903"/>
                              <a:gd name="connsiteX190" fmla="*/ 473421 w 2292313"/>
                              <a:gd name="connsiteY190" fmla="*/ 550377 h 749903"/>
                              <a:gd name="connsiteX191" fmla="*/ 453593 w 2292313"/>
                              <a:gd name="connsiteY191" fmla="*/ 557576 h 749903"/>
                              <a:gd name="connsiteX192" fmla="*/ 433808 w 2292313"/>
                              <a:gd name="connsiteY192" fmla="*/ 564775 h 749903"/>
                              <a:gd name="connsiteX193" fmla="*/ 414003 w 2292313"/>
                              <a:gd name="connsiteY193" fmla="*/ 572010 h 749903"/>
                              <a:gd name="connsiteX194" fmla="*/ 394220 w 2292313"/>
                              <a:gd name="connsiteY194" fmla="*/ 579262 h 749903"/>
                              <a:gd name="connsiteX195" fmla="*/ 354653 w 2292313"/>
                              <a:gd name="connsiteY195" fmla="*/ 593836 h 749903"/>
                              <a:gd name="connsiteX196" fmla="*/ 334893 w 2292313"/>
                              <a:gd name="connsiteY196" fmla="*/ 601159 h 749903"/>
                              <a:gd name="connsiteX197" fmla="*/ 295367 w 2292313"/>
                              <a:gd name="connsiteY197" fmla="*/ 615873 h 749903"/>
                              <a:gd name="connsiteX198" fmla="*/ 275630 w 2292313"/>
                              <a:gd name="connsiteY198" fmla="*/ 623283 h 749903"/>
                              <a:gd name="connsiteX199" fmla="*/ 255895 w 2292313"/>
                              <a:gd name="connsiteY199" fmla="*/ 630711 h 749903"/>
                              <a:gd name="connsiteX200" fmla="*/ 236175 w 2292313"/>
                              <a:gd name="connsiteY200" fmla="*/ 638156 h 749903"/>
                              <a:gd name="connsiteX201" fmla="*/ 216438 w 2292313"/>
                              <a:gd name="connsiteY201" fmla="*/ 645619 h 749903"/>
                              <a:gd name="connsiteX202" fmla="*/ 196724 w 2292313"/>
                              <a:gd name="connsiteY202" fmla="*/ 653117 h 749903"/>
                              <a:gd name="connsiteX203" fmla="*/ 177029 w 2292313"/>
                              <a:gd name="connsiteY203" fmla="*/ 660632 h 749903"/>
                              <a:gd name="connsiteX204" fmla="*/ 157315 w 2292313"/>
                              <a:gd name="connsiteY204" fmla="*/ 668165 h 749903"/>
                              <a:gd name="connsiteX205" fmla="*/ 137625 w 2292313"/>
                              <a:gd name="connsiteY205" fmla="*/ 675716 h 749903"/>
                              <a:gd name="connsiteX206" fmla="*/ 117951 w 2292313"/>
                              <a:gd name="connsiteY206" fmla="*/ 683301 h 749903"/>
                              <a:gd name="connsiteX207" fmla="*/ 98279 w 2292313"/>
                              <a:gd name="connsiteY207" fmla="*/ 690904 h 749903"/>
                              <a:gd name="connsiteX208" fmla="*/ 78610 w 2292313"/>
                              <a:gd name="connsiteY208" fmla="*/ 698543 h 749903"/>
                              <a:gd name="connsiteX209" fmla="*/ 58938 w 2292313"/>
                              <a:gd name="connsiteY209" fmla="*/ 706199 h 749903"/>
                              <a:gd name="connsiteX210" fmla="*/ 39294 w 2292313"/>
                              <a:gd name="connsiteY210" fmla="*/ 713872 h 749903"/>
                              <a:gd name="connsiteX211" fmla="*/ 19645 w 2292313"/>
                              <a:gd name="connsiteY211" fmla="*/ 721563 h 749903"/>
                              <a:gd name="connsiteX212" fmla="*/ 0 w 2292313"/>
                              <a:gd name="connsiteY212" fmla="*/ 729307 h 7499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Lst>
                            <a:rect l="l" t="t" r="r" b="b"/>
                            <a:pathLst>
                              <a:path w="2292313" h="749903">
                                <a:moveTo>
                                  <a:pt x="8350" y="749904"/>
                                </a:moveTo>
                                <a:lnTo>
                                  <a:pt x="27838" y="741827"/>
                                </a:lnTo>
                                <a:lnTo>
                                  <a:pt x="47331" y="733767"/>
                                </a:lnTo>
                                <a:lnTo>
                                  <a:pt x="66842" y="725742"/>
                                </a:lnTo>
                                <a:lnTo>
                                  <a:pt x="86375" y="717753"/>
                                </a:lnTo>
                                <a:lnTo>
                                  <a:pt x="105910" y="709798"/>
                                </a:lnTo>
                                <a:lnTo>
                                  <a:pt x="125444" y="701844"/>
                                </a:lnTo>
                                <a:lnTo>
                                  <a:pt x="145002" y="693942"/>
                                </a:lnTo>
                                <a:lnTo>
                                  <a:pt x="164558" y="686076"/>
                                </a:lnTo>
                                <a:lnTo>
                                  <a:pt x="184139" y="678244"/>
                                </a:lnTo>
                                <a:lnTo>
                                  <a:pt x="203718" y="670430"/>
                                </a:lnTo>
                                <a:lnTo>
                                  <a:pt x="223299" y="662651"/>
                                </a:lnTo>
                                <a:lnTo>
                                  <a:pt x="242902" y="654873"/>
                                </a:lnTo>
                                <a:lnTo>
                                  <a:pt x="262501" y="647164"/>
                                </a:lnTo>
                                <a:lnTo>
                                  <a:pt x="282127" y="639473"/>
                                </a:lnTo>
                                <a:lnTo>
                                  <a:pt x="301754" y="631817"/>
                                </a:lnTo>
                                <a:lnTo>
                                  <a:pt x="321398" y="624161"/>
                                </a:lnTo>
                                <a:lnTo>
                                  <a:pt x="360697" y="609008"/>
                                </a:lnTo>
                                <a:lnTo>
                                  <a:pt x="380365" y="601457"/>
                                </a:lnTo>
                                <a:lnTo>
                                  <a:pt x="400038" y="593942"/>
                                </a:lnTo>
                                <a:lnTo>
                                  <a:pt x="419729" y="586444"/>
                                </a:lnTo>
                                <a:lnTo>
                                  <a:pt x="439424" y="578999"/>
                                </a:lnTo>
                                <a:lnTo>
                                  <a:pt x="459115" y="571588"/>
                                </a:lnTo>
                                <a:lnTo>
                                  <a:pt x="478828" y="564179"/>
                                </a:lnTo>
                                <a:lnTo>
                                  <a:pt x="498570" y="556821"/>
                                </a:lnTo>
                                <a:lnTo>
                                  <a:pt x="518308" y="549481"/>
                                </a:lnTo>
                                <a:lnTo>
                                  <a:pt x="538045" y="542177"/>
                                </a:lnTo>
                                <a:lnTo>
                                  <a:pt x="557782" y="534907"/>
                                </a:lnTo>
                                <a:lnTo>
                                  <a:pt x="577547" y="527673"/>
                                </a:lnTo>
                                <a:lnTo>
                                  <a:pt x="597330" y="520438"/>
                                </a:lnTo>
                                <a:lnTo>
                                  <a:pt x="617113" y="513274"/>
                                </a:lnTo>
                                <a:lnTo>
                                  <a:pt x="636897" y="506127"/>
                                </a:lnTo>
                                <a:lnTo>
                                  <a:pt x="656703" y="498981"/>
                                </a:lnTo>
                                <a:lnTo>
                                  <a:pt x="676508" y="491904"/>
                                </a:lnTo>
                                <a:lnTo>
                                  <a:pt x="696339" y="484845"/>
                                </a:lnTo>
                                <a:lnTo>
                                  <a:pt x="716162" y="477804"/>
                                </a:lnTo>
                                <a:lnTo>
                                  <a:pt x="735992" y="470815"/>
                                </a:lnTo>
                                <a:lnTo>
                                  <a:pt x="755845" y="463844"/>
                                </a:lnTo>
                                <a:lnTo>
                                  <a:pt x="775696" y="456891"/>
                                </a:lnTo>
                                <a:lnTo>
                                  <a:pt x="795572" y="449955"/>
                                </a:lnTo>
                                <a:lnTo>
                                  <a:pt x="815443" y="443089"/>
                                </a:lnTo>
                                <a:lnTo>
                                  <a:pt x="835341" y="436223"/>
                                </a:lnTo>
                                <a:lnTo>
                                  <a:pt x="855235" y="429410"/>
                                </a:lnTo>
                                <a:lnTo>
                                  <a:pt x="875134" y="422615"/>
                                </a:lnTo>
                                <a:lnTo>
                                  <a:pt x="895052" y="415855"/>
                                </a:lnTo>
                                <a:lnTo>
                                  <a:pt x="914973" y="409130"/>
                                </a:lnTo>
                                <a:lnTo>
                                  <a:pt x="934912" y="402404"/>
                                </a:lnTo>
                                <a:lnTo>
                                  <a:pt x="974797" y="389094"/>
                                </a:lnTo>
                                <a:lnTo>
                                  <a:pt x="994773" y="382492"/>
                                </a:lnTo>
                                <a:lnTo>
                                  <a:pt x="1014756" y="375907"/>
                                </a:lnTo>
                                <a:lnTo>
                                  <a:pt x="1034722" y="369358"/>
                                </a:lnTo>
                                <a:lnTo>
                                  <a:pt x="1054722" y="362808"/>
                                </a:lnTo>
                                <a:lnTo>
                                  <a:pt x="1074705" y="356346"/>
                                </a:lnTo>
                                <a:lnTo>
                                  <a:pt x="1094723" y="349867"/>
                                </a:lnTo>
                                <a:lnTo>
                                  <a:pt x="1114759" y="343440"/>
                                </a:lnTo>
                                <a:lnTo>
                                  <a:pt x="1134795" y="337031"/>
                                </a:lnTo>
                                <a:lnTo>
                                  <a:pt x="1154830" y="330657"/>
                                </a:lnTo>
                                <a:lnTo>
                                  <a:pt x="1174883" y="324318"/>
                                </a:lnTo>
                                <a:lnTo>
                                  <a:pt x="1194919" y="317996"/>
                                </a:lnTo>
                                <a:lnTo>
                                  <a:pt x="1214990" y="311710"/>
                                </a:lnTo>
                                <a:lnTo>
                                  <a:pt x="1235061" y="305459"/>
                                </a:lnTo>
                                <a:lnTo>
                                  <a:pt x="1255167" y="299243"/>
                                </a:lnTo>
                                <a:lnTo>
                                  <a:pt x="1295361" y="286881"/>
                                </a:lnTo>
                                <a:lnTo>
                                  <a:pt x="1315484" y="280735"/>
                                </a:lnTo>
                                <a:lnTo>
                                  <a:pt x="1355731" y="268567"/>
                                </a:lnTo>
                                <a:lnTo>
                                  <a:pt x="1375872" y="262526"/>
                                </a:lnTo>
                                <a:lnTo>
                                  <a:pt x="1396031" y="256521"/>
                                </a:lnTo>
                                <a:lnTo>
                                  <a:pt x="1416189" y="250516"/>
                                </a:lnTo>
                                <a:lnTo>
                                  <a:pt x="1436383" y="244563"/>
                                </a:lnTo>
                                <a:lnTo>
                                  <a:pt x="1456559" y="238663"/>
                                </a:lnTo>
                                <a:lnTo>
                                  <a:pt x="1476735" y="232763"/>
                                </a:lnTo>
                                <a:lnTo>
                                  <a:pt x="1496964" y="226898"/>
                                </a:lnTo>
                                <a:lnTo>
                                  <a:pt x="1537387" y="215257"/>
                                </a:lnTo>
                                <a:lnTo>
                                  <a:pt x="1557615" y="209480"/>
                                </a:lnTo>
                                <a:lnTo>
                                  <a:pt x="1577862" y="203738"/>
                                </a:lnTo>
                                <a:lnTo>
                                  <a:pt x="1598126" y="198031"/>
                                </a:lnTo>
                                <a:lnTo>
                                  <a:pt x="1618372" y="192359"/>
                                </a:lnTo>
                                <a:lnTo>
                                  <a:pt x="1638636" y="186688"/>
                                </a:lnTo>
                                <a:lnTo>
                                  <a:pt x="1658917" y="181086"/>
                                </a:lnTo>
                                <a:lnTo>
                                  <a:pt x="1679199" y="175485"/>
                                </a:lnTo>
                                <a:lnTo>
                                  <a:pt x="1699498" y="169918"/>
                                </a:lnTo>
                                <a:lnTo>
                                  <a:pt x="1719815" y="164370"/>
                                </a:lnTo>
                                <a:lnTo>
                                  <a:pt x="1740131" y="158875"/>
                                </a:lnTo>
                                <a:lnTo>
                                  <a:pt x="1760448" y="153400"/>
                                </a:lnTo>
                                <a:lnTo>
                                  <a:pt x="1780782" y="147964"/>
                                </a:lnTo>
                                <a:lnTo>
                                  <a:pt x="1801134" y="142557"/>
                                </a:lnTo>
                                <a:lnTo>
                                  <a:pt x="1821486" y="137168"/>
                                </a:lnTo>
                                <a:lnTo>
                                  <a:pt x="1841855" y="131804"/>
                                </a:lnTo>
                                <a:lnTo>
                                  <a:pt x="1862224" y="126484"/>
                                </a:lnTo>
                                <a:lnTo>
                                  <a:pt x="1882593" y="121188"/>
                                </a:lnTo>
                                <a:lnTo>
                                  <a:pt x="1902998" y="115937"/>
                                </a:lnTo>
                                <a:lnTo>
                                  <a:pt x="1923402" y="110687"/>
                                </a:lnTo>
                                <a:lnTo>
                                  <a:pt x="1943806" y="105502"/>
                                </a:lnTo>
                                <a:lnTo>
                                  <a:pt x="1964246" y="100322"/>
                                </a:lnTo>
                                <a:lnTo>
                                  <a:pt x="1984668" y="95182"/>
                                </a:lnTo>
                                <a:lnTo>
                                  <a:pt x="2005108" y="90065"/>
                                </a:lnTo>
                                <a:lnTo>
                                  <a:pt x="2025565" y="84971"/>
                                </a:lnTo>
                                <a:lnTo>
                                  <a:pt x="2046039" y="79925"/>
                                </a:lnTo>
                                <a:lnTo>
                                  <a:pt x="2066496" y="74901"/>
                                </a:lnTo>
                                <a:lnTo>
                                  <a:pt x="2086971" y="69900"/>
                                </a:lnTo>
                                <a:lnTo>
                                  <a:pt x="2107463" y="64940"/>
                                </a:lnTo>
                                <a:lnTo>
                                  <a:pt x="2127973" y="60009"/>
                                </a:lnTo>
                                <a:lnTo>
                                  <a:pt x="2168975" y="50227"/>
                                </a:lnTo>
                                <a:lnTo>
                                  <a:pt x="2189520" y="45382"/>
                                </a:lnTo>
                                <a:lnTo>
                                  <a:pt x="2210047" y="40585"/>
                                </a:lnTo>
                                <a:lnTo>
                                  <a:pt x="2230592" y="35788"/>
                                </a:lnTo>
                                <a:lnTo>
                                  <a:pt x="2251155" y="31036"/>
                                </a:lnTo>
                                <a:lnTo>
                                  <a:pt x="2292315" y="21619"/>
                                </a:lnTo>
                                <a:lnTo>
                                  <a:pt x="2287170" y="0"/>
                                </a:lnTo>
                                <a:lnTo>
                                  <a:pt x="2266677" y="5069"/>
                                </a:lnTo>
                                <a:lnTo>
                                  <a:pt x="2246185" y="10163"/>
                                </a:lnTo>
                                <a:lnTo>
                                  <a:pt x="2225728" y="15280"/>
                                </a:lnTo>
                                <a:lnTo>
                                  <a:pt x="2205271" y="20420"/>
                                </a:lnTo>
                                <a:lnTo>
                                  <a:pt x="2184814" y="25577"/>
                                </a:lnTo>
                                <a:lnTo>
                                  <a:pt x="2164357" y="30762"/>
                                </a:lnTo>
                                <a:lnTo>
                                  <a:pt x="2143935" y="35967"/>
                                </a:lnTo>
                                <a:lnTo>
                                  <a:pt x="2123495" y="41194"/>
                                </a:lnTo>
                                <a:lnTo>
                                  <a:pt x="2103038" y="46473"/>
                                </a:lnTo>
                                <a:lnTo>
                                  <a:pt x="2082634" y="51746"/>
                                </a:lnTo>
                                <a:lnTo>
                                  <a:pt x="2062229" y="57042"/>
                                </a:lnTo>
                                <a:lnTo>
                                  <a:pt x="2041825" y="62385"/>
                                </a:lnTo>
                                <a:lnTo>
                                  <a:pt x="2021421" y="67726"/>
                                </a:lnTo>
                                <a:lnTo>
                                  <a:pt x="2001034" y="73110"/>
                                </a:lnTo>
                                <a:lnTo>
                                  <a:pt x="1980647" y="78499"/>
                                </a:lnTo>
                                <a:lnTo>
                                  <a:pt x="1939908" y="89363"/>
                                </a:lnTo>
                                <a:lnTo>
                                  <a:pt x="1919557" y="94840"/>
                                </a:lnTo>
                                <a:lnTo>
                                  <a:pt x="1878871" y="105844"/>
                                </a:lnTo>
                                <a:lnTo>
                                  <a:pt x="1858536" y="111389"/>
                                </a:lnTo>
                                <a:lnTo>
                                  <a:pt x="1838185" y="116958"/>
                                </a:lnTo>
                                <a:lnTo>
                                  <a:pt x="1817886" y="122549"/>
                                </a:lnTo>
                                <a:lnTo>
                                  <a:pt x="1797552" y="128159"/>
                                </a:lnTo>
                                <a:lnTo>
                                  <a:pt x="1777252" y="133774"/>
                                </a:lnTo>
                                <a:lnTo>
                                  <a:pt x="1756953" y="139435"/>
                                </a:lnTo>
                                <a:lnTo>
                                  <a:pt x="1736672" y="145114"/>
                                </a:lnTo>
                                <a:lnTo>
                                  <a:pt x="1716390" y="150815"/>
                                </a:lnTo>
                                <a:lnTo>
                                  <a:pt x="1696109" y="156547"/>
                                </a:lnTo>
                                <a:lnTo>
                                  <a:pt x="1655581" y="168092"/>
                                </a:lnTo>
                                <a:lnTo>
                                  <a:pt x="1635317" y="173887"/>
                                </a:lnTo>
                                <a:lnTo>
                                  <a:pt x="1615071" y="179699"/>
                                </a:lnTo>
                                <a:lnTo>
                                  <a:pt x="1594824" y="185546"/>
                                </a:lnTo>
                                <a:lnTo>
                                  <a:pt x="1574596" y="191429"/>
                                </a:lnTo>
                                <a:lnTo>
                                  <a:pt x="1554384" y="197311"/>
                                </a:lnTo>
                                <a:lnTo>
                                  <a:pt x="1534173" y="203211"/>
                                </a:lnTo>
                                <a:lnTo>
                                  <a:pt x="1513962" y="209181"/>
                                </a:lnTo>
                                <a:lnTo>
                                  <a:pt x="1493768" y="215116"/>
                                </a:lnTo>
                                <a:lnTo>
                                  <a:pt x="1473557" y="221121"/>
                                </a:lnTo>
                                <a:lnTo>
                                  <a:pt x="1453381" y="227127"/>
                                </a:lnTo>
                                <a:lnTo>
                                  <a:pt x="1433187" y="233167"/>
                                </a:lnTo>
                                <a:lnTo>
                                  <a:pt x="1413029" y="239208"/>
                                </a:lnTo>
                                <a:lnTo>
                                  <a:pt x="1392852" y="245301"/>
                                </a:lnTo>
                                <a:lnTo>
                                  <a:pt x="1372711" y="251394"/>
                                </a:lnTo>
                                <a:lnTo>
                                  <a:pt x="1352570" y="257522"/>
                                </a:lnTo>
                                <a:lnTo>
                                  <a:pt x="1332412" y="263668"/>
                                </a:lnTo>
                                <a:lnTo>
                                  <a:pt x="1312271" y="269849"/>
                                </a:lnTo>
                                <a:lnTo>
                                  <a:pt x="1292147" y="276030"/>
                                </a:lnTo>
                                <a:lnTo>
                                  <a:pt x="1272024" y="282263"/>
                                </a:lnTo>
                                <a:lnTo>
                                  <a:pt x="1251918" y="288514"/>
                                </a:lnTo>
                                <a:lnTo>
                                  <a:pt x="1231830" y="294783"/>
                                </a:lnTo>
                                <a:lnTo>
                                  <a:pt x="1211724" y="301069"/>
                                </a:lnTo>
                                <a:lnTo>
                                  <a:pt x="1191618" y="307391"/>
                                </a:lnTo>
                                <a:lnTo>
                                  <a:pt x="1171547" y="313729"/>
                                </a:lnTo>
                                <a:lnTo>
                                  <a:pt x="1151459" y="320086"/>
                                </a:lnTo>
                                <a:lnTo>
                                  <a:pt x="1131423" y="326460"/>
                                </a:lnTo>
                                <a:lnTo>
                                  <a:pt x="1111370" y="332869"/>
                                </a:lnTo>
                                <a:lnTo>
                                  <a:pt x="1071246" y="345775"/>
                                </a:lnTo>
                                <a:lnTo>
                                  <a:pt x="1051210" y="352255"/>
                                </a:lnTo>
                                <a:lnTo>
                                  <a:pt x="1031192" y="358734"/>
                                </a:lnTo>
                                <a:lnTo>
                                  <a:pt x="1011174" y="365284"/>
                                </a:lnTo>
                                <a:lnTo>
                                  <a:pt x="991144" y="371833"/>
                                </a:lnTo>
                                <a:lnTo>
                                  <a:pt x="971154" y="378418"/>
                                </a:lnTo>
                                <a:lnTo>
                                  <a:pt x="951144" y="385003"/>
                                </a:lnTo>
                                <a:lnTo>
                                  <a:pt x="911171" y="398260"/>
                                </a:lnTo>
                                <a:lnTo>
                                  <a:pt x="891185" y="404950"/>
                                </a:lnTo>
                                <a:lnTo>
                                  <a:pt x="871218" y="411623"/>
                                </a:lnTo>
                                <a:lnTo>
                                  <a:pt x="851254" y="418348"/>
                                </a:lnTo>
                                <a:lnTo>
                                  <a:pt x="811369" y="431834"/>
                                </a:lnTo>
                                <a:lnTo>
                                  <a:pt x="791430" y="438629"/>
                                </a:lnTo>
                                <a:lnTo>
                                  <a:pt x="771484" y="445442"/>
                                </a:lnTo>
                                <a:lnTo>
                                  <a:pt x="751567" y="452273"/>
                                </a:lnTo>
                                <a:lnTo>
                                  <a:pt x="731646" y="459121"/>
                                </a:lnTo>
                                <a:lnTo>
                                  <a:pt x="711753" y="465987"/>
                                </a:lnTo>
                                <a:lnTo>
                                  <a:pt x="691831" y="472887"/>
                                </a:lnTo>
                                <a:lnTo>
                                  <a:pt x="671938" y="479823"/>
                                </a:lnTo>
                                <a:lnTo>
                                  <a:pt x="652062" y="486777"/>
                                </a:lnTo>
                                <a:lnTo>
                                  <a:pt x="612315" y="500754"/>
                                </a:lnTo>
                                <a:lnTo>
                                  <a:pt x="592440" y="507778"/>
                                </a:lnTo>
                                <a:lnTo>
                                  <a:pt x="572586" y="514819"/>
                                </a:lnTo>
                                <a:lnTo>
                                  <a:pt x="552733" y="521878"/>
                                </a:lnTo>
                                <a:lnTo>
                                  <a:pt x="532882" y="528955"/>
                                </a:lnTo>
                                <a:lnTo>
                                  <a:pt x="493229" y="543213"/>
                                </a:lnTo>
                                <a:lnTo>
                                  <a:pt x="473421" y="550377"/>
                                </a:lnTo>
                                <a:lnTo>
                                  <a:pt x="453593" y="557576"/>
                                </a:lnTo>
                                <a:lnTo>
                                  <a:pt x="433808" y="564775"/>
                                </a:lnTo>
                                <a:lnTo>
                                  <a:pt x="414003" y="572010"/>
                                </a:lnTo>
                                <a:lnTo>
                                  <a:pt x="394220" y="579262"/>
                                </a:lnTo>
                                <a:lnTo>
                                  <a:pt x="354653" y="593836"/>
                                </a:lnTo>
                                <a:lnTo>
                                  <a:pt x="334893" y="601159"/>
                                </a:lnTo>
                                <a:lnTo>
                                  <a:pt x="295367" y="615873"/>
                                </a:lnTo>
                                <a:lnTo>
                                  <a:pt x="275630" y="623283"/>
                                </a:lnTo>
                                <a:lnTo>
                                  <a:pt x="255895" y="630711"/>
                                </a:lnTo>
                                <a:lnTo>
                                  <a:pt x="236175" y="638156"/>
                                </a:lnTo>
                                <a:lnTo>
                                  <a:pt x="216438" y="645619"/>
                                </a:lnTo>
                                <a:lnTo>
                                  <a:pt x="196724" y="653117"/>
                                </a:lnTo>
                                <a:lnTo>
                                  <a:pt x="177029" y="660632"/>
                                </a:lnTo>
                                <a:lnTo>
                                  <a:pt x="157315" y="668165"/>
                                </a:lnTo>
                                <a:lnTo>
                                  <a:pt x="137625" y="675716"/>
                                </a:lnTo>
                                <a:lnTo>
                                  <a:pt x="117951" y="683301"/>
                                </a:lnTo>
                                <a:lnTo>
                                  <a:pt x="98279" y="690904"/>
                                </a:lnTo>
                                <a:lnTo>
                                  <a:pt x="78610" y="698543"/>
                                </a:lnTo>
                                <a:lnTo>
                                  <a:pt x="58938" y="706199"/>
                                </a:lnTo>
                                <a:lnTo>
                                  <a:pt x="39294" y="713872"/>
                                </a:lnTo>
                                <a:lnTo>
                                  <a:pt x="19645" y="721563"/>
                                </a:lnTo>
                                <a:lnTo>
                                  <a:pt x="0" y="729307"/>
                                </a:lnTo>
                                <a:close/>
                              </a:path>
                            </a:pathLst>
                          </a:custGeom>
                          <a:solidFill>
                            <a:srgbClr val="0000FF">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5" name="Freeform: Shape 2625"/>
                        <wps:cNvSpPr/>
                        <wps:spPr>
                          <a:xfrm>
                            <a:off x="1981914" y="1340224"/>
                            <a:ext cx="984679" cy="1741073"/>
                          </a:xfrm>
                          <a:custGeom>
                            <a:avLst/>
                            <a:gdLst>
                              <a:gd name="connsiteX0" fmla="*/ 32082 w 984679"/>
                              <a:gd name="connsiteY0" fmla="*/ 1738843 h 1741073"/>
                              <a:gd name="connsiteX1" fmla="*/ 29571 w 984679"/>
                              <a:gd name="connsiteY1" fmla="*/ 1715015 h 1741073"/>
                              <a:gd name="connsiteX2" fmla="*/ 27341 w 984679"/>
                              <a:gd name="connsiteY2" fmla="*/ 1691292 h 1741073"/>
                              <a:gd name="connsiteX3" fmla="*/ 25322 w 984679"/>
                              <a:gd name="connsiteY3" fmla="*/ 1667710 h 1741073"/>
                              <a:gd name="connsiteX4" fmla="*/ 23548 w 984679"/>
                              <a:gd name="connsiteY4" fmla="*/ 1644268 h 1741073"/>
                              <a:gd name="connsiteX5" fmla="*/ 22038 w 984679"/>
                              <a:gd name="connsiteY5" fmla="*/ 1620950 h 1741073"/>
                              <a:gd name="connsiteX6" fmla="*/ 20774 w 984679"/>
                              <a:gd name="connsiteY6" fmla="*/ 1597771 h 1741073"/>
                              <a:gd name="connsiteX7" fmla="*/ 19738 w 984679"/>
                              <a:gd name="connsiteY7" fmla="*/ 1574733 h 1741073"/>
                              <a:gd name="connsiteX8" fmla="*/ 18930 w 984679"/>
                              <a:gd name="connsiteY8" fmla="*/ 1551818 h 1741073"/>
                              <a:gd name="connsiteX9" fmla="*/ 18386 w 984679"/>
                              <a:gd name="connsiteY9" fmla="*/ 1529044 h 1741073"/>
                              <a:gd name="connsiteX10" fmla="*/ 18087 w 984679"/>
                              <a:gd name="connsiteY10" fmla="*/ 1506410 h 1741073"/>
                              <a:gd name="connsiteX11" fmla="*/ 18017 w 984679"/>
                              <a:gd name="connsiteY11" fmla="*/ 1483916 h 1741073"/>
                              <a:gd name="connsiteX12" fmla="*/ 18192 w 984679"/>
                              <a:gd name="connsiteY12" fmla="*/ 1461546 h 1741073"/>
                              <a:gd name="connsiteX13" fmla="*/ 18614 w 984679"/>
                              <a:gd name="connsiteY13" fmla="*/ 1439298 h 1741073"/>
                              <a:gd name="connsiteX14" fmla="*/ 19281 w 984679"/>
                              <a:gd name="connsiteY14" fmla="*/ 1417208 h 1741073"/>
                              <a:gd name="connsiteX15" fmla="*/ 20177 w 984679"/>
                              <a:gd name="connsiteY15" fmla="*/ 1395242 h 1741073"/>
                              <a:gd name="connsiteX16" fmla="*/ 21335 w 984679"/>
                              <a:gd name="connsiteY16" fmla="*/ 1373415 h 1741073"/>
                              <a:gd name="connsiteX17" fmla="*/ 22723 w 984679"/>
                              <a:gd name="connsiteY17" fmla="*/ 1351712 h 1741073"/>
                              <a:gd name="connsiteX18" fmla="*/ 24356 w 984679"/>
                              <a:gd name="connsiteY18" fmla="*/ 1330149 h 1741073"/>
                              <a:gd name="connsiteX19" fmla="*/ 26235 w 984679"/>
                              <a:gd name="connsiteY19" fmla="*/ 1308727 h 1741073"/>
                              <a:gd name="connsiteX20" fmla="*/ 28359 w 984679"/>
                              <a:gd name="connsiteY20" fmla="*/ 1287445 h 1741073"/>
                              <a:gd name="connsiteX21" fmla="*/ 30730 w 984679"/>
                              <a:gd name="connsiteY21" fmla="*/ 1266268 h 1741073"/>
                              <a:gd name="connsiteX22" fmla="*/ 33329 w 984679"/>
                              <a:gd name="connsiteY22" fmla="*/ 1245250 h 1741073"/>
                              <a:gd name="connsiteX23" fmla="*/ 36156 w 984679"/>
                              <a:gd name="connsiteY23" fmla="*/ 1224354 h 1741073"/>
                              <a:gd name="connsiteX24" fmla="*/ 39264 w 984679"/>
                              <a:gd name="connsiteY24" fmla="*/ 1203599 h 1741073"/>
                              <a:gd name="connsiteX25" fmla="*/ 42583 w 984679"/>
                              <a:gd name="connsiteY25" fmla="*/ 1182984 h 1741073"/>
                              <a:gd name="connsiteX26" fmla="*/ 46165 w 984679"/>
                              <a:gd name="connsiteY26" fmla="*/ 1162492 h 1741073"/>
                              <a:gd name="connsiteX27" fmla="*/ 49993 w 984679"/>
                              <a:gd name="connsiteY27" fmla="*/ 1142141 h 1741073"/>
                              <a:gd name="connsiteX28" fmla="*/ 54067 w 984679"/>
                              <a:gd name="connsiteY28" fmla="*/ 1121930 h 1741073"/>
                              <a:gd name="connsiteX29" fmla="*/ 58369 w 984679"/>
                              <a:gd name="connsiteY29" fmla="*/ 1101860 h 1741073"/>
                              <a:gd name="connsiteX30" fmla="*/ 62917 w 984679"/>
                              <a:gd name="connsiteY30" fmla="*/ 1081895 h 1741073"/>
                              <a:gd name="connsiteX31" fmla="*/ 67711 w 984679"/>
                              <a:gd name="connsiteY31" fmla="*/ 1062088 h 1741073"/>
                              <a:gd name="connsiteX32" fmla="*/ 72733 w 984679"/>
                              <a:gd name="connsiteY32" fmla="*/ 1042422 h 1741073"/>
                              <a:gd name="connsiteX33" fmla="*/ 78018 w 984679"/>
                              <a:gd name="connsiteY33" fmla="*/ 1022860 h 1741073"/>
                              <a:gd name="connsiteX34" fmla="*/ 83550 w 984679"/>
                              <a:gd name="connsiteY34" fmla="*/ 1003457 h 1741073"/>
                              <a:gd name="connsiteX35" fmla="*/ 89292 w 984679"/>
                              <a:gd name="connsiteY35" fmla="*/ 984177 h 1741073"/>
                              <a:gd name="connsiteX36" fmla="*/ 95315 w 984679"/>
                              <a:gd name="connsiteY36" fmla="*/ 965055 h 1741073"/>
                              <a:gd name="connsiteX37" fmla="*/ 101566 w 984679"/>
                              <a:gd name="connsiteY37" fmla="*/ 946038 h 1741073"/>
                              <a:gd name="connsiteX38" fmla="*/ 108045 w 984679"/>
                              <a:gd name="connsiteY38" fmla="*/ 927162 h 1741073"/>
                              <a:gd name="connsiteX39" fmla="*/ 114771 w 984679"/>
                              <a:gd name="connsiteY39" fmla="*/ 908426 h 1741073"/>
                              <a:gd name="connsiteX40" fmla="*/ 121742 w 984679"/>
                              <a:gd name="connsiteY40" fmla="*/ 889831 h 1741073"/>
                              <a:gd name="connsiteX41" fmla="*/ 128959 w 984679"/>
                              <a:gd name="connsiteY41" fmla="*/ 871358 h 1741073"/>
                              <a:gd name="connsiteX42" fmla="*/ 136440 w 984679"/>
                              <a:gd name="connsiteY42" fmla="*/ 853026 h 1741073"/>
                              <a:gd name="connsiteX43" fmla="*/ 144131 w 984679"/>
                              <a:gd name="connsiteY43" fmla="*/ 834817 h 1741073"/>
                              <a:gd name="connsiteX44" fmla="*/ 152085 w 984679"/>
                              <a:gd name="connsiteY44" fmla="*/ 816766 h 1741073"/>
                              <a:gd name="connsiteX45" fmla="*/ 160268 w 984679"/>
                              <a:gd name="connsiteY45" fmla="*/ 798838 h 1741073"/>
                              <a:gd name="connsiteX46" fmla="*/ 168714 w 984679"/>
                              <a:gd name="connsiteY46" fmla="*/ 781051 h 1741073"/>
                              <a:gd name="connsiteX47" fmla="*/ 177389 w 984679"/>
                              <a:gd name="connsiteY47" fmla="*/ 763368 h 1741073"/>
                              <a:gd name="connsiteX48" fmla="*/ 186309 w 984679"/>
                              <a:gd name="connsiteY48" fmla="*/ 745844 h 1741073"/>
                              <a:gd name="connsiteX49" fmla="*/ 195475 w 984679"/>
                              <a:gd name="connsiteY49" fmla="*/ 728460 h 1741073"/>
                              <a:gd name="connsiteX50" fmla="*/ 204870 w 984679"/>
                              <a:gd name="connsiteY50" fmla="*/ 711200 h 1741073"/>
                              <a:gd name="connsiteX51" fmla="*/ 214528 w 984679"/>
                              <a:gd name="connsiteY51" fmla="*/ 694079 h 1741073"/>
                              <a:gd name="connsiteX52" fmla="*/ 224396 w 984679"/>
                              <a:gd name="connsiteY52" fmla="*/ 677117 h 1741073"/>
                              <a:gd name="connsiteX53" fmla="*/ 234546 w 984679"/>
                              <a:gd name="connsiteY53" fmla="*/ 660242 h 1741073"/>
                              <a:gd name="connsiteX54" fmla="*/ 244924 w 984679"/>
                              <a:gd name="connsiteY54" fmla="*/ 643526 h 1741073"/>
                              <a:gd name="connsiteX55" fmla="*/ 255547 w 984679"/>
                              <a:gd name="connsiteY55" fmla="*/ 626950 h 1741073"/>
                              <a:gd name="connsiteX56" fmla="*/ 266382 w 984679"/>
                              <a:gd name="connsiteY56" fmla="*/ 610497 h 1741073"/>
                              <a:gd name="connsiteX57" fmla="*/ 277497 w 984679"/>
                              <a:gd name="connsiteY57" fmla="*/ 594166 h 1741073"/>
                              <a:gd name="connsiteX58" fmla="*/ 288841 w 984679"/>
                              <a:gd name="connsiteY58" fmla="*/ 577994 h 1741073"/>
                              <a:gd name="connsiteX59" fmla="*/ 300430 w 984679"/>
                              <a:gd name="connsiteY59" fmla="*/ 561963 h 1741073"/>
                              <a:gd name="connsiteX60" fmla="*/ 312265 w 984679"/>
                              <a:gd name="connsiteY60" fmla="*/ 546054 h 1741073"/>
                              <a:gd name="connsiteX61" fmla="*/ 324364 w 984679"/>
                              <a:gd name="connsiteY61" fmla="*/ 530268 h 1741073"/>
                              <a:gd name="connsiteX62" fmla="*/ 336673 w 984679"/>
                              <a:gd name="connsiteY62" fmla="*/ 514640 h 1741073"/>
                              <a:gd name="connsiteX63" fmla="*/ 349228 w 984679"/>
                              <a:gd name="connsiteY63" fmla="*/ 499135 h 1741073"/>
                              <a:gd name="connsiteX64" fmla="*/ 362029 w 984679"/>
                              <a:gd name="connsiteY64" fmla="*/ 483736 h 1741073"/>
                              <a:gd name="connsiteX65" fmla="*/ 375094 w 984679"/>
                              <a:gd name="connsiteY65" fmla="*/ 468512 h 1741073"/>
                              <a:gd name="connsiteX66" fmla="*/ 388369 w 984679"/>
                              <a:gd name="connsiteY66" fmla="*/ 453411 h 1741073"/>
                              <a:gd name="connsiteX67" fmla="*/ 401908 w 984679"/>
                              <a:gd name="connsiteY67" fmla="*/ 438432 h 1741073"/>
                              <a:gd name="connsiteX68" fmla="*/ 415674 w 984679"/>
                              <a:gd name="connsiteY68" fmla="*/ 423595 h 1741073"/>
                              <a:gd name="connsiteX69" fmla="*/ 429705 w 984679"/>
                              <a:gd name="connsiteY69" fmla="*/ 408901 h 1741073"/>
                              <a:gd name="connsiteX70" fmla="*/ 443963 w 984679"/>
                              <a:gd name="connsiteY70" fmla="*/ 394327 h 1741073"/>
                              <a:gd name="connsiteX71" fmla="*/ 458450 w 984679"/>
                              <a:gd name="connsiteY71" fmla="*/ 379911 h 1741073"/>
                              <a:gd name="connsiteX72" fmla="*/ 473218 w 984679"/>
                              <a:gd name="connsiteY72" fmla="*/ 365603 h 1741073"/>
                              <a:gd name="connsiteX73" fmla="*/ 488196 w 984679"/>
                              <a:gd name="connsiteY73" fmla="*/ 351452 h 1741073"/>
                              <a:gd name="connsiteX74" fmla="*/ 503420 w 984679"/>
                              <a:gd name="connsiteY74" fmla="*/ 337424 h 1741073"/>
                              <a:gd name="connsiteX75" fmla="*/ 518891 w 984679"/>
                              <a:gd name="connsiteY75" fmla="*/ 323522 h 1741073"/>
                              <a:gd name="connsiteX76" fmla="*/ 534624 w 984679"/>
                              <a:gd name="connsiteY76" fmla="*/ 309761 h 1741073"/>
                              <a:gd name="connsiteX77" fmla="*/ 550586 w 984679"/>
                              <a:gd name="connsiteY77" fmla="*/ 296137 h 1741073"/>
                              <a:gd name="connsiteX78" fmla="*/ 566793 w 984679"/>
                              <a:gd name="connsiteY78" fmla="*/ 282642 h 1741073"/>
                              <a:gd name="connsiteX79" fmla="*/ 583212 w 984679"/>
                              <a:gd name="connsiteY79" fmla="*/ 269292 h 1741073"/>
                              <a:gd name="connsiteX80" fmla="*/ 599929 w 984679"/>
                              <a:gd name="connsiteY80" fmla="*/ 256068 h 1741073"/>
                              <a:gd name="connsiteX81" fmla="*/ 616856 w 984679"/>
                              <a:gd name="connsiteY81" fmla="*/ 242990 h 1741073"/>
                              <a:gd name="connsiteX82" fmla="*/ 634012 w 984679"/>
                              <a:gd name="connsiteY82" fmla="*/ 230038 h 1741073"/>
                              <a:gd name="connsiteX83" fmla="*/ 651449 w 984679"/>
                              <a:gd name="connsiteY83" fmla="*/ 217227 h 1741073"/>
                              <a:gd name="connsiteX84" fmla="*/ 669096 w 984679"/>
                              <a:gd name="connsiteY84" fmla="*/ 204554 h 1741073"/>
                              <a:gd name="connsiteX85" fmla="*/ 687007 w 984679"/>
                              <a:gd name="connsiteY85" fmla="*/ 191992 h 1741073"/>
                              <a:gd name="connsiteX86" fmla="*/ 705164 w 984679"/>
                              <a:gd name="connsiteY86" fmla="*/ 179585 h 1741073"/>
                              <a:gd name="connsiteX87" fmla="*/ 723532 w 984679"/>
                              <a:gd name="connsiteY87" fmla="*/ 167318 h 1741073"/>
                              <a:gd name="connsiteX88" fmla="*/ 742162 w 984679"/>
                              <a:gd name="connsiteY88" fmla="*/ 155161 h 1741073"/>
                              <a:gd name="connsiteX89" fmla="*/ 761039 w 984679"/>
                              <a:gd name="connsiteY89" fmla="*/ 143167 h 1741073"/>
                              <a:gd name="connsiteX90" fmla="*/ 780144 w 984679"/>
                              <a:gd name="connsiteY90" fmla="*/ 131281 h 1741073"/>
                              <a:gd name="connsiteX91" fmla="*/ 799530 w 984679"/>
                              <a:gd name="connsiteY91" fmla="*/ 119535 h 1741073"/>
                              <a:gd name="connsiteX92" fmla="*/ 819127 w 984679"/>
                              <a:gd name="connsiteY92" fmla="*/ 107946 h 1741073"/>
                              <a:gd name="connsiteX93" fmla="*/ 838952 w 984679"/>
                              <a:gd name="connsiteY93" fmla="*/ 96473 h 1741073"/>
                              <a:gd name="connsiteX94" fmla="*/ 859058 w 984679"/>
                              <a:gd name="connsiteY94" fmla="*/ 85128 h 1741073"/>
                              <a:gd name="connsiteX95" fmla="*/ 879374 w 984679"/>
                              <a:gd name="connsiteY95" fmla="*/ 73927 h 1741073"/>
                              <a:gd name="connsiteX96" fmla="*/ 899954 w 984679"/>
                              <a:gd name="connsiteY96" fmla="*/ 62859 h 1741073"/>
                              <a:gd name="connsiteX97" fmla="*/ 920780 w 984679"/>
                              <a:gd name="connsiteY97" fmla="*/ 51925 h 1741073"/>
                              <a:gd name="connsiteX98" fmla="*/ 941834 w 984679"/>
                              <a:gd name="connsiteY98" fmla="*/ 41129 h 1741073"/>
                              <a:gd name="connsiteX99" fmla="*/ 963134 w 984679"/>
                              <a:gd name="connsiteY99" fmla="*/ 30467 h 1741073"/>
                              <a:gd name="connsiteX100" fmla="*/ 984680 w 984679"/>
                              <a:gd name="connsiteY100" fmla="*/ 19939 h 1741073"/>
                              <a:gd name="connsiteX101" fmla="*/ 974829 w 984679"/>
                              <a:gd name="connsiteY101" fmla="*/ 0 h 1741073"/>
                              <a:gd name="connsiteX102" fmla="*/ 953459 w 984679"/>
                              <a:gd name="connsiteY102" fmla="*/ 10934 h 1741073"/>
                              <a:gd name="connsiteX103" fmla="*/ 932352 w 984679"/>
                              <a:gd name="connsiteY103" fmla="*/ 22002 h 1741073"/>
                              <a:gd name="connsiteX104" fmla="*/ 911473 w 984679"/>
                              <a:gd name="connsiteY104" fmla="*/ 33185 h 1741073"/>
                              <a:gd name="connsiteX105" fmla="*/ 890841 w 984679"/>
                              <a:gd name="connsiteY105" fmla="*/ 44502 h 1741073"/>
                              <a:gd name="connsiteX106" fmla="*/ 870436 w 984679"/>
                              <a:gd name="connsiteY106" fmla="*/ 55953 h 1741073"/>
                              <a:gd name="connsiteX107" fmla="*/ 850278 w 984679"/>
                              <a:gd name="connsiteY107" fmla="*/ 67517 h 1741073"/>
                              <a:gd name="connsiteX108" fmla="*/ 830330 w 984679"/>
                              <a:gd name="connsiteY108" fmla="*/ 79245 h 1741073"/>
                              <a:gd name="connsiteX109" fmla="*/ 810645 w 984679"/>
                              <a:gd name="connsiteY109" fmla="*/ 91084 h 1741073"/>
                              <a:gd name="connsiteX110" fmla="*/ 791172 w 984679"/>
                              <a:gd name="connsiteY110" fmla="*/ 103056 h 1741073"/>
                              <a:gd name="connsiteX111" fmla="*/ 771961 w 984679"/>
                              <a:gd name="connsiteY111" fmla="*/ 115166 h 1741073"/>
                              <a:gd name="connsiteX112" fmla="*/ 752962 w 984679"/>
                              <a:gd name="connsiteY112" fmla="*/ 127388 h 1741073"/>
                              <a:gd name="connsiteX113" fmla="*/ 734226 w 984679"/>
                              <a:gd name="connsiteY113" fmla="*/ 139771 h 1741073"/>
                              <a:gd name="connsiteX114" fmla="*/ 715700 w 984679"/>
                              <a:gd name="connsiteY114" fmla="*/ 152264 h 1741073"/>
                              <a:gd name="connsiteX115" fmla="*/ 697420 w 984679"/>
                              <a:gd name="connsiteY115" fmla="*/ 164896 h 1741073"/>
                              <a:gd name="connsiteX116" fmla="*/ 679369 w 984679"/>
                              <a:gd name="connsiteY116" fmla="*/ 177639 h 1741073"/>
                              <a:gd name="connsiteX117" fmla="*/ 661581 w 984679"/>
                              <a:gd name="connsiteY117" fmla="*/ 190544 h 1741073"/>
                              <a:gd name="connsiteX118" fmla="*/ 644021 w 984679"/>
                              <a:gd name="connsiteY118" fmla="*/ 203557 h 1741073"/>
                              <a:gd name="connsiteX119" fmla="*/ 626672 w 984679"/>
                              <a:gd name="connsiteY119" fmla="*/ 216710 h 1741073"/>
                              <a:gd name="connsiteX120" fmla="*/ 609586 w 984679"/>
                              <a:gd name="connsiteY120" fmla="*/ 229992 h 1741073"/>
                              <a:gd name="connsiteX121" fmla="*/ 592729 w 984679"/>
                              <a:gd name="connsiteY121" fmla="*/ 243418 h 1741073"/>
                              <a:gd name="connsiteX122" fmla="*/ 576118 w 984679"/>
                              <a:gd name="connsiteY122" fmla="*/ 256955 h 1741073"/>
                              <a:gd name="connsiteX123" fmla="*/ 559717 w 984679"/>
                              <a:gd name="connsiteY123" fmla="*/ 270625 h 1741073"/>
                              <a:gd name="connsiteX124" fmla="*/ 543562 w 984679"/>
                              <a:gd name="connsiteY124" fmla="*/ 284432 h 1741073"/>
                              <a:gd name="connsiteX125" fmla="*/ 527653 w 984679"/>
                              <a:gd name="connsiteY125" fmla="*/ 298374 h 1741073"/>
                              <a:gd name="connsiteX126" fmla="*/ 511989 w 984679"/>
                              <a:gd name="connsiteY126" fmla="*/ 312455 h 1741073"/>
                              <a:gd name="connsiteX127" fmla="*/ 496519 w 984679"/>
                              <a:gd name="connsiteY127" fmla="*/ 326646 h 1741073"/>
                              <a:gd name="connsiteX128" fmla="*/ 481330 w 984679"/>
                              <a:gd name="connsiteY128" fmla="*/ 340976 h 1741073"/>
                              <a:gd name="connsiteX129" fmla="*/ 466352 w 984679"/>
                              <a:gd name="connsiteY129" fmla="*/ 355440 h 1741073"/>
                              <a:gd name="connsiteX130" fmla="*/ 451637 w 984679"/>
                              <a:gd name="connsiteY130" fmla="*/ 370035 h 1741073"/>
                              <a:gd name="connsiteX131" fmla="*/ 437132 w 984679"/>
                              <a:gd name="connsiteY131" fmla="*/ 384771 h 1741073"/>
                              <a:gd name="connsiteX132" fmla="*/ 422874 w 984679"/>
                              <a:gd name="connsiteY132" fmla="*/ 399623 h 1741073"/>
                              <a:gd name="connsiteX133" fmla="*/ 408861 w 984679"/>
                              <a:gd name="connsiteY133" fmla="*/ 414608 h 1741073"/>
                              <a:gd name="connsiteX134" fmla="*/ 395077 w 984679"/>
                              <a:gd name="connsiteY134" fmla="*/ 429723 h 1741073"/>
                              <a:gd name="connsiteX135" fmla="*/ 381503 w 984679"/>
                              <a:gd name="connsiteY135" fmla="*/ 444982 h 1741073"/>
                              <a:gd name="connsiteX136" fmla="*/ 368193 w 984679"/>
                              <a:gd name="connsiteY136" fmla="*/ 460347 h 1741073"/>
                              <a:gd name="connsiteX137" fmla="*/ 355129 w 984679"/>
                              <a:gd name="connsiteY137" fmla="*/ 475851 h 1741073"/>
                              <a:gd name="connsiteX138" fmla="*/ 342292 w 984679"/>
                              <a:gd name="connsiteY138" fmla="*/ 491497 h 1741073"/>
                              <a:gd name="connsiteX139" fmla="*/ 329684 w 984679"/>
                              <a:gd name="connsiteY139" fmla="*/ 507283 h 1741073"/>
                              <a:gd name="connsiteX140" fmla="*/ 317322 w 984679"/>
                              <a:gd name="connsiteY140" fmla="*/ 523191 h 1741073"/>
                              <a:gd name="connsiteX141" fmla="*/ 305189 w 984679"/>
                              <a:gd name="connsiteY141" fmla="*/ 539223 h 1741073"/>
                              <a:gd name="connsiteX142" fmla="*/ 293301 w 984679"/>
                              <a:gd name="connsiteY142" fmla="*/ 555395 h 1741073"/>
                              <a:gd name="connsiteX143" fmla="*/ 281641 w 984679"/>
                              <a:gd name="connsiteY143" fmla="*/ 571673 h 1741073"/>
                              <a:gd name="connsiteX144" fmla="*/ 270210 w 984679"/>
                              <a:gd name="connsiteY144" fmla="*/ 588108 h 1741073"/>
                              <a:gd name="connsiteX145" fmla="*/ 259041 w 984679"/>
                              <a:gd name="connsiteY145" fmla="*/ 604684 h 1741073"/>
                              <a:gd name="connsiteX146" fmla="*/ 248084 w 984679"/>
                              <a:gd name="connsiteY146" fmla="*/ 621366 h 1741073"/>
                              <a:gd name="connsiteX147" fmla="*/ 237373 w 984679"/>
                              <a:gd name="connsiteY147" fmla="*/ 638170 h 1741073"/>
                              <a:gd name="connsiteX148" fmla="*/ 226890 w 984679"/>
                              <a:gd name="connsiteY148" fmla="*/ 655132 h 1741073"/>
                              <a:gd name="connsiteX149" fmla="*/ 216652 w 984679"/>
                              <a:gd name="connsiteY149" fmla="*/ 672218 h 1741073"/>
                              <a:gd name="connsiteX150" fmla="*/ 206661 w 984679"/>
                              <a:gd name="connsiteY150" fmla="*/ 689426 h 1741073"/>
                              <a:gd name="connsiteX151" fmla="*/ 196880 w 984679"/>
                              <a:gd name="connsiteY151" fmla="*/ 706775 h 1741073"/>
                              <a:gd name="connsiteX152" fmla="*/ 187345 w 984679"/>
                              <a:gd name="connsiteY152" fmla="*/ 724246 h 1741073"/>
                              <a:gd name="connsiteX153" fmla="*/ 178056 w 984679"/>
                              <a:gd name="connsiteY153" fmla="*/ 741858 h 1741073"/>
                              <a:gd name="connsiteX154" fmla="*/ 168995 w 984679"/>
                              <a:gd name="connsiteY154" fmla="*/ 759593 h 1741073"/>
                              <a:gd name="connsiteX155" fmla="*/ 160180 w 984679"/>
                              <a:gd name="connsiteY155" fmla="*/ 777468 h 1741073"/>
                              <a:gd name="connsiteX156" fmla="*/ 151576 w 984679"/>
                              <a:gd name="connsiteY156" fmla="*/ 795467 h 1741073"/>
                              <a:gd name="connsiteX157" fmla="*/ 143253 w 984679"/>
                              <a:gd name="connsiteY157" fmla="*/ 813588 h 1741073"/>
                              <a:gd name="connsiteX158" fmla="*/ 135123 w 984679"/>
                              <a:gd name="connsiteY158" fmla="*/ 831867 h 1741073"/>
                              <a:gd name="connsiteX159" fmla="*/ 127238 w 984679"/>
                              <a:gd name="connsiteY159" fmla="*/ 850252 h 1741073"/>
                              <a:gd name="connsiteX160" fmla="*/ 119617 w 984679"/>
                              <a:gd name="connsiteY160" fmla="*/ 868777 h 1741073"/>
                              <a:gd name="connsiteX161" fmla="*/ 112225 w 984679"/>
                              <a:gd name="connsiteY161" fmla="*/ 887443 h 1741073"/>
                              <a:gd name="connsiteX162" fmla="*/ 105043 w 984679"/>
                              <a:gd name="connsiteY162" fmla="*/ 906214 h 1741073"/>
                              <a:gd name="connsiteX163" fmla="*/ 98107 w 984679"/>
                              <a:gd name="connsiteY163" fmla="*/ 925143 h 1741073"/>
                              <a:gd name="connsiteX164" fmla="*/ 91416 w 984679"/>
                              <a:gd name="connsiteY164" fmla="*/ 944177 h 1741073"/>
                              <a:gd name="connsiteX165" fmla="*/ 84972 w 984679"/>
                              <a:gd name="connsiteY165" fmla="*/ 963369 h 1741073"/>
                              <a:gd name="connsiteX166" fmla="*/ 78738 w 984679"/>
                              <a:gd name="connsiteY166" fmla="*/ 982685 h 1741073"/>
                              <a:gd name="connsiteX167" fmla="*/ 72768 w 984679"/>
                              <a:gd name="connsiteY167" fmla="*/ 1002123 h 1741073"/>
                              <a:gd name="connsiteX168" fmla="*/ 67008 w 984679"/>
                              <a:gd name="connsiteY168" fmla="*/ 1021684 h 1741073"/>
                              <a:gd name="connsiteX169" fmla="*/ 61495 w 984679"/>
                              <a:gd name="connsiteY169" fmla="*/ 1041403 h 1741073"/>
                              <a:gd name="connsiteX170" fmla="*/ 56227 w 984679"/>
                              <a:gd name="connsiteY170" fmla="*/ 1061228 h 1741073"/>
                              <a:gd name="connsiteX171" fmla="*/ 51187 w 984679"/>
                              <a:gd name="connsiteY171" fmla="*/ 1081193 h 1741073"/>
                              <a:gd name="connsiteX172" fmla="*/ 46393 w 984679"/>
                              <a:gd name="connsiteY172" fmla="*/ 1101298 h 1741073"/>
                              <a:gd name="connsiteX173" fmla="*/ 41828 w 984679"/>
                              <a:gd name="connsiteY173" fmla="*/ 1121509 h 1741073"/>
                              <a:gd name="connsiteX174" fmla="*/ 37491 w 984679"/>
                              <a:gd name="connsiteY174" fmla="*/ 1141878 h 1741073"/>
                              <a:gd name="connsiteX175" fmla="*/ 33399 w 984679"/>
                              <a:gd name="connsiteY175" fmla="*/ 1162352 h 1741073"/>
                              <a:gd name="connsiteX176" fmla="*/ 29536 w 984679"/>
                              <a:gd name="connsiteY176" fmla="*/ 1182984 h 1741073"/>
                              <a:gd name="connsiteX177" fmla="*/ 25901 w 984679"/>
                              <a:gd name="connsiteY177" fmla="*/ 1203739 h 1741073"/>
                              <a:gd name="connsiteX178" fmla="*/ 22530 w 984679"/>
                              <a:gd name="connsiteY178" fmla="*/ 1224600 h 1741073"/>
                              <a:gd name="connsiteX179" fmla="*/ 19386 w 984679"/>
                              <a:gd name="connsiteY179" fmla="*/ 1245636 h 1741073"/>
                              <a:gd name="connsiteX180" fmla="*/ 16472 w 984679"/>
                              <a:gd name="connsiteY180" fmla="*/ 1266778 h 1741073"/>
                              <a:gd name="connsiteX181" fmla="*/ 13802 w 984679"/>
                              <a:gd name="connsiteY181" fmla="*/ 1288042 h 1741073"/>
                              <a:gd name="connsiteX182" fmla="*/ 11344 w 984679"/>
                              <a:gd name="connsiteY182" fmla="*/ 1309464 h 1741073"/>
                              <a:gd name="connsiteX183" fmla="*/ 9167 w 984679"/>
                              <a:gd name="connsiteY183" fmla="*/ 1330992 h 1741073"/>
                              <a:gd name="connsiteX184" fmla="*/ 7182 w 984679"/>
                              <a:gd name="connsiteY184" fmla="*/ 1352660 h 1741073"/>
                              <a:gd name="connsiteX185" fmla="*/ 5462 w 984679"/>
                              <a:gd name="connsiteY185" fmla="*/ 1374451 h 1741073"/>
                              <a:gd name="connsiteX186" fmla="*/ 3969 w 984679"/>
                              <a:gd name="connsiteY186" fmla="*/ 1396383 h 1741073"/>
                              <a:gd name="connsiteX187" fmla="*/ 2722 w 984679"/>
                              <a:gd name="connsiteY187" fmla="*/ 1418455 h 1741073"/>
                              <a:gd name="connsiteX188" fmla="*/ 1686 w 984679"/>
                              <a:gd name="connsiteY188" fmla="*/ 1440632 h 1741073"/>
                              <a:gd name="connsiteX189" fmla="*/ 913 w 984679"/>
                              <a:gd name="connsiteY189" fmla="*/ 1462968 h 1741073"/>
                              <a:gd name="connsiteX190" fmla="*/ 369 w 984679"/>
                              <a:gd name="connsiteY190" fmla="*/ 1485426 h 1741073"/>
                              <a:gd name="connsiteX191" fmla="*/ 53 w 984679"/>
                              <a:gd name="connsiteY191" fmla="*/ 1507990 h 1741073"/>
                              <a:gd name="connsiteX192" fmla="*/ 1 w 984679"/>
                              <a:gd name="connsiteY192" fmla="*/ 1530712 h 1741073"/>
                              <a:gd name="connsiteX193" fmla="*/ 159 w 984679"/>
                              <a:gd name="connsiteY193" fmla="*/ 1553557 h 1741073"/>
                              <a:gd name="connsiteX194" fmla="*/ 527 w 984679"/>
                              <a:gd name="connsiteY194" fmla="*/ 1576560 h 1741073"/>
                              <a:gd name="connsiteX195" fmla="*/ 1194 w 984679"/>
                              <a:gd name="connsiteY195" fmla="*/ 1599668 h 1741073"/>
                              <a:gd name="connsiteX196" fmla="*/ 2055 w 984679"/>
                              <a:gd name="connsiteY196" fmla="*/ 1622881 h 1741073"/>
                              <a:gd name="connsiteX197" fmla="*/ 3161 w 984679"/>
                              <a:gd name="connsiteY197" fmla="*/ 1646270 h 1741073"/>
                              <a:gd name="connsiteX198" fmla="*/ 4496 w 984679"/>
                              <a:gd name="connsiteY198" fmla="*/ 1669765 h 1741073"/>
                              <a:gd name="connsiteX199" fmla="*/ 6076 w 984679"/>
                              <a:gd name="connsiteY199" fmla="*/ 1693400 h 1741073"/>
                              <a:gd name="connsiteX200" fmla="*/ 7920 w 984679"/>
                              <a:gd name="connsiteY200" fmla="*/ 1717175 h 1741073"/>
                              <a:gd name="connsiteX201" fmla="*/ 9957 w 984679"/>
                              <a:gd name="connsiteY201" fmla="*/ 1741073 h 17410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Lst>
                            <a:rect l="l" t="t" r="r" b="b"/>
                            <a:pathLst>
                              <a:path w="984679" h="1741073">
                                <a:moveTo>
                                  <a:pt x="32082" y="1738843"/>
                                </a:moveTo>
                                <a:lnTo>
                                  <a:pt x="29571" y="1715015"/>
                                </a:lnTo>
                                <a:lnTo>
                                  <a:pt x="27341" y="1691292"/>
                                </a:lnTo>
                                <a:lnTo>
                                  <a:pt x="25322" y="1667710"/>
                                </a:lnTo>
                                <a:lnTo>
                                  <a:pt x="23548" y="1644268"/>
                                </a:lnTo>
                                <a:lnTo>
                                  <a:pt x="22038" y="1620950"/>
                                </a:lnTo>
                                <a:lnTo>
                                  <a:pt x="20774" y="1597771"/>
                                </a:lnTo>
                                <a:lnTo>
                                  <a:pt x="19738" y="1574733"/>
                                </a:lnTo>
                                <a:lnTo>
                                  <a:pt x="18930" y="1551818"/>
                                </a:lnTo>
                                <a:lnTo>
                                  <a:pt x="18386" y="1529044"/>
                                </a:lnTo>
                                <a:lnTo>
                                  <a:pt x="18087" y="1506410"/>
                                </a:lnTo>
                                <a:lnTo>
                                  <a:pt x="18017" y="1483916"/>
                                </a:lnTo>
                                <a:lnTo>
                                  <a:pt x="18192" y="1461546"/>
                                </a:lnTo>
                                <a:lnTo>
                                  <a:pt x="18614" y="1439298"/>
                                </a:lnTo>
                                <a:lnTo>
                                  <a:pt x="19281" y="1417208"/>
                                </a:lnTo>
                                <a:lnTo>
                                  <a:pt x="20177" y="1395242"/>
                                </a:lnTo>
                                <a:lnTo>
                                  <a:pt x="21335" y="1373415"/>
                                </a:lnTo>
                                <a:lnTo>
                                  <a:pt x="22723" y="1351712"/>
                                </a:lnTo>
                                <a:lnTo>
                                  <a:pt x="24356" y="1330149"/>
                                </a:lnTo>
                                <a:lnTo>
                                  <a:pt x="26235" y="1308727"/>
                                </a:lnTo>
                                <a:lnTo>
                                  <a:pt x="28359" y="1287445"/>
                                </a:lnTo>
                                <a:lnTo>
                                  <a:pt x="30730" y="1266268"/>
                                </a:lnTo>
                                <a:lnTo>
                                  <a:pt x="33329" y="1245250"/>
                                </a:lnTo>
                                <a:lnTo>
                                  <a:pt x="36156" y="1224354"/>
                                </a:lnTo>
                                <a:lnTo>
                                  <a:pt x="39264" y="1203599"/>
                                </a:lnTo>
                                <a:lnTo>
                                  <a:pt x="42583" y="1182984"/>
                                </a:lnTo>
                                <a:lnTo>
                                  <a:pt x="46165" y="1162492"/>
                                </a:lnTo>
                                <a:lnTo>
                                  <a:pt x="49993" y="1142141"/>
                                </a:lnTo>
                                <a:lnTo>
                                  <a:pt x="54067" y="1121930"/>
                                </a:lnTo>
                                <a:lnTo>
                                  <a:pt x="58369" y="1101860"/>
                                </a:lnTo>
                                <a:lnTo>
                                  <a:pt x="62917" y="1081895"/>
                                </a:lnTo>
                                <a:lnTo>
                                  <a:pt x="67711" y="1062088"/>
                                </a:lnTo>
                                <a:lnTo>
                                  <a:pt x="72733" y="1042422"/>
                                </a:lnTo>
                                <a:lnTo>
                                  <a:pt x="78018" y="1022860"/>
                                </a:lnTo>
                                <a:lnTo>
                                  <a:pt x="83550" y="1003457"/>
                                </a:lnTo>
                                <a:lnTo>
                                  <a:pt x="89292" y="984177"/>
                                </a:lnTo>
                                <a:lnTo>
                                  <a:pt x="95315" y="965055"/>
                                </a:lnTo>
                                <a:lnTo>
                                  <a:pt x="101566" y="946038"/>
                                </a:lnTo>
                                <a:lnTo>
                                  <a:pt x="108045" y="927162"/>
                                </a:lnTo>
                                <a:lnTo>
                                  <a:pt x="114771" y="908426"/>
                                </a:lnTo>
                                <a:lnTo>
                                  <a:pt x="121742" y="889831"/>
                                </a:lnTo>
                                <a:lnTo>
                                  <a:pt x="128959" y="871358"/>
                                </a:lnTo>
                                <a:lnTo>
                                  <a:pt x="136440" y="853026"/>
                                </a:lnTo>
                                <a:lnTo>
                                  <a:pt x="144131" y="834817"/>
                                </a:lnTo>
                                <a:lnTo>
                                  <a:pt x="152085" y="816766"/>
                                </a:lnTo>
                                <a:lnTo>
                                  <a:pt x="160268" y="798838"/>
                                </a:lnTo>
                                <a:lnTo>
                                  <a:pt x="168714" y="781051"/>
                                </a:lnTo>
                                <a:lnTo>
                                  <a:pt x="177389" y="763368"/>
                                </a:lnTo>
                                <a:lnTo>
                                  <a:pt x="186309" y="745844"/>
                                </a:lnTo>
                                <a:lnTo>
                                  <a:pt x="195475" y="728460"/>
                                </a:lnTo>
                                <a:lnTo>
                                  <a:pt x="204870" y="711200"/>
                                </a:lnTo>
                                <a:lnTo>
                                  <a:pt x="214528" y="694079"/>
                                </a:lnTo>
                                <a:lnTo>
                                  <a:pt x="224396" y="677117"/>
                                </a:lnTo>
                                <a:lnTo>
                                  <a:pt x="234546" y="660242"/>
                                </a:lnTo>
                                <a:lnTo>
                                  <a:pt x="244924" y="643526"/>
                                </a:lnTo>
                                <a:lnTo>
                                  <a:pt x="255547" y="626950"/>
                                </a:lnTo>
                                <a:lnTo>
                                  <a:pt x="266382" y="610497"/>
                                </a:lnTo>
                                <a:lnTo>
                                  <a:pt x="277497" y="594166"/>
                                </a:lnTo>
                                <a:lnTo>
                                  <a:pt x="288841" y="577994"/>
                                </a:lnTo>
                                <a:lnTo>
                                  <a:pt x="300430" y="561963"/>
                                </a:lnTo>
                                <a:lnTo>
                                  <a:pt x="312265" y="546054"/>
                                </a:lnTo>
                                <a:lnTo>
                                  <a:pt x="324364" y="530268"/>
                                </a:lnTo>
                                <a:lnTo>
                                  <a:pt x="336673" y="514640"/>
                                </a:lnTo>
                                <a:lnTo>
                                  <a:pt x="349228" y="499135"/>
                                </a:lnTo>
                                <a:lnTo>
                                  <a:pt x="362029" y="483736"/>
                                </a:lnTo>
                                <a:lnTo>
                                  <a:pt x="375094" y="468512"/>
                                </a:lnTo>
                                <a:lnTo>
                                  <a:pt x="388369" y="453411"/>
                                </a:lnTo>
                                <a:lnTo>
                                  <a:pt x="401908" y="438432"/>
                                </a:lnTo>
                                <a:lnTo>
                                  <a:pt x="415674" y="423595"/>
                                </a:lnTo>
                                <a:lnTo>
                                  <a:pt x="429705" y="408901"/>
                                </a:lnTo>
                                <a:lnTo>
                                  <a:pt x="443963" y="394327"/>
                                </a:lnTo>
                                <a:lnTo>
                                  <a:pt x="458450" y="379911"/>
                                </a:lnTo>
                                <a:lnTo>
                                  <a:pt x="473218" y="365603"/>
                                </a:lnTo>
                                <a:lnTo>
                                  <a:pt x="488196" y="351452"/>
                                </a:lnTo>
                                <a:lnTo>
                                  <a:pt x="503420" y="337424"/>
                                </a:lnTo>
                                <a:lnTo>
                                  <a:pt x="518891" y="323522"/>
                                </a:lnTo>
                                <a:lnTo>
                                  <a:pt x="534624" y="309761"/>
                                </a:lnTo>
                                <a:lnTo>
                                  <a:pt x="550586" y="296137"/>
                                </a:lnTo>
                                <a:lnTo>
                                  <a:pt x="566793" y="282642"/>
                                </a:lnTo>
                                <a:lnTo>
                                  <a:pt x="583212" y="269292"/>
                                </a:lnTo>
                                <a:lnTo>
                                  <a:pt x="599929" y="256068"/>
                                </a:lnTo>
                                <a:lnTo>
                                  <a:pt x="616856" y="242990"/>
                                </a:lnTo>
                                <a:lnTo>
                                  <a:pt x="634012" y="230038"/>
                                </a:lnTo>
                                <a:lnTo>
                                  <a:pt x="651449" y="217227"/>
                                </a:lnTo>
                                <a:lnTo>
                                  <a:pt x="669096" y="204554"/>
                                </a:lnTo>
                                <a:lnTo>
                                  <a:pt x="687007" y="191992"/>
                                </a:lnTo>
                                <a:lnTo>
                                  <a:pt x="705164" y="179585"/>
                                </a:lnTo>
                                <a:lnTo>
                                  <a:pt x="723532" y="167318"/>
                                </a:lnTo>
                                <a:lnTo>
                                  <a:pt x="742162" y="155161"/>
                                </a:lnTo>
                                <a:lnTo>
                                  <a:pt x="761039" y="143167"/>
                                </a:lnTo>
                                <a:lnTo>
                                  <a:pt x="780144" y="131281"/>
                                </a:lnTo>
                                <a:lnTo>
                                  <a:pt x="799530" y="119535"/>
                                </a:lnTo>
                                <a:lnTo>
                                  <a:pt x="819127" y="107946"/>
                                </a:lnTo>
                                <a:lnTo>
                                  <a:pt x="838952" y="96473"/>
                                </a:lnTo>
                                <a:lnTo>
                                  <a:pt x="859058" y="85128"/>
                                </a:lnTo>
                                <a:lnTo>
                                  <a:pt x="879374" y="73927"/>
                                </a:lnTo>
                                <a:lnTo>
                                  <a:pt x="899954" y="62859"/>
                                </a:lnTo>
                                <a:lnTo>
                                  <a:pt x="920780" y="51925"/>
                                </a:lnTo>
                                <a:lnTo>
                                  <a:pt x="941834" y="41129"/>
                                </a:lnTo>
                                <a:lnTo>
                                  <a:pt x="963134" y="30467"/>
                                </a:lnTo>
                                <a:lnTo>
                                  <a:pt x="984680" y="19939"/>
                                </a:lnTo>
                                <a:lnTo>
                                  <a:pt x="974829" y="0"/>
                                </a:lnTo>
                                <a:lnTo>
                                  <a:pt x="953459" y="10934"/>
                                </a:lnTo>
                                <a:lnTo>
                                  <a:pt x="932352" y="22002"/>
                                </a:lnTo>
                                <a:lnTo>
                                  <a:pt x="911473" y="33185"/>
                                </a:lnTo>
                                <a:lnTo>
                                  <a:pt x="890841" y="44502"/>
                                </a:lnTo>
                                <a:lnTo>
                                  <a:pt x="870436" y="55953"/>
                                </a:lnTo>
                                <a:lnTo>
                                  <a:pt x="850278" y="67517"/>
                                </a:lnTo>
                                <a:lnTo>
                                  <a:pt x="830330" y="79245"/>
                                </a:lnTo>
                                <a:lnTo>
                                  <a:pt x="810645" y="91084"/>
                                </a:lnTo>
                                <a:lnTo>
                                  <a:pt x="791172" y="103056"/>
                                </a:lnTo>
                                <a:lnTo>
                                  <a:pt x="771961" y="115166"/>
                                </a:lnTo>
                                <a:lnTo>
                                  <a:pt x="752962" y="127388"/>
                                </a:lnTo>
                                <a:lnTo>
                                  <a:pt x="734226" y="139771"/>
                                </a:lnTo>
                                <a:lnTo>
                                  <a:pt x="715700" y="152264"/>
                                </a:lnTo>
                                <a:lnTo>
                                  <a:pt x="697420" y="164896"/>
                                </a:lnTo>
                                <a:lnTo>
                                  <a:pt x="679369" y="177639"/>
                                </a:lnTo>
                                <a:lnTo>
                                  <a:pt x="661581" y="190544"/>
                                </a:lnTo>
                                <a:lnTo>
                                  <a:pt x="644021" y="203557"/>
                                </a:lnTo>
                                <a:lnTo>
                                  <a:pt x="626672" y="216710"/>
                                </a:lnTo>
                                <a:lnTo>
                                  <a:pt x="609586" y="229992"/>
                                </a:lnTo>
                                <a:lnTo>
                                  <a:pt x="592729" y="243418"/>
                                </a:lnTo>
                                <a:lnTo>
                                  <a:pt x="576118" y="256955"/>
                                </a:lnTo>
                                <a:lnTo>
                                  <a:pt x="559717" y="270625"/>
                                </a:lnTo>
                                <a:lnTo>
                                  <a:pt x="543562" y="284432"/>
                                </a:lnTo>
                                <a:lnTo>
                                  <a:pt x="527653" y="298374"/>
                                </a:lnTo>
                                <a:lnTo>
                                  <a:pt x="511989" y="312455"/>
                                </a:lnTo>
                                <a:lnTo>
                                  <a:pt x="496519" y="326646"/>
                                </a:lnTo>
                                <a:lnTo>
                                  <a:pt x="481330" y="340976"/>
                                </a:lnTo>
                                <a:lnTo>
                                  <a:pt x="466352" y="355440"/>
                                </a:lnTo>
                                <a:lnTo>
                                  <a:pt x="451637" y="370035"/>
                                </a:lnTo>
                                <a:lnTo>
                                  <a:pt x="437132" y="384771"/>
                                </a:lnTo>
                                <a:lnTo>
                                  <a:pt x="422874" y="399623"/>
                                </a:lnTo>
                                <a:lnTo>
                                  <a:pt x="408861" y="414608"/>
                                </a:lnTo>
                                <a:lnTo>
                                  <a:pt x="395077" y="429723"/>
                                </a:lnTo>
                                <a:lnTo>
                                  <a:pt x="381503" y="444982"/>
                                </a:lnTo>
                                <a:lnTo>
                                  <a:pt x="368193" y="460347"/>
                                </a:lnTo>
                                <a:lnTo>
                                  <a:pt x="355129" y="475851"/>
                                </a:lnTo>
                                <a:lnTo>
                                  <a:pt x="342292" y="491497"/>
                                </a:lnTo>
                                <a:lnTo>
                                  <a:pt x="329684" y="507283"/>
                                </a:lnTo>
                                <a:lnTo>
                                  <a:pt x="317322" y="523191"/>
                                </a:lnTo>
                                <a:lnTo>
                                  <a:pt x="305189" y="539223"/>
                                </a:lnTo>
                                <a:lnTo>
                                  <a:pt x="293301" y="555395"/>
                                </a:lnTo>
                                <a:lnTo>
                                  <a:pt x="281641" y="571673"/>
                                </a:lnTo>
                                <a:lnTo>
                                  <a:pt x="270210" y="588108"/>
                                </a:lnTo>
                                <a:lnTo>
                                  <a:pt x="259041" y="604684"/>
                                </a:lnTo>
                                <a:lnTo>
                                  <a:pt x="248084" y="621366"/>
                                </a:lnTo>
                                <a:lnTo>
                                  <a:pt x="237373" y="638170"/>
                                </a:lnTo>
                                <a:lnTo>
                                  <a:pt x="226890" y="655132"/>
                                </a:lnTo>
                                <a:lnTo>
                                  <a:pt x="216652" y="672218"/>
                                </a:lnTo>
                                <a:lnTo>
                                  <a:pt x="206661" y="689426"/>
                                </a:lnTo>
                                <a:lnTo>
                                  <a:pt x="196880" y="706775"/>
                                </a:lnTo>
                                <a:lnTo>
                                  <a:pt x="187345" y="724246"/>
                                </a:lnTo>
                                <a:lnTo>
                                  <a:pt x="178056" y="741858"/>
                                </a:lnTo>
                                <a:lnTo>
                                  <a:pt x="168995" y="759593"/>
                                </a:lnTo>
                                <a:lnTo>
                                  <a:pt x="160180" y="777468"/>
                                </a:lnTo>
                                <a:lnTo>
                                  <a:pt x="151576" y="795467"/>
                                </a:lnTo>
                                <a:lnTo>
                                  <a:pt x="143253" y="813588"/>
                                </a:lnTo>
                                <a:lnTo>
                                  <a:pt x="135123" y="831867"/>
                                </a:lnTo>
                                <a:lnTo>
                                  <a:pt x="127238" y="850252"/>
                                </a:lnTo>
                                <a:lnTo>
                                  <a:pt x="119617" y="868777"/>
                                </a:lnTo>
                                <a:lnTo>
                                  <a:pt x="112225" y="887443"/>
                                </a:lnTo>
                                <a:lnTo>
                                  <a:pt x="105043" y="906214"/>
                                </a:lnTo>
                                <a:lnTo>
                                  <a:pt x="98107" y="925143"/>
                                </a:lnTo>
                                <a:lnTo>
                                  <a:pt x="91416" y="944177"/>
                                </a:lnTo>
                                <a:lnTo>
                                  <a:pt x="84972" y="963369"/>
                                </a:lnTo>
                                <a:lnTo>
                                  <a:pt x="78738" y="982685"/>
                                </a:lnTo>
                                <a:lnTo>
                                  <a:pt x="72768" y="1002123"/>
                                </a:lnTo>
                                <a:lnTo>
                                  <a:pt x="67008" y="1021684"/>
                                </a:lnTo>
                                <a:lnTo>
                                  <a:pt x="61495" y="1041403"/>
                                </a:lnTo>
                                <a:lnTo>
                                  <a:pt x="56227" y="1061228"/>
                                </a:lnTo>
                                <a:lnTo>
                                  <a:pt x="51187" y="1081193"/>
                                </a:lnTo>
                                <a:lnTo>
                                  <a:pt x="46393" y="1101298"/>
                                </a:lnTo>
                                <a:lnTo>
                                  <a:pt x="41828" y="1121509"/>
                                </a:lnTo>
                                <a:lnTo>
                                  <a:pt x="37491" y="1141878"/>
                                </a:lnTo>
                                <a:lnTo>
                                  <a:pt x="33399" y="1162352"/>
                                </a:lnTo>
                                <a:lnTo>
                                  <a:pt x="29536" y="1182984"/>
                                </a:lnTo>
                                <a:lnTo>
                                  <a:pt x="25901" y="1203739"/>
                                </a:lnTo>
                                <a:lnTo>
                                  <a:pt x="22530" y="1224600"/>
                                </a:lnTo>
                                <a:lnTo>
                                  <a:pt x="19386" y="1245636"/>
                                </a:lnTo>
                                <a:lnTo>
                                  <a:pt x="16472" y="1266778"/>
                                </a:lnTo>
                                <a:lnTo>
                                  <a:pt x="13802" y="1288042"/>
                                </a:lnTo>
                                <a:lnTo>
                                  <a:pt x="11344" y="1309464"/>
                                </a:lnTo>
                                <a:lnTo>
                                  <a:pt x="9167" y="1330992"/>
                                </a:lnTo>
                                <a:lnTo>
                                  <a:pt x="7182" y="1352660"/>
                                </a:lnTo>
                                <a:lnTo>
                                  <a:pt x="5462" y="1374451"/>
                                </a:lnTo>
                                <a:lnTo>
                                  <a:pt x="3969" y="1396383"/>
                                </a:lnTo>
                                <a:lnTo>
                                  <a:pt x="2722" y="1418455"/>
                                </a:lnTo>
                                <a:lnTo>
                                  <a:pt x="1686" y="1440632"/>
                                </a:lnTo>
                                <a:lnTo>
                                  <a:pt x="913" y="1462968"/>
                                </a:lnTo>
                                <a:lnTo>
                                  <a:pt x="369" y="1485426"/>
                                </a:lnTo>
                                <a:lnTo>
                                  <a:pt x="53" y="1507990"/>
                                </a:lnTo>
                                <a:lnTo>
                                  <a:pt x="1" y="1530712"/>
                                </a:lnTo>
                                <a:lnTo>
                                  <a:pt x="159" y="1553557"/>
                                </a:lnTo>
                                <a:lnTo>
                                  <a:pt x="527" y="1576560"/>
                                </a:lnTo>
                                <a:lnTo>
                                  <a:pt x="1194" y="1599668"/>
                                </a:lnTo>
                                <a:lnTo>
                                  <a:pt x="2055" y="1622881"/>
                                </a:lnTo>
                                <a:lnTo>
                                  <a:pt x="3161" y="1646270"/>
                                </a:lnTo>
                                <a:lnTo>
                                  <a:pt x="4496" y="1669765"/>
                                </a:lnTo>
                                <a:lnTo>
                                  <a:pt x="6076" y="1693400"/>
                                </a:lnTo>
                                <a:lnTo>
                                  <a:pt x="7920" y="1717175"/>
                                </a:lnTo>
                                <a:lnTo>
                                  <a:pt x="9957" y="1741073"/>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6" name="Freeform: Shape 2626"/>
                        <wps:cNvSpPr/>
                        <wps:spPr>
                          <a:xfrm>
                            <a:off x="1734294" y="2277957"/>
                            <a:ext cx="1197531" cy="801531"/>
                          </a:xfrm>
                          <a:custGeom>
                            <a:avLst/>
                            <a:gdLst>
                              <a:gd name="connsiteX0" fmla="*/ 22101 w 1197531"/>
                              <a:gd name="connsiteY0" fmla="*/ 801532 h 801531"/>
                              <a:gd name="connsiteX1" fmla="*/ 25420 w 1197531"/>
                              <a:gd name="connsiteY1" fmla="*/ 771927 h 801531"/>
                              <a:gd name="connsiteX2" fmla="*/ 29020 w 1197531"/>
                              <a:gd name="connsiteY2" fmla="*/ 742848 h 801531"/>
                              <a:gd name="connsiteX3" fmla="*/ 32883 w 1197531"/>
                              <a:gd name="connsiteY3" fmla="*/ 714350 h 801531"/>
                              <a:gd name="connsiteX4" fmla="*/ 37062 w 1197531"/>
                              <a:gd name="connsiteY4" fmla="*/ 686430 h 801531"/>
                              <a:gd name="connsiteX5" fmla="*/ 41505 w 1197531"/>
                              <a:gd name="connsiteY5" fmla="*/ 659055 h 801531"/>
                              <a:gd name="connsiteX6" fmla="*/ 46246 w 1197531"/>
                              <a:gd name="connsiteY6" fmla="*/ 632260 h 801531"/>
                              <a:gd name="connsiteX7" fmla="*/ 51268 w 1197531"/>
                              <a:gd name="connsiteY7" fmla="*/ 606008 h 801531"/>
                              <a:gd name="connsiteX8" fmla="*/ 56589 w 1197531"/>
                              <a:gd name="connsiteY8" fmla="*/ 580337 h 801531"/>
                              <a:gd name="connsiteX9" fmla="*/ 62190 w 1197531"/>
                              <a:gd name="connsiteY9" fmla="*/ 555244 h 801531"/>
                              <a:gd name="connsiteX10" fmla="*/ 68038 w 1197531"/>
                              <a:gd name="connsiteY10" fmla="*/ 530679 h 801531"/>
                              <a:gd name="connsiteX11" fmla="*/ 74201 w 1197531"/>
                              <a:gd name="connsiteY11" fmla="*/ 506693 h 801531"/>
                              <a:gd name="connsiteX12" fmla="*/ 80645 w 1197531"/>
                              <a:gd name="connsiteY12" fmla="*/ 483286 h 801531"/>
                              <a:gd name="connsiteX13" fmla="*/ 87371 w 1197531"/>
                              <a:gd name="connsiteY13" fmla="*/ 460406 h 801531"/>
                              <a:gd name="connsiteX14" fmla="*/ 94395 w 1197531"/>
                              <a:gd name="connsiteY14" fmla="*/ 438123 h 801531"/>
                              <a:gd name="connsiteX15" fmla="*/ 101699 w 1197531"/>
                              <a:gd name="connsiteY15" fmla="*/ 416403 h 801531"/>
                              <a:gd name="connsiteX16" fmla="*/ 109285 w 1197531"/>
                              <a:gd name="connsiteY16" fmla="*/ 395243 h 801531"/>
                              <a:gd name="connsiteX17" fmla="*/ 117134 w 1197531"/>
                              <a:gd name="connsiteY17" fmla="*/ 374646 h 801531"/>
                              <a:gd name="connsiteX18" fmla="*/ 125282 w 1197531"/>
                              <a:gd name="connsiteY18" fmla="*/ 354611 h 801531"/>
                              <a:gd name="connsiteX19" fmla="*/ 133729 w 1197531"/>
                              <a:gd name="connsiteY19" fmla="*/ 335120 h 801531"/>
                              <a:gd name="connsiteX20" fmla="*/ 142438 w 1197531"/>
                              <a:gd name="connsiteY20" fmla="*/ 316226 h 801531"/>
                              <a:gd name="connsiteX21" fmla="*/ 151464 w 1197531"/>
                              <a:gd name="connsiteY21" fmla="*/ 297894 h 801531"/>
                              <a:gd name="connsiteX22" fmla="*/ 160753 w 1197531"/>
                              <a:gd name="connsiteY22" fmla="*/ 280107 h 801531"/>
                              <a:gd name="connsiteX23" fmla="*/ 170341 w 1197531"/>
                              <a:gd name="connsiteY23" fmla="*/ 262899 h 801531"/>
                              <a:gd name="connsiteX24" fmla="*/ 180174 w 1197531"/>
                              <a:gd name="connsiteY24" fmla="*/ 246235 h 801531"/>
                              <a:gd name="connsiteX25" fmla="*/ 190324 w 1197531"/>
                              <a:gd name="connsiteY25" fmla="*/ 230168 h 801531"/>
                              <a:gd name="connsiteX26" fmla="*/ 200754 w 1197531"/>
                              <a:gd name="connsiteY26" fmla="*/ 214646 h 801531"/>
                              <a:gd name="connsiteX27" fmla="*/ 211465 w 1197531"/>
                              <a:gd name="connsiteY27" fmla="*/ 199685 h 801531"/>
                              <a:gd name="connsiteX28" fmla="*/ 222458 w 1197531"/>
                              <a:gd name="connsiteY28" fmla="*/ 185286 h 801531"/>
                              <a:gd name="connsiteX29" fmla="*/ 233766 w 1197531"/>
                              <a:gd name="connsiteY29" fmla="*/ 171450 h 801531"/>
                              <a:gd name="connsiteX30" fmla="*/ 245320 w 1197531"/>
                              <a:gd name="connsiteY30" fmla="*/ 158192 h 801531"/>
                              <a:gd name="connsiteX31" fmla="*/ 257156 w 1197531"/>
                              <a:gd name="connsiteY31" fmla="*/ 145497 h 801531"/>
                              <a:gd name="connsiteX32" fmla="*/ 269290 w 1197531"/>
                              <a:gd name="connsiteY32" fmla="*/ 133363 h 801531"/>
                              <a:gd name="connsiteX33" fmla="*/ 281722 w 1197531"/>
                              <a:gd name="connsiteY33" fmla="*/ 121792 h 801531"/>
                              <a:gd name="connsiteX34" fmla="*/ 294417 w 1197531"/>
                              <a:gd name="connsiteY34" fmla="*/ 110799 h 801531"/>
                              <a:gd name="connsiteX35" fmla="*/ 307412 w 1197531"/>
                              <a:gd name="connsiteY35" fmla="*/ 100334 h 801531"/>
                              <a:gd name="connsiteX36" fmla="*/ 320705 w 1197531"/>
                              <a:gd name="connsiteY36" fmla="*/ 90466 h 801531"/>
                              <a:gd name="connsiteX37" fmla="*/ 334243 w 1197531"/>
                              <a:gd name="connsiteY37" fmla="*/ 81142 h 801531"/>
                              <a:gd name="connsiteX38" fmla="*/ 348080 w 1197531"/>
                              <a:gd name="connsiteY38" fmla="*/ 72397 h 801531"/>
                              <a:gd name="connsiteX39" fmla="*/ 362216 w 1197531"/>
                              <a:gd name="connsiteY39" fmla="*/ 64214 h 801531"/>
                              <a:gd name="connsiteX40" fmla="*/ 376632 w 1197531"/>
                              <a:gd name="connsiteY40" fmla="*/ 56576 h 801531"/>
                              <a:gd name="connsiteX41" fmla="*/ 391330 w 1197531"/>
                              <a:gd name="connsiteY41" fmla="*/ 49517 h 801531"/>
                              <a:gd name="connsiteX42" fmla="*/ 406308 w 1197531"/>
                              <a:gd name="connsiteY42" fmla="*/ 43020 h 801531"/>
                              <a:gd name="connsiteX43" fmla="*/ 421567 w 1197531"/>
                              <a:gd name="connsiteY43" fmla="*/ 37103 h 801531"/>
                              <a:gd name="connsiteX44" fmla="*/ 437125 w 1197531"/>
                              <a:gd name="connsiteY44" fmla="*/ 31730 h 801531"/>
                              <a:gd name="connsiteX45" fmla="*/ 452964 w 1197531"/>
                              <a:gd name="connsiteY45" fmla="*/ 26936 h 801531"/>
                              <a:gd name="connsiteX46" fmla="*/ 469084 w 1197531"/>
                              <a:gd name="connsiteY46" fmla="*/ 22704 h 801531"/>
                              <a:gd name="connsiteX47" fmla="*/ 485485 w 1197531"/>
                              <a:gd name="connsiteY47" fmla="*/ 18999 h 801531"/>
                              <a:gd name="connsiteX48" fmla="*/ 502167 w 1197531"/>
                              <a:gd name="connsiteY48" fmla="*/ 15909 h 801531"/>
                              <a:gd name="connsiteX49" fmla="*/ 519147 w 1197531"/>
                              <a:gd name="connsiteY49" fmla="*/ 13345 h 801531"/>
                              <a:gd name="connsiteX50" fmla="*/ 536391 w 1197531"/>
                              <a:gd name="connsiteY50" fmla="*/ 11378 h 801531"/>
                              <a:gd name="connsiteX51" fmla="*/ 553933 w 1197531"/>
                              <a:gd name="connsiteY51" fmla="*/ 9956 h 801531"/>
                              <a:gd name="connsiteX52" fmla="*/ 571774 w 1197531"/>
                              <a:gd name="connsiteY52" fmla="*/ 9113 h 801531"/>
                              <a:gd name="connsiteX53" fmla="*/ 589877 w 1197531"/>
                              <a:gd name="connsiteY53" fmla="*/ 8832 h 801531"/>
                              <a:gd name="connsiteX54" fmla="*/ 608280 w 1197531"/>
                              <a:gd name="connsiteY54" fmla="*/ 9096 h 801531"/>
                              <a:gd name="connsiteX55" fmla="*/ 626964 w 1197531"/>
                              <a:gd name="connsiteY55" fmla="*/ 9938 h 801531"/>
                              <a:gd name="connsiteX56" fmla="*/ 645928 w 1197531"/>
                              <a:gd name="connsiteY56" fmla="*/ 11326 h 801531"/>
                              <a:gd name="connsiteX57" fmla="*/ 665174 w 1197531"/>
                              <a:gd name="connsiteY57" fmla="*/ 13310 h 801531"/>
                              <a:gd name="connsiteX58" fmla="*/ 684700 w 1197531"/>
                              <a:gd name="connsiteY58" fmla="*/ 15839 h 801531"/>
                              <a:gd name="connsiteX59" fmla="*/ 704525 w 1197531"/>
                              <a:gd name="connsiteY59" fmla="*/ 18911 h 801531"/>
                              <a:gd name="connsiteX60" fmla="*/ 724631 w 1197531"/>
                              <a:gd name="connsiteY60" fmla="*/ 22581 h 801531"/>
                              <a:gd name="connsiteX61" fmla="*/ 745018 w 1197531"/>
                              <a:gd name="connsiteY61" fmla="*/ 26813 h 801531"/>
                              <a:gd name="connsiteX62" fmla="*/ 765703 w 1197531"/>
                              <a:gd name="connsiteY62" fmla="*/ 31589 h 801531"/>
                              <a:gd name="connsiteX63" fmla="*/ 786652 w 1197531"/>
                              <a:gd name="connsiteY63" fmla="*/ 36962 h 801531"/>
                              <a:gd name="connsiteX64" fmla="*/ 807882 w 1197531"/>
                              <a:gd name="connsiteY64" fmla="*/ 42862 h 801531"/>
                              <a:gd name="connsiteX65" fmla="*/ 829410 w 1197531"/>
                              <a:gd name="connsiteY65" fmla="*/ 49342 h 801531"/>
                              <a:gd name="connsiteX66" fmla="*/ 851237 w 1197531"/>
                              <a:gd name="connsiteY66" fmla="*/ 56383 h 801531"/>
                              <a:gd name="connsiteX67" fmla="*/ 873327 w 1197531"/>
                              <a:gd name="connsiteY67" fmla="*/ 64004 h 801531"/>
                              <a:gd name="connsiteX68" fmla="*/ 895715 w 1197531"/>
                              <a:gd name="connsiteY68" fmla="*/ 72169 h 801531"/>
                              <a:gd name="connsiteX69" fmla="*/ 918367 w 1197531"/>
                              <a:gd name="connsiteY69" fmla="*/ 80913 h 801531"/>
                              <a:gd name="connsiteX70" fmla="*/ 941318 w 1197531"/>
                              <a:gd name="connsiteY70" fmla="*/ 90202 h 801531"/>
                              <a:gd name="connsiteX71" fmla="*/ 964549 w 1197531"/>
                              <a:gd name="connsiteY71" fmla="*/ 100071 h 801531"/>
                              <a:gd name="connsiteX72" fmla="*/ 988062 w 1197531"/>
                              <a:gd name="connsiteY72" fmla="*/ 110501 h 801531"/>
                              <a:gd name="connsiteX73" fmla="*/ 1011873 w 1197531"/>
                              <a:gd name="connsiteY73" fmla="*/ 121493 h 801531"/>
                              <a:gd name="connsiteX74" fmla="*/ 1035965 w 1197531"/>
                              <a:gd name="connsiteY74" fmla="*/ 133047 h 801531"/>
                              <a:gd name="connsiteX75" fmla="*/ 1060320 w 1197531"/>
                              <a:gd name="connsiteY75" fmla="*/ 145181 h 801531"/>
                              <a:gd name="connsiteX76" fmla="*/ 1084992 w 1197531"/>
                              <a:gd name="connsiteY76" fmla="*/ 157841 h 801531"/>
                              <a:gd name="connsiteX77" fmla="*/ 1109944 w 1197531"/>
                              <a:gd name="connsiteY77" fmla="*/ 171116 h 801531"/>
                              <a:gd name="connsiteX78" fmla="*/ 1135160 w 1197531"/>
                              <a:gd name="connsiteY78" fmla="*/ 184917 h 801531"/>
                              <a:gd name="connsiteX79" fmla="*/ 1160657 w 1197531"/>
                              <a:gd name="connsiteY79" fmla="*/ 199299 h 801531"/>
                              <a:gd name="connsiteX80" fmla="*/ 1186452 w 1197531"/>
                              <a:gd name="connsiteY80" fmla="*/ 214242 h 801531"/>
                              <a:gd name="connsiteX81" fmla="*/ 1197532 w 1197531"/>
                              <a:gd name="connsiteY81" fmla="*/ 194944 h 801531"/>
                              <a:gd name="connsiteX82" fmla="*/ 1172088 w 1197531"/>
                              <a:gd name="connsiteY82" fmla="*/ 180844 h 801531"/>
                              <a:gd name="connsiteX83" fmla="*/ 1146925 w 1197531"/>
                              <a:gd name="connsiteY83" fmla="*/ 167235 h 801531"/>
                              <a:gd name="connsiteX84" fmla="*/ 1122025 w 1197531"/>
                              <a:gd name="connsiteY84" fmla="*/ 154206 h 801531"/>
                              <a:gd name="connsiteX85" fmla="*/ 1097371 w 1197531"/>
                              <a:gd name="connsiteY85" fmla="*/ 141669 h 801531"/>
                              <a:gd name="connsiteX86" fmla="*/ 1072998 w 1197531"/>
                              <a:gd name="connsiteY86" fmla="*/ 129676 h 801531"/>
                              <a:gd name="connsiteX87" fmla="*/ 1048906 w 1197531"/>
                              <a:gd name="connsiteY87" fmla="*/ 118227 h 801531"/>
                              <a:gd name="connsiteX88" fmla="*/ 1025078 w 1197531"/>
                              <a:gd name="connsiteY88" fmla="*/ 107288 h 801531"/>
                              <a:gd name="connsiteX89" fmla="*/ 1001513 w 1197531"/>
                              <a:gd name="connsiteY89" fmla="*/ 96875 h 801531"/>
                              <a:gd name="connsiteX90" fmla="*/ 978193 w 1197531"/>
                              <a:gd name="connsiteY90" fmla="*/ 87006 h 801531"/>
                              <a:gd name="connsiteX91" fmla="*/ 955173 w 1197531"/>
                              <a:gd name="connsiteY91" fmla="*/ 77665 h 801531"/>
                              <a:gd name="connsiteX92" fmla="*/ 932398 w 1197531"/>
                              <a:gd name="connsiteY92" fmla="*/ 68850 h 801531"/>
                              <a:gd name="connsiteX93" fmla="*/ 909904 w 1197531"/>
                              <a:gd name="connsiteY93" fmla="*/ 60562 h 801531"/>
                              <a:gd name="connsiteX94" fmla="*/ 887673 w 1197531"/>
                              <a:gd name="connsiteY94" fmla="*/ 52801 h 801531"/>
                              <a:gd name="connsiteX95" fmla="*/ 865723 w 1197531"/>
                              <a:gd name="connsiteY95" fmla="*/ 45584 h 801531"/>
                              <a:gd name="connsiteX96" fmla="*/ 844020 w 1197531"/>
                              <a:gd name="connsiteY96" fmla="*/ 38911 h 801531"/>
                              <a:gd name="connsiteX97" fmla="*/ 822597 w 1197531"/>
                              <a:gd name="connsiteY97" fmla="*/ 32748 h 801531"/>
                              <a:gd name="connsiteX98" fmla="*/ 801437 w 1197531"/>
                              <a:gd name="connsiteY98" fmla="*/ 27112 h 801531"/>
                              <a:gd name="connsiteX99" fmla="*/ 780541 w 1197531"/>
                              <a:gd name="connsiteY99" fmla="*/ 22019 h 801531"/>
                              <a:gd name="connsiteX100" fmla="*/ 759926 w 1197531"/>
                              <a:gd name="connsiteY100" fmla="*/ 17454 h 801531"/>
                              <a:gd name="connsiteX101" fmla="*/ 739557 w 1197531"/>
                              <a:gd name="connsiteY101" fmla="*/ 13398 h 801531"/>
                              <a:gd name="connsiteX102" fmla="*/ 719468 w 1197531"/>
                              <a:gd name="connsiteY102" fmla="*/ 9886 h 801531"/>
                              <a:gd name="connsiteX103" fmla="*/ 699643 w 1197531"/>
                              <a:gd name="connsiteY103" fmla="*/ 6918 h 801531"/>
                              <a:gd name="connsiteX104" fmla="*/ 680082 w 1197531"/>
                              <a:gd name="connsiteY104" fmla="*/ 4478 h 801531"/>
                              <a:gd name="connsiteX105" fmla="*/ 660801 w 1197531"/>
                              <a:gd name="connsiteY105" fmla="*/ 2546 h 801531"/>
                              <a:gd name="connsiteX106" fmla="*/ 641784 w 1197531"/>
                              <a:gd name="connsiteY106" fmla="*/ 1176 h 801531"/>
                              <a:gd name="connsiteX107" fmla="*/ 623048 w 1197531"/>
                              <a:gd name="connsiteY107" fmla="*/ 316 h 801531"/>
                              <a:gd name="connsiteX108" fmla="*/ 604557 w 1197531"/>
                              <a:gd name="connsiteY108" fmla="*/ 0 h 801531"/>
                              <a:gd name="connsiteX109" fmla="*/ 586331 w 1197531"/>
                              <a:gd name="connsiteY109" fmla="*/ 193 h 801531"/>
                              <a:gd name="connsiteX110" fmla="*/ 568402 w 1197531"/>
                              <a:gd name="connsiteY110" fmla="*/ 913 h 801531"/>
                              <a:gd name="connsiteX111" fmla="*/ 550702 w 1197531"/>
                              <a:gd name="connsiteY111" fmla="*/ 2195 h 801531"/>
                              <a:gd name="connsiteX112" fmla="*/ 533300 w 1197531"/>
                              <a:gd name="connsiteY112" fmla="*/ 3986 h 801531"/>
                              <a:gd name="connsiteX113" fmla="*/ 516162 w 1197531"/>
                              <a:gd name="connsiteY113" fmla="*/ 6304 h 801531"/>
                              <a:gd name="connsiteX114" fmla="*/ 499269 w 1197531"/>
                              <a:gd name="connsiteY114" fmla="*/ 9166 h 801531"/>
                              <a:gd name="connsiteX115" fmla="*/ 482658 w 1197531"/>
                              <a:gd name="connsiteY115" fmla="*/ 12555 h 801531"/>
                              <a:gd name="connsiteX116" fmla="*/ 466310 w 1197531"/>
                              <a:gd name="connsiteY116" fmla="*/ 16471 h 801531"/>
                              <a:gd name="connsiteX117" fmla="*/ 450243 w 1197531"/>
                              <a:gd name="connsiteY117" fmla="*/ 20931 h 801531"/>
                              <a:gd name="connsiteX118" fmla="*/ 434439 w 1197531"/>
                              <a:gd name="connsiteY118" fmla="*/ 25918 h 801531"/>
                              <a:gd name="connsiteX119" fmla="*/ 418898 w 1197531"/>
                              <a:gd name="connsiteY119" fmla="*/ 31414 h 801531"/>
                              <a:gd name="connsiteX120" fmla="*/ 403622 w 1197531"/>
                              <a:gd name="connsiteY120" fmla="*/ 37454 h 801531"/>
                              <a:gd name="connsiteX121" fmla="*/ 388608 w 1197531"/>
                              <a:gd name="connsiteY121" fmla="*/ 44021 h 801531"/>
                              <a:gd name="connsiteX122" fmla="*/ 373875 w 1197531"/>
                              <a:gd name="connsiteY122" fmla="*/ 51133 h 801531"/>
                              <a:gd name="connsiteX123" fmla="*/ 359406 w 1197531"/>
                              <a:gd name="connsiteY123" fmla="*/ 58754 h 801531"/>
                              <a:gd name="connsiteX124" fmla="*/ 345218 w 1197531"/>
                              <a:gd name="connsiteY124" fmla="*/ 66919 h 801531"/>
                              <a:gd name="connsiteX125" fmla="*/ 331275 w 1197531"/>
                              <a:gd name="connsiteY125" fmla="*/ 75610 h 801531"/>
                              <a:gd name="connsiteX126" fmla="*/ 317596 w 1197531"/>
                              <a:gd name="connsiteY126" fmla="*/ 84829 h 801531"/>
                              <a:gd name="connsiteX127" fmla="*/ 304198 w 1197531"/>
                              <a:gd name="connsiteY127" fmla="*/ 94592 h 801531"/>
                              <a:gd name="connsiteX128" fmla="*/ 291081 w 1197531"/>
                              <a:gd name="connsiteY128" fmla="*/ 104864 h 801531"/>
                              <a:gd name="connsiteX129" fmla="*/ 278210 w 1197531"/>
                              <a:gd name="connsiteY129" fmla="*/ 115681 h 801531"/>
                              <a:gd name="connsiteX130" fmla="*/ 265602 w 1197531"/>
                              <a:gd name="connsiteY130" fmla="*/ 127024 h 801531"/>
                              <a:gd name="connsiteX131" fmla="*/ 253275 w 1197531"/>
                              <a:gd name="connsiteY131" fmla="*/ 138912 h 801531"/>
                              <a:gd name="connsiteX132" fmla="*/ 241229 w 1197531"/>
                              <a:gd name="connsiteY132" fmla="*/ 151309 h 801531"/>
                              <a:gd name="connsiteX133" fmla="*/ 229429 w 1197531"/>
                              <a:gd name="connsiteY133" fmla="*/ 164250 h 801531"/>
                              <a:gd name="connsiteX134" fmla="*/ 217892 w 1197531"/>
                              <a:gd name="connsiteY134" fmla="*/ 177701 h 801531"/>
                              <a:gd name="connsiteX135" fmla="*/ 206636 w 1197531"/>
                              <a:gd name="connsiteY135" fmla="*/ 191713 h 801531"/>
                              <a:gd name="connsiteX136" fmla="*/ 195644 w 1197531"/>
                              <a:gd name="connsiteY136" fmla="*/ 206252 h 801531"/>
                              <a:gd name="connsiteX137" fmla="*/ 184915 w 1197531"/>
                              <a:gd name="connsiteY137" fmla="*/ 221300 h 801531"/>
                              <a:gd name="connsiteX138" fmla="*/ 174467 w 1197531"/>
                              <a:gd name="connsiteY138" fmla="*/ 236893 h 801531"/>
                              <a:gd name="connsiteX139" fmla="*/ 164265 w 1197531"/>
                              <a:gd name="connsiteY139" fmla="*/ 253013 h 801531"/>
                              <a:gd name="connsiteX140" fmla="*/ 154361 w 1197531"/>
                              <a:gd name="connsiteY140" fmla="*/ 269641 h 801531"/>
                              <a:gd name="connsiteX141" fmla="*/ 144703 w 1197531"/>
                              <a:gd name="connsiteY141" fmla="*/ 286832 h 801531"/>
                              <a:gd name="connsiteX142" fmla="*/ 135326 w 1197531"/>
                              <a:gd name="connsiteY142" fmla="*/ 304549 h 801531"/>
                              <a:gd name="connsiteX143" fmla="*/ 126195 w 1197531"/>
                              <a:gd name="connsiteY143" fmla="*/ 322776 h 801531"/>
                              <a:gd name="connsiteX144" fmla="*/ 117345 w 1197531"/>
                              <a:gd name="connsiteY144" fmla="*/ 341547 h 801531"/>
                              <a:gd name="connsiteX145" fmla="*/ 108758 w 1197531"/>
                              <a:gd name="connsiteY145" fmla="*/ 360845 h 801531"/>
                              <a:gd name="connsiteX146" fmla="*/ 100435 w 1197531"/>
                              <a:gd name="connsiteY146" fmla="*/ 380687 h 801531"/>
                              <a:gd name="connsiteX147" fmla="*/ 92393 w 1197531"/>
                              <a:gd name="connsiteY147" fmla="*/ 401038 h 801531"/>
                              <a:gd name="connsiteX148" fmla="*/ 84614 w 1197531"/>
                              <a:gd name="connsiteY148" fmla="*/ 421934 h 801531"/>
                              <a:gd name="connsiteX149" fmla="*/ 77098 w 1197531"/>
                              <a:gd name="connsiteY149" fmla="*/ 443374 h 801531"/>
                              <a:gd name="connsiteX150" fmla="*/ 69864 w 1197531"/>
                              <a:gd name="connsiteY150" fmla="*/ 465323 h 801531"/>
                              <a:gd name="connsiteX151" fmla="*/ 62892 w 1197531"/>
                              <a:gd name="connsiteY151" fmla="*/ 487799 h 801531"/>
                              <a:gd name="connsiteX152" fmla="*/ 56150 w 1197531"/>
                              <a:gd name="connsiteY152" fmla="*/ 510819 h 801531"/>
                              <a:gd name="connsiteX153" fmla="*/ 49723 w 1197531"/>
                              <a:gd name="connsiteY153" fmla="*/ 534366 h 801531"/>
                              <a:gd name="connsiteX154" fmla="*/ 43559 w 1197531"/>
                              <a:gd name="connsiteY154" fmla="*/ 558423 h 801531"/>
                              <a:gd name="connsiteX155" fmla="*/ 37642 w 1197531"/>
                              <a:gd name="connsiteY155" fmla="*/ 583058 h 801531"/>
                              <a:gd name="connsiteX156" fmla="*/ 32005 w 1197531"/>
                              <a:gd name="connsiteY156" fmla="*/ 608168 h 801531"/>
                              <a:gd name="connsiteX157" fmla="*/ 26614 w 1197531"/>
                              <a:gd name="connsiteY157" fmla="*/ 633840 h 801531"/>
                              <a:gd name="connsiteX158" fmla="*/ 21527 w 1197531"/>
                              <a:gd name="connsiteY158" fmla="*/ 660039 h 801531"/>
                              <a:gd name="connsiteX159" fmla="*/ 16682 w 1197531"/>
                              <a:gd name="connsiteY159" fmla="*/ 686764 h 801531"/>
                              <a:gd name="connsiteX160" fmla="*/ 12112 w 1197531"/>
                              <a:gd name="connsiteY160" fmla="*/ 714016 h 801531"/>
                              <a:gd name="connsiteX161" fmla="*/ 7811 w 1197531"/>
                              <a:gd name="connsiteY161" fmla="*/ 741812 h 801531"/>
                              <a:gd name="connsiteX162" fmla="*/ 3778 w 1197531"/>
                              <a:gd name="connsiteY162" fmla="*/ 770136 h 801531"/>
                              <a:gd name="connsiteX163" fmla="*/ 1 w 1197531"/>
                              <a:gd name="connsiteY163" fmla="*/ 798986 h 801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Lst>
                            <a:rect l="l" t="t" r="r" b="b"/>
                            <a:pathLst>
                              <a:path w="1197531" h="801531">
                                <a:moveTo>
                                  <a:pt x="22101" y="801532"/>
                                </a:moveTo>
                                <a:lnTo>
                                  <a:pt x="25420" y="771927"/>
                                </a:lnTo>
                                <a:lnTo>
                                  <a:pt x="29020" y="742848"/>
                                </a:lnTo>
                                <a:lnTo>
                                  <a:pt x="32883" y="714350"/>
                                </a:lnTo>
                                <a:lnTo>
                                  <a:pt x="37062" y="686430"/>
                                </a:lnTo>
                                <a:lnTo>
                                  <a:pt x="41505" y="659055"/>
                                </a:lnTo>
                                <a:lnTo>
                                  <a:pt x="46246" y="632260"/>
                                </a:lnTo>
                                <a:lnTo>
                                  <a:pt x="51268" y="606008"/>
                                </a:lnTo>
                                <a:lnTo>
                                  <a:pt x="56589" y="580337"/>
                                </a:lnTo>
                                <a:lnTo>
                                  <a:pt x="62190" y="555244"/>
                                </a:lnTo>
                                <a:lnTo>
                                  <a:pt x="68038" y="530679"/>
                                </a:lnTo>
                                <a:lnTo>
                                  <a:pt x="74201" y="506693"/>
                                </a:lnTo>
                                <a:lnTo>
                                  <a:pt x="80645" y="483286"/>
                                </a:lnTo>
                                <a:lnTo>
                                  <a:pt x="87371" y="460406"/>
                                </a:lnTo>
                                <a:lnTo>
                                  <a:pt x="94395" y="438123"/>
                                </a:lnTo>
                                <a:lnTo>
                                  <a:pt x="101699" y="416403"/>
                                </a:lnTo>
                                <a:lnTo>
                                  <a:pt x="109285" y="395243"/>
                                </a:lnTo>
                                <a:lnTo>
                                  <a:pt x="117134" y="374646"/>
                                </a:lnTo>
                                <a:lnTo>
                                  <a:pt x="125282" y="354611"/>
                                </a:lnTo>
                                <a:lnTo>
                                  <a:pt x="133729" y="335120"/>
                                </a:lnTo>
                                <a:lnTo>
                                  <a:pt x="142438" y="316226"/>
                                </a:lnTo>
                                <a:lnTo>
                                  <a:pt x="151464" y="297894"/>
                                </a:lnTo>
                                <a:lnTo>
                                  <a:pt x="160753" y="280107"/>
                                </a:lnTo>
                                <a:lnTo>
                                  <a:pt x="170341" y="262899"/>
                                </a:lnTo>
                                <a:lnTo>
                                  <a:pt x="180174" y="246235"/>
                                </a:lnTo>
                                <a:lnTo>
                                  <a:pt x="190324" y="230168"/>
                                </a:lnTo>
                                <a:lnTo>
                                  <a:pt x="200754" y="214646"/>
                                </a:lnTo>
                                <a:lnTo>
                                  <a:pt x="211465" y="199685"/>
                                </a:lnTo>
                                <a:lnTo>
                                  <a:pt x="222458" y="185286"/>
                                </a:lnTo>
                                <a:lnTo>
                                  <a:pt x="233766" y="171450"/>
                                </a:lnTo>
                                <a:lnTo>
                                  <a:pt x="245320" y="158192"/>
                                </a:lnTo>
                                <a:lnTo>
                                  <a:pt x="257156" y="145497"/>
                                </a:lnTo>
                                <a:lnTo>
                                  <a:pt x="269290" y="133363"/>
                                </a:lnTo>
                                <a:lnTo>
                                  <a:pt x="281722" y="121792"/>
                                </a:lnTo>
                                <a:lnTo>
                                  <a:pt x="294417" y="110799"/>
                                </a:lnTo>
                                <a:lnTo>
                                  <a:pt x="307412" y="100334"/>
                                </a:lnTo>
                                <a:lnTo>
                                  <a:pt x="320705" y="90466"/>
                                </a:lnTo>
                                <a:lnTo>
                                  <a:pt x="334243" y="81142"/>
                                </a:lnTo>
                                <a:lnTo>
                                  <a:pt x="348080" y="72397"/>
                                </a:lnTo>
                                <a:lnTo>
                                  <a:pt x="362216" y="64214"/>
                                </a:lnTo>
                                <a:lnTo>
                                  <a:pt x="376632" y="56576"/>
                                </a:lnTo>
                                <a:lnTo>
                                  <a:pt x="391330" y="49517"/>
                                </a:lnTo>
                                <a:lnTo>
                                  <a:pt x="406308" y="43020"/>
                                </a:lnTo>
                                <a:lnTo>
                                  <a:pt x="421567" y="37103"/>
                                </a:lnTo>
                                <a:lnTo>
                                  <a:pt x="437125" y="31730"/>
                                </a:lnTo>
                                <a:lnTo>
                                  <a:pt x="452964" y="26936"/>
                                </a:lnTo>
                                <a:lnTo>
                                  <a:pt x="469084" y="22704"/>
                                </a:lnTo>
                                <a:lnTo>
                                  <a:pt x="485485" y="18999"/>
                                </a:lnTo>
                                <a:lnTo>
                                  <a:pt x="502167" y="15909"/>
                                </a:lnTo>
                                <a:lnTo>
                                  <a:pt x="519147" y="13345"/>
                                </a:lnTo>
                                <a:lnTo>
                                  <a:pt x="536391" y="11378"/>
                                </a:lnTo>
                                <a:lnTo>
                                  <a:pt x="553933" y="9956"/>
                                </a:lnTo>
                                <a:lnTo>
                                  <a:pt x="571774" y="9113"/>
                                </a:lnTo>
                                <a:lnTo>
                                  <a:pt x="589877" y="8832"/>
                                </a:lnTo>
                                <a:lnTo>
                                  <a:pt x="608280" y="9096"/>
                                </a:lnTo>
                                <a:lnTo>
                                  <a:pt x="626964" y="9938"/>
                                </a:lnTo>
                                <a:lnTo>
                                  <a:pt x="645928" y="11326"/>
                                </a:lnTo>
                                <a:lnTo>
                                  <a:pt x="665174" y="13310"/>
                                </a:lnTo>
                                <a:lnTo>
                                  <a:pt x="684700" y="15839"/>
                                </a:lnTo>
                                <a:lnTo>
                                  <a:pt x="704525" y="18911"/>
                                </a:lnTo>
                                <a:lnTo>
                                  <a:pt x="724631" y="22581"/>
                                </a:lnTo>
                                <a:lnTo>
                                  <a:pt x="745018" y="26813"/>
                                </a:lnTo>
                                <a:lnTo>
                                  <a:pt x="765703" y="31589"/>
                                </a:lnTo>
                                <a:lnTo>
                                  <a:pt x="786652" y="36962"/>
                                </a:lnTo>
                                <a:lnTo>
                                  <a:pt x="807882" y="42862"/>
                                </a:lnTo>
                                <a:lnTo>
                                  <a:pt x="829410" y="49342"/>
                                </a:lnTo>
                                <a:lnTo>
                                  <a:pt x="851237" y="56383"/>
                                </a:lnTo>
                                <a:lnTo>
                                  <a:pt x="873327" y="64004"/>
                                </a:lnTo>
                                <a:lnTo>
                                  <a:pt x="895715" y="72169"/>
                                </a:lnTo>
                                <a:lnTo>
                                  <a:pt x="918367" y="80913"/>
                                </a:lnTo>
                                <a:lnTo>
                                  <a:pt x="941318" y="90202"/>
                                </a:lnTo>
                                <a:lnTo>
                                  <a:pt x="964549" y="100071"/>
                                </a:lnTo>
                                <a:lnTo>
                                  <a:pt x="988062" y="110501"/>
                                </a:lnTo>
                                <a:lnTo>
                                  <a:pt x="1011873" y="121493"/>
                                </a:lnTo>
                                <a:lnTo>
                                  <a:pt x="1035965" y="133047"/>
                                </a:lnTo>
                                <a:lnTo>
                                  <a:pt x="1060320" y="145181"/>
                                </a:lnTo>
                                <a:lnTo>
                                  <a:pt x="1084992" y="157841"/>
                                </a:lnTo>
                                <a:lnTo>
                                  <a:pt x="1109944" y="171116"/>
                                </a:lnTo>
                                <a:lnTo>
                                  <a:pt x="1135160" y="184917"/>
                                </a:lnTo>
                                <a:lnTo>
                                  <a:pt x="1160657" y="199299"/>
                                </a:lnTo>
                                <a:lnTo>
                                  <a:pt x="1186452" y="214242"/>
                                </a:lnTo>
                                <a:lnTo>
                                  <a:pt x="1197532" y="194944"/>
                                </a:lnTo>
                                <a:lnTo>
                                  <a:pt x="1172088" y="180844"/>
                                </a:lnTo>
                                <a:lnTo>
                                  <a:pt x="1146925" y="167235"/>
                                </a:lnTo>
                                <a:lnTo>
                                  <a:pt x="1122025" y="154206"/>
                                </a:lnTo>
                                <a:lnTo>
                                  <a:pt x="1097371" y="141669"/>
                                </a:lnTo>
                                <a:lnTo>
                                  <a:pt x="1072998" y="129676"/>
                                </a:lnTo>
                                <a:lnTo>
                                  <a:pt x="1048906" y="118227"/>
                                </a:lnTo>
                                <a:lnTo>
                                  <a:pt x="1025078" y="107288"/>
                                </a:lnTo>
                                <a:lnTo>
                                  <a:pt x="1001513" y="96875"/>
                                </a:lnTo>
                                <a:lnTo>
                                  <a:pt x="978193" y="87006"/>
                                </a:lnTo>
                                <a:lnTo>
                                  <a:pt x="955173" y="77665"/>
                                </a:lnTo>
                                <a:lnTo>
                                  <a:pt x="932398" y="68850"/>
                                </a:lnTo>
                                <a:lnTo>
                                  <a:pt x="909904" y="60562"/>
                                </a:lnTo>
                                <a:lnTo>
                                  <a:pt x="887673" y="52801"/>
                                </a:lnTo>
                                <a:lnTo>
                                  <a:pt x="865723" y="45584"/>
                                </a:lnTo>
                                <a:lnTo>
                                  <a:pt x="844020" y="38911"/>
                                </a:lnTo>
                                <a:lnTo>
                                  <a:pt x="822597" y="32748"/>
                                </a:lnTo>
                                <a:lnTo>
                                  <a:pt x="801437" y="27112"/>
                                </a:lnTo>
                                <a:lnTo>
                                  <a:pt x="780541" y="22019"/>
                                </a:lnTo>
                                <a:lnTo>
                                  <a:pt x="759926" y="17454"/>
                                </a:lnTo>
                                <a:lnTo>
                                  <a:pt x="739557" y="13398"/>
                                </a:lnTo>
                                <a:lnTo>
                                  <a:pt x="719468" y="9886"/>
                                </a:lnTo>
                                <a:lnTo>
                                  <a:pt x="699643" y="6918"/>
                                </a:lnTo>
                                <a:lnTo>
                                  <a:pt x="680082" y="4478"/>
                                </a:lnTo>
                                <a:lnTo>
                                  <a:pt x="660801" y="2546"/>
                                </a:lnTo>
                                <a:lnTo>
                                  <a:pt x="641784" y="1176"/>
                                </a:lnTo>
                                <a:lnTo>
                                  <a:pt x="623048" y="316"/>
                                </a:lnTo>
                                <a:lnTo>
                                  <a:pt x="604557" y="0"/>
                                </a:lnTo>
                                <a:lnTo>
                                  <a:pt x="586331" y="193"/>
                                </a:lnTo>
                                <a:lnTo>
                                  <a:pt x="568402" y="913"/>
                                </a:lnTo>
                                <a:lnTo>
                                  <a:pt x="550702" y="2195"/>
                                </a:lnTo>
                                <a:lnTo>
                                  <a:pt x="533300" y="3986"/>
                                </a:lnTo>
                                <a:lnTo>
                                  <a:pt x="516162" y="6304"/>
                                </a:lnTo>
                                <a:lnTo>
                                  <a:pt x="499269" y="9166"/>
                                </a:lnTo>
                                <a:lnTo>
                                  <a:pt x="482658" y="12555"/>
                                </a:lnTo>
                                <a:lnTo>
                                  <a:pt x="466310" y="16471"/>
                                </a:lnTo>
                                <a:lnTo>
                                  <a:pt x="450243" y="20931"/>
                                </a:lnTo>
                                <a:lnTo>
                                  <a:pt x="434439" y="25918"/>
                                </a:lnTo>
                                <a:lnTo>
                                  <a:pt x="418898" y="31414"/>
                                </a:lnTo>
                                <a:lnTo>
                                  <a:pt x="403622" y="37454"/>
                                </a:lnTo>
                                <a:lnTo>
                                  <a:pt x="388608" y="44021"/>
                                </a:lnTo>
                                <a:lnTo>
                                  <a:pt x="373875" y="51133"/>
                                </a:lnTo>
                                <a:lnTo>
                                  <a:pt x="359406" y="58754"/>
                                </a:lnTo>
                                <a:lnTo>
                                  <a:pt x="345218" y="66919"/>
                                </a:lnTo>
                                <a:lnTo>
                                  <a:pt x="331275" y="75610"/>
                                </a:lnTo>
                                <a:lnTo>
                                  <a:pt x="317596" y="84829"/>
                                </a:lnTo>
                                <a:lnTo>
                                  <a:pt x="304198" y="94592"/>
                                </a:lnTo>
                                <a:lnTo>
                                  <a:pt x="291081" y="104864"/>
                                </a:lnTo>
                                <a:lnTo>
                                  <a:pt x="278210" y="115681"/>
                                </a:lnTo>
                                <a:lnTo>
                                  <a:pt x="265602" y="127024"/>
                                </a:lnTo>
                                <a:lnTo>
                                  <a:pt x="253275" y="138912"/>
                                </a:lnTo>
                                <a:lnTo>
                                  <a:pt x="241229" y="151309"/>
                                </a:lnTo>
                                <a:lnTo>
                                  <a:pt x="229429" y="164250"/>
                                </a:lnTo>
                                <a:lnTo>
                                  <a:pt x="217892" y="177701"/>
                                </a:lnTo>
                                <a:lnTo>
                                  <a:pt x="206636" y="191713"/>
                                </a:lnTo>
                                <a:lnTo>
                                  <a:pt x="195644" y="206252"/>
                                </a:lnTo>
                                <a:lnTo>
                                  <a:pt x="184915" y="221300"/>
                                </a:lnTo>
                                <a:lnTo>
                                  <a:pt x="174467" y="236893"/>
                                </a:lnTo>
                                <a:lnTo>
                                  <a:pt x="164265" y="253013"/>
                                </a:lnTo>
                                <a:lnTo>
                                  <a:pt x="154361" y="269641"/>
                                </a:lnTo>
                                <a:lnTo>
                                  <a:pt x="144703" y="286832"/>
                                </a:lnTo>
                                <a:lnTo>
                                  <a:pt x="135326" y="304549"/>
                                </a:lnTo>
                                <a:lnTo>
                                  <a:pt x="126195" y="322776"/>
                                </a:lnTo>
                                <a:lnTo>
                                  <a:pt x="117345" y="341547"/>
                                </a:lnTo>
                                <a:lnTo>
                                  <a:pt x="108758" y="360845"/>
                                </a:lnTo>
                                <a:lnTo>
                                  <a:pt x="100435" y="380687"/>
                                </a:lnTo>
                                <a:lnTo>
                                  <a:pt x="92393" y="401038"/>
                                </a:lnTo>
                                <a:lnTo>
                                  <a:pt x="84614" y="421934"/>
                                </a:lnTo>
                                <a:lnTo>
                                  <a:pt x="77098" y="443374"/>
                                </a:lnTo>
                                <a:lnTo>
                                  <a:pt x="69864" y="465323"/>
                                </a:lnTo>
                                <a:lnTo>
                                  <a:pt x="62892" y="487799"/>
                                </a:lnTo>
                                <a:lnTo>
                                  <a:pt x="56150" y="510819"/>
                                </a:lnTo>
                                <a:lnTo>
                                  <a:pt x="49723" y="534366"/>
                                </a:lnTo>
                                <a:lnTo>
                                  <a:pt x="43559" y="558423"/>
                                </a:lnTo>
                                <a:lnTo>
                                  <a:pt x="37642" y="583058"/>
                                </a:lnTo>
                                <a:lnTo>
                                  <a:pt x="32005" y="608168"/>
                                </a:lnTo>
                                <a:lnTo>
                                  <a:pt x="26614" y="633840"/>
                                </a:lnTo>
                                <a:lnTo>
                                  <a:pt x="21527" y="660039"/>
                                </a:lnTo>
                                <a:lnTo>
                                  <a:pt x="16682" y="686764"/>
                                </a:lnTo>
                                <a:lnTo>
                                  <a:pt x="12112" y="714016"/>
                                </a:lnTo>
                                <a:lnTo>
                                  <a:pt x="7811" y="741812"/>
                                </a:lnTo>
                                <a:lnTo>
                                  <a:pt x="3778" y="770136"/>
                                </a:lnTo>
                                <a:lnTo>
                                  <a:pt x="1" y="798986"/>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7" name="Freeform: Shape 2627"/>
                        <wps:cNvSpPr/>
                        <wps:spPr>
                          <a:xfrm>
                            <a:off x="1643073" y="2276306"/>
                            <a:ext cx="1288752" cy="789907"/>
                          </a:xfrm>
                          <a:custGeom>
                            <a:avLst/>
                            <a:gdLst>
                              <a:gd name="connsiteX0" fmla="*/ 21818 w 1288752"/>
                              <a:gd name="connsiteY0" fmla="*/ 789908 h 789907"/>
                              <a:gd name="connsiteX1" fmla="*/ 27137 w 1288752"/>
                              <a:gd name="connsiteY1" fmla="*/ 762006 h 789907"/>
                              <a:gd name="connsiteX2" fmla="*/ 32688 w 1288752"/>
                              <a:gd name="connsiteY2" fmla="*/ 734596 h 789907"/>
                              <a:gd name="connsiteX3" fmla="*/ 38483 w 1288752"/>
                              <a:gd name="connsiteY3" fmla="*/ 707695 h 789907"/>
                              <a:gd name="connsiteX4" fmla="*/ 44481 w 1288752"/>
                              <a:gd name="connsiteY4" fmla="*/ 681303 h 789907"/>
                              <a:gd name="connsiteX5" fmla="*/ 50727 w 1288752"/>
                              <a:gd name="connsiteY5" fmla="*/ 655438 h 789907"/>
                              <a:gd name="connsiteX6" fmla="*/ 57200 w 1288752"/>
                              <a:gd name="connsiteY6" fmla="*/ 630065 h 789907"/>
                              <a:gd name="connsiteX7" fmla="*/ 63899 w 1288752"/>
                              <a:gd name="connsiteY7" fmla="*/ 605183 h 789907"/>
                              <a:gd name="connsiteX8" fmla="*/ 70847 w 1288752"/>
                              <a:gd name="connsiteY8" fmla="*/ 580828 h 789907"/>
                              <a:gd name="connsiteX9" fmla="*/ 78027 w 1288752"/>
                              <a:gd name="connsiteY9" fmla="*/ 556965 h 789907"/>
                              <a:gd name="connsiteX10" fmla="*/ 85427 w 1288752"/>
                              <a:gd name="connsiteY10" fmla="*/ 533646 h 789907"/>
                              <a:gd name="connsiteX11" fmla="*/ 93076 w 1288752"/>
                              <a:gd name="connsiteY11" fmla="*/ 510802 h 789907"/>
                              <a:gd name="connsiteX12" fmla="*/ 100932 w 1288752"/>
                              <a:gd name="connsiteY12" fmla="*/ 488484 h 789907"/>
                              <a:gd name="connsiteX13" fmla="*/ 109034 w 1288752"/>
                              <a:gd name="connsiteY13" fmla="*/ 466657 h 789907"/>
                              <a:gd name="connsiteX14" fmla="*/ 117361 w 1288752"/>
                              <a:gd name="connsiteY14" fmla="*/ 445358 h 789907"/>
                              <a:gd name="connsiteX15" fmla="*/ 125948 w 1288752"/>
                              <a:gd name="connsiteY15" fmla="*/ 424568 h 789907"/>
                              <a:gd name="connsiteX16" fmla="*/ 134728 w 1288752"/>
                              <a:gd name="connsiteY16" fmla="*/ 404251 h 789907"/>
                              <a:gd name="connsiteX17" fmla="*/ 143753 w 1288752"/>
                              <a:gd name="connsiteY17" fmla="*/ 384480 h 789907"/>
                              <a:gd name="connsiteX18" fmla="*/ 153042 w 1288752"/>
                              <a:gd name="connsiteY18" fmla="*/ 365199 h 789907"/>
                              <a:gd name="connsiteX19" fmla="*/ 162525 w 1288752"/>
                              <a:gd name="connsiteY19" fmla="*/ 346429 h 789907"/>
                              <a:gd name="connsiteX20" fmla="*/ 172253 w 1288752"/>
                              <a:gd name="connsiteY20" fmla="*/ 328184 h 789907"/>
                              <a:gd name="connsiteX21" fmla="*/ 182209 w 1288752"/>
                              <a:gd name="connsiteY21" fmla="*/ 310414 h 789907"/>
                              <a:gd name="connsiteX22" fmla="*/ 192411 w 1288752"/>
                              <a:gd name="connsiteY22" fmla="*/ 293171 h 789907"/>
                              <a:gd name="connsiteX23" fmla="*/ 202824 w 1288752"/>
                              <a:gd name="connsiteY23" fmla="*/ 276437 h 789907"/>
                              <a:gd name="connsiteX24" fmla="*/ 213483 w 1288752"/>
                              <a:gd name="connsiteY24" fmla="*/ 260212 h 789907"/>
                              <a:gd name="connsiteX25" fmla="*/ 224370 w 1288752"/>
                              <a:gd name="connsiteY25" fmla="*/ 244479 h 789907"/>
                              <a:gd name="connsiteX26" fmla="*/ 235485 w 1288752"/>
                              <a:gd name="connsiteY26" fmla="*/ 229255 h 789907"/>
                              <a:gd name="connsiteX27" fmla="*/ 246846 w 1288752"/>
                              <a:gd name="connsiteY27" fmla="*/ 214540 h 789907"/>
                              <a:gd name="connsiteX28" fmla="*/ 258436 w 1288752"/>
                              <a:gd name="connsiteY28" fmla="*/ 200352 h 789907"/>
                              <a:gd name="connsiteX29" fmla="*/ 270254 w 1288752"/>
                              <a:gd name="connsiteY29" fmla="*/ 186674 h 789907"/>
                              <a:gd name="connsiteX30" fmla="*/ 282282 w 1288752"/>
                              <a:gd name="connsiteY30" fmla="*/ 173487 h 789907"/>
                              <a:gd name="connsiteX31" fmla="*/ 294574 w 1288752"/>
                              <a:gd name="connsiteY31" fmla="*/ 160809 h 789907"/>
                              <a:gd name="connsiteX32" fmla="*/ 307076 w 1288752"/>
                              <a:gd name="connsiteY32" fmla="*/ 148640 h 789907"/>
                              <a:gd name="connsiteX33" fmla="*/ 319825 w 1288752"/>
                              <a:gd name="connsiteY33" fmla="*/ 136981 h 789907"/>
                              <a:gd name="connsiteX34" fmla="*/ 332801 w 1288752"/>
                              <a:gd name="connsiteY34" fmla="*/ 125848 h 789907"/>
                              <a:gd name="connsiteX35" fmla="*/ 346006 w 1288752"/>
                              <a:gd name="connsiteY35" fmla="*/ 115189 h 789907"/>
                              <a:gd name="connsiteX36" fmla="*/ 359457 w 1288752"/>
                              <a:gd name="connsiteY36" fmla="*/ 105058 h 789907"/>
                              <a:gd name="connsiteX37" fmla="*/ 373136 w 1288752"/>
                              <a:gd name="connsiteY37" fmla="*/ 95417 h 789907"/>
                              <a:gd name="connsiteX38" fmla="*/ 387043 w 1288752"/>
                              <a:gd name="connsiteY38" fmla="*/ 86322 h 789907"/>
                              <a:gd name="connsiteX39" fmla="*/ 401161 w 1288752"/>
                              <a:gd name="connsiteY39" fmla="*/ 77700 h 789907"/>
                              <a:gd name="connsiteX40" fmla="*/ 415543 w 1288752"/>
                              <a:gd name="connsiteY40" fmla="*/ 69605 h 789907"/>
                              <a:gd name="connsiteX41" fmla="*/ 430135 w 1288752"/>
                              <a:gd name="connsiteY41" fmla="*/ 62020 h 789907"/>
                              <a:gd name="connsiteX42" fmla="*/ 444973 w 1288752"/>
                              <a:gd name="connsiteY42" fmla="*/ 54908 h 789907"/>
                              <a:gd name="connsiteX43" fmla="*/ 460057 w 1288752"/>
                              <a:gd name="connsiteY43" fmla="*/ 48341 h 789907"/>
                              <a:gd name="connsiteX44" fmla="*/ 475351 w 1288752"/>
                              <a:gd name="connsiteY44" fmla="*/ 42248 h 789907"/>
                              <a:gd name="connsiteX45" fmla="*/ 490874 w 1288752"/>
                              <a:gd name="connsiteY45" fmla="*/ 36699 h 789907"/>
                              <a:gd name="connsiteX46" fmla="*/ 506625 w 1288752"/>
                              <a:gd name="connsiteY46" fmla="*/ 31642 h 789907"/>
                              <a:gd name="connsiteX47" fmla="*/ 522639 w 1288752"/>
                              <a:gd name="connsiteY47" fmla="*/ 27094 h 789907"/>
                              <a:gd name="connsiteX48" fmla="*/ 538865 w 1288752"/>
                              <a:gd name="connsiteY48" fmla="*/ 23055 h 789907"/>
                              <a:gd name="connsiteX49" fmla="*/ 555318 w 1288752"/>
                              <a:gd name="connsiteY49" fmla="*/ 19526 h 789907"/>
                              <a:gd name="connsiteX50" fmla="*/ 572017 w 1288752"/>
                              <a:gd name="connsiteY50" fmla="*/ 16488 h 789907"/>
                              <a:gd name="connsiteX51" fmla="*/ 588927 w 1288752"/>
                              <a:gd name="connsiteY51" fmla="*/ 13977 h 789907"/>
                              <a:gd name="connsiteX52" fmla="*/ 606101 w 1288752"/>
                              <a:gd name="connsiteY52" fmla="*/ 11958 h 789907"/>
                              <a:gd name="connsiteX53" fmla="*/ 623485 w 1288752"/>
                              <a:gd name="connsiteY53" fmla="*/ 10483 h 789907"/>
                              <a:gd name="connsiteX54" fmla="*/ 641115 w 1288752"/>
                              <a:gd name="connsiteY54" fmla="*/ 9482 h 789907"/>
                              <a:gd name="connsiteX55" fmla="*/ 658938 w 1288752"/>
                              <a:gd name="connsiteY55" fmla="*/ 9008 h 789907"/>
                              <a:gd name="connsiteX56" fmla="*/ 677025 w 1288752"/>
                              <a:gd name="connsiteY56" fmla="*/ 9026 h 789907"/>
                              <a:gd name="connsiteX57" fmla="*/ 695375 w 1288752"/>
                              <a:gd name="connsiteY57" fmla="*/ 9535 h 789907"/>
                              <a:gd name="connsiteX58" fmla="*/ 713900 w 1288752"/>
                              <a:gd name="connsiteY58" fmla="*/ 10588 h 789907"/>
                              <a:gd name="connsiteX59" fmla="*/ 732689 w 1288752"/>
                              <a:gd name="connsiteY59" fmla="*/ 12151 h 789907"/>
                              <a:gd name="connsiteX60" fmla="*/ 751706 w 1288752"/>
                              <a:gd name="connsiteY60" fmla="*/ 14188 h 789907"/>
                              <a:gd name="connsiteX61" fmla="*/ 770952 w 1288752"/>
                              <a:gd name="connsiteY61" fmla="*/ 16769 h 789907"/>
                              <a:gd name="connsiteX62" fmla="*/ 790425 w 1288752"/>
                              <a:gd name="connsiteY62" fmla="*/ 19825 h 789907"/>
                              <a:gd name="connsiteX63" fmla="*/ 810128 w 1288752"/>
                              <a:gd name="connsiteY63" fmla="*/ 23389 h 789907"/>
                              <a:gd name="connsiteX64" fmla="*/ 830075 w 1288752"/>
                              <a:gd name="connsiteY64" fmla="*/ 27498 h 789907"/>
                              <a:gd name="connsiteX65" fmla="*/ 850251 w 1288752"/>
                              <a:gd name="connsiteY65" fmla="*/ 32081 h 789907"/>
                              <a:gd name="connsiteX66" fmla="*/ 870656 w 1288752"/>
                              <a:gd name="connsiteY66" fmla="*/ 37191 h 789907"/>
                              <a:gd name="connsiteX67" fmla="*/ 891289 w 1288752"/>
                              <a:gd name="connsiteY67" fmla="*/ 42792 h 789907"/>
                              <a:gd name="connsiteX68" fmla="*/ 912167 w 1288752"/>
                              <a:gd name="connsiteY68" fmla="*/ 48903 h 789907"/>
                              <a:gd name="connsiteX69" fmla="*/ 933274 w 1288752"/>
                              <a:gd name="connsiteY69" fmla="*/ 55540 h 789907"/>
                              <a:gd name="connsiteX70" fmla="*/ 954609 w 1288752"/>
                              <a:gd name="connsiteY70" fmla="*/ 62669 h 789907"/>
                              <a:gd name="connsiteX71" fmla="*/ 976190 w 1288752"/>
                              <a:gd name="connsiteY71" fmla="*/ 70325 h 789907"/>
                              <a:gd name="connsiteX72" fmla="*/ 997982 w 1288752"/>
                              <a:gd name="connsiteY72" fmla="*/ 78473 h 789907"/>
                              <a:gd name="connsiteX73" fmla="*/ 1020001 w 1288752"/>
                              <a:gd name="connsiteY73" fmla="*/ 87130 h 789907"/>
                              <a:gd name="connsiteX74" fmla="*/ 1042285 w 1288752"/>
                              <a:gd name="connsiteY74" fmla="*/ 96295 h 789907"/>
                              <a:gd name="connsiteX75" fmla="*/ 1064761 w 1288752"/>
                              <a:gd name="connsiteY75" fmla="*/ 105971 h 789907"/>
                              <a:gd name="connsiteX76" fmla="*/ 1087483 w 1288752"/>
                              <a:gd name="connsiteY76" fmla="*/ 116155 h 789907"/>
                              <a:gd name="connsiteX77" fmla="*/ 1110451 w 1288752"/>
                              <a:gd name="connsiteY77" fmla="*/ 126849 h 789907"/>
                              <a:gd name="connsiteX78" fmla="*/ 1133630 w 1288752"/>
                              <a:gd name="connsiteY78" fmla="*/ 138034 h 789907"/>
                              <a:gd name="connsiteX79" fmla="*/ 1157073 w 1288752"/>
                              <a:gd name="connsiteY79" fmla="*/ 149746 h 789907"/>
                              <a:gd name="connsiteX80" fmla="*/ 1180726 w 1288752"/>
                              <a:gd name="connsiteY80" fmla="*/ 161950 h 789907"/>
                              <a:gd name="connsiteX81" fmla="*/ 1204624 w 1288752"/>
                              <a:gd name="connsiteY81" fmla="*/ 174663 h 789907"/>
                              <a:gd name="connsiteX82" fmla="*/ 1228734 w 1288752"/>
                              <a:gd name="connsiteY82" fmla="*/ 187903 h 789907"/>
                              <a:gd name="connsiteX83" fmla="*/ 1253089 w 1288752"/>
                              <a:gd name="connsiteY83" fmla="*/ 201652 h 789907"/>
                              <a:gd name="connsiteX84" fmla="*/ 1277673 w 1288752"/>
                              <a:gd name="connsiteY84" fmla="*/ 215892 h 789907"/>
                              <a:gd name="connsiteX85" fmla="*/ 1288753 w 1288752"/>
                              <a:gd name="connsiteY85" fmla="*/ 196595 h 789907"/>
                              <a:gd name="connsiteX86" fmla="*/ 1263906 w 1288752"/>
                              <a:gd name="connsiteY86" fmla="*/ 182810 h 789907"/>
                              <a:gd name="connsiteX87" fmla="*/ 1239270 w 1288752"/>
                              <a:gd name="connsiteY87" fmla="*/ 169536 h 789907"/>
                              <a:gd name="connsiteX88" fmla="*/ 1214897 w 1288752"/>
                              <a:gd name="connsiteY88" fmla="*/ 156735 h 789907"/>
                              <a:gd name="connsiteX89" fmla="*/ 1190717 w 1288752"/>
                              <a:gd name="connsiteY89" fmla="*/ 144443 h 789907"/>
                              <a:gd name="connsiteX90" fmla="*/ 1166801 w 1288752"/>
                              <a:gd name="connsiteY90" fmla="*/ 132679 h 789907"/>
                              <a:gd name="connsiteX91" fmla="*/ 1143078 w 1288752"/>
                              <a:gd name="connsiteY91" fmla="*/ 121388 h 789907"/>
                              <a:gd name="connsiteX92" fmla="*/ 1119600 w 1288752"/>
                              <a:gd name="connsiteY92" fmla="*/ 110606 h 789907"/>
                              <a:gd name="connsiteX93" fmla="*/ 1096351 w 1288752"/>
                              <a:gd name="connsiteY93" fmla="*/ 100334 h 789907"/>
                              <a:gd name="connsiteX94" fmla="*/ 1073330 w 1288752"/>
                              <a:gd name="connsiteY94" fmla="*/ 90554 h 789907"/>
                              <a:gd name="connsiteX95" fmla="*/ 1050573 w 1288752"/>
                              <a:gd name="connsiteY95" fmla="*/ 81265 h 789907"/>
                              <a:gd name="connsiteX96" fmla="*/ 1027991 w 1288752"/>
                              <a:gd name="connsiteY96" fmla="*/ 72503 h 789907"/>
                              <a:gd name="connsiteX97" fmla="*/ 1005673 w 1288752"/>
                              <a:gd name="connsiteY97" fmla="*/ 64232 h 789907"/>
                              <a:gd name="connsiteX98" fmla="*/ 983565 w 1288752"/>
                              <a:gd name="connsiteY98" fmla="*/ 56436 h 789907"/>
                              <a:gd name="connsiteX99" fmla="*/ 961703 w 1288752"/>
                              <a:gd name="connsiteY99" fmla="*/ 49184 h 789907"/>
                              <a:gd name="connsiteX100" fmla="*/ 940052 w 1288752"/>
                              <a:gd name="connsiteY100" fmla="*/ 42406 h 789907"/>
                              <a:gd name="connsiteX101" fmla="*/ 918647 w 1288752"/>
                              <a:gd name="connsiteY101" fmla="*/ 36137 h 789907"/>
                              <a:gd name="connsiteX102" fmla="*/ 897452 w 1288752"/>
                              <a:gd name="connsiteY102" fmla="*/ 30360 h 789907"/>
                              <a:gd name="connsiteX103" fmla="*/ 876503 w 1288752"/>
                              <a:gd name="connsiteY103" fmla="*/ 25092 h 789907"/>
                              <a:gd name="connsiteX104" fmla="*/ 855765 w 1288752"/>
                              <a:gd name="connsiteY104" fmla="*/ 20316 h 789907"/>
                              <a:gd name="connsiteX105" fmla="*/ 835273 w 1288752"/>
                              <a:gd name="connsiteY105" fmla="*/ 16067 h 789907"/>
                              <a:gd name="connsiteX106" fmla="*/ 814991 w 1288752"/>
                              <a:gd name="connsiteY106" fmla="*/ 12309 h 789907"/>
                              <a:gd name="connsiteX107" fmla="*/ 794956 w 1288752"/>
                              <a:gd name="connsiteY107" fmla="*/ 9026 h 789907"/>
                              <a:gd name="connsiteX108" fmla="*/ 775148 w 1288752"/>
                              <a:gd name="connsiteY108" fmla="*/ 6269 h 789907"/>
                              <a:gd name="connsiteX109" fmla="*/ 755587 w 1288752"/>
                              <a:gd name="connsiteY109" fmla="*/ 4021 h 789907"/>
                              <a:gd name="connsiteX110" fmla="*/ 736218 w 1288752"/>
                              <a:gd name="connsiteY110" fmla="*/ 2265 h 789907"/>
                              <a:gd name="connsiteX111" fmla="*/ 717096 w 1288752"/>
                              <a:gd name="connsiteY111" fmla="*/ 983 h 789907"/>
                              <a:gd name="connsiteX112" fmla="*/ 698202 w 1288752"/>
                              <a:gd name="connsiteY112" fmla="*/ 246 h 789907"/>
                              <a:gd name="connsiteX113" fmla="*/ 679536 w 1288752"/>
                              <a:gd name="connsiteY113" fmla="*/ 0 h 789907"/>
                              <a:gd name="connsiteX114" fmla="*/ 661098 w 1288752"/>
                              <a:gd name="connsiteY114" fmla="*/ 211 h 789907"/>
                              <a:gd name="connsiteX115" fmla="*/ 642888 w 1288752"/>
                              <a:gd name="connsiteY115" fmla="*/ 966 h 789907"/>
                              <a:gd name="connsiteX116" fmla="*/ 624925 w 1288752"/>
                              <a:gd name="connsiteY116" fmla="*/ 2230 h 789907"/>
                              <a:gd name="connsiteX117" fmla="*/ 607172 w 1288752"/>
                              <a:gd name="connsiteY117" fmla="*/ 3986 h 789907"/>
                              <a:gd name="connsiteX118" fmla="*/ 589665 w 1288752"/>
                              <a:gd name="connsiteY118" fmla="*/ 6216 h 789907"/>
                              <a:gd name="connsiteX119" fmla="*/ 572369 w 1288752"/>
                              <a:gd name="connsiteY119" fmla="*/ 8973 h 789907"/>
                              <a:gd name="connsiteX120" fmla="*/ 555301 w 1288752"/>
                              <a:gd name="connsiteY120" fmla="*/ 12239 h 789907"/>
                              <a:gd name="connsiteX121" fmla="*/ 538478 w 1288752"/>
                              <a:gd name="connsiteY121" fmla="*/ 15979 h 789907"/>
                              <a:gd name="connsiteX122" fmla="*/ 521867 w 1288752"/>
                              <a:gd name="connsiteY122" fmla="*/ 20228 h 789907"/>
                              <a:gd name="connsiteX123" fmla="*/ 505501 w 1288752"/>
                              <a:gd name="connsiteY123" fmla="*/ 25005 h 789907"/>
                              <a:gd name="connsiteX124" fmla="*/ 489364 w 1288752"/>
                              <a:gd name="connsiteY124" fmla="*/ 30255 h 789907"/>
                              <a:gd name="connsiteX125" fmla="*/ 473437 w 1288752"/>
                              <a:gd name="connsiteY125" fmla="*/ 36014 h 789907"/>
                              <a:gd name="connsiteX126" fmla="*/ 457756 w 1288752"/>
                              <a:gd name="connsiteY126" fmla="*/ 42283 h 789907"/>
                              <a:gd name="connsiteX127" fmla="*/ 442304 w 1288752"/>
                              <a:gd name="connsiteY127" fmla="*/ 49043 h 789907"/>
                              <a:gd name="connsiteX128" fmla="*/ 427062 w 1288752"/>
                              <a:gd name="connsiteY128" fmla="*/ 56313 h 789907"/>
                              <a:gd name="connsiteX129" fmla="*/ 412048 w 1288752"/>
                              <a:gd name="connsiteY129" fmla="*/ 64074 h 789907"/>
                              <a:gd name="connsiteX130" fmla="*/ 397298 w 1288752"/>
                              <a:gd name="connsiteY130" fmla="*/ 72327 h 789907"/>
                              <a:gd name="connsiteX131" fmla="*/ 382776 w 1288752"/>
                              <a:gd name="connsiteY131" fmla="*/ 81089 h 789907"/>
                              <a:gd name="connsiteX132" fmla="*/ 368448 w 1288752"/>
                              <a:gd name="connsiteY132" fmla="*/ 90378 h 789907"/>
                              <a:gd name="connsiteX133" fmla="*/ 354365 w 1288752"/>
                              <a:gd name="connsiteY133" fmla="*/ 100123 h 789907"/>
                              <a:gd name="connsiteX134" fmla="*/ 340510 w 1288752"/>
                              <a:gd name="connsiteY134" fmla="*/ 110413 h 789907"/>
                              <a:gd name="connsiteX135" fmla="*/ 326884 w 1288752"/>
                              <a:gd name="connsiteY135" fmla="*/ 121177 h 789907"/>
                              <a:gd name="connsiteX136" fmla="*/ 313486 w 1288752"/>
                              <a:gd name="connsiteY136" fmla="*/ 132450 h 789907"/>
                              <a:gd name="connsiteX137" fmla="*/ 300333 w 1288752"/>
                              <a:gd name="connsiteY137" fmla="*/ 144233 h 789907"/>
                              <a:gd name="connsiteX138" fmla="*/ 287392 w 1288752"/>
                              <a:gd name="connsiteY138" fmla="*/ 156489 h 789907"/>
                              <a:gd name="connsiteX139" fmla="*/ 274679 w 1288752"/>
                              <a:gd name="connsiteY139" fmla="*/ 169290 h 789907"/>
                              <a:gd name="connsiteX140" fmla="*/ 262211 w 1288752"/>
                              <a:gd name="connsiteY140" fmla="*/ 182547 h 789907"/>
                              <a:gd name="connsiteX141" fmla="*/ 249972 w 1288752"/>
                              <a:gd name="connsiteY141" fmla="*/ 196331 h 789907"/>
                              <a:gd name="connsiteX142" fmla="*/ 237944 w 1288752"/>
                              <a:gd name="connsiteY142" fmla="*/ 210607 h 789907"/>
                              <a:gd name="connsiteX143" fmla="*/ 226143 w 1288752"/>
                              <a:gd name="connsiteY143" fmla="*/ 225392 h 789907"/>
                              <a:gd name="connsiteX144" fmla="*/ 214589 w 1288752"/>
                              <a:gd name="connsiteY144" fmla="*/ 240669 h 789907"/>
                              <a:gd name="connsiteX145" fmla="*/ 203246 w 1288752"/>
                              <a:gd name="connsiteY145" fmla="*/ 256472 h 789907"/>
                              <a:gd name="connsiteX146" fmla="*/ 192148 w 1288752"/>
                              <a:gd name="connsiteY146" fmla="*/ 272750 h 789907"/>
                              <a:gd name="connsiteX147" fmla="*/ 181261 w 1288752"/>
                              <a:gd name="connsiteY147" fmla="*/ 289536 h 789907"/>
                              <a:gd name="connsiteX148" fmla="*/ 170620 w 1288752"/>
                              <a:gd name="connsiteY148" fmla="*/ 306832 h 789907"/>
                              <a:gd name="connsiteX149" fmla="*/ 160207 w 1288752"/>
                              <a:gd name="connsiteY149" fmla="*/ 324620 h 789907"/>
                              <a:gd name="connsiteX150" fmla="*/ 150040 w 1288752"/>
                              <a:gd name="connsiteY150" fmla="*/ 342917 h 789907"/>
                              <a:gd name="connsiteX151" fmla="*/ 140066 w 1288752"/>
                              <a:gd name="connsiteY151" fmla="*/ 361705 h 789907"/>
                              <a:gd name="connsiteX152" fmla="*/ 130338 w 1288752"/>
                              <a:gd name="connsiteY152" fmla="*/ 380985 h 789907"/>
                              <a:gd name="connsiteX153" fmla="*/ 120820 w 1288752"/>
                              <a:gd name="connsiteY153" fmla="*/ 400792 h 789907"/>
                              <a:gd name="connsiteX154" fmla="*/ 111571 w 1288752"/>
                              <a:gd name="connsiteY154" fmla="*/ 421073 h 789907"/>
                              <a:gd name="connsiteX155" fmla="*/ 102514 w 1288752"/>
                              <a:gd name="connsiteY155" fmla="*/ 441881 h 789907"/>
                              <a:gd name="connsiteX156" fmla="*/ 93713 w 1288752"/>
                              <a:gd name="connsiteY156" fmla="*/ 463181 h 789907"/>
                              <a:gd name="connsiteX157" fmla="*/ 85130 w 1288752"/>
                              <a:gd name="connsiteY157" fmla="*/ 484972 h 789907"/>
                              <a:gd name="connsiteX158" fmla="*/ 76780 w 1288752"/>
                              <a:gd name="connsiteY158" fmla="*/ 507272 h 789907"/>
                              <a:gd name="connsiteX159" fmla="*/ 68655 w 1288752"/>
                              <a:gd name="connsiteY159" fmla="*/ 530082 h 789907"/>
                              <a:gd name="connsiteX160" fmla="*/ 60752 w 1288752"/>
                              <a:gd name="connsiteY160" fmla="*/ 553383 h 789907"/>
                              <a:gd name="connsiteX161" fmla="*/ 53080 w 1288752"/>
                              <a:gd name="connsiteY161" fmla="*/ 577194 h 789907"/>
                              <a:gd name="connsiteX162" fmla="*/ 45658 w 1288752"/>
                              <a:gd name="connsiteY162" fmla="*/ 601496 h 789907"/>
                              <a:gd name="connsiteX163" fmla="*/ 38437 w 1288752"/>
                              <a:gd name="connsiteY163" fmla="*/ 626307 h 789907"/>
                              <a:gd name="connsiteX164" fmla="*/ 31466 w 1288752"/>
                              <a:gd name="connsiteY164" fmla="*/ 651610 h 789907"/>
                              <a:gd name="connsiteX165" fmla="*/ 24716 w 1288752"/>
                              <a:gd name="connsiteY165" fmla="*/ 677422 h 789907"/>
                              <a:gd name="connsiteX166" fmla="*/ 18201 w 1288752"/>
                              <a:gd name="connsiteY166" fmla="*/ 703744 h 789907"/>
                              <a:gd name="connsiteX167" fmla="*/ 11909 w 1288752"/>
                              <a:gd name="connsiteY167" fmla="*/ 730539 h 789907"/>
                              <a:gd name="connsiteX168" fmla="*/ 5841 w 1288752"/>
                              <a:gd name="connsiteY168" fmla="*/ 757862 h 789907"/>
                              <a:gd name="connsiteX169" fmla="*/ 1 w 1288752"/>
                              <a:gd name="connsiteY169" fmla="*/ 785676 h 7899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Lst>
                            <a:rect l="l" t="t" r="r" b="b"/>
                            <a:pathLst>
                              <a:path w="1288752" h="789907">
                                <a:moveTo>
                                  <a:pt x="21818" y="789908"/>
                                </a:moveTo>
                                <a:lnTo>
                                  <a:pt x="27137" y="762006"/>
                                </a:lnTo>
                                <a:lnTo>
                                  <a:pt x="32688" y="734596"/>
                                </a:lnTo>
                                <a:lnTo>
                                  <a:pt x="38483" y="707695"/>
                                </a:lnTo>
                                <a:lnTo>
                                  <a:pt x="44481" y="681303"/>
                                </a:lnTo>
                                <a:lnTo>
                                  <a:pt x="50727" y="655438"/>
                                </a:lnTo>
                                <a:lnTo>
                                  <a:pt x="57200" y="630065"/>
                                </a:lnTo>
                                <a:lnTo>
                                  <a:pt x="63899" y="605183"/>
                                </a:lnTo>
                                <a:lnTo>
                                  <a:pt x="70847" y="580828"/>
                                </a:lnTo>
                                <a:lnTo>
                                  <a:pt x="78027" y="556965"/>
                                </a:lnTo>
                                <a:lnTo>
                                  <a:pt x="85427" y="533646"/>
                                </a:lnTo>
                                <a:lnTo>
                                  <a:pt x="93076" y="510802"/>
                                </a:lnTo>
                                <a:lnTo>
                                  <a:pt x="100932" y="488484"/>
                                </a:lnTo>
                                <a:lnTo>
                                  <a:pt x="109034" y="466657"/>
                                </a:lnTo>
                                <a:lnTo>
                                  <a:pt x="117361" y="445358"/>
                                </a:lnTo>
                                <a:lnTo>
                                  <a:pt x="125948" y="424568"/>
                                </a:lnTo>
                                <a:lnTo>
                                  <a:pt x="134728" y="404251"/>
                                </a:lnTo>
                                <a:lnTo>
                                  <a:pt x="143753" y="384480"/>
                                </a:lnTo>
                                <a:lnTo>
                                  <a:pt x="153042" y="365199"/>
                                </a:lnTo>
                                <a:lnTo>
                                  <a:pt x="162525" y="346429"/>
                                </a:lnTo>
                                <a:lnTo>
                                  <a:pt x="172253" y="328184"/>
                                </a:lnTo>
                                <a:lnTo>
                                  <a:pt x="182209" y="310414"/>
                                </a:lnTo>
                                <a:lnTo>
                                  <a:pt x="192411" y="293171"/>
                                </a:lnTo>
                                <a:lnTo>
                                  <a:pt x="202824" y="276437"/>
                                </a:lnTo>
                                <a:lnTo>
                                  <a:pt x="213483" y="260212"/>
                                </a:lnTo>
                                <a:lnTo>
                                  <a:pt x="224370" y="244479"/>
                                </a:lnTo>
                                <a:lnTo>
                                  <a:pt x="235485" y="229255"/>
                                </a:lnTo>
                                <a:lnTo>
                                  <a:pt x="246846" y="214540"/>
                                </a:lnTo>
                                <a:lnTo>
                                  <a:pt x="258436" y="200352"/>
                                </a:lnTo>
                                <a:lnTo>
                                  <a:pt x="270254" y="186674"/>
                                </a:lnTo>
                                <a:lnTo>
                                  <a:pt x="282282" y="173487"/>
                                </a:lnTo>
                                <a:lnTo>
                                  <a:pt x="294574" y="160809"/>
                                </a:lnTo>
                                <a:lnTo>
                                  <a:pt x="307076" y="148640"/>
                                </a:lnTo>
                                <a:lnTo>
                                  <a:pt x="319825" y="136981"/>
                                </a:lnTo>
                                <a:lnTo>
                                  <a:pt x="332801" y="125848"/>
                                </a:lnTo>
                                <a:lnTo>
                                  <a:pt x="346006" y="115189"/>
                                </a:lnTo>
                                <a:lnTo>
                                  <a:pt x="359457" y="105058"/>
                                </a:lnTo>
                                <a:lnTo>
                                  <a:pt x="373136" y="95417"/>
                                </a:lnTo>
                                <a:lnTo>
                                  <a:pt x="387043" y="86322"/>
                                </a:lnTo>
                                <a:lnTo>
                                  <a:pt x="401161" y="77700"/>
                                </a:lnTo>
                                <a:lnTo>
                                  <a:pt x="415543" y="69605"/>
                                </a:lnTo>
                                <a:lnTo>
                                  <a:pt x="430135" y="62020"/>
                                </a:lnTo>
                                <a:lnTo>
                                  <a:pt x="444973" y="54908"/>
                                </a:lnTo>
                                <a:lnTo>
                                  <a:pt x="460057" y="48341"/>
                                </a:lnTo>
                                <a:lnTo>
                                  <a:pt x="475351" y="42248"/>
                                </a:lnTo>
                                <a:lnTo>
                                  <a:pt x="490874" y="36699"/>
                                </a:lnTo>
                                <a:lnTo>
                                  <a:pt x="506625" y="31642"/>
                                </a:lnTo>
                                <a:lnTo>
                                  <a:pt x="522639" y="27094"/>
                                </a:lnTo>
                                <a:lnTo>
                                  <a:pt x="538865" y="23055"/>
                                </a:lnTo>
                                <a:lnTo>
                                  <a:pt x="555318" y="19526"/>
                                </a:lnTo>
                                <a:lnTo>
                                  <a:pt x="572017" y="16488"/>
                                </a:lnTo>
                                <a:lnTo>
                                  <a:pt x="588927" y="13977"/>
                                </a:lnTo>
                                <a:lnTo>
                                  <a:pt x="606101" y="11958"/>
                                </a:lnTo>
                                <a:lnTo>
                                  <a:pt x="623485" y="10483"/>
                                </a:lnTo>
                                <a:lnTo>
                                  <a:pt x="641115" y="9482"/>
                                </a:lnTo>
                                <a:lnTo>
                                  <a:pt x="658938" y="9008"/>
                                </a:lnTo>
                                <a:lnTo>
                                  <a:pt x="677025" y="9026"/>
                                </a:lnTo>
                                <a:lnTo>
                                  <a:pt x="695375" y="9535"/>
                                </a:lnTo>
                                <a:lnTo>
                                  <a:pt x="713900" y="10588"/>
                                </a:lnTo>
                                <a:lnTo>
                                  <a:pt x="732689" y="12151"/>
                                </a:lnTo>
                                <a:lnTo>
                                  <a:pt x="751706" y="14188"/>
                                </a:lnTo>
                                <a:lnTo>
                                  <a:pt x="770952" y="16769"/>
                                </a:lnTo>
                                <a:lnTo>
                                  <a:pt x="790425" y="19825"/>
                                </a:lnTo>
                                <a:lnTo>
                                  <a:pt x="810128" y="23389"/>
                                </a:lnTo>
                                <a:lnTo>
                                  <a:pt x="830075" y="27498"/>
                                </a:lnTo>
                                <a:lnTo>
                                  <a:pt x="850251" y="32081"/>
                                </a:lnTo>
                                <a:lnTo>
                                  <a:pt x="870656" y="37191"/>
                                </a:lnTo>
                                <a:lnTo>
                                  <a:pt x="891289" y="42792"/>
                                </a:lnTo>
                                <a:lnTo>
                                  <a:pt x="912167" y="48903"/>
                                </a:lnTo>
                                <a:lnTo>
                                  <a:pt x="933274" y="55540"/>
                                </a:lnTo>
                                <a:lnTo>
                                  <a:pt x="954609" y="62669"/>
                                </a:lnTo>
                                <a:lnTo>
                                  <a:pt x="976190" y="70325"/>
                                </a:lnTo>
                                <a:lnTo>
                                  <a:pt x="997982" y="78473"/>
                                </a:lnTo>
                                <a:lnTo>
                                  <a:pt x="1020001" y="87130"/>
                                </a:lnTo>
                                <a:lnTo>
                                  <a:pt x="1042285" y="96295"/>
                                </a:lnTo>
                                <a:lnTo>
                                  <a:pt x="1064761" y="105971"/>
                                </a:lnTo>
                                <a:lnTo>
                                  <a:pt x="1087483" y="116155"/>
                                </a:lnTo>
                                <a:lnTo>
                                  <a:pt x="1110451" y="126849"/>
                                </a:lnTo>
                                <a:lnTo>
                                  <a:pt x="1133630" y="138034"/>
                                </a:lnTo>
                                <a:lnTo>
                                  <a:pt x="1157073" y="149746"/>
                                </a:lnTo>
                                <a:lnTo>
                                  <a:pt x="1180726" y="161950"/>
                                </a:lnTo>
                                <a:lnTo>
                                  <a:pt x="1204624" y="174663"/>
                                </a:lnTo>
                                <a:lnTo>
                                  <a:pt x="1228734" y="187903"/>
                                </a:lnTo>
                                <a:lnTo>
                                  <a:pt x="1253089" y="201652"/>
                                </a:lnTo>
                                <a:lnTo>
                                  <a:pt x="1277673" y="215892"/>
                                </a:lnTo>
                                <a:lnTo>
                                  <a:pt x="1288753" y="196595"/>
                                </a:lnTo>
                                <a:lnTo>
                                  <a:pt x="1263906" y="182810"/>
                                </a:lnTo>
                                <a:lnTo>
                                  <a:pt x="1239270" y="169536"/>
                                </a:lnTo>
                                <a:lnTo>
                                  <a:pt x="1214897" y="156735"/>
                                </a:lnTo>
                                <a:lnTo>
                                  <a:pt x="1190717" y="144443"/>
                                </a:lnTo>
                                <a:lnTo>
                                  <a:pt x="1166801" y="132679"/>
                                </a:lnTo>
                                <a:lnTo>
                                  <a:pt x="1143078" y="121388"/>
                                </a:lnTo>
                                <a:lnTo>
                                  <a:pt x="1119600" y="110606"/>
                                </a:lnTo>
                                <a:lnTo>
                                  <a:pt x="1096351" y="100334"/>
                                </a:lnTo>
                                <a:lnTo>
                                  <a:pt x="1073330" y="90554"/>
                                </a:lnTo>
                                <a:lnTo>
                                  <a:pt x="1050573" y="81265"/>
                                </a:lnTo>
                                <a:lnTo>
                                  <a:pt x="1027991" y="72503"/>
                                </a:lnTo>
                                <a:lnTo>
                                  <a:pt x="1005673" y="64232"/>
                                </a:lnTo>
                                <a:lnTo>
                                  <a:pt x="983565" y="56436"/>
                                </a:lnTo>
                                <a:lnTo>
                                  <a:pt x="961703" y="49184"/>
                                </a:lnTo>
                                <a:lnTo>
                                  <a:pt x="940052" y="42406"/>
                                </a:lnTo>
                                <a:lnTo>
                                  <a:pt x="918647" y="36137"/>
                                </a:lnTo>
                                <a:lnTo>
                                  <a:pt x="897452" y="30360"/>
                                </a:lnTo>
                                <a:lnTo>
                                  <a:pt x="876503" y="25092"/>
                                </a:lnTo>
                                <a:lnTo>
                                  <a:pt x="855765" y="20316"/>
                                </a:lnTo>
                                <a:lnTo>
                                  <a:pt x="835273" y="16067"/>
                                </a:lnTo>
                                <a:lnTo>
                                  <a:pt x="814991" y="12309"/>
                                </a:lnTo>
                                <a:lnTo>
                                  <a:pt x="794956" y="9026"/>
                                </a:lnTo>
                                <a:lnTo>
                                  <a:pt x="775148" y="6269"/>
                                </a:lnTo>
                                <a:lnTo>
                                  <a:pt x="755587" y="4021"/>
                                </a:lnTo>
                                <a:lnTo>
                                  <a:pt x="736218" y="2265"/>
                                </a:lnTo>
                                <a:lnTo>
                                  <a:pt x="717096" y="983"/>
                                </a:lnTo>
                                <a:lnTo>
                                  <a:pt x="698202" y="246"/>
                                </a:lnTo>
                                <a:lnTo>
                                  <a:pt x="679536" y="0"/>
                                </a:lnTo>
                                <a:lnTo>
                                  <a:pt x="661098" y="211"/>
                                </a:lnTo>
                                <a:lnTo>
                                  <a:pt x="642888" y="966"/>
                                </a:lnTo>
                                <a:lnTo>
                                  <a:pt x="624925" y="2230"/>
                                </a:lnTo>
                                <a:lnTo>
                                  <a:pt x="607172" y="3986"/>
                                </a:lnTo>
                                <a:lnTo>
                                  <a:pt x="589665" y="6216"/>
                                </a:lnTo>
                                <a:lnTo>
                                  <a:pt x="572369" y="8973"/>
                                </a:lnTo>
                                <a:lnTo>
                                  <a:pt x="555301" y="12239"/>
                                </a:lnTo>
                                <a:lnTo>
                                  <a:pt x="538478" y="15979"/>
                                </a:lnTo>
                                <a:lnTo>
                                  <a:pt x="521867" y="20228"/>
                                </a:lnTo>
                                <a:lnTo>
                                  <a:pt x="505501" y="25005"/>
                                </a:lnTo>
                                <a:lnTo>
                                  <a:pt x="489364" y="30255"/>
                                </a:lnTo>
                                <a:lnTo>
                                  <a:pt x="473437" y="36014"/>
                                </a:lnTo>
                                <a:lnTo>
                                  <a:pt x="457756" y="42283"/>
                                </a:lnTo>
                                <a:lnTo>
                                  <a:pt x="442304" y="49043"/>
                                </a:lnTo>
                                <a:lnTo>
                                  <a:pt x="427062" y="56313"/>
                                </a:lnTo>
                                <a:lnTo>
                                  <a:pt x="412048" y="64074"/>
                                </a:lnTo>
                                <a:lnTo>
                                  <a:pt x="397298" y="72327"/>
                                </a:lnTo>
                                <a:lnTo>
                                  <a:pt x="382776" y="81089"/>
                                </a:lnTo>
                                <a:lnTo>
                                  <a:pt x="368448" y="90378"/>
                                </a:lnTo>
                                <a:lnTo>
                                  <a:pt x="354365" y="100123"/>
                                </a:lnTo>
                                <a:lnTo>
                                  <a:pt x="340510" y="110413"/>
                                </a:lnTo>
                                <a:lnTo>
                                  <a:pt x="326884" y="121177"/>
                                </a:lnTo>
                                <a:lnTo>
                                  <a:pt x="313486" y="132450"/>
                                </a:lnTo>
                                <a:lnTo>
                                  <a:pt x="300333" y="144233"/>
                                </a:lnTo>
                                <a:lnTo>
                                  <a:pt x="287392" y="156489"/>
                                </a:lnTo>
                                <a:lnTo>
                                  <a:pt x="274679" y="169290"/>
                                </a:lnTo>
                                <a:lnTo>
                                  <a:pt x="262211" y="182547"/>
                                </a:lnTo>
                                <a:lnTo>
                                  <a:pt x="249972" y="196331"/>
                                </a:lnTo>
                                <a:lnTo>
                                  <a:pt x="237944" y="210607"/>
                                </a:lnTo>
                                <a:lnTo>
                                  <a:pt x="226143" y="225392"/>
                                </a:lnTo>
                                <a:lnTo>
                                  <a:pt x="214589" y="240669"/>
                                </a:lnTo>
                                <a:lnTo>
                                  <a:pt x="203246" y="256472"/>
                                </a:lnTo>
                                <a:lnTo>
                                  <a:pt x="192148" y="272750"/>
                                </a:lnTo>
                                <a:lnTo>
                                  <a:pt x="181261" y="289536"/>
                                </a:lnTo>
                                <a:lnTo>
                                  <a:pt x="170620" y="306832"/>
                                </a:lnTo>
                                <a:lnTo>
                                  <a:pt x="160207" y="324620"/>
                                </a:lnTo>
                                <a:lnTo>
                                  <a:pt x="150040" y="342917"/>
                                </a:lnTo>
                                <a:lnTo>
                                  <a:pt x="140066" y="361705"/>
                                </a:lnTo>
                                <a:lnTo>
                                  <a:pt x="130338" y="380985"/>
                                </a:lnTo>
                                <a:lnTo>
                                  <a:pt x="120820" y="400792"/>
                                </a:lnTo>
                                <a:lnTo>
                                  <a:pt x="111571" y="421073"/>
                                </a:lnTo>
                                <a:lnTo>
                                  <a:pt x="102514" y="441881"/>
                                </a:lnTo>
                                <a:lnTo>
                                  <a:pt x="93713" y="463181"/>
                                </a:lnTo>
                                <a:lnTo>
                                  <a:pt x="85130" y="484972"/>
                                </a:lnTo>
                                <a:lnTo>
                                  <a:pt x="76780" y="507272"/>
                                </a:lnTo>
                                <a:lnTo>
                                  <a:pt x="68655" y="530082"/>
                                </a:lnTo>
                                <a:lnTo>
                                  <a:pt x="60752" y="553383"/>
                                </a:lnTo>
                                <a:lnTo>
                                  <a:pt x="53080" y="577194"/>
                                </a:lnTo>
                                <a:lnTo>
                                  <a:pt x="45658" y="601496"/>
                                </a:lnTo>
                                <a:lnTo>
                                  <a:pt x="38437" y="626307"/>
                                </a:lnTo>
                                <a:lnTo>
                                  <a:pt x="31466" y="651610"/>
                                </a:lnTo>
                                <a:lnTo>
                                  <a:pt x="24716" y="677422"/>
                                </a:lnTo>
                                <a:lnTo>
                                  <a:pt x="18201" y="703744"/>
                                </a:lnTo>
                                <a:lnTo>
                                  <a:pt x="11909" y="730539"/>
                                </a:lnTo>
                                <a:lnTo>
                                  <a:pt x="5841" y="757862"/>
                                </a:lnTo>
                                <a:lnTo>
                                  <a:pt x="1" y="785676"/>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8" name="Freeform: Shape 2628"/>
                        <wps:cNvSpPr/>
                        <wps:spPr>
                          <a:xfrm>
                            <a:off x="1952993" y="696144"/>
                            <a:ext cx="146904" cy="2385153"/>
                          </a:xfrm>
                          <a:custGeom>
                            <a:avLst/>
                            <a:gdLst>
                              <a:gd name="connsiteX0" fmla="*/ 61003 w 146904"/>
                              <a:gd name="connsiteY0" fmla="*/ 2382924 h 2385153"/>
                              <a:gd name="connsiteX1" fmla="*/ 58720 w 146904"/>
                              <a:gd name="connsiteY1" fmla="*/ 2361940 h 2385153"/>
                              <a:gd name="connsiteX2" fmla="*/ 56525 w 146904"/>
                              <a:gd name="connsiteY2" fmla="*/ 2340992 h 2385153"/>
                              <a:gd name="connsiteX3" fmla="*/ 54348 w 146904"/>
                              <a:gd name="connsiteY3" fmla="*/ 2320009 h 2385153"/>
                              <a:gd name="connsiteX4" fmla="*/ 52258 w 146904"/>
                              <a:gd name="connsiteY4" fmla="*/ 2299025 h 2385153"/>
                              <a:gd name="connsiteX5" fmla="*/ 50204 w 146904"/>
                              <a:gd name="connsiteY5" fmla="*/ 2278059 h 2385153"/>
                              <a:gd name="connsiteX6" fmla="*/ 48202 w 146904"/>
                              <a:gd name="connsiteY6" fmla="*/ 2257093 h 2385153"/>
                              <a:gd name="connsiteX7" fmla="*/ 46253 w 146904"/>
                              <a:gd name="connsiteY7" fmla="*/ 2236128 h 2385153"/>
                              <a:gd name="connsiteX8" fmla="*/ 44374 w 146904"/>
                              <a:gd name="connsiteY8" fmla="*/ 2215162 h 2385153"/>
                              <a:gd name="connsiteX9" fmla="*/ 42513 w 146904"/>
                              <a:gd name="connsiteY9" fmla="*/ 2194196 h 2385153"/>
                              <a:gd name="connsiteX10" fmla="*/ 40739 w 146904"/>
                              <a:gd name="connsiteY10" fmla="*/ 2173248 h 2385153"/>
                              <a:gd name="connsiteX11" fmla="*/ 39001 w 146904"/>
                              <a:gd name="connsiteY11" fmla="*/ 2152282 h 2385153"/>
                              <a:gd name="connsiteX12" fmla="*/ 37333 w 146904"/>
                              <a:gd name="connsiteY12" fmla="*/ 2131316 h 2385153"/>
                              <a:gd name="connsiteX13" fmla="*/ 35700 w 146904"/>
                              <a:gd name="connsiteY13" fmla="*/ 2110368 h 2385153"/>
                              <a:gd name="connsiteX14" fmla="*/ 34137 w 146904"/>
                              <a:gd name="connsiteY14" fmla="*/ 2089402 h 2385153"/>
                              <a:gd name="connsiteX15" fmla="*/ 32627 w 146904"/>
                              <a:gd name="connsiteY15" fmla="*/ 2068471 h 2385153"/>
                              <a:gd name="connsiteX16" fmla="*/ 31151 w 146904"/>
                              <a:gd name="connsiteY16" fmla="*/ 2047505 h 2385153"/>
                              <a:gd name="connsiteX17" fmla="*/ 29747 w 146904"/>
                              <a:gd name="connsiteY17" fmla="*/ 2026557 h 2385153"/>
                              <a:gd name="connsiteX18" fmla="*/ 28395 w 146904"/>
                              <a:gd name="connsiteY18" fmla="*/ 2005608 h 2385153"/>
                              <a:gd name="connsiteX19" fmla="*/ 27078 w 146904"/>
                              <a:gd name="connsiteY19" fmla="*/ 1984678 h 2385153"/>
                              <a:gd name="connsiteX20" fmla="*/ 25831 w 146904"/>
                              <a:gd name="connsiteY20" fmla="*/ 1963729 h 2385153"/>
                              <a:gd name="connsiteX21" fmla="*/ 24637 w 146904"/>
                              <a:gd name="connsiteY21" fmla="*/ 1942799 h 2385153"/>
                              <a:gd name="connsiteX22" fmla="*/ 23478 w 146904"/>
                              <a:gd name="connsiteY22" fmla="*/ 1921850 h 2385153"/>
                              <a:gd name="connsiteX23" fmla="*/ 22389 w 146904"/>
                              <a:gd name="connsiteY23" fmla="*/ 1900920 h 2385153"/>
                              <a:gd name="connsiteX24" fmla="*/ 21353 w 146904"/>
                              <a:gd name="connsiteY24" fmla="*/ 1879971 h 2385153"/>
                              <a:gd name="connsiteX25" fmla="*/ 20388 w 146904"/>
                              <a:gd name="connsiteY25" fmla="*/ 1859041 h 2385153"/>
                              <a:gd name="connsiteX26" fmla="*/ 19457 w 146904"/>
                              <a:gd name="connsiteY26" fmla="*/ 1838127 h 2385153"/>
                              <a:gd name="connsiteX27" fmla="*/ 18561 w 146904"/>
                              <a:gd name="connsiteY27" fmla="*/ 1817196 h 2385153"/>
                              <a:gd name="connsiteX28" fmla="*/ 17754 w 146904"/>
                              <a:gd name="connsiteY28" fmla="*/ 1796248 h 2385153"/>
                              <a:gd name="connsiteX29" fmla="*/ 16981 w 146904"/>
                              <a:gd name="connsiteY29" fmla="*/ 1775335 h 2385153"/>
                              <a:gd name="connsiteX30" fmla="*/ 16261 w 146904"/>
                              <a:gd name="connsiteY30" fmla="*/ 1754422 h 2385153"/>
                              <a:gd name="connsiteX31" fmla="*/ 15611 w 146904"/>
                              <a:gd name="connsiteY31" fmla="*/ 1733491 h 2385153"/>
                              <a:gd name="connsiteX32" fmla="*/ 14997 w 146904"/>
                              <a:gd name="connsiteY32" fmla="*/ 1712578 h 2385153"/>
                              <a:gd name="connsiteX33" fmla="*/ 14435 w 146904"/>
                              <a:gd name="connsiteY33" fmla="*/ 1691647 h 2385153"/>
                              <a:gd name="connsiteX34" fmla="*/ 13925 w 146904"/>
                              <a:gd name="connsiteY34" fmla="*/ 1670734 h 2385153"/>
                              <a:gd name="connsiteX35" fmla="*/ 13469 w 146904"/>
                              <a:gd name="connsiteY35" fmla="*/ 1649821 h 2385153"/>
                              <a:gd name="connsiteX36" fmla="*/ 13083 w 146904"/>
                              <a:gd name="connsiteY36" fmla="*/ 1628908 h 2385153"/>
                              <a:gd name="connsiteX37" fmla="*/ 12749 w 146904"/>
                              <a:gd name="connsiteY37" fmla="*/ 1608029 h 2385153"/>
                              <a:gd name="connsiteX38" fmla="*/ 12451 w 146904"/>
                              <a:gd name="connsiteY38" fmla="*/ 1587099 h 2385153"/>
                              <a:gd name="connsiteX39" fmla="*/ 12205 w 146904"/>
                              <a:gd name="connsiteY39" fmla="*/ 1566186 h 2385153"/>
                              <a:gd name="connsiteX40" fmla="*/ 12029 w 146904"/>
                              <a:gd name="connsiteY40" fmla="*/ 1545290 h 2385153"/>
                              <a:gd name="connsiteX41" fmla="*/ 11906 w 146904"/>
                              <a:gd name="connsiteY41" fmla="*/ 1524377 h 2385153"/>
                              <a:gd name="connsiteX42" fmla="*/ 11818 w 146904"/>
                              <a:gd name="connsiteY42" fmla="*/ 1503499 h 2385153"/>
                              <a:gd name="connsiteX43" fmla="*/ 11818 w 146904"/>
                              <a:gd name="connsiteY43" fmla="*/ 1482603 h 2385153"/>
                              <a:gd name="connsiteX44" fmla="*/ 11836 w 146904"/>
                              <a:gd name="connsiteY44" fmla="*/ 1461707 h 2385153"/>
                              <a:gd name="connsiteX45" fmla="*/ 11941 w 146904"/>
                              <a:gd name="connsiteY45" fmla="*/ 1440812 h 2385153"/>
                              <a:gd name="connsiteX46" fmla="*/ 12064 w 146904"/>
                              <a:gd name="connsiteY46" fmla="*/ 1419916 h 2385153"/>
                              <a:gd name="connsiteX47" fmla="*/ 12257 w 146904"/>
                              <a:gd name="connsiteY47" fmla="*/ 1399020 h 2385153"/>
                              <a:gd name="connsiteX48" fmla="*/ 12503 w 146904"/>
                              <a:gd name="connsiteY48" fmla="*/ 1378143 h 2385153"/>
                              <a:gd name="connsiteX49" fmla="*/ 12802 w 146904"/>
                              <a:gd name="connsiteY49" fmla="*/ 1357247 h 2385153"/>
                              <a:gd name="connsiteX50" fmla="*/ 13153 w 146904"/>
                              <a:gd name="connsiteY50" fmla="*/ 1336369 h 2385153"/>
                              <a:gd name="connsiteX51" fmla="*/ 13557 w 146904"/>
                              <a:gd name="connsiteY51" fmla="*/ 1315473 h 2385153"/>
                              <a:gd name="connsiteX52" fmla="*/ 14013 w 146904"/>
                              <a:gd name="connsiteY52" fmla="*/ 1294613 h 2385153"/>
                              <a:gd name="connsiteX53" fmla="*/ 14540 w 146904"/>
                              <a:gd name="connsiteY53" fmla="*/ 1273717 h 2385153"/>
                              <a:gd name="connsiteX54" fmla="*/ 15102 w 146904"/>
                              <a:gd name="connsiteY54" fmla="*/ 1252856 h 2385153"/>
                              <a:gd name="connsiteX55" fmla="*/ 15717 w 146904"/>
                              <a:gd name="connsiteY55" fmla="*/ 1231978 h 2385153"/>
                              <a:gd name="connsiteX56" fmla="*/ 16384 w 146904"/>
                              <a:gd name="connsiteY56" fmla="*/ 1211100 h 2385153"/>
                              <a:gd name="connsiteX57" fmla="*/ 17121 w 146904"/>
                              <a:gd name="connsiteY57" fmla="*/ 1190222 h 2385153"/>
                              <a:gd name="connsiteX58" fmla="*/ 17912 w 146904"/>
                              <a:gd name="connsiteY58" fmla="*/ 1169362 h 2385153"/>
                              <a:gd name="connsiteX59" fmla="*/ 18754 w 146904"/>
                              <a:gd name="connsiteY59" fmla="*/ 1148501 h 2385153"/>
                              <a:gd name="connsiteX60" fmla="*/ 19632 w 146904"/>
                              <a:gd name="connsiteY60" fmla="*/ 1127641 h 2385153"/>
                              <a:gd name="connsiteX61" fmla="*/ 20563 w 146904"/>
                              <a:gd name="connsiteY61" fmla="*/ 1106763 h 2385153"/>
                              <a:gd name="connsiteX62" fmla="*/ 21546 w 146904"/>
                              <a:gd name="connsiteY62" fmla="*/ 1085902 h 2385153"/>
                              <a:gd name="connsiteX63" fmla="*/ 22600 w 146904"/>
                              <a:gd name="connsiteY63" fmla="*/ 1065059 h 2385153"/>
                              <a:gd name="connsiteX64" fmla="*/ 23706 w 146904"/>
                              <a:gd name="connsiteY64" fmla="*/ 1044179 h 2385153"/>
                              <a:gd name="connsiteX65" fmla="*/ 24865 w 146904"/>
                              <a:gd name="connsiteY65" fmla="*/ 1023329 h 2385153"/>
                              <a:gd name="connsiteX66" fmla="*/ 26077 w 146904"/>
                              <a:gd name="connsiteY66" fmla="*/ 1002486 h 2385153"/>
                              <a:gd name="connsiteX67" fmla="*/ 27324 w 146904"/>
                              <a:gd name="connsiteY67" fmla="*/ 981638 h 2385153"/>
                              <a:gd name="connsiteX68" fmla="*/ 28641 w 146904"/>
                              <a:gd name="connsiteY68" fmla="*/ 960790 h 2385153"/>
                              <a:gd name="connsiteX69" fmla="*/ 30028 w 146904"/>
                              <a:gd name="connsiteY69" fmla="*/ 939945 h 2385153"/>
                              <a:gd name="connsiteX70" fmla="*/ 31450 w 146904"/>
                              <a:gd name="connsiteY70" fmla="*/ 919097 h 2385153"/>
                              <a:gd name="connsiteX71" fmla="*/ 32925 w 146904"/>
                              <a:gd name="connsiteY71" fmla="*/ 898249 h 2385153"/>
                              <a:gd name="connsiteX72" fmla="*/ 34435 w 146904"/>
                              <a:gd name="connsiteY72" fmla="*/ 877404 h 2385153"/>
                              <a:gd name="connsiteX73" fmla="*/ 36016 w 146904"/>
                              <a:gd name="connsiteY73" fmla="*/ 856556 h 2385153"/>
                              <a:gd name="connsiteX74" fmla="*/ 37649 w 146904"/>
                              <a:gd name="connsiteY74" fmla="*/ 835730 h 2385153"/>
                              <a:gd name="connsiteX75" fmla="*/ 39352 w 146904"/>
                              <a:gd name="connsiteY75" fmla="*/ 814888 h 2385153"/>
                              <a:gd name="connsiteX76" fmla="*/ 41090 w 146904"/>
                              <a:gd name="connsiteY76" fmla="*/ 794062 h 2385153"/>
                              <a:gd name="connsiteX77" fmla="*/ 42881 w 146904"/>
                              <a:gd name="connsiteY77" fmla="*/ 773212 h 2385153"/>
                              <a:gd name="connsiteX78" fmla="*/ 44725 w 146904"/>
                              <a:gd name="connsiteY78" fmla="*/ 752387 h 2385153"/>
                              <a:gd name="connsiteX79" fmla="*/ 46639 w 146904"/>
                              <a:gd name="connsiteY79" fmla="*/ 731567 h 2385153"/>
                              <a:gd name="connsiteX80" fmla="*/ 48606 w 146904"/>
                              <a:gd name="connsiteY80" fmla="*/ 710741 h 2385153"/>
                              <a:gd name="connsiteX81" fmla="*/ 50590 w 146904"/>
                              <a:gd name="connsiteY81" fmla="*/ 689916 h 2385153"/>
                              <a:gd name="connsiteX82" fmla="*/ 52680 w 146904"/>
                              <a:gd name="connsiteY82" fmla="*/ 669089 h 2385153"/>
                              <a:gd name="connsiteX83" fmla="*/ 54787 w 146904"/>
                              <a:gd name="connsiteY83" fmla="*/ 648270 h 2385153"/>
                              <a:gd name="connsiteX84" fmla="*/ 56947 w 146904"/>
                              <a:gd name="connsiteY84" fmla="*/ 627443 h 2385153"/>
                              <a:gd name="connsiteX85" fmla="*/ 59177 w 146904"/>
                              <a:gd name="connsiteY85" fmla="*/ 606641 h 2385153"/>
                              <a:gd name="connsiteX86" fmla="*/ 61460 w 146904"/>
                              <a:gd name="connsiteY86" fmla="*/ 585815 h 2385153"/>
                              <a:gd name="connsiteX87" fmla="*/ 63795 w 146904"/>
                              <a:gd name="connsiteY87" fmla="*/ 565020 h 2385153"/>
                              <a:gd name="connsiteX88" fmla="*/ 66166 w 146904"/>
                              <a:gd name="connsiteY88" fmla="*/ 544192 h 2385153"/>
                              <a:gd name="connsiteX89" fmla="*/ 68606 w 146904"/>
                              <a:gd name="connsiteY89" fmla="*/ 523390 h 2385153"/>
                              <a:gd name="connsiteX90" fmla="*/ 71100 w 146904"/>
                              <a:gd name="connsiteY90" fmla="*/ 502587 h 2385153"/>
                              <a:gd name="connsiteX91" fmla="*/ 73646 w 146904"/>
                              <a:gd name="connsiteY91" fmla="*/ 481785 h 2385153"/>
                              <a:gd name="connsiteX92" fmla="*/ 76245 w 146904"/>
                              <a:gd name="connsiteY92" fmla="*/ 460982 h 2385153"/>
                              <a:gd name="connsiteX93" fmla="*/ 78896 w 146904"/>
                              <a:gd name="connsiteY93" fmla="*/ 440187 h 2385153"/>
                              <a:gd name="connsiteX94" fmla="*/ 81601 w 146904"/>
                              <a:gd name="connsiteY94" fmla="*/ 419384 h 2385153"/>
                              <a:gd name="connsiteX95" fmla="*/ 84340 w 146904"/>
                              <a:gd name="connsiteY95" fmla="*/ 398582 h 2385153"/>
                              <a:gd name="connsiteX96" fmla="*/ 87167 w 146904"/>
                              <a:gd name="connsiteY96" fmla="*/ 377779 h 2385153"/>
                              <a:gd name="connsiteX97" fmla="*/ 90029 w 146904"/>
                              <a:gd name="connsiteY97" fmla="*/ 356999 h 2385153"/>
                              <a:gd name="connsiteX98" fmla="*/ 92944 w 146904"/>
                              <a:gd name="connsiteY98" fmla="*/ 336197 h 2385153"/>
                              <a:gd name="connsiteX99" fmla="*/ 95912 w 146904"/>
                              <a:gd name="connsiteY99" fmla="*/ 315417 h 2385153"/>
                              <a:gd name="connsiteX100" fmla="*/ 98950 w 146904"/>
                              <a:gd name="connsiteY100" fmla="*/ 294614 h 2385153"/>
                              <a:gd name="connsiteX101" fmla="*/ 102023 w 146904"/>
                              <a:gd name="connsiteY101" fmla="*/ 273842 h 2385153"/>
                              <a:gd name="connsiteX102" fmla="*/ 105148 w 146904"/>
                              <a:gd name="connsiteY102" fmla="*/ 253062 h 2385153"/>
                              <a:gd name="connsiteX103" fmla="*/ 108344 w 146904"/>
                              <a:gd name="connsiteY103" fmla="*/ 232259 h 2385153"/>
                              <a:gd name="connsiteX104" fmla="*/ 111575 w 146904"/>
                              <a:gd name="connsiteY104" fmla="*/ 211480 h 2385153"/>
                              <a:gd name="connsiteX105" fmla="*/ 114876 w 146904"/>
                              <a:gd name="connsiteY105" fmla="*/ 190723 h 2385153"/>
                              <a:gd name="connsiteX106" fmla="*/ 118230 w 146904"/>
                              <a:gd name="connsiteY106" fmla="*/ 169943 h 2385153"/>
                              <a:gd name="connsiteX107" fmla="*/ 121637 w 146904"/>
                              <a:gd name="connsiteY107" fmla="*/ 149165 h 2385153"/>
                              <a:gd name="connsiteX108" fmla="*/ 125061 w 146904"/>
                              <a:gd name="connsiteY108" fmla="*/ 128385 h 2385153"/>
                              <a:gd name="connsiteX109" fmla="*/ 128573 w 146904"/>
                              <a:gd name="connsiteY109" fmla="*/ 107628 h 2385153"/>
                              <a:gd name="connsiteX110" fmla="*/ 132155 w 146904"/>
                              <a:gd name="connsiteY110" fmla="*/ 86850 h 2385153"/>
                              <a:gd name="connsiteX111" fmla="*/ 135755 w 146904"/>
                              <a:gd name="connsiteY111" fmla="*/ 66093 h 2385153"/>
                              <a:gd name="connsiteX112" fmla="*/ 139425 w 146904"/>
                              <a:gd name="connsiteY112" fmla="*/ 45314 h 2385153"/>
                              <a:gd name="connsiteX113" fmla="*/ 143147 w 146904"/>
                              <a:gd name="connsiteY113" fmla="*/ 24558 h 2385153"/>
                              <a:gd name="connsiteX114" fmla="*/ 146905 w 146904"/>
                              <a:gd name="connsiteY114" fmla="*/ 3802 h 2385153"/>
                              <a:gd name="connsiteX115" fmla="*/ 125008 w 146904"/>
                              <a:gd name="connsiteY115" fmla="*/ 0 h 2385153"/>
                              <a:gd name="connsiteX116" fmla="*/ 121637 w 146904"/>
                              <a:gd name="connsiteY116" fmla="*/ 20820 h 2385153"/>
                              <a:gd name="connsiteX117" fmla="*/ 118283 w 146904"/>
                              <a:gd name="connsiteY117" fmla="*/ 41646 h 2385153"/>
                              <a:gd name="connsiteX118" fmla="*/ 114964 w 146904"/>
                              <a:gd name="connsiteY118" fmla="*/ 62471 h 2385153"/>
                              <a:gd name="connsiteX119" fmla="*/ 111716 w 146904"/>
                              <a:gd name="connsiteY119" fmla="*/ 83321 h 2385153"/>
                              <a:gd name="connsiteX120" fmla="*/ 108520 w 146904"/>
                              <a:gd name="connsiteY120" fmla="*/ 104141 h 2385153"/>
                              <a:gd name="connsiteX121" fmla="*/ 105359 w 146904"/>
                              <a:gd name="connsiteY121" fmla="*/ 124989 h 2385153"/>
                              <a:gd name="connsiteX122" fmla="*/ 102251 w 146904"/>
                              <a:gd name="connsiteY122" fmla="*/ 145815 h 2385153"/>
                              <a:gd name="connsiteX123" fmla="*/ 99178 w 146904"/>
                              <a:gd name="connsiteY123" fmla="*/ 166658 h 2385153"/>
                              <a:gd name="connsiteX124" fmla="*/ 96158 w 146904"/>
                              <a:gd name="connsiteY124" fmla="*/ 187508 h 2385153"/>
                              <a:gd name="connsiteX125" fmla="*/ 93173 w 146904"/>
                              <a:gd name="connsiteY125" fmla="*/ 208333 h 2385153"/>
                              <a:gd name="connsiteX126" fmla="*/ 90258 w 146904"/>
                              <a:gd name="connsiteY126" fmla="*/ 229181 h 2385153"/>
                              <a:gd name="connsiteX127" fmla="*/ 87378 w 146904"/>
                              <a:gd name="connsiteY127" fmla="*/ 250026 h 2385153"/>
                              <a:gd name="connsiteX128" fmla="*/ 84551 w 146904"/>
                              <a:gd name="connsiteY128" fmla="*/ 270874 h 2385153"/>
                              <a:gd name="connsiteX129" fmla="*/ 81776 w 146904"/>
                              <a:gd name="connsiteY129" fmla="*/ 291717 h 2385153"/>
                              <a:gd name="connsiteX130" fmla="*/ 79019 w 146904"/>
                              <a:gd name="connsiteY130" fmla="*/ 312590 h 2385153"/>
                              <a:gd name="connsiteX131" fmla="*/ 76333 w 146904"/>
                              <a:gd name="connsiteY131" fmla="*/ 333438 h 2385153"/>
                              <a:gd name="connsiteX132" fmla="*/ 73681 w 146904"/>
                              <a:gd name="connsiteY132" fmla="*/ 354281 h 2385153"/>
                              <a:gd name="connsiteX133" fmla="*/ 71082 w 146904"/>
                              <a:gd name="connsiteY133" fmla="*/ 375129 h 2385153"/>
                              <a:gd name="connsiteX134" fmla="*/ 68519 w 146904"/>
                              <a:gd name="connsiteY134" fmla="*/ 396002 h 2385153"/>
                              <a:gd name="connsiteX135" fmla="*/ 66008 w 146904"/>
                              <a:gd name="connsiteY135" fmla="*/ 416845 h 2385153"/>
                              <a:gd name="connsiteX136" fmla="*/ 63567 w 146904"/>
                              <a:gd name="connsiteY136" fmla="*/ 437718 h 2385153"/>
                              <a:gd name="connsiteX137" fmla="*/ 61144 w 146904"/>
                              <a:gd name="connsiteY137" fmla="*/ 458584 h 2385153"/>
                              <a:gd name="connsiteX138" fmla="*/ 58791 w 146904"/>
                              <a:gd name="connsiteY138" fmla="*/ 479456 h 2385153"/>
                              <a:gd name="connsiteX139" fmla="*/ 56455 w 146904"/>
                              <a:gd name="connsiteY139" fmla="*/ 500305 h 2385153"/>
                              <a:gd name="connsiteX140" fmla="*/ 54190 w 146904"/>
                              <a:gd name="connsiteY140" fmla="*/ 521170 h 2385153"/>
                              <a:gd name="connsiteX141" fmla="*/ 51977 w 146904"/>
                              <a:gd name="connsiteY141" fmla="*/ 542043 h 2385153"/>
                              <a:gd name="connsiteX142" fmla="*/ 49783 w 146904"/>
                              <a:gd name="connsiteY142" fmla="*/ 562909 h 2385153"/>
                              <a:gd name="connsiteX143" fmla="*/ 47658 w 146904"/>
                              <a:gd name="connsiteY143" fmla="*/ 583805 h 2385153"/>
                              <a:gd name="connsiteX144" fmla="*/ 45568 w 146904"/>
                              <a:gd name="connsiteY144" fmla="*/ 604670 h 2385153"/>
                              <a:gd name="connsiteX145" fmla="*/ 43531 w 146904"/>
                              <a:gd name="connsiteY145" fmla="*/ 625543 h 2385153"/>
                              <a:gd name="connsiteX146" fmla="*/ 41547 w 146904"/>
                              <a:gd name="connsiteY146" fmla="*/ 646409 h 2385153"/>
                              <a:gd name="connsiteX147" fmla="*/ 39598 w 146904"/>
                              <a:gd name="connsiteY147" fmla="*/ 667305 h 2385153"/>
                              <a:gd name="connsiteX148" fmla="*/ 37701 w 146904"/>
                              <a:gd name="connsiteY148" fmla="*/ 688170 h 2385153"/>
                              <a:gd name="connsiteX149" fmla="*/ 35840 w 146904"/>
                              <a:gd name="connsiteY149" fmla="*/ 709066 h 2385153"/>
                              <a:gd name="connsiteX150" fmla="*/ 34031 w 146904"/>
                              <a:gd name="connsiteY150" fmla="*/ 729956 h 2385153"/>
                              <a:gd name="connsiteX151" fmla="*/ 32293 w 146904"/>
                              <a:gd name="connsiteY151" fmla="*/ 750827 h 2385153"/>
                              <a:gd name="connsiteX152" fmla="*/ 30572 w 146904"/>
                              <a:gd name="connsiteY152" fmla="*/ 771718 h 2385153"/>
                              <a:gd name="connsiteX153" fmla="*/ 28886 w 146904"/>
                              <a:gd name="connsiteY153" fmla="*/ 792613 h 2385153"/>
                              <a:gd name="connsiteX154" fmla="*/ 27288 w 146904"/>
                              <a:gd name="connsiteY154" fmla="*/ 813502 h 2385153"/>
                              <a:gd name="connsiteX155" fmla="*/ 25690 w 146904"/>
                              <a:gd name="connsiteY155" fmla="*/ 834398 h 2385153"/>
                              <a:gd name="connsiteX156" fmla="*/ 24180 w 146904"/>
                              <a:gd name="connsiteY156" fmla="*/ 855286 h 2385153"/>
                              <a:gd name="connsiteX157" fmla="*/ 22705 w 146904"/>
                              <a:gd name="connsiteY157" fmla="*/ 876182 h 2385153"/>
                              <a:gd name="connsiteX158" fmla="*/ 21266 w 146904"/>
                              <a:gd name="connsiteY158" fmla="*/ 897072 h 2385153"/>
                              <a:gd name="connsiteX159" fmla="*/ 19878 w 146904"/>
                              <a:gd name="connsiteY159" fmla="*/ 917991 h 2385153"/>
                              <a:gd name="connsiteX160" fmla="*/ 18544 w 146904"/>
                              <a:gd name="connsiteY160" fmla="*/ 938879 h 2385153"/>
                              <a:gd name="connsiteX161" fmla="*/ 17262 w 146904"/>
                              <a:gd name="connsiteY161" fmla="*/ 959793 h 2385153"/>
                              <a:gd name="connsiteX162" fmla="*/ 16015 w 146904"/>
                              <a:gd name="connsiteY162" fmla="*/ 980688 h 2385153"/>
                              <a:gd name="connsiteX163" fmla="*/ 14803 w 146904"/>
                              <a:gd name="connsiteY163" fmla="*/ 1001600 h 2385153"/>
                              <a:gd name="connsiteX164" fmla="*/ 13662 w 146904"/>
                              <a:gd name="connsiteY164" fmla="*/ 1022518 h 2385153"/>
                              <a:gd name="connsiteX165" fmla="*/ 12538 w 146904"/>
                              <a:gd name="connsiteY165" fmla="*/ 1043408 h 2385153"/>
                              <a:gd name="connsiteX166" fmla="*/ 11485 w 146904"/>
                              <a:gd name="connsiteY166" fmla="*/ 1064322 h 2385153"/>
                              <a:gd name="connsiteX167" fmla="*/ 10484 w 146904"/>
                              <a:gd name="connsiteY167" fmla="*/ 1085235 h 2385153"/>
                              <a:gd name="connsiteX168" fmla="*/ 9518 w 146904"/>
                              <a:gd name="connsiteY168" fmla="*/ 1106148 h 2385153"/>
                              <a:gd name="connsiteX169" fmla="*/ 8587 w 146904"/>
                              <a:gd name="connsiteY169" fmla="*/ 1127079 h 2385153"/>
                              <a:gd name="connsiteX170" fmla="*/ 7727 w 146904"/>
                              <a:gd name="connsiteY170" fmla="*/ 1147974 h 2385153"/>
                              <a:gd name="connsiteX171" fmla="*/ 6884 w 146904"/>
                              <a:gd name="connsiteY171" fmla="*/ 1168923 h 2385153"/>
                              <a:gd name="connsiteX172" fmla="*/ 6111 w 146904"/>
                              <a:gd name="connsiteY172" fmla="*/ 1189836 h 2385153"/>
                              <a:gd name="connsiteX173" fmla="*/ 5391 w 146904"/>
                              <a:gd name="connsiteY173" fmla="*/ 1210749 h 2385153"/>
                              <a:gd name="connsiteX174" fmla="*/ 4689 w 146904"/>
                              <a:gd name="connsiteY174" fmla="*/ 1231680 h 2385153"/>
                              <a:gd name="connsiteX175" fmla="*/ 4057 w 146904"/>
                              <a:gd name="connsiteY175" fmla="*/ 1252611 h 2385153"/>
                              <a:gd name="connsiteX176" fmla="*/ 3478 w 146904"/>
                              <a:gd name="connsiteY176" fmla="*/ 1273541 h 2385153"/>
                              <a:gd name="connsiteX177" fmla="*/ 2933 w 146904"/>
                              <a:gd name="connsiteY177" fmla="*/ 1294455 h 2385153"/>
                              <a:gd name="connsiteX178" fmla="*/ 2424 w 146904"/>
                              <a:gd name="connsiteY178" fmla="*/ 1315403 h 2385153"/>
                              <a:gd name="connsiteX179" fmla="*/ 1967 w 146904"/>
                              <a:gd name="connsiteY179" fmla="*/ 1336334 h 2385153"/>
                              <a:gd name="connsiteX180" fmla="*/ 1563 w 146904"/>
                              <a:gd name="connsiteY180" fmla="*/ 1357264 h 2385153"/>
                              <a:gd name="connsiteX181" fmla="*/ 1212 w 146904"/>
                              <a:gd name="connsiteY181" fmla="*/ 1378195 h 2385153"/>
                              <a:gd name="connsiteX182" fmla="*/ 896 w 146904"/>
                              <a:gd name="connsiteY182" fmla="*/ 1399143 h 2385153"/>
                              <a:gd name="connsiteX183" fmla="*/ 650 w 146904"/>
                              <a:gd name="connsiteY183" fmla="*/ 1420074 h 2385153"/>
                              <a:gd name="connsiteX184" fmla="*/ 422 w 146904"/>
                              <a:gd name="connsiteY184" fmla="*/ 1441022 h 2385153"/>
                              <a:gd name="connsiteX185" fmla="*/ 229 w 146904"/>
                              <a:gd name="connsiteY185" fmla="*/ 1461953 h 2385153"/>
                              <a:gd name="connsiteX186" fmla="*/ 124 w 146904"/>
                              <a:gd name="connsiteY186" fmla="*/ 1482919 h 2385153"/>
                              <a:gd name="connsiteX187" fmla="*/ 36 w 146904"/>
                              <a:gd name="connsiteY187" fmla="*/ 1503850 h 2385153"/>
                              <a:gd name="connsiteX188" fmla="*/ 1 w 146904"/>
                              <a:gd name="connsiteY188" fmla="*/ 1524816 h 2385153"/>
                              <a:gd name="connsiteX189" fmla="*/ 1 w 146904"/>
                              <a:gd name="connsiteY189" fmla="*/ 1545746 h 2385153"/>
                              <a:gd name="connsiteX190" fmla="*/ 71 w 146904"/>
                              <a:gd name="connsiteY190" fmla="*/ 1566712 h 2385153"/>
                              <a:gd name="connsiteX191" fmla="*/ 176 w 146904"/>
                              <a:gd name="connsiteY191" fmla="*/ 1587678 h 2385153"/>
                              <a:gd name="connsiteX192" fmla="*/ 352 w 146904"/>
                              <a:gd name="connsiteY192" fmla="*/ 1608609 h 2385153"/>
                              <a:gd name="connsiteX193" fmla="*/ 545 w 146904"/>
                              <a:gd name="connsiteY193" fmla="*/ 1629557 h 2385153"/>
                              <a:gd name="connsiteX194" fmla="*/ 791 w 146904"/>
                              <a:gd name="connsiteY194" fmla="*/ 1650523 h 2385153"/>
                              <a:gd name="connsiteX195" fmla="*/ 1089 w 146904"/>
                              <a:gd name="connsiteY195" fmla="*/ 1671489 h 2385153"/>
                              <a:gd name="connsiteX196" fmla="*/ 1423 w 146904"/>
                              <a:gd name="connsiteY196" fmla="*/ 1692455 h 2385153"/>
                              <a:gd name="connsiteX197" fmla="*/ 1827 w 146904"/>
                              <a:gd name="connsiteY197" fmla="*/ 1713403 h 2385153"/>
                              <a:gd name="connsiteX198" fmla="*/ 2248 w 146904"/>
                              <a:gd name="connsiteY198" fmla="*/ 1734387 h 2385153"/>
                              <a:gd name="connsiteX199" fmla="*/ 2722 w 146904"/>
                              <a:gd name="connsiteY199" fmla="*/ 1755352 h 2385153"/>
                              <a:gd name="connsiteX200" fmla="*/ 3267 w 146904"/>
                              <a:gd name="connsiteY200" fmla="*/ 1776318 h 2385153"/>
                              <a:gd name="connsiteX201" fmla="*/ 3829 w 146904"/>
                              <a:gd name="connsiteY201" fmla="*/ 1797302 h 2385153"/>
                              <a:gd name="connsiteX202" fmla="*/ 4443 w 146904"/>
                              <a:gd name="connsiteY202" fmla="*/ 1818250 h 2385153"/>
                              <a:gd name="connsiteX203" fmla="*/ 5128 w 146904"/>
                              <a:gd name="connsiteY203" fmla="*/ 1839234 h 2385153"/>
                              <a:gd name="connsiteX204" fmla="*/ 5848 w 146904"/>
                              <a:gd name="connsiteY204" fmla="*/ 1860217 h 2385153"/>
                              <a:gd name="connsiteX205" fmla="*/ 6585 w 146904"/>
                              <a:gd name="connsiteY205" fmla="*/ 1881183 h 2385153"/>
                              <a:gd name="connsiteX206" fmla="*/ 7411 w 146904"/>
                              <a:gd name="connsiteY206" fmla="*/ 1902166 h 2385153"/>
                              <a:gd name="connsiteX207" fmla="*/ 8271 w 146904"/>
                              <a:gd name="connsiteY207" fmla="*/ 1923150 h 2385153"/>
                              <a:gd name="connsiteX208" fmla="*/ 9167 w 146904"/>
                              <a:gd name="connsiteY208" fmla="*/ 1944133 h 2385153"/>
                              <a:gd name="connsiteX209" fmla="*/ 10097 w 146904"/>
                              <a:gd name="connsiteY209" fmla="*/ 1965116 h 2385153"/>
                              <a:gd name="connsiteX210" fmla="*/ 11098 w 146904"/>
                              <a:gd name="connsiteY210" fmla="*/ 1986100 h 2385153"/>
                              <a:gd name="connsiteX211" fmla="*/ 12134 w 146904"/>
                              <a:gd name="connsiteY211" fmla="*/ 2007101 h 2385153"/>
                              <a:gd name="connsiteX212" fmla="*/ 13223 w 146904"/>
                              <a:gd name="connsiteY212" fmla="*/ 2028084 h 2385153"/>
                              <a:gd name="connsiteX213" fmla="*/ 14382 w 146904"/>
                              <a:gd name="connsiteY213" fmla="*/ 2049068 h 2385153"/>
                              <a:gd name="connsiteX214" fmla="*/ 15559 w 146904"/>
                              <a:gd name="connsiteY214" fmla="*/ 2070069 h 2385153"/>
                              <a:gd name="connsiteX215" fmla="*/ 16788 w 146904"/>
                              <a:gd name="connsiteY215" fmla="*/ 2091052 h 2385153"/>
                              <a:gd name="connsiteX216" fmla="*/ 18052 w 146904"/>
                              <a:gd name="connsiteY216" fmla="*/ 2112053 h 2385153"/>
                              <a:gd name="connsiteX217" fmla="*/ 19387 w 146904"/>
                              <a:gd name="connsiteY217" fmla="*/ 2133037 h 2385153"/>
                              <a:gd name="connsiteX218" fmla="*/ 20739 w 146904"/>
                              <a:gd name="connsiteY218" fmla="*/ 2154038 h 2385153"/>
                              <a:gd name="connsiteX219" fmla="*/ 22161 w 146904"/>
                              <a:gd name="connsiteY219" fmla="*/ 2175056 h 2385153"/>
                              <a:gd name="connsiteX220" fmla="*/ 23618 w 146904"/>
                              <a:gd name="connsiteY220" fmla="*/ 2196057 h 2385153"/>
                              <a:gd name="connsiteX221" fmla="*/ 25129 w 146904"/>
                              <a:gd name="connsiteY221" fmla="*/ 2217058 h 2385153"/>
                              <a:gd name="connsiteX222" fmla="*/ 26691 w 146904"/>
                              <a:gd name="connsiteY222" fmla="*/ 2238059 h 2385153"/>
                              <a:gd name="connsiteX223" fmla="*/ 28272 w 146904"/>
                              <a:gd name="connsiteY223" fmla="*/ 2259078 h 2385153"/>
                              <a:gd name="connsiteX224" fmla="*/ 29922 w 146904"/>
                              <a:gd name="connsiteY224" fmla="*/ 2280079 h 2385153"/>
                              <a:gd name="connsiteX225" fmla="*/ 31626 w 146904"/>
                              <a:gd name="connsiteY225" fmla="*/ 2301080 h 2385153"/>
                              <a:gd name="connsiteX226" fmla="*/ 33364 w 146904"/>
                              <a:gd name="connsiteY226" fmla="*/ 2322081 h 2385153"/>
                              <a:gd name="connsiteX227" fmla="*/ 35155 w 146904"/>
                              <a:gd name="connsiteY227" fmla="*/ 2343117 h 2385153"/>
                              <a:gd name="connsiteX228" fmla="*/ 36999 w 146904"/>
                              <a:gd name="connsiteY228" fmla="*/ 2364118 h 2385153"/>
                              <a:gd name="connsiteX229" fmla="*/ 38878 w 146904"/>
                              <a:gd name="connsiteY229" fmla="*/ 2385154 h 2385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Lst>
                            <a:rect l="l" t="t" r="r" b="b"/>
                            <a:pathLst>
                              <a:path w="146904" h="2385153">
                                <a:moveTo>
                                  <a:pt x="61003" y="2382924"/>
                                </a:moveTo>
                                <a:lnTo>
                                  <a:pt x="58720" y="2361940"/>
                                </a:lnTo>
                                <a:lnTo>
                                  <a:pt x="56525" y="2340992"/>
                                </a:lnTo>
                                <a:lnTo>
                                  <a:pt x="54348" y="2320009"/>
                                </a:lnTo>
                                <a:lnTo>
                                  <a:pt x="52258" y="2299025"/>
                                </a:lnTo>
                                <a:lnTo>
                                  <a:pt x="50204" y="2278059"/>
                                </a:lnTo>
                                <a:lnTo>
                                  <a:pt x="48202" y="2257093"/>
                                </a:lnTo>
                                <a:lnTo>
                                  <a:pt x="46253" y="2236128"/>
                                </a:lnTo>
                                <a:lnTo>
                                  <a:pt x="44374" y="2215162"/>
                                </a:lnTo>
                                <a:lnTo>
                                  <a:pt x="42513" y="2194196"/>
                                </a:lnTo>
                                <a:lnTo>
                                  <a:pt x="40739" y="2173248"/>
                                </a:lnTo>
                                <a:lnTo>
                                  <a:pt x="39001" y="2152282"/>
                                </a:lnTo>
                                <a:lnTo>
                                  <a:pt x="37333" y="2131316"/>
                                </a:lnTo>
                                <a:lnTo>
                                  <a:pt x="35700" y="2110368"/>
                                </a:lnTo>
                                <a:lnTo>
                                  <a:pt x="34137" y="2089402"/>
                                </a:lnTo>
                                <a:lnTo>
                                  <a:pt x="32627" y="2068471"/>
                                </a:lnTo>
                                <a:lnTo>
                                  <a:pt x="31151" y="2047505"/>
                                </a:lnTo>
                                <a:lnTo>
                                  <a:pt x="29747" y="2026557"/>
                                </a:lnTo>
                                <a:lnTo>
                                  <a:pt x="28395" y="2005608"/>
                                </a:lnTo>
                                <a:lnTo>
                                  <a:pt x="27078" y="1984678"/>
                                </a:lnTo>
                                <a:lnTo>
                                  <a:pt x="25831" y="1963729"/>
                                </a:lnTo>
                                <a:lnTo>
                                  <a:pt x="24637" y="1942799"/>
                                </a:lnTo>
                                <a:lnTo>
                                  <a:pt x="23478" y="1921850"/>
                                </a:lnTo>
                                <a:lnTo>
                                  <a:pt x="22389" y="1900920"/>
                                </a:lnTo>
                                <a:lnTo>
                                  <a:pt x="21353" y="1879971"/>
                                </a:lnTo>
                                <a:lnTo>
                                  <a:pt x="20388" y="1859041"/>
                                </a:lnTo>
                                <a:lnTo>
                                  <a:pt x="19457" y="1838127"/>
                                </a:lnTo>
                                <a:lnTo>
                                  <a:pt x="18561" y="1817196"/>
                                </a:lnTo>
                                <a:lnTo>
                                  <a:pt x="17754" y="1796248"/>
                                </a:lnTo>
                                <a:lnTo>
                                  <a:pt x="16981" y="1775335"/>
                                </a:lnTo>
                                <a:lnTo>
                                  <a:pt x="16261" y="1754422"/>
                                </a:lnTo>
                                <a:lnTo>
                                  <a:pt x="15611" y="1733491"/>
                                </a:lnTo>
                                <a:lnTo>
                                  <a:pt x="14997" y="1712578"/>
                                </a:lnTo>
                                <a:lnTo>
                                  <a:pt x="14435" y="1691647"/>
                                </a:lnTo>
                                <a:lnTo>
                                  <a:pt x="13925" y="1670734"/>
                                </a:lnTo>
                                <a:lnTo>
                                  <a:pt x="13469" y="1649821"/>
                                </a:lnTo>
                                <a:lnTo>
                                  <a:pt x="13083" y="1628908"/>
                                </a:lnTo>
                                <a:lnTo>
                                  <a:pt x="12749" y="1608029"/>
                                </a:lnTo>
                                <a:lnTo>
                                  <a:pt x="12451" y="1587099"/>
                                </a:lnTo>
                                <a:lnTo>
                                  <a:pt x="12205" y="1566186"/>
                                </a:lnTo>
                                <a:lnTo>
                                  <a:pt x="12029" y="1545290"/>
                                </a:lnTo>
                                <a:lnTo>
                                  <a:pt x="11906" y="1524377"/>
                                </a:lnTo>
                                <a:lnTo>
                                  <a:pt x="11818" y="1503499"/>
                                </a:lnTo>
                                <a:lnTo>
                                  <a:pt x="11818" y="1482603"/>
                                </a:lnTo>
                                <a:lnTo>
                                  <a:pt x="11836" y="1461707"/>
                                </a:lnTo>
                                <a:lnTo>
                                  <a:pt x="11941" y="1440812"/>
                                </a:lnTo>
                                <a:lnTo>
                                  <a:pt x="12064" y="1419916"/>
                                </a:lnTo>
                                <a:lnTo>
                                  <a:pt x="12257" y="1399020"/>
                                </a:lnTo>
                                <a:lnTo>
                                  <a:pt x="12503" y="1378143"/>
                                </a:lnTo>
                                <a:lnTo>
                                  <a:pt x="12802" y="1357247"/>
                                </a:lnTo>
                                <a:lnTo>
                                  <a:pt x="13153" y="1336369"/>
                                </a:lnTo>
                                <a:lnTo>
                                  <a:pt x="13557" y="1315473"/>
                                </a:lnTo>
                                <a:lnTo>
                                  <a:pt x="14013" y="1294613"/>
                                </a:lnTo>
                                <a:lnTo>
                                  <a:pt x="14540" y="1273717"/>
                                </a:lnTo>
                                <a:lnTo>
                                  <a:pt x="15102" y="1252856"/>
                                </a:lnTo>
                                <a:lnTo>
                                  <a:pt x="15717" y="1231978"/>
                                </a:lnTo>
                                <a:lnTo>
                                  <a:pt x="16384" y="1211100"/>
                                </a:lnTo>
                                <a:lnTo>
                                  <a:pt x="17121" y="1190222"/>
                                </a:lnTo>
                                <a:lnTo>
                                  <a:pt x="17912" y="1169362"/>
                                </a:lnTo>
                                <a:lnTo>
                                  <a:pt x="18754" y="1148501"/>
                                </a:lnTo>
                                <a:lnTo>
                                  <a:pt x="19632" y="1127641"/>
                                </a:lnTo>
                                <a:lnTo>
                                  <a:pt x="20563" y="1106763"/>
                                </a:lnTo>
                                <a:lnTo>
                                  <a:pt x="21546" y="1085902"/>
                                </a:lnTo>
                                <a:lnTo>
                                  <a:pt x="22600" y="1065059"/>
                                </a:lnTo>
                                <a:lnTo>
                                  <a:pt x="23706" y="1044179"/>
                                </a:lnTo>
                                <a:lnTo>
                                  <a:pt x="24865" y="1023329"/>
                                </a:lnTo>
                                <a:lnTo>
                                  <a:pt x="26077" y="1002486"/>
                                </a:lnTo>
                                <a:lnTo>
                                  <a:pt x="27324" y="981638"/>
                                </a:lnTo>
                                <a:lnTo>
                                  <a:pt x="28641" y="960790"/>
                                </a:lnTo>
                                <a:lnTo>
                                  <a:pt x="30028" y="939945"/>
                                </a:lnTo>
                                <a:lnTo>
                                  <a:pt x="31450" y="919097"/>
                                </a:lnTo>
                                <a:lnTo>
                                  <a:pt x="32925" y="898249"/>
                                </a:lnTo>
                                <a:lnTo>
                                  <a:pt x="34435" y="877404"/>
                                </a:lnTo>
                                <a:lnTo>
                                  <a:pt x="36016" y="856556"/>
                                </a:lnTo>
                                <a:lnTo>
                                  <a:pt x="37649" y="835730"/>
                                </a:lnTo>
                                <a:lnTo>
                                  <a:pt x="39352" y="814888"/>
                                </a:lnTo>
                                <a:lnTo>
                                  <a:pt x="41090" y="794062"/>
                                </a:lnTo>
                                <a:lnTo>
                                  <a:pt x="42881" y="773212"/>
                                </a:lnTo>
                                <a:lnTo>
                                  <a:pt x="44725" y="752387"/>
                                </a:lnTo>
                                <a:lnTo>
                                  <a:pt x="46639" y="731567"/>
                                </a:lnTo>
                                <a:lnTo>
                                  <a:pt x="48606" y="710741"/>
                                </a:lnTo>
                                <a:lnTo>
                                  <a:pt x="50590" y="689916"/>
                                </a:lnTo>
                                <a:lnTo>
                                  <a:pt x="52680" y="669089"/>
                                </a:lnTo>
                                <a:lnTo>
                                  <a:pt x="54787" y="648270"/>
                                </a:lnTo>
                                <a:lnTo>
                                  <a:pt x="56947" y="627443"/>
                                </a:lnTo>
                                <a:lnTo>
                                  <a:pt x="59177" y="606641"/>
                                </a:lnTo>
                                <a:lnTo>
                                  <a:pt x="61460" y="585815"/>
                                </a:lnTo>
                                <a:lnTo>
                                  <a:pt x="63795" y="565020"/>
                                </a:lnTo>
                                <a:lnTo>
                                  <a:pt x="66166" y="544192"/>
                                </a:lnTo>
                                <a:lnTo>
                                  <a:pt x="68606" y="523390"/>
                                </a:lnTo>
                                <a:lnTo>
                                  <a:pt x="71100" y="502587"/>
                                </a:lnTo>
                                <a:lnTo>
                                  <a:pt x="73646" y="481785"/>
                                </a:lnTo>
                                <a:lnTo>
                                  <a:pt x="76245" y="460982"/>
                                </a:lnTo>
                                <a:lnTo>
                                  <a:pt x="78896" y="440187"/>
                                </a:lnTo>
                                <a:lnTo>
                                  <a:pt x="81601" y="419384"/>
                                </a:lnTo>
                                <a:lnTo>
                                  <a:pt x="84340" y="398582"/>
                                </a:lnTo>
                                <a:lnTo>
                                  <a:pt x="87167" y="377779"/>
                                </a:lnTo>
                                <a:lnTo>
                                  <a:pt x="90029" y="356999"/>
                                </a:lnTo>
                                <a:lnTo>
                                  <a:pt x="92944" y="336197"/>
                                </a:lnTo>
                                <a:lnTo>
                                  <a:pt x="95912" y="315417"/>
                                </a:lnTo>
                                <a:lnTo>
                                  <a:pt x="98950" y="294614"/>
                                </a:lnTo>
                                <a:lnTo>
                                  <a:pt x="102023" y="273842"/>
                                </a:lnTo>
                                <a:lnTo>
                                  <a:pt x="105148" y="253062"/>
                                </a:lnTo>
                                <a:lnTo>
                                  <a:pt x="108344" y="232259"/>
                                </a:lnTo>
                                <a:lnTo>
                                  <a:pt x="111575" y="211480"/>
                                </a:lnTo>
                                <a:lnTo>
                                  <a:pt x="114876" y="190723"/>
                                </a:lnTo>
                                <a:lnTo>
                                  <a:pt x="118230" y="169943"/>
                                </a:lnTo>
                                <a:lnTo>
                                  <a:pt x="121637" y="149165"/>
                                </a:lnTo>
                                <a:lnTo>
                                  <a:pt x="125061" y="128385"/>
                                </a:lnTo>
                                <a:lnTo>
                                  <a:pt x="128573" y="107628"/>
                                </a:lnTo>
                                <a:lnTo>
                                  <a:pt x="132155" y="86850"/>
                                </a:lnTo>
                                <a:lnTo>
                                  <a:pt x="135755" y="66093"/>
                                </a:lnTo>
                                <a:lnTo>
                                  <a:pt x="139425" y="45314"/>
                                </a:lnTo>
                                <a:lnTo>
                                  <a:pt x="143147" y="24558"/>
                                </a:lnTo>
                                <a:lnTo>
                                  <a:pt x="146905" y="3802"/>
                                </a:lnTo>
                                <a:lnTo>
                                  <a:pt x="125008" y="0"/>
                                </a:lnTo>
                                <a:lnTo>
                                  <a:pt x="121637" y="20820"/>
                                </a:lnTo>
                                <a:lnTo>
                                  <a:pt x="118283" y="41646"/>
                                </a:lnTo>
                                <a:lnTo>
                                  <a:pt x="114964" y="62471"/>
                                </a:lnTo>
                                <a:lnTo>
                                  <a:pt x="111716" y="83321"/>
                                </a:lnTo>
                                <a:lnTo>
                                  <a:pt x="108520" y="104141"/>
                                </a:lnTo>
                                <a:lnTo>
                                  <a:pt x="105359" y="124989"/>
                                </a:lnTo>
                                <a:lnTo>
                                  <a:pt x="102251" y="145815"/>
                                </a:lnTo>
                                <a:lnTo>
                                  <a:pt x="99178" y="166658"/>
                                </a:lnTo>
                                <a:lnTo>
                                  <a:pt x="96158" y="187508"/>
                                </a:lnTo>
                                <a:lnTo>
                                  <a:pt x="93173" y="208333"/>
                                </a:lnTo>
                                <a:lnTo>
                                  <a:pt x="90258" y="229181"/>
                                </a:lnTo>
                                <a:lnTo>
                                  <a:pt x="87378" y="250026"/>
                                </a:lnTo>
                                <a:lnTo>
                                  <a:pt x="84551" y="270874"/>
                                </a:lnTo>
                                <a:lnTo>
                                  <a:pt x="81776" y="291717"/>
                                </a:lnTo>
                                <a:lnTo>
                                  <a:pt x="79019" y="312590"/>
                                </a:lnTo>
                                <a:lnTo>
                                  <a:pt x="76333" y="333438"/>
                                </a:lnTo>
                                <a:lnTo>
                                  <a:pt x="73681" y="354281"/>
                                </a:lnTo>
                                <a:lnTo>
                                  <a:pt x="71082" y="375129"/>
                                </a:lnTo>
                                <a:lnTo>
                                  <a:pt x="68519" y="396002"/>
                                </a:lnTo>
                                <a:lnTo>
                                  <a:pt x="66008" y="416845"/>
                                </a:lnTo>
                                <a:lnTo>
                                  <a:pt x="63567" y="437718"/>
                                </a:lnTo>
                                <a:lnTo>
                                  <a:pt x="61144" y="458584"/>
                                </a:lnTo>
                                <a:lnTo>
                                  <a:pt x="58791" y="479456"/>
                                </a:lnTo>
                                <a:lnTo>
                                  <a:pt x="56455" y="500305"/>
                                </a:lnTo>
                                <a:lnTo>
                                  <a:pt x="54190" y="521170"/>
                                </a:lnTo>
                                <a:lnTo>
                                  <a:pt x="51977" y="542043"/>
                                </a:lnTo>
                                <a:lnTo>
                                  <a:pt x="49783" y="562909"/>
                                </a:lnTo>
                                <a:lnTo>
                                  <a:pt x="47658" y="583805"/>
                                </a:lnTo>
                                <a:lnTo>
                                  <a:pt x="45568" y="604670"/>
                                </a:lnTo>
                                <a:lnTo>
                                  <a:pt x="43531" y="625543"/>
                                </a:lnTo>
                                <a:lnTo>
                                  <a:pt x="41547" y="646409"/>
                                </a:lnTo>
                                <a:lnTo>
                                  <a:pt x="39598" y="667305"/>
                                </a:lnTo>
                                <a:lnTo>
                                  <a:pt x="37701" y="688170"/>
                                </a:lnTo>
                                <a:lnTo>
                                  <a:pt x="35840" y="709066"/>
                                </a:lnTo>
                                <a:lnTo>
                                  <a:pt x="34031" y="729956"/>
                                </a:lnTo>
                                <a:lnTo>
                                  <a:pt x="32293" y="750827"/>
                                </a:lnTo>
                                <a:lnTo>
                                  <a:pt x="30572" y="771718"/>
                                </a:lnTo>
                                <a:lnTo>
                                  <a:pt x="28886" y="792613"/>
                                </a:lnTo>
                                <a:lnTo>
                                  <a:pt x="27288" y="813502"/>
                                </a:lnTo>
                                <a:lnTo>
                                  <a:pt x="25690" y="834398"/>
                                </a:lnTo>
                                <a:lnTo>
                                  <a:pt x="24180" y="855286"/>
                                </a:lnTo>
                                <a:lnTo>
                                  <a:pt x="22705" y="876182"/>
                                </a:lnTo>
                                <a:lnTo>
                                  <a:pt x="21266" y="897072"/>
                                </a:lnTo>
                                <a:lnTo>
                                  <a:pt x="19878" y="917991"/>
                                </a:lnTo>
                                <a:lnTo>
                                  <a:pt x="18544" y="938879"/>
                                </a:lnTo>
                                <a:lnTo>
                                  <a:pt x="17262" y="959793"/>
                                </a:lnTo>
                                <a:lnTo>
                                  <a:pt x="16015" y="980688"/>
                                </a:lnTo>
                                <a:lnTo>
                                  <a:pt x="14803" y="1001600"/>
                                </a:lnTo>
                                <a:lnTo>
                                  <a:pt x="13662" y="1022518"/>
                                </a:lnTo>
                                <a:lnTo>
                                  <a:pt x="12538" y="1043408"/>
                                </a:lnTo>
                                <a:lnTo>
                                  <a:pt x="11485" y="1064322"/>
                                </a:lnTo>
                                <a:lnTo>
                                  <a:pt x="10484" y="1085235"/>
                                </a:lnTo>
                                <a:lnTo>
                                  <a:pt x="9518" y="1106148"/>
                                </a:lnTo>
                                <a:lnTo>
                                  <a:pt x="8587" y="1127079"/>
                                </a:lnTo>
                                <a:lnTo>
                                  <a:pt x="7727" y="1147974"/>
                                </a:lnTo>
                                <a:lnTo>
                                  <a:pt x="6884" y="1168923"/>
                                </a:lnTo>
                                <a:lnTo>
                                  <a:pt x="6111" y="1189836"/>
                                </a:lnTo>
                                <a:lnTo>
                                  <a:pt x="5391" y="1210749"/>
                                </a:lnTo>
                                <a:lnTo>
                                  <a:pt x="4689" y="1231680"/>
                                </a:lnTo>
                                <a:lnTo>
                                  <a:pt x="4057" y="1252611"/>
                                </a:lnTo>
                                <a:lnTo>
                                  <a:pt x="3478" y="1273541"/>
                                </a:lnTo>
                                <a:lnTo>
                                  <a:pt x="2933" y="1294455"/>
                                </a:lnTo>
                                <a:lnTo>
                                  <a:pt x="2424" y="1315403"/>
                                </a:lnTo>
                                <a:lnTo>
                                  <a:pt x="1967" y="1336334"/>
                                </a:lnTo>
                                <a:lnTo>
                                  <a:pt x="1563" y="1357264"/>
                                </a:lnTo>
                                <a:lnTo>
                                  <a:pt x="1212" y="1378195"/>
                                </a:lnTo>
                                <a:lnTo>
                                  <a:pt x="896" y="1399143"/>
                                </a:lnTo>
                                <a:lnTo>
                                  <a:pt x="650" y="1420074"/>
                                </a:lnTo>
                                <a:lnTo>
                                  <a:pt x="422" y="1441022"/>
                                </a:lnTo>
                                <a:lnTo>
                                  <a:pt x="229" y="1461953"/>
                                </a:lnTo>
                                <a:lnTo>
                                  <a:pt x="124" y="1482919"/>
                                </a:lnTo>
                                <a:lnTo>
                                  <a:pt x="36" y="1503850"/>
                                </a:lnTo>
                                <a:lnTo>
                                  <a:pt x="1" y="1524816"/>
                                </a:lnTo>
                                <a:lnTo>
                                  <a:pt x="1" y="1545746"/>
                                </a:lnTo>
                                <a:lnTo>
                                  <a:pt x="71" y="1566712"/>
                                </a:lnTo>
                                <a:lnTo>
                                  <a:pt x="176" y="1587678"/>
                                </a:lnTo>
                                <a:lnTo>
                                  <a:pt x="352" y="1608609"/>
                                </a:lnTo>
                                <a:lnTo>
                                  <a:pt x="545" y="1629557"/>
                                </a:lnTo>
                                <a:lnTo>
                                  <a:pt x="791" y="1650523"/>
                                </a:lnTo>
                                <a:lnTo>
                                  <a:pt x="1089" y="1671489"/>
                                </a:lnTo>
                                <a:lnTo>
                                  <a:pt x="1423" y="1692455"/>
                                </a:lnTo>
                                <a:lnTo>
                                  <a:pt x="1827" y="1713403"/>
                                </a:lnTo>
                                <a:lnTo>
                                  <a:pt x="2248" y="1734387"/>
                                </a:lnTo>
                                <a:lnTo>
                                  <a:pt x="2722" y="1755352"/>
                                </a:lnTo>
                                <a:lnTo>
                                  <a:pt x="3267" y="1776318"/>
                                </a:lnTo>
                                <a:lnTo>
                                  <a:pt x="3829" y="1797302"/>
                                </a:lnTo>
                                <a:lnTo>
                                  <a:pt x="4443" y="1818250"/>
                                </a:lnTo>
                                <a:lnTo>
                                  <a:pt x="5128" y="1839234"/>
                                </a:lnTo>
                                <a:lnTo>
                                  <a:pt x="5848" y="1860217"/>
                                </a:lnTo>
                                <a:lnTo>
                                  <a:pt x="6585" y="1881183"/>
                                </a:lnTo>
                                <a:lnTo>
                                  <a:pt x="7411" y="1902166"/>
                                </a:lnTo>
                                <a:lnTo>
                                  <a:pt x="8271" y="1923150"/>
                                </a:lnTo>
                                <a:lnTo>
                                  <a:pt x="9167" y="1944133"/>
                                </a:lnTo>
                                <a:lnTo>
                                  <a:pt x="10097" y="1965116"/>
                                </a:lnTo>
                                <a:lnTo>
                                  <a:pt x="11098" y="1986100"/>
                                </a:lnTo>
                                <a:lnTo>
                                  <a:pt x="12134" y="2007101"/>
                                </a:lnTo>
                                <a:lnTo>
                                  <a:pt x="13223" y="2028084"/>
                                </a:lnTo>
                                <a:lnTo>
                                  <a:pt x="14382" y="2049068"/>
                                </a:lnTo>
                                <a:lnTo>
                                  <a:pt x="15559" y="2070069"/>
                                </a:lnTo>
                                <a:lnTo>
                                  <a:pt x="16788" y="2091052"/>
                                </a:lnTo>
                                <a:lnTo>
                                  <a:pt x="18052" y="2112053"/>
                                </a:lnTo>
                                <a:lnTo>
                                  <a:pt x="19387" y="2133037"/>
                                </a:lnTo>
                                <a:lnTo>
                                  <a:pt x="20739" y="2154038"/>
                                </a:lnTo>
                                <a:lnTo>
                                  <a:pt x="22161" y="2175056"/>
                                </a:lnTo>
                                <a:lnTo>
                                  <a:pt x="23618" y="2196057"/>
                                </a:lnTo>
                                <a:lnTo>
                                  <a:pt x="25129" y="2217058"/>
                                </a:lnTo>
                                <a:lnTo>
                                  <a:pt x="26691" y="2238059"/>
                                </a:lnTo>
                                <a:lnTo>
                                  <a:pt x="28272" y="2259078"/>
                                </a:lnTo>
                                <a:lnTo>
                                  <a:pt x="29922" y="2280079"/>
                                </a:lnTo>
                                <a:lnTo>
                                  <a:pt x="31626" y="2301080"/>
                                </a:lnTo>
                                <a:lnTo>
                                  <a:pt x="33364" y="2322081"/>
                                </a:lnTo>
                                <a:lnTo>
                                  <a:pt x="35155" y="2343117"/>
                                </a:lnTo>
                                <a:lnTo>
                                  <a:pt x="36999" y="2364118"/>
                                </a:lnTo>
                                <a:lnTo>
                                  <a:pt x="38878" y="2385154"/>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9" name="Freeform: Shape 2629"/>
                        <wps:cNvSpPr/>
                        <wps:spPr>
                          <a:xfrm>
                            <a:off x="1643073" y="696144"/>
                            <a:ext cx="456825" cy="2370070"/>
                          </a:xfrm>
                          <a:custGeom>
                            <a:avLst/>
                            <a:gdLst>
                              <a:gd name="connsiteX0" fmla="*/ 21818 w 456825"/>
                              <a:gd name="connsiteY0" fmla="*/ 2370070 h 2370070"/>
                              <a:gd name="connsiteX1" fmla="*/ 25648 w 456825"/>
                              <a:gd name="connsiteY1" fmla="*/ 2349315 h 2370070"/>
                              <a:gd name="connsiteX2" fmla="*/ 29496 w 456825"/>
                              <a:gd name="connsiteY2" fmla="*/ 2328560 h 2370070"/>
                              <a:gd name="connsiteX3" fmla="*/ 40969 w 456825"/>
                              <a:gd name="connsiteY3" fmla="*/ 2266295 h 2370070"/>
                              <a:gd name="connsiteX4" fmla="*/ 44816 w 456825"/>
                              <a:gd name="connsiteY4" fmla="*/ 2245539 h 2370070"/>
                              <a:gd name="connsiteX5" fmla="*/ 48641 w 456825"/>
                              <a:gd name="connsiteY5" fmla="*/ 2224784 h 2370070"/>
                              <a:gd name="connsiteX6" fmla="*/ 52472 w 456825"/>
                              <a:gd name="connsiteY6" fmla="*/ 2204047 h 2370070"/>
                              <a:gd name="connsiteX7" fmla="*/ 67771 w 456825"/>
                              <a:gd name="connsiteY7" fmla="*/ 2121026 h 2370070"/>
                              <a:gd name="connsiteX8" fmla="*/ 71618 w 456825"/>
                              <a:gd name="connsiteY8" fmla="*/ 2100271 h 2370070"/>
                              <a:gd name="connsiteX9" fmla="*/ 98395 w 456825"/>
                              <a:gd name="connsiteY9" fmla="*/ 1954967 h 2370070"/>
                              <a:gd name="connsiteX10" fmla="*/ 102224 w 456825"/>
                              <a:gd name="connsiteY10" fmla="*/ 1934247 h 2370070"/>
                              <a:gd name="connsiteX11" fmla="*/ 140470 w 456825"/>
                              <a:gd name="connsiteY11" fmla="*/ 1726678 h 2370070"/>
                              <a:gd name="connsiteX12" fmla="*/ 144280 w 456825"/>
                              <a:gd name="connsiteY12" fmla="*/ 1705923 h 2370070"/>
                              <a:gd name="connsiteX13" fmla="*/ 163403 w 456825"/>
                              <a:gd name="connsiteY13" fmla="*/ 1602130 h 2370070"/>
                              <a:gd name="connsiteX14" fmla="*/ 167213 w 456825"/>
                              <a:gd name="connsiteY14" fmla="*/ 1581374 h 2370070"/>
                              <a:gd name="connsiteX15" fmla="*/ 182508 w 456825"/>
                              <a:gd name="connsiteY15" fmla="*/ 1498354 h 2370070"/>
                              <a:gd name="connsiteX16" fmla="*/ 186318 w 456825"/>
                              <a:gd name="connsiteY16" fmla="*/ 1477598 h 2370070"/>
                              <a:gd name="connsiteX17" fmla="*/ 197784 w 456825"/>
                              <a:gd name="connsiteY17" fmla="*/ 1415333 h 2370070"/>
                              <a:gd name="connsiteX18" fmla="*/ 201595 w 456825"/>
                              <a:gd name="connsiteY18" fmla="*/ 1394578 h 2370070"/>
                              <a:gd name="connsiteX19" fmla="*/ 209233 w 456825"/>
                              <a:gd name="connsiteY19" fmla="*/ 1353068 h 2370070"/>
                              <a:gd name="connsiteX20" fmla="*/ 213044 w 456825"/>
                              <a:gd name="connsiteY20" fmla="*/ 1332295 h 2370070"/>
                              <a:gd name="connsiteX21" fmla="*/ 220700 w 456825"/>
                              <a:gd name="connsiteY21" fmla="*/ 1290785 h 2370070"/>
                              <a:gd name="connsiteX22" fmla="*/ 224493 w 456825"/>
                              <a:gd name="connsiteY22" fmla="*/ 1270029 h 2370070"/>
                              <a:gd name="connsiteX23" fmla="*/ 228321 w 456825"/>
                              <a:gd name="connsiteY23" fmla="*/ 1249274 h 2370070"/>
                              <a:gd name="connsiteX24" fmla="*/ 232131 w 456825"/>
                              <a:gd name="connsiteY24" fmla="*/ 1228519 h 2370070"/>
                              <a:gd name="connsiteX25" fmla="*/ 239787 w 456825"/>
                              <a:gd name="connsiteY25" fmla="*/ 1187009 h 2370070"/>
                              <a:gd name="connsiteX26" fmla="*/ 243580 w 456825"/>
                              <a:gd name="connsiteY26" fmla="*/ 1166254 h 2370070"/>
                              <a:gd name="connsiteX27" fmla="*/ 247408 w 456825"/>
                              <a:gd name="connsiteY27" fmla="*/ 1145499 h 2370070"/>
                              <a:gd name="connsiteX28" fmla="*/ 251201 w 456825"/>
                              <a:gd name="connsiteY28" fmla="*/ 1124743 h 2370070"/>
                              <a:gd name="connsiteX29" fmla="*/ 255029 w 456825"/>
                              <a:gd name="connsiteY29" fmla="*/ 1103971 h 2370070"/>
                              <a:gd name="connsiteX30" fmla="*/ 258840 w 456825"/>
                              <a:gd name="connsiteY30" fmla="*/ 1083216 h 2370070"/>
                              <a:gd name="connsiteX31" fmla="*/ 262668 w 456825"/>
                              <a:gd name="connsiteY31" fmla="*/ 1062460 h 2370070"/>
                              <a:gd name="connsiteX32" fmla="*/ 266461 w 456825"/>
                              <a:gd name="connsiteY32" fmla="*/ 1041710 h 2370070"/>
                              <a:gd name="connsiteX33" fmla="*/ 270289 w 456825"/>
                              <a:gd name="connsiteY33" fmla="*/ 1020954 h 2370070"/>
                              <a:gd name="connsiteX34" fmla="*/ 274099 w 456825"/>
                              <a:gd name="connsiteY34" fmla="*/ 1000198 h 2370070"/>
                              <a:gd name="connsiteX35" fmla="*/ 277927 w 456825"/>
                              <a:gd name="connsiteY35" fmla="*/ 979442 h 2370070"/>
                              <a:gd name="connsiteX36" fmla="*/ 281720 w 456825"/>
                              <a:gd name="connsiteY36" fmla="*/ 958686 h 2370070"/>
                              <a:gd name="connsiteX37" fmla="*/ 285548 w 456825"/>
                              <a:gd name="connsiteY37" fmla="*/ 937929 h 2370070"/>
                              <a:gd name="connsiteX38" fmla="*/ 289341 w 456825"/>
                              <a:gd name="connsiteY38" fmla="*/ 917172 h 2370070"/>
                              <a:gd name="connsiteX39" fmla="*/ 293187 w 456825"/>
                              <a:gd name="connsiteY39" fmla="*/ 896417 h 2370070"/>
                              <a:gd name="connsiteX40" fmla="*/ 300772 w 456825"/>
                              <a:gd name="connsiteY40" fmla="*/ 854905 h 2370070"/>
                              <a:gd name="connsiteX41" fmla="*/ 304600 w 456825"/>
                              <a:gd name="connsiteY41" fmla="*/ 834148 h 2370070"/>
                              <a:gd name="connsiteX42" fmla="*/ 312221 w 456825"/>
                              <a:gd name="connsiteY42" fmla="*/ 792636 h 2370070"/>
                              <a:gd name="connsiteX43" fmla="*/ 316032 w 456825"/>
                              <a:gd name="connsiteY43" fmla="*/ 771879 h 2370070"/>
                              <a:gd name="connsiteX44" fmla="*/ 319842 w 456825"/>
                              <a:gd name="connsiteY44" fmla="*/ 751100 h 2370070"/>
                              <a:gd name="connsiteX45" fmla="*/ 323635 w 456825"/>
                              <a:gd name="connsiteY45" fmla="*/ 730344 h 2370070"/>
                              <a:gd name="connsiteX46" fmla="*/ 327463 w 456825"/>
                              <a:gd name="connsiteY46" fmla="*/ 709588 h 2370070"/>
                              <a:gd name="connsiteX47" fmla="*/ 335067 w 456825"/>
                              <a:gd name="connsiteY47" fmla="*/ 668076 h 2370070"/>
                              <a:gd name="connsiteX48" fmla="*/ 338894 w 456825"/>
                              <a:gd name="connsiteY48" fmla="*/ 647319 h 2370070"/>
                              <a:gd name="connsiteX49" fmla="*/ 350308 w 456825"/>
                              <a:gd name="connsiteY49" fmla="*/ 585051 h 2370070"/>
                              <a:gd name="connsiteX50" fmla="*/ 354136 w 456825"/>
                              <a:gd name="connsiteY50" fmla="*/ 564294 h 2370070"/>
                              <a:gd name="connsiteX51" fmla="*/ 365550 w 456825"/>
                              <a:gd name="connsiteY51" fmla="*/ 502020 h 2370070"/>
                              <a:gd name="connsiteX52" fmla="*/ 369343 w 456825"/>
                              <a:gd name="connsiteY52" fmla="*/ 481246 h 2370070"/>
                              <a:gd name="connsiteX53" fmla="*/ 373171 w 456825"/>
                              <a:gd name="connsiteY53" fmla="*/ 460484 h 2370070"/>
                              <a:gd name="connsiteX54" fmla="*/ 403585 w 456825"/>
                              <a:gd name="connsiteY54" fmla="*/ 294435 h 2370070"/>
                              <a:gd name="connsiteX55" fmla="*/ 407413 w 456825"/>
                              <a:gd name="connsiteY55" fmla="*/ 273655 h 2370070"/>
                              <a:gd name="connsiteX56" fmla="*/ 434033 w 456825"/>
                              <a:gd name="connsiteY56" fmla="*/ 128362 h 2370070"/>
                              <a:gd name="connsiteX57" fmla="*/ 437844 w 456825"/>
                              <a:gd name="connsiteY57" fmla="*/ 107583 h 2370070"/>
                              <a:gd name="connsiteX58" fmla="*/ 445447 w 456825"/>
                              <a:gd name="connsiteY58" fmla="*/ 66071 h 2370070"/>
                              <a:gd name="connsiteX59" fmla="*/ 449222 w 456825"/>
                              <a:gd name="connsiteY59" fmla="*/ 45314 h 2370070"/>
                              <a:gd name="connsiteX60" fmla="*/ 456826 w 456825"/>
                              <a:gd name="connsiteY60" fmla="*/ 3802 h 2370070"/>
                              <a:gd name="connsiteX61" fmla="*/ 434929 w 456825"/>
                              <a:gd name="connsiteY61" fmla="*/ 0 h 2370070"/>
                              <a:gd name="connsiteX62" fmla="*/ 428080 w 456825"/>
                              <a:gd name="connsiteY62" fmla="*/ 41646 h 2370070"/>
                              <a:gd name="connsiteX63" fmla="*/ 417773 w 456825"/>
                              <a:gd name="connsiteY63" fmla="*/ 104116 h 2370070"/>
                              <a:gd name="connsiteX64" fmla="*/ 414296 w 456825"/>
                              <a:gd name="connsiteY64" fmla="*/ 124921 h 2370070"/>
                              <a:gd name="connsiteX65" fmla="*/ 407377 w 456825"/>
                              <a:gd name="connsiteY65" fmla="*/ 166572 h 2370070"/>
                              <a:gd name="connsiteX66" fmla="*/ 403901 w 456825"/>
                              <a:gd name="connsiteY66" fmla="*/ 187374 h 2370070"/>
                              <a:gd name="connsiteX67" fmla="*/ 400424 w 456825"/>
                              <a:gd name="connsiteY67" fmla="*/ 208194 h 2370070"/>
                              <a:gd name="connsiteX68" fmla="*/ 396947 w 456825"/>
                              <a:gd name="connsiteY68" fmla="*/ 228997 h 2370070"/>
                              <a:gd name="connsiteX69" fmla="*/ 393435 w 456825"/>
                              <a:gd name="connsiteY69" fmla="*/ 249822 h 2370070"/>
                              <a:gd name="connsiteX70" fmla="*/ 386411 w 456825"/>
                              <a:gd name="connsiteY70" fmla="*/ 291427 h 2370070"/>
                              <a:gd name="connsiteX71" fmla="*/ 382899 w 456825"/>
                              <a:gd name="connsiteY71" fmla="*/ 312247 h 2370070"/>
                              <a:gd name="connsiteX72" fmla="*/ 372311 w 456825"/>
                              <a:gd name="connsiteY72" fmla="*/ 374655 h 2370070"/>
                              <a:gd name="connsiteX73" fmla="*/ 361652 w 456825"/>
                              <a:gd name="connsiteY73" fmla="*/ 437058 h 2370070"/>
                              <a:gd name="connsiteX74" fmla="*/ 350923 w 456825"/>
                              <a:gd name="connsiteY74" fmla="*/ 499465 h 2370070"/>
                              <a:gd name="connsiteX75" fmla="*/ 347341 w 456825"/>
                              <a:gd name="connsiteY75" fmla="*/ 520243 h 2370070"/>
                              <a:gd name="connsiteX76" fmla="*/ 340141 w 456825"/>
                              <a:gd name="connsiteY76" fmla="*/ 561848 h 2370070"/>
                              <a:gd name="connsiteX77" fmla="*/ 336524 w 456825"/>
                              <a:gd name="connsiteY77" fmla="*/ 582628 h 2370070"/>
                              <a:gd name="connsiteX78" fmla="*/ 332924 w 456825"/>
                              <a:gd name="connsiteY78" fmla="*/ 603408 h 2370070"/>
                              <a:gd name="connsiteX79" fmla="*/ 329307 w 456825"/>
                              <a:gd name="connsiteY79" fmla="*/ 624205 h 2370070"/>
                              <a:gd name="connsiteX80" fmla="*/ 325655 w 456825"/>
                              <a:gd name="connsiteY80" fmla="*/ 644983 h 2370070"/>
                              <a:gd name="connsiteX81" fmla="*/ 322037 w 456825"/>
                              <a:gd name="connsiteY81" fmla="*/ 665786 h 2370070"/>
                              <a:gd name="connsiteX82" fmla="*/ 318385 w 456825"/>
                              <a:gd name="connsiteY82" fmla="*/ 686565 h 2370070"/>
                              <a:gd name="connsiteX83" fmla="*/ 314715 w 456825"/>
                              <a:gd name="connsiteY83" fmla="*/ 707345 h 2370070"/>
                              <a:gd name="connsiteX84" fmla="*/ 311080 w 456825"/>
                              <a:gd name="connsiteY84" fmla="*/ 728125 h 2370070"/>
                              <a:gd name="connsiteX85" fmla="*/ 303740 w 456825"/>
                              <a:gd name="connsiteY85" fmla="*/ 769683 h 2370070"/>
                              <a:gd name="connsiteX86" fmla="*/ 288990 w 456825"/>
                              <a:gd name="connsiteY86" fmla="*/ 852802 h 2370070"/>
                              <a:gd name="connsiteX87" fmla="*/ 285267 w 456825"/>
                              <a:gd name="connsiteY87" fmla="*/ 873557 h 2370070"/>
                              <a:gd name="connsiteX88" fmla="*/ 277857 w 456825"/>
                              <a:gd name="connsiteY88" fmla="*/ 915111 h 2370070"/>
                              <a:gd name="connsiteX89" fmla="*/ 274117 w 456825"/>
                              <a:gd name="connsiteY89" fmla="*/ 935871 h 2370070"/>
                              <a:gd name="connsiteX90" fmla="*/ 270377 w 456825"/>
                              <a:gd name="connsiteY90" fmla="*/ 956646 h 2370070"/>
                              <a:gd name="connsiteX91" fmla="*/ 266636 w 456825"/>
                              <a:gd name="connsiteY91" fmla="*/ 977403 h 2370070"/>
                              <a:gd name="connsiteX92" fmla="*/ 262896 w 456825"/>
                              <a:gd name="connsiteY92" fmla="*/ 998181 h 2370070"/>
                              <a:gd name="connsiteX93" fmla="*/ 255380 w 456825"/>
                              <a:gd name="connsiteY93" fmla="*/ 1039695 h 2370070"/>
                              <a:gd name="connsiteX94" fmla="*/ 251587 w 456825"/>
                              <a:gd name="connsiteY94" fmla="*/ 1060459 h 2370070"/>
                              <a:gd name="connsiteX95" fmla="*/ 247812 w 456825"/>
                              <a:gd name="connsiteY95" fmla="*/ 1081231 h 2370070"/>
                              <a:gd name="connsiteX96" fmla="*/ 240262 w 456825"/>
                              <a:gd name="connsiteY96" fmla="*/ 1122742 h 2370070"/>
                              <a:gd name="connsiteX97" fmla="*/ 228848 w 456825"/>
                              <a:gd name="connsiteY97" fmla="*/ 1185025 h 2370070"/>
                              <a:gd name="connsiteX98" fmla="*/ 225020 w 456825"/>
                              <a:gd name="connsiteY98" fmla="*/ 1205745 h 2370070"/>
                              <a:gd name="connsiteX99" fmla="*/ 217364 w 456825"/>
                              <a:gd name="connsiteY99" fmla="*/ 1247255 h 2370070"/>
                              <a:gd name="connsiteX100" fmla="*/ 213518 w 456825"/>
                              <a:gd name="connsiteY100" fmla="*/ 1267993 h 2370070"/>
                              <a:gd name="connsiteX101" fmla="*/ 205827 w 456825"/>
                              <a:gd name="connsiteY101" fmla="*/ 1309503 h 2370070"/>
                              <a:gd name="connsiteX102" fmla="*/ 201946 w 456825"/>
                              <a:gd name="connsiteY102" fmla="*/ 1330241 h 2370070"/>
                              <a:gd name="connsiteX103" fmla="*/ 198083 w 456825"/>
                              <a:gd name="connsiteY103" fmla="*/ 1350996 h 2370070"/>
                              <a:gd name="connsiteX104" fmla="*/ 190339 w 456825"/>
                              <a:gd name="connsiteY104" fmla="*/ 1392471 h 2370070"/>
                              <a:gd name="connsiteX105" fmla="*/ 186458 w 456825"/>
                              <a:gd name="connsiteY105" fmla="*/ 1413208 h 2370070"/>
                              <a:gd name="connsiteX106" fmla="*/ 182560 w 456825"/>
                              <a:gd name="connsiteY106" fmla="*/ 1433964 h 2370070"/>
                              <a:gd name="connsiteX107" fmla="*/ 178644 w 456825"/>
                              <a:gd name="connsiteY107" fmla="*/ 1454684 h 2370070"/>
                              <a:gd name="connsiteX108" fmla="*/ 174746 w 456825"/>
                              <a:gd name="connsiteY108" fmla="*/ 1475421 h 2370070"/>
                              <a:gd name="connsiteX109" fmla="*/ 170830 w 456825"/>
                              <a:gd name="connsiteY109" fmla="*/ 1496159 h 2370070"/>
                              <a:gd name="connsiteX110" fmla="*/ 166897 w 456825"/>
                              <a:gd name="connsiteY110" fmla="*/ 1516896 h 2370070"/>
                              <a:gd name="connsiteX111" fmla="*/ 162981 w 456825"/>
                              <a:gd name="connsiteY111" fmla="*/ 1537616 h 2370070"/>
                              <a:gd name="connsiteX112" fmla="*/ 159030 w 456825"/>
                              <a:gd name="connsiteY112" fmla="*/ 1558354 h 2370070"/>
                              <a:gd name="connsiteX113" fmla="*/ 155079 w 456825"/>
                              <a:gd name="connsiteY113" fmla="*/ 1579074 h 2370070"/>
                              <a:gd name="connsiteX114" fmla="*/ 151146 w 456825"/>
                              <a:gd name="connsiteY114" fmla="*/ 1599812 h 2370070"/>
                              <a:gd name="connsiteX115" fmla="*/ 147177 w 456825"/>
                              <a:gd name="connsiteY115" fmla="*/ 1620532 h 2370070"/>
                              <a:gd name="connsiteX116" fmla="*/ 143209 w 456825"/>
                              <a:gd name="connsiteY116" fmla="*/ 1641252 h 2370070"/>
                              <a:gd name="connsiteX117" fmla="*/ 135254 w 456825"/>
                              <a:gd name="connsiteY117" fmla="*/ 1682709 h 2370070"/>
                              <a:gd name="connsiteX118" fmla="*/ 127282 w 456825"/>
                              <a:gd name="connsiteY118" fmla="*/ 1724132 h 2370070"/>
                              <a:gd name="connsiteX119" fmla="*/ 123279 w 456825"/>
                              <a:gd name="connsiteY119" fmla="*/ 1744870 h 2370070"/>
                              <a:gd name="connsiteX120" fmla="*/ 115271 w 456825"/>
                              <a:gd name="connsiteY120" fmla="*/ 1786292 h 2370070"/>
                              <a:gd name="connsiteX121" fmla="*/ 111231 w 456825"/>
                              <a:gd name="connsiteY121" fmla="*/ 1806995 h 2370070"/>
                              <a:gd name="connsiteX122" fmla="*/ 107203 w 456825"/>
                              <a:gd name="connsiteY122" fmla="*/ 1827732 h 2370070"/>
                              <a:gd name="connsiteX123" fmla="*/ 103176 w 456825"/>
                              <a:gd name="connsiteY123" fmla="*/ 1848452 h 2370070"/>
                              <a:gd name="connsiteX124" fmla="*/ 95069 w 456825"/>
                              <a:gd name="connsiteY124" fmla="*/ 1889875 h 2370070"/>
                              <a:gd name="connsiteX125" fmla="*/ 91018 w 456825"/>
                              <a:gd name="connsiteY125" fmla="*/ 1910560 h 2370070"/>
                              <a:gd name="connsiteX126" fmla="*/ 86944 w 456825"/>
                              <a:gd name="connsiteY126" fmla="*/ 1931280 h 2370070"/>
                              <a:gd name="connsiteX127" fmla="*/ 82895 w 456825"/>
                              <a:gd name="connsiteY127" fmla="*/ 1951982 h 2370070"/>
                              <a:gd name="connsiteX128" fmla="*/ 78814 w 456825"/>
                              <a:gd name="connsiteY128" fmla="*/ 1972685 h 2370070"/>
                              <a:gd name="connsiteX129" fmla="*/ 74717 w 456825"/>
                              <a:gd name="connsiteY129" fmla="*/ 1993387 h 2370070"/>
                              <a:gd name="connsiteX130" fmla="*/ 66524 w 456825"/>
                              <a:gd name="connsiteY130" fmla="*/ 2034810 h 2370070"/>
                              <a:gd name="connsiteX131" fmla="*/ 62427 w 456825"/>
                              <a:gd name="connsiteY131" fmla="*/ 2055495 h 2370070"/>
                              <a:gd name="connsiteX132" fmla="*/ 58308 w 456825"/>
                              <a:gd name="connsiteY132" fmla="*/ 2076179 h 2370070"/>
                              <a:gd name="connsiteX133" fmla="*/ 54186 w 456825"/>
                              <a:gd name="connsiteY133" fmla="*/ 2096899 h 2370070"/>
                              <a:gd name="connsiteX134" fmla="*/ 50072 w 456825"/>
                              <a:gd name="connsiteY134" fmla="*/ 2117584 h 2370070"/>
                              <a:gd name="connsiteX135" fmla="*/ 45930 w 456825"/>
                              <a:gd name="connsiteY135" fmla="*/ 2138269 h 2370070"/>
                              <a:gd name="connsiteX136" fmla="*/ 41786 w 456825"/>
                              <a:gd name="connsiteY136" fmla="*/ 2158989 h 2370070"/>
                              <a:gd name="connsiteX137" fmla="*/ 33499 w 456825"/>
                              <a:gd name="connsiteY137" fmla="*/ 2200359 h 2370070"/>
                              <a:gd name="connsiteX138" fmla="*/ 29334 w 456825"/>
                              <a:gd name="connsiteY138" fmla="*/ 2221044 h 2370070"/>
                              <a:gd name="connsiteX139" fmla="*/ 25149 w 456825"/>
                              <a:gd name="connsiteY139" fmla="*/ 2241729 h 2370070"/>
                              <a:gd name="connsiteX140" fmla="*/ 20983 w 456825"/>
                              <a:gd name="connsiteY140" fmla="*/ 2262414 h 2370070"/>
                              <a:gd name="connsiteX141" fmla="*/ 16793 w 456825"/>
                              <a:gd name="connsiteY141" fmla="*/ 2283117 h 2370070"/>
                              <a:gd name="connsiteX142" fmla="*/ 12610 w 456825"/>
                              <a:gd name="connsiteY142" fmla="*/ 2303784 h 2370070"/>
                              <a:gd name="connsiteX143" fmla="*/ 8420 w 456825"/>
                              <a:gd name="connsiteY143" fmla="*/ 2324469 h 2370070"/>
                              <a:gd name="connsiteX144" fmla="*/ 0 w 456825"/>
                              <a:gd name="connsiteY144" fmla="*/ 2365839 h 23700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Lst>
                            <a:rect l="l" t="t" r="r" b="b"/>
                            <a:pathLst>
                              <a:path w="456825" h="2370070">
                                <a:moveTo>
                                  <a:pt x="21818" y="2370070"/>
                                </a:moveTo>
                                <a:lnTo>
                                  <a:pt x="25648" y="2349315"/>
                                </a:lnTo>
                                <a:lnTo>
                                  <a:pt x="29496" y="2328560"/>
                                </a:lnTo>
                                <a:lnTo>
                                  <a:pt x="40969" y="2266295"/>
                                </a:lnTo>
                                <a:lnTo>
                                  <a:pt x="44816" y="2245539"/>
                                </a:lnTo>
                                <a:lnTo>
                                  <a:pt x="48641" y="2224784"/>
                                </a:lnTo>
                                <a:lnTo>
                                  <a:pt x="52472" y="2204047"/>
                                </a:lnTo>
                                <a:lnTo>
                                  <a:pt x="67771" y="2121026"/>
                                </a:lnTo>
                                <a:lnTo>
                                  <a:pt x="71618" y="2100271"/>
                                </a:lnTo>
                                <a:lnTo>
                                  <a:pt x="98395" y="1954967"/>
                                </a:lnTo>
                                <a:lnTo>
                                  <a:pt x="102224" y="1934247"/>
                                </a:lnTo>
                                <a:lnTo>
                                  <a:pt x="140470" y="1726678"/>
                                </a:lnTo>
                                <a:lnTo>
                                  <a:pt x="144280" y="1705923"/>
                                </a:lnTo>
                                <a:lnTo>
                                  <a:pt x="163403" y="1602130"/>
                                </a:lnTo>
                                <a:lnTo>
                                  <a:pt x="167213" y="1581374"/>
                                </a:lnTo>
                                <a:lnTo>
                                  <a:pt x="182508" y="1498354"/>
                                </a:lnTo>
                                <a:lnTo>
                                  <a:pt x="186318" y="1477598"/>
                                </a:lnTo>
                                <a:lnTo>
                                  <a:pt x="197784" y="1415333"/>
                                </a:lnTo>
                                <a:lnTo>
                                  <a:pt x="201595" y="1394578"/>
                                </a:lnTo>
                                <a:lnTo>
                                  <a:pt x="209233" y="1353068"/>
                                </a:lnTo>
                                <a:lnTo>
                                  <a:pt x="213044" y="1332295"/>
                                </a:lnTo>
                                <a:lnTo>
                                  <a:pt x="220700" y="1290785"/>
                                </a:lnTo>
                                <a:lnTo>
                                  <a:pt x="224493" y="1270029"/>
                                </a:lnTo>
                                <a:lnTo>
                                  <a:pt x="228321" y="1249274"/>
                                </a:lnTo>
                                <a:lnTo>
                                  <a:pt x="232131" y="1228519"/>
                                </a:lnTo>
                                <a:lnTo>
                                  <a:pt x="239787" y="1187009"/>
                                </a:lnTo>
                                <a:lnTo>
                                  <a:pt x="243580" y="1166254"/>
                                </a:lnTo>
                                <a:lnTo>
                                  <a:pt x="247408" y="1145499"/>
                                </a:lnTo>
                                <a:lnTo>
                                  <a:pt x="251201" y="1124743"/>
                                </a:lnTo>
                                <a:lnTo>
                                  <a:pt x="255029" y="1103971"/>
                                </a:lnTo>
                                <a:lnTo>
                                  <a:pt x="258840" y="1083216"/>
                                </a:lnTo>
                                <a:lnTo>
                                  <a:pt x="262668" y="1062460"/>
                                </a:lnTo>
                                <a:lnTo>
                                  <a:pt x="266461" y="1041710"/>
                                </a:lnTo>
                                <a:lnTo>
                                  <a:pt x="270289" y="1020954"/>
                                </a:lnTo>
                                <a:lnTo>
                                  <a:pt x="274099" y="1000198"/>
                                </a:lnTo>
                                <a:lnTo>
                                  <a:pt x="277927" y="979442"/>
                                </a:lnTo>
                                <a:lnTo>
                                  <a:pt x="281720" y="958686"/>
                                </a:lnTo>
                                <a:lnTo>
                                  <a:pt x="285548" y="937929"/>
                                </a:lnTo>
                                <a:lnTo>
                                  <a:pt x="289341" y="917172"/>
                                </a:lnTo>
                                <a:lnTo>
                                  <a:pt x="293187" y="896417"/>
                                </a:lnTo>
                                <a:lnTo>
                                  <a:pt x="300772" y="854905"/>
                                </a:lnTo>
                                <a:lnTo>
                                  <a:pt x="304600" y="834148"/>
                                </a:lnTo>
                                <a:lnTo>
                                  <a:pt x="312221" y="792636"/>
                                </a:lnTo>
                                <a:lnTo>
                                  <a:pt x="316032" y="771879"/>
                                </a:lnTo>
                                <a:lnTo>
                                  <a:pt x="319842" y="751100"/>
                                </a:lnTo>
                                <a:lnTo>
                                  <a:pt x="323635" y="730344"/>
                                </a:lnTo>
                                <a:lnTo>
                                  <a:pt x="327463" y="709588"/>
                                </a:lnTo>
                                <a:lnTo>
                                  <a:pt x="335067" y="668076"/>
                                </a:lnTo>
                                <a:lnTo>
                                  <a:pt x="338894" y="647319"/>
                                </a:lnTo>
                                <a:lnTo>
                                  <a:pt x="350308" y="585051"/>
                                </a:lnTo>
                                <a:lnTo>
                                  <a:pt x="354136" y="564294"/>
                                </a:lnTo>
                                <a:lnTo>
                                  <a:pt x="365550" y="502020"/>
                                </a:lnTo>
                                <a:lnTo>
                                  <a:pt x="369343" y="481246"/>
                                </a:lnTo>
                                <a:lnTo>
                                  <a:pt x="373171" y="460484"/>
                                </a:lnTo>
                                <a:lnTo>
                                  <a:pt x="403585" y="294435"/>
                                </a:lnTo>
                                <a:lnTo>
                                  <a:pt x="407413" y="273655"/>
                                </a:lnTo>
                                <a:lnTo>
                                  <a:pt x="434033" y="128362"/>
                                </a:lnTo>
                                <a:lnTo>
                                  <a:pt x="437844" y="107583"/>
                                </a:lnTo>
                                <a:lnTo>
                                  <a:pt x="445447" y="66071"/>
                                </a:lnTo>
                                <a:lnTo>
                                  <a:pt x="449222" y="45314"/>
                                </a:lnTo>
                                <a:lnTo>
                                  <a:pt x="456826" y="3802"/>
                                </a:lnTo>
                                <a:lnTo>
                                  <a:pt x="434929" y="0"/>
                                </a:lnTo>
                                <a:lnTo>
                                  <a:pt x="428080" y="41646"/>
                                </a:lnTo>
                                <a:lnTo>
                                  <a:pt x="417773" y="104116"/>
                                </a:lnTo>
                                <a:lnTo>
                                  <a:pt x="414296" y="124921"/>
                                </a:lnTo>
                                <a:lnTo>
                                  <a:pt x="407377" y="166572"/>
                                </a:lnTo>
                                <a:lnTo>
                                  <a:pt x="403901" y="187374"/>
                                </a:lnTo>
                                <a:lnTo>
                                  <a:pt x="400424" y="208194"/>
                                </a:lnTo>
                                <a:lnTo>
                                  <a:pt x="396947" y="228997"/>
                                </a:lnTo>
                                <a:lnTo>
                                  <a:pt x="393435" y="249822"/>
                                </a:lnTo>
                                <a:lnTo>
                                  <a:pt x="386411" y="291427"/>
                                </a:lnTo>
                                <a:lnTo>
                                  <a:pt x="382899" y="312247"/>
                                </a:lnTo>
                                <a:lnTo>
                                  <a:pt x="372311" y="374655"/>
                                </a:lnTo>
                                <a:lnTo>
                                  <a:pt x="361652" y="437058"/>
                                </a:lnTo>
                                <a:lnTo>
                                  <a:pt x="350923" y="499465"/>
                                </a:lnTo>
                                <a:lnTo>
                                  <a:pt x="347341" y="520243"/>
                                </a:lnTo>
                                <a:lnTo>
                                  <a:pt x="340141" y="561848"/>
                                </a:lnTo>
                                <a:lnTo>
                                  <a:pt x="336524" y="582628"/>
                                </a:lnTo>
                                <a:lnTo>
                                  <a:pt x="332924" y="603408"/>
                                </a:lnTo>
                                <a:lnTo>
                                  <a:pt x="329307" y="624205"/>
                                </a:lnTo>
                                <a:lnTo>
                                  <a:pt x="325655" y="644983"/>
                                </a:lnTo>
                                <a:lnTo>
                                  <a:pt x="322037" y="665786"/>
                                </a:lnTo>
                                <a:lnTo>
                                  <a:pt x="318385" y="686565"/>
                                </a:lnTo>
                                <a:lnTo>
                                  <a:pt x="314715" y="707345"/>
                                </a:lnTo>
                                <a:lnTo>
                                  <a:pt x="311080" y="728125"/>
                                </a:lnTo>
                                <a:lnTo>
                                  <a:pt x="303740" y="769683"/>
                                </a:lnTo>
                                <a:lnTo>
                                  <a:pt x="288990" y="852802"/>
                                </a:lnTo>
                                <a:lnTo>
                                  <a:pt x="285267" y="873557"/>
                                </a:lnTo>
                                <a:lnTo>
                                  <a:pt x="277857" y="915111"/>
                                </a:lnTo>
                                <a:lnTo>
                                  <a:pt x="274117" y="935871"/>
                                </a:lnTo>
                                <a:lnTo>
                                  <a:pt x="270377" y="956646"/>
                                </a:lnTo>
                                <a:lnTo>
                                  <a:pt x="266636" y="977403"/>
                                </a:lnTo>
                                <a:lnTo>
                                  <a:pt x="262896" y="998181"/>
                                </a:lnTo>
                                <a:lnTo>
                                  <a:pt x="255380" y="1039695"/>
                                </a:lnTo>
                                <a:lnTo>
                                  <a:pt x="251587" y="1060459"/>
                                </a:lnTo>
                                <a:lnTo>
                                  <a:pt x="247812" y="1081231"/>
                                </a:lnTo>
                                <a:lnTo>
                                  <a:pt x="240262" y="1122742"/>
                                </a:lnTo>
                                <a:lnTo>
                                  <a:pt x="228848" y="1185025"/>
                                </a:lnTo>
                                <a:lnTo>
                                  <a:pt x="225020" y="1205745"/>
                                </a:lnTo>
                                <a:lnTo>
                                  <a:pt x="217364" y="1247255"/>
                                </a:lnTo>
                                <a:lnTo>
                                  <a:pt x="213518" y="1267993"/>
                                </a:lnTo>
                                <a:lnTo>
                                  <a:pt x="205827" y="1309503"/>
                                </a:lnTo>
                                <a:lnTo>
                                  <a:pt x="201946" y="1330241"/>
                                </a:lnTo>
                                <a:lnTo>
                                  <a:pt x="198083" y="1350996"/>
                                </a:lnTo>
                                <a:lnTo>
                                  <a:pt x="190339" y="1392471"/>
                                </a:lnTo>
                                <a:lnTo>
                                  <a:pt x="186458" y="1413208"/>
                                </a:lnTo>
                                <a:lnTo>
                                  <a:pt x="182560" y="1433964"/>
                                </a:lnTo>
                                <a:lnTo>
                                  <a:pt x="178644" y="1454684"/>
                                </a:lnTo>
                                <a:lnTo>
                                  <a:pt x="174746" y="1475421"/>
                                </a:lnTo>
                                <a:lnTo>
                                  <a:pt x="170830" y="1496159"/>
                                </a:lnTo>
                                <a:lnTo>
                                  <a:pt x="166897" y="1516896"/>
                                </a:lnTo>
                                <a:lnTo>
                                  <a:pt x="162981" y="1537616"/>
                                </a:lnTo>
                                <a:lnTo>
                                  <a:pt x="159030" y="1558354"/>
                                </a:lnTo>
                                <a:lnTo>
                                  <a:pt x="155079" y="1579074"/>
                                </a:lnTo>
                                <a:lnTo>
                                  <a:pt x="151146" y="1599812"/>
                                </a:lnTo>
                                <a:lnTo>
                                  <a:pt x="147177" y="1620532"/>
                                </a:lnTo>
                                <a:lnTo>
                                  <a:pt x="143209" y="1641252"/>
                                </a:lnTo>
                                <a:lnTo>
                                  <a:pt x="135254" y="1682709"/>
                                </a:lnTo>
                                <a:lnTo>
                                  <a:pt x="127282" y="1724132"/>
                                </a:lnTo>
                                <a:lnTo>
                                  <a:pt x="123279" y="1744870"/>
                                </a:lnTo>
                                <a:lnTo>
                                  <a:pt x="115271" y="1786292"/>
                                </a:lnTo>
                                <a:lnTo>
                                  <a:pt x="111231" y="1806995"/>
                                </a:lnTo>
                                <a:lnTo>
                                  <a:pt x="107203" y="1827732"/>
                                </a:lnTo>
                                <a:lnTo>
                                  <a:pt x="103176" y="1848452"/>
                                </a:lnTo>
                                <a:lnTo>
                                  <a:pt x="95069" y="1889875"/>
                                </a:lnTo>
                                <a:lnTo>
                                  <a:pt x="91018" y="1910560"/>
                                </a:lnTo>
                                <a:lnTo>
                                  <a:pt x="86944" y="1931280"/>
                                </a:lnTo>
                                <a:lnTo>
                                  <a:pt x="82895" y="1951982"/>
                                </a:lnTo>
                                <a:lnTo>
                                  <a:pt x="78814" y="1972685"/>
                                </a:lnTo>
                                <a:lnTo>
                                  <a:pt x="74717" y="1993387"/>
                                </a:lnTo>
                                <a:lnTo>
                                  <a:pt x="66524" y="2034810"/>
                                </a:lnTo>
                                <a:lnTo>
                                  <a:pt x="62427" y="2055495"/>
                                </a:lnTo>
                                <a:lnTo>
                                  <a:pt x="58308" y="2076179"/>
                                </a:lnTo>
                                <a:lnTo>
                                  <a:pt x="54186" y="2096899"/>
                                </a:lnTo>
                                <a:lnTo>
                                  <a:pt x="50072" y="2117584"/>
                                </a:lnTo>
                                <a:lnTo>
                                  <a:pt x="45930" y="2138269"/>
                                </a:lnTo>
                                <a:lnTo>
                                  <a:pt x="41786" y="2158989"/>
                                </a:lnTo>
                                <a:lnTo>
                                  <a:pt x="33499" y="2200359"/>
                                </a:lnTo>
                                <a:lnTo>
                                  <a:pt x="29334" y="2221044"/>
                                </a:lnTo>
                                <a:lnTo>
                                  <a:pt x="25149" y="2241729"/>
                                </a:lnTo>
                                <a:lnTo>
                                  <a:pt x="20983" y="2262414"/>
                                </a:lnTo>
                                <a:lnTo>
                                  <a:pt x="16793" y="2283117"/>
                                </a:lnTo>
                                <a:lnTo>
                                  <a:pt x="12610" y="2303784"/>
                                </a:lnTo>
                                <a:lnTo>
                                  <a:pt x="8420" y="2324469"/>
                                </a:lnTo>
                                <a:lnTo>
                                  <a:pt x="0" y="2365839"/>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0" name="Freeform: Shape 2630"/>
                        <wps:cNvSpPr/>
                        <wps:spPr>
                          <a:xfrm>
                            <a:off x="764045" y="2126999"/>
                            <a:ext cx="571456" cy="301230"/>
                          </a:xfrm>
                          <a:custGeom>
                            <a:avLst/>
                            <a:gdLst>
                              <a:gd name="connsiteX0" fmla="*/ 46787 w 571456"/>
                              <a:gd name="connsiteY0" fmla="*/ 301231 h 301230"/>
                              <a:gd name="connsiteX1" fmla="*/ 84382 w 571456"/>
                              <a:gd name="connsiteY1" fmla="*/ 282073 h 301230"/>
                              <a:gd name="connsiteX2" fmla="*/ 120599 w 571456"/>
                              <a:gd name="connsiteY2" fmla="*/ 263566 h 301230"/>
                              <a:gd name="connsiteX3" fmla="*/ 155390 w 571456"/>
                              <a:gd name="connsiteY3" fmla="*/ 245673 h 301230"/>
                              <a:gd name="connsiteX4" fmla="*/ 188803 w 571456"/>
                              <a:gd name="connsiteY4" fmla="*/ 228412 h 301230"/>
                              <a:gd name="connsiteX5" fmla="*/ 220830 w 571456"/>
                              <a:gd name="connsiteY5" fmla="*/ 211766 h 301230"/>
                              <a:gd name="connsiteX6" fmla="*/ 251433 w 571456"/>
                              <a:gd name="connsiteY6" fmla="*/ 195769 h 301230"/>
                              <a:gd name="connsiteX7" fmla="*/ 280654 w 571456"/>
                              <a:gd name="connsiteY7" fmla="*/ 180405 h 301230"/>
                              <a:gd name="connsiteX8" fmla="*/ 308476 w 571456"/>
                              <a:gd name="connsiteY8" fmla="*/ 165638 h 301230"/>
                              <a:gd name="connsiteX9" fmla="*/ 334893 w 571456"/>
                              <a:gd name="connsiteY9" fmla="*/ 151520 h 301230"/>
                              <a:gd name="connsiteX10" fmla="*/ 359926 w 571456"/>
                              <a:gd name="connsiteY10" fmla="*/ 138034 h 301230"/>
                              <a:gd name="connsiteX11" fmla="*/ 383535 w 571456"/>
                              <a:gd name="connsiteY11" fmla="*/ 125163 h 301230"/>
                              <a:gd name="connsiteX12" fmla="*/ 405764 w 571456"/>
                              <a:gd name="connsiteY12" fmla="*/ 112942 h 301230"/>
                              <a:gd name="connsiteX13" fmla="*/ 426589 w 571456"/>
                              <a:gd name="connsiteY13" fmla="*/ 101335 h 301230"/>
                              <a:gd name="connsiteX14" fmla="*/ 446030 w 571456"/>
                              <a:gd name="connsiteY14" fmla="*/ 90361 h 301230"/>
                              <a:gd name="connsiteX15" fmla="*/ 464074 w 571456"/>
                              <a:gd name="connsiteY15" fmla="*/ 80018 h 301230"/>
                              <a:gd name="connsiteX16" fmla="*/ 480712 w 571456"/>
                              <a:gd name="connsiteY16" fmla="*/ 70308 h 301230"/>
                              <a:gd name="connsiteX17" fmla="*/ 495945 w 571456"/>
                              <a:gd name="connsiteY17" fmla="*/ 61212 h 301230"/>
                              <a:gd name="connsiteX18" fmla="*/ 509772 w 571456"/>
                              <a:gd name="connsiteY18" fmla="*/ 52731 h 301230"/>
                              <a:gd name="connsiteX19" fmla="*/ 522225 w 571456"/>
                              <a:gd name="connsiteY19" fmla="*/ 44935 h 301230"/>
                              <a:gd name="connsiteX20" fmla="*/ 533270 w 571456"/>
                              <a:gd name="connsiteY20" fmla="*/ 37700 h 301230"/>
                              <a:gd name="connsiteX21" fmla="*/ 542912 w 571456"/>
                              <a:gd name="connsiteY21" fmla="*/ 31150 h 301230"/>
                              <a:gd name="connsiteX22" fmla="*/ 551176 w 571456"/>
                              <a:gd name="connsiteY22" fmla="*/ 25198 h 301230"/>
                              <a:gd name="connsiteX23" fmla="*/ 558007 w 571456"/>
                              <a:gd name="connsiteY23" fmla="*/ 19877 h 301230"/>
                              <a:gd name="connsiteX24" fmla="*/ 563466 w 571456"/>
                              <a:gd name="connsiteY24" fmla="*/ 15189 h 301230"/>
                              <a:gd name="connsiteX25" fmla="*/ 567540 w 571456"/>
                              <a:gd name="connsiteY25" fmla="*/ 11133 h 301230"/>
                              <a:gd name="connsiteX26" fmla="*/ 570188 w 571456"/>
                              <a:gd name="connsiteY26" fmla="*/ 7709 h 301230"/>
                              <a:gd name="connsiteX27" fmla="*/ 571457 w 571456"/>
                              <a:gd name="connsiteY27" fmla="*/ 4917 h 301230"/>
                              <a:gd name="connsiteX28" fmla="*/ 571319 w 571456"/>
                              <a:gd name="connsiteY28" fmla="*/ 2739 h 301230"/>
                              <a:gd name="connsiteX29" fmla="*/ 569782 w 571456"/>
                              <a:gd name="connsiteY29" fmla="*/ 1194 h 301230"/>
                              <a:gd name="connsiteX30" fmla="*/ 566839 w 571456"/>
                              <a:gd name="connsiteY30" fmla="*/ 263 h 301230"/>
                              <a:gd name="connsiteX31" fmla="*/ 562516 w 571456"/>
                              <a:gd name="connsiteY31" fmla="*/ 0 h 301230"/>
                              <a:gd name="connsiteX32" fmla="*/ 556790 w 571456"/>
                              <a:gd name="connsiteY32" fmla="*/ 334 h 301230"/>
                              <a:gd name="connsiteX33" fmla="*/ 549657 w 571456"/>
                              <a:gd name="connsiteY33" fmla="*/ 1317 h 301230"/>
                              <a:gd name="connsiteX34" fmla="*/ 541144 w 571456"/>
                              <a:gd name="connsiteY34" fmla="*/ 2915 h 301230"/>
                              <a:gd name="connsiteX35" fmla="*/ 531207 w 571456"/>
                              <a:gd name="connsiteY35" fmla="*/ 5127 h 301230"/>
                              <a:gd name="connsiteX36" fmla="*/ 519890 w 571456"/>
                              <a:gd name="connsiteY36" fmla="*/ 8007 h 301230"/>
                              <a:gd name="connsiteX37" fmla="*/ 507194 w 571456"/>
                              <a:gd name="connsiteY37" fmla="*/ 11501 h 301230"/>
                              <a:gd name="connsiteX38" fmla="*/ 493065 w 571456"/>
                              <a:gd name="connsiteY38" fmla="*/ 15610 h 301230"/>
                              <a:gd name="connsiteX39" fmla="*/ 477565 w 571456"/>
                              <a:gd name="connsiteY39" fmla="*/ 20351 h 301230"/>
                              <a:gd name="connsiteX40" fmla="*/ 460655 w 571456"/>
                              <a:gd name="connsiteY40" fmla="*/ 25742 h 301230"/>
                              <a:gd name="connsiteX41" fmla="*/ 442344 w 571456"/>
                              <a:gd name="connsiteY41" fmla="*/ 31730 h 301230"/>
                              <a:gd name="connsiteX42" fmla="*/ 422626 w 571456"/>
                              <a:gd name="connsiteY42" fmla="*/ 38367 h 301230"/>
                              <a:gd name="connsiteX43" fmla="*/ 401534 w 571456"/>
                              <a:gd name="connsiteY43" fmla="*/ 45637 h 301230"/>
                              <a:gd name="connsiteX44" fmla="*/ 379033 w 571456"/>
                              <a:gd name="connsiteY44" fmla="*/ 53504 h 301230"/>
                              <a:gd name="connsiteX45" fmla="*/ 355128 w 571456"/>
                              <a:gd name="connsiteY45" fmla="*/ 62037 h 301230"/>
                              <a:gd name="connsiteX46" fmla="*/ 329841 w 571456"/>
                              <a:gd name="connsiteY46" fmla="*/ 71186 h 301230"/>
                              <a:gd name="connsiteX47" fmla="*/ 303132 w 571456"/>
                              <a:gd name="connsiteY47" fmla="*/ 80966 h 301230"/>
                              <a:gd name="connsiteX48" fmla="*/ 275040 w 571456"/>
                              <a:gd name="connsiteY48" fmla="*/ 91361 h 301230"/>
                              <a:gd name="connsiteX49" fmla="*/ 245568 w 571456"/>
                              <a:gd name="connsiteY49" fmla="*/ 102406 h 301230"/>
                              <a:gd name="connsiteX50" fmla="*/ 214670 w 571456"/>
                              <a:gd name="connsiteY50" fmla="*/ 114066 h 301230"/>
                              <a:gd name="connsiteX51" fmla="*/ 182393 w 571456"/>
                              <a:gd name="connsiteY51" fmla="*/ 126340 h 301230"/>
                              <a:gd name="connsiteX52" fmla="*/ 148716 w 571456"/>
                              <a:gd name="connsiteY52" fmla="*/ 139281 h 301230"/>
                              <a:gd name="connsiteX53" fmla="*/ 113628 w 571456"/>
                              <a:gd name="connsiteY53" fmla="*/ 152819 h 301230"/>
                              <a:gd name="connsiteX54" fmla="*/ 77139 w 571456"/>
                              <a:gd name="connsiteY54" fmla="*/ 167007 h 301230"/>
                              <a:gd name="connsiteX55" fmla="*/ 39271 w 571456"/>
                              <a:gd name="connsiteY55" fmla="*/ 181810 h 301230"/>
                              <a:gd name="connsiteX56" fmla="*/ 0 w 571456"/>
                              <a:gd name="connsiteY56" fmla="*/ 197244 h 301230"/>
                              <a:gd name="connsiteX57" fmla="*/ 8350 w 571456"/>
                              <a:gd name="connsiteY57" fmla="*/ 217841 h 301230"/>
                              <a:gd name="connsiteX58" fmla="*/ 47308 w 571456"/>
                              <a:gd name="connsiteY58" fmla="*/ 201669 h 301230"/>
                              <a:gd name="connsiteX59" fmla="*/ 84881 w 571456"/>
                              <a:gd name="connsiteY59" fmla="*/ 186129 h 301230"/>
                              <a:gd name="connsiteX60" fmla="*/ 121075 w 571456"/>
                              <a:gd name="connsiteY60" fmla="*/ 171204 h 301230"/>
                              <a:gd name="connsiteX61" fmla="*/ 155843 w 571456"/>
                              <a:gd name="connsiteY61" fmla="*/ 156928 h 301230"/>
                              <a:gd name="connsiteX62" fmla="*/ 189231 w 571456"/>
                              <a:gd name="connsiteY62" fmla="*/ 143285 h 301230"/>
                              <a:gd name="connsiteX63" fmla="*/ 221213 w 571456"/>
                              <a:gd name="connsiteY63" fmla="*/ 130273 h 301230"/>
                              <a:gd name="connsiteX64" fmla="*/ 251796 w 571456"/>
                              <a:gd name="connsiteY64" fmla="*/ 117858 h 301230"/>
                              <a:gd name="connsiteX65" fmla="*/ 280974 w 571456"/>
                              <a:gd name="connsiteY65" fmla="*/ 106094 h 301230"/>
                              <a:gd name="connsiteX66" fmla="*/ 308771 w 571456"/>
                              <a:gd name="connsiteY66" fmla="*/ 94944 h 301230"/>
                              <a:gd name="connsiteX67" fmla="*/ 335142 w 571456"/>
                              <a:gd name="connsiteY67" fmla="*/ 84461 h 301230"/>
                              <a:gd name="connsiteX68" fmla="*/ 360129 w 571456"/>
                              <a:gd name="connsiteY68" fmla="*/ 74592 h 301230"/>
                              <a:gd name="connsiteX69" fmla="*/ 383737 w 571456"/>
                              <a:gd name="connsiteY69" fmla="*/ 65321 h 301230"/>
                              <a:gd name="connsiteX70" fmla="*/ 405920 w 571456"/>
                              <a:gd name="connsiteY70" fmla="*/ 56699 h 301230"/>
                              <a:gd name="connsiteX71" fmla="*/ 426698 w 571456"/>
                              <a:gd name="connsiteY71" fmla="*/ 48710 h 301230"/>
                              <a:gd name="connsiteX72" fmla="*/ 446100 w 571456"/>
                              <a:gd name="connsiteY72" fmla="*/ 41352 h 301230"/>
                              <a:gd name="connsiteX73" fmla="*/ 464092 w 571456"/>
                              <a:gd name="connsiteY73" fmla="*/ 34610 h 301230"/>
                              <a:gd name="connsiteX74" fmla="*/ 480688 w 571456"/>
                              <a:gd name="connsiteY74" fmla="*/ 28517 h 301230"/>
                              <a:gd name="connsiteX75" fmla="*/ 495900 w 571456"/>
                              <a:gd name="connsiteY75" fmla="*/ 23038 h 301230"/>
                              <a:gd name="connsiteX76" fmla="*/ 509686 w 571456"/>
                              <a:gd name="connsiteY76" fmla="*/ 18192 h 301230"/>
                              <a:gd name="connsiteX77" fmla="*/ 522086 w 571456"/>
                              <a:gd name="connsiteY77" fmla="*/ 13977 h 301230"/>
                              <a:gd name="connsiteX78" fmla="*/ 533089 w 571456"/>
                              <a:gd name="connsiteY78" fmla="*/ 10378 h 301230"/>
                              <a:gd name="connsiteX79" fmla="*/ 542686 w 571456"/>
                              <a:gd name="connsiteY79" fmla="*/ 7445 h 301230"/>
                              <a:gd name="connsiteX80" fmla="*/ 550904 w 571456"/>
                              <a:gd name="connsiteY80" fmla="*/ 5110 h 301230"/>
                              <a:gd name="connsiteX81" fmla="*/ 557694 w 571456"/>
                              <a:gd name="connsiteY81" fmla="*/ 3407 h 301230"/>
                              <a:gd name="connsiteX82" fmla="*/ 563101 w 571456"/>
                              <a:gd name="connsiteY82" fmla="*/ 2353 h 301230"/>
                              <a:gd name="connsiteX83" fmla="*/ 567111 w 571456"/>
                              <a:gd name="connsiteY83" fmla="*/ 1897 h 301230"/>
                              <a:gd name="connsiteX84" fmla="*/ 569712 w 571456"/>
                              <a:gd name="connsiteY84" fmla="*/ 2090 h 301230"/>
                              <a:gd name="connsiteX85" fmla="*/ 570936 w 571456"/>
                              <a:gd name="connsiteY85" fmla="*/ 2915 h 301230"/>
                              <a:gd name="connsiteX86" fmla="*/ 570732 w 571456"/>
                              <a:gd name="connsiteY86" fmla="*/ 4372 h 301230"/>
                              <a:gd name="connsiteX87" fmla="*/ 569145 w 571456"/>
                              <a:gd name="connsiteY87" fmla="*/ 6427 h 301230"/>
                              <a:gd name="connsiteX88" fmla="*/ 566160 w 571456"/>
                              <a:gd name="connsiteY88" fmla="*/ 9149 h 301230"/>
                              <a:gd name="connsiteX89" fmla="*/ 561768 w 571456"/>
                              <a:gd name="connsiteY89" fmla="*/ 12467 h 301230"/>
                              <a:gd name="connsiteX90" fmla="*/ 555996 w 571456"/>
                              <a:gd name="connsiteY90" fmla="*/ 16453 h 301230"/>
                              <a:gd name="connsiteX91" fmla="*/ 548818 w 571456"/>
                              <a:gd name="connsiteY91" fmla="*/ 21054 h 301230"/>
                              <a:gd name="connsiteX92" fmla="*/ 540217 w 571456"/>
                              <a:gd name="connsiteY92" fmla="*/ 26251 h 301230"/>
                              <a:gd name="connsiteX93" fmla="*/ 530232 w 571456"/>
                              <a:gd name="connsiteY93" fmla="*/ 32116 h 301230"/>
                              <a:gd name="connsiteX94" fmla="*/ 518876 w 571456"/>
                              <a:gd name="connsiteY94" fmla="*/ 38596 h 301230"/>
                              <a:gd name="connsiteX95" fmla="*/ 506086 w 571456"/>
                              <a:gd name="connsiteY95" fmla="*/ 45689 h 301230"/>
                              <a:gd name="connsiteX96" fmla="*/ 491914 w 571456"/>
                              <a:gd name="connsiteY96" fmla="*/ 53433 h 301230"/>
                              <a:gd name="connsiteX97" fmla="*/ 476341 w 571456"/>
                              <a:gd name="connsiteY97" fmla="*/ 61809 h 301230"/>
                              <a:gd name="connsiteX98" fmla="*/ 459363 w 571456"/>
                              <a:gd name="connsiteY98" fmla="*/ 70817 h 301230"/>
                              <a:gd name="connsiteX99" fmla="*/ 440983 w 571456"/>
                              <a:gd name="connsiteY99" fmla="*/ 80440 h 301230"/>
                              <a:gd name="connsiteX100" fmla="*/ 421223 w 571456"/>
                              <a:gd name="connsiteY100" fmla="*/ 90694 h 301230"/>
                              <a:gd name="connsiteX101" fmla="*/ 400037 w 571456"/>
                              <a:gd name="connsiteY101" fmla="*/ 101581 h 301230"/>
                              <a:gd name="connsiteX102" fmla="*/ 377468 w 571456"/>
                              <a:gd name="connsiteY102" fmla="*/ 113100 h 301230"/>
                              <a:gd name="connsiteX103" fmla="*/ 353518 w 571456"/>
                              <a:gd name="connsiteY103" fmla="*/ 125269 h 301230"/>
                              <a:gd name="connsiteX104" fmla="*/ 328143 w 571456"/>
                              <a:gd name="connsiteY104" fmla="*/ 138034 h 301230"/>
                              <a:gd name="connsiteX105" fmla="*/ 301366 w 571456"/>
                              <a:gd name="connsiteY105" fmla="*/ 151432 h 301230"/>
                              <a:gd name="connsiteX106" fmla="*/ 273209 w 571456"/>
                              <a:gd name="connsiteY106" fmla="*/ 165462 h 301230"/>
                              <a:gd name="connsiteX107" fmla="*/ 243643 w 571456"/>
                              <a:gd name="connsiteY107" fmla="*/ 180124 h 301230"/>
                              <a:gd name="connsiteX108" fmla="*/ 212682 w 571456"/>
                              <a:gd name="connsiteY108" fmla="*/ 195436 h 301230"/>
                              <a:gd name="connsiteX109" fmla="*/ 180337 w 571456"/>
                              <a:gd name="connsiteY109" fmla="*/ 211345 h 301230"/>
                              <a:gd name="connsiteX110" fmla="*/ 146565 w 571456"/>
                              <a:gd name="connsiteY110" fmla="*/ 227885 h 301230"/>
                              <a:gd name="connsiteX111" fmla="*/ 111408 w 571456"/>
                              <a:gd name="connsiteY111" fmla="*/ 245058 h 301230"/>
                              <a:gd name="connsiteX112" fmla="*/ 74856 w 571456"/>
                              <a:gd name="connsiteY112" fmla="*/ 262881 h 301230"/>
                              <a:gd name="connsiteX113" fmla="*/ 36895 w 571456"/>
                              <a:gd name="connsiteY113" fmla="*/ 281336 h 3012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571456" h="301230">
                                <a:moveTo>
                                  <a:pt x="46787" y="301231"/>
                                </a:moveTo>
                                <a:lnTo>
                                  <a:pt x="84382" y="282073"/>
                                </a:lnTo>
                                <a:lnTo>
                                  <a:pt x="120599" y="263566"/>
                                </a:lnTo>
                                <a:lnTo>
                                  <a:pt x="155390" y="245673"/>
                                </a:lnTo>
                                <a:lnTo>
                                  <a:pt x="188803" y="228412"/>
                                </a:lnTo>
                                <a:lnTo>
                                  <a:pt x="220830" y="211766"/>
                                </a:lnTo>
                                <a:lnTo>
                                  <a:pt x="251433" y="195769"/>
                                </a:lnTo>
                                <a:lnTo>
                                  <a:pt x="280654" y="180405"/>
                                </a:lnTo>
                                <a:lnTo>
                                  <a:pt x="308476" y="165638"/>
                                </a:lnTo>
                                <a:lnTo>
                                  <a:pt x="334893" y="151520"/>
                                </a:lnTo>
                                <a:lnTo>
                                  <a:pt x="359926" y="138034"/>
                                </a:lnTo>
                                <a:lnTo>
                                  <a:pt x="383535" y="125163"/>
                                </a:lnTo>
                                <a:lnTo>
                                  <a:pt x="405764" y="112942"/>
                                </a:lnTo>
                                <a:lnTo>
                                  <a:pt x="426589" y="101335"/>
                                </a:lnTo>
                                <a:lnTo>
                                  <a:pt x="446030" y="90361"/>
                                </a:lnTo>
                                <a:lnTo>
                                  <a:pt x="464074" y="80018"/>
                                </a:lnTo>
                                <a:lnTo>
                                  <a:pt x="480712" y="70308"/>
                                </a:lnTo>
                                <a:lnTo>
                                  <a:pt x="495945" y="61212"/>
                                </a:lnTo>
                                <a:lnTo>
                                  <a:pt x="509772" y="52731"/>
                                </a:lnTo>
                                <a:lnTo>
                                  <a:pt x="522225" y="44935"/>
                                </a:lnTo>
                                <a:lnTo>
                                  <a:pt x="533270" y="37700"/>
                                </a:lnTo>
                                <a:lnTo>
                                  <a:pt x="542912" y="31150"/>
                                </a:lnTo>
                                <a:lnTo>
                                  <a:pt x="551176" y="25198"/>
                                </a:lnTo>
                                <a:lnTo>
                                  <a:pt x="558007" y="19877"/>
                                </a:lnTo>
                                <a:lnTo>
                                  <a:pt x="563466" y="15189"/>
                                </a:lnTo>
                                <a:lnTo>
                                  <a:pt x="567540" y="11133"/>
                                </a:lnTo>
                                <a:lnTo>
                                  <a:pt x="570188" y="7709"/>
                                </a:lnTo>
                                <a:lnTo>
                                  <a:pt x="571457" y="4917"/>
                                </a:lnTo>
                                <a:lnTo>
                                  <a:pt x="571319" y="2739"/>
                                </a:lnTo>
                                <a:lnTo>
                                  <a:pt x="569782" y="1194"/>
                                </a:lnTo>
                                <a:lnTo>
                                  <a:pt x="566839" y="263"/>
                                </a:lnTo>
                                <a:lnTo>
                                  <a:pt x="562516" y="0"/>
                                </a:lnTo>
                                <a:lnTo>
                                  <a:pt x="556790" y="334"/>
                                </a:lnTo>
                                <a:lnTo>
                                  <a:pt x="549657" y="1317"/>
                                </a:lnTo>
                                <a:lnTo>
                                  <a:pt x="541144" y="2915"/>
                                </a:lnTo>
                                <a:lnTo>
                                  <a:pt x="531207" y="5127"/>
                                </a:lnTo>
                                <a:lnTo>
                                  <a:pt x="519890" y="8007"/>
                                </a:lnTo>
                                <a:lnTo>
                                  <a:pt x="507194" y="11501"/>
                                </a:lnTo>
                                <a:lnTo>
                                  <a:pt x="493065" y="15610"/>
                                </a:lnTo>
                                <a:lnTo>
                                  <a:pt x="477565" y="20351"/>
                                </a:lnTo>
                                <a:lnTo>
                                  <a:pt x="460655" y="25742"/>
                                </a:lnTo>
                                <a:lnTo>
                                  <a:pt x="442344" y="31730"/>
                                </a:lnTo>
                                <a:lnTo>
                                  <a:pt x="422626" y="38367"/>
                                </a:lnTo>
                                <a:lnTo>
                                  <a:pt x="401534" y="45637"/>
                                </a:lnTo>
                                <a:lnTo>
                                  <a:pt x="379033" y="53504"/>
                                </a:lnTo>
                                <a:lnTo>
                                  <a:pt x="355128" y="62037"/>
                                </a:lnTo>
                                <a:lnTo>
                                  <a:pt x="329841" y="71186"/>
                                </a:lnTo>
                                <a:lnTo>
                                  <a:pt x="303132" y="80966"/>
                                </a:lnTo>
                                <a:lnTo>
                                  <a:pt x="275040" y="91361"/>
                                </a:lnTo>
                                <a:lnTo>
                                  <a:pt x="245568" y="102406"/>
                                </a:lnTo>
                                <a:lnTo>
                                  <a:pt x="214670" y="114066"/>
                                </a:lnTo>
                                <a:lnTo>
                                  <a:pt x="182393" y="126340"/>
                                </a:lnTo>
                                <a:lnTo>
                                  <a:pt x="148716" y="139281"/>
                                </a:lnTo>
                                <a:lnTo>
                                  <a:pt x="113628" y="152819"/>
                                </a:lnTo>
                                <a:lnTo>
                                  <a:pt x="77139" y="167007"/>
                                </a:lnTo>
                                <a:lnTo>
                                  <a:pt x="39271" y="181810"/>
                                </a:lnTo>
                                <a:lnTo>
                                  <a:pt x="0" y="197244"/>
                                </a:lnTo>
                                <a:lnTo>
                                  <a:pt x="8350" y="217841"/>
                                </a:lnTo>
                                <a:lnTo>
                                  <a:pt x="47308" y="201669"/>
                                </a:lnTo>
                                <a:lnTo>
                                  <a:pt x="84881" y="186129"/>
                                </a:lnTo>
                                <a:lnTo>
                                  <a:pt x="121075" y="171204"/>
                                </a:lnTo>
                                <a:lnTo>
                                  <a:pt x="155843" y="156928"/>
                                </a:lnTo>
                                <a:lnTo>
                                  <a:pt x="189231" y="143285"/>
                                </a:lnTo>
                                <a:lnTo>
                                  <a:pt x="221213" y="130273"/>
                                </a:lnTo>
                                <a:lnTo>
                                  <a:pt x="251796" y="117858"/>
                                </a:lnTo>
                                <a:lnTo>
                                  <a:pt x="280974" y="106094"/>
                                </a:lnTo>
                                <a:lnTo>
                                  <a:pt x="308771" y="94944"/>
                                </a:lnTo>
                                <a:lnTo>
                                  <a:pt x="335142" y="84461"/>
                                </a:lnTo>
                                <a:lnTo>
                                  <a:pt x="360129" y="74592"/>
                                </a:lnTo>
                                <a:lnTo>
                                  <a:pt x="383737" y="65321"/>
                                </a:lnTo>
                                <a:lnTo>
                                  <a:pt x="405920" y="56699"/>
                                </a:lnTo>
                                <a:lnTo>
                                  <a:pt x="426698" y="48710"/>
                                </a:lnTo>
                                <a:lnTo>
                                  <a:pt x="446100" y="41352"/>
                                </a:lnTo>
                                <a:lnTo>
                                  <a:pt x="464092" y="34610"/>
                                </a:lnTo>
                                <a:lnTo>
                                  <a:pt x="480688" y="28517"/>
                                </a:lnTo>
                                <a:lnTo>
                                  <a:pt x="495900" y="23038"/>
                                </a:lnTo>
                                <a:lnTo>
                                  <a:pt x="509686" y="18192"/>
                                </a:lnTo>
                                <a:lnTo>
                                  <a:pt x="522086" y="13977"/>
                                </a:lnTo>
                                <a:lnTo>
                                  <a:pt x="533089" y="10378"/>
                                </a:lnTo>
                                <a:lnTo>
                                  <a:pt x="542686" y="7445"/>
                                </a:lnTo>
                                <a:lnTo>
                                  <a:pt x="550904" y="5110"/>
                                </a:lnTo>
                                <a:lnTo>
                                  <a:pt x="557694" y="3407"/>
                                </a:lnTo>
                                <a:lnTo>
                                  <a:pt x="563101" y="2353"/>
                                </a:lnTo>
                                <a:lnTo>
                                  <a:pt x="567111" y="1897"/>
                                </a:lnTo>
                                <a:lnTo>
                                  <a:pt x="569712" y="2090"/>
                                </a:lnTo>
                                <a:lnTo>
                                  <a:pt x="570936" y="2915"/>
                                </a:lnTo>
                                <a:lnTo>
                                  <a:pt x="570732" y="4372"/>
                                </a:lnTo>
                                <a:lnTo>
                                  <a:pt x="569145" y="6427"/>
                                </a:lnTo>
                                <a:lnTo>
                                  <a:pt x="566160" y="9149"/>
                                </a:lnTo>
                                <a:lnTo>
                                  <a:pt x="561768" y="12467"/>
                                </a:lnTo>
                                <a:lnTo>
                                  <a:pt x="555996" y="16453"/>
                                </a:lnTo>
                                <a:lnTo>
                                  <a:pt x="548818" y="21054"/>
                                </a:lnTo>
                                <a:lnTo>
                                  <a:pt x="540217" y="26251"/>
                                </a:lnTo>
                                <a:lnTo>
                                  <a:pt x="530232" y="32116"/>
                                </a:lnTo>
                                <a:lnTo>
                                  <a:pt x="518876" y="38596"/>
                                </a:lnTo>
                                <a:lnTo>
                                  <a:pt x="506086" y="45689"/>
                                </a:lnTo>
                                <a:lnTo>
                                  <a:pt x="491914" y="53433"/>
                                </a:lnTo>
                                <a:lnTo>
                                  <a:pt x="476341" y="61809"/>
                                </a:lnTo>
                                <a:lnTo>
                                  <a:pt x="459363" y="70817"/>
                                </a:lnTo>
                                <a:lnTo>
                                  <a:pt x="440983" y="80440"/>
                                </a:lnTo>
                                <a:lnTo>
                                  <a:pt x="421223" y="90694"/>
                                </a:lnTo>
                                <a:lnTo>
                                  <a:pt x="400037" y="101581"/>
                                </a:lnTo>
                                <a:lnTo>
                                  <a:pt x="377468" y="113100"/>
                                </a:lnTo>
                                <a:lnTo>
                                  <a:pt x="353518" y="125269"/>
                                </a:lnTo>
                                <a:lnTo>
                                  <a:pt x="328143" y="138034"/>
                                </a:lnTo>
                                <a:lnTo>
                                  <a:pt x="301366" y="151432"/>
                                </a:lnTo>
                                <a:lnTo>
                                  <a:pt x="273209" y="165462"/>
                                </a:lnTo>
                                <a:lnTo>
                                  <a:pt x="243643" y="180124"/>
                                </a:lnTo>
                                <a:lnTo>
                                  <a:pt x="212682" y="195436"/>
                                </a:lnTo>
                                <a:lnTo>
                                  <a:pt x="180337" y="211345"/>
                                </a:lnTo>
                                <a:lnTo>
                                  <a:pt x="146565" y="227885"/>
                                </a:lnTo>
                                <a:lnTo>
                                  <a:pt x="111408" y="245058"/>
                                </a:lnTo>
                                <a:lnTo>
                                  <a:pt x="74856" y="262881"/>
                                </a:lnTo>
                                <a:lnTo>
                                  <a:pt x="36895" y="281336"/>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1" name="Freeform: Shape 2631"/>
                        <wps:cNvSpPr/>
                        <wps:spPr>
                          <a:xfrm>
                            <a:off x="764045" y="2108808"/>
                            <a:ext cx="561697" cy="236032"/>
                          </a:xfrm>
                          <a:custGeom>
                            <a:avLst/>
                            <a:gdLst>
                              <a:gd name="connsiteX0" fmla="*/ 0 w 561697"/>
                              <a:gd name="connsiteY0" fmla="*/ 215436 h 236032"/>
                              <a:gd name="connsiteX1" fmla="*/ 39271 w 561697"/>
                              <a:gd name="connsiteY1" fmla="*/ 199984 h 236032"/>
                              <a:gd name="connsiteX2" fmla="*/ 77093 w 561697"/>
                              <a:gd name="connsiteY2" fmla="*/ 185076 h 236032"/>
                              <a:gd name="connsiteX3" fmla="*/ 113512 w 561697"/>
                              <a:gd name="connsiteY3" fmla="*/ 170765 h 236032"/>
                              <a:gd name="connsiteX4" fmla="*/ 148507 w 561697"/>
                              <a:gd name="connsiteY4" fmla="*/ 157033 h 236032"/>
                              <a:gd name="connsiteX5" fmla="*/ 182076 w 561697"/>
                              <a:gd name="connsiteY5" fmla="*/ 143881 h 236032"/>
                              <a:gd name="connsiteX6" fmla="*/ 214242 w 561697"/>
                              <a:gd name="connsiteY6" fmla="*/ 131291 h 236032"/>
                              <a:gd name="connsiteX7" fmla="*/ 244959 w 561697"/>
                              <a:gd name="connsiteY7" fmla="*/ 119281 h 236032"/>
                              <a:gd name="connsiteX8" fmla="*/ 274275 w 561697"/>
                              <a:gd name="connsiteY8" fmla="*/ 107850 h 236032"/>
                              <a:gd name="connsiteX9" fmla="*/ 302160 w 561697"/>
                              <a:gd name="connsiteY9" fmla="*/ 96980 h 236032"/>
                              <a:gd name="connsiteX10" fmla="*/ 328619 w 561697"/>
                              <a:gd name="connsiteY10" fmla="*/ 86708 h 236032"/>
                              <a:gd name="connsiteX11" fmla="*/ 353657 w 561697"/>
                              <a:gd name="connsiteY11" fmla="*/ 76998 h 236032"/>
                              <a:gd name="connsiteX12" fmla="*/ 377264 w 561697"/>
                              <a:gd name="connsiteY12" fmla="*/ 67885 h 236032"/>
                              <a:gd name="connsiteX13" fmla="*/ 399470 w 561697"/>
                              <a:gd name="connsiteY13" fmla="*/ 59316 h 236032"/>
                              <a:gd name="connsiteX14" fmla="*/ 420226 w 561697"/>
                              <a:gd name="connsiteY14" fmla="*/ 51344 h 236032"/>
                              <a:gd name="connsiteX15" fmla="*/ 439580 w 561697"/>
                              <a:gd name="connsiteY15" fmla="*/ 43951 h 236032"/>
                              <a:gd name="connsiteX16" fmla="*/ 457509 w 561697"/>
                              <a:gd name="connsiteY16" fmla="*/ 37121 h 236032"/>
                              <a:gd name="connsiteX17" fmla="*/ 474008 w 561697"/>
                              <a:gd name="connsiteY17" fmla="*/ 30869 h 236032"/>
                              <a:gd name="connsiteX18" fmla="*/ 489107 w 561697"/>
                              <a:gd name="connsiteY18" fmla="*/ 25180 h 236032"/>
                              <a:gd name="connsiteX19" fmla="*/ 502755 w 561697"/>
                              <a:gd name="connsiteY19" fmla="*/ 20088 h 236032"/>
                              <a:gd name="connsiteX20" fmla="*/ 515005 w 561697"/>
                              <a:gd name="connsiteY20" fmla="*/ 15558 h 236032"/>
                              <a:gd name="connsiteX21" fmla="*/ 525823 w 561697"/>
                              <a:gd name="connsiteY21" fmla="*/ 11607 h 236032"/>
                              <a:gd name="connsiteX22" fmla="*/ 535216 w 561697"/>
                              <a:gd name="connsiteY22" fmla="*/ 8235 h 236032"/>
                              <a:gd name="connsiteX23" fmla="*/ 543184 w 561697"/>
                              <a:gd name="connsiteY23" fmla="*/ 5444 h 236032"/>
                              <a:gd name="connsiteX24" fmla="*/ 549727 w 561697"/>
                              <a:gd name="connsiteY24" fmla="*/ 3196 h 236032"/>
                              <a:gd name="connsiteX25" fmla="*/ 554860 w 561697"/>
                              <a:gd name="connsiteY25" fmla="*/ 1580 h 236032"/>
                              <a:gd name="connsiteX26" fmla="*/ 558553 w 561697"/>
                              <a:gd name="connsiteY26" fmla="*/ 492 h 236032"/>
                              <a:gd name="connsiteX27" fmla="*/ 560841 w 561697"/>
                              <a:gd name="connsiteY27" fmla="*/ 0 h 236032"/>
                              <a:gd name="connsiteX28" fmla="*/ 561698 w 561697"/>
                              <a:gd name="connsiteY28" fmla="*/ 88 h 236032"/>
                              <a:gd name="connsiteX29" fmla="*/ 561136 w 561697"/>
                              <a:gd name="connsiteY29" fmla="*/ 738 h 236032"/>
                              <a:gd name="connsiteX30" fmla="*/ 559165 w 561697"/>
                              <a:gd name="connsiteY30" fmla="*/ 1967 h 236032"/>
                              <a:gd name="connsiteX31" fmla="*/ 555747 w 561697"/>
                              <a:gd name="connsiteY31" fmla="*/ 3775 h 236032"/>
                              <a:gd name="connsiteX32" fmla="*/ 550927 w 561697"/>
                              <a:gd name="connsiteY32" fmla="*/ 6146 h 236032"/>
                              <a:gd name="connsiteX33" fmla="*/ 544679 w 561697"/>
                              <a:gd name="connsiteY33" fmla="*/ 9113 h 236032"/>
                              <a:gd name="connsiteX34" fmla="*/ 537002 w 561697"/>
                              <a:gd name="connsiteY34" fmla="*/ 12643 h 236032"/>
                              <a:gd name="connsiteX35" fmla="*/ 527904 w 561697"/>
                              <a:gd name="connsiteY35" fmla="*/ 16769 h 236032"/>
                              <a:gd name="connsiteX36" fmla="*/ 517380 w 561697"/>
                              <a:gd name="connsiteY36" fmla="*/ 21458 h 236032"/>
                              <a:gd name="connsiteX37" fmla="*/ 505448 w 561697"/>
                              <a:gd name="connsiteY37" fmla="*/ 26708 h 236032"/>
                              <a:gd name="connsiteX38" fmla="*/ 492075 w 561697"/>
                              <a:gd name="connsiteY38" fmla="*/ 32538 h 236032"/>
                              <a:gd name="connsiteX39" fmla="*/ 477293 w 561697"/>
                              <a:gd name="connsiteY39" fmla="*/ 38947 h 236032"/>
                              <a:gd name="connsiteX40" fmla="*/ 461086 w 561697"/>
                              <a:gd name="connsiteY40" fmla="*/ 45935 h 236032"/>
                              <a:gd name="connsiteX41" fmla="*/ 443452 w 561697"/>
                              <a:gd name="connsiteY41" fmla="*/ 53504 h 236032"/>
                              <a:gd name="connsiteX42" fmla="*/ 424416 w 561697"/>
                              <a:gd name="connsiteY42" fmla="*/ 61651 h 236032"/>
                              <a:gd name="connsiteX43" fmla="*/ 403932 w 561697"/>
                              <a:gd name="connsiteY43" fmla="*/ 70360 h 236032"/>
                              <a:gd name="connsiteX44" fmla="*/ 382039 w 561697"/>
                              <a:gd name="connsiteY44" fmla="*/ 79649 h 236032"/>
                              <a:gd name="connsiteX45" fmla="*/ 358726 w 561697"/>
                              <a:gd name="connsiteY45" fmla="*/ 89518 h 236032"/>
                              <a:gd name="connsiteX46" fmla="*/ 333983 w 561697"/>
                              <a:gd name="connsiteY46" fmla="*/ 99948 h 236032"/>
                              <a:gd name="connsiteX47" fmla="*/ 307821 w 561697"/>
                              <a:gd name="connsiteY47" fmla="*/ 110975 h 236032"/>
                              <a:gd name="connsiteX48" fmla="*/ 280226 w 561697"/>
                              <a:gd name="connsiteY48" fmla="*/ 122564 h 236032"/>
                              <a:gd name="connsiteX49" fmla="*/ 251206 w 561697"/>
                              <a:gd name="connsiteY49" fmla="*/ 134733 h 236032"/>
                              <a:gd name="connsiteX50" fmla="*/ 220784 w 561697"/>
                              <a:gd name="connsiteY50" fmla="*/ 147481 h 236032"/>
                              <a:gd name="connsiteX51" fmla="*/ 188936 w 561697"/>
                              <a:gd name="connsiteY51" fmla="*/ 160791 h 236032"/>
                              <a:gd name="connsiteX52" fmla="*/ 155662 w 561697"/>
                              <a:gd name="connsiteY52" fmla="*/ 174680 h 236032"/>
                              <a:gd name="connsiteX53" fmla="*/ 120964 w 561697"/>
                              <a:gd name="connsiteY53" fmla="*/ 189167 h 236032"/>
                              <a:gd name="connsiteX54" fmla="*/ 84835 w 561697"/>
                              <a:gd name="connsiteY54" fmla="*/ 204198 h 236032"/>
                              <a:gd name="connsiteX55" fmla="*/ 47308 w 561697"/>
                              <a:gd name="connsiteY55" fmla="*/ 219843 h 236032"/>
                              <a:gd name="connsiteX56" fmla="*/ 8350 w 561697"/>
                              <a:gd name="connsiteY56" fmla="*/ 236033 h 2360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561697" h="236032">
                                <a:moveTo>
                                  <a:pt x="0" y="215436"/>
                                </a:moveTo>
                                <a:lnTo>
                                  <a:pt x="39271" y="199984"/>
                                </a:lnTo>
                                <a:lnTo>
                                  <a:pt x="77093" y="185076"/>
                                </a:lnTo>
                                <a:lnTo>
                                  <a:pt x="113512" y="170765"/>
                                </a:lnTo>
                                <a:lnTo>
                                  <a:pt x="148507" y="157033"/>
                                </a:lnTo>
                                <a:lnTo>
                                  <a:pt x="182076" y="143881"/>
                                </a:lnTo>
                                <a:lnTo>
                                  <a:pt x="214242" y="131291"/>
                                </a:lnTo>
                                <a:lnTo>
                                  <a:pt x="244959" y="119281"/>
                                </a:lnTo>
                                <a:lnTo>
                                  <a:pt x="274275" y="107850"/>
                                </a:lnTo>
                                <a:lnTo>
                                  <a:pt x="302160" y="96980"/>
                                </a:lnTo>
                                <a:lnTo>
                                  <a:pt x="328619" y="86708"/>
                                </a:lnTo>
                                <a:lnTo>
                                  <a:pt x="353657" y="76998"/>
                                </a:lnTo>
                                <a:lnTo>
                                  <a:pt x="377264" y="67885"/>
                                </a:lnTo>
                                <a:lnTo>
                                  <a:pt x="399470" y="59316"/>
                                </a:lnTo>
                                <a:lnTo>
                                  <a:pt x="420226" y="51344"/>
                                </a:lnTo>
                                <a:lnTo>
                                  <a:pt x="439580" y="43951"/>
                                </a:lnTo>
                                <a:lnTo>
                                  <a:pt x="457509" y="37121"/>
                                </a:lnTo>
                                <a:lnTo>
                                  <a:pt x="474008" y="30869"/>
                                </a:lnTo>
                                <a:lnTo>
                                  <a:pt x="489107" y="25180"/>
                                </a:lnTo>
                                <a:lnTo>
                                  <a:pt x="502755" y="20088"/>
                                </a:lnTo>
                                <a:lnTo>
                                  <a:pt x="515005" y="15558"/>
                                </a:lnTo>
                                <a:lnTo>
                                  <a:pt x="525823" y="11607"/>
                                </a:lnTo>
                                <a:lnTo>
                                  <a:pt x="535216" y="8235"/>
                                </a:lnTo>
                                <a:lnTo>
                                  <a:pt x="543184" y="5444"/>
                                </a:lnTo>
                                <a:lnTo>
                                  <a:pt x="549727" y="3196"/>
                                </a:lnTo>
                                <a:lnTo>
                                  <a:pt x="554860" y="1580"/>
                                </a:lnTo>
                                <a:lnTo>
                                  <a:pt x="558553" y="492"/>
                                </a:lnTo>
                                <a:lnTo>
                                  <a:pt x="560841" y="0"/>
                                </a:lnTo>
                                <a:lnTo>
                                  <a:pt x="561698" y="88"/>
                                </a:lnTo>
                                <a:lnTo>
                                  <a:pt x="561136" y="738"/>
                                </a:lnTo>
                                <a:lnTo>
                                  <a:pt x="559165" y="1967"/>
                                </a:lnTo>
                                <a:lnTo>
                                  <a:pt x="555747" y="3775"/>
                                </a:lnTo>
                                <a:lnTo>
                                  <a:pt x="550927" y="6146"/>
                                </a:lnTo>
                                <a:lnTo>
                                  <a:pt x="544679" y="9113"/>
                                </a:lnTo>
                                <a:lnTo>
                                  <a:pt x="537002" y="12643"/>
                                </a:lnTo>
                                <a:lnTo>
                                  <a:pt x="527904" y="16769"/>
                                </a:lnTo>
                                <a:lnTo>
                                  <a:pt x="517380" y="21458"/>
                                </a:lnTo>
                                <a:lnTo>
                                  <a:pt x="505448" y="26708"/>
                                </a:lnTo>
                                <a:lnTo>
                                  <a:pt x="492075" y="32538"/>
                                </a:lnTo>
                                <a:lnTo>
                                  <a:pt x="477293" y="38947"/>
                                </a:lnTo>
                                <a:lnTo>
                                  <a:pt x="461086" y="45935"/>
                                </a:lnTo>
                                <a:lnTo>
                                  <a:pt x="443452" y="53504"/>
                                </a:lnTo>
                                <a:lnTo>
                                  <a:pt x="424416" y="61651"/>
                                </a:lnTo>
                                <a:lnTo>
                                  <a:pt x="403932" y="70360"/>
                                </a:lnTo>
                                <a:lnTo>
                                  <a:pt x="382039" y="79649"/>
                                </a:lnTo>
                                <a:lnTo>
                                  <a:pt x="358726" y="89518"/>
                                </a:lnTo>
                                <a:lnTo>
                                  <a:pt x="333983" y="99948"/>
                                </a:lnTo>
                                <a:lnTo>
                                  <a:pt x="307821" y="110975"/>
                                </a:lnTo>
                                <a:lnTo>
                                  <a:pt x="280226" y="122564"/>
                                </a:lnTo>
                                <a:lnTo>
                                  <a:pt x="251206" y="134733"/>
                                </a:lnTo>
                                <a:lnTo>
                                  <a:pt x="220784" y="147481"/>
                                </a:lnTo>
                                <a:lnTo>
                                  <a:pt x="188936" y="160791"/>
                                </a:lnTo>
                                <a:lnTo>
                                  <a:pt x="155662" y="174680"/>
                                </a:lnTo>
                                <a:lnTo>
                                  <a:pt x="120964" y="189167"/>
                                </a:lnTo>
                                <a:lnTo>
                                  <a:pt x="84835" y="204198"/>
                                </a:lnTo>
                                <a:lnTo>
                                  <a:pt x="47308" y="219843"/>
                                </a:lnTo>
                                <a:lnTo>
                                  <a:pt x="8350" y="236033"/>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2" name="Freeform: Shape 2632"/>
                        <wps:cNvSpPr/>
                        <wps:spPr>
                          <a:xfrm>
                            <a:off x="764045" y="2195077"/>
                            <a:ext cx="1679654" cy="762813"/>
                          </a:xfrm>
                          <a:custGeom>
                            <a:avLst/>
                            <a:gdLst>
                              <a:gd name="connsiteX0" fmla="*/ 1679656 w 1679654"/>
                              <a:gd name="connsiteY0" fmla="*/ 752629 h 762813"/>
                              <a:gd name="connsiteX1" fmla="*/ 1667662 w 1679654"/>
                              <a:gd name="connsiteY1" fmla="*/ 730153 h 762813"/>
                              <a:gd name="connsiteX2" fmla="*/ 1655546 w 1679654"/>
                              <a:gd name="connsiteY2" fmla="*/ 708011 h 762813"/>
                              <a:gd name="connsiteX3" fmla="*/ 1643307 w 1679654"/>
                              <a:gd name="connsiteY3" fmla="*/ 686220 h 762813"/>
                              <a:gd name="connsiteX4" fmla="*/ 1630945 w 1679654"/>
                              <a:gd name="connsiteY4" fmla="*/ 664762 h 762813"/>
                              <a:gd name="connsiteX5" fmla="*/ 1618442 w 1679654"/>
                              <a:gd name="connsiteY5" fmla="*/ 643638 h 762813"/>
                              <a:gd name="connsiteX6" fmla="*/ 1605817 w 1679654"/>
                              <a:gd name="connsiteY6" fmla="*/ 622883 h 762813"/>
                              <a:gd name="connsiteX7" fmla="*/ 1593068 w 1679654"/>
                              <a:gd name="connsiteY7" fmla="*/ 602444 h 762813"/>
                              <a:gd name="connsiteX8" fmla="*/ 1580215 w 1679654"/>
                              <a:gd name="connsiteY8" fmla="*/ 582338 h 762813"/>
                              <a:gd name="connsiteX9" fmla="*/ 1567203 w 1679654"/>
                              <a:gd name="connsiteY9" fmla="*/ 562602 h 762813"/>
                              <a:gd name="connsiteX10" fmla="*/ 1554086 w 1679654"/>
                              <a:gd name="connsiteY10" fmla="*/ 543181 h 762813"/>
                              <a:gd name="connsiteX11" fmla="*/ 1540828 w 1679654"/>
                              <a:gd name="connsiteY11" fmla="*/ 524094 h 762813"/>
                              <a:gd name="connsiteX12" fmla="*/ 1527448 w 1679654"/>
                              <a:gd name="connsiteY12" fmla="*/ 505376 h 762813"/>
                              <a:gd name="connsiteX13" fmla="*/ 1513962 w 1679654"/>
                              <a:gd name="connsiteY13" fmla="*/ 486991 h 762813"/>
                              <a:gd name="connsiteX14" fmla="*/ 1500300 w 1679654"/>
                              <a:gd name="connsiteY14" fmla="*/ 468940 h 762813"/>
                              <a:gd name="connsiteX15" fmla="*/ 1486569 w 1679654"/>
                              <a:gd name="connsiteY15" fmla="*/ 451240 h 762813"/>
                              <a:gd name="connsiteX16" fmla="*/ 1472661 w 1679654"/>
                              <a:gd name="connsiteY16" fmla="*/ 433874 h 762813"/>
                              <a:gd name="connsiteX17" fmla="*/ 1458649 w 1679654"/>
                              <a:gd name="connsiteY17" fmla="*/ 416859 h 762813"/>
                              <a:gd name="connsiteX18" fmla="*/ 1444531 w 1679654"/>
                              <a:gd name="connsiteY18" fmla="*/ 400143 h 762813"/>
                              <a:gd name="connsiteX19" fmla="*/ 1430272 w 1679654"/>
                              <a:gd name="connsiteY19" fmla="*/ 383813 h 762813"/>
                              <a:gd name="connsiteX20" fmla="*/ 1415873 w 1679654"/>
                              <a:gd name="connsiteY20" fmla="*/ 367798 h 762813"/>
                              <a:gd name="connsiteX21" fmla="*/ 1401351 w 1679654"/>
                              <a:gd name="connsiteY21" fmla="*/ 352135 h 762813"/>
                              <a:gd name="connsiteX22" fmla="*/ 1386724 w 1679654"/>
                              <a:gd name="connsiteY22" fmla="*/ 336824 h 762813"/>
                              <a:gd name="connsiteX23" fmla="*/ 1371939 w 1679654"/>
                              <a:gd name="connsiteY23" fmla="*/ 321845 h 762813"/>
                              <a:gd name="connsiteX24" fmla="*/ 1357048 w 1679654"/>
                              <a:gd name="connsiteY24" fmla="*/ 307219 h 762813"/>
                              <a:gd name="connsiteX25" fmla="*/ 1342017 w 1679654"/>
                              <a:gd name="connsiteY25" fmla="*/ 292908 h 762813"/>
                              <a:gd name="connsiteX26" fmla="*/ 1326880 w 1679654"/>
                              <a:gd name="connsiteY26" fmla="*/ 278930 h 762813"/>
                              <a:gd name="connsiteX27" fmla="*/ 1311586 w 1679654"/>
                              <a:gd name="connsiteY27" fmla="*/ 265339 h 762813"/>
                              <a:gd name="connsiteX28" fmla="*/ 1296204 w 1679654"/>
                              <a:gd name="connsiteY28" fmla="*/ 252047 h 762813"/>
                              <a:gd name="connsiteX29" fmla="*/ 1280663 w 1679654"/>
                              <a:gd name="connsiteY29" fmla="*/ 239123 h 762813"/>
                              <a:gd name="connsiteX30" fmla="*/ 1265000 w 1679654"/>
                              <a:gd name="connsiteY30" fmla="*/ 226516 h 762813"/>
                              <a:gd name="connsiteX31" fmla="*/ 1249231 w 1679654"/>
                              <a:gd name="connsiteY31" fmla="*/ 214277 h 762813"/>
                              <a:gd name="connsiteX32" fmla="*/ 1233322 w 1679654"/>
                              <a:gd name="connsiteY32" fmla="*/ 202336 h 762813"/>
                              <a:gd name="connsiteX33" fmla="*/ 1217290 w 1679654"/>
                              <a:gd name="connsiteY33" fmla="*/ 190782 h 762813"/>
                              <a:gd name="connsiteX34" fmla="*/ 1201135 w 1679654"/>
                              <a:gd name="connsiteY34" fmla="*/ 179544 h 762813"/>
                              <a:gd name="connsiteX35" fmla="*/ 1184840 w 1679654"/>
                              <a:gd name="connsiteY35" fmla="*/ 168658 h 762813"/>
                              <a:gd name="connsiteX36" fmla="*/ 1168422 w 1679654"/>
                              <a:gd name="connsiteY36" fmla="*/ 158087 h 762813"/>
                              <a:gd name="connsiteX37" fmla="*/ 1151880 w 1679654"/>
                              <a:gd name="connsiteY37" fmla="*/ 147885 h 762813"/>
                              <a:gd name="connsiteX38" fmla="*/ 1135216 w 1679654"/>
                              <a:gd name="connsiteY38" fmla="*/ 138016 h 762813"/>
                              <a:gd name="connsiteX39" fmla="*/ 1118411 w 1679654"/>
                              <a:gd name="connsiteY39" fmla="*/ 128482 h 762813"/>
                              <a:gd name="connsiteX40" fmla="*/ 1101519 w 1679654"/>
                              <a:gd name="connsiteY40" fmla="*/ 119298 h 762813"/>
                              <a:gd name="connsiteX41" fmla="*/ 1084468 w 1679654"/>
                              <a:gd name="connsiteY41" fmla="*/ 110466 h 762813"/>
                              <a:gd name="connsiteX42" fmla="*/ 1067295 w 1679654"/>
                              <a:gd name="connsiteY42" fmla="*/ 101950 h 762813"/>
                              <a:gd name="connsiteX43" fmla="*/ 1049999 w 1679654"/>
                              <a:gd name="connsiteY43" fmla="*/ 93785 h 762813"/>
                              <a:gd name="connsiteX44" fmla="*/ 1032562 w 1679654"/>
                              <a:gd name="connsiteY44" fmla="*/ 85953 h 762813"/>
                              <a:gd name="connsiteX45" fmla="*/ 1015020 w 1679654"/>
                              <a:gd name="connsiteY45" fmla="*/ 78473 h 762813"/>
                              <a:gd name="connsiteX46" fmla="*/ 997319 w 1679654"/>
                              <a:gd name="connsiteY46" fmla="*/ 71326 h 762813"/>
                              <a:gd name="connsiteX47" fmla="*/ 979531 w 1679654"/>
                              <a:gd name="connsiteY47" fmla="*/ 64513 h 762813"/>
                              <a:gd name="connsiteX48" fmla="*/ 961603 w 1679654"/>
                              <a:gd name="connsiteY48" fmla="*/ 58069 h 762813"/>
                              <a:gd name="connsiteX49" fmla="*/ 943541 w 1679654"/>
                              <a:gd name="connsiteY49" fmla="*/ 51923 h 762813"/>
                              <a:gd name="connsiteX50" fmla="*/ 925363 w 1679654"/>
                              <a:gd name="connsiteY50" fmla="*/ 46164 h 762813"/>
                              <a:gd name="connsiteX51" fmla="*/ 907052 w 1679654"/>
                              <a:gd name="connsiteY51" fmla="*/ 40738 h 762813"/>
                              <a:gd name="connsiteX52" fmla="*/ 888602 w 1679654"/>
                              <a:gd name="connsiteY52" fmla="*/ 35610 h 762813"/>
                              <a:gd name="connsiteX53" fmla="*/ 870041 w 1679654"/>
                              <a:gd name="connsiteY53" fmla="*/ 30869 h 762813"/>
                              <a:gd name="connsiteX54" fmla="*/ 851347 w 1679654"/>
                              <a:gd name="connsiteY54" fmla="*/ 26444 h 762813"/>
                              <a:gd name="connsiteX55" fmla="*/ 832532 w 1679654"/>
                              <a:gd name="connsiteY55" fmla="*/ 22371 h 762813"/>
                              <a:gd name="connsiteX56" fmla="*/ 813588 w 1679654"/>
                              <a:gd name="connsiteY56" fmla="*/ 18630 h 762813"/>
                              <a:gd name="connsiteX57" fmla="*/ 794506 w 1679654"/>
                              <a:gd name="connsiteY57" fmla="*/ 15242 h 762813"/>
                              <a:gd name="connsiteX58" fmla="*/ 775308 w 1679654"/>
                              <a:gd name="connsiteY58" fmla="*/ 12186 h 762813"/>
                              <a:gd name="connsiteX59" fmla="*/ 756001 w 1679654"/>
                              <a:gd name="connsiteY59" fmla="*/ 9465 h 762813"/>
                              <a:gd name="connsiteX60" fmla="*/ 736559 w 1679654"/>
                              <a:gd name="connsiteY60" fmla="*/ 7094 h 762813"/>
                              <a:gd name="connsiteX61" fmla="*/ 716980 w 1679654"/>
                              <a:gd name="connsiteY61" fmla="*/ 5057 h 762813"/>
                              <a:gd name="connsiteX62" fmla="*/ 697266 w 1679654"/>
                              <a:gd name="connsiteY62" fmla="*/ 3371 h 762813"/>
                              <a:gd name="connsiteX63" fmla="*/ 677436 w 1679654"/>
                              <a:gd name="connsiteY63" fmla="*/ 2019 h 762813"/>
                              <a:gd name="connsiteX64" fmla="*/ 657491 w 1679654"/>
                              <a:gd name="connsiteY64" fmla="*/ 1001 h 762813"/>
                              <a:gd name="connsiteX65" fmla="*/ 637394 w 1679654"/>
                              <a:gd name="connsiteY65" fmla="*/ 351 h 762813"/>
                              <a:gd name="connsiteX66" fmla="*/ 617200 w 1679654"/>
                              <a:gd name="connsiteY66" fmla="*/ 0 h 762813"/>
                              <a:gd name="connsiteX67" fmla="*/ 596856 w 1679654"/>
                              <a:gd name="connsiteY67" fmla="*/ 35 h 762813"/>
                              <a:gd name="connsiteX68" fmla="*/ 576388 w 1679654"/>
                              <a:gd name="connsiteY68" fmla="*/ 369 h 762813"/>
                              <a:gd name="connsiteX69" fmla="*/ 555817 w 1679654"/>
                              <a:gd name="connsiteY69" fmla="*/ 1071 h 762813"/>
                              <a:gd name="connsiteX70" fmla="*/ 535102 w 1679654"/>
                              <a:gd name="connsiteY70" fmla="*/ 2107 h 762813"/>
                              <a:gd name="connsiteX71" fmla="*/ 514257 w 1679654"/>
                              <a:gd name="connsiteY71" fmla="*/ 3477 h 762813"/>
                              <a:gd name="connsiteX72" fmla="*/ 493292 w 1679654"/>
                              <a:gd name="connsiteY72" fmla="*/ 5198 h 762813"/>
                              <a:gd name="connsiteX73" fmla="*/ 472199 w 1679654"/>
                              <a:gd name="connsiteY73" fmla="*/ 7252 h 762813"/>
                              <a:gd name="connsiteX74" fmla="*/ 450968 w 1679654"/>
                              <a:gd name="connsiteY74" fmla="*/ 9640 h 762813"/>
                              <a:gd name="connsiteX75" fmla="*/ 429620 w 1679654"/>
                              <a:gd name="connsiteY75" fmla="*/ 12379 h 762813"/>
                              <a:gd name="connsiteX76" fmla="*/ 408140 w 1679654"/>
                              <a:gd name="connsiteY76" fmla="*/ 15470 h 762813"/>
                              <a:gd name="connsiteX77" fmla="*/ 386548 w 1679654"/>
                              <a:gd name="connsiteY77" fmla="*/ 18876 h 762813"/>
                              <a:gd name="connsiteX78" fmla="*/ 364818 w 1679654"/>
                              <a:gd name="connsiteY78" fmla="*/ 22652 h 762813"/>
                              <a:gd name="connsiteX79" fmla="*/ 342972 w 1679654"/>
                              <a:gd name="connsiteY79" fmla="*/ 26743 h 762813"/>
                              <a:gd name="connsiteX80" fmla="*/ 320992 w 1679654"/>
                              <a:gd name="connsiteY80" fmla="*/ 31203 h 762813"/>
                              <a:gd name="connsiteX81" fmla="*/ 298879 w 1679654"/>
                              <a:gd name="connsiteY81" fmla="*/ 35979 h 762813"/>
                              <a:gd name="connsiteX82" fmla="*/ 276650 w 1679654"/>
                              <a:gd name="connsiteY82" fmla="*/ 41089 h 762813"/>
                              <a:gd name="connsiteX83" fmla="*/ 254283 w 1679654"/>
                              <a:gd name="connsiteY83" fmla="*/ 46567 h 762813"/>
                              <a:gd name="connsiteX84" fmla="*/ 231805 w 1679654"/>
                              <a:gd name="connsiteY84" fmla="*/ 52362 h 762813"/>
                              <a:gd name="connsiteX85" fmla="*/ 209195 w 1679654"/>
                              <a:gd name="connsiteY85" fmla="*/ 58525 h 762813"/>
                              <a:gd name="connsiteX86" fmla="*/ 186467 w 1679654"/>
                              <a:gd name="connsiteY86" fmla="*/ 64987 h 762813"/>
                              <a:gd name="connsiteX87" fmla="*/ 163585 w 1679654"/>
                              <a:gd name="connsiteY87" fmla="*/ 71835 h 762813"/>
                              <a:gd name="connsiteX88" fmla="*/ 140608 w 1679654"/>
                              <a:gd name="connsiteY88" fmla="*/ 79000 h 762813"/>
                              <a:gd name="connsiteX89" fmla="*/ 117475 w 1679654"/>
                              <a:gd name="connsiteY89" fmla="*/ 86497 h 762813"/>
                              <a:gd name="connsiteX90" fmla="*/ 94228 w 1679654"/>
                              <a:gd name="connsiteY90" fmla="*/ 94346 h 762813"/>
                              <a:gd name="connsiteX91" fmla="*/ 70870 w 1679654"/>
                              <a:gd name="connsiteY91" fmla="*/ 102547 h 762813"/>
                              <a:gd name="connsiteX92" fmla="*/ 47371 w 1679654"/>
                              <a:gd name="connsiteY92" fmla="*/ 111080 h 762813"/>
                              <a:gd name="connsiteX93" fmla="*/ 23741 w 1679654"/>
                              <a:gd name="connsiteY93" fmla="*/ 119948 h 762813"/>
                              <a:gd name="connsiteX94" fmla="*/ 0 w 1679654"/>
                              <a:gd name="connsiteY94" fmla="*/ 129167 h 762813"/>
                              <a:gd name="connsiteX95" fmla="*/ 8350 w 1679654"/>
                              <a:gd name="connsiteY95" fmla="*/ 149764 h 762813"/>
                              <a:gd name="connsiteX96" fmla="*/ 31912 w 1679654"/>
                              <a:gd name="connsiteY96" fmla="*/ 140124 h 762813"/>
                              <a:gd name="connsiteX97" fmla="*/ 55363 w 1679654"/>
                              <a:gd name="connsiteY97" fmla="*/ 130817 h 762813"/>
                              <a:gd name="connsiteX98" fmla="*/ 78658 w 1679654"/>
                              <a:gd name="connsiteY98" fmla="*/ 121880 h 762813"/>
                              <a:gd name="connsiteX99" fmla="*/ 101859 w 1679654"/>
                              <a:gd name="connsiteY99" fmla="*/ 113275 h 762813"/>
                              <a:gd name="connsiteX100" fmla="*/ 124899 w 1679654"/>
                              <a:gd name="connsiteY100" fmla="*/ 105023 h 762813"/>
                              <a:gd name="connsiteX101" fmla="*/ 147829 w 1679654"/>
                              <a:gd name="connsiteY101" fmla="*/ 97086 h 762813"/>
                              <a:gd name="connsiteX102" fmla="*/ 170625 w 1679654"/>
                              <a:gd name="connsiteY102" fmla="*/ 89535 h 762813"/>
                              <a:gd name="connsiteX103" fmla="*/ 193305 w 1679654"/>
                              <a:gd name="connsiteY103" fmla="*/ 82336 h 762813"/>
                              <a:gd name="connsiteX104" fmla="*/ 215829 w 1679654"/>
                              <a:gd name="connsiteY104" fmla="*/ 75453 h 762813"/>
                              <a:gd name="connsiteX105" fmla="*/ 238237 w 1679654"/>
                              <a:gd name="connsiteY105" fmla="*/ 68938 h 762813"/>
                              <a:gd name="connsiteX106" fmla="*/ 260531 w 1679654"/>
                              <a:gd name="connsiteY106" fmla="*/ 62775 h 762813"/>
                              <a:gd name="connsiteX107" fmla="*/ 282672 w 1679654"/>
                              <a:gd name="connsiteY107" fmla="*/ 56963 h 762813"/>
                              <a:gd name="connsiteX108" fmla="*/ 304697 w 1679654"/>
                              <a:gd name="connsiteY108" fmla="*/ 51484 h 762813"/>
                              <a:gd name="connsiteX109" fmla="*/ 326606 w 1679654"/>
                              <a:gd name="connsiteY109" fmla="*/ 46339 h 762813"/>
                              <a:gd name="connsiteX110" fmla="*/ 348361 w 1679654"/>
                              <a:gd name="connsiteY110" fmla="*/ 41563 h 762813"/>
                              <a:gd name="connsiteX111" fmla="*/ 369998 w 1679654"/>
                              <a:gd name="connsiteY111" fmla="*/ 37138 h 762813"/>
                              <a:gd name="connsiteX112" fmla="*/ 391502 w 1679654"/>
                              <a:gd name="connsiteY112" fmla="*/ 33064 h 762813"/>
                              <a:gd name="connsiteX113" fmla="*/ 412874 w 1679654"/>
                              <a:gd name="connsiteY113" fmla="*/ 29324 h 762813"/>
                              <a:gd name="connsiteX114" fmla="*/ 434128 w 1679654"/>
                              <a:gd name="connsiteY114" fmla="*/ 25918 h 762813"/>
                              <a:gd name="connsiteX115" fmla="*/ 455244 w 1679654"/>
                              <a:gd name="connsiteY115" fmla="*/ 22897 h 762813"/>
                              <a:gd name="connsiteX116" fmla="*/ 476226 w 1679654"/>
                              <a:gd name="connsiteY116" fmla="*/ 20193 h 762813"/>
                              <a:gd name="connsiteX117" fmla="*/ 497099 w 1679654"/>
                              <a:gd name="connsiteY117" fmla="*/ 17840 h 762813"/>
                              <a:gd name="connsiteX118" fmla="*/ 517832 w 1679654"/>
                              <a:gd name="connsiteY118" fmla="*/ 15856 h 762813"/>
                              <a:gd name="connsiteX119" fmla="*/ 538433 w 1679654"/>
                              <a:gd name="connsiteY119" fmla="*/ 14206 h 762813"/>
                              <a:gd name="connsiteX120" fmla="*/ 558916 w 1679654"/>
                              <a:gd name="connsiteY120" fmla="*/ 12889 h 762813"/>
                              <a:gd name="connsiteX121" fmla="*/ 579240 w 1679654"/>
                              <a:gd name="connsiteY121" fmla="*/ 11940 h 762813"/>
                              <a:gd name="connsiteX122" fmla="*/ 599456 w 1679654"/>
                              <a:gd name="connsiteY122" fmla="*/ 11326 h 762813"/>
                              <a:gd name="connsiteX123" fmla="*/ 619559 w 1679654"/>
                              <a:gd name="connsiteY123" fmla="*/ 11080 h 762813"/>
                              <a:gd name="connsiteX124" fmla="*/ 639521 w 1679654"/>
                              <a:gd name="connsiteY124" fmla="*/ 11168 h 762813"/>
                              <a:gd name="connsiteX125" fmla="*/ 659328 w 1679654"/>
                              <a:gd name="connsiteY125" fmla="*/ 11589 h 762813"/>
                              <a:gd name="connsiteX126" fmla="*/ 679041 w 1679654"/>
                              <a:gd name="connsiteY126" fmla="*/ 12379 h 762813"/>
                              <a:gd name="connsiteX127" fmla="*/ 698599 w 1679654"/>
                              <a:gd name="connsiteY127" fmla="*/ 13521 h 762813"/>
                              <a:gd name="connsiteX128" fmla="*/ 718046 w 1679654"/>
                              <a:gd name="connsiteY128" fmla="*/ 14996 h 762813"/>
                              <a:gd name="connsiteX129" fmla="*/ 737353 w 1679654"/>
                              <a:gd name="connsiteY129" fmla="*/ 16822 h 762813"/>
                              <a:gd name="connsiteX130" fmla="*/ 756546 w 1679654"/>
                              <a:gd name="connsiteY130" fmla="*/ 18999 h 762813"/>
                              <a:gd name="connsiteX131" fmla="*/ 775605 w 1679654"/>
                              <a:gd name="connsiteY131" fmla="*/ 21528 h 762813"/>
                              <a:gd name="connsiteX132" fmla="*/ 794529 w 1679654"/>
                              <a:gd name="connsiteY132" fmla="*/ 24390 h 762813"/>
                              <a:gd name="connsiteX133" fmla="*/ 813316 w 1679654"/>
                              <a:gd name="connsiteY133" fmla="*/ 27603 h 762813"/>
                              <a:gd name="connsiteX134" fmla="*/ 831993 w 1679654"/>
                              <a:gd name="connsiteY134" fmla="*/ 31168 h 762813"/>
                              <a:gd name="connsiteX135" fmla="*/ 850531 w 1679654"/>
                              <a:gd name="connsiteY135" fmla="*/ 35084 h 762813"/>
                              <a:gd name="connsiteX136" fmla="*/ 868933 w 1679654"/>
                              <a:gd name="connsiteY136" fmla="*/ 39351 h 762813"/>
                              <a:gd name="connsiteX137" fmla="*/ 887199 w 1679654"/>
                              <a:gd name="connsiteY137" fmla="*/ 43969 h 762813"/>
                              <a:gd name="connsiteX138" fmla="*/ 905354 w 1679654"/>
                              <a:gd name="connsiteY138" fmla="*/ 48920 h 762813"/>
                              <a:gd name="connsiteX139" fmla="*/ 923370 w 1679654"/>
                              <a:gd name="connsiteY139" fmla="*/ 54223 h 762813"/>
                              <a:gd name="connsiteX140" fmla="*/ 941276 w 1679654"/>
                              <a:gd name="connsiteY140" fmla="*/ 59877 h 762813"/>
                              <a:gd name="connsiteX141" fmla="*/ 959043 w 1679654"/>
                              <a:gd name="connsiteY141" fmla="*/ 65883 h 762813"/>
                              <a:gd name="connsiteX142" fmla="*/ 976674 w 1679654"/>
                              <a:gd name="connsiteY142" fmla="*/ 72204 h 762813"/>
                              <a:gd name="connsiteX143" fmla="*/ 994176 w 1679654"/>
                              <a:gd name="connsiteY143" fmla="*/ 78912 h 762813"/>
                              <a:gd name="connsiteX144" fmla="*/ 1011560 w 1679654"/>
                              <a:gd name="connsiteY144" fmla="*/ 85953 h 762813"/>
                              <a:gd name="connsiteX145" fmla="*/ 1028804 w 1679654"/>
                              <a:gd name="connsiteY145" fmla="*/ 93363 h 762813"/>
                              <a:gd name="connsiteX146" fmla="*/ 1045925 w 1679654"/>
                              <a:gd name="connsiteY146" fmla="*/ 101089 h 762813"/>
                              <a:gd name="connsiteX147" fmla="*/ 1062888 w 1679654"/>
                              <a:gd name="connsiteY147" fmla="*/ 109167 h 762813"/>
                              <a:gd name="connsiteX148" fmla="*/ 1079762 w 1679654"/>
                              <a:gd name="connsiteY148" fmla="*/ 117613 h 762813"/>
                              <a:gd name="connsiteX149" fmla="*/ 1096479 w 1679654"/>
                              <a:gd name="connsiteY149" fmla="*/ 126410 h 762813"/>
                              <a:gd name="connsiteX150" fmla="*/ 1113108 w 1679654"/>
                              <a:gd name="connsiteY150" fmla="*/ 135523 h 762813"/>
                              <a:gd name="connsiteX151" fmla="*/ 1129562 w 1679654"/>
                              <a:gd name="connsiteY151" fmla="*/ 145005 h 762813"/>
                              <a:gd name="connsiteX152" fmla="*/ 1145910 w 1679654"/>
                              <a:gd name="connsiteY152" fmla="*/ 154838 h 762813"/>
                              <a:gd name="connsiteX153" fmla="*/ 1162135 w 1679654"/>
                              <a:gd name="connsiteY153" fmla="*/ 164988 h 762813"/>
                              <a:gd name="connsiteX154" fmla="*/ 1178202 w 1679654"/>
                              <a:gd name="connsiteY154" fmla="*/ 175523 h 762813"/>
                              <a:gd name="connsiteX155" fmla="*/ 1194164 w 1679654"/>
                              <a:gd name="connsiteY155" fmla="*/ 186375 h 762813"/>
                              <a:gd name="connsiteX156" fmla="*/ 1209985 w 1679654"/>
                              <a:gd name="connsiteY156" fmla="*/ 197613 h 762813"/>
                              <a:gd name="connsiteX157" fmla="*/ 1225684 w 1679654"/>
                              <a:gd name="connsiteY157" fmla="*/ 209149 h 762813"/>
                              <a:gd name="connsiteX158" fmla="*/ 1241259 w 1679654"/>
                              <a:gd name="connsiteY158" fmla="*/ 221090 h 762813"/>
                              <a:gd name="connsiteX159" fmla="*/ 1256712 w 1679654"/>
                              <a:gd name="connsiteY159" fmla="*/ 233329 h 762813"/>
                              <a:gd name="connsiteX160" fmla="*/ 1272006 w 1679654"/>
                              <a:gd name="connsiteY160" fmla="*/ 245936 h 762813"/>
                              <a:gd name="connsiteX161" fmla="*/ 1287196 w 1679654"/>
                              <a:gd name="connsiteY161" fmla="*/ 258913 h 762813"/>
                              <a:gd name="connsiteX162" fmla="*/ 1302244 w 1679654"/>
                              <a:gd name="connsiteY162" fmla="*/ 272188 h 762813"/>
                              <a:gd name="connsiteX163" fmla="*/ 1317152 w 1679654"/>
                              <a:gd name="connsiteY163" fmla="*/ 285849 h 762813"/>
                              <a:gd name="connsiteX164" fmla="*/ 1331973 w 1679654"/>
                              <a:gd name="connsiteY164" fmla="*/ 299844 h 762813"/>
                              <a:gd name="connsiteX165" fmla="*/ 1346635 w 1679654"/>
                              <a:gd name="connsiteY165" fmla="*/ 314190 h 762813"/>
                              <a:gd name="connsiteX166" fmla="*/ 1361175 w 1679654"/>
                              <a:gd name="connsiteY166" fmla="*/ 328887 h 762813"/>
                              <a:gd name="connsiteX167" fmla="*/ 1375556 w 1679654"/>
                              <a:gd name="connsiteY167" fmla="*/ 343917 h 762813"/>
                              <a:gd name="connsiteX168" fmla="*/ 1389850 w 1679654"/>
                              <a:gd name="connsiteY168" fmla="*/ 359317 h 762813"/>
                              <a:gd name="connsiteX169" fmla="*/ 1404003 w 1679654"/>
                              <a:gd name="connsiteY169" fmla="*/ 375050 h 762813"/>
                              <a:gd name="connsiteX170" fmla="*/ 1418016 w 1679654"/>
                              <a:gd name="connsiteY170" fmla="*/ 391135 h 762813"/>
                              <a:gd name="connsiteX171" fmla="*/ 1431905 w 1679654"/>
                              <a:gd name="connsiteY171" fmla="*/ 407570 h 762813"/>
                              <a:gd name="connsiteX172" fmla="*/ 1445672 w 1679654"/>
                              <a:gd name="connsiteY172" fmla="*/ 424357 h 762813"/>
                              <a:gd name="connsiteX173" fmla="*/ 1459298 w 1679654"/>
                              <a:gd name="connsiteY173" fmla="*/ 441477 h 762813"/>
                              <a:gd name="connsiteX174" fmla="*/ 1472802 w 1679654"/>
                              <a:gd name="connsiteY174" fmla="*/ 458966 h 762813"/>
                              <a:gd name="connsiteX175" fmla="*/ 1486182 w 1679654"/>
                              <a:gd name="connsiteY175" fmla="*/ 476772 h 762813"/>
                              <a:gd name="connsiteX176" fmla="*/ 1499422 w 1679654"/>
                              <a:gd name="connsiteY176" fmla="*/ 494946 h 762813"/>
                              <a:gd name="connsiteX177" fmla="*/ 1512557 w 1679654"/>
                              <a:gd name="connsiteY177" fmla="*/ 513471 h 762813"/>
                              <a:gd name="connsiteX178" fmla="*/ 1525516 w 1679654"/>
                              <a:gd name="connsiteY178" fmla="*/ 532312 h 762813"/>
                              <a:gd name="connsiteX179" fmla="*/ 1538387 w 1679654"/>
                              <a:gd name="connsiteY179" fmla="*/ 551539 h 762813"/>
                              <a:gd name="connsiteX180" fmla="*/ 1551118 w 1679654"/>
                              <a:gd name="connsiteY180" fmla="*/ 571083 h 762813"/>
                              <a:gd name="connsiteX181" fmla="*/ 1563709 w 1679654"/>
                              <a:gd name="connsiteY181" fmla="*/ 591013 h 762813"/>
                              <a:gd name="connsiteX182" fmla="*/ 1576176 w 1679654"/>
                              <a:gd name="connsiteY182" fmla="*/ 611276 h 762813"/>
                              <a:gd name="connsiteX183" fmla="*/ 1588538 w 1679654"/>
                              <a:gd name="connsiteY183" fmla="*/ 631856 h 762813"/>
                              <a:gd name="connsiteX184" fmla="*/ 1600742 w 1679654"/>
                              <a:gd name="connsiteY184" fmla="*/ 652822 h 762813"/>
                              <a:gd name="connsiteX185" fmla="*/ 1612823 w 1679654"/>
                              <a:gd name="connsiteY185" fmla="*/ 674121 h 762813"/>
                              <a:gd name="connsiteX186" fmla="*/ 1624781 w 1679654"/>
                              <a:gd name="connsiteY186" fmla="*/ 695772 h 762813"/>
                              <a:gd name="connsiteX187" fmla="*/ 1636599 w 1679654"/>
                              <a:gd name="connsiteY187" fmla="*/ 717774 h 762813"/>
                              <a:gd name="connsiteX188" fmla="*/ 1648294 w 1679654"/>
                              <a:gd name="connsiteY188" fmla="*/ 740109 h 762813"/>
                              <a:gd name="connsiteX189" fmla="*/ 1659866 w 1679654"/>
                              <a:gd name="connsiteY189" fmla="*/ 762814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1679656" y="752629"/>
                                </a:move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lnTo>
                                  <a:pt x="8350" y="149764"/>
                                </a:ln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3" name="Freeform: Shape 2633"/>
                        <wps:cNvSpPr/>
                        <wps:spPr>
                          <a:xfrm>
                            <a:off x="768570" y="1340224"/>
                            <a:ext cx="2198023" cy="300459"/>
                          </a:xfrm>
                          <a:custGeom>
                            <a:avLst/>
                            <a:gdLst>
                              <a:gd name="connsiteX0" fmla="*/ 2188173 w 2198023"/>
                              <a:gd name="connsiteY0" fmla="*/ 0 h 300459"/>
                              <a:gd name="connsiteX1" fmla="*/ 2167927 w 2198023"/>
                              <a:gd name="connsiteY1" fmla="*/ 10163 h 300459"/>
                              <a:gd name="connsiteX2" fmla="*/ 2147645 w 2198023"/>
                              <a:gd name="connsiteY2" fmla="*/ 20148 h 300459"/>
                              <a:gd name="connsiteX3" fmla="*/ 2127381 w 2198023"/>
                              <a:gd name="connsiteY3" fmla="*/ 29923 h 300459"/>
                              <a:gd name="connsiteX4" fmla="*/ 2107100 w 2198023"/>
                              <a:gd name="connsiteY4" fmla="*/ 39542 h 300459"/>
                              <a:gd name="connsiteX5" fmla="*/ 2086818 w 2198023"/>
                              <a:gd name="connsiteY5" fmla="*/ 48982 h 300459"/>
                              <a:gd name="connsiteX6" fmla="*/ 2066537 w 2198023"/>
                              <a:gd name="connsiteY6" fmla="*/ 58218 h 300459"/>
                              <a:gd name="connsiteX7" fmla="*/ 2046255 w 2198023"/>
                              <a:gd name="connsiteY7" fmla="*/ 67293 h 300459"/>
                              <a:gd name="connsiteX8" fmla="*/ 2025956 w 2198023"/>
                              <a:gd name="connsiteY8" fmla="*/ 76192 h 300459"/>
                              <a:gd name="connsiteX9" fmla="*/ 2005657 w 2198023"/>
                              <a:gd name="connsiteY9" fmla="*/ 84901 h 300459"/>
                              <a:gd name="connsiteX10" fmla="*/ 1985341 w 2198023"/>
                              <a:gd name="connsiteY10" fmla="*/ 93414 h 300459"/>
                              <a:gd name="connsiteX11" fmla="*/ 1965024 w 2198023"/>
                              <a:gd name="connsiteY11" fmla="*/ 101770 h 300459"/>
                              <a:gd name="connsiteX12" fmla="*/ 1944707 w 2198023"/>
                              <a:gd name="connsiteY12" fmla="*/ 109941 h 300459"/>
                              <a:gd name="connsiteX13" fmla="*/ 1924391 w 2198023"/>
                              <a:gd name="connsiteY13" fmla="*/ 117930 h 300459"/>
                              <a:gd name="connsiteX14" fmla="*/ 1904039 w 2198023"/>
                              <a:gd name="connsiteY14" fmla="*/ 125713 h 300459"/>
                              <a:gd name="connsiteX15" fmla="*/ 1883705 w 2198023"/>
                              <a:gd name="connsiteY15" fmla="*/ 133344 h 300459"/>
                              <a:gd name="connsiteX16" fmla="*/ 1863353 w 2198023"/>
                              <a:gd name="connsiteY16" fmla="*/ 140791 h 300459"/>
                              <a:gd name="connsiteX17" fmla="*/ 1843019 w 2198023"/>
                              <a:gd name="connsiteY17" fmla="*/ 148057 h 300459"/>
                              <a:gd name="connsiteX18" fmla="*/ 1822667 w 2198023"/>
                              <a:gd name="connsiteY18" fmla="*/ 155139 h 300459"/>
                              <a:gd name="connsiteX19" fmla="*/ 1802280 w 2198023"/>
                              <a:gd name="connsiteY19" fmla="*/ 162022 h 300459"/>
                              <a:gd name="connsiteX20" fmla="*/ 1781929 w 2198023"/>
                              <a:gd name="connsiteY20" fmla="*/ 168744 h 300459"/>
                              <a:gd name="connsiteX21" fmla="*/ 1761542 w 2198023"/>
                              <a:gd name="connsiteY21" fmla="*/ 175286 h 300459"/>
                              <a:gd name="connsiteX22" fmla="*/ 1741173 w 2198023"/>
                              <a:gd name="connsiteY22" fmla="*/ 181648 h 300459"/>
                              <a:gd name="connsiteX23" fmla="*/ 1720786 w 2198023"/>
                              <a:gd name="connsiteY23" fmla="*/ 187825 h 300459"/>
                              <a:gd name="connsiteX24" fmla="*/ 1700399 w 2198023"/>
                              <a:gd name="connsiteY24" fmla="*/ 193822 h 300459"/>
                              <a:gd name="connsiteX25" fmla="*/ 1680012 w 2198023"/>
                              <a:gd name="connsiteY25" fmla="*/ 199641 h 300459"/>
                              <a:gd name="connsiteX26" fmla="*/ 1659590 w 2198023"/>
                              <a:gd name="connsiteY26" fmla="*/ 205278 h 300459"/>
                              <a:gd name="connsiteX27" fmla="*/ 1639203 w 2198023"/>
                              <a:gd name="connsiteY27" fmla="*/ 210732 h 300459"/>
                              <a:gd name="connsiteX28" fmla="*/ 1618781 w 2198023"/>
                              <a:gd name="connsiteY28" fmla="*/ 216005 h 300459"/>
                              <a:gd name="connsiteX29" fmla="*/ 1598359 w 2198023"/>
                              <a:gd name="connsiteY29" fmla="*/ 221099 h 300459"/>
                              <a:gd name="connsiteX30" fmla="*/ 1577937 w 2198023"/>
                              <a:gd name="connsiteY30" fmla="*/ 226012 h 300459"/>
                              <a:gd name="connsiteX31" fmla="*/ 1557515 w 2198023"/>
                              <a:gd name="connsiteY31" fmla="*/ 230740 h 300459"/>
                              <a:gd name="connsiteX32" fmla="*/ 1537076 w 2198023"/>
                              <a:gd name="connsiteY32" fmla="*/ 235294 h 300459"/>
                              <a:gd name="connsiteX33" fmla="*/ 1516619 w 2198023"/>
                              <a:gd name="connsiteY33" fmla="*/ 239657 h 300459"/>
                              <a:gd name="connsiteX34" fmla="*/ 1496162 w 2198023"/>
                              <a:gd name="connsiteY34" fmla="*/ 243847 h 300459"/>
                              <a:gd name="connsiteX35" fmla="*/ 1475722 w 2198023"/>
                              <a:gd name="connsiteY35" fmla="*/ 247852 h 300459"/>
                              <a:gd name="connsiteX36" fmla="*/ 1455265 w 2198023"/>
                              <a:gd name="connsiteY36" fmla="*/ 251682 h 300459"/>
                              <a:gd name="connsiteX37" fmla="*/ 1434773 w 2198023"/>
                              <a:gd name="connsiteY37" fmla="*/ 255327 h 300459"/>
                              <a:gd name="connsiteX38" fmla="*/ 1414316 w 2198023"/>
                              <a:gd name="connsiteY38" fmla="*/ 258786 h 300459"/>
                              <a:gd name="connsiteX39" fmla="*/ 1393823 w 2198023"/>
                              <a:gd name="connsiteY39" fmla="*/ 262072 h 300459"/>
                              <a:gd name="connsiteX40" fmla="*/ 1373349 w 2198023"/>
                              <a:gd name="connsiteY40" fmla="*/ 265171 h 300459"/>
                              <a:gd name="connsiteX41" fmla="*/ 1352857 w 2198023"/>
                              <a:gd name="connsiteY41" fmla="*/ 268091 h 300459"/>
                              <a:gd name="connsiteX42" fmla="*/ 1332364 w 2198023"/>
                              <a:gd name="connsiteY42" fmla="*/ 270827 h 300459"/>
                              <a:gd name="connsiteX43" fmla="*/ 1311872 w 2198023"/>
                              <a:gd name="connsiteY43" fmla="*/ 273389 h 300459"/>
                              <a:gd name="connsiteX44" fmla="*/ 1291362 w 2198023"/>
                              <a:gd name="connsiteY44" fmla="*/ 275764 h 300459"/>
                              <a:gd name="connsiteX45" fmla="*/ 1270853 w 2198023"/>
                              <a:gd name="connsiteY45" fmla="*/ 277984 h 300459"/>
                              <a:gd name="connsiteX46" fmla="*/ 1250325 w 2198023"/>
                              <a:gd name="connsiteY46" fmla="*/ 279994 h 300459"/>
                              <a:gd name="connsiteX47" fmla="*/ 1229816 w 2198023"/>
                              <a:gd name="connsiteY47" fmla="*/ 281831 h 300459"/>
                              <a:gd name="connsiteX48" fmla="*/ 1209288 w 2198023"/>
                              <a:gd name="connsiteY48" fmla="*/ 283482 h 300459"/>
                              <a:gd name="connsiteX49" fmla="*/ 1188726 w 2198023"/>
                              <a:gd name="connsiteY49" fmla="*/ 284953 h 300459"/>
                              <a:gd name="connsiteX50" fmla="*/ 1168198 w 2198023"/>
                              <a:gd name="connsiteY50" fmla="*/ 286263 h 300459"/>
                              <a:gd name="connsiteX51" fmla="*/ 1147654 w 2198023"/>
                              <a:gd name="connsiteY51" fmla="*/ 287376 h 300459"/>
                              <a:gd name="connsiteX52" fmla="*/ 1127091 w 2198023"/>
                              <a:gd name="connsiteY52" fmla="*/ 288304 h 300459"/>
                              <a:gd name="connsiteX53" fmla="*/ 1106546 w 2198023"/>
                              <a:gd name="connsiteY53" fmla="*/ 289051 h 300459"/>
                              <a:gd name="connsiteX54" fmla="*/ 1085966 w 2198023"/>
                              <a:gd name="connsiteY54" fmla="*/ 289636 h 300459"/>
                              <a:gd name="connsiteX55" fmla="*/ 1065386 w 2198023"/>
                              <a:gd name="connsiteY55" fmla="*/ 290024 h 300459"/>
                              <a:gd name="connsiteX56" fmla="*/ 1044824 w 2198023"/>
                              <a:gd name="connsiteY56" fmla="*/ 290226 h 300459"/>
                              <a:gd name="connsiteX57" fmla="*/ 1024244 w 2198023"/>
                              <a:gd name="connsiteY57" fmla="*/ 290251 h 300459"/>
                              <a:gd name="connsiteX58" fmla="*/ 1003646 w 2198023"/>
                              <a:gd name="connsiteY58" fmla="*/ 290110 h 300459"/>
                              <a:gd name="connsiteX59" fmla="*/ 983061 w 2198023"/>
                              <a:gd name="connsiteY59" fmla="*/ 289775 h 300459"/>
                              <a:gd name="connsiteX60" fmla="*/ 962467 w 2198023"/>
                              <a:gd name="connsiteY60" fmla="*/ 289253 h 300459"/>
                              <a:gd name="connsiteX61" fmla="*/ 941843 w 2198023"/>
                              <a:gd name="connsiteY61" fmla="*/ 288576 h 300459"/>
                              <a:gd name="connsiteX62" fmla="*/ 921244 w 2198023"/>
                              <a:gd name="connsiteY62" fmla="*/ 287694 h 300459"/>
                              <a:gd name="connsiteX63" fmla="*/ 900625 w 2198023"/>
                              <a:gd name="connsiteY63" fmla="*/ 286628 h 300459"/>
                              <a:gd name="connsiteX64" fmla="*/ 880003 w 2198023"/>
                              <a:gd name="connsiteY64" fmla="*/ 285406 h 300459"/>
                              <a:gd name="connsiteX65" fmla="*/ 859361 w 2198023"/>
                              <a:gd name="connsiteY65" fmla="*/ 283980 h 300459"/>
                              <a:gd name="connsiteX66" fmla="*/ 838737 w 2198023"/>
                              <a:gd name="connsiteY66" fmla="*/ 282393 h 300459"/>
                              <a:gd name="connsiteX67" fmla="*/ 818093 w 2198023"/>
                              <a:gd name="connsiteY67" fmla="*/ 280607 h 300459"/>
                              <a:gd name="connsiteX68" fmla="*/ 797451 w 2198023"/>
                              <a:gd name="connsiteY68" fmla="*/ 278639 h 300459"/>
                              <a:gd name="connsiteX69" fmla="*/ 776787 w 2198023"/>
                              <a:gd name="connsiteY69" fmla="*/ 276511 h 300459"/>
                              <a:gd name="connsiteX70" fmla="*/ 756117 w 2198023"/>
                              <a:gd name="connsiteY70" fmla="*/ 274177 h 300459"/>
                              <a:gd name="connsiteX71" fmla="*/ 735476 w 2198023"/>
                              <a:gd name="connsiteY71" fmla="*/ 271691 h 300459"/>
                              <a:gd name="connsiteX72" fmla="*/ 714783 w 2198023"/>
                              <a:gd name="connsiteY72" fmla="*/ 268995 h 300459"/>
                              <a:gd name="connsiteX73" fmla="*/ 694119 w 2198023"/>
                              <a:gd name="connsiteY73" fmla="*/ 266145 h 300459"/>
                              <a:gd name="connsiteX74" fmla="*/ 673432 w 2198023"/>
                              <a:gd name="connsiteY74" fmla="*/ 263085 h 300459"/>
                              <a:gd name="connsiteX75" fmla="*/ 652740 w 2198023"/>
                              <a:gd name="connsiteY75" fmla="*/ 259875 h 300459"/>
                              <a:gd name="connsiteX76" fmla="*/ 632052 w 2198023"/>
                              <a:gd name="connsiteY76" fmla="*/ 256456 h 300459"/>
                              <a:gd name="connsiteX77" fmla="*/ 611365 w 2198023"/>
                              <a:gd name="connsiteY77" fmla="*/ 252881 h 300459"/>
                              <a:gd name="connsiteX78" fmla="*/ 590650 w 2198023"/>
                              <a:gd name="connsiteY78" fmla="*/ 249097 h 300459"/>
                              <a:gd name="connsiteX79" fmla="*/ 569938 w 2198023"/>
                              <a:gd name="connsiteY79" fmla="*/ 245162 h 300459"/>
                              <a:gd name="connsiteX80" fmla="*/ 549229 w 2198023"/>
                              <a:gd name="connsiteY80" fmla="*/ 241020 h 300459"/>
                              <a:gd name="connsiteX81" fmla="*/ 528496 w 2198023"/>
                              <a:gd name="connsiteY81" fmla="*/ 236719 h 300459"/>
                              <a:gd name="connsiteX82" fmla="*/ 507786 w 2198023"/>
                              <a:gd name="connsiteY82" fmla="*/ 232212 h 300459"/>
                              <a:gd name="connsiteX83" fmla="*/ 487051 w 2198023"/>
                              <a:gd name="connsiteY83" fmla="*/ 227553 h 300459"/>
                              <a:gd name="connsiteX84" fmla="*/ 466296 w 2198023"/>
                              <a:gd name="connsiteY84" fmla="*/ 222709 h 300459"/>
                              <a:gd name="connsiteX85" fmla="*/ 445556 w 2198023"/>
                              <a:gd name="connsiteY85" fmla="*/ 217662 h 300459"/>
                              <a:gd name="connsiteX86" fmla="*/ 424798 w 2198023"/>
                              <a:gd name="connsiteY86" fmla="*/ 212452 h 300459"/>
                              <a:gd name="connsiteX87" fmla="*/ 404043 w 2198023"/>
                              <a:gd name="connsiteY87" fmla="*/ 207063 h 300459"/>
                              <a:gd name="connsiteX88" fmla="*/ 383286 w 2198023"/>
                              <a:gd name="connsiteY88" fmla="*/ 201478 h 300459"/>
                              <a:gd name="connsiteX89" fmla="*/ 362505 w 2198023"/>
                              <a:gd name="connsiteY89" fmla="*/ 195724 h 300459"/>
                              <a:gd name="connsiteX90" fmla="*/ 341725 w 2198023"/>
                              <a:gd name="connsiteY90" fmla="*/ 189795 h 300459"/>
                              <a:gd name="connsiteX91" fmla="*/ 320952 w 2198023"/>
                              <a:gd name="connsiteY91" fmla="*/ 183658 h 300459"/>
                              <a:gd name="connsiteX92" fmla="*/ 300172 w 2198023"/>
                              <a:gd name="connsiteY92" fmla="*/ 177365 h 300459"/>
                              <a:gd name="connsiteX93" fmla="*/ 279369 w 2198023"/>
                              <a:gd name="connsiteY93" fmla="*/ 170893 h 300459"/>
                              <a:gd name="connsiteX94" fmla="*/ 258566 w 2198023"/>
                              <a:gd name="connsiteY94" fmla="*/ 164219 h 300459"/>
                              <a:gd name="connsiteX95" fmla="*/ 237763 w 2198023"/>
                              <a:gd name="connsiteY95" fmla="*/ 157381 h 300459"/>
                              <a:gd name="connsiteX96" fmla="*/ 216960 w 2198023"/>
                              <a:gd name="connsiteY96" fmla="*/ 150362 h 300459"/>
                              <a:gd name="connsiteX97" fmla="*/ 196134 w 2198023"/>
                              <a:gd name="connsiteY97" fmla="*/ 143167 h 300459"/>
                              <a:gd name="connsiteX98" fmla="*/ 175336 w 2198023"/>
                              <a:gd name="connsiteY98" fmla="*/ 135767 h 300459"/>
                              <a:gd name="connsiteX99" fmla="*/ 154487 w 2198023"/>
                              <a:gd name="connsiteY99" fmla="*/ 128204 h 300459"/>
                              <a:gd name="connsiteX100" fmla="*/ 133662 w 2198023"/>
                              <a:gd name="connsiteY100" fmla="*/ 120462 h 300459"/>
                              <a:gd name="connsiteX101" fmla="*/ 112818 w 2198023"/>
                              <a:gd name="connsiteY101" fmla="*/ 112541 h 300459"/>
                              <a:gd name="connsiteX102" fmla="*/ 91991 w 2198023"/>
                              <a:gd name="connsiteY102" fmla="*/ 104436 h 300459"/>
                              <a:gd name="connsiteX103" fmla="*/ 71119 w 2198023"/>
                              <a:gd name="connsiteY103" fmla="*/ 96132 h 300459"/>
                              <a:gd name="connsiteX104" fmla="*/ 50276 w 2198023"/>
                              <a:gd name="connsiteY104" fmla="*/ 87665 h 300459"/>
                              <a:gd name="connsiteX105" fmla="*/ 29403 w 2198023"/>
                              <a:gd name="connsiteY105" fmla="*/ 79021 h 300459"/>
                              <a:gd name="connsiteX106" fmla="*/ 8529 w 2198023"/>
                              <a:gd name="connsiteY106" fmla="*/ 70190 h 300459"/>
                              <a:gd name="connsiteX107" fmla="*/ 0 w 2198023"/>
                              <a:gd name="connsiteY107" fmla="*/ 90720 h 300459"/>
                              <a:gd name="connsiteX108" fmla="*/ 20642 w 2198023"/>
                              <a:gd name="connsiteY108" fmla="*/ 99007 h 300459"/>
                              <a:gd name="connsiteX109" fmla="*/ 41264 w 2198023"/>
                              <a:gd name="connsiteY109" fmla="*/ 107130 h 300459"/>
                              <a:gd name="connsiteX110" fmla="*/ 61906 w 2198023"/>
                              <a:gd name="connsiteY110" fmla="*/ 115098 h 300459"/>
                              <a:gd name="connsiteX111" fmla="*/ 82529 w 2198023"/>
                              <a:gd name="connsiteY111" fmla="*/ 122886 h 300459"/>
                              <a:gd name="connsiteX112" fmla="*/ 103152 w 2198023"/>
                              <a:gd name="connsiteY112" fmla="*/ 130494 h 300459"/>
                              <a:gd name="connsiteX113" fmla="*/ 123746 w 2198023"/>
                              <a:gd name="connsiteY113" fmla="*/ 137962 h 300459"/>
                              <a:gd name="connsiteX114" fmla="*/ 144370 w 2198023"/>
                              <a:gd name="connsiteY114" fmla="*/ 145246 h 300459"/>
                              <a:gd name="connsiteX115" fmla="*/ 164971 w 2198023"/>
                              <a:gd name="connsiteY115" fmla="*/ 152380 h 300459"/>
                              <a:gd name="connsiteX116" fmla="*/ 185565 w 2198023"/>
                              <a:gd name="connsiteY116" fmla="*/ 159326 h 300459"/>
                              <a:gd name="connsiteX117" fmla="*/ 206141 w 2198023"/>
                              <a:gd name="connsiteY117" fmla="*/ 166118 h 300459"/>
                              <a:gd name="connsiteX118" fmla="*/ 226742 w 2198023"/>
                              <a:gd name="connsiteY118" fmla="*/ 172730 h 300459"/>
                              <a:gd name="connsiteX119" fmla="*/ 247314 w 2198023"/>
                              <a:gd name="connsiteY119" fmla="*/ 179179 h 300459"/>
                              <a:gd name="connsiteX120" fmla="*/ 267890 w 2198023"/>
                              <a:gd name="connsiteY120" fmla="*/ 185472 h 300459"/>
                              <a:gd name="connsiteX121" fmla="*/ 288467 w 2198023"/>
                              <a:gd name="connsiteY121" fmla="*/ 191587 h 300459"/>
                              <a:gd name="connsiteX122" fmla="*/ 309020 w 2198023"/>
                              <a:gd name="connsiteY122" fmla="*/ 197537 h 300459"/>
                              <a:gd name="connsiteX123" fmla="*/ 329598 w 2198023"/>
                              <a:gd name="connsiteY123" fmla="*/ 203332 h 300459"/>
                              <a:gd name="connsiteX124" fmla="*/ 350152 w 2198023"/>
                              <a:gd name="connsiteY124" fmla="*/ 208946 h 300459"/>
                              <a:gd name="connsiteX125" fmla="*/ 370699 w 2198023"/>
                              <a:gd name="connsiteY125" fmla="*/ 214377 h 300459"/>
                              <a:gd name="connsiteX126" fmla="*/ 391230 w 2198023"/>
                              <a:gd name="connsiteY126" fmla="*/ 219673 h 300459"/>
                              <a:gd name="connsiteX127" fmla="*/ 411760 w 2198023"/>
                              <a:gd name="connsiteY127" fmla="*/ 224790 h 300459"/>
                              <a:gd name="connsiteX128" fmla="*/ 432314 w 2198023"/>
                              <a:gd name="connsiteY128" fmla="*/ 229725 h 300459"/>
                              <a:gd name="connsiteX129" fmla="*/ 452822 w 2198023"/>
                              <a:gd name="connsiteY129" fmla="*/ 234500 h 300459"/>
                              <a:gd name="connsiteX130" fmla="*/ 473353 w 2198023"/>
                              <a:gd name="connsiteY130" fmla="*/ 239118 h 300459"/>
                              <a:gd name="connsiteX131" fmla="*/ 493861 w 2198023"/>
                              <a:gd name="connsiteY131" fmla="*/ 243575 h 300459"/>
                              <a:gd name="connsiteX132" fmla="*/ 514392 w 2198023"/>
                              <a:gd name="connsiteY132" fmla="*/ 247852 h 300459"/>
                              <a:gd name="connsiteX133" fmla="*/ 534880 w 2198023"/>
                              <a:gd name="connsiteY133" fmla="*/ 251954 h 300459"/>
                              <a:gd name="connsiteX134" fmla="*/ 555388 w 2198023"/>
                              <a:gd name="connsiteY134" fmla="*/ 255912 h 300459"/>
                              <a:gd name="connsiteX135" fmla="*/ 575896 w 2198023"/>
                              <a:gd name="connsiteY135" fmla="*/ 259673 h 300459"/>
                              <a:gd name="connsiteX136" fmla="*/ 596380 w 2198023"/>
                              <a:gd name="connsiteY136" fmla="*/ 263294 h 300459"/>
                              <a:gd name="connsiteX137" fmla="*/ 616865 w 2198023"/>
                              <a:gd name="connsiteY137" fmla="*/ 266730 h 300459"/>
                              <a:gd name="connsiteX138" fmla="*/ 637326 w 2198023"/>
                              <a:gd name="connsiteY138" fmla="*/ 270015 h 300459"/>
                              <a:gd name="connsiteX139" fmla="*/ 657811 w 2198023"/>
                              <a:gd name="connsiteY139" fmla="*/ 273116 h 300459"/>
                              <a:gd name="connsiteX140" fmla="*/ 678277 w 2198023"/>
                              <a:gd name="connsiteY140" fmla="*/ 276059 h 300459"/>
                              <a:gd name="connsiteX141" fmla="*/ 698737 w 2198023"/>
                              <a:gd name="connsiteY141" fmla="*/ 278818 h 300459"/>
                              <a:gd name="connsiteX142" fmla="*/ 719200 w 2198023"/>
                              <a:gd name="connsiteY142" fmla="*/ 281420 h 300459"/>
                              <a:gd name="connsiteX143" fmla="*/ 739637 w 2198023"/>
                              <a:gd name="connsiteY143" fmla="*/ 283864 h 300459"/>
                              <a:gd name="connsiteX144" fmla="*/ 760103 w 2198023"/>
                              <a:gd name="connsiteY144" fmla="*/ 286154 h 300459"/>
                              <a:gd name="connsiteX145" fmla="*/ 780543 w 2198023"/>
                              <a:gd name="connsiteY145" fmla="*/ 288258 h 300459"/>
                              <a:gd name="connsiteX146" fmla="*/ 800981 w 2198023"/>
                              <a:gd name="connsiteY146" fmla="*/ 290181 h 300459"/>
                              <a:gd name="connsiteX147" fmla="*/ 821401 w 2198023"/>
                              <a:gd name="connsiteY147" fmla="*/ 291949 h 300459"/>
                              <a:gd name="connsiteX148" fmla="*/ 841816 w 2198023"/>
                              <a:gd name="connsiteY148" fmla="*/ 293554 h 300459"/>
                              <a:gd name="connsiteX149" fmla="*/ 862259 w 2198023"/>
                              <a:gd name="connsiteY149" fmla="*/ 295002 h 300459"/>
                              <a:gd name="connsiteX150" fmla="*/ 882651 w 2198023"/>
                              <a:gd name="connsiteY150" fmla="*/ 296270 h 300459"/>
                              <a:gd name="connsiteX151" fmla="*/ 903071 w 2198023"/>
                              <a:gd name="connsiteY151" fmla="*/ 297354 h 300459"/>
                              <a:gd name="connsiteX152" fmla="*/ 923463 w 2198023"/>
                              <a:gd name="connsiteY152" fmla="*/ 298288 h 300459"/>
                              <a:gd name="connsiteX153" fmla="*/ 943883 w 2198023"/>
                              <a:gd name="connsiteY153" fmla="*/ 299052 h 300459"/>
                              <a:gd name="connsiteX154" fmla="*/ 964251 w 2198023"/>
                              <a:gd name="connsiteY154" fmla="*/ 299666 h 300459"/>
                              <a:gd name="connsiteX155" fmla="*/ 984648 w 2198023"/>
                              <a:gd name="connsiteY155" fmla="*/ 300095 h 300459"/>
                              <a:gd name="connsiteX156" fmla="*/ 1005033 w 2198023"/>
                              <a:gd name="connsiteY156" fmla="*/ 300344 h 300459"/>
                              <a:gd name="connsiteX157" fmla="*/ 1025420 w 2198023"/>
                              <a:gd name="connsiteY157" fmla="*/ 300460 h 300459"/>
                              <a:gd name="connsiteX158" fmla="*/ 1045790 w 2198023"/>
                              <a:gd name="connsiteY158" fmla="*/ 300391 h 300459"/>
                              <a:gd name="connsiteX159" fmla="*/ 1066141 w 2198023"/>
                              <a:gd name="connsiteY159" fmla="*/ 300142 h 300459"/>
                              <a:gd name="connsiteX160" fmla="*/ 1086511 w 2198023"/>
                              <a:gd name="connsiteY160" fmla="*/ 299736 h 300459"/>
                              <a:gd name="connsiteX161" fmla="*/ 1106862 w 2198023"/>
                              <a:gd name="connsiteY161" fmla="*/ 299168 h 300459"/>
                              <a:gd name="connsiteX162" fmla="*/ 1127196 w 2198023"/>
                              <a:gd name="connsiteY162" fmla="*/ 298421 h 300459"/>
                              <a:gd name="connsiteX163" fmla="*/ 1147548 w 2198023"/>
                              <a:gd name="connsiteY163" fmla="*/ 297517 h 300459"/>
                              <a:gd name="connsiteX164" fmla="*/ 1167882 w 2198023"/>
                              <a:gd name="connsiteY164" fmla="*/ 296451 h 300459"/>
                              <a:gd name="connsiteX165" fmla="*/ 1188234 w 2198023"/>
                              <a:gd name="connsiteY165" fmla="*/ 295204 h 300459"/>
                              <a:gd name="connsiteX166" fmla="*/ 1208551 w 2198023"/>
                              <a:gd name="connsiteY166" fmla="*/ 293803 h 300459"/>
                              <a:gd name="connsiteX167" fmla="*/ 1228885 w 2198023"/>
                              <a:gd name="connsiteY167" fmla="*/ 292221 h 300459"/>
                              <a:gd name="connsiteX168" fmla="*/ 1249184 w 2198023"/>
                              <a:gd name="connsiteY168" fmla="*/ 290476 h 300459"/>
                              <a:gd name="connsiteX169" fmla="*/ 1269501 w 2198023"/>
                              <a:gd name="connsiteY169" fmla="*/ 288576 h 300459"/>
                              <a:gd name="connsiteX170" fmla="*/ 1289817 w 2198023"/>
                              <a:gd name="connsiteY170" fmla="*/ 286490 h 300459"/>
                              <a:gd name="connsiteX171" fmla="*/ 1310099 w 2198023"/>
                              <a:gd name="connsiteY171" fmla="*/ 284253 h 300459"/>
                              <a:gd name="connsiteX172" fmla="*/ 1330415 w 2198023"/>
                              <a:gd name="connsiteY172" fmla="*/ 281854 h 300459"/>
                              <a:gd name="connsiteX173" fmla="*/ 1350697 w 2198023"/>
                              <a:gd name="connsiteY173" fmla="*/ 279269 h 300459"/>
                              <a:gd name="connsiteX174" fmla="*/ 1370996 w 2198023"/>
                              <a:gd name="connsiteY174" fmla="*/ 276511 h 300459"/>
                              <a:gd name="connsiteX175" fmla="*/ 1391277 w 2198023"/>
                              <a:gd name="connsiteY175" fmla="*/ 273613 h 300459"/>
                              <a:gd name="connsiteX176" fmla="*/ 1411541 w 2198023"/>
                              <a:gd name="connsiteY176" fmla="*/ 270537 h 300459"/>
                              <a:gd name="connsiteX177" fmla="*/ 1431823 w 2198023"/>
                              <a:gd name="connsiteY177" fmla="*/ 267274 h 300459"/>
                              <a:gd name="connsiteX178" fmla="*/ 1452069 w 2198023"/>
                              <a:gd name="connsiteY178" fmla="*/ 263856 h 300459"/>
                              <a:gd name="connsiteX179" fmla="*/ 1472333 w 2198023"/>
                              <a:gd name="connsiteY179" fmla="*/ 260280 h 300459"/>
                              <a:gd name="connsiteX180" fmla="*/ 1492562 w 2198023"/>
                              <a:gd name="connsiteY180" fmla="*/ 256526 h 300459"/>
                              <a:gd name="connsiteX181" fmla="*/ 1512826 w 2198023"/>
                              <a:gd name="connsiteY181" fmla="*/ 252609 h 300459"/>
                              <a:gd name="connsiteX182" fmla="*/ 1533055 w 2198023"/>
                              <a:gd name="connsiteY182" fmla="*/ 248535 h 300459"/>
                              <a:gd name="connsiteX183" fmla="*/ 1553301 w 2198023"/>
                              <a:gd name="connsiteY183" fmla="*/ 244277 h 300459"/>
                              <a:gd name="connsiteX184" fmla="*/ 1573530 w 2198023"/>
                              <a:gd name="connsiteY184" fmla="*/ 239866 h 300459"/>
                              <a:gd name="connsiteX185" fmla="*/ 1593776 w 2198023"/>
                              <a:gd name="connsiteY185" fmla="*/ 235271 h 300459"/>
                              <a:gd name="connsiteX186" fmla="*/ 1613987 w 2198023"/>
                              <a:gd name="connsiteY186" fmla="*/ 230514 h 300459"/>
                              <a:gd name="connsiteX187" fmla="*/ 1634199 w 2198023"/>
                              <a:gd name="connsiteY187" fmla="*/ 225606 h 300459"/>
                              <a:gd name="connsiteX188" fmla="*/ 1654410 w 2198023"/>
                              <a:gd name="connsiteY188" fmla="*/ 220512 h 300459"/>
                              <a:gd name="connsiteX189" fmla="*/ 1674604 w 2198023"/>
                              <a:gd name="connsiteY189" fmla="*/ 215262 h 300459"/>
                              <a:gd name="connsiteX190" fmla="*/ 1694815 w 2198023"/>
                              <a:gd name="connsiteY190" fmla="*/ 209850 h 300459"/>
                              <a:gd name="connsiteX191" fmla="*/ 1715008 w 2198023"/>
                              <a:gd name="connsiteY191" fmla="*/ 204259 h 300459"/>
                              <a:gd name="connsiteX192" fmla="*/ 1735202 w 2198023"/>
                              <a:gd name="connsiteY192" fmla="*/ 198487 h 300459"/>
                              <a:gd name="connsiteX193" fmla="*/ 1755361 w 2198023"/>
                              <a:gd name="connsiteY193" fmla="*/ 192577 h 300459"/>
                              <a:gd name="connsiteX194" fmla="*/ 1775554 w 2198023"/>
                              <a:gd name="connsiteY194" fmla="*/ 186493 h 300459"/>
                              <a:gd name="connsiteX195" fmla="*/ 1795730 w 2198023"/>
                              <a:gd name="connsiteY195" fmla="*/ 180222 h 300459"/>
                              <a:gd name="connsiteX196" fmla="*/ 1815889 w 2198023"/>
                              <a:gd name="connsiteY196" fmla="*/ 173790 h 300459"/>
                              <a:gd name="connsiteX197" fmla="*/ 1836030 w 2198023"/>
                              <a:gd name="connsiteY197" fmla="*/ 167207 h 300459"/>
                              <a:gd name="connsiteX198" fmla="*/ 1856206 w 2198023"/>
                              <a:gd name="connsiteY198" fmla="*/ 160440 h 300459"/>
                              <a:gd name="connsiteX199" fmla="*/ 1876365 w 2198023"/>
                              <a:gd name="connsiteY199" fmla="*/ 153509 h 300459"/>
                              <a:gd name="connsiteX200" fmla="*/ 1896506 w 2198023"/>
                              <a:gd name="connsiteY200" fmla="*/ 146429 h 300459"/>
                              <a:gd name="connsiteX201" fmla="*/ 1916647 w 2198023"/>
                              <a:gd name="connsiteY201" fmla="*/ 139161 h 300459"/>
                              <a:gd name="connsiteX202" fmla="*/ 1936770 w 2198023"/>
                              <a:gd name="connsiteY202" fmla="*/ 131734 h 300459"/>
                              <a:gd name="connsiteX203" fmla="*/ 1956894 w 2198023"/>
                              <a:gd name="connsiteY203" fmla="*/ 124131 h 300459"/>
                              <a:gd name="connsiteX204" fmla="*/ 1977017 w 2198023"/>
                              <a:gd name="connsiteY204" fmla="*/ 116366 h 300459"/>
                              <a:gd name="connsiteX205" fmla="*/ 1997141 w 2198023"/>
                              <a:gd name="connsiteY205" fmla="*/ 108445 h 300459"/>
                              <a:gd name="connsiteX206" fmla="*/ 2017264 w 2198023"/>
                              <a:gd name="connsiteY206" fmla="*/ 100338 h 300459"/>
                              <a:gd name="connsiteX207" fmla="*/ 2037370 w 2198023"/>
                              <a:gd name="connsiteY207" fmla="*/ 92081 h 300459"/>
                              <a:gd name="connsiteX208" fmla="*/ 2057458 w 2198023"/>
                              <a:gd name="connsiteY208" fmla="*/ 83639 h 300459"/>
                              <a:gd name="connsiteX209" fmla="*/ 2077564 w 2198023"/>
                              <a:gd name="connsiteY209" fmla="*/ 75057 h 300459"/>
                              <a:gd name="connsiteX210" fmla="*/ 2097635 w 2198023"/>
                              <a:gd name="connsiteY210" fmla="*/ 66278 h 300459"/>
                              <a:gd name="connsiteX211" fmla="*/ 2117741 w 2198023"/>
                              <a:gd name="connsiteY211" fmla="*/ 57359 h 300459"/>
                              <a:gd name="connsiteX212" fmla="*/ 2137812 w 2198023"/>
                              <a:gd name="connsiteY212" fmla="*/ 48234 h 300459"/>
                              <a:gd name="connsiteX213" fmla="*/ 2157900 w 2198023"/>
                              <a:gd name="connsiteY213" fmla="*/ 38980 h 300459"/>
                              <a:gd name="connsiteX214" fmla="*/ 2177953 w 2198023"/>
                              <a:gd name="connsiteY214" fmla="*/ 29540 h 300459"/>
                              <a:gd name="connsiteX215" fmla="*/ 2198024 w 2198023"/>
                              <a:gd name="connsiteY215" fmla="*/ 19939 h 3004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Lst>
                            <a:rect l="l" t="t" r="r" b="b"/>
                            <a:pathLst>
                              <a:path w="2198023" h="300459">
                                <a:moveTo>
                                  <a:pt x="2188173" y="0"/>
                                </a:moveTo>
                                <a:lnTo>
                                  <a:pt x="2167927" y="10163"/>
                                </a:lnTo>
                                <a:lnTo>
                                  <a:pt x="2147645" y="20148"/>
                                </a:lnTo>
                                <a:lnTo>
                                  <a:pt x="2127381" y="29923"/>
                                </a:lnTo>
                                <a:lnTo>
                                  <a:pt x="2107100" y="39542"/>
                                </a:lnTo>
                                <a:lnTo>
                                  <a:pt x="2086818" y="48982"/>
                                </a:lnTo>
                                <a:lnTo>
                                  <a:pt x="2066537" y="58218"/>
                                </a:lnTo>
                                <a:lnTo>
                                  <a:pt x="2046255" y="67293"/>
                                </a:lnTo>
                                <a:lnTo>
                                  <a:pt x="2025956" y="76192"/>
                                </a:lnTo>
                                <a:lnTo>
                                  <a:pt x="2005657" y="84901"/>
                                </a:lnTo>
                                <a:lnTo>
                                  <a:pt x="1985341" y="93414"/>
                                </a:lnTo>
                                <a:lnTo>
                                  <a:pt x="1965024" y="101770"/>
                                </a:lnTo>
                                <a:lnTo>
                                  <a:pt x="1944707" y="109941"/>
                                </a:lnTo>
                                <a:lnTo>
                                  <a:pt x="1924391" y="117930"/>
                                </a:lnTo>
                                <a:lnTo>
                                  <a:pt x="1904039" y="125713"/>
                                </a:lnTo>
                                <a:lnTo>
                                  <a:pt x="1883705" y="133344"/>
                                </a:lnTo>
                                <a:lnTo>
                                  <a:pt x="1863353" y="140791"/>
                                </a:lnTo>
                                <a:lnTo>
                                  <a:pt x="1843019" y="148057"/>
                                </a:lnTo>
                                <a:lnTo>
                                  <a:pt x="1822667" y="155139"/>
                                </a:lnTo>
                                <a:lnTo>
                                  <a:pt x="1802280" y="162022"/>
                                </a:lnTo>
                                <a:lnTo>
                                  <a:pt x="1781929" y="168744"/>
                                </a:lnTo>
                                <a:lnTo>
                                  <a:pt x="1761542" y="175286"/>
                                </a:lnTo>
                                <a:lnTo>
                                  <a:pt x="1741173" y="181648"/>
                                </a:lnTo>
                                <a:lnTo>
                                  <a:pt x="1720786" y="187825"/>
                                </a:lnTo>
                                <a:lnTo>
                                  <a:pt x="1700399" y="193822"/>
                                </a:lnTo>
                                <a:lnTo>
                                  <a:pt x="1680012" y="199641"/>
                                </a:lnTo>
                                <a:lnTo>
                                  <a:pt x="1659590" y="205278"/>
                                </a:lnTo>
                                <a:lnTo>
                                  <a:pt x="1639203" y="210732"/>
                                </a:lnTo>
                                <a:lnTo>
                                  <a:pt x="1618781" y="216005"/>
                                </a:lnTo>
                                <a:lnTo>
                                  <a:pt x="1598359" y="221099"/>
                                </a:lnTo>
                                <a:lnTo>
                                  <a:pt x="1577937" y="226012"/>
                                </a:lnTo>
                                <a:lnTo>
                                  <a:pt x="1557515" y="230740"/>
                                </a:lnTo>
                                <a:lnTo>
                                  <a:pt x="1537076" y="235294"/>
                                </a:lnTo>
                                <a:lnTo>
                                  <a:pt x="1516619" y="239657"/>
                                </a:lnTo>
                                <a:lnTo>
                                  <a:pt x="1496162" y="243847"/>
                                </a:lnTo>
                                <a:lnTo>
                                  <a:pt x="1475722" y="247852"/>
                                </a:lnTo>
                                <a:lnTo>
                                  <a:pt x="1455265" y="251682"/>
                                </a:lnTo>
                                <a:lnTo>
                                  <a:pt x="1434773" y="255327"/>
                                </a:lnTo>
                                <a:lnTo>
                                  <a:pt x="1414316" y="258786"/>
                                </a:lnTo>
                                <a:lnTo>
                                  <a:pt x="1393823" y="262072"/>
                                </a:lnTo>
                                <a:lnTo>
                                  <a:pt x="1373349" y="265171"/>
                                </a:lnTo>
                                <a:lnTo>
                                  <a:pt x="1352857" y="268091"/>
                                </a:lnTo>
                                <a:lnTo>
                                  <a:pt x="1332364" y="270827"/>
                                </a:lnTo>
                                <a:lnTo>
                                  <a:pt x="1311872" y="273389"/>
                                </a:lnTo>
                                <a:lnTo>
                                  <a:pt x="1291362" y="275764"/>
                                </a:lnTo>
                                <a:lnTo>
                                  <a:pt x="1270853" y="277984"/>
                                </a:lnTo>
                                <a:lnTo>
                                  <a:pt x="1250325" y="279994"/>
                                </a:lnTo>
                                <a:lnTo>
                                  <a:pt x="1229816" y="281831"/>
                                </a:lnTo>
                                <a:lnTo>
                                  <a:pt x="1209288" y="283482"/>
                                </a:lnTo>
                                <a:lnTo>
                                  <a:pt x="1188726" y="284953"/>
                                </a:lnTo>
                                <a:lnTo>
                                  <a:pt x="1168198" y="286263"/>
                                </a:lnTo>
                                <a:lnTo>
                                  <a:pt x="1147654" y="287376"/>
                                </a:lnTo>
                                <a:lnTo>
                                  <a:pt x="1127091" y="288304"/>
                                </a:lnTo>
                                <a:lnTo>
                                  <a:pt x="1106546" y="289051"/>
                                </a:lnTo>
                                <a:lnTo>
                                  <a:pt x="1085966" y="289636"/>
                                </a:lnTo>
                                <a:lnTo>
                                  <a:pt x="1065386" y="290024"/>
                                </a:lnTo>
                                <a:lnTo>
                                  <a:pt x="1044824" y="290226"/>
                                </a:lnTo>
                                <a:lnTo>
                                  <a:pt x="1024244" y="290251"/>
                                </a:lnTo>
                                <a:lnTo>
                                  <a:pt x="1003646" y="290110"/>
                                </a:lnTo>
                                <a:lnTo>
                                  <a:pt x="983061" y="289775"/>
                                </a:lnTo>
                                <a:lnTo>
                                  <a:pt x="962467" y="289253"/>
                                </a:lnTo>
                                <a:lnTo>
                                  <a:pt x="941843" y="288576"/>
                                </a:lnTo>
                                <a:lnTo>
                                  <a:pt x="921244" y="287694"/>
                                </a:lnTo>
                                <a:lnTo>
                                  <a:pt x="900625" y="286628"/>
                                </a:lnTo>
                                <a:lnTo>
                                  <a:pt x="880003" y="285406"/>
                                </a:lnTo>
                                <a:lnTo>
                                  <a:pt x="859361" y="283980"/>
                                </a:lnTo>
                                <a:lnTo>
                                  <a:pt x="838737" y="282393"/>
                                </a:lnTo>
                                <a:lnTo>
                                  <a:pt x="818093" y="280607"/>
                                </a:lnTo>
                                <a:lnTo>
                                  <a:pt x="797451" y="278639"/>
                                </a:lnTo>
                                <a:lnTo>
                                  <a:pt x="776787" y="276511"/>
                                </a:lnTo>
                                <a:lnTo>
                                  <a:pt x="756117" y="274177"/>
                                </a:lnTo>
                                <a:lnTo>
                                  <a:pt x="735476" y="271691"/>
                                </a:lnTo>
                                <a:lnTo>
                                  <a:pt x="714783" y="268995"/>
                                </a:lnTo>
                                <a:lnTo>
                                  <a:pt x="694119" y="266145"/>
                                </a:lnTo>
                                <a:lnTo>
                                  <a:pt x="673432" y="263085"/>
                                </a:lnTo>
                                <a:lnTo>
                                  <a:pt x="652740" y="259875"/>
                                </a:lnTo>
                                <a:lnTo>
                                  <a:pt x="632052" y="256456"/>
                                </a:lnTo>
                                <a:lnTo>
                                  <a:pt x="611365" y="252881"/>
                                </a:lnTo>
                                <a:lnTo>
                                  <a:pt x="590650" y="249097"/>
                                </a:lnTo>
                                <a:lnTo>
                                  <a:pt x="569938" y="245162"/>
                                </a:lnTo>
                                <a:lnTo>
                                  <a:pt x="549229" y="241020"/>
                                </a:lnTo>
                                <a:lnTo>
                                  <a:pt x="528496" y="236719"/>
                                </a:lnTo>
                                <a:lnTo>
                                  <a:pt x="507786" y="232212"/>
                                </a:lnTo>
                                <a:lnTo>
                                  <a:pt x="487051" y="227553"/>
                                </a:lnTo>
                                <a:lnTo>
                                  <a:pt x="466296" y="222709"/>
                                </a:lnTo>
                                <a:lnTo>
                                  <a:pt x="445556" y="217662"/>
                                </a:lnTo>
                                <a:lnTo>
                                  <a:pt x="424798" y="212452"/>
                                </a:lnTo>
                                <a:lnTo>
                                  <a:pt x="404043" y="207063"/>
                                </a:lnTo>
                                <a:lnTo>
                                  <a:pt x="383286" y="201478"/>
                                </a:lnTo>
                                <a:lnTo>
                                  <a:pt x="362505" y="195724"/>
                                </a:lnTo>
                                <a:lnTo>
                                  <a:pt x="341725" y="189795"/>
                                </a:lnTo>
                                <a:lnTo>
                                  <a:pt x="320952" y="183658"/>
                                </a:lnTo>
                                <a:lnTo>
                                  <a:pt x="300172" y="177365"/>
                                </a:lnTo>
                                <a:lnTo>
                                  <a:pt x="279369" y="170893"/>
                                </a:lnTo>
                                <a:lnTo>
                                  <a:pt x="258566" y="164219"/>
                                </a:lnTo>
                                <a:lnTo>
                                  <a:pt x="237763" y="157381"/>
                                </a:lnTo>
                                <a:lnTo>
                                  <a:pt x="216960" y="150362"/>
                                </a:lnTo>
                                <a:lnTo>
                                  <a:pt x="196134" y="143167"/>
                                </a:lnTo>
                                <a:lnTo>
                                  <a:pt x="175336" y="135767"/>
                                </a:lnTo>
                                <a:lnTo>
                                  <a:pt x="154487" y="128204"/>
                                </a:lnTo>
                                <a:lnTo>
                                  <a:pt x="133662" y="120462"/>
                                </a:lnTo>
                                <a:lnTo>
                                  <a:pt x="112818" y="112541"/>
                                </a:lnTo>
                                <a:lnTo>
                                  <a:pt x="91991" y="104436"/>
                                </a:lnTo>
                                <a:lnTo>
                                  <a:pt x="71119" y="96132"/>
                                </a:lnTo>
                                <a:lnTo>
                                  <a:pt x="50276" y="87665"/>
                                </a:lnTo>
                                <a:lnTo>
                                  <a:pt x="29403" y="79021"/>
                                </a:lnTo>
                                <a:lnTo>
                                  <a:pt x="8529" y="70190"/>
                                </a:lnTo>
                                <a:lnTo>
                                  <a:pt x="0" y="90720"/>
                                </a:lnTo>
                                <a:lnTo>
                                  <a:pt x="20642" y="99007"/>
                                </a:lnTo>
                                <a:lnTo>
                                  <a:pt x="41264" y="107130"/>
                                </a:lnTo>
                                <a:lnTo>
                                  <a:pt x="61906" y="115098"/>
                                </a:lnTo>
                                <a:lnTo>
                                  <a:pt x="82529" y="122886"/>
                                </a:lnTo>
                                <a:lnTo>
                                  <a:pt x="103152" y="130494"/>
                                </a:lnTo>
                                <a:lnTo>
                                  <a:pt x="123746" y="137962"/>
                                </a:lnTo>
                                <a:lnTo>
                                  <a:pt x="144370" y="145246"/>
                                </a:lnTo>
                                <a:lnTo>
                                  <a:pt x="164971" y="152380"/>
                                </a:lnTo>
                                <a:lnTo>
                                  <a:pt x="185565" y="159326"/>
                                </a:lnTo>
                                <a:lnTo>
                                  <a:pt x="206141" y="166118"/>
                                </a:lnTo>
                                <a:lnTo>
                                  <a:pt x="226742" y="172730"/>
                                </a:lnTo>
                                <a:lnTo>
                                  <a:pt x="247314" y="179179"/>
                                </a:lnTo>
                                <a:lnTo>
                                  <a:pt x="267890" y="185472"/>
                                </a:lnTo>
                                <a:lnTo>
                                  <a:pt x="288467" y="191587"/>
                                </a:lnTo>
                                <a:lnTo>
                                  <a:pt x="309020" y="197537"/>
                                </a:lnTo>
                                <a:lnTo>
                                  <a:pt x="329598" y="203332"/>
                                </a:lnTo>
                                <a:lnTo>
                                  <a:pt x="350152" y="208946"/>
                                </a:lnTo>
                                <a:lnTo>
                                  <a:pt x="370699" y="214377"/>
                                </a:lnTo>
                                <a:lnTo>
                                  <a:pt x="391230" y="219673"/>
                                </a:lnTo>
                                <a:lnTo>
                                  <a:pt x="411760" y="224790"/>
                                </a:lnTo>
                                <a:lnTo>
                                  <a:pt x="432314" y="229725"/>
                                </a:lnTo>
                                <a:lnTo>
                                  <a:pt x="452822" y="234500"/>
                                </a:lnTo>
                                <a:lnTo>
                                  <a:pt x="473353" y="239118"/>
                                </a:lnTo>
                                <a:lnTo>
                                  <a:pt x="493861" y="243575"/>
                                </a:lnTo>
                                <a:lnTo>
                                  <a:pt x="514392" y="247852"/>
                                </a:lnTo>
                                <a:lnTo>
                                  <a:pt x="534880" y="251954"/>
                                </a:lnTo>
                                <a:lnTo>
                                  <a:pt x="555388" y="255912"/>
                                </a:lnTo>
                                <a:lnTo>
                                  <a:pt x="575896" y="259673"/>
                                </a:lnTo>
                                <a:lnTo>
                                  <a:pt x="596380" y="263294"/>
                                </a:lnTo>
                                <a:lnTo>
                                  <a:pt x="616865" y="266730"/>
                                </a:lnTo>
                                <a:lnTo>
                                  <a:pt x="637326" y="270015"/>
                                </a:lnTo>
                                <a:lnTo>
                                  <a:pt x="657811" y="273116"/>
                                </a:lnTo>
                                <a:lnTo>
                                  <a:pt x="678277" y="276059"/>
                                </a:lnTo>
                                <a:lnTo>
                                  <a:pt x="698737" y="278818"/>
                                </a:lnTo>
                                <a:lnTo>
                                  <a:pt x="719200" y="281420"/>
                                </a:lnTo>
                                <a:lnTo>
                                  <a:pt x="739637" y="283864"/>
                                </a:lnTo>
                                <a:lnTo>
                                  <a:pt x="760103" y="286154"/>
                                </a:lnTo>
                                <a:lnTo>
                                  <a:pt x="780543" y="288258"/>
                                </a:lnTo>
                                <a:lnTo>
                                  <a:pt x="800981" y="290181"/>
                                </a:lnTo>
                                <a:lnTo>
                                  <a:pt x="821401" y="291949"/>
                                </a:lnTo>
                                <a:lnTo>
                                  <a:pt x="841816" y="293554"/>
                                </a:lnTo>
                                <a:lnTo>
                                  <a:pt x="862259" y="295002"/>
                                </a:lnTo>
                                <a:lnTo>
                                  <a:pt x="882651" y="296270"/>
                                </a:lnTo>
                                <a:lnTo>
                                  <a:pt x="903071" y="297354"/>
                                </a:lnTo>
                                <a:lnTo>
                                  <a:pt x="923463" y="298288"/>
                                </a:lnTo>
                                <a:lnTo>
                                  <a:pt x="943883" y="299052"/>
                                </a:lnTo>
                                <a:lnTo>
                                  <a:pt x="964251" y="299666"/>
                                </a:lnTo>
                                <a:lnTo>
                                  <a:pt x="984648" y="300095"/>
                                </a:lnTo>
                                <a:lnTo>
                                  <a:pt x="1005033" y="300344"/>
                                </a:lnTo>
                                <a:lnTo>
                                  <a:pt x="1025420" y="300460"/>
                                </a:lnTo>
                                <a:lnTo>
                                  <a:pt x="1045790" y="300391"/>
                                </a:lnTo>
                                <a:lnTo>
                                  <a:pt x="1066141" y="300142"/>
                                </a:lnTo>
                                <a:lnTo>
                                  <a:pt x="1086511" y="299736"/>
                                </a:lnTo>
                                <a:lnTo>
                                  <a:pt x="1106862" y="299168"/>
                                </a:lnTo>
                                <a:lnTo>
                                  <a:pt x="1127196" y="298421"/>
                                </a:lnTo>
                                <a:lnTo>
                                  <a:pt x="1147548" y="297517"/>
                                </a:lnTo>
                                <a:lnTo>
                                  <a:pt x="1167882" y="296451"/>
                                </a:lnTo>
                                <a:lnTo>
                                  <a:pt x="1188234" y="295204"/>
                                </a:lnTo>
                                <a:lnTo>
                                  <a:pt x="1208551" y="293803"/>
                                </a:lnTo>
                                <a:lnTo>
                                  <a:pt x="1228885" y="292221"/>
                                </a:lnTo>
                                <a:lnTo>
                                  <a:pt x="1249184" y="290476"/>
                                </a:lnTo>
                                <a:lnTo>
                                  <a:pt x="1269501" y="288576"/>
                                </a:lnTo>
                                <a:lnTo>
                                  <a:pt x="1289817" y="286490"/>
                                </a:lnTo>
                                <a:lnTo>
                                  <a:pt x="1310099" y="284253"/>
                                </a:lnTo>
                                <a:lnTo>
                                  <a:pt x="1330415" y="281854"/>
                                </a:lnTo>
                                <a:lnTo>
                                  <a:pt x="1350697" y="279269"/>
                                </a:lnTo>
                                <a:lnTo>
                                  <a:pt x="1370996" y="276511"/>
                                </a:lnTo>
                                <a:lnTo>
                                  <a:pt x="1391277" y="273613"/>
                                </a:lnTo>
                                <a:lnTo>
                                  <a:pt x="1411541" y="270537"/>
                                </a:lnTo>
                                <a:lnTo>
                                  <a:pt x="1431823" y="267274"/>
                                </a:lnTo>
                                <a:lnTo>
                                  <a:pt x="1452069" y="263856"/>
                                </a:lnTo>
                                <a:lnTo>
                                  <a:pt x="1472333" y="260280"/>
                                </a:lnTo>
                                <a:lnTo>
                                  <a:pt x="1492562" y="256526"/>
                                </a:lnTo>
                                <a:lnTo>
                                  <a:pt x="1512826" y="252609"/>
                                </a:lnTo>
                                <a:lnTo>
                                  <a:pt x="1533055" y="248535"/>
                                </a:lnTo>
                                <a:lnTo>
                                  <a:pt x="1553301" y="244277"/>
                                </a:lnTo>
                                <a:lnTo>
                                  <a:pt x="1573530" y="239866"/>
                                </a:lnTo>
                                <a:lnTo>
                                  <a:pt x="1593776" y="235271"/>
                                </a:lnTo>
                                <a:lnTo>
                                  <a:pt x="1613987" y="230514"/>
                                </a:lnTo>
                                <a:lnTo>
                                  <a:pt x="1634199" y="225606"/>
                                </a:lnTo>
                                <a:lnTo>
                                  <a:pt x="1654410" y="220512"/>
                                </a:lnTo>
                                <a:lnTo>
                                  <a:pt x="1674604" y="215262"/>
                                </a:lnTo>
                                <a:lnTo>
                                  <a:pt x="1694815" y="209850"/>
                                </a:lnTo>
                                <a:lnTo>
                                  <a:pt x="1715008" y="204259"/>
                                </a:lnTo>
                                <a:lnTo>
                                  <a:pt x="1735202" y="198487"/>
                                </a:lnTo>
                                <a:lnTo>
                                  <a:pt x="1755361" y="192577"/>
                                </a:lnTo>
                                <a:lnTo>
                                  <a:pt x="1775554" y="186493"/>
                                </a:lnTo>
                                <a:lnTo>
                                  <a:pt x="1795730" y="180222"/>
                                </a:lnTo>
                                <a:lnTo>
                                  <a:pt x="1815889" y="173790"/>
                                </a:lnTo>
                                <a:lnTo>
                                  <a:pt x="1836030" y="167207"/>
                                </a:lnTo>
                                <a:lnTo>
                                  <a:pt x="1856206" y="160440"/>
                                </a:lnTo>
                                <a:lnTo>
                                  <a:pt x="1876365" y="153509"/>
                                </a:lnTo>
                                <a:lnTo>
                                  <a:pt x="1896506" y="146429"/>
                                </a:lnTo>
                                <a:lnTo>
                                  <a:pt x="1916647" y="139161"/>
                                </a:lnTo>
                                <a:lnTo>
                                  <a:pt x="1936770" y="131734"/>
                                </a:lnTo>
                                <a:lnTo>
                                  <a:pt x="1956894" y="124131"/>
                                </a:lnTo>
                                <a:lnTo>
                                  <a:pt x="1977017" y="116366"/>
                                </a:lnTo>
                                <a:lnTo>
                                  <a:pt x="1997141" y="108445"/>
                                </a:lnTo>
                                <a:lnTo>
                                  <a:pt x="2017264" y="100338"/>
                                </a:lnTo>
                                <a:lnTo>
                                  <a:pt x="2037370" y="92081"/>
                                </a:lnTo>
                                <a:lnTo>
                                  <a:pt x="2057458" y="83639"/>
                                </a:lnTo>
                                <a:lnTo>
                                  <a:pt x="2077564" y="75057"/>
                                </a:lnTo>
                                <a:lnTo>
                                  <a:pt x="2097635" y="66278"/>
                                </a:lnTo>
                                <a:lnTo>
                                  <a:pt x="2117741" y="57359"/>
                                </a:lnTo>
                                <a:lnTo>
                                  <a:pt x="2137812" y="48234"/>
                                </a:lnTo>
                                <a:lnTo>
                                  <a:pt x="2157900" y="38980"/>
                                </a:lnTo>
                                <a:lnTo>
                                  <a:pt x="2177953" y="29540"/>
                                </a:lnTo>
                                <a:lnTo>
                                  <a:pt x="2198024" y="19939"/>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4" name="Freeform: Shape 2634"/>
                        <wps:cNvSpPr/>
                        <wps:spPr>
                          <a:xfrm>
                            <a:off x="764045" y="2126999"/>
                            <a:ext cx="571456" cy="301230"/>
                          </a:xfrm>
                          <a:custGeom>
                            <a:avLst/>
                            <a:gdLst>
                              <a:gd name="connsiteX0" fmla="*/ 8350 w 571456"/>
                              <a:gd name="connsiteY0" fmla="*/ 217841 h 301230"/>
                              <a:gd name="connsiteX1" fmla="*/ 47308 w 571456"/>
                              <a:gd name="connsiteY1" fmla="*/ 201669 h 301230"/>
                              <a:gd name="connsiteX2" fmla="*/ 84881 w 571456"/>
                              <a:gd name="connsiteY2" fmla="*/ 186129 h 301230"/>
                              <a:gd name="connsiteX3" fmla="*/ 121075 w 571456"/>
                              <a:gd name="connsiteY3" fmla="*/ 171204 h 301230"/>
                              <a:gd name="connsiteX4" fmla="*/ 155843 w 571456"/>
                              <a:gd name="connsiteY4" fmla="*/ 156928 h 301230"/>
                              <a:gd name="connsiteX5" fmla="*/ 189231 w 571456"/>
                              <a:gd name="connsiteY5" fmla="*/ 143285 h 301230"/>
                              <a:gd name="connsiteX6" fmla="*/ 221213 w 571456"/>
                              <a:gd name="connsiteY6" fmla="*/ 130273 h 301230"/>
                              <a:gd name="connsiteX7" fmla="*/ 251796 w 571456"/>
                              <a:gd name="connsiteY7" fmla="*/ 117858 h 301230"/>
                              <a:gd name="connsiteX8" fmla="*/ 280974 w 571456"/>
                              <a:gd name="connsiteY8" fmla="*/ 106094 h 301230"/>
                              <a:gd name="connsiteX9" fmla="*/ 308771 w 571456"/>
                              <a:gd name="connsiteY9" fmla="*/ 94944 h 301230"/>
                              <a:gd name="connsiteX10" fmla="*/ 335142 w 571456"/>
                              <a:gd name="connsiteY10" fmla="*/ 84461 h 301230"/>
                              <a:gd name="connsiteX11" fmla="*/ 360129 w 571456"/>
                              <a:gd name="connsiteY11" fmla="*/ 74592 h 301230"/>
                              <a:gd name="connsiteX12" fmla="*/ 383737 w 571456"/>
                              <a:gd name="connsiteY12" fmla="*/ 65321 h 301230"/>
                              <a:gd name="connsiteX13" fmla="*/ 405920 w 571456"/>
                              <a:gd name="connsiteY13" fmla="*/ 56699 h 301230"/>
                              <a:gd name="connsiteX14" fmla="*/ 426698 w 571456"/>
                              <a:gd name="connsiteY14" fmla="*/ 48710 h 301230"/>
                              <a:gd name="connsiteX15" fmla="*/ 446100 w 571456"/>
                              <a:gd name="connsiteY15" fmla="*/ 41352 h 301230"/>
                              <a:gd name="connsiteX16" fmla="*/ 464092 w 571456"/>
                              <a:gd name="connsiteY16" fmla="*/ 34610 h 301230"/>
                              <a:gd name="connsiteX17" fmla="*/ 480688 w 571456"/>
                              <a:gd name="connsiteY17" fmla="*/ 28517 h 301230"/>
                              <a:gd name="connsiteX18" fmla="*/ 495900 w 571456"/>
                              <a:gd name="connsiteY18" fmla="*/ 23038 h 301230"/>
                              <a:gd name="connsiteX19" fmla="*/ 509686 w 571456"/>
                              <a:gd name="connsiteY19" fmla="*/ 18192 h 301230"/>
                              <a:gd name="connsiteX20" fmla="*/ 522086 w 571456"/>
                              <a:gd name="connsiteY20" fmla="*/ 13977 h 301230"/>
                              <a:gd name="connsiteX21" fmla="*/ 533089 w 571456"/>
                              <a:gd name="connsiteY21" fmla="*/ 10378 h 301230"/>
                              <a:gd name="connsiteX22" fmla="*/ 542686 w 571456"/>
                              <a:gd name="connsiteY22" fmla="*/ 7445 h 301230"/>
                              <a:gd name="connsiteX23" fmla="*/ 550904 w 571456"/>
                              <a:gd name="connsiteY23" fmla="*/ 5110 h 301230"/>
                              <a:gd name="connsiteX24" fmla="*/ 557694 w 571456"/>
                              <a:gd name="connsiteY24" fmla="*/ 3407 h 301230"/>
                              <a:gd name="connsiteX25" fmla="*/ 563101 w 571456"/>
                              <a:gd name="connsiteY25" fmla="*/ 2353 h 301230"/>
                              <a:gd name="connsiteX26" fmla="*/ 567111 w 571456"/>
                              <a:gd name="connsiteY26" fmla="*/ 1897 h 301230"/>
                              <a:gd name="connsiteX27" fmla="*/ 569712 w 571456"/>
                              <a:gd name="connsiteY27" fmla="*/ 2090 h 301230"/>
                              <a:gd name="connsiteX28" fmla="*/ 570936 w 571456"/>
                              <a:gd name="connsiteY28" fmla="*/ 2915 h 301230"/>
                              <a:gd name="connsiteX29" fmla="*/ 570732 w 571456"/>
                              <a:gd name="connsiteY29" fmla="*/ 4372 h 301230"/>
                              <a:gd name="connsiteX30" fmla="*/ 569145 w 571456"/>
                              <a:gd name="connsiteY30" fmla="*/ 6427 h 301230"/>
                              <a:gd name="connsiteX31" fmla="*/ 566160 w 571456"/>
                              <a:gd name="connsiteY31" fmla="*/ 9149 h 301230"/>
                              <a:gd name="connsiteX32" fmla="*/ 561768 w 571456"/>
                              <a:gd name="connsiteY32" fmla="*/ 12467 h 301230"/>
                              <a:gd name="connsiteX33" fmla="*/ 555996 w 571456"/>
                              <a:gd name="connsiteY33" fmla="*/ 16453 h 301230"/>
                              <a:gd name="connsiteX34" fmla="*/ 548818 w 571456"/>
                              <a:gd name="connsiteY34" fmla="*/ 21054 h 301230"/>
                              <a:gd name="connsiteX35" fmla="*/ 540217 w 571456"/>
                              <a:gd name="connsiteY35" fmla="*/ 26251 h 301230"/>
                              <a:gd name="connsiteX36" fmla="*/ 530232 w 571456"/>
                              <a:gd name="connsiteY36" fmla="*/ 32116 h 301230"/>
                              <a:gd name="connsiteX37" fmla="*/ 518876 w 571456"/>
                              <a:gd name="connsiteY37" fmla="*/ 38596 h 301230"/>
                              <a:gd name="connsiteX38" fmla="*/ 506086 w 571456"/>
                              <a:gd name="connsiteY38" fmla="*/ 45689 h 301230"/>
                              <a:gd name="connsiteX39" fmla="*/ 491914 w 571456"/>
                              <a:gd name="connsiteY39" fmla="*/ 53433 h 301230"/>
                              <a:gd name="connsiteX40" fmla="*/ 476341 w 571456"/>
                              <a:gd name="connsiteY40" fmla="*/ 61809 h 301230"/>
                              <a:gd name="connsiteX41" fmla="*/ 459363 w 571456"/>
                              <a:gd name="connsiteY41" fmla="*/ 70817 h 301230"/>
                              <a:gd name="connsiteX42" fmla="*/ 440983 w 571456"/>
                              <a:gd name="connsiteY42" fmla="*/ 80440 h 301230"/>
                              <a:gd name="connsiteX43" fmla="*/ 421223 w 571456"/>
                              <a:gd name="connsiteY43" fmla="*/ 90694 h 301230"/>
                              <a:gd name="connsiteX44" fmla="*/ 400037 w 571456"/>
                              <a:gd name="connsiteY44" fmla="*/ 101581 h 301230"/>
                              <a:gd name="connsiteX45" fmla="*/ 377468 w 571456"/>
                              <a:gd name="connsiteY45" fmla="*/ 113100 h 301230"/>
                              <a:gd name="connsiteX46" fmla="*/ 353518 w 571456"/>
                              <a:gd name="connsiteY46" fmla="*/ 125269 h 301230"/>
                              <a:gd name="connsiteX47" fmla="*/ 328143 w 571456"/>
                              <a:gd name="connsiteY47" fmla="*/ 138034 h 301230"/>
                              <a:gd name="connsiteX48" fmla="*/ 301366 w 571456"/>
                              <a:gd name="connsiteY48" fmla="*/ 151432 h 301230"/>
                              <a:gd name="connsiteX49" fmla="*/ 273209 w 571456"/>
                              <a:gd name="connsiteY49" fmla="*/ 165462 h 301230"/>
                              <a:gd name="connsiteX50" fmla="*/ 243643 w 571456"/>
                              <a:gd name="connsiteY50" fmla="*/ 180124 h 301230"/>
                              <a:gd name="connsiteX51" fmla="*/ 212682 w 571456"/>
                              <a:gd name="connsiteY51" fmla="*/ 195436 h 301230"/>
                              <a:gd name="connsiteX52" fmla="*/ 180337 w 571456"/>
                              <a:gd name="connsiteY52" fmla="*/ 211345 h 301230"/>
                              <a:gd name="connsiteX53" fmla="*/ 146565 w 571456"/>
                              <a:gd name="connsiteY53" fmla="*/ 227885 h 301230"/>
                              <a:gd name="connsiteX54" fmla="*/ 111408 w 571456"/>
                              <a:gd name="connsiteY54" fmla="*/ 245058 h 301230"/>
                              <a:gd name="connsiteX55" fmla="*/ 74856 w 571456"/>
                              <a:gd name="connsiteY55" fmla="*/ 262881 h 301230"/>
                              <a:gd name="connsiteX56" fmla="*/ 36895 w 571456"/>
                              <a:gd name="connsiteY56" fmla="*/ 281336 h 301230"/>
                              <a:gd name="connsiteX57" fmla="*/ 46787 w 571456"/>
                              <a:gd name="connsiteY57" fmla="*/ 301231 h 301230"/>
                              <a:gd name="connsiteX58" fmla="*/ 84382 w 571456"/>
                              <a:gd name="connsiteY58" fmla="*/ 282073 h 301230"/>
                              <a:gd name="connsiteX59" fmla="*/ 120599 w 571456"/>
                              <a:gd name="connsiteY59" fmla="*/ 263566 h 301230"/>
                              <a:gd name="connsiteX60" fmla="*/ 155390 w 571456"/>
                              <a:gd name="connsiteY60" fmla="*/ 245673 h 301230"/>
                              <a:gd name="connsiteX61" fmla="*/ 188803 w 571456"/>
                              <a:gd name="connsiteY61" fmla="*/ 228412 h 301230"/>
                              <a:gd name="connsiteX62" fmla="*/ 220830 w 571456"/>
                              <a:gd name="connsiteY62" fmla="*/ 211766 h 301230"/>
                              <a:gd name="connsiteX63" fmla="*/ 251433 w 571456"/>
                              <a:gd name="connsiteY63" fmla="*/ 195769 h 301230"/>
                              <a:gd name="connsiteX64" fmla="*/ 280654 w 571456"/>
                              <a:gd name="connsiteY64" fmla="*/ 180405 h 301230"/>
                              <a:gd name="connsiteX65" fmla="*/ 308476 w 571456"/>
                              <a:gd name="connsiteY65" fmla="*/ 165638 h 301230"/>
                              <a:gd name="connsiteX66" fmla="*/ 334893 w 571456"/>
                              <a:gd name="connsiteY66" fmla="*/ 151520 h 301230"/>
                              <a:gd name="connsiteX67" fmla="*/ 359926 w 571456"/>
                              <a:gd name="connsiteY67" fmla="*/ 138034 h 301230"/>
                              <a:gd name="connsiteX68" fmla="*/ 383535 w 571456"/>
                              <a:gd name="connsiteY68" fmla="*/ 125163 h 301230"/>
                              <a:gd name="connsiteX69" fmla="*/ 405764 w 571456"/>
                              <a:gd name="connsiteY69" fmla="*/ 112942 h 301230"/>
                              <a:gd name="connsiteX70" fmla="*/ 426589 w 571456"/>
                              <a:gd name="connsiteY70" fmla="*/ 101335 h 301230"/>
                              <a:gd name="connsiteX71" fmla="*/ 446030 w 571456"/>
                              <a:gd name="connsiteY71" fmla="*/ 90361 h 301230"/>
                              <a:gd name="connsiteX72" fmla="*/ 464074 w 571456"/>
                              <a:gd name="connsiteY72" fmla="*/ 80018 h 301230"/>
                              <a:gd name="connsiteX73" fmla="*/ 480712 w 571456"/>
                              <a:gd name="connsiteY73" fmla="*/ 70308 h 301230"/>
                              <a:gd name="connsiteX74" fmla="*/ 495945 w 571456"/>
                              <a:gd name="connsiteY74" fmla="*/ 61212 h 301230"/>
                              <a:gd name="connsiteX75" fmla="*/ 509772 w 571456"/>
                              <a:gd name="connsiteY75" fmla="*/ 52731 h 301230"/>
                              <a:gd name="connsiteX76" fmla="*/ 522225 w 571456"/>
                              <a:gd name="connsiteY76" fmla="*/ 44935 h 301230"/>
                              <a:gd name="connsiteX77" fmla="*/ 533270 w 571456"/>
                              <a:gd name="connsiteY77" fmla="*/ 37700 h 301230"/>
                              <a:gd name="connsiteX78" fmla="*/ 542912 w 571456"/>
                              <a:gd name="connsiteY78" fmla="*/ 31150 h 301230"/>
                              <a:gd name="connsiteX79" fmla="*/ 551176 w 571456"/>
                              <a:gd name="connsiteY79" fmla="*/ 25198 h 301230"/>
                              <a:gd name="connsiteX80" fmla="*/ 558007 w 571456"/>
                              <a:gd name="connsiteY80" fmla="*/ 19877 h 301230"/>
                              <a:gd name="connsiteX81" fmla="*/ 563466 w 571456"/>
                              <a:gd name="connsiteY81" fmla="*/ 15189 h 301230"/>
                              <a:gd name="connsiteX82" fmla="*/ 567540 w 571456"/>
                              <a:gd name="connsiteY82" fmla="*/ 11133 h 301230"/>
                              <a:gd name="connsiteX83" fmla="*/ 570188 w 571456"/>
                              <a:gd name="connsiteY83" fmla="*/ 7709 h 301230"/>
                              <a:gd name="connsiteX84" fmla="*/ 571457 w 571456"/>
                              <a:gd name="connsiteY84" fmla="*/ 4917 h 301230"/>
                              <a:gd name="connsiteX85" fmla="*/ 571319 w 571456"/>
                              <a:gd name="connsiteY85" fmla="*/ 2739 h 301230"/>
                              <a:gd name="connsiteX86" fmla="*/ 569782 w 571456"/>
                              <a:gd name="connsiteY86" fmla="*/ 1194 h 301230"/>
                              <a:gd name="connsiteX87" fmla="*/ 566839 w 571456"/>
                              <a:gd name="connsiteY87" fmla="*/ 263 h 301230"/>
                              <a:gd name="connsiteX88" fmla="*/ 562516 w 571456"/>
                              <a:gd name="connsiteY88" fmla="*/ 0 h 301230"/>
                              <a:gd name="connsiteX89" fmla="*/ 556790 w 571456"/>
                              <a:gd name="connsiteY89" fmla="*/ 334 h 301230"/>
                              <a:gd name="connsiteX90" fmla="*/ 549657 w 571456"/>
                              <a:gd name="connsiteY90" fmla="*/ 1317 h 301230"/>
                              <a:gd name="connsiteX91" fmla="*/ 541144 w 571456"/>
                              <a:gd name="connsiteY91" fmla="*/ 2915 h 301230"/>
                              <a:gd name="connsiteX92" fmla="*/ 531207 w 571456"/>
                              <a:gd name="connsiteY92" fmla="*/ 5127 h 301230"/>
                              <a:gd name="connsiteX93" fmla="*/ 519890 w 571456"/>
                              <a:gd name="connsiteY93" fmla="*/ 8007 h 301230"/>
                              <a:gd name="connsiteX94" fmla="*/ 507194 w 571456"/>
                              <a:gd name="connsiteY94" fmla="*/ 11501 h 301230"/>
                              <a:gd name="connsiteX95" fmla="*/ 493065 w 571456"/>
                              <a:gd name="connsiteY95" fmla="*/ 15610 h 301230"/>
                              <a:gd name="connsiteX96" fmla="*/ 477565 w 571456"/>
                              <a:gd name="connsiteY96" fmla="*/ 20351 h 301230"/>
                              <a:gd name="connsiteX97" fmla="*/ 460655 w 571456"/>
                              <a:gd name="connsiteY97" fmla="*/ 25742 h 301230"/>
                              <a:gd name="connsiteX98" fmla="*/ 442344 w 571456"/>
                              <a:gd name="connsiteY98" fmla="*/ 31730 h 301230"/>
                              <a:gd name="connsiteX99" fmla="*/ 422626 w 571456"/>
                              <a:gd name="connsiteY99" fmla="*/ 38367 h 301230"/>
                              <a:gd name="connsiteX100" fmla="*/ 401534 w 571456"/>
                              <a:gd name="connsiteY100" fmla="*/ 45637 h 301230"/>
                              <a:gd name="connsiteX101" fmla="*/ 379033 w 571456"/>
                              <a:gd name="connsiteY101" fmla="*/ 53504 h 301230"/>
                              <a:gd name="connsiteX102" fmla="*/ 355128 w 571456"/>
                              <a:gd name="connsiteY102" fmla="*/ 62037 h 301230"/>
                              <a:gd name="connsiteX103" fmla="*/ 329841 w 571456"/>
                              <a:gd name="connsiteY103" fmla="*/ 71186 h 301230"/>
                              <a:gd name="connsiteX104" fmla="*/ 303132 w 571456"/>
                              <a:gd name="connsiteY104" fmla="*/ 80966 h 301230"/>
                              <a:gd name="connsiteX105" fmla="*/ 275040 w 571456"/>
                              <a:gd name="connsiteY105" fmla="*/ 91361 h 301230"/>
                              <a:gd name="connsiteX106" fmla="*/ 245568 w 571456"/>
                              <a:gd name="connsiteY106" fmla="*/ 102406 h 301230"/>
                              <a:gd name="connsiteX107" fmla="*/ 214670 w 571456"/>
                              <a:gd name="connsiteY107" fmla="*/ 114066 h 301230"/>
                              <a:gd name="connsiteX108" fmla="*/ 182393 w 571456"/>
                              <a:gd name="connsiteY108" fmla="*/ 126340 h 301230"/>
                              <a:gd name="connsiteX109" fmla="*/ 148716 w 571456"/>
                              <a:gd name="connsiteY109" fmla="*/ 139281 h 301230"/>
                              <a:gd name="connsiteX110" fmla="*/ 113628 w 571456"/>
                              <a:gd name="connsiteY110" fmla="*/ 152819 h 301230"/>
                              <a:gd name="connsiteX111" fmla="*/ 77139 w 571456"/>
                              <a:gd name="connsiteY111" fmla="*/ 167007 h 301230"/>
                              <a:gd name="connsiteX112" fmla="*/ 39271 w 571456"/>
                              <a:gd name="connsiteY112" fmla="*/ 181810 h 301230"/>
                              <a:gd name="connsiteX113" fmla="*/ 0 w 571456"/>
                              <a:gd name="connsiteY113" fmla="*/ 197244 h 3012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571456" h="301230">
                                <a:moveTo>
                                  <a:pt x="8350" y="217841"/>
                                </a:moveTo>
                                <a:lnTo>
                                  <a:pt x="47308" y="201669"/>
                                </a:lnTo>
                                <a:lnTo>
                                  <a:pt x="84881" y="186129"/>
                                </a:lnTo>
                                <a:lnTo>
                                  <a:pt x="121075" y="171204"/>
                                </a:lnTo>
                                <a:lnTo>
                                  <a:pt x="155843" y="156928"/>
                                </a:lnTo>
                                <a:lnTo>
                                  <a:pt x="189231" y="143285"/>
                                </a:lnTo>
                                <a:lnTo>
                                  <a:pt x="221213" y="130273"/>
                                </a:lnTo>
                                <a:lnTo>
                                  <a:pt x="251796" y="117858"/>
                                </a:lnTo>
                                <a:lnTo>
                                  <a:pt x="280974" y="106094"/>
                                </a:lnTo>
                                <a:lnTo>
                                  <a:pt x="308771" y="94944"/>
                                </a:lnTo>
                                <a:lnTo>
                                  <a:pt x="335142" y="84461"/>
                                </a:lnTo>
                                <a:lnTo>
                                  <a:pt x="360129" y="74592"/>
                                </a:lnTo>
                                <a:lnTo>
                                  <a:pt x="383737" y="65321"/>
                                </a:lnTo>
                                <a:lnTo>
                                  <a:pt x="405920" y="56699"/>
                                </a:lnTo>
                                <a:lnTo>
                                  <a:pt x="426698" y="48710"/>
                                </a:lnTo>
                                <a:lnTo>
                                  <a:pt x="446100" y="41352"/>
                                </a:lnTo>
                                <a:lnTo>
                                  <a:pt x="464092" y="34610"/>
                                </a:lnTo>
                                <a:lnTo>
                                  <a:pt x="480688" y="28517"/>
                                </a:lnTo>
                                <a:lnTo>
                                  <a:pt x="495900" y="23038"/>
                                </a:lnTo>
                                <a:lnTo>
                                  <a:pt x="509686" y="18192"/>
                                </a:lnTo>
                                <a:lnTo>
                                  <a:pt x="522086" y="13977"/>
                                </a:lnTo>
                                <a:lnTo>
                                  <a:pt x="533089" y="10378"/>
                                </a:lnTo>
                                <a:lnTo>
                                  <a:pt x="542686" y="7445"/>
                                </a:lnTo>
                                <a:lnTo>
                                  <a:pt x="550904" y="5110"/>
                                </a:lnTo>
                                <a:lnTo>
                                  <a:pt x="557694" y="3407"/>
                                </a:lnTo>
                                <a:lnTo>
                                  <a:pt x="563101" y="2353"/>
                                </a:lnTo>
                                <a:lnTo>
                                  <a:pt x="567111" y="1897"/>
                                </a:lnTo>
                                <a:lnTo>
                                  <a:pt x="569712" y="2090"/>
                                </a:lnTo>
                                <a:lnTo>
                                  <a:pt x="570936" y="2915"/>
                                </a:lnTo>
                                <a:lnTo>
                                  <a:pt x="570732" y="4372"/>
                                </a:lnTo>
                                <a:lnTo>
                                  <a:pt x="569145" y="6427"/>
                                </a:lnTo>
                                <a:lnTo>
                                  <a:pt x="566160" y="9149"/>
                                </a:lnTo>
                                <a:lnTo>
                                  <a:pt x="561768" y="12467"/>
                                </a:lnTo>
                                <a:lnTo>
                                  <a:pt x="555996" y="16453"/>
                                </a:lnTo>
                                <a:lnTo>
                                  <a:pt x="548818" y="21054"/>
                                </a:lnTo>
                                <a:lnTo>
                                  <a:pt x="540217" y="26251"/>
                                </a:lnTo>
                                <a:lnTo>
                                  <a:pt x="530232" y="32116"/>
                                </a:lnTo>
                                <a:lnTo>
                                  <a:pt x="518876" y="38596"/>
                                </a:lnTo>
                                <a:lnTo>
                                  <a:pt x="506086" y="45689"/>
                                </a:lnTo>
                                <a:lnTo>
                                  <a:pt x="491914" y="53433"/>
                                </a:lnTo>
                                <a:lnTo>
                                  <a:pt x="476341" y="61809"/>
                                </a:lnTo>
                                <a:lnTo>
                                  <a:pt x="459363" y="70817"/>
                                </a:lnTo>
                                <a:lnTo>
                                  <a:pt x="440983" y="80440"/>
                                </a:lnTo>
                                <a:lnTo>
                                  <a:pt x="421223" y="90694"/>
                                </a:lnTo>
                                <a:lnTo>
                                  <a:pt x="400037" y="101581"/>
                                </a:lnTo>
                                <a:lnTo>
                                  <a:pt x="377468" y="113100"/>
                                </a:lnTo>
                                <a:lnTo>
                                  <a:pt x="353518" y="125269"/>
                                </a:lnTo>
                                <a:lnTo>
                                  <a:pt x="328143" y="138034"/>
                                </a:lnTo>
                                <a:lnTo>
                                  <a:pt x="301366" y="151432"/>
                                </a:lnTo>
                                <a:lnTo>
                                  <a:pt x="273209" y="165462"/>
                                </a:lnTo>
                                <a:lnTo>
                                  <a:pt x="243643" y="180124"/>
                                </a:lnTo>
                                <a:lnTo>
                                  <a:pt x="212682" y="195436"/>
                                </a:lnTo>
                                <a:lnTo>
                                  <a:pt x="180337" y="211345"/>
                                </a:lnTo>
                                <a:lnTo>
                                  <a:pt x="146565" y="227885"/>
                                </a:lnTo>
                                <a:lnTo>
                                  <a:pt x="111408" y="245058"/>
                                </a:lnTo>
                                <a:lnTo>
                                  <a:pt x="74856" y="262881"/>
                                </a:lnTo>
                                <a:lnTo>
                                  <a:pt x="36895" y="281336"/>
                                </a:lnTo>
                                <a:lnTo>
                                  <a:pt x="46787" y="301231"/>
                                </a:lnTo>
                                <a:lnTo>
                                  <a:pt x="84382" y="282073"/>
                                </a:lnTo>
                                <a:lnTo>
                                  <a:pt x="120599" y="263566"/>
                                </a:lnTo>
                                <a:lnTo>
                                  <a:pt x="155390" y="245673"/>
                                </a:lnTo>
                                <a:lnTo>
                                  <a:pt x="188803" y="228412"/>
                                </a:lnTo>
                                <a:lnTo>
                                  <a:pt x="220830" y="211766"/>
                                </a:lnTo>
                                <a:lnTo>
                                  <a:pt x="251433" y="195769"/>
                                </a:lnTo>
                                <a:lnTo>
                                  <a:pt x="280654" y="180405"/>
                                </a:lnTo>
                                <a:lnTo>
                                  <a:pt x="308476" y="165638"/>
                                </a:lnTo>
                                <a:lnTo>
                                  <a:pt x="334893" y="151520"/>
                                </a:lnTo>
                                <a:lnTo>
                                  <a:pt x="359926" y="138034"/>
                                </a:lnTo>
                                <a:lnTo>
                                  <a:pt x="383535" y="125163"/>
                                </a:lnTo>
                                <a:lnTo>
                                  <a:pt x="405764" y="112942"/>
                                </a:lnTo>
                                <a:lnTo>
                                  <a:pt x="426589" y="101335"/>
                                </a:lnTo>
                                <a:lnTo>
                                  <a:pt x="446030" y="90361"/>
                                </a:lnTo>
                                <a:lnTo>
                                  <a:pt x="464074" y="80018"/>
                                </a:lnTo>
                                <a:lnTo>
                                  <a:pt x="480712" y="70308"/>
                                </a:lnTo>
                                <a:lnTo>
                                  <a:pt x="495945" y="61212"/>
                                </a:lnTo>
                                <a:lnTo>
                                  <a:pt x="509772" y="52731"/>
                                </a:lnTo>
                                <a:lnTo>
                                  <a:pt x="522225" y="44935"/>
                                </a:lnTo>
                                <a:lnTo>
                                  <a:pt x="533270" y="37700"/>
                                </a:lnTo>
                                <a:lnTo>
                                  <a:pt x="542912" y="31150"/>
                                </a:lnTo>
                                <a:lnTo>
                                  <a:pt x="551176" y="25198"/>
                                </a:lnTo>
                                <a:lnTo>
                                  <a:pt x="558007" y="19877"/>
                                </a:lnTo>
                                <a:lnTo>
                                  <a:pt x="563466" y="15189"/>
                                </a:lnTo>
                                <a:lnTo>
                                  <a:pt x="567540" y="11133"/>
                                </a:lnTo>
                                <a:lnTo>
                                  <a:pt x="570188" y="7709"/>
                                </a:lnTo>
                                <a:lnTo>
                                  <a:pt x="571457" y="4917"/>
                                </a:lnTo>
                                <a:lnTo>
                                  <a:pt x="571319" y="2739"/>
                                </a:lnTo>
                                <a:lnTo>
                                  <a:pt x="569782" y="1194"/>
                                </a:lnTo>
                                <a:lnTo>
                                  <a:pt x="566839" y="263"/>
                                </a:lnTo>
                                <a:lnTo>
                                  <a:pt x="562516" y="0"/>
                                </a:lnTo>
                                <a:lnTo>
                                  <a:pt x="556790" y="334"/>
                                </a:lnTo>
                                <a:lnTo>
                                  <a:pt x="549657" y="1317"/>
                                </a:lnTo>
                                <a:lnTo>
                                  <a:pt x="541144" y="2915"/>
                                </a:lnTo>
                                <a:lnTo>
                                  <a:pt x="531207" y="5127"/>
                                </a:lnTo>
                                <a:lnTo>
                                  <a:pt x="519890" y="8007"/>
                                </a:lnTo>
                                <a:lnTo>
                                  <a:pt x="507194" y="11501"/>
                                </a:lnTo>
                                <a:lnTo>
                                  <a:pt x="493065" y="15610"/>
                                </a:lnTo>
                                <a:lnTo>
                                  <a:pt x="477565" y="20351"/>
                                </a:lnTo>
                                <a:lnTo>
                                  <a:pt x="460655" y="25742"/>
                                </a:lnTo>
                                <a:lnTo>
                                  <a:pt x="442344" y="31730"/>
                                </a:lnTo>
                                <a:lnTo>
                                  <a:pt x="422626" y="38367"/>
                                </a:lnTo>
                                <a:lnTo>
                                  <a:pt x="401534" y="45637"/>
                                </a:lnTo>
                                <a:lnTo>
                                  <a:pt x="379033" y="53504"/>
                                </a:lnTo>
                                <a:lnTo>
                                  <a:pt x="355128" y="62037"/>
                                </a:lnTo>
                                <a:lnTo>
                                  <a:pt x="329841" y="71186"/>
                                </a:lnTo>
                                <a:lnTo>
                                  <a:pt x="303132" y="80966"/>
                                </a:lnTo>
                                <a:lnTo>
                                  <a:pt x="275040" y="91361"/>
                                </a:lnTo>
                                <a:lnTo>
                                  <a:pt x="245568" y="102406"/>
                                </a:lnTo>
                                <a:lnTo>
                                  <a:pt x="214670" y="114066"/>
                                </a:lnTo>
                                <a:lnTo>
                                  <a:pt x="182393" y="126340"/>
                                </a:lnTo>
                                <a:lnTo>
                                  <a:pt x="148716" y="139281"/>
                                </a:lnTo>
                                <a:lnTo>
                                  <a:pt x="113628" y="152819"/>
                                </a:lnTo>
                                <a:lnTo>
                                  <a:pt x="77139" y="167007"/>
                                </a:lnTo>
                                <a:lnTo>
                                  <a:pt x="39271" y="181810"/>
                                </a:lnTo>
                                <a:lnTo>
                                  <a:pt x="0" y="197244"/>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5" name="Freeform: Shape 2635"/>
                        <wps:cNvSpPr/>
                        <wps:spPr>
                          <a:xfrm>
                            <a:off x="764045" y="2164225"/>
                            <a:ext cx="2039734" cy="510380"/>
                          </a:xfrm>
                          <a:custGeom>
                            <a:avLst/>
                            <a:gdLst>
                              <a:gd name="connsiteX0" fmla="*/ 2039735 w 2039734"/>
                              <a:gd name="connsiteY0" fmla="*/ 493488 h 510380"/>
                              <a:gd name="connsiteX1" fmla="*/ 2022018 w 2039734"/>
                              <a:gd name="connsiteY1" fmla="*/ 478721 h 510380"/>
                              <a:gd name="connsiteX2" fmla="*/ 2004265 w 2039734"/>
                              <a:gd name="connsiteY2" fmla="*/ 464164 h 510380"/>
                              <a:gd name="connsiteX3" fmla="*/ 1986477 w 2039734"/>
                              <a:gd name="connsiteY3" fmla="*/ 449835 h 510380"/>
                              <a:gd name="connsiteX4" fmla="*/ 1968636 w 2039734"/>
                              <a:gd name="connsiteY4" fmla="*/ 435735 h 510380"/>
                              <a:gd name="connsiteX5" fmla="*/ 1950760 w 2039734"/>
                              <a:gd name="connsiteY5" fmla="*/ 421828 h 510380"/>
                              <a:gd name="connsiteX6" fmla="*/ 1932867 w 2039734"/>
                              <a:gd name="connsiteY6" fmla="*/ 408185 h 510380"/>
                              <a:gd name="connsiteX7" fmla="*/ 1914921 w 2039734"/>
                              <a:gd name="connsiteY7" fmla="*/ 394769 h 510380"/>
                              <a:gd name="connsiteX8" fmla="*/ 1896957 w 2039734"/>
                              <a:gd name="connsiteY8" fmla="*/ 381547 h 510380"/>
                              <a:gd name="connsiteX9" fmla="*/ 1878941 w 2039734"/>
                              <a:gd name="connsiteY9" fmla="*/ 368553 h 510380"/>
                              <a:gd name="connsiteX10" fmla="*/ 1860872 w 2039734"/>
                              <a:gd name="connsiteY10" fmla="*/ 355805 h 510380"/>
                              <a:gd name="connsiteX11" fmla="*/ 1842785 w 2039734"/>
                              <a:gd name="connsiteY11" fmla="*/ 343268 h 510380"/>
                              <a:gd name="connsiteX12" fmla="*/ 1824681 w 2039734"/>
                              <a:gd name="connsiteY12" fmla="*/ 330959 h 510380"/>
                              <a:gd name="connsiteX13" fmla="*/ 1806507 w 2039734"/>
                              <a:gd name="connsiteY13" fmla="*/ 318878 h 510380"/>
                              <a:gd name="connsiteX14" fmla="*/ 1788298 w 2039734"/>
                              <a:gd name="connsiteY14" fmla="*/ 307008 h 510380"/>
                              <a:gd name="connsiteX15" fmla="*/ 1770071 w 2039734"/>
                              <a:gd name="connsiteY15" fmla="*/ 295366 h 510380"/>
                              <a:gd name="connsiteX16" fmla="*/ 1751808 w 2039734"/>
                              <a:gd name="connsiteY16" fmla="*/ 283970 h 510380"/>
                              <a:gd name="connsiteX17" fmla="*/ 1733494 w 2039734"/>
                              <a:gd name="connsiteY17" fmla="*/ 272785 h 510380"/>
                              <a:gd name="connsiteX18" fmla="*/ 1715144 w 2039734"/>
                              <a:gd name="connsiteY18" fmla="*/ 261828 h 510380"/>
                              <a:gd name="connsiteX19" fmla="*/ 1696759 w 2039734"/>
                              <a:gd name="connsiteY19" fmla="*/ 251081 h 510380"/>
                              <a:gd name="connsiteX20" fmla="*/ 1678356 w 2039734"/>
                              <a:gd name="connsiteY20" fmla="*/ 240581 h 510380"/>
                              <a:gd name="connsiteX21" fmla="*/ 1659883 w 2039734"/>
                              <a:gd name="connsiteY21" fmla="*/ 230291 h 510380"/>
                              <a:gd name="connsiteX22" fmla="*/ 1641393 w 2039734"/>
                              <a:gd name="connsiteY22" fmla="*/ 220229 h 510380"/>
                              <a:gd name="connsiteX23" fmla="*/ 1622885 w 2039734"/>
                              <a:gd name="connsiteY23" fmla="*/ 210396 h 510380"/>
                              <a:gd name="connsiteX24" fmla="*/ 1604289 w 2039734"/>
                              <a:gd name="connsiteY24" fmla="*/ 200791 h 510380"/>
                              <a:gd name="connsiteX25" fmla="*/ 1585711 w 2039734"/>
                              <a:gd name="connsiteY25" fmla="*/ 191397 h 510380"/>
                              <a:gd name="connsiteX26" fmla="*/ 1567063 w 2039734"/>
                              <a:gd name="connsiteY26" fmla="*/ 182231 h 510380"/>
                              <a:gd name="connsiteX27" fmla="*/ 1548379 w 2039734"/>
                              <a:gd name="connsiteY27" fmla="*/ 173276 h 510380"/>
                              <a:gd name="connsiteX28" fmla="*/ 1529660 w 2039734"/>
                              <a:gd name="connsiteY28" fmla="*/ 164584 h 510380"/>
                              <a:gd name="connsiteX29" fmla="*/ 1510924 w 2039734"/>
                              <a:gd name="connsiteY29" fmla="*/ 156103 h 510380"/>
                              <a:gd name="connsiteX30" fmla="*/ 1492135 w 2039734"/>
                              <a:gd name="connsiteY30" fmla="*/ 147815 h 510380"/>
                              <a:gd name="connsiteX31" fmla="*/ 1473329 w 2039734"/>
                              <a:gd name="connsiteY31" fmla="*/ 139772 h 510380"/>
                              <a:gd name="connsiteX32" fmla="*/ 1454470 w 2039734"/>
                              <a:gd name="connsiteY32" fmla="*/ 131976 h 510380"/>
                              <a:gd name="connsiteX33" fmla="*/ 1435575 w 2039734"/>
                              <a:gd name="connsiteY33" fmla="*/ 124390 h 510380"/>
                              <a:gd name="connsiteX34" fmla="*/ 1416628 w 2039734"/>
                              <a:gd name="connsiteY34" fmla="*/ 117016 h 510380"/>
                              <a:gd name="connsiteX35" fmla="*/ 1397664 w 2039734"/>
                              <a:gd name="connsiteY35" fmla="*/ 109869 h 510380"/>
                              <a:gd name="connsiteX36" fmla="*/ 1378664 w 2039734"/>
                              <a:gd name="connsiteY36" fmla="*/ 102951 h 510380"/>
                              <a:gd name="connsiteX37" fmla="*/ 1359594 w 2039734"/>
                              <a:gd name="connsiteY37" fmla="*/ 96278 h 510380"/>
                              <a:gd name="connsiteX38" fmla="*/ 1340524 w 2039734"/>
                              <a:gd name="connsiteY38" fmla="*/ 89799 h 510380"/>
                              <a:gd name="connsiteX39" fmla="*/ 1321419 w 2039734"/>
                              <a:gd name="connsiteY39" fmla="*/ 83547 h 510380"/>
                              <a:gd name="connsiteX40" fmla="*/ 1302262 w 2039734"/>
                              <a:gd name="connsiteY40" fmla="*/ 77560 h 510380"/>
                              <a:gd name="connsiteX41" fmla="*/ 1283069 w 2039734"/>
                              <a:gd name="connsiteY41" fmla="*/ 71765 h 510380"/>
                              <a:gd name="connsiteX42" fmla="*/ 1263823 w 2039734"/>
                              <a:gd name="connsiteY42" fmla="*/ 66199 h 510380"/>
                              <a:gd name="connsiteX43" fmla="*/ 1244578 w 2039734"/>
                              <a:gd name="connsiteY43" fmla="*/ 60843 h 510380"/>
                              <a:gd name="connsiteX44" fmla="*/ 1225280 w 2039734"/>
                              <a:gd name="connsiteY44" fmla="*/ 55733 h 510380"/>
                              <a:gd name="connsiteX45" fmla="*/ 1205929 w 2039734"/>
                              <a:gd name="connsiteY45" fmla="*/ 50852 h 510380"/>
                              <a:gd name="connsiteX46" fmla="*/ 1186578 w 2039734"/>
                              <a:gd name="connsiteY46" fmla="*/ 46164 h 510380"/>
                              <a:gd name="connsiteX47" fmla="*/ 1167157 w 2039734"/>
                              <a:gd name="connsiteY47" fmla="*/ 41721 h 510380"/>
                              <a:gd name="connsiteX48" fmla="*/ 1147719 w 2039734"/>
                              <a:gd name="connsiteY48" fmla="*/ 37507 h 510380"/>
                              <a:gd name="connsiteX49" fmla="*/ 1128227 w 2039734"/>
                              <a:gd name="connsiteY49" fmla="*/ 33503 h 510380"/>
                              <a:gd name="connsiteX50" fmla="*/ 1108718 w 2039734"/>
                              <a:gd name="connsiteY50" fmla="*/ 29745 h 510380"/>
                              <a:gd name="connsiteX51" fmla="*/ 1089157 w 2039734"/>
                              <a:gd name="connsiteY51" fmla="*/ 26198 h 510380"/>
                              <a:gd name="connsiteX52" fmla="*/ 1069560 w 2039734"/>
                              <a:gd name="connsiteY52" fmla="*/ 22897 h 510380"/>
                              <a:gd name="connsiteX53" fmla="*/ 1049928 w 2039734"/>
                              <a:gd name="connsiteY53" fmla="*/ 19789 h 510380"/>
                              <a:gd name="connsiteX54" fmla="*/ 1030262 w 2039734"/>
                              <a:gd name="connsiteY54" fmla="*/ 16910 h 510380"/>
                              <a:gd name="connsiteX55" fmla="*/ 1010542 w 2039734"/>
                              <a:gd name="connsiteY55" fmla="*/ 14258 h 510380"/>
                              <a:gd name="connsiteX56" fmla="*/ 990803 w 2039734"/>
                              <a:gd name="connsiteY56" fmla="*/ 11853 h 510380"/>
                              <a:gd name="connsiteX57" fmla="*/ 971020 w 2039734"/>
                              <a:gd name="connsiteY57" fmla="*/ 9675 h 510380"/>
                              <a:gd name="connsiteX58" fmla="*/ 951213 w 2039734"/>
                              <a:gd name="connsiteY58" fmla="*/ 7673 h 510380"/>
                              <a:gd name="connsiteX59" fmla="*/ 931360 w 2039734"/>
                              <a:gd name="connsiteY59" fmla="*/ 5935 h 510380"/>
                              <a:gd name="connsiteX60" fmla="*/ 911466 w 2039734"/>
                              <a:gd name="connsiteY60" fmla="*/ 4425 h 510380"/>
                              <a:gd name="connsiteX61" fmla="*/ 891545 w 2039734"/>
                              <a:gd name="connsiteY61" fmla="*/ 3126 h 510380"/>
                              <a:gd name="connsiteX62" fmla="*/ 871583 w 2039734"/>
                              <a:gd name="connsiteY62" fmla="*/ 2072 h 510380"/>
                              <a:gd name="connsiteX63" fmla="*/ 851591 w 2039734"/>
                              <a:gd name="connsiteY63" fmla="*/ 1211 h 510380"/>
                              <a:gd name="connsiteX64" fmla="*/ 831559 w 2039734"/>
                              <a:gd name="connsiteY64" fmla="*/ 597 h 510380"/>
                              <a:gd name="connsiteX65" fmla="*/ 811485 w 2039734"/>
                              <a:gd name="connsiteY65" fmla="*/ 193 h 510380"/>
                              <a:gd name="connsiteX66" fmla="*/ 791360 w 2039734"/>
                              <a:gd name="connsiteY66" fmla="*/ 0 h 510380"/>
                              <a:gd name="connsiteX67" fmla="*/ 771212 w 2039734"/>
                              <a:gd name="connsiteY67" fmla="*/ 70 h 510380"/>
                              <a:gd name="connsiteX68" fmla="*/ 751046 w 2039734"/>
                              <a:gd name="connsiteY68" fmla="*/ 351 h 510380"/>
                              <a:gd name="connsiteX69" fmla="*/ 730835 w 2039734"/>
                              <a:gd name="connsiteY69" fmla="*/ 843 h 510380"/>
                              <a:gd name="connsiteX70" fmla="*/ 710576 w 2039734"/>
                              <a:gd name="connsiteY70" fmla="*/ 1563 h 510380"/>
                              <a:gd name="connsiteX71" fmla="*/ 690272 w 2039734"/>
                              <a:gd name="connsiteY71" fmla="*/ 2528 h 510380"/>
                              <a:gd name="connsiteX72" fmla="*/ 669943 w 2039734"/>
                              <a:gd name="connsiteY72" fmla="*/ 3705 h 510380"/>
                              <a:gd name="connsiteX73" fmla="*/ 649570 w 2039734"/>
                              <a:gd name="connsiteY73" fmla="*/ 5092 h 510380"/>
                              <a:gd name="connsiteX74" fmla="*/ 629178 w 2039734"/>
                              <a:gd name="connsiteY74" fmla="*/ 6725 h 510380"/>
                              <a:gd name="connsiteX75" fmla="*/ 608735 w 2039734"/>
                              <a:gd name="connsiteY75" fmla="*/ 8587 h 510380"/>
                              <a:gd name="connsiteX76" fmla="*/ 588250 w 2039734"/>
                              <a:gd name="connsiteY76" fmla="*/ 10641 h 510380"/>
                              <a:gd name="connsiteX77" fmla="*/ 567742 w 2039734"/>
                              <a:gd name="connsiteY77" fmla="*/ 12959 h 510380"/>
                              <a:gd name="connsiteX78" fmla="*/ 547188 w 2039734"/>
                              <a:gd name="connsiteY78" fmla="*/ 15487 h 510380"/>
                              <a:gd name="connsiteX79" fmla="*/ 526612 w 2039734"/>
                              <a:gd name="connsiteY79" fmla="*/ 18227 h 510380"/>
                              <a:gd name="connsiteX80" fmla="*/ 505995 w 2039734"/>
                              <a:gd name="connsiteY80" fmla="*/ 21194 h 510380"/>
                              <a:gd name="connsiteX81" fmla="*/ 485323 w 2039734"/>
                              <a:gd name="connsiteY81" fmla="*/ 24408 h 510380"/>
                              <a:gd name="connsiteX82" fmla="*/ 464638 w 2039734"/>
                              <a:gd name="connsiteY82" fmla="*/ 27832 h 510380"/>
                              <a:gd name="connsiteX83" fmla="*/ 443904 w 2039734"/>
                              <a:gd name="connsiteY83" fmla="*/ 31466 h 510380"/>
                              <a:gd name="connsiteX84" fmla="*/ 423123 w 2039734"/>
                              <a:gd name="connsiteY84" fmla="*/ 35347 h 510380"/>
                              <a:gd name="connsiteX85" fmla="*/ 402320 w 2039734"/>
                              <a:gd name="connsiteY85" fmla="*/ 39438 h 510380"/>
                              <a:gd name="connsiteX86" fmla="*/ 381477 w 2039734"/>
                              <a:gd name="connsiteY86" fmla="*/ 43758 h 510380"/>
                              <a:gd name="connsiteX87" fmla="*/ 360581 w 2039734"/>
                              <a:gd name="connsiteY87" fmla="*/ 48306 h 510380"/>
                              <a:gd name="connsiteX88" fmla="*/ 339669 w 2039734"/>
                              <a:gd name="connsiteY88" fmla="*/ 53082 h 510380"/>
                              <a:gd name="connsiteX89" fmla="*/ 318725 w 2039734"/>
                              <a:gd name="connsiteY89" fmla="*/ 58086 h 510380"/>
                              <a:gd name="connsiteX90" fmla="*/ 297720 w 2039734"/>
                              <a:gd name="connsiteY90" fmla="*/ 63301 h 510380"/>
                              <a:gd name="connsiteX91" fmla="*/ 276698 w 2039734"/>
                              <a:gd name="connsiteY91" fmla="*/ 68745 h 510380"/>
                              <a:gd name="connsiteX92" fmla="*/ 255646 w 2039734"/>
                              <a:gd name="connsiteY92" fmla="*/ 74434 h 510380"/>
                              <a:gd name="connsiteX93" fmla="*/ 234546 w 2039734"/>
                              <a:gd name="connsiteY93" fmla="*/ 80316 h 510380"/>
                              <a:gd name="connsiteX94" fmla="*/ 213407 w 2039734"/>
                              <a:gd name="connsiteY94" fmla="*/ 86445 h 510380"/>
                              <a:gd name="connsiteX95" fmla="*/ 192216 w 2039734"/>
                              <a:gd name="connsiteY95" fmla="*/ 92784 h 510380"/>
                              <a:gd name="connsiteX96" fmla="*/ 171008 w 2039734"/>
                              <a:gd name="connsiteY96" fmla="*/ 99351 h 510380"/>
                              <a:gd name="connsiteX97" fmla="*/ 149752 w 2039734"/>
                              <a:gd name="connsiteY97" fmla="*/ 106146 h 510380"/>
                              <a:gd name="connsiteX98" fmla="*/ 128475 w 2039734"/>
                              <a:gd name="connsiteY98" fmla="*/ 113170 h 510380"/>
                              <a:gd name="connsiteX99" fmla="*/ 107155 w 2039734"/>
                              <a:gd name="connsiteY99" fmla="*/ 120422 h 510380"/>
                              <a:gd name="connsiteX100" fmla="*/ 85808 w 2039734"/>
                              <a:gd name="connsiteY100" fmla="*/ 127885 h 510380"/>
                              <a:gd name="connsiteX101" fmla="*/ 64396 w 2039734"/>
                              <a:gd name="connsiteY101" fmla="*/ 135576 h 510380"/>
                              <a:gd name="connsiteX102" fmla="*/ 42985 w 2039734"/>
                              <a:gd name="connsiteY102" fmla="*/ 143495 h 510380"/>
                              <a:gd name="connsiteX103" fmla="*/ 21499 w 2039734"/>
                              <a:gd name="connsiteY103" fmla="*/ 151643 h 510380"/>
                              <a:gd name="connsiteX104" fmla="*/ 0 w 2039734"/>
                              <a:gd name="connsiteY104" fmla="*/ 160018 h 510380"/>
                              <a:gd name="connsiteX105" fmla="*/ 8350 w 2039734"/>
                              <a:gd name="connsiteY105" fmla="*/ 180615 h 510380"/>
                              <a:gd name="connsiteX106" fmla="*/ 30103 w 2039734"/>
                              <a:gd name="connsiteY106" fmla="*/ 171695 h 510380"/>
                              <a:gd name="connsiteX107" fmla="*/ 51833 w 2039734"/>
                              <a:gd name="connsiteY107" fmla="*/ 163003 h 510380"/>
                              <a:gd name="connsiteX108" fmla="*/ 73518 w 2039734"/>
                              <a:gd name="connsiteY108" fmla="*/ 154557 h 510380"/>
                              <a:gd name="connsiteX109" fmla="*/ 95155 w 2039734"/>
                              <a:gd name="connsiteY109" fmla="*/ 146340 h 510380"/>
                              <a:gd name="connsiteX110" fmla="*/ 116752 w 2039734"/>
                              <a:gd name="connsiteY110" fmla="*/ 138368 h 510380"/>
                              <a:gd name="connsiteX111" fmla="*/ 138325 w 2039734"/>
                              <a:gd name="connsiteY111" fmla="*/ 130659 h 510380"/>
                              <a:gd name="connsiteX112" fmla="*/ 159852 w 2039734"/>
                              <a:gd name="connsiteY112" fmla="*/ 123161 h 510380"/>
                              <a:gd name="connsiteX113" fmla="*/ 181333 w 2039734"/>
                              <a:gd name="connsiteY113" fmla="*/ 115927 h 510380"/>
                              <a:gd name="connsiteX114" fmla="*/ 202791 w 2039734"/>
                              <a:gd name="connsiteY114" fmla="*/ 108903 h 510380"/>
                              <a:gd name="connsiteX115" fmla="*/ 224203 w 2039734"/>
                              <a:gd name="connsiteY115" fmla="*/ 102160 h 510380"/>
                              <a:gd name="connsiteX116" fmla="*/ 245568 w 2039734"/>
                              <a:gd name="connsiteY116" fmla="*/ 95646 h 510380"/>
                              <a:gd name="connsiteX117" fmla="*/ 266893 w 2039734"/>
                              <a:gd name="connsiteY117" fmla="*/ 89342 h 510380"/>
                              <a:gd name="connsiteX118" fmla="*/ 288172 w 2039734"/>
                              <a:gd name="connsiteY118" fmla="*/ 83301 h 510380"/>
                              <a:gd name="connsiteX119" fmla="*/ 309426 w 2039734"/>
                              <a:gd name="connsiteY119" fmla="*/ 77507 h 510380"/>
                              <a:gd name="connsiteX120" fmla="*/ 330634 w 2039734"/>
                              <a:gd name="connsiteY120" fmla="*/ 71941 h 510380"/>
                              <a:gd name="connsiteX121" fmla="*/ 351820 w 2039734"/>
                              <a:gd name="connsiteY121" fmla="*/ 66620 h 510380"/>
                              <a:gd name="connsiteX122" fmla="*/ 372941 w 2039734"/>
                              <a:gd name="connsiteY122" fmla="*/ 61545 h 510380"/>
                              <a:gd name="connsiteX123" fmla="*/ 394041 w 2039734"/>
                              <a:gd name="connsiteY123" fmla="*/ 56699 h 510380"/>
                              <a:gd name="connsiteX124" fmla="*/ 415086 w 2039734"/>
                              <a:gd name="connsiteY124" fmla="*/ 52116 h 510380"/>
                              <a:gd name="connsiteX125" fmla="*/ 436116 w 2039734"/>
                              <a:gd name="connsiteY125" fmla="*/ 47761 h 510380"/>
                              <a:gd name="connsiteX126" fmla="*/ 457075 w 2039734"/>
                              <a:gd name="connsiteY126" fmla="*/ 43653 h 510380"/>
                              <a:gd name="connsiteX127" fmla="*/ 478017 w 2039734"/>
                              <a:gd name="connsiteY127" fmla="*/ 39772 h 510380"/>
                              <a:gd name="connsiteX128" fmla="*/ 498908 w 2039734"/>
                              <a:gd name="connsiteY128" fmla="*/ 36155 h 510380"/>
                              <a:gd name="connsiteX129" fmla="*/ 519779 w 2039734"/>
                              <a:gd name="connsiteY129" fmla="*/ 32766 h 510380"/>
                              <a:gd name="connsiteX130" fmla="*/ 540582 w 2039734"/>
                              <a:gd name="connsiteY130" fmla="*/ 29623 h 510380"/>
                              <a:gd name="connsiteX131" fmla="*/ 561362 w 2039734"/>
                              <a:gd name="connsiteY131" fmla="*/ 26690 h 510380"/>
                              <a:gd name="connsiteX132" fmla="*/ 582120 w 2039734"/>
                              <a:gd name="connsiteY132" fmla="*/ 24056 h 510380"/>
                              <a:gd name="connsiteX133" fmla="*/ 602807 w 2039734"/>
                              <a:gd name="connsiteY133" fmla="*/ 21598 h 510380"/>
                              <a:gd name="connsiteX134" fmla="*/ 623471 w 2039734"/>
                              <a:gd name="connsiteY134" fmla="*/ 19438 h 510380"/>
                              <a:gd name="connsiteX135" fmla="*/ 644093 w 2039734"/>
                              <a:gd name="connsiteY135" fmla="*/ 17489 h 510380"/>
                              <a:gd name="connsiteX136" fmla="*/ 664670 w 2039734"/>
                              <a:gd name="connsiteY136" fmla="*/ 15768 h 510380"/>
                              <a:gd name="connsiteX137" fmla="*/ 685201 w 2039734"/>
                              <a:gd name="connsiteY137" fmla="*/ 14311 h 510380"/>
                              <a:gd name="connsiteX138" fmla="*/ 705709 w 2039734"/>
                              <a:gd name="connsiteY138" fmla="*/ 13082 h 510380"/>
                              <a:gd name="connsiteX139" fmla="*/ 726169 w 2039734"/>
                              <a:gd name="connsiteY139" fmla="*/ 12098 h 510380"/>
                              <a:gd name="connsiteX140" fmla="*/ 746584 w 2039734"/>
                              <a:gd name="connsiteY140" fmla="*/ 11361 h 510380"/>
                              <a:gd name="connsiteX141" fmla="*/ 766981 w 2039734"/>
                              <a:gd name="connsiteY141" fmla="*/ 10852 h 510380"/>
                              <a:gd name="connsiteX142" fmla="*/ 787333 w 2039734"/>
                              <a:gd name="connsiteY142" fmla="*/ 10606 h 510380"/>
                              <a:gd name="connsiteX143" fmla="*/ 807638 w 2039734"/>
                              <a:gd name="connsiteY143" fmla="*/ 10571 h 510380"/>
                              <a:gd name="connsiteX144" fmla="*/ 827896 w 2039734"/>
                              <a:gd name="connsiteY144" fmla="*/ 10799 h 510380"/>
                              <a:gd name="connsiteX145" fmla="*/ 848130 w 2039734"/>
                              <a:gd name="connsiteY145" fmla="*/ 11256 h 510380"/>
                              <a:gd name="connsiteX146" fmla="*/ 868320 w 2039734"/>
                              <a:gd name="connsiteY146" fmla="*/ 11975 h 510380"/>
                              <a:gd name="connsiteX147" fmla="*/ 888468 w 2039734"/>
                              <a:gd name="connsiteY147" fmla="*/ 12906 h 510380"/>
                              <a:gd name="connsiteX148" fmla="*/ 908569 w 2039734"/>
                              <a:gd name="connsiteY148" fmla="*/ 14118 h 510380"/>
                              <a:gd name="connsiteX149" fmla="*/ 928643 w 2039734"/>
                              <a:gd name="connsiteY149" fmla="*/ 15540 h 510380"/>
                              <a:gd name="connsiteX150" fmla="*/ 948675 w 2039734"/>
                              <a:gd name="connsiteY150" fmla="*/ 17191 h 510380"/>
                              <a:gd name="connsiteX151" fmla="*/ 968667 w 2039734"/>
                              <a:gd name="connsiteY151" fmla="*/ 19105 h 510380"/>
                              <a:gd name="connsiteX152" fmla="*/ 988606 w 2039734"/>
                              <a:gd name="connsiteY152" fmla="*/ 21264 h 510380"/>
                              <a:gd name="connsiteX153" fmla="*/ 1008523 w 2039734"/>
                              <a:gd name="connsiteY153" fmla="*/ 23635 h 510380"/>
                              <a:gd name="connsiteX154" fmla="*/ 1028400 w 2039734"/>
                              <a:gd name="connsiteY154" fmla="*/ 26269 h 510380"/>
                              <a:gd name="connsiteX155" fmla="*/ 1048225 w 2039734"/>
                              <a:gd name="connsiteY155" fmla="*/ 29148 h 510380"/>
                              <a:gd name="connsiteX156" fmla="*/ 1068015 w 2039734"/>
                              <a:gd name="connsiteY156" fmla="*/ 32257 h 510380"/>
                              <a:gd name="connsiteX157" fmla="*/ 1087770 w 2039734"/>
                              <a:gd name="connsiteY157" fmla="*/ 35610 h 510380"/>
                              <a:gd name="connsiteX158" fmla="*/ 1107489 w 2039734"/>
                              <a:gd name="connsiteY158" fmla="*/ 39210 h 510380"/>
                              <a:gd name="connsiteX159" fmla="*/ 1127156 w 2039734"/>
                              <a:gd name="connsiteY159" fmla="*/ 43038 h 510380"/>
                              <a:gd name="connsiteX160" fmla="*/ 1146805 w 2039734"/>
                              <a:gd name="connsiteY160" fmla="*/ 47112 h 510380"/>
                              <a:gd name="connsiteX161" fmla="*/ 1166385 w 2039734"/>
                              <a:gd name="connsiteY161" fmla="*/ 51431 h 510380"/>
                              <a:gd name="connsiteX162" fmla="*/ 1185946 w 2039734"/>
                              <a:gd name="connsiteY162" fmla="*/ 55979 h 510380"/>
                              <a:gd name="connsiteX163" fmla="*/ 1205472 w 2039734"/>
                              <a:gd name="connsiteY163" fmla="*/ 60773 h 510380"/>
                              <a:gd name="connsiteX164" fmla="*/ 1224946 w 2039734"/>
                              <a:gd name="connsiteY164" fmla="*/ 65830 h 510380"/>
                              <a:gd name="connsiteX165" fmla="*/ 1244385 w 2039734"/>
                              <a:gd name="connsiteY165" fmla="*/ 71098 h 510380"/>
                              <a:gd name="connsiteX166" fmla="*/ 1263788 w 2039734"/>
                              <a:gd name="connsiteY166" fmla="*/ 76629 h 510380"/>
                              <a:gd name="connsiteX167" fmla="*/ 1283139 w 2039734"/>
                              <a:gd name="connsiteY167" fmla="*/ 82406 h 510380"/>
                              <a:gd name="connsiteX168" fmla="*/ 1302472 w 2039734"/>
                              <a:gd name="connsiteY168" fmla="*/ 88394 h 510380"/>
                              <a:gd name="connsiteX169" fmla="*/ 1321753 w 2039734"/>
                              <a:gd name="connsiteY169" fmla="*/ 94645 h 510380"/>
                              <a:gd name="connsiteX170" fmla="*/ 1340999 w 2039734"/>
                              <a:gd name="connsiteY170" fmla="*/ 101124 h 510380"/>
                              <a:gd name="connsiteX171" fmla="*/ 1360191 w 2039734"/>
                              <a:gd name="connsiteY171" fmla="*/ 107849 h 510380"/>
                              <a:gd name="connsiteX172" fmla="*/ 1379367 w 2039734"/>
                              <a:gd name="connsiteY172" fmla="*/ 114821 h 510380"/>
                              <a:gd name="connsiteX173" fmla="*/ 1398489 w 2039734"/>
                              <a:gd name="connsiteY173" fmla="*/ 122038 h 510380"/>
                              <a:gd name="connsiteX174" fmla="*/ 1417577 w 2039734"/>
                              <a:gd name="connsiteY174" fmla="*/ 129483 h 510380"/>
                              <a:gd name="connsiteX175" fmla="*/ 1436611 w 2039734"/>
                              <a:gd name="connsiteY175" fmla="*/ 137156 h 510380"/>
                              <a:gd name="connsiteX176" fmla="*/ 1455628 w 2039734"/>
                              <a:gd name="connsiteY176" fmla="*/ 145093 h 510380"/>
                              <a:gd name="connsiteX177" fmla="*/ 1474593 w 2039734"/>
                              <a:gd name="connsiteY177" fmla="*/ 153276 h 510380"/>
                              <a:gd name="connsiteX178" fmla="*/ 1493522 w 2039734"/>
                              <a:gd name="connsiteY178" fmla="*/ 161669 h 510380"/>
                              <a:gd name="connsiteX179" fmla="*/ 1512399 w 2039734"/>
                              <a:gd name="connsiteY179" fmla="*/ 170343 h 510380"/>
                              <a:gd name="connsiteX180" fmla="*/ 1531258 w 2039734"/>
                              <a:gd name="connsiteY180" fmla="*/ 179211 h 510380"/>
                              <a:gd name="connsiteX181" fmla="*/ 1550065 w 2039734"/>
                              <a:gd name="connsiteY181" fmla="*/ 188359 h 510380"/>
                              <a:gd name="connsiteX182" fmla="*/ 1568819 w 2039734"/>
                              <a:gd name="connsiteY182" fmla="*/ 197718 h 510380"/>
                              <a:gd name="connsiteX183" fmla="*/ 1587572 w 2039734"/>
                              <a:gd name="connsiteY183" fmla="*/ 207341 h 510380"/>
                              <a:gd name="connsiteX184" fmla="*/ 1606238 w 2039734"/>
                              <a:gd name="connsiteY184" fmla="*/ 217192 h 510380"/>
                              <a:gd name="connsiteX185" fmla="*/ 1624887 w 2039734"/>
                              <a:gd name="connsiteY185" fmla="*/ 227306 h 510380"/>
                              <a:gd name="connsiteX186" fmla="*/ 1643500 w 2039734"/>
                              <a:gd name="connsiteY186" fmla="*/ 237631 h 510380"/>
                              <a:gd name="connsiteX187" fmla="*/ 1662078 w 2039734"/>
                              <a:gd name="connsiteY187" fmla="*/ 248219 h 510380"/>
                              <a:gd name="connsiteX188" fmla="*/ 1680621 w 2039734"/>
                              <a:gd name="connsiteY188" fmla="*/ 259036 h 510380"/>
                              <a:gd name="connsiteX189" fmla="*/ 1699112 w 2039734"/>
                              <a:gd name="connsiteY189" fmla="*/ 270098 h 510380"/>
                              <a:gd name="connsiteX190" fmla="*/ 1717567 w 2039734"/>
                              <a:gd name="connsiteY190" fmla="*/ 281406 h 510380"/>
                              <a:gd name="connsiteX191" fmla="*/ 1735987 w 2039734"/>
                              <a:gd name="connsiteY191" fmla="*/ 292960 h 510380"/>
                              <a:gd name="connsiteX192" fmla="*/ 1754354 w 2039734"/>
                              <a:gd name="connsiteY192" fmla="*/ 304725 h 510380"/>
                              <a:gd name="connsiteX193" fmla="*/ 1772687 w 2039734"/>
                              <a:gd name="connsiteY193" fmla="*/ 316736 h 510380"/>
                              <a:gd name="connsiteX194" fmla="*/ 1791002 w 2039734"/>
                              <a:gd name="connsiteY194" fmla="*/ 329010 h 510380"/>
                              <a:gd name="connsiteX195" fmla="*/ 1809229 w 2039734"/>
                              <a:gd name="connsiteY195" fmla="*/ 341529 h 510380"/>
                              <a:gd name="connsiteX196" fmla="*/ 1827456 w 2039734"/>
                              <a:gd name="connsiteY196" fmla="*/ 354278 h 510380"/>
                              <a:gd name="connsiteX197" fmla="*/ 1845630 w 2039734"/>
                              <a:gd name="connsiteY197" fmla="*/ 367254 h 510380"/>
                              <a:gd name="connsiteX198" fmla="*/ 1863787 w 2039734"/>
                              <a:gd name="connsiteY198" fmla="*/ 380476 h 510380"/>
                              <a:gd name="connsiteX199" fmla="*/ 1881873 w 2039734"/>
                              <a:gd name="connsiteY199" fmla="*/ 393944 h 510380"/>
                              <a:gd name="connsiteX200" fmla="*/ 1899942 w 2039734"/>
                              <a:gd name="connsiteY200" fmla="*/ 407675 h 510380"/>
                              <a:gd name="connsiteX201" fmla="*/ 1917959 w 2039734"/>
                              <a:gd name="connsiteY201" fmla="*/ 421600 h 510380"/>
                              <a:gd name="connsiteX202" fmla="*/ 1935957 w 2039734"/>
                              <a:gd name="connsiteY202" fmla="*/ 435806 h 510380"/>
                              <a:gd name="connsiteX203" fmla="*/ 1953886 w 2039734"/>
                              <a:gd name="connsiteY203" fmla="*/ 450239 h 510380"/>
                              <a:gd name="connsiteX204" fmla="*/ 1971779 w 2039734"/>
                              <a:gd name="connsiteY204" fmla="*/ 464919 h 510380"/>
                              <a:gd name="connsiteX205" fmla="*/ 1989672 w 2039734"/>
                              <a:gd name="connsiteY205" fmla="*/ 479827 h 510380"/>
                              <a:gd name="connsiteX206" fmla="*/ 2007478 w 2039734"/>
                              <a:gd name="connsiteY206" fmla="*/ 494998 h 510380"/>
                              <a:gd name="connsiteX207" fmla="*/ 2025266 w 2039734"/>
                              <a:gd name="connsiteY207" fmla="*/ 510380 h 510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Lst>
                            <a:rect l="l" t="t" r="r" b="b"/>
                            <a:pathLst>
                              <a:path w="2039734" h="510380">
                                <a:moveTo>
                                  <a:pt x="2039735" y="493488"/>
                                </a:moveTo>
                                <a:lnTo>
                                  <a:pt x="2022018" y="478721"/>
                                </a:lnTo>
                                <a:lnTo>
                                  <a:pt x="2004265" y="464164"/>
                                </a:lnTo>
                                <a:lnTo>
                                  <a:pt x="1986477" y="449835"/>
                                </a:lnTo>
                                <a:lnTo>
                                  <a:pt x="1968636" y="435735"/>
                                </a:lnTo>
                                <a:lnTo>
                                  <a:pt x="1950760" y="421828"/>
                                </a:lnTo>
                                <a:lnTo>
                                  <a:pt x="1932867" y="408185"/>
                                </a:lnTo>
                                <a:lnTo>
                                  <a:pt x="1914921" y="394769"/>
                                </a:lnTo>
                                <a:lnTo>
                                  <a:pt x="1896957" y="381547"/>
                                </a:lnTo>
                                <a:lnTo>
                                  <a:pt x="1878941" y="368553"/>
                                </a:lnTo>
                                <a:lnTo>
                                  <a:pt x="1860872" y="355805"/>
                                </a:lnTo>
                                <a:lnTo>
                                  <a:pt x="1842785" y="343268"/>
                                </a:lnTo>
                                <a:lnTo>
                                  <a:pt x="1824681" y="330959"/>
                                </a:lnTo>
                                <a:lnTo>
                                  <a:pt x="1806507" y="318878"/>
                                </a:lnTo>
                                <a:lnTo>
                                  <a:pt x="1788298" y="307008"/>
                                </a:lnTo>
                                <a:lnTo>
                                  <a:pt x="1770071" y="295366"/>
                                </a:lnTo>
                                <a:lnTo>
                                  <a:pt x="1751808" y="283970"/>
                                </a:lnTo>
                                <a:lnTo>
                                  <a:pt x="1733494" y="272785"/>
                                </a:lnTo>
                                <a:lnTo>
                                  <a:pt x="1715144" y="261828"/>
                                </a:lnTo>
                                <a:lnTo>
                                  <a:pt x="1696759" y="251081"/>
                                </a:lnTo>
                                <a:lnTo>
                                  <a:pt x="1678356" y="240581"/>
                                </a:lnTo>
                                <a:lnTo>
                                  <a:pt x="1659883" y="230291"/>
                                </a:lnTo>
                                <a:lnTo>
                                  <a:pt x="1641393" y="220229"/>
                                </a:lnTo>
                                <a:lnTo>
                                  <a:pt x="1622885" y="210396"/>
                                </a:lnTo>
                                <a:lnTo>
                                  <a:pt x="1604289" y="200791"/>
                                </a:lnTo>
                                <a:lnTo>
                                  <a:pt x="1585711" y="191397"/>
                                </a:lnTo>
                                <a:lnTo>
                                  <a:pt x="1567063" y="182231"/>
                                </a:lnTo>
                                <a:lnTo>
                                  <a:pt x="1548379" y="173276"/>
                                </a:lnTo>
                                <a:lnTo>
                                  <a:pt x="1529660" y="164584"/>
                                </a:lnTo>
                                <a:lnTo>
                                  <a:pt x="1510924" y="156103"/>
                                </a:lnTo>
                                <a:lnTo>
                                  <a:pt x="1492135" y="147815"/>
                                </a:lnTo>
                                <a:lnTo>
                                  <a:pt x="1473329" y="139772"/>
                                </a:lnTo>
                                <a:lnTo>
                                  <a:pt x="1454470" y="131976"/>
                                </a:lnTo>
                                <a:lnTo>
                                  <a:pt x="1435575" y="124390"/>
                                </a:lnTo>
                                <a:lnTo>
                                  <a:pt x="1416628" y="117016"/>
                                </a:lnTo>
                                <a:lnTo>
                                  <a:pt x="1397664" y="109869"/>
                                </a:lnTo>
                                <a:lnTo>
                                  <a:pt x="1378664" y="102951"/>
                                </a:lnTo>
                                <a:lnTo>
                                  <a:pt x="1359594" y="96278"/>
                                </a:lnTo>
                                <a:lnTo>
                                  <a:pt x="1340524" y="89799"/>
                                </a:lnTo>
                                <a:lnTo>
                                  <a:pt x="1321419" y="83547"/>
                                </a:lnTo>
                                <a:lnTo>
                                  <a:pt x="1302262" y="77560"/>
                                </a:lnTo>
                                <a:lnTo>
                                  <a:pt x="1283069" y="71765"/>
                                </a:lnTo>
                                <a:lnTo>
                                  <a:pt x="1263823" y="66199"/>
                                </a:lnTo>
                                <a:lnTo>
                                  <a:pt x="1244578" y="60843"/>
                                </a:lnTo>
                                <a:lnTo>
                                  <a:pt x="1225280" y="55733"/>
                                </a:lnTo>
                                <a:lnTo>
                                  <a:pt x="1205929" y="50852"/>
                                </a:lnTo>
                                <a:lnTo>
                                  <a:pt x="1186578" y="46164"/>
                                </a:lnTo>
                                <a:lnTo>
                                  <a:pt x="1167157" y="41721"/>
                                </a:lnTo>
                                <a:lnTo>
                                  <a:pt x="1147719" y="37507"/>
                                </a:lnTo>
                                <a:lnTo>
                                  <a:pt x="1128227" y="33503"/>
                                </a:lnTo>
                                <a:lnTo>
                                  <a:pt x="1108718" y="29745"/>
                                </a:lnTo>
                                <a:lnTo>
                                  <a:pt x="1089157" y="26198"/>
                                </a:lnTo>
                                <a:lnTo>
                                  <a:pt x="1069560" y="22897"/>
                                </a:lnTo>
                                <a:lnTo>
                                  <a:pt x="1049928" y="19789"/>
                                </a:lnTo>
                                <a:lnTo>
                                  <a:pt x="1030262" y="16910"/>
                                </a:lnTo>
                                <a:lnTo>
                                  <a:pt x="1010542" y="14258"/>
                                </a:lnTo>
                                <a:lnTo>
                                  <a:pt x="990803" y="11853"/>
                                </a:lnTo>
                                <a:lnTo>
                                  <a:pt x="971020" y="9675"/>
                                </a:lnTo>
                                <a:lnTo>
                                  <a:pt x="951213" y="7673"/>
                                </a:lnTo>
                                <a:lnTo>
                                  <a:pt x="931360" y="5935"/>
                                </a:lnTo>
                                <a:lnTo>
                                  <a:pt x="911466" y="4425"/>
                                </a:lnTo>
                                <a:lnTo>
                                  <a:pt x="891545" y="3126"/>
                                </a:lnTo>
                                <a:lnTo>
                                  <a:pt x="871583" y="2072"/>
                                </a:lnTo>
                                <a:lnTo>
                                  <a:pt x="851591" y="1211"/>
                                </a:lnTo>
                                <a:lnTo>
                                  <a:pt x="831559" y="597"/>
                                </a:lnTo>
                                <a:lnTo>
                                  <a:pt x="811485" y="193"/>
                                </a:lnTo>
                                <a:lnTo>
                                  <a:pt x="791360" y="0"/>
                                </a:lnTo>
                                <a:lnTo>
                                  <a:pt x="771212" y="70"/>
                                </a:lnTo>
                                <a:lnTo>
                                  <a:pt x="751046" y="351"/>
                                </a:lnTo>
                                <a:lnTo>
                                  <a:pt x="730835" y="843"/>
                                </a:lnTo>
                                <a:lnTo>
                                  <a:pt x="710576" y="1563"/>
                                </a:lnTo>
                                <a:lnTo>
                                  <a:pt x="690272" y="2528"/>
                                </a:lnTo>
                                <a:lnTo>
                                  <a:pt x="669943" y="3705"/>
                                </a:lnTo>
                                <a:lnTo>
                                  <a:pt x="649570" y="5092"/>
                                </a:lnTo>
                                <a:lnTo>
                                  <a:pt x="629178" y="6725"/>
                                </a:lnTo>
                                <a:lnTo>
                                  <a:pt x="608735" y="8587"/>
                                </a:lnTo>
                                <a:lnTo>
                                  <a:pt x="588250" y="10641"/>
                                </a:lnTo>
                                <a:lnTo>
                                  <a:pt x="567742" y="12959"/>
                                </a:lnTo>
                                <a:lnTo>
                                  <a:pt x="547188" y="15487"/>
                                </a:lnTo>
                                <a:lnTo>
                                  <a:pt x="526612" y="18227"/>
                                </a:lnTo>
                                <a:lnTo>
                                  <a:pt x="505995" y="21194"/>
                                </a:lnTo>
                                <a:lnTo>
                                  <a:pt x="485323" y="24408"/>
                                </a:lnTo>
                                <a:lnTo>
                                  <a:pt x="464638" y="27832"/>
                                </a:lnTo>
                                <a:lnTo>
                                  <a:pt x="443904" y="31466"/>
                                </a:lnTo>
                                <a:lnTo>
                                  <a:pt x="423123" y="35347"/>
                                </a:lnTo>
                                <a:lnTo>
                                  <a:pt x="402320" y="39438"/>
                                </a:lnTo>
                                <a:lnTo>
                                  <a:pt x="381477" y="43758"/>
                                </a:lnTo>
                                <a:lnTo>
                                  <a:pt x="360581" y="48306"/>
                                </a:lnTo>
                                <a:lnTo>
                                  <a:pt x="339669" y="53082"/>
                                </a:lnTo>
                                <a:lnTo>
                                  <a:pt x="318725" y="58086"/>
                                </a:lnTo>
                                <a:lnTo>
                                  <a:pt x="297720" y="63301"/>
                                </a:lnTo>
                                <a:lnTo>
                                  <a:pt x="276698" y="68745"/>
                                </a:lnTo>
                                <a:lnTo>
                                  <a:pt x="255646" y="74434"/>
                                </a:lnTo>
                                <a:lnTo>
                                  <a:pt x="234546" y="80316"/>
                                </a:lnTo>
                                <a:lnTo>
                                  <a:pt x="213407" y="86445"/>
                                </a:lnTo>
                                <a:lnTo>
                                  <a:pt x="192216" y="92784"/>
                                </a:lnTo>
                                <a:lnTo>
                                  <a:pt x="171008" y="99351"/>
                                </a:lnTo>
                                <a:lnTo>
                                  <a:pt x="149752" y="106146"/>
                                </a:lnTo>
                                <a:lnTo>
                                  <a:pt x="128475" y="113170"/>
                                </a:lnTo>
                                <a:lnTo>
                                  <a:pt x="107155" y="120422"/>
                                </a:lnTo>
                                <a:lnTo>
                                  <a:pt x="85808" y="127885"/>
                                </a:lnTo>
                                <a:lnTo>
                                  <a:pt x="64396" y="135576"/>
                                </a:lnTo>
                                <a:lnTo>
                                  <a:pt x="42985" y="143495"/>
                                </a:lnTo>
                                <a:lnTo>
                                  <a:pt x="21499" y="151643"/>
                                </a:lnTo>
                                <a:lnTo>
                                  <a:pt x="0" y="160018"/>
                                </a:lnTo>
                                <a:lnTo>
                                  <a:pt x="8350" y="180615"/>
                                </a:lnTo>
                                <a:lnTo>
                                  <a:pt x="30103" y="171695"/>
                                </a:lnTo>
                                <a:lnTo>
                                  <a:pt x="51833" y="163003"/>
                                </a:lnTo>
                                <a:lnTo>
                                  <a:pt x="73518" y="154557"/>
                                </a:lnTo>
                                <a:lnTo>
                                  <a:pt x="95155" y="146340"/>
                                </a:lnTo>
                                <a:lnTo>
                                  <a:pt x="116752" y="138368"/>
                                </a:lnTo>
                                <a:lnTo>
                                  <a:pt x="138325" y="130659"/>
                                </a:lnTo>
                                <a:lnTo>
                                  <a:pt x="159852" y="123161"/>
                                </a:lnTo>
                                <a:lnTo>
                                  <a:pt x="181333" y="115927"/>
                                </a:lnTo>
                                <a:lnTo>
                                  <a:pt x="202791" y="108903"/>
                                </a:lnTo>
                                <a:lnTo>
                                  <a:pt x="224203" y="102160"/>
                                </a:lnTo>
                                <a:lnTo>
                                  <a:pt x="245568" y="95646"/>
                                </a:lnTo>
                                <a:lnTo>
                                  <a:pt x="266893" y="89342"/>
                                </a:lnTo>
                                <a:lnTo>
                                  <a:pt x="288172" y="83301"/>
                                </a:lnTo>
                                <a:lnTo>
                                  <a:pt x="309426" y="77507"/>
                                </a:lnTo>
                                <a:lnTo>
                                  <a:pt x="330634" y="71941"/>
                                </a:lnTo>
                                <a:lnTo>
                                  <a:pt x="351820" y="66620"/>
                                </a:lnTo>
                                <a:lnTo>
                                  <a:pt x="372941" y="61545"/>
                                </a:lnTo>
                                <a:lnTo>
                                  <a:pt x="394041" y="56699"/>
                                </a:lnTo>
                                <a:lnTo>
                                  <a:pt x="415086" y="52116"/>
                                </a:lnTo>
                                <a:lnTo>
                                  <a:pt x="436116" y="47761"/>
                                </a:lnTo>
                                <a:lnTo>
                                  <a:pt x="457075" y="43653"/>
                                </a:lnTo>
                                <a:lnTo>
                                  <a:pt x="478017" y="39772"/>
                                </a:lnTo>
                                <a:lnTo>
                                  <a:pt x="498908" y="36155"/>
                                </a:lnTo>
                                <a:lnTo>
                                  <a:pt x="519779" y="32766"/>
                                </a:lnTo>
                                <a:lnTo>
                                  <a:pt x="540582" y="29623"/>
                                </a:lnTo>
                                <a:lnTo>
                                  <a:pt x="561362" y="26690"/>
                                </a:lnTo>
                                <a:lnTo>
                                  <a:pt x="582120" y="24056"/>
                                </a:lnTo>
                                <a:lnTo>
                                  <a:pt x="602807" y="21598"/>
                                </a:lnTo>
                                <a:lnTo>
                                  <a:pt x="623471" y="19438"/>
                                </a:lnTo>
                                <a:lnTo>
                                  <a:pt x="644093" y="17489"/>
                                </a:lnTo>
                                <a:lnTo>
                                  <a:pt x="664670" y="15768"/>
                                </a:lnTo>
                                <a:lnTo>
                                  <a:pt x="685201" y="14311"/>
                                </a:lnTo>
                                <a:lnTo>
                                  <a:pt x="705709" y="13082"/>
                                </a:lnTo>
                                <a:lnTo>
                                  <a:pt x="726169" y="12098"/>
                                </a:lnTo>
                                <a:lnTo>
                                  <a:pt x="746584" y="11361"/>
                                </a:lnTo>
                                <a:lnTo>
                                  <a:pt x="766981" y="10852"/>
                                </a:lnTo>
                                <a:lnTo>
                                  <a:pt x="787333" y="10606"/>
                                </a:lnTo>
                                <a:lnTo>
                                  <a:pt x="807638" y="10571"/>
                                </a:lnTo>
                                <a:lnTo>
                                  <a:pt x="827896" y="10799"/>
                                </a:lnTo>
                                <a:lnTo>
                                  <a:pt x="848130" y="11256"/>
                                </a:lnTo>
                                <a:lnTo>
                                  <a:pt x="868320" y="11975"/>
                                </a:lnTo>
                                <a:lnTo>
                                  <a:pt x="888468" y="12906"/>
                                </a:lnTo>
                                <a:lnTo>
                                  <a:pt x="908569" y="14118"/>
                                </a:lnTo>
                                <a:lnTo>
                                  <a:pt x="928643" y="15540"/>
                                </a:lnTo>
                                <a:lnTo>
                                  <a:pt x="948675" y="17191"/>
                                </a:lnTo>
                                <a:lnTo>
                                  <a:pt x="968667" y="19105"/>
                                </a:lnTo>
                                <a:lnTo>
                                  <a:pt x="988606" y="21264"/>
                                </a:lnTo>
                                <a:lnTo>
                                  <a:pt x="1008523" y="23635"/>
                                </a:lnTo>
                                <a:lnTo>
                                  <a:pt x="1028400" y="26269"/>
                                </a:lnTo>
                                <a:lnTo>
                                  <a:pt x="1048225" y="29148"/>
                                </a:lnTo>
                                <a:lnTo>
                                  <a:pt x="1068015" y="32257"/>
                                </a:lnTo>
                                <a:lnTo>
                                  <a:pt x="1087770" y="35610"/>
                                </a:lnTo>
                                <a:lnTo>
                                  <a:pt x="1107489" y="39210"/>
                                </a:lnTo>
                                <a:lnTo>
                                  <a:pt x="1127156" y="43038"/>
                                </a:lnTo>
                                <a:lnTo>
                                  <a:pt x="1146805" y="47112"/>
                                </a:lnTo>
                                <a:lnTo>
                                  <a:pt x="1166385" y="51431"/>
                                </a:lnTo>
                                <a:lnTo>
                                  <a:pt x="1185946" y="55979"/>
                                </a:lnTo>
                                <a:lnTo>
                                  <a:pt x="1205472" y="60773"/>
                                </a:lnTo>
                                <a:lnTo>
                                  <a:pt x="1224946" y="65830"/>
                                </a:lnTo>
                                <a:lnTo>
                                  <a:pt x="1244385" y="71098"/>
                                </a:lnTo>
                                <a:lnTo>
                                  <a:pt x="1263788" y="76629"/>
                                </a:lnTo>
                                <a:lnTo>
                                  <a:pt x="1283139" y="82406"/>
                                </a:lnTo>
                                <a:lnTo>
                                  <a:pt x="1302472" y="88394"/>
                                </a:lnTo>
                                <a:lnTo>
                                  <a:pt x="1321753" y="94645"/>
                                </a:lnTo>
                                <a:lnTo>
                                  <a:pt x="1340999" y="101124"/>
                                </a:lnTo>
                                <a:lnTo>
                                  <a:pt x="1360191" y="107849"/>
                                </a:lnTo>
                                <a:lnTo>
                                  <a:pt x="1379367" y="114821"/>
                                </a:lnTo>
                                <a:lnTo>
                                  <a:pt x="1398489" y="122038"/>
                                </a:lnTo>
                                <a:lnTo>
                                  <a:pt x="1417577" y="129483"/>
                                </a:lnTo>
                                <a:lnTo>
                                  <a:pt x="1436611" y="137156"/>
                                </a:lnTo>
                                <a:lnTo>
                                  <a:pt x="1455628" y="145093"/>
                                </a:lnTo>
                                <a:lnTo>
                                  <a:pt x="1474593" y="153276"/>
                                </a:lnTo>
                                <a:lnTo>
                                  <a:pt x="1493522" y="161669"/>
                                </a:lnTo>
                                <a:lnTo>
                                  <a:pt x="1512399" y="170343"/>
                                </a:lnTo>
                                <a:lnTo>
                                  <a:pt x="1531258" y="179211"/>
                                </a:lnTo>
                                <a:lnTo>
                                  <a:pt x="1550065" y="188359"/>
                                </a:lnTo>
                                <a:lnTo>
                                  <a:pt x="1568819" y="197718"/>
                                </a:lnTo>
                                <a:lnTo>
                                  <a:pt x="1587572" y="207341"/>
                                </a:lnTo>
                                <a:lnTo>
                                  <a:pt x="1606238" y="217192"/>
                                </a:lnTo>
                                <a:lnTo>
                                  <a:pt x="1624887" y="227306"/>
                                </a:lnTo>
                                <a:lnTo>
                                  <a:pt x="1643500" y="237631"/>
                                </a:lnTo>
                                <a:lnTo>
                                  <a:pt x="1662078" y="248219"/>
                                </a:lnTo>
                                <a:lnTo>
                                  <a:pt x="1680621" y="259036"/>
                                </a:lnTo>
                                <a:lnTo>
                                  <a:pt x="1699112" y="270098"/>
                                </a:lnTo>
                                <a:lnTo>
                                  <a:pt x="1717567" y="281406"/>
                                </a:lnTo>
                                <a:lnTo>
                                  <a:pt x="1735987" y="292960"/>
                                </a:lnTo>
                                <a:lnTo>
                                  <a:pt x="1754354" y="304725"/>
                                </a:lnTo>
                                <a:lnTo>
                                  <a:pt x="1772687" y="316736"/>
                                </a:lnTo>
                                <a:lnTo>
                                  <a:pt x="1791002" y="329010"/>
                                </a:lnTo>
                                <a:lnTo>
                                  <a:pt x="1809229" y="341529"/>
                                </a:lnTo>
                                <a:lnTo>
                                  <a:pt x="1827456" y="354278"/>
                                </a:lnTo>
                                <a:lnTo>
                                  <a:pt x="1845630" y="367254"/>
                                </a:lnTo>
                                <a:lnTo>
                                  <a:pt x="1863787" y="380476"/>
                                </a:lnTo>
                                <a:lnTo>
                                  <a:pt x="1881873" y="393944"/>
                                </a:lnTo>
                                <a:lnTo>
                                  <a:pt x="1899942" y="407675"/>
                                </a:lnTo>
                                <a:lnTo>
                                  <a:pt x="1917959" y="421600"/>
                                </a:lnTo>
                                <a:lnTo>
                                  <a:pt x="1935957" y="435806"/>
                                </a:lnTo>
                                <a:lnTo>
                                  <a:pt x="1953886" y="450239"/>
                                </a:lnTo>
                                <a:lnTo>
                                  <a:pt x="1971779" y="464919"/>
                                </a:lnTo>
                                <a:lnTo>
                                  <a:pt x="1989672" y="479827"/>
                                </a:lnTo>
                                <a:lnTo>
                                  <a:pt x="2007478" y="494998"/>
                                </a:lnTo>
                                <a:lnTo>
                                  <a:pt x="2025266" y="510380"/>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6" name="Freeform: Shape 2636"/>
                        <wps:cNvSpPr/>
                        <wps:spPr>
                          <a:xfrm>
                            <a:off x="764045" y="2195077"/>
                            <a:ext cx="1679654" cy="762813"/>
                          </a:xfrm>
                          <a:custGeom>
                            <a:avLst/>
                            <a:gdLst>
                              <a:gd name="connsiteX0" fmla="*/ 1679656 w 1679654"/>
                              <a:gd name="connsiteY0" fmla="*/ 752629 h 762813"/>
                              <a:gd name="connsiteX1" fmla="*/ 1667662 w 1679654"/>
                              <a:gd name="connsiteY1" fmla="*/ 730153 h 762813"/>
                              <a:gd name="connsiteX2" fmla="*/ 1655546 w 1679654"/>
                              <a:gd name="connsiteY2" fmla="*/ 708011 h 762813"/>
                              <a:gd name="connsiteX3" fmla="*/ 1643307 w 1679654"/>
                              <a:gd name="connsiteY3" fmla="*/ 686220 h 762813"/>
                              <a:gd name="connsiteX4" fmla="*/ 1630945 w 1679654"/>
                              <a:gd name="connsiteY4" fmla="*/ 664762 h 762813"/>
                              <a:gd name="connsiteX5" fmla="*/ 1618442 w 1679654"/>
                              <a:gd name="connsiteY5" fmla="*/ 643638 h 762813"/>
                              <a:gd name="connsiteX6" fmla="*/ 1605817 w 1679654"/>
                              <a:gd name="connsiteY6" fmla="*/ 622883 h 762813"/>
                              <a:gd name="connsiteX7" fmla="*/ 1593068 w 1679654"/>
                              <a:gd name="connsiteY7" fmla="*/ 602444 h 762813"/>
                              <a:gd name="connsiteX8" fmla="*/ 1580215 w 1679654"/>
                              <a:gd name="connsiteY8" fmla="*/ 582338 h 762813"/>
                              <a:gd name="connsiteX9" fmla="*/ 1567203 w 1679654"/>
                              <a:gd name="connsiteY9" fmla="*/ 562602 h 762813"/>
                              <a:gd name="connsiteX10" fmla="*/ 1554086 w 1679654"/>
                              <a:gd name="connsiteY10" fmla="*/ 543181 h 762813"/>
                              <a:gd name="connsiteX11" fmla="*/ 1540828 w 1679654"/>
                              <a:gd name="connsiteY11" fmla="*/ 524094 h 762813"/>
                              <a:gd name="connsiteX12" fmla="*/ 1527448 w 1679654"/>
                              <a:gd name="connsiteY12" fmla="*/ 505376 h 762813"/>
                              <a:gd name="connsiteX13" fmla="*/ 1513962 w 1679654"/>
                              <a:gd name="connsiteY13" fmla="*/ 486991 h 762813"/>
                              <a:gd name="connsiteX14" fmla="*/ 1500300 w 1679654"/>
                              <a:gd name="connsiteY14" fmla="*/ 468940 h 762813"/>
                              <a:gd name="connsiteX15" fmla="*/ 1486569 w 1679654"/>
                              <a:gd name="connsiteY15" fmla="*/ 451240 h 762813"/>
                              <a:gd name="connsiteX16" fmla="*/ 1472661 w 1679654"/>
                              <a:gd name="connsiteY16" fmla="*/ 433874 h 762813"/>
                              <a:gd name="connsiteX17" fmla="*/ 1458649 w 1679654"/>
                              <a:gd name="connsiteY17" fmla="*/ 416859 h 762813"/>
                              <a:gd name="connsiteX18" fmla="*/ 1444531 w 1679654"/>
                              <a:gd name="connsiteY18" fmla="*/ 400143 h 762813"/>
                              <a:gd name="connsiteX19" fmla="*/ 1430272 w 1679654"/>
                              <a:gd name="connsiteY19" fmla="*/ 383813 h 762813"/>
                              <a:gd name="connsiteX20" fmla="*/ 1415873 w 1679654"/>
                              <a:gd name="connsiteY20" fmla="*/ 367798 h 762813"/>
                              <a:gd name="connsiteX21" fmla="*/ 1401351 w 1679654"/>
                              <a:gd name="connsiteY21" fmla="*/ 352135 h 762813"/>
                              <a:gd name="connsiteX22" fmla="*/ 1386724 w 1679654"/>
                              <a:gd name="connsiteY22" fmla="*/ 336824 h 762813"/>
                              <a:gd name="connsiteX23" fmla="*/ 1371939 w 1679654"/>
                              <a:gd name="connsiteY23" fmla="*/ 321845 h 762813"/>
                              <a:gd name="connsiteX24" fmla="*/ 1357048 w 1679654"/>
                              <a:gd name="connsiteY24" fmla="*/ 307219 h 762813"/>
                              <a:gd name="connsiteX25" fmla="*/ 1342017 w 1679654"/>
                              <a:gd name="connsiteY25" fmla="*/ 292908 h 762813"/>
                              <a:gd name="connsiteX26" fmla="*/ 1326880 w 1679654"/>
                              <a:gd name="connsiteY26" fmla="*/ 278930 h 762813"/>
                              <a:gd name="connsiteX27" fmla="*/ 1311586 w 1679654"/>
                              <a:gd name="connsiteY27" fmla="*/ 265339 h 762813"/>
                              <a:gd name="connsiteX28" fmla="*/ 1296204 w 1679654"/>
                              <a:gd name="connsiteY28" fmla="*/ 252047 h 762813"/>
                              <a:gd name="connsiteX29" fmla="*/ 1280663 w 1679654"/>
                              <a:gd name="connsiteY29" fmla="*/ 239123 h 762813"/>
                              <a:gd name="connsiteX30" fmla="*/ 1265000 w 1679654"/>
                              <a:gd name="connsiteY30" fmla="*/ 226516 h 762813"/>
                              <a:gd name="connsiteX31" fmla="*/ 1249231 w 1679654"/>
                              <a:gd name="connsiteY31" fmla="*/ 214277 h 762813"/>
                              <a:gd name="connsiteX32" fmla="*/ 1233322 w 1679654"/>
                              <a:gd name="connsiteY32" fmla="*/ 202336 h 762813"/>
                              <a:gd name="connsiteX33" fmla="*/ 1217290 w 1679654"/>
                              <a:gd name="connsiteY33" fmla="*/ 190782 h 762813"/>
                              <a:gd name="connsiteX34" fmla="*/ 1201135 w 1679654"/>
                              <a:gd name="connsiteY34" fmla="*/ 179544 h 762813"/>
                              <a:gd name="connsiteX35" fmla="*/ 1184840 w 1679654"/>
                              <a:gd name="connsiteY35" fmla="*/ 168658 h 762813"/>
                              <a:gd name="connsiteX36" fmla="*/ 1168422 w 1679654"/>
                              <a:gd name="connsiteY36" fmla="*/ 158087 h 762813"/>
                              <a:gd name="connsiteX37" fmla="*/ 1151880 w 1679654"/>
                              <a:gd name="connsiteY37" fmla="*/ 147885 h 762813"/>
                              <a:gd name="connsiteX38" fmla="*/ 1135216 w 1679654"/>
                              <a:gd name="connsiteY38" fmla="*/ 138016 h 762813"/>
                              <a:gd name="connsiteX39" fmla="*/ 1118411 w 1679654"/>
                              <a:gd name="connsiteY39" fmla="*/ 128482 h 762813"/>
                              <a:gd name="connsiteX40" fmla="*/ 1101519 w 1679654"/>
                              <a:gd name="connsiteY40" fmla="*/ 119298 h 762813"/>
                              <a:gd name="connsiteX41" fmla="*/ 1084468 w 1679654"/>
                              <a:gd name="connsiteY41" fmla="*/ 110466 h 762813"/>
                              <a:gd name="connsiteX42" fmla="*/ 1067295 w 1679654"/>
                              <a:gd name="connsiteY42" fmla="*/ 101950 h 762813"/>
                              <a:gd name="connsiteX43" fmla="*/ 1049999 w 1679654"/>
                              <a:gd name="connsiteY43" fmla="*/ 93785 h 762813"/>
                              <a:gd name="connsiteX44" fmla="*/ 1032562 w 1679654"/>
                              <a:gd name="connsiteY44" fmla="*/ 85953 h 762813"/>
                              <a:gd name="connsiteX45" fmla="*/ 1015020 w 1679654"/>
                              <a:gd name="connsiteY45" fmla="*/ 78473 h 762813"/>
                              <a:gd name="connsiteX46" fmla="*/ 997319 w 1679654"/>
                              <a:gd name="connsiteY46" fmla="*/ 71326 h 762813"/>
                              <a:gd name="connsiteX47" fmla="*/ 979531 w 1679654"/>
                              <a:gd name="connsiteY47" fmla="*/ 64513 h 762813"/>
                              <a:gd name="connsiteX48" fmla="*/ 961603 w 1679654"/>
                              <a:gd name="connsiteY48" fmla="*/ 58069 h 762813"/>
                              <a:gd name="connsiteX49" fmla="*/ 943541 w 1679654"/>
                              <a:gd name="connsiteY49" fmla="*/ 51923 h 762813"/>
                              <a:gd name="connsiteX50" fmla="*/ 925363 w 1679654"/>
                              <a:gd name="connsiteY50" fmla="*/ 46164 h 762813"/>
                              <a:gd name="connsiteX51" fmla="*/ 907052 w 1679654"/>
                              <a:gd name="connsiteY51" fmla="*/ 40738 h 762813"/>
                              <a:gd name="connsiteX52" fmla="*/ 888602 w 1679654"/>
                              <a:gd name="connsiteY52" fmla="*/ 35610 h 762813"/>
                              <a:gd name="connsiteX53" fmla="*/ 870041 w 1679654"/>
                              <a:gd name="connsiteY53" fmla="*/ 30869 h 762813"/>
                              <a:gd name="connsiteX54" fmla="*/ 851347 w 1679654"/>
                              <a:gd name="connsiteY54" fmla="*/ 26444 h 762813"/>
                              <a:gd name="connsiteX55" fmla="*/ 832532 w 1679654"/>
                              <a:gd name="connsiteY55" fmla="*/ 22371 h 762813"/>
                              <a:gd name="connsiteX56" fmla="*/ 813588 w 1679654"/>
                              <a:gd name="connsiteY56" fmla="*/ 18630 h 762813"/>
                              <a:gd name="connsiteX57" fmla="*/ 794506 w 1679654"/>
                              <a:gd name="connsiteY57" fmla="*/ 15242 h 762813"/>
                              <a:gd name="connsiteX58" fmla="*/ 775308 w 1679654"/>
                              <a:gd name="connsiteY58" fmla="*/ 12186 h 762813"/>
                              <a:gd name="connsiteX59" fmla="*/ 756001 w 1679654"/>
                              <a:gd name="connsiteY59" fmla="*/ 9465 h 762813"/>
                              <a:gd name="connsiteX60" fmla="*/ 736559 w 1679654"/>
                              <a:gd name="connsiteY60" fmla="*/ 7094 h 762813"/>
                              <a:gd name="connsiteX61" fmla="*/ 716980 w 1679654"/>
                              <a:gd name="connsiteY61" fmla="*/ 5057 h 762813"/>
                              <a:gd name="connsiteX62" fmla="*/ 697266 w 1679654"/>
                              <a:gd name="connsiteY62" fmla="*/ 3371 h 762813"/>
                              <a:gd name="connsiteX63" fmla="*/ 677436 w 1679654"/>
                              <a:gd name="connsiteY63" fmla="*/ 2019 h 762813"/>
                              <a:gd name="connsiteX64" fmla="*/ 657491 w 1679654"/>
                              <a:gd name="connsiteY64" fmla="*/ 1001 h 762813"/>
                              <a:gd name="connsiteX65" fmla="*/ 637394 w 1679654"/>
                              <a:gd name="connsiteY65" fmla="*/ 351 h 762813"/>
                              <a:gd name="connsiteX66" fmla="*/ 617200 w 1679654"/>
                              <a:gd name="connsiteY66" fmla="*/ 0 h 762813"/>
                              <a:gd name="connsiteX67" fmla="*/ 596856 w 1679654"/>
                              <a:gd name="connsiteY67" fmla="*/ 35 h 762813"/>
                              <a:gd name="connsiteX68" fmla="*/ 576388 w 1679654"/>
                              <a:gd name="connsiteY68" fmla="*/ 369 h 762813"/>
                              <a:gd name="connsiteX69" fmla="*/ 555817 w 1679654"/>
                              <a:gd name="connsiteY69" fmla="*/ 1071 h 762813"/>
                              <a:gd name="connsiteX70" fmla="*/ 535102 w 1679654"/>
                              <a:gd name="connsiteY70" fmla="*/ 2107 h 762813"/>
                              <a:gd name="connsiteX71" fmla="*/ 514257 w 1679654"/>
                              <a:gd name="connsiteY71" fmla="*/ 3477 h 762813"/>
                              <a:gd name="connsiteX72" fmla="*/ 493292 w 1679654"/>
                              <a:gd name="connsiteY72" fmla="*/ 5198 h 762813"/>
                              <a:gd name="connsiteX73" fmla="*/ 472199 w 1679654"/>
                              <a:gd name="connsiteY73" fmla="*/ 7252 h 762813"/>
                              <a:gd name="connsiteX74" fmla="*/ 450968 w 1679654"/>
                              <a:gd name="connsiteY74" fmla="*/ 9640 h 762813"/>
                              <a:gd name="connsiteX75" fmla="*/ 429620 w 1679654"/>
                              <a:gd name="connsiteY75" fmla="*/ 12379 h 762813"/>
                              <a:gd name="connsiteX76" fmla="*/ 408140 w 1679654"/>
                              <a:gd name="connsiteY76" fmla="*/ 15470 h 762813"/>
                              <a:gd name="connsiteX77" fmla="*/ 386548 w 1679654"/>
                              <a:gd name="connsiteY77" fmla="*/ 18876 h 762813"/>
                              <a:gd name="connsiteX78" fmla="*/ 364818 w 1679654"/>
                              <a:gd name="connsiteY78" fmla="*/ 22652 h 762813"/>
                              <a:gd name="connsiteX79" fmla="*/ 342972 w 1679654"/>
                              <a:gd name="connsiteY79" fmla="*/ 26743 h 762813"/>
                              <a:gd name="connsiteX80" fmla="*/ 320992 w 1679654"/>
                              <a:gd name="connsiteY80" fmla="*/ 31203 h 762813"/>
                              <a:gd name="connsiteX81" fmla="*/ 298879 w 1679654"/>
                              <a:gd name="connsiteY81" fmla="*/ 35979 h 762813"/>
                              <a:gd name="connsiteX82" fmla="*/ 276650 w 1679654"/>
                              <a:gd name="connsiteY82" fmla="*/ 41089 h 762813"/>
                              <a:gd name="connsiteX83" fmla="*/ 254283 w 1679654"/>
                              <a:gd name="connsiteY83" fmla="*/ 46567 h 762813"/>
                              <a:gd name="connsiteX84" fmla="*/ 231805 w 1679654"/>
                              <a:gd name="connsiteY84" fmla="*/ 52362 h 762813"/>
                              <a:gd name="connsiteX85" fmla="*/ 209195 w 1679654"/>
                              <a:gd name="connsiteY85" fmla="*/ 58525 h 762813"/>
                              <a:gd name="connsiteX86" fmla="*/ 186467 w 1679654"/>
                              <a:gd name="connsiteY86" fmla="*/ 64987 h 762813"/>
                              <a:gd name="connsiteX87" fmla="*/ 163585 w 1679654"/>
                              <a:gd name="connsiteY87" fmla="*/ 71835 h 762813"/>
                              <a:gd name="connsiteX88" fmla="*/ 140608 w 1679654"/>
                              <a:gd name="connsiteY88" fmla="*/ 79000 h 762813"/>
                              <a:gd name="connsiteX89" fmla="*/ 117475 w 1679654"/>
                              <a:gd name="connsiteY89" fmla="*/ 86497 h 762813"/>
                              <a:gd name="connsiteX90" fmla="*/ 94228 w 1679654"/>
                              <a:gd name="connsiteY90" fmla="*/ 94346 h 762813"/>
                              <a:gd name="connsiteX91" fmla="*/ 70870 w 1679654"/>
                              <a:gd name="connsiteY91" fmla="*/ 102547 h 762813"/>
                              <a:gd name="connsiteX92" fmla="*/ 47371 w 1679654"/>
                              <a:gd name="connsiteY92" fmla="*/ 111080 h 762813"/>
                              <a:gd name="connsiteX93" fmla="*/ 23741 w 1679654"/>
                              <a:gd name="connsiteY93" fmla="*/ 119948 h 762813"/>
                              <a:gd name="connsiteX94" fmla="*/ 0 w 1679654"/>
                              <a:gd name="connsiteY94" fmla="*/ 129167 h 762813"/>
                              <a:gd name="connsiteX95" fmla="*/ 8350 w 1679654"/>
                              <a:gd name="connsiteY95" fmla="*/ 149764 h 762813"/>
                              <a:gd name="connsiteX96" fmla="*/ 31912 w 1679654"/>
                              <a:gd name="connsiteY96" fmla="*/ 140124 h 762813"/>
                              <a:gd name="connsiteX97" fmla="*/ 55363 w 1679654"/>
                              <a:gd name="connsiteY97" fmla="*/ 130817 h 762813"/>
                              <a:gd name="connsiteX98" fmla="*/ 78658 w 1679654"/>
                              <a:gd name="connsiteY98" fmla="*/ 121880 h 762813"/>
                              <a:gd name="connsiteX99" fmla="*/ 101859 w 1679654"/>
                              <a:gd name="connsiteY99" fmla="*/ 113275 h 762813"/>
                              <a:gd name="connsiteX100" fmla="*/ 124899 w 1679654"/>
                              <a:gd name="connsiteY100" fmla="*/ 105023 h 762813"/>
                              <a:gd name="connsiteX101" fmla="*/ 147829 w 1679654"/>
                              <a:gd name="connsiteY101" fmla="*/ 97086 h 762813"/>
                              <a:gd name="connsiteX102" fmla="*/ 170625 w 1679654"/>
                              <a:gd name="connsiteY102" fmla="*/ 89535 h 762813"/>
                              <a:gd name="connsiteX103" fmla="*/ 193305 w 1679654"/>
                              <a:gd name="connsiteY103" fmla="*/ 82336 h 762813"/>
                              <a:gd name="connsiteX104" fmla="*/ 215829 w 1679654"/>
                              <a:gd name="connsiteY104" fmla="*/ 75453 h 762813"/>
                              <a:gd name="connsiteX105" fmla="*/ 238237 w 1679654"/>
                              <a:gd name="connsiteY105" fmla="*/ 68938 h 762813"/>
                              <a:gd name="connsiteX106" fmla="*/ 260531 w 1679654"/>
                              <a:gd name="connsiteY106" fmla="*/ 62775 h 762813"/>
                              <a:gd name="connsiteX107" fmla="*/ 282672 w 1679654"/>
                              <a:gd name="connsiteY107" fmla="*/ 56963 h 762813"/>
                              <a:gd name="connsiteX108" fmla="*/ 304697 w 1679654"/>
                              <a:gd name="connsiteY108" fmla="*/ 51484 h 762813"/>
                              <a:gd name="connsiteX109" fmla="*/ 326606 w 1679654"/>
                              <a:gd name="connsiteY109" fmla="*/ 46339 h 762813"/>
                              <a:gd name="connsiteX110" fmla="*/ 348361 w 1679654"/>
                              <a:gd name="connsiteY110" fmla="*/ 41563 h 762813"/>
                              <a:gd name="connsiteX111" fmla="*/ 369998 w 1679654"/>
                              <a:gd name="connsiteY111" fmla="*/ 37138 h 762813"/>
                              <a:gd name="connsiteX112" fmla="*/ 391502 w 1679654"/>
                              <a:gd name="connsiteY112" fmla="*/ 33064 h 762813"/>
                              <a:gd name="connsiteX113" fmla="*/ 412874 w 1679654"/>
                              <a:gd name="connsiteY113" fmla="*/ 29324 h 762813"/>
                              <a:gd name="connsiteX114" fmla="*/ 434128 w 1679654"/>
                              <a:gd name="connsiteY114" fmla="*/ 25918 h 762813"/>
                              <a:gd name="connsiteX115" fmla="*/ 455244 w 1679654"/>
                              <a:gd name="connsiteY115" fmla="*/ 22897 h 762813"/>
                              <a:gd name="connsiteX116" fmla="*/ 476226 w 1679654"/>
                              <a:gd name="connsiteY116" fmla="*/ 20193 h 762813"/>
                              <a:gd name="connsiteX117" fmla="*/ 497099 w 1679654"/>
                              <a:gd name="connsiteY117" fmla="*/ 17840 h 762813"/>
                              <a:gd name="connsiteX118" fmla="*/ 517832 w 1679654"/>
                              <a:gd name="connsiteY118" fmla="*/ 15856 h 762813"/>
                              <a:gd name="connsiteX119" fmla="*/ 538433 w 1679654"/>
                              <a:gd name="connsiteY119" fmla="*/ 14206 h 762813"/>
                              <a:gd name="connsiteX120" fmla="*/ 558916 w 1679654"/>
                              <a:gd name="connsiteY120" fmla="*/ 12889 h 762813"/>
                              <a:gd name="connsiteX121" fmla="*/ 579240 w 1679654"/>
                              <a:gd name="connsiteY121" fmla="*/ 11940 h 762813"/>
                              <a:gd name="connsiteX122" fmla="*/ 599456 w 1679654"/>
                              <a:gd name="connsiteY122" fmla="*/ 11326 h 762813"/>
                              <a:gd name="connsiteX123" fmla="*/ 619559 w 1679654"/>
                              <a:gd name="connsiteY123" fmla="*/ 11080 h 762813"/>
                              <a:gd name="connsiteX124" fmla="*/ 639521 w 1679654"/>
                              <a:gd name="connsiteY124" fmla="*/ 11168 h 762813"/>
                              <a:gd name="connsiteX125" fmla="*/ 659328 w 1679654"/>
                              <a:gd name="connsiteY125" fmla="*/ 11589 h 762813"/>
                              <a:gd name="connsiteX126" fmla="*/ 679041 w 1679654"/>
                              <a:gd name="connsiteY126" fmla="*/ 12379 h 762813"/>
                              <a:gd name="connsiteX127" fmla="*/ 698599 w 1679654"/>
                              <a:gd name="connsiteY127" fmla="*/ 13521 h 762813"/>
                              <a:gd name="connsiteX128" fmla="*/ 718046 w 1679654"/>
                              <a:gd name="connsiteY128" fmla="*/ 14996 h 762813"/>
                              <a:gd name="connsiteX129" fmla="*/ 737353 w 1679654"/>
                              <a:gd name="connsiteY129" fmla="*/ 16822 h 762813"/>
                              <a:gd name="connsiteX130" fmla="*/ 756546 w 1679654"/>
                              <a:gd name="connsiteY130" fmla="*/ 18999 h 762813"/>
                              <a:gd name="connsiteX131" fmla="*/ 775605 w 1679654"/>
                              <a:gd name="connsiteY131" fmla="*/ 21528 h 762813"/>
                              <a:gd name="connsiteX132" fmla="*/ 794529 w 1679654"/>
                              <a:gd name="connsiteY132" fmla="*/ 24390 h 762813"/>
                              <a:gd name="connsiteX133" fmla="*/ 813316 w 1679654"/>
                              <a:gd name="connsiteY133" fmla="*/ 27603 h 762813"/>
                              <a:gd name="connsiteX134" fmla="*/ 831993 w 1679654"/>
                              <a:gd name="connsiteY134" fmla="*/ 31168 h 762813"/>
                              <a:gd name="connsiteX135" fmla="*/ 850531 w 1679654"/>
                              <a:gd name="connsiteY135" fmla="*/ 35084 h 762813"/>
                              <a:gd name="connsiteX136" fmla="*/ 868933 w 1679654"/>
                              <a:gd name="connsiteY136" fmla="*/ 39351 h 762813"/>
                              <a:gd name="connsiteX137" fmla="*/ 887199 w 1679654"/>
                              <a:gd name="connsiteY137" fmla="*/ 43969 h 762813"/>
                              <a:gd name="connsiteX138" fmla="*/ 905354 w 1679654"/>
                              <a:gd name="connsiteY138" fmla="*/ 48920 h 762813"/>
                              <a:gd name="connsiteX139" fmla="*/ 923370 w 1679654"/>
                              <a:gd name="connsiteY139" fmla="*/ 54223 h 762813"/>
                              <a:gd name="connsiteX140" fmla="*/ 941276 w 1679654"/>
                              <a:gd name="connsiteY140" fmla="*/ 59877 h 762813"/>
                              <a:gd name="connsiteX141" fmla="*/ 959043 w 1679654"/>
                              <a:gd name="connsiteY141" fmla="*/ 65883 h 762813"/>
                              <a:gd name="connsiteX142" fmla="*/ 976674 w 1679654"/>
                              <a:gd name="connsiteY142" fmla="*/ 72204 h 762813"/>
                              <a:gd name="connsiteX143" fmla="*/ 994176 w 1679654"/>
                              <a:gd name="connsiteY143" fmla="*/ 78912 h 762813"/>
                              <a:gd name="connsiteX144" fmla="*/ 1011560 w 1679654"/>
                              <a:gd name="connsiteY144" fmla="*/ 85953 h 762813"/>
                              <a:gd name="connsiteX145" fmla="*/ 1028804 w 1679654"/>
                              <a:gd name="connsiteY145" fmla="*/ 93363 h 762813"/>
                              <a:gd name="connsiteX146" fmla="*/ 1045925 w 1679654"/>
                              <a:gd name="connsiteY146" fmla="*/ 101089 h 762813"/>
                              <a:gd name="connsiteX147" fmla="*/ 1062888 w 1679654"/>
                              <a:gd name="connsiteY147" fmla="*/ 109167 h 762813"/>
                              <a:gd name="connsiteX148" fmla="*/ 1079762 w 1679654"/>
                              <a:gd name="connsiteY148" fmla="*/ 117613 h 762813"/>
                              <a:gd name="connsiteX149" fmla="*/ 1096479 w 1679654"/>
                              <a:gd name="connsiteY149" fmla="*/ 126410 h 762813"/>
                              <a:gd name="connsiteX150" fmla="*/ 1113108 w 1679654"/>
                              <a:gd name="connsiteY150" fmla="*/ 135523 h 762813"/>
                              <a:gd name="connsiteX151" fmla="*/ 1129562 w 1679654"/>
                              <a:gd name="connsiteY151" fmla="*/ 145005 h 762813"/>
                              <a:gd name="connsiteX152" fmla="*/ 1145910 w 1679654"/>
                              <a:gd name="connsiteY152" fmla="*/ 154838 h 762813"/>
                              <a:gd name="connsiteX153" fmla="*/ 1162135 w 1679654"/>
                              <a:gd name="connsiteY153" fmla="*/ 164988 h 762813"/>
                              <a:gd name="connsiteX154" fmla="*/ 1178202 w 1679654"/>
                              <a:gd name="connsiteY154" fmla="*/ 175523 h 762813"/>
                              <a:gd name="connsiteX155" fmla="*/ 1194164 w 1679654"/>
                              <a:gd name="connsiteY155" fmla="*/ 186375 h 762813"/>
                              <a:gd name="connsiteX156" fmla="*/ 1209985 w 1679654"/>
                              <a:gd name="connsiteY156" fmla="*/ 197613 h 762813"/>
                              <a:gd name="connsiteX157" fmla="*/ 1225684 w 1679654"/>
                              <a:gd name="connsiteY157" fmla="*/ 209149 h 762813"/>
                              <a:gd name="connsiteX158" fmla="*/ 1241259 w 1679654"/>
                              <a:gd name="connsiteY158" fmla="*/ 221090 h 762813"/>
                              <a:gd name="connsiteX159" fmla="*/ 1256712 w 1679654"/>
                              <a:gd name="connsiteY159" fmla="*/ 233329 h 762813"/>
                              <a:gd name="connsiteX160" fmla="*/ 1272006 w 1679654"/>
                              <a:gd name="connsiteY160" fmla="*/ 245936 h 762813"/>
                              <a:gd name="connsiteX161" fmla="*/ 1287196 w 1679654"/>
                              <a:gd name="connsiteY161" fmla="*/ 258913 h 762813"/>
                              <a:gd name="connsiteX162" fmla="*/ 1302244 w 1679654"/>
                              <a:gd name="connsiteY162" fmla="*/ 272188 h 762813"/>
                              <a:gd name="connsiteX163" fmla="*/ 1317152 w 1679654"/>
                              <a:gd name="connsiteY163" fmla="*/ 285849 h 762813"/>
                              <a:gd name="connsiteX164" fmla="*/ 1331973 w 1679654"/>
                              <a:gd name="connsiteY164" fmla="*/ 299844 h 762813"/>
                              <a:gd name="connsiteX165" fmla="*/ 1346635 w 1679654"/>
                              <a:gd name="connsiteY165" fmla="*/ 314190 h 762813"/>
                              <a:gd name="connsiteX166" fmla="*/ 1361175 w 1679654"/>
                              <a:gd name="connsiteY166" fmla="*/ 328887 h 762813"/>
                              <a:gd name="connsiteX167" fmla="*/ 1375556 w 1679654"/>
                              <a:gd name="connsiteY167" fmla="*/ 343917 h 762813"/>
                              <a:gd name="connsiteX168" fmla="*/ 1389850 w 1679654"/>
                              <a:gd name="connsiteY168" fmla="*/ 359317 h 762813"/>
                              <a:gd name="connsiteX169" fmla="*/ 1404003 w 1679654"/>
                              <a:gd name="connsiteY169" fmla="*/ 375050 h 762813"/>
                              <a:gd name="connsiteX170" fmla="*/ 1418016 w 1679654"/>
                              <a:gd name="connsiteY170" fmla="*/ 391135 h 762813"/>
                              <a:gd name="connsiteX171" fmla="*/ 1431905 w 1679654"/>
                              <a:gd name="connsiteY171" fmla="*/ 407570 h 762813"/>
                              <a:gd name="connsiteX172" fmla="*/ 1445672 w 1679654"/>
                              <a:gd name="connsiteY172" fmla="*/ 424357 h 762813"/>
                              <a:gd name="connsiteX173" fmla="*/ 1459298 w 1679654"/>
                              <a:gd name="connsiteY173" fmla="*/ 441477 h 762813"/>
                              <a:gd name="connsiteX174" fmla="*/ 1472802 w 1679654"/>
                              <a:gd name="connsiteY174" fmla="*/ 458966 h 762813"/>
                              <a:gd name="connsiteX175" fmla="*/ 1486182 w 1679654"/>
                              <a:gd name="connsiteY175" fmla="*/ 476772 h 762813"/>
                              <a:gd name="connsiteX176" fmla="*/ 1499422 w 1679654"/>
                              <a:gd name="connsiteY176" fmla="*/ 494946 h 762813"/>
                              <a:gd name="connsiteX177" fmla="*/ 1512557 w 1679654"/>
                              <a:gd name="connsiteY177" fmla="*/ 513471 h 762813"/>
                              <a:gd name="connsiteX178" fmla="*/ 1525516 w 1679654"/>
                              <a:gd name="connsiteY178" fmla="*/ 532312 h 762813"/>
                              <a:gd name="connsiteX179" fmla="*/ 1538387 w 1679654"/>
                              <a:gd name="connsiteY179" fmla="*/ 551539 h 762813"/>
                              <a:gd name="connsiteX180" fmla="*/ 1551118 w 1679654"/>
                              <a:gd name="connsiteY180" fmla="*/ 571083 h 762813"/>
                              <a:gd name="connsiteX181" fmla="*/ 1563709 w 1679654"/>
                              <a:gd name="connsiteY181" fmla="*/ 591013 h 762813"/>
                              <a:gd name="connsiteX182" fmla="*/ 1576176 w 1679654"/>
                              <a:gd name="connsiteY182" fmla="*/ 611276 h 762813"/>
                              <a:gd name="connsiteX183" fmla="*/ 1588538 w 1679654"/>
                              <a:gd name="connsiteY183" fmla="*/ 631856 h 762813"/>
                              <a:gd name="connsiteX184" fmla="*/ 1600742 w 1679654"/>
                              <a:gd name="connsiteY184" fmla="*/ 652822 h 762813"/>
                              <a:gd name="connsiteX185" fmla="*/ 1612823 w 1679654"/>
                              <a:gd name="connsiteY185" fmla="*/ 674121 h 762813"/>
                              <a:gd name="connsiteX186" fmla="*/ 1624781 w 1679654"/>
                              <a:gd name="connsiteY186" fmla="*/ 695772 h 762813"/>
                              <a:gd name="connsiteX187" fmla="*/ 1636599 w 1679654"/>
                              <a:gd name="connsiteY187" fmla="*/ 717774 h 762813"/>
                              <a:gd name="connsiteX188" fmla="*/ 1648294 w 1679654"/>
                              <a:gd name="connsiteY188" fmla="*/ 740109 h 762813"/>
                              <a:gd name="connsiteX189" fmla="*/ 1659866 w 1679654"/>
                              <a:gd name="connsiteY189" fmla="*/ 762814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1679656" y="752629"/>
                                </a:move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lnTo>
                                  <a:pt x="8350" y="149764"/>
                                </a:ln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7" name="Freeform: Shape 2637"/>
                        <wps:cNvSpPr/>
                        <wps:spPr>
                          <a:xfrm>
                            <a:off x="1453452" y="751940"/>
                            <a:ext cx="287475" cy="2314273"/>
                          </a:xfrm>
                          <a:custGeom>
                            <a:avLst/>
                            <a:gdLst>
                              <a:gd name="connsiteX0" fmla="*/ 0 w 287475"/>
                              <a:gd name="connsiteY0" fmla="*/ 7742 h 2314273"/>
                              <a:gd name="connsiteX1" fmla="*/ 7765 w 287475"/>
                              <a:gd name="connsiteY1" fmla="*/ 28179 h 2314273"/>
                              <a:gd name="connsiteX2" fmla="*/ 15414 w 287475"/>
                              <a:gd name="connsiteY2" fmla="*/ 48617 h 2314273"/>
                              <a:gd name="connsiteX3" fmla="*/ 22955 w 287475"/>
                              <a:gd name="connsiteY3" fmla="*/ 69059 h 2314273"/>
                              <a:gd name="connsiteX4" fmla="*/ 30377 w 287475"/>
                              <a:gd name="connsiteY4" fmla="*/ 89519 h 2314273"/>
                              <a:gd name="connsiteX5" fmla="*/ 37689 w 287475"/>
                              <a:gd name="connsiteY5" fmla="*/ 110004 h 2314273"/>
                              <a:gd name="connsiteX6" fmla="*/ 44910 w 287475"/>
                              <a:gd name="connsiteY6" fmla="*/ 130464 h 2314273"/>
                              <a:gd name="connsiteX7" fmla="*/ 51997 w 287475"/>
                              <a:gd name="connsiteY7" fmla="*/ 150972 h 2314273"/>
                              <a:gd name="connsiteX8" fmla="*/ 58991 w 287475"/>
                              <a:gd name="connsiteY8" fmla="*/ 171455 h 2314273"/>
                              <a:gd name="connsiteX9" fmla="*/ 65851 w 287475"/>
                              <a:gd name="connsiteY9" fmla="*/ 191969 h 2314273"/>
                              <a:gd name="connsiteX10" fmla="*/ 72615 w 287475"/>
                              <a:gd name="connsiteY10" fmla="*/ 212475 h 2314273"/>
                              <a:gd name="connsiteX11" fmla="*/ 79272 w 287475"/>
                              <a:gd name="connsiteY11" fmla="*/ 233006 h 2314273"/>
                              <a:gd name="connsiteX12" fmla="*/ 85815 w 287475"/>
                              <a:gd name="connsiteY12" fmla="*/ 253536 h 2314273"/>
                              <a:gd name="connsiteX13" fmla="*/ 92242 w 287475"/>
                              <a:gd name="connsiteY13" fmla="*/ 274084 h 2314273"/>
                              <a:gd name="connsiteX14" fmla="*/ 98558 w 287475"/>
                              <a:gd name="connsiteY14" fmla="*/ 294637 h 2314273"/>
                              <a:gd name="connsiteX15" fmla="*/ 104758 w 287475"/>
                              <a:gd name="connsiteY15" fmla="*/ 315190 h 2314273"/>
                              <a:gd name="connsiteX16" fmla="*/ 110871 w 287475"/>
                              <a:gd name="connsiteY16" fmla="*/ 335766 h 2314273"/>
                              <a:gd name="connsiteX17" fmla="*/ 116845 w 287475"/>
                              <a:gd name="connsiteY17" fmla="*/ 356344 h 2314273"/>
                              <a:gd name="connsiteX18" fmla="*/ 122732 w 287475"/>
                              <a:gd name="connsiteY18" fmla="*/ 376915 h 2314273"/>
                              <a:gd name="connsiteX19" fmla="*/ 128504 w 287475"/>
                              <a:gd name="connsiteY19" fmla="*/ 397514 h 2314273"/>
                              <a:gd name="connsiteX20" fmla="*/ 134166 w 287475"/>
                              <a:gd name="connsiteY20" fmla="*/ 418137 h 2314273"/>
                              <a:gd name="connsiteX21" fmla="*/ 139711 w 287475"/>
                              <a:gd name="connsiteY21" fmla="*/ 438754 h 2314273"/>
                              <a:gd name="connsiteX22" fmla="*/ 145140 w 287475"/>
                              <a:gd name="connsiteY22" fmla="*/ 459377 h 2314273"/>
                              <a:gd name="connsiteX23" fmla="*/ 150461 w 287475"/>
                              <a:gd name="connsiteY23" fmla="*/ 480001 h 2314273"/>
                              <a:gd name="connsiteX24" fmla="*/ 155669 w 287475"/>
                              <a:gd name="connsiteY24" fmla="*/ 500640 h 2314273"/>
                              <a:gd name="connsiteX25" fmla="*/ 160758 w 287475"/>
                              <a:gd name="connsiteY25" fmla="*/ 521304 h 2314273"/>
                              <a:gd name="connsiteX26" fmla="*/ 165764 w 287475"/>
                              <a:gd name="connsiteY26" fmla="*/ 541950 h 2314273"/>
                              <a:gd name="connsiteX27" fmla="*/ 170649 w 287475"/>
                              <a:gd name="connsiteY27" fmla="*/ 562637 h 2314273"/>
                              <a:gd name="connsiteX28" fmla="*/ 175406 w 287475"/>
                              <a:gd name="connsiteY28" fmla="*/ 583306 h 2314273"/>
                              <a:gd name="connsiteX29" fmla="*/ 180065 w 287475"/>
                              <a:gd name="connsiteY29" fmla="*/ 603993 h 2314273"/>
                              <a:gd name="connsiteX30" fmla="*/ 184620 w 287475"/>
                              <a:gd name="connsiteY30" fmla="*/ 624702 h 2314273"/>
                              <a:gd name="connsiteX31" fmla="*/ 189054 w 287475"/>
                              <a:gd name="connsiteY31" fmla="*/ 645396 h 2314273"/>
                              <a:gd name="connsiteX32" fmla="*/ 193377 w 287475"/>
                              <a:gd name="connsiteY32" fmla="*/ 666128 h 2314273"/>
                              <a:gd name="connsiteX33" fmla="*/ 197590 w 287475"/>
                              <a:gd name="connsiteY33" fmla="*/ 686838 h 2314273"/>
                              <a:gd name="connsiteX34" fmla="*/ 201709 w 287475"/>
                              <a:gd name="connsiteY34" fmla="*/ 707572 h 2314273"/>
                              <a:gd name="connsiteX35" fmla="*/ 205690 w 287475"/>
                              <a:gd name="connsiteY35" fmla="*/ 728327 h 2314273"/>
                              <a:gd name="connsiteX36" fmla="*/ 209585 w 287475"/>
                              <a:gd name="connsiteY36" fmla="*/ 749059 h 2314273"/>
                              <a:gd name="connsiteX37" fmla="*/ 213344 w 287475"/>
                              <a:gd name="connsiteY37" fmla="*/ 769839 h 2314273"/>
                              <a:gd name="connsiteX38" fmla="*/ 217007 w 287475"/>
                              <a:gd name="connsiteY38" fmla="*/ 790596 h 2314273"/>
                              <a:gd name="connsiteX39" fmla="*/ 220565 w 287475"/>
                              <a:gd name="connsiteY39" fmla="*/ 811376 h 2314273"/>
                              <a:gd name="connsiteX40" fmla="*/ 224001 w 287475"/>
                              <a:gd name="connsiteY40" fmla="*/ 832178 h 2314273"/>
                              <a:gd name="connsiteX41" fmla="*/ 227332 w 287475"/>
                              <a:gd name="connsiteY41" fmla="*/ 852981 h 2314273"/>
                              <a:gd name="connsiteX42" fmla="*/ 230544 w 287475"/>
                              <a:gd name="connsiteY42" fmla="*/ 873783 h 2314273"/>
                              <a:gd name="connsiteX43" fmla="*/ 233666 w 287475"/>
                              <a:gd name="connsiteY43" fmla="*/ 894579 h 2314273"/>
                              <a:gd name="connsiteX44" fmla="*/ 236657 w 287475"/>
                              <a:gd name="connsiteY44" fmla="*/ 915406 h 2314273"/>
                              <a:gd name="connsiteX45" fmla="*/ 239554 w 287475"/>
                              <a:gd name="connsiteY45" fmla="*/ 936254 h 2314273"/>
                              <a:gd name="connsiteX46" fmla="*/ 242318 w 287475"/>
                              <a:gd name="connsiteY46" fmla="*/ 957102 h 2314273"/>
                              <a:gd name="connsiteX47" fmla="*/ 244990 w 287475"/>
                              <a:gd name="connsiteY47" fmla="*/ 977947 h 2314273"/>
                              <a:gd name="connsiteX48" fmla="*/ 247545 w 287475"/>
                              <a:gd name="connsiteY48" fmla="*/ 998818 h 2314273"/>
                              <a:gd name="connsiteX49" fmla="*/ 249990 w 287475"/>
                              <a:gd name="connsiteY49" fmla="*/ 1019693 h 2314273"/>
                              <a:gd name="connsiteX50" fmla="*/ 252320 w 287475"/>
                              <a:gd name="connsiteY50" fmla="*/ 1040553 h 2314273"/>
                              <a:gd name="connsiteX51" fmla="*/ 254539 w 287475"/>
                              <a:gd name="connsiteY51" fmla="*/ 1061449 h 2314273"/>
                              <a:gd name="connsiteX52" fmla="*/ 256643 w 287475"/>
                              <a:gd name="connsiteY52" fmla="*/ 1082345 h 2314273"/>
                              <a:gd name="connsiteX53" fmla="*/ 258659 w 287475"/>
                              <a:gd name="connsiteY53" fmla="*/ 1103258 h 2314273"/>
                              <a:gd name="connsiteX54" fmla="*/ 260538 w 287475"/>
                              <a:gd name="connsiteY54" fmla="*/ 1124171 h 2314273"/>
                              <a:gd name="connsiteX55" fmla="*/ 262327 w 287475"/>
                              <a:gd name="connsiteY55" fmla="*/ 1145084 h 2314273"/>
                              <a:gd name="connsiteX56" fmla="*/ 263979 w 287475"/>
                              <a:gd name="connsiteY56" fmla="*/ 1166015 h 2314273"/>
                              <a:gd name="connsiteX57" fmla="*/ 265537 w 287475"/>
                              <a:gd name="connsiteY57" fmla="*/ 1186981 h 2314273"/>
                              <a:gd name="connsiteX58" fmla="*/ 266986 w 287475"/>
                              <a:gd name="connsiteY58" fmla="*/ 1207929 h 2314273"/>
                              <a:gd name="connsiteX59" fmla="*/ 268325 w 287475"/>
                              <a:gd name="connsiteY59" fmla="*/ 1228877 h 2314273"/>
                              <a:gd name="connsiteX60" fmla="*/ 269548 w 287475"/>
                              <a:gd name="connsiteY60" fmla="*/ 1249861 h 2314273"/>
                              <a:gd name="connsiteX61" fmla="*/ 270677 w 287475"/>
                              <a:gd name="connsiteY61" fmla="*/ 1270844 h 2314273"/>
                              <a:gd name="connsiteX62" fmla="*/ 271674 w 287475"/>
                              <a:gd name="connsiteY62" fmla="*/ 1291828 h 2314273"/>
                              <a:gd name="connsiteX63" fmla="*/ 272556 w 287475"/>
                              <a:gd name="connsiteY63" fmla="*/ 1312829 h 2314273"/>
                              <a:gd name="connsiteX64" fmla="*/ 273349 w 287475"/>
                              <a:gd name="connsiteY64" fmla="*/ 1333830 h 2314273"/>
                              <a:gd name="connsiteX65" fmla="*/ 274027 w 287475"/>
                              <a:gd name="connsiteY65" fmla="*/ 1354848 h 2314273"/>
                              <a:gd name="connsiteX66" fmla="*/ 274571 w 287475"/>
                              <a:gd name="connsiteY66" fmla="*/ 1375867 h 2314273"/>
                              <a:gd name="connsiteX67" fmla="*/ 275025 w 287475"/>
                              <a:gd name="connsiteY67" fmla="*/ 1396903 h 2314273"/>
                              <a:gd name="connsiteX68" fmla="*/ 275365 w 287475"/>
                              <a:gd name="connsiteY68" fmla="*/ 1417956 h 2314273"/>
                              <a:gd name="connsiteX69" fmla="*/ 275592 w 287475"/>
                              <a:gd name="connsiteY69" fmla="*/ 1439010 h 2314273"/>
                              <a:gd name="connsiteX70" fmla="*/ 275725 w 287475"/>
                              <a:gd name="connsiteY70" fmla="*/ 1460081 h 2314273"/>
                              <a:gd name="connsiteX71" fmla="*/ 275725 w 287475"/>
                              <a:gd name="connsiteY71" fmla="*/ 1481153 h 2314273"/>
                              <a:gd name="connsiteX72" fmla="*/ 275615 w 287475"/>
                              <a:gd name="connsiteY72" fmla="*/ 1502224 h 2314273"/>
                              <a:gd name="connsiteX73" fmla="*/ 275413 w 287475"/>
                              <a:gd name="connsiteY73" fmla="*/ 1523313 h 2314273"/>
                              <a:gd name="connsiteX74" fmla="*/ 275093 w 287475"/>
                              <a:gd name="connsiteY74" fmla="*/ 1544419 h 2314273"/>
                              <a:gd name="connsiteX75" fmla="*/ 274642 w 287475"/>
                              <a:gd name="connsiteY75" fmla="*/ 1565508 h 2314273"/>
                              <a:gd name="connsiteX76" fmla="*/ 274096 w 287475"/>
                              <a:gd name="connsiteY76" fmla="*/ 1586632 h 2314273"/>
                              <a:gd name="connsiteX77" fmla="*/ 273442 w 287475"/>
                              <a:gd name="connsiteY77" fmla="*/ 1607773 h 2314273"/>
                              <a:gd name="connsiteX78" fmla="*/ 272671 w 287475"/>
                              <a:gd name="connsiteY78" fmla="*/ 1628879 h 2314273"/>
                              <a:gd name="connsiteX79" fmla="*/ 271790 w 287475"/>
                              <a:gd name="connsiteY79" fmla="*/ 1650039 h 2314273"/>
                              <a:gd name="connsiteX80" fmla="*/ 270817 w 287475"/>
                              <a:gd name="connsiteY80" fmla="*/ 1671197 h 2314273"/>
                              <a:gd name="connsiteX81" fmla="*/ 269704 w 287475"/>
                              <a:gd name="connsiteY81" fmla="*/ 1692357 h 2314273"/>
                              <a:gd name="connsiteX82" fmla="*/ 268505 w 287475"/>
                              <a:gd name="connsiteY82" fmla="*/ 1713515 h 2314273"/>
                              <a:gd name="connsiteX83" fmla="*/ 267172 w 287475"/>
                              <a:gd name="connsiteY83" fmla="*/ 1734710 h 2314273"/>
                              <a:gd name="connsiteX84" fmla="*/ 265746 w 287475"/>
                              <a:gd name="connsiteY84" fmla="*/ 1755886 h 2314273"/>
                              <a:gd name="connsiteX85" fmla="*/ 264204 w 287475"/>
                              <a:gd name="connsiteY85" fmla="*/ 1777098 h 2314273"/>
                              <a:gd name="connsiteX86" fmla="*/ 262554 w 287475"/>
                              <a:gd name="connsiteY86" fmla="*/ 1798310 h 2314273"/>
                              <a:gd name="connsiteX87" fmla="*/ 260785 w 287475"/>
                              <a:gd name="connsiteY87" fmla="*/ 1819521 h 2314273"/>
                              <a:gd name="connsiteX88" fmla="*/ 258908 w 287475"/>
                              <a:gd name="connsiteY88" fmla="*/ 1840751 h 2314273"/>
                              <a:gd name="connsiteX89" fmla="*/ 256915 w 287475"/>
                              <a:gd name="connsiteY89" fmla="*/ 1861980 h 2314273"/>
                              <a:gd name="connsiteX90" fmla="*/ 254812 w 287475"/>
                              <a:gd name="connsiteY90" fmla="*/ 1883244 h 2314273"/>
                              <a:gd name="connsiteX91" fmla="*/ 252615 w 287475"/>
                              <a:gd name="connsiteY91" fmla="*/ 1904491 h 2314273"/>
                              <a:gd name="connsiteX92" fmla="*/ 250286 w 287475"/>
                              <a:gd name="connsiteY92" fmla="*/ 1925755 h 2314273"/>
                              <a:gd name="connsiteX93" fmla="*/ 247863 w 287475"/>
                              <a:gd name="connsiteY93" fmla="*/ 1947020 h 2314273"/>
                              <a:gd name="connsiteX94" fmla="*/ 245326 w 287475"/>
                              <a:gd name="connsiteY94" fmla="*/ 1968302 h 2314273"/>
                              <a:gd name="connsiteX95" fmla="*/ 242678 w 287475"/>
                              <a:gd name="connsiteY95" fmla="*/ 1989584 h 2314273"/>
                              <a:gd name="connsiteX96" fmla="*/ 239919 w 287475"/>
                              <a:gd name="connsiteY96" fmla="*/ 2010883 h 2314273"/>
                              <a:gd name="connsiteX97" fmla="*/ 237039 w 287475"/>
                              <a:gd name="connsiteY97" fmla="*/ 2032200 h 2314273"/>
                              <a:gd name="connsiteX98" fmla="*/ 234054 w 287475"/>
                              <a:gd name="connsiteY98" fmla="*/ 2053517 h 2314273"/>
                              <a:gd name="connsiteX99" fmla="*/ 230955 w 287475"/>
                              <a:gd name="connsiteY99" fmla="*/ 2074852 h 2314273"/>
                              <a:gd name="connsiteX100" fmla="*/ 227763 w 287475"/>
                              <a:gd name="connsiteY100" fmla="*/ 2096169 h 2314273"/>
                              <a:gd name="connsiteX101" fmla="*/ 224435 w 287475"/>
                              <a:gd name="connsiteY101" fmla="*/ 2117504 h 2314273"/>
                              <a:gd name="connsiteX102" fmla="*/ 221016 w 287475"/>
                              <a:gd name="connsiteY102" fmla="*/ 2138873 h 2314273"/>
                              <a:gd name="connsiteX103" fmla="*/ 217483 w 287475"/>
                              <a:gd name="connsiteY103" fmla="*/ 2160243 h 2314273"/>
                              <a:gd name="connsiteX104" fmla="*/ 213843 w 287475"/>
                              <a:gd name="connsiteY104" fmla="*/ 2181613 h 2314273"/>
                              <a:gd name="connsiteX105" fmla="*/ 210082 w 287475"/>
                              <a:gd name="connsiteY105" fmla="*/ 2202982 h 2314273"/>
                              <a:gd name="connsiteX106" fmla="*/ 206211 w 287475"/>
                              <a:gd name="connsiteY106" fmla="*/ 2224370 h 2314273"/>
                              <a:gd name="connsiteX107" fmla="*/ 202231 w 287475"/>
                              <a:gd name="connsiteY107" fmla="*/ 2245792 h 2314273"/>
                              <a:gd name="connsiteX108" fmla="*/ 198134 w 287475"/>
                              <a:gd name="connsiteY108" fmla="*/ 2267197 h 2314273"/>
                              <a:gd name="connsiteX109" fmla="*/ 193944 w 287475"/>
                              <a:gd name="connsiteY109" fmla="*/ 2288619 h 2314273"/>
                              <a:gd name="connsiteX110" fmla="*/ 189621 w 287475"/>
                              <a:gd name="connsiteY110" fmla="*/ 2310042 h 2314273"/>
                              <a:gd name="connsiteX111" fmla="*/ 211439 w 287475"/>
                              <a:gd name="connsiteY111" fmla="*/ 2314274 h 2314273"/>
                              <a:gd name="connsiteX112" fmla="*/ 215292 w 287475"/>
                              <a:gd name="connsiteY112" fmla="*/ 2293168 h 2314273"/>
                              <a:gd name="connsiteX113" fmla="*/ 219046 w 287475"/>
                              <a:gd name="connsiteY113" fmla="*/ 2272044 h 2314273"/>
                              <a:gd name="connsiteX114" fmla="*/ 222691 w 287475"/>
                              <a:gd name="connsiteY114" fmla="*/ 2250955 h 2314273"/>
                              <a:gd name="connsiteX115" fmla="*/ 226244 w 287475"/>
                              <a:gd name="connsiteY115" fmla="*/ 2229848 h 2314273"/>
                              <a:gd name="connsiteX116" fmla="*/ 229685 w 287475"/>
                              <a:gd name="connsiteY116" fmla="*/ 2208760 h 2314273"/>
                              <a:gd name="connsiteX117" fmla="*/ 233036 w 287475"/>
                              <a:gd name="connsiteY117" fmla="*/ 2187688 h 2314273"/>
                              <a:gd name="connsiteX118" fmla="*/ 236298 w 287475"/>
                              <a:gd name="connsiteY118" fmla="*/ 2166600 h 2314273"/>
                              <a:gd name="connsiteX119" fmla="*/ 239443 w 287475"/>
                              <a:gd name="connsiteY119" fmla="*/ 2145528 h 2314273"/>
                              <a:gd name="connsiteX120" fmla="*/ 242499 w 287475"/>
                              <a:gd name="connsiteY120" fmla="*/ 2124475 h 2314273"/>
                              <a:gd name="connsiteX121" fmla="*/ 245442 w 287475"/>
                              <a:gd name="connsiteY121" fmla="*/ 2103439 h 2314273"/>
                              <a:gd name="connsiteX122" fmla="*/ 248293 w 287475"/>
                              <a:gd name="connsiteY122" fmla="*/ 2082402 h 2314273"/>
                              <a:gd name="connsiteX123" fmla="*/ 251033 w 287475"/>
                              <a:gd name="connsiteY123" fmla="*/ 2061384 h 2314273"/>
                              <a:gd name="connsiteX124" fmla="*/ 253682 w 287475"/>
                              <a:gd name="connsiteY124" fmla="*/ 2040348 h 2314273"/>
                              <a:gd name="connsiteX125" fmla="*/ 256237 w 287475"/>
                              <a:gd name="connsiteY125" fmla="*/ 2019347 h 2314273"/>
                              <a:gd name="connsiteX126" fmla="*/ 258682 w 287475"/>
                              <a:gd name="connsiteY126" fmla="*/ 1998346 h 2314273"/>
                              <a:gd name="connsiteX127" fmla="*/ 261035 w 287475"/>
                              <a:gd name="connsiteY127" fmla="*/ 1977327 h 2314273"/>
                              <a:gd name="connsiteX128" fmla="*/ 263277 w 287475"/>
                              <a:gd name="connsiteY128" fmla="*/ 1956344 h 2314273"/>
                              <a:gd name="connsiteX129" fmla="*/ 265428 w 287475"/>
                              <a:gd name="connsiteY129" fmla="*/ 1935360 h 2314273"/>
                              <a:gd name="connsiteX130" fmla="*/ 267484 w 287475"/>
                              <a:gd name="connsiteY130" fmla="*/ 1914394 h 2314273"/>
                              <a:gd name="connsiteX131" fmla="*/ 269432 w 287475"/>
                              <a:gd name="connsiteY131" fmla="*/ 1893429 h 2314273"/>
                              <a:gd name="connsiteX132" fmla="*/ 271291 w 287475"/>
                              <a:gd name="connsiteY132" fmla="*/ 1872463 h 2314273"/>
                              <a:gd name="connsiteX133" fmla="*/ 273030 w 287475"/>
                              <a:gd name="connsiteY133" fmla="*/ 1851532 h 2314273"/>
                              <a:gd name="connsiteX134" fmla="*/ 274687 w 287475"/>
                              <a:gd name="connsiteY134" fmla="*/ 1830584 h 2314273"/>
                              <a:gd name="connsiteX135" fmla="*/ 276224 w 287475"/>
                              <a:gd name="connsiteY135" fmla="*/ 1809653 h 2314273"/>
                              <a:gd name="connsiteX136" fmla="*/ 277673 w 287475"/>
                              <a:gd name="connsiteY136" fmla="*/ 1788740 h 2314273"/>
                              <a:gd name="connsiteX137" fmla="*/ 279033 w 287475"/>
                              <a:gd name="connsiteY137" fmla="*/ 1767827 h 2314273"/>
                              <a:gd name="connsiteX138" fmla="*/ 280273 w 287475"/>
                              <a:gd name="connsiteY138" fmla="*/ 1746913 h 2314273"/>
                              <a:gd name="connsiteX139" fmla="*/ 281432 w 287475"/>
                              <a:gd name="connsiteY139" fmla="*/ 1726018 h 2314273"/>
                              <a:gd name="connsiteX140" fmla="*/ 282470 w 287475"/>
                              <a:gd name="connsiteY140" fmla="*/ 1705122 h 2314273"/>
                              <a:gd name="connsiteX141" fmla="*/ 283420 w 287475"/>
                              <a:gd name="connsiteY141" fmla="*/ 1684262 h 2314273"/>
                              <a:gd name="connsiteX142" fmla="*/ 284284 w 287475"/>
                              <a:gd name="connsiteY142" fmla="*/ 1663366 h 2314273"/>
                              <a:gd name="connsiteX143" fmla="*/ 285032 w 287475"/>
                              <a:gd name="connsiteY143" fmla="*/ 1642523 h 2314273"/>
                              <a:gd name="connsiteX144" fmla="*/ 285662 w 287475"/>
                              <a:gd name="connsiteY144" fmla="*/ 1621645 h 2314273"/>
                              <a:gd name="connsiteX145" fmla="*/ 286231 w 287475"/>
                              <a:gd name="connsiteY145" fmla="*/ 1600802 h 2314273"/>
                              <a:gd name="connsiteX146" fmla="*/ 286660 w 287475"/>
                              <a:gd name="connsiteY146" fmla="*/ 1579959 h 2314273"/>
                              <a:gd name="connsiteX147" fmla="*/ 287020 w 287475"/>
                              <a:gd name="connsiteY147" fmla="*/ 1559134 h 2314273"/>
                              <a:gd name="connsiteX148" fmla="*/ 287267 w 287475"/>
                              <a:gd name="connsiteY148" fmla="*/ 1538308 h 2314273"/>
                              <a:gd name="connsiteX149" fmla="*/ 287408 w 287475"/>
                              <a:gd name="connsiteY149" fmla="*/ 1517483 h 2314273"/>
                              <a:gd name="connsiteX150" fmla="*/ 287476 w 287475"/>
                              <a:gd name="connsiteY150" fmla="*/ 1496675 h 2314273"/>
                              <a:gd name="connsiteX151" fmla="*/ 287408 w 287475"/>
                              <a:gd name="connsiteY151" fmla="*/ 1475867 h 2314273"/>
                              <a:gd name="connsiteX152" fmla="*/ 287267 w 287475"/>
                              <a:gd name="connsiteY152" fmla="*/ 1455095 h 2314273"/>
                              <a:gd name="connsiteX153" fmla="*/ 287002 w 287475"/>
                              <a:gd name="connsiteY153" fmla="*/ 1434322 h 2314273"/>
                              <a:gd name="connsiteX154" fmla="*/ 286660 w 287475"/>
                              <a:gd name="connsiteY154" fmla="*/ 1413532 h 2314273"/>
                              <a:gd name="connsiteX155" fmla="*/ 286207 w 287475"/>
                              <a:gd name="connsiteY155" fmla="*/ 1392759 h 2314273"/>
                              <a:gd name="connsiteX156" fmla="*/ 285662 w 287475"/>
                              <a:gd name="connsiteY156" fmla="*/ 1372004 h 2314273"/>
                              <a:gd name="connsiteX157" fmla="*/ 285007 w 287475"/>
                              <a:gd name="connsiteY157" fmla="*/ 1351266 h 2314273"/>
                              <a:gd name="connsiteX158" fmla="*/ 284261 w 287475"/>
                              <a:gd name="connsiteY158" fmla="*/ 1330511 h 2314273"/>
                              <a:gd name="connsiteX159" fmla="*/ 283397 w 287475"/>
                              <a:gd name="connsiteY159" fmla="*/ 1309773 h 2314273"/>
                              <a:gd name="connsiteX160" fmla="*/ 282447 w 287475"/>
                              <a:gd name="connsiteY160" fmla="*/ 1289071 h 2314273"/>
                              <a:gd name="connsiteX161" fmla="*/ 281409 w 287475"/>
                              <a:gd name="connsiteY161" fmla="*/ 1268333 h 2314273"/>
                              <a:gd name="connsiteX162" fmla="*/ 280256 w 287475"/>
                              <a:gd name="connsiteY162" fmla="*/ 1247648 h 2314273"/>
                              <a:gd name="connsiteX163" fmla="*/ 278988 w 287475"/>
                              <a:gd name="connsiteY163" fmla="*/ 1226928 h 2314273"/>
                              <a:gd name="connsiteX164" fmla="*/ 277648 w 287475"/>
                              <a:gd name="connsiteY164" fmla="*/ 1206243 h 2314273"/>
                              <a:gd name="connsiteX165" fmla="*/ 276199 w 287475"/>
                              <a:gd name="connsiteY165" fmla="*/ 1185558 h 2314273"/>
                              <a:gd name="connsiteX166" fmla="*/ 274642 w 287475"/>
                              <a:gd name="connsiteY166" fmla="*/ 1164891 h 2314273"/>
                              <a:gd name="connsiteX167" fmla="*/ 272989 w 287475"/>
                              <a:gd name="connsiteY167" fmla="*/ 1144224 h 2314273"/>
                              <a:gd name="connsiteX168" fmla="*/ 271246 w 287475"/>
                              <a:gd name="connsiteY168" fmla="*/ 1123556 h 2314273"/>
                              <a:gd name="connsiteX169" fmla="*/ 269386 w 287475"/>
                              <a:gd name="connsiteY169" fmla="*/ 1102924 h 2314273"/>
                              <a:gd name="connsiteX170" fmla="*/ 267444 w 287475"/>
                              <a:gd name="connsiteY170" fmla="*/ 1082274 h 2314273"/>
                              <a:gd name="connsiteX171" fmla="*/ 265381 w 287475"/>
                              <a:gd name="connsiteY171" fmla="*/ 1061624 h 2314273"/>
                              <a:gd name="connsiteX172" fmla="*/ 263231 w 287475"/>
                              <a:gd name="connsiteY172" fmla="*/ 1041010 h 2314273"/>
                              <a:gd name="connsiteX173" fmla="*/ 260966 w 287475"/>
                              <a:gd name="connsiteY173" fmla="*/ 1020378 h 2314273"/>
                              <a:gd name="connsiteX174" fmla="*/ 258613 w 287475"/>
                              <a:gd name="connsiteY174" fmla="*/ 999768 h 2314273"/>
                              <a:gd name="connsiteX175" fmla="*/ 256167 w 287475"/>
                              <a:gd name="connsiteY175" fmla="*/ 979169 h 2314273"/>
                              <a:gd name="connsiteX176" fmla="*/ 253612 w 287475"/>
                              <a:gd name="connsiteY176" fmla="*/ 958569 h 2314273"/>
                              <a:gd name="connsiteX177" fmla="*/ 250964 w 287475"/>
                              <a:gd name="connsiteY177" fmla="*/ 937998 h 2314273"/>
                              <a:gd name="connsiteX178" fmla="*/ 248223 w 287475"/>
                              <a:gd name="connsiteY178" fmla="*/ 917422 h 2314273"/>
                              <a:gd name="connsiteX179" fmla="*/ 245371 w 287475"/>
                              <a:gd name="connsiteY179" fmla="*/ 896846 h 2314273"/>
                              <a:gd name="connsiteX180" fmla="*/ 242406 w 287475"/>
                              <a:gd name="connsiteY180" fmla="*/ 876293 h 2314273"/>
                              <a:gd name="connsiteX181" fmla="*/ 239352 w 287475"/>
                              <a:gd name="connsiteY181" fmla="*/ 855738 h 2314273"/>
                              <a:gd name="connsiteX182" fmla="*/ 236205 w 287475"/>
                              <a:gd name="connsiteY182" fmla="*/ 835184 h 2314273"/>
                              <a:gd name="connsiteX183" fmla="*/ 232943 w 287475"/>
                              <a:gd name="connsiteY183" fmla="*/ 814656 h 2314273"/>
                              <a:gd name="connsiteX184" fmla="*/ 229594 w 287475"/>
                              <a:gd name="connsiteY184" fmla="*/ 794125 h 2314273"/>
                              <a:gd name="connsiteX185" fmla="*/ 226158 w 287475"/>
                              <a:gd name="connsiteY185" fmla="*/ 773618 h 2314273"/>
                              <a:gd name="connsiteX186" fmla="*/ 222598 w 287475"/>
                              <a:gd name="connsiteY186" fmla="*/ 753087 h 2314273"/>
                              <a:gd name="connsiteX187" fmla="*/ 218932 w 287475"/>
                              <a:gd name="connsiteY187" fmla="*/ 732603 h 2314273"/>
                              <a:gd name="connsiteX188" fmla="*/ 215199 w 287475"/>
                              <a:gd name="connsiteY188" fmla="*/ 712097 h 2314273"/>
                              <a:gd name="connsiteX189" fmla="*/ 211351 w 287475"/>
                              <a:gd name="connsiteY189" fmla="*/ 691612 h 2314273"/>
                              <a:gd name="connsiteX190" fmla="*/ 207388 w 287475"/>
                              <a:gd name="connsiteY190" fmla="*/ 671129 h 2314273"/>
                              <a:gd name="connsiteX191" fmla="*/ 203337 w 287475"/>
                              <a:gd name="connsiteY191" fmla="*/ 650667 h 2314273"/>
                              <a:gd name="connsiteX192" fmla="*/ 199170 w 287475"/>
                              <a:gd name="connsiteY192" fmla="*/ 630202 h 2314273"/>
                              <a:gd name="connsiteX193" fmla="*/ 194940 w 287475"/>
                              <a:gd name="connsiteY193" fmla="*/ 609764 h 2314273"/>
                              <a:gd name="connsiteX194" fmla="*/ 190571 w 287475"/>
                              <a:gd name="connsiteY194" fmla="*/ 589302 h 2314273"/>
                              <a:gd name="connsiteX195" fmla="*/ 186134 w 287475"/>
                              <a:gd name="connsiteY195" fmla="*/ 568865 h 2314273"/>
                              <a:gd name="connsiteX196" fmla="*/ 181561 w 287475"/>
                              <a:gd name="connsiteY196" fmla="*/ 548445 h 2314273"/>
                              <a:gd name="connsiteX197" fmla="*/ 176918 w 287475"/>
                              <a:gd name="connsiteY197" fmla="*/ 528031 h 2314273"/>
                              <a:gd name="connsiteX198" fmla="*/ 172168 w 287475"/>
                              <a:gd name="connsiteY198" fmla="*/ 507611 h 2314273"/>
                              <a:gd name="connsiteX199" fmla="*/ 167324 w 287475"/>
                              <a:gd name="connsiteY199" fmla="*/ 487219 h 2314273"/>
                              <a:gd name="connsiteX200" fmla="*/ 162368 w 287475"/>
                              <a:gd name="connsiteY200" fmla="*/ 466822 h 2314273"/>
                              <a:gd name="connsiteX201" fmla="*/ 157322 w 287475"/>
                              <a:gd name="connsiteY201" fmla="*/ 446432 h 2314273"/>
                              <a:gd name="connsiteX202" fmla="*/ 152159 w 287475"/>
                              <a:gd name="connsiteY202" fmla="*/ 426058 h 2314273"/>
                              <a:gd name="connsiteX203" fmla="*/ 146909 w 287475"/>
                              <a:gd name="connsiteY203" fmla="*/ 405684 h 2314273"/>
                              <a:gd name="connsiteX204" fmla="*/ 141542 w 287475"/>
                              <a:gd name="connsiteY204" fmla="*/ 385317 h 2314273"/>
                              <a:gd name="connsiteX205" fmla="*/ 136090 w 287475"/>
                              <a:gd name="connsiteY205" fmla="*/ 364966 h 2314273"/>
                              <a:gd name="connsiteX206" fmla="*/ 130545 w 287475"/>
                              <a:gd name="connsiteY206" fmla="*/ 344615 h 2314273"/>
                              <a:gd name="connsiteX207" fmla="*/ 124882 w 287475"/>
                              <a:gd name="connsiteY207" fmla="*/ 324270 h 2314273"/>
                              <a:gd name="connsiteX208" fmla="*/ 119135 w 287475"/>
                              <a:gd name="connsiteY208" fmla="*/ 303944 h 2314273"/>
                              <a:gd name="connsiteX209" fmla="*/ 113292 w 287475"/>
                              <a:gd name="connsiteY209" fmla="*/ 283615 h 2314273"/>
                              <a:gd name="connsiteX210" fmla="*/ 107341 w 287475"/>
                              <a:gd name="connsiteY210" fmla="*/ 263311 h 2314273"/>
                              <a:gd name="connsiteX211" fmla="*/ 101274 w 287475"/>
                              <a:gd name="connsiteY211" fmla="*/ 243007 h 2314273"/>
                              <a:gd name="connsiteX212" fmla="*/ 95115 w 287475"/>
                              <a:gd name="connsiteY212" fmla="*/ 222704 h 2314273"/>
                              <a:gd name="connsiteX213" fmla="*/ 88869 w 287475"/>
                              <a:gd name="connsiteY213" fmla="*/ 202423 h 2314273"/>
                              <a:gd name="connsiteX214" fmla="*/ 82530 w 287475"/>
                              <a:gd name="connsiteY214" fmla="*/ 182141 h 2314273"/>
                              <a:gd name="connsiteX215" fmla="*/ 76057 w 287475"/>
                              <a:gd name="connsiteY215" fmla="*/ 161860 h 2314273"/>
                              <a:gd name="connsiteX216" fmla="*/ 69514 w 287475"/>
                              <a:gd name="connsiteY216" fmla="*/ 141602 h 2314273"/>
                              <a:gd name="connsiteX217" fmla="*/ 62863 w 287475"/>
                              <a:gd name="connsiteY217" fmla="*/ 121344 h 2314273"/>
                              <a:gd name="connsiteX218" fmla="*/ 56116 w 287475"/>
                              <a:gd name="connsiteY218" fmla="*/ 101109 h 2314273"/>
                              <a:gd name="connsiteX219" fmla="*/ 49256 w 287475"/>
                              <a:gd name="connsiteY219" fmla="*/ 80875 h 2314273"/>
                              <a:gd name="connsiteX220" fmla="*/ 42307 w 287475"/>
                              <a:gd name="connsiteY220" fmla="*/ 60634 h 2314273"/>
                              <a:gd name="connsiteX221" fmla="*/ 35245 w 287475"/>
                              <a:gd name="connsiteY221" fmla="*/ 40399 h 2314273"/>
                              <a:gd name="connsiteX222" fmla="*/ 28094 w 287475"/>
                              <a:gd name="connsiteY222" fmla="*/ 20188 h 2314273"/>
                              <a:gd name="connsiteX223" fmla="*/ 20851 w 287475"/>
                              <a:gd name="connsiteY223" fmla="*/ 0 h 23142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Lst>
                            <a:rect l="l" t="t" r="r" b="b"/>
                            <a:pathLst>
                              <a:path w="287475" h="2314273">
                                <a:moveTo>
                                  <a:pt x="0" y="7742"/>
                                </a:moveTo>
                                <a:lnTo>
                                  <a:pt x="7765" y="28179"/>
                                </a:lnTo>
                                <a:lnTo>
                                  <a:pt x="15414" y="48617"/>
                                </a:lnTo>
                                <a:lnTo>
                                  <a:pt x="22955" y="69059"/>
                                </a:lnTo>
                                <a:lnTo>
                                  <a:pt x="30377" y="89519"/>
                                </a:lnTo>
                                <a:lnTo>
                                  <a:pt x="37689" y="110004"/>
                                </a:lnTo>
                                <a:lnTo>
                                  <a:pt x="44910" y="130464"/>
                                </a:lnTo>
                                <a:lnTo>
                                  <a:pt x="51997" y="150972"/>
                                </a:lnTo>
                                <a:lnTo>
                                  <a:pt x="58991" y="171455"/>
                                </a:lnTo>
                                <a:lnTo>
                                  <a:pt x="65851" y="191969"/>
                                </a:lnTo>
                                <a:lnTo>
                                  <a:pt x="72615" y="212475"/>
                                </a:lnTo>
                                <a:lnTo>
                                  <a:pt x="79272" y="233006"/>
                                </a:lnTo>
                                <a:lnTo>
                                  <a:pt x="85815" y="253536"/>
                                </a:lnTo>
                                <a:lnTo>
                                  <a:pt x="92242" y="274084"/>
                                </a:lnTo>
                                <a:lnTo>
                                  <a:pt x="98558" y="294637"/>
                                </a:lnTo>
                                <a:lnTo>
                                  <a:pt x="104758" y="315190"/>
                                </a:lnTo>
                                <a:lnTo>
                                  <a:pt x="110871" y="335766"/>
                                </a:lnTo>
                                <a:lnTo>
                                  <a:pt x="116845" y="356344"/>
                                </a:lnTo>
                                <a:lnTo>
                                  <a:pt x="122732" y="376915"/>
                                </a:lnTo>
                                <a:lnTo>
                                  <a:pt x="128504" y="397514"/>
                                </a:lnTo>
                                <a:lnTo>
                                  <a:pt x="134166" y="418137"/>
                                </a:lnTo>
                                <a:lnTo>
                                  <a:pt x="139711" y="438754"/>
                                </a:lnTo>
                                <a:lnTo>
                                  <a:pt x="145140" y="459377"/>
                                </a:lnTo>
                                <a:lnTo>
                                  <a:pt x="150461" y="480001"/>
                                </a:lnTo>
                                <a:lnTo>
                                  <a:pt x="155669" y="500640"/>
                                </a:lnTo>
                                <a:lnTo>
                                  <a:pt x="160758" y="521304"/>
                                </a:lnTo>
                                <a:lnTo>
                                  <a:pt x="165764" y="541950"/>
                                </a:lnTo>
                                <a:lnTo>
                                  <a:pt x="170649" y="562637"/>
                                </a:lnTo>
                                <a:lnTo>
                                  <a:pt x="175406" y="583306"/>
                                </a:lnTo>
                                <a:lnTo>
                                  <a:pt x="180065" y="603993"/>
                                </a:lnTo>
                                <a:lnTo>
                                  <a:pt x="184620" y="624702"/>
                                </a:lnTo>
                                <a:lnTo>
                                  <a:pt x="189054" y="645396"/>
                                </a:lnTo>
                                <a:lnTo>
                                  <a:pt x="193377" y="666128"/>
                                </a:lnTo>
                                <a:lnTo>
                                  <a:pt x="197590" y="686838"/>
                                </a:lnTo>
                                <a:lnTo>
                                  <a:pt x="201709" y="707572"/>
                                </a:lnTo>
                                <a:lnTo>
                                  <a:pt x="205690" y="728327"/>
                                </a:lnTo>
                                <a:lnTo>
                                  <a:pt x="209585" y="749059"/>
                                </a:lnTo>
                                <a:lnTo>
                                  <a:pt x="213344" y="769839"/>
                                </a:lnTo>
                                <a:lnTo>
                                  <a:pt x="217007" y="790596"/>
                                </a:lnTo>
                                <a:lnTo>
                                  <a:pt x="220565" y="811376"/>
                                </a:lnTo>
                                <a:lnTo>
                                  <a:pt x="224001" y="832178"/>
                                </a:lnTo>
                                <a:lnTo>
                                  <a:pt x="227332" y="852981"/>
                                </a:lnTo>
                                <a:lnTo>
                                  <a:pt x="230544" y="873783"/>
                                </a:lnTo>
                                <a:lnTo>
                                  <a:pt x="233666" y="894579"/>
                                </a:lnTo>
                                <a:lnTo>
                                  <a:pt x="236657" y="915406"/>
                                </a:lnTo>
                                <a:lnTo>
                                  <a:pt x="239554" y="936254"/>
                                </a:lnTo>
                                <a:lnTo>
                                  <a:pt x="242318" y="957102"/>
                                </a:lnTo>
                                <a:lnTo>
                                  <a:pt x="244990" y="977947"/>
                                </a:lnTo>
                                <a:lnTo>
                                  <a:pt x="247545" y="998818"/>
                                </a:lnTo>
                                <a:lnTo>
                                  <a:pt x="249990" y="1019693"/>
                                </a:lnTo>
                                <a:lnTo>
                                  <a:pt x="252320" y="1040553"/>
                                </a:lnTo>
                                <a:lnTo>
                                  <a:pt x="254539" y="1061449"/>
                                </a:lnTo>
                                <a:lnTo>
                                  <a:pt x="256643" y="1082345"/>
                                </a:lnTo>
                                <a:lnTo>
                                  <a:pt x="258659" y="1103258"/>
                                </a:lnTo>
                                <a:lnTo>
                                  <a:pt x="260538" y="1124171"/>
                                </a:lnTo>
                                <a:lnTo>
                                  <a:pt x="262327" y="1145084"/>
                                </a:lnTo>
                                <a:lnTo>
                                  <a:pt x="263979" y="1166015"/>
                                </a:lnTo>
                                <a:lnTo>
                                  <a:pt x="265537" y="1186981"/>
                                </a:lnTo>
                                <a:lnTo>
                                  <a:pt x="266986" y="1207929"/>
                                </a:lnTo>
                                <a:lnTo>
                                  <a:pt x="268325" y="1228877"/>
                                </a:lnTo>
                                <a:lnTo>
                                  <a:pt x="269548" y="1249861"/>
                                </a:lnTo>
                                <a:lnTo>
                                  <a:pt x="270677" y="1270844"/>
                                </a:lnTo>
                                <a:lnTo>
                                  <a:pt x="271674" y="1291828"/>
                                </a:lnTo>
                                <a:lnTo>
                                  <a:pt x="272556" y="1312829"/>
                                </a:lnTo>
                                <a:lnTo>
                                  <a:pt x="273349" y="1333830"/>
                                </a:lnTo>
                                <a:lnTo>
                                  <a:pt x="274027" y="1354848"/>
                                </a:lnTo>
                                <a:lnTo>
                                  <a:pt x="274571" y="1375867"/>
                                </a:lnTo>
                                <a:lnTo>
                                  <a:pt x="275025" y="1396903"/>
                                </a:lnTo>
                                <a:lnTo>
                                  <a:pt x="275365" y="1417956"/>
                                </a:lnTo>
                                <a:lnTo>
                                  <a:pt x="275592" y="1439010"/>
                                </a:lnTo>
                                <a:lnTo>
                                  <a:pt x="275725" y="1460081"/>
                                </a:lnTo>
                                <a:lnTo>
                                  <a:pt x="275725" y="1481153"/>
                                </a:lnTo>
                                <a:lnTo>
                                  <a:pt x="275615" y="1502224"/>
                                </a:lnTo>
                                <a:lnTo>
                                  <a:pt x="275413" y="1523313"/>
                                </a:lnTo>
                                <a:lnTo>
                                  <a:pt x="275093" y="1544419"/>
                                </a:lnTo>
                                <a:lnTo>
                                  <a:pt x="274642" y="1565508"/>
                                </a:lnTo>
                                <a:lnTo>
                                  <a:pt x="274096" y="1586632"/>
                                </a:lnTo>
                                <a:lnTo>
                                  <a:pt x="273442" y="1607773"/>
                                </a:lnTo>
                                <a:lnTo>
                                  <a:pt x="272671" y="1628879"/>
                                </a:lnTo>
                                <a:lnTo>
                                  <a:pt x="271790" y="1650039"/>
                                </a:lnTo>
                                <a:lnTo>
                                  <a:pt x="270817" y="1671197"/>
                                </a:lnTo>
                                <a:lnTo>
                                  <a:pt x="269704" y="1692357"/>
                                </a:lnTo>
                                <a:lnTo>
                                  <a:pt x="268505" y="1713515"/>
                                </a:lnTo>
                                <a:lnTo>
                                  <a:pt x="267172" y="1734710"/>
                                </a:lnTo>
                                <a:lnTo>
                                  <a:pt x="265746" y="1755886"/>
                                </a:lnTo>
                                <a:lnTo>
                                  <a:pt x="264204" y="1777098"/>
                                </a:lnTo>
                                <a:lnTo>
                                  <a:pt x="262554" y="1798310"/>
                                </a:lnTo>
                                <a:lnTo>
                                  <a:pt x="260785" y="1819521"/>
                                </a:lnTo>
                                <a:lnTo>
                                  <a:pt x="258908" y="1840751"/>
                                </a:lnTo>
                                <a:lnTo>
                                  <a:pt x="256915" y="1861980"/>
                                </a:lnTo>
                                <a:lnTo>
                                  <a:pt x="254812" y="1883244"/>
                                </a:lnTo>
                                <a:lnTo>
                                  <a:pt x="252615" y="1904491"/>
                                </a:lnTo>
                                <a:lnTo>
                                  <a:pt x="250286" y="1925755"/>
                                </a:lnTo>
                                <a:lnTo>
                                  <a:pt x="247863" y="1947020"/>
                                </a:lnTo>
                                <a:lnTo>
                                  <a:pt x="245326" y="1968302"/>
                                </a:lnTo>
                                <a:lnTo>
                                  <a:pt x="242678" y="1989584"/>
                                </a:lnTo>
                                <a:lnTo>
                                  <a:pt x="239919" y="2010883"/>
                                </a:lnTo>
                                <a:lnTo>
                                  <a:pt x="237039" y="2032200"/>
                                </a:lnTo>
                                <a:lnTo>
                                  <a:pt x="234054" y="2053517"/>
                                </a:lnTo>
                                <a:lnTo>
                                  <a:pt x="230955" y="2074852"/>
                                </a:lnTo>
                                <a:lnTo>
                                  <a:pt x="227763" y="2096169"/>
                                </a:lnTo>
                                <a:lnTo>
                                  <a:pt x="224435" y="2117504"/>
                                </a:lnTo>
                                <a:lnTo>
                                  <a:pt x="221016" y="2138873"/>
                                </a:lnTo>
                                <a:lnTo>
                                  <a:pt x="217483" y="2160243"/>
                                </a:lnTo>
                                <a:lnTo>
                                  <a:pt x="213843" y="2181613"/>
                                </a:lnTo>
                                <a:lnTo>
                                  <a:pt x="210082" y="2202982"/>
                                </a:lnTo>
                                <a:lnTo>
                                  <a:pt x="206211" y="2224370"/>
                                </a:lnTo>
                                <a:lnTo>
                                  <a:pt x="202231" y="2245792"/>
                                </a:lnTo>
                                <a:lnTo>
                                  <a:pt x="198134" y="2267197"/>
                                </a:lnTo>
                                <a:lnTo>
                                  <a:pt x="193944" y="2288619"/>
                                </a:lnTo>
                                <a:lnTo>
                                  <a:pt x="189621" y="2310042"/>
                                </a:lnTo>
                                <a:lnTo>
                                  <a:pt x="211439" y="2314274"/>
                                </a:lnTo>
                                <a:lnTo>
                                  <a:pt x="215292" y="2293168"/>
                                </a:lnTo>
                                <a:lnTo>
                                  <a:pt x="219046" y="2272044"/>
                                </a:lnTo>
                                <a:lnTo>
                                  <a:pt x="222691" y="2250955"/>
                                </a:lnTo>
                                <a:lnTo>
                                  <a:pt x="226244" y="2229848"/>
                                </a:lnTo>
                                <a:lnTo>
                                  <a:pt x="229685" y="2208760"/>
                                </a:lnTo>
                                <a:lnTo>
                                  <a:pt x="233036" y="2187688"/>
                                </a:lnTo>
                                <a:lnTo>
                                  <a:pt x="236298" y="2166600"/>
                                </a:lnTo>
                                <a:lnTo>
                                  <a:pt x="239443" y="2145528"/>
                                </a:lnTo>
                                <a:lnTo>
                                  <a:pt x="242499" y="2124475"/>
                                </a:lnTo>
                                <a:lnTo>
                                  <a:pt x="245442" y="2103439"/>
                                </a:lnTo>
                                <a:lnTo>
                                  <a:pt x="248293" y="2082402"/>
                                </a:lnTo>
                                <a:lnTo>
                                  <a:pt x="251033" y="2061384"/>
                                </a:lnTo>
                                <a:lnTo>
                                  <a:pt x="253682" y="2040348"/>
                                </a:lnTo>
                                <a:lnTo>
                                  <a:pt x="256237" y="2019347"/>
                                </a:lnTo>
                                <a:lnTo>
                                  <a:pt x="258682" y="1998346"/>
                                </a:lnTo>
                                <a:lnTo>
                                  <a:pt x="261035" y="1977327"/>
                                </a:lnTo>
                                <a:lnTo>
                                  <a:pt x="263277" y="1956344"/>
                                </a:lnTo>
                                <a:lnTo>
                                  <a:pt x="265428" y="1935360"/>
                                </a:lnTo>
                                <a:lnTo>
                                  <a:pt x="267484" y="1914394"/>
                                </a:lnTo>
                                <a:lnTo>
                                  <a:pt x="269432" y="1893429"/>
                                </a:lnTo>
                                <a:lnTo>
                                  <a:pt x="271291" y="1872463"/>
                                </a:lnTo>
                                <a:lnTo>
                                  <a:pt x="273030" y="1851532"/>
                                </a:lnTo>
                                <a:lnTo>
                                  <a:pt x="274687" y="1830584"/>
                                </a:lnTo>
                                <a:lnTo>
                                  <a:pt x="276224" y="1809653"/>
                                </a:lnTo>
                                <a:lnTo>
                                  <a:pt x="277673" y="1788740"/>
                                </a:lnTo>
                                <a:lnTo>
                                  <a:pt x="279033" y="1767827"/>
                                </a:lnTo>
                                <a:lnTo>
                                  <a:pt x="280273" y="1746913"/>
                                </a:lnTo>
                                <a:lnTo>
                                  <a:pt x="281432" y="1726018"/>
                                </a:lnTo>
                                <a:lnTo>
                                  <a:pt x="282470" y="1705122"/>
                                </a:lnTo>
                                <a:lnTo>
                                  <a:pt x="283420" y="1684262"/>
                                </a:lnTo>
                                <a:lnTo>
                                  <a:pt x="284284" y="1663366"/>
                                </a:lnTo>
                                <a:lnTo>
                                  <a:pt x="285032" y="1642523"/>
                                </a:lnTo>
                                <a:lnTo>
                                  <a:pt x="285662" y="1621645"/>
                                </a:lnTo>
                                <a:lnTo>
                                  <a:pt x="286231" y="1600802"/>
                                </a:lnTo>
                                <a:lnTo>
                                  <a:pt x="286660" y="1579959"/>
                                </a:lnTo>
                                <a:lnTo>
                                  <a:pt x="287020" y="1559134"/>
                                </a:lnTo>
                                <a:lnTo>
                                  <a:pt x="287267" y="1538308"/>
                                </a:lnTo>
                                <a:lnTo>
                                  <a:pt x="287408" y="1517483"/>
                                </a:lnTo>
                                <a:lnTo>
                                  <a:pt x="287476" y="1496675"/>
                                </a:lnTo>
                                <a:lnTo>
                                  <a:pt x="287408" y="1475867"/>
                                </a:lnTo>
                                <a:lnTo>
                                  <a:pt x="287267" y="1455095"/>
                                </a:lnTo>
                                <a:lnTo>
                                  <a:pt x="287002" y="1434322"/>
                                </a:lnTo>
                                <a:lnTo>
                                  <a:pt x="286660" y="1413532"/>
                                </a:lnTo>
                                <a:lnTo>
                                  <a:pt x="286207" y="1392759"/>
                                </a:lnTo>
                                <a:lnTo>
                                  <a:pt x="285662" y="1372004"/>
                                </a:lnTo>
                                <a:lnTo>
                                  <a:pt x="285007" y="1351266"/>
                                </a:lnTo>
                                <a:lnTo>
                                  <a:pt x="284261" y="1330511"/>
                                </a:lnTo>
                                <a:lnTo>
                                  <a:pt x="283397" y="1309773"/>
                                </a:lnTo>
                                <a:lnTo>
                                  <a:pt x="282447" y="1289071"/>
                                </a:lnTo>
                                <a:lnTo>
                                  <a:pt x="281409" y="1268333"/>
                                </a:lnTo>
                                <a:lnTo>
                                  <a:pt x="280256" y="1247648"/>
                                </a:lnTo>
                                <a:lnTo>
                                  <a:pt x="278988" y="1226928"/>
                                </a:lnTo>
                                <a:lnTo>
                                  <a:pt x="277648" y="1206243"/>
                                </a:lnTo>
                                <a:lnTo>
                                  <a:pt x="276199" y="1185558"/>
                                </a:lnTo>
                                <a:lnTo>
                                  <a:pt x="274642" y="1164891"/>
                                </a:lnTo>
                                <a:lnTo>
                                  <a:pt x="272989" y="1144224"/>
                                </a:lnTo>
                                <a:lnTo>
                                  <a:pt x="271246" y="1123556"/>
                                </a:lnTo>
                                <a:lnTo>
                                  <a:pt x="269386" y="1102924"/>
                                </a:lnTo>
                                <a:lnTo>
                                  <a:pt x="267444" y="1082274"/>
                                </a:lnTo>
                                <a:lnTo>
                                  <a:pt x="265381" y="1061624"/>
                                </a:lnTo>
                                <a:lnTo>
                                  <a:pt x="263231" y="1041010"/>
                                </a:lnTo>
                                <a:lnTo>
                                  <a:pt x="260966" y="1020378"/>
                                </a:lnTo>
                                <a:lnTo>
                                  <a:pt x="258613" y="999768"/>
                                </a:lnTo>
                                <a:lnTo>
                                  <a:pt x="256167" y="979169"/>
                                </a:lnTo>
                                <a:lnTo>
                                  <a:pt x="253612" y="958569"/>
                                </a:lnTo>
                                <a:lnTo>
                                  <a:pt x="250964" y="937998"/>
                                </a:lnTo>
                                <a:lnTo>
                                  <a:pt x="248223" y="917422"/>
                                </a:lnTo>
                                <a:lnTo>
                                  <a:pt x="245371" y="896846"/>
                                </a:lnTo>
                                <a:lnTo>
                                  <a:pt x="242406" y="876293"/>
                                </a:lnTo>
                                <a:lnTo>
                                  <a:pt x="239352" y="855738"/>
                                </a:lnTo>
                                <a:lnTo>
                                  <a:pt x="236205" y="835184"/>
                                </a:lnTo>
                                <a:lnTo>
                                  <a:pt x="232943" y="814656"/>
                                </a:lnTo>
                                <a:lnTo>
                                  <a:pt x="229594" y="794125"/>
                                </a:lnTo>
                                <a:lnTo>
                                  <a:pt x="226158" y="773618"/>
                                </a:lnTo>
                                <a:lnTo>
                                  <a:pt x="222598" y="753087"/>
                                </a:lnTo>
                                <a:lnTo>
                                  <a:pt x="218932" y="732603"/>
                                </a:lnTo>
                                <a:lnTo>
                                  <a:pt x="215199" y="712097"/>
                                </a:lnTo>
                                <a:lnTo>
                                  <a:pt x="211351" y="691612"/>
                                </a:lnTo>
                                <a:lnTo>
                                  <a:pt x="207388" y="671129"/>
                                </a:lnTo>
                                <a:lnTo>
                                  <a:pt x="203337" y="650667"/>
                                </a:lnTo>
                                <a:lnTo>
                                  <a:pt x="199170" y="630202"/>
                                </a:lnTo>
                                <a:lnTo>
                                  <a:pt x="194940" y="609764"/>
                                </a:lnTo>
                                <a:lnTo>
                                  <a:pt x="190571" y="589302"/>
                                </a:lnTo>
                                <a:lnTo>
                                  <a:pt x="186134" y="568865"/>
                                </a:lnTo>
                                <a:lnTo>
                                  <a:pt x="181561" y="548445"/>
                                </a:lnTo>
                                <a:lnTo>
                                  <a:pt x="176918" y="528031"/>
                                </a:lnTo>
                                <a:lnTo>
                                  <a:pt x="172168" y="507611"/>
                                </a:lnTo>
                                <a:lnTo>
                                  <a:pt x="167324" y="487219"/>
                                </a:lnTo>
                                <a:lnTo>
                                  <a:pt x="162368" y="466822"/>
                                </a:lnTo>
                                <a:lnTo>
                                  <a:pt x="157322" y="446432"/>
                                </a:lnTo>
                                <a:lnTo>
                                  <a:pt x="152159" y="426058"/>
                                </a:lnTo>
                                <a:lnTo>
                                  <a:pt x="146909" y="405684"/>
                                </a:lnTo>
                                <a:lnTo>
                                  <a:pt x="141542" y="385317"/>
                                </a:lnTo>
                                <a:lnTo>
                                  <a:pt x="136090" y="364966"/>
                                </a:lnTo>
                                <a:lnTo>
                                  <a:pt x="130545" y="344615"/>
                                </a:lnTo>
                                <a:lnTo>
                                  <a:pt x="124882" y="324270"/>
                                </a:lnTo>
                                <a:lnTo>
                                  <a:pt x="119135" y="303944"/>
                                </a:lnTo>
                                <a:lnTo>
                                  <a:pt x="113292" y="283615"/>
                                </a:lnTo>
                                <a:lnTo>
                                  <a:pt x="107341" y="263311"/>
                                </a:lnTo>
                                <a:lnTo>
                                  <a:pt x="101274" y="243007"/>
                                </a:lnTo>
                                <a:lnTo>
                                  <a:pt x="95115" y="222704"/>
                                </a:lnTo>
                                <a:lnTo>
                                  <a:pt x="88869" y="202423"/>
                                </a:lnTo>
                                <a:lnTo>
                                  <a:pt x="82530" y="182141"/>
                                </a:lnTo>
                                <a:lnTo>
                                  <a:pt x="76057" y="161860"/>
                                </a:lnTo>
                                <a:lnTo>
                                  <a:pt x="69514" y="141602"/>
                                </a:lnTo>
                                <a:lnTo>
                                  <a:pt x="62863" y="121344"/>
                                </a:lnTo>
                                <a:lnTo>
                                  <a:pt x="56116" y="101109"/>
                                </a:lnTo>
                                <a:lnTo>
                                  <a:pt x="49256" y="80875"/>
                                </a:lnTo>
                                <a:lnTo>
                                  <a:pt x="42307" y="60634"/>
                                </a:lnTo>
                                <a:lnTo>
                                  <a:pt x="35245" y="40399"/>
                                </a:lnTo>
                                <a:lnTo>
                                  <a:pt x="28094" y="20188"/>
                                </a:lnTo>
                                <a:lnTo>
                                  <a:pt x="20851" y="0"/>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8" name="Freeform: Shape 2638"/>
                        <wps:cNvSpPr/>
                        <wps:spPr>
                          <a:xfrm>
                            <a:off x="768570" y="1410414"/>
                            <a:ext cx="2035209" cy="1264191"/>
                          </a:xfrm>
                          <a:custGeom>
                            <a:avLst/>
                            <a:gdLst>
                              <a:gd name="connsiteX0" fmla="*/ 0 w 2035209"/>
                              <a:gd name="connsiteY0" fmla="*/ 20530 h 1264191"/>
                              <a:gd name="connsiteX1" fmla="*/ 19871 w 2035209"/>
                              <a:gd name="connsiteY1" fmla="*/ 28636 h 1264191"/>
                              <a:gd name="connsiteX2" fmla="*/ 39747 w 2035209"/>
                              <a:gd name="connsiteY2" fmla="*/ 36783 h 1264191"/>
                              <a:gd name="connsiteX3" fmla="*/ 59553 w 2035209"/>
                              <a:gd name="connsiteY3" fmla="*/ 44999 h 1264191"/>
                              <a:gd name="connsiteX4" fmla="*/ 79358 w 2035209"/>
                              <a:gd name="connsiteY4" fmla="*/ 53263 h 1264191"/>
                              <a:gd name="connsiteX5" fmla="*/ 99095 w 2035209"/>
                              <a:gd name="connsiteY5" fmla="*/ 61589 h 1264191"/>
                              <a:gd name="connsiteX6" fmla="*/ 118838 w 2035209"/>
                              <a:gd name="connsiteY6" fmla="*/ 69969 h 1264191"/>
                              <a:gd name="connsiteX7" fmla="*/ 138505 w 2035209"/>
                              <a:gd name="connsiteY7" fmla="*/ 78389 h 1264191"/>
                              <a:gd name="connsiteX8" fmla="*/ 158179 w 2035209"/>
                              <a:gd name="connsiteY8" fmla="*/ 86877 h 1264191"/>
                              <a:gd name="connsiteX9" fmla="*/ 177800 w 2035209"/>
                              <a:gd name="connsiteY9" fmla="*/ 95407 h 1264191"/>
                              <a:gd name="connsiteX10" fmla="*/ 197381 w 2035209"/>
                              <a:gd name="connsiteY10" fmla="*/ 103988 h 1264191"/>
                              <a:gd name="connsiteX11" fmla="*/ 216937 w 2035209"/>
                              <a:gd name="connsiteY11" fmla="*/ 112635 h 1264191"/>
                              <a:gd name="connsiteX12" fmla="*/ 236470 w 2035209"/>
                              <a:gd name="connsiteY12" fmla="*/ 121349 h 1264191"/>
                              <a:gd name="connsiteX13" fmla="*/ 255963 w 2035209"/>
                              <a:gd name="connsiteY13" fmla="*/ 130089 h 1264191"/>
                              <a:gd name="connsiteX14" fmla="*/ 275406 w 2035209"/>
                              <a:gd name="connsiteY14" fmla="*/ 138889 h 1264191"/>
                              <a:gd name="connsiteX15" fmla="*/ 294830 w 2035209"/>
                              <a:gd name="connsiteY15" fmla="*/ 147762 h 1264191"/>
                              <a:gd name="connsiteX16" fmla="*/ 314225 w 2035209"/>
                              <a:gd name="connsiteY16" fmla="*/ 156679 h 1264191"/>
                              <a:gd name="connsiteX17" fmla="*/ 333579 w 2035209"/>
                              <a:gd name="connsiteY17" fmla="*/ 165643 h 1264191"/>
                              <a:gd name="connsiteX18" fmla="*/ 352911 w 2035209"/>
                              <a:gd name="connsiteY18" fmla="*/ 174654 h 1264191"/>
                              <a:gd name="connsiteX19" fmla="*/ 372195 w 2035209"/>
                              <a:gd name="connsiteY19" fmla="*/ 183729 h 1264191"/>
                              <a:gd name="connsiteX20" fmla="*/ 391461 w 2035209"/>
                              <a:gd name="connsiteY20" fmla="*/ 192877 h 1264191"/>
                              <a:gd name="connsiteX21" fmla="*/ 410677 w 2035209"/>
                              <a:gd name="connsiteY21" fmla="*/ 202063 h 1264191"/>
                              <a:gd name="connsiteX22" fmla="*/ 429870 w 2035209"/>
                              <a:gd name="connsiteY22" fmla="*/ 211299 h 1264191"/>
                              <a:gd name="connsiteX23" fmla="*/ 449020 w 2035209"/>
                              <a:gd name="connsiteY23" fmla="*/ 220582 h 1264191"/>
                              <a:gd name="connsiteX24" fmla="*/ 468150 w 2035209"/>
                              <a:gd name="connsiteY24" fmla="*/ 229929 h 1264191"/>
                              <a:gd name="connsiteX25" fmla="*/ 487230 w 2035209"/>
                              <a:gd name="connsiteY25" fmla="*/ 239345 h 1264191"/>
                              <a:gd name="connsiteX26" fmla="*/ 506290 w 2035209"/>
                              <a:gd name="connsiteY26" fmla="*/ 248784 h 1264191"/>
                              <a:gd name="connsiteX27" fmla="*/ 525326 w 2035209"/>
                              <a:gd name="connsiteY27" fmla="*/ 258310 h 1264191"/>
                              <a:gd name="connsiteX28" fmla="*/ 544315 w 2035209"/>
                              <a:gd name="connsiteY28" fmla="*/ 267866 h 1264191"/>
                              <a:gd name="connsiteX29" fmla="*/ 563264 w 2035209"/>
                              <a:gd name="connsiteY29" fmla="*/ 277485 h 1264191"/>
                              <a:gd name="connsiteX30" fmla="*/ 582190 w 2035209"/>
                              <a:gd name="connsiteY30" fmla="*/ 287150 h 1264191"/>
                              <a:gd name="connsiteX31" fmla="*/ 601086 w 2035209"/>
                              <a:gd name="connsiteY31" fmla="*/ 296885 h 1264191"/>
                              <a:gd name="connsiteX32" fmla="*/ 619942 w 2035209"/>
                              <a:gd name="connsiteY32" fmla="*/ 306660 h 1264191"/>
                              <a:gd name="connsiteX33" fmla="*/ 638752 w 2035209"/>
                              <a:gd name="connsiteY33" fmla="*/ 316488 h 1264191"/>
                              <a:gd name="connsiteX34" fmla="*/ 657561 w 2035209"/>
                              <a:gd name="connsiteY34" fmla="*/ 326379 h 1264191"/>
                              <a:gd name="connsiteX35" fmla="*/ 676307 w 2035209"/>
                              <a:gd name="connsiteY35" fmla="*/ 336311 h 1264191"/>
                              <a:gd name="connsiteX36" fmla="*/ 695046 w 2035209"/>
                              <a:gd name="connsiteY36" fmla="*/ 346311 h 1264191"/>
                              <a:gd name="connsiteX37" fmla="*/ 713723 w 2035209"/>
                              <a:gd name="connsiteY37" fmla="*/ 356372 h 1264191"/>
                              <a:gd name="connsiteX38" fmla="*/ 732394 w 2035209"/>
                              <a:gd name="connsiteY38" fmla="*/ 366469 h 1264191"/>
                              <a:gd name="connsiteX39" fmla="*/ 751000 w 2035209"/>
                              <a:gd name="connsiteY39" fmla="*/ 376618 h 1264191"/>
                              <a:gd name="connsiteX40" fmla="*/ 769608 w 2035209"/>
                              <a:gd name="connsiteY40" fmla="*/ 386838 h 1264191"/>
                              <a:gd name="connsiteX41" fmla="*/ 788167 w 2035209"/>
                              <a:gd name="connsiteY41" fmla="*/ 397110 h 1264191"/>
                              <a:gd name="connsiteX42" fmla="*/ 806688 w 2035209"/>
                              <a:gd name="connsiteY42" fmla="*/ 407435 h 1264191"/>
                              <a:gd name="connsiteX43" fmla="*/ 825178 w 2035209"/>
                              <a:gd name="connsiteY43" fmla="*/ 417795 h 1264191"/>
                              <a:gd name="connsiteX44" fmla="*/ 843630 w 2035209"/>
                              <a:gd name="connsiteY44" fmla="*/ 428243 h 1264191"/>
                              <a:gd name="connsiteX45" fmla="*/ 862050 w 2035209"/>
                              <a:gd name="connsiteY45" fmla="*/ 438708 h 1264191"/>
                              <a:gd name="connsiteX46" fmla="*/ 880454 w 2035209"/>
                              <a:gd name="connsiteY46" fmla="*/ 449261 h 1264191"/>
                              <a:gd name="connsiteX47" fmla="*/ 898813 w 2035209"/>
                              <a:gd name="connsiteY47" fmla="*/ 459832 h 1264191"/>
                              <a:gd name="connsiteX48" fmla="*/ 917124 w 2035209"/>
                              <a:gd name="connsiteY48" fmla="*/ 470491 h 1264191"/>
                              <a:gd name="connsiteX49" fmla="*/ 935436 w 2035209"/>
                              <a:gd name="connsiteY49" fmla="*/ 481184 h 1264191"/>
                              <a:gd name="connsiteX50" fmla="*/ 953682 w 2035209"/>
                              <a:gd name="connsiteY50" fmla="*/ 491931 h 1264191"/>
                              <a:gd name="connsiteX51" fmla="*/ 971902 w 2035209"/>
                              <a:gd name="connsiteY51" fmla="*/ 502747 h 1264191"/>
                              <a:gd name="connsiteX52" fmla="*/ 990108 w 2035209"/>
                              <a:gd name="connsiteY52" fmla="*/ 513616 h 1264191"/>
                              <a:gd name="connsiteX53" fmla="*/ 1008264 w 2035209"/>
                              <a:gd name="connsiteY53" fmla="*/ 524521 h 1264191"/>
                              <a:gd name="connsiteX54" fmla="*/ 1026386 w 2035209"/>
                              <a:gd name="connsiteY54" fmla="*/ 535495 h 1264191"/>
                              <a:gd name="connsiteX55" fmla="*/ 1044473 w 2035209"/>
                              <a:gd name="connsiteY55" fmla="*/ 546505 h 1264191"/>
                              <a:gd name="connsiteX56" fmla="*/ 1062542 w 2035209"/>
                              <a:gd name="connsiteY56" fmla="*/ 557603 h 1264191"/>
                              <a:gd name="connsiteX57" fmla="*/ 1080558 w 2035209"/>
                              <a:gd name="connsiteY57" fmla="*/ 568735 h 1264191"/>
                              <a:gd name="connsiteX58" fmla="*/ 1098557 w 2035209"/>
                              <a:gd name="connsiteY58" fmla="*/ 579903 h 1264191"/>
                              <a:gd name="connsiteX59" fmla="*/ 1116520 w 2035209"/>
                              <a:gd name="connsiteY59" fmla="*/ 591141 h 1264191"/>
                              <a:gd name="connsiteX60" fmla="*/ 1134449 w 2035209"/>
                              <a:gd name="connsiteY60" fmla="*/ 602432 h 1264191"/>
                              <a:gd name="connsiteX61" fmla="*/ 1152325 w 2035209"/>
                              <a:gd name="connsiteY61" fmla="*/ 613793 h 1264191"/>
                              <a:gd name="connsiteX62" fmla="*/ 1170183 w 2035209"/>
                              <a:gd name="connsiteY62" fmla="*/ 625189 h 1264191"/>
                              <a:gd name="connsiteX63" fmla="*/ 1188023 w 2035209"/>
                              <a:gd name="connsiteY63" fmla="*/ 636637 h 1264191"/>
                              <a:gd name="connsiteX64" fmla="*/ 1205829 w 2035209"/>
                              <a:gd name="connsiteY64" fmla="*/ 648156 h 1264191"/>
                              <a:gd name="connsiteX65" fmla="*/ 1223564 w 2035209"/>
                              <a:gd name="connsiteY65" fmla="*/ 659728 h 1264191"/>
                              <a:gd name="connsiteX66" fmla="*/ 1241300 w 2035209"/>
                              <a:gd name="connsiteY66" fmla="*/ 671335 h 1264191"/>
                              <a:gd name="connsiteX67" fmla="*/ 1258982 w 2035209"/>
                              <a:gd name="connsiteY67" fmla="*/ 683011 h 1264191"/>
                              <a:gd name="connsiteX68" fmla="*/ 1276647 w 2035209"/>
                              <a:gd name="connsiteY68" fmla="*/ 694741 h 1264191"/>
                              <a:gd name="connsiteX69" fmla="*/ 1294277 w 2035209"/>
                              <a:gd name="connsiteY69" fmla="*/ 706506 h 1264191"/>
                              <a:gd name="connsiteX70" fmla="*/ 1311872 w 2035209"/>
                              <a:gd name="connsiteY70" fmla="*/ 718341 h 1264191"/>
                              <a:gd name="connsiteX71" fmla="*/ 1329432 w 2035209"/>
                              <a:gd name="connsiteY71" fmla="*/ 730229 h 1264191"/>
                              <a:gd name="connsiteX72" fmla="*/ 1346957 w 2035209"/>
                              <a:gd name="connsiteY72" fmla="*/ 742187 h 1264191"/>
                              <a:gd name="connsiteX73" fmla="*/ 1364446 w 2035209"/>
                              <a:gd name="connsiteY73" fmla="*/ 754180 h 1264191"/>
                              <a:gd name="connsiteX74" fmla="*/ 1381900 w 2035209"/>
                              <a:gd name="connsiteY74" fmla="*/ 766225 h 1264191"/>
                              <a:gd name="connsiteX75" fmla="*/ 1399337 w 2035209"/>
                              <a:gd name="connsiteY75" fmla="*/ 778341 h 1264191"/>
                              <a:gd name="connsiteX76" fmla="*/ 1416739 w 2035209"/>
                              <a:gd name="connsiteY76" fmla="*/ 790492 h 1264191"/>
                              <a:gd name="connsiteX77" fmla="*/ 1434106 w 2035209"/>
                              <a:gd name="connsiteY77" fmla="*/ 802714 h 1264191"/>
                              <a:gd name="connsiteX78" fmla="*/ 1451419 w 2035209"/>
                              <a:gd name="connsiteY78" fmla="*/ 814988 h 1264191"/>
                              <a:gd name="connsiteX79" fmla="*/ 1468716 w 2035209"/>
                              <a:gd name="connsiteY79" fmla="*/ 827297 h 1264191"/>
                              <a:gd name="connsiteX80" fmla="*/ 1485977 w 2035209"/>
                              <a:gd name="connsiteY80" fmla="*/ 839676 h 1264191"/>
                              <a:gd name="connsiteX81" fmla="*/ 1503203 w 2035209"/>
                              <a:gd name="connsiteY81" fmla="*/ 852090 h 1264191"/>
                              <a:gd name="connsiteX82" fmla="*/ 1520394 w 2035209"/>
                              <a:gd name="connsiteY82" fmla="*/ 864575 h 1264191"/>
                              <a:gd name="connsiteX83" fmla="*/ 1537550 w 2035209"/>
                              <a:gd name="connsiteY83" fmla="*/ 877113 h 1264191"/>
                              <a:gd name="connsiteX84" fmla="*/ 1554688 w 2035209"/>
                              <a:gd name="connsiteY84" fmla="*/ 889703 h 1264191"/>
                              <a:gd name="connsiteX85" fmla="*/ 1571774 w 2035209"/>
                              <a:gd name="connsiteY85" fmla="*/ 902345 h 1264191"/>
                              <a:gd name="connsiteX86" fmla="*/ 1588842 w 2035209"/>
                              <a:gd name="connsiteY86" fmla="*/ 915041 h 1264191"/>
                              <a:gd name="connsiteX87" fmla="*/ 1605857 w 2035209"/>
                              <a:gd name="connsiteY87" fmla="*/ 927789 h 1264191"/>
                              <a:gd name="connsiteX88" fmla="*/ 1622855 w 2035209"/>
                              <a:gd name="connsiteY88" fmla="*/ 940607 h 1264191"/>
                              <a:gd name="connsiteX89" fmla="*/ 1639818 w 2035209"/>
                              <a:gd name="connsiteY89" fmla="*/ 953461 h 1264191"/>
                              <a:gd name="connsiteX90" fmla="*/ 1656745 w 2035209"/>
                              <a:gd name="connsiteY90" fmla="*/ 966384 h 1264191"/>
                              <a:gd name="connsiteX91" fmla="*/ 1673655 w 2035209"/>
                              <a:gd name="connsiteY91" fmla="*/ 979361 h 1264191"/>
                              <a:gd name="connsiteX92" fmla="*/ 1690495 w 2035209"/>
                              <a:gd name="connsiteY92" fmla="*/ 992372 h 1264191"/>
                              <a:gd name="connsiteX93" fmla="*/ 1707335 w 2035209"/>
                              <a:gd name="connsiteY93" fmla="*/ 1005454 h 1264191"/>
                              <a:gd name="connsiteX94" fmla="*/ 1724122 w 2035209"/>
                              <a:gd name="connsiteY94" fmla="*/ 1018588 h 1264191"/>
                              <a:gd name="connsiteX95" fmla="*/ 1740874 w 2035209"/>
                              <a:gd name="connsiteY95" fmla="*/ 1031775 h 1264191"/>
                              <a:gd name="connsiteX96" fmla="*/ 1757608 w 2035209"/>
                              <a:gd name="connsiteY96" fmla="*/ 1045015 h 1264191"/>
                              <a:gd name="connsiteX97" fmla="*/ 1774308 w 2035209"/>
                              <a:gd name="connsiteY97" fmla="*/ 1058308 h 1264191"/>
                              <a:gd name="connsiteX98" fmla="*/ 1790972 w 2035209"/>
                              <a:gd name="connsiteY98" fmla="*/ 1071670 h 1264191"/>
                              <a:gd name="connsiteX99" fmla="*/ 1807601 w 2035209"/>
                              <a:gd name="connsiteY99" fmla="*/ 1085051 h 1264191"/>
                              <a:gd name="connsiteX100" fmla="*/ 1824213 w 2035209"/>
                              <a:gd name="connsiteY100" fmla="*/ 1098501 h 1264191"/>
                              <a:gd name="connsiteX101" fmla="*/ 1840754 w 2035209"/>
                              <a:gd name="connsiteY101" fmla="*/ 1112022 h 1264191"/>
                              <a:gd name="connsiteX102" fmla="*/ 1857295 w 2035209"/>
                              <a:gd name="connsiteY102" fmla="*/ 1125577 h 1264191"/>
                              <a:gd name="connsiteX103" fmla="*/ 1873766 w 2035209"/>
                              <a:gd name="connsiteY103" fmla="*/ 1139204 h 1264191"/>
                              <a:gd name="connsiteX104" fmla="*/ 1890255 w 2035209"/>
                              <a:gd name="connsiteY104" fmla="*/ 1152865 h 1264191"/>
                              <a:gd name="connsiteX105" fmla="*/ 1906655 w 2035209"/>
                              <a:gd name="connsiteY105" fmla="*/ 1166596 h 1264191"/>
                              <a:gd name="connsiteX106" fmla="*/ 1923074 w 2035209"/>
                              <a:gd name="connsiteY106" fmla="*/ 1180380 h 1264191"/>
                              <a:gd name="connsiteX107" fmla="*/ 1939422 w 2035209"/>
                              <a:gd name="connsiteY107" fmla="*/ 1194199 h 1264191"/>
                              <a:gd name="connsiteX108" fmla="*/ 1955770 w 2035209"/>
                              <a:gd name="connsiteY108" fmla="*/ 1208106 h 1264191"/>
                              <a:gd name="connsiteX109" fmla="*/ 1972048 w 2035209"/>
                              <a:gd name="connsiteY109" fmla="*/ 1222049 h 1264191"/>
                              <a:gd name="connsiteX110" fmla="*/ 1988308 w 2035209"/>
                              <a:gd name="connsiteY110" fmla="*/ 1236043 h 1264191"/>
                              <a:gd name="connsiteX111" fmla="*/ 2004533 w 2035209"/>
                              <a:gd name="connsiteY111" fmla="*/ 1250091 h 1264191"/>
                              <a:gd name="connsiteX112" fmla="*/ 2020741 w 2035209"/>
                              <a:gd name="connsiteY112" fmla="*/ 1264191 h 1264191"/>
                              <a:gd name="connsiteX113" fmla="*/ 2035210 w 2035209"/>
                              <a:gd name="connsiteY113" fmla="*/ 1247299 h 1264191"/>
                              <a:gd name="connsiteX114" fmla="*/ 2019038 w 2035209"/>
                              <a:gd name="connsiteY114" fmla="*/ 1233743 h 1264191"/>
                              <a:gd name="connsiteX115" fmla="*/ 2002865 w 2035209"/>
                              <a:gd name="connsiteY115" fmla="*/ 1220240 h 1264191"/>
                              <a:gd name="connsiteX116" fmla="*/ 1986640 w 2035209"/>
                              <a:gd name="connsiteY116" fmla="*/ 1206772 h 1264191"/>
                              <a:gd name="connsiteX117" fmla="*/ 1970380 w 2035209"/>
                              <a:gd name="connsiteY117" fmla="*/ 1193357 h 1264191"/>
                              <a:gd name="connsiteX118" fmla="*/ 1954102 w 2035209"/>
                              <a:gd name="connsiteY118" fmla="*/ 1179976 h 1264191"/>
                              <a:gd name="connsiteX119" fmla="*/ 1937806 w 2035209"/>
                              <a:gd name="connsiteY119" fmla="*/ 1166631 h 1264191"/>
                              <a:gd name="connsiteX120" fmla="*/ 1921476 w 2035209"/>
                              <a:gd name="connsiteY120" fmla="*/ 1153356 h 1264191"/>
                              <a:gd name="connsiteX121" fmla="*/ 1905093 w 2035209"/>
                              <a:gd name="connsiteY121" fmla="*/ 1140099 h 1264191"/>
                              <a:gd name="connsiteX122" fmla="*/ 1888709 w 2035209"/>
                              <a:gd name="connsiteY122" fmla="*/ 1126912 h 1264191"/>
                              <a:gd name="connsiteX123" fmla="*/ 1872274 w 2035209"/>
                              <a:gd name="connsiteY123" fmla="*/ 1113760 h 1264191"/>
                              <a:gd name="connsiteX124" fmla="*/ 1855838 w 2035209"/>
                              <a:gd name="connsiteY124" fmla="*/ 1100661 h 1264191"/>
                              <a:gd name="connsiteX125" fmla="*/ 1839367 w 2035209"/>
                              <a:gd name="connsiteY125" fmla="*/ 1087614 h 1264191"/>
                              <a:gd name="connsiteX126" fmla="*/ 1822860 w 2035209"/>
                              <a:gd name="connsiteY126" fmla="*/ 1074603 h 1264191"/>
                              <a:gd name="connsiteX127" fmla="*/ 1806319 w 2035209"/>
                              <a:gd name="connsiteY127" fmla="*/ 1061626 h 1264191"/>
                              <a:gd name="connsiteX128" fmla="*/ 1789743 w 2035209"/>
                              <a:gd name="connsiteY128" fmla="*/ 1048738 h 1264191"/>
                              <a:gd name="connsiteX129" fmla="*/ 1773166 w 2035209"/>
                              <a:gd name="connsiteY129" fmla="*/ 1035849 h 1264191"/>
                              <a:gd name="connsiteX130" fmla="*/ 1756537 w 2035209"/>
                              <a:gd name="connsiteY130" fmla="*/ 1023031 h 1264191"/>
                              <a:gd name="connsiteX131" fmla="*/ 1739908 w 2035209"/>
                              <a:gd name="connsiteY131" fmla="*/ 1010248 h 1264191"/>
                              <a:gd name="connsiteX132" fmla="*/ 1723227 w 2035209"/>
                              <a:gd name="connsiteY132" fmla="*/ 997535 h 1264191"/>
                              <a:gd name="connsiteX133" fmla="*/ 1706527 w 2035209"/>
                              <a:gd name="connsiteY133" fmla="*/ 984857 h 1264191"/>
                              <a:gd name="connsiteX134" fmla="*/ 1689775 w 2035209"/>
                              <a:gd name="connsiteY134" fmla="*/ 972232 h 1264191"/>
                              <a:gd name="connsiteX135" fmla="*/ 1673023 w 2035209"/>
                              <a:gd name="connsiteY135" fmla="*/ 959624 h 1264191"/>
                              <a:gd name="connsiteX136" fmla="*/ 1656219 w 2035209"/>
                              <a:gd name="connsiteY136" fmla="*/ 947087 h 1264191"/>
                              <a:gd name="connsiteX137" fmla="*/ 1639414 w 2035209"/>
                              <a:gd name="connsiteY137" fmla="*/ 934584 h 1264191"/>
                              <a:gd name="connsiteX138" fmla="*/ 1622574 w 2035209"/>
                              <a:gd name="connsiteY138" fmla="*/ 922135 h 1264191"/>
                              <a:gd name="connsiteX139" fmla="*/ 1605682 w 2035209"/>
                              <a:gd name="connsiteY139" fmla="*/ 909720 h 1264191"/>
                              <a:gd name="connsiteX140" fmla="*/ 1588772 w 2035209"/>
                              <a:gd name="connsiteY140" fmla="*/ 897376 h 1264191"/>
                              <a:gd name="connsiteX141" fmla="*/ 1571844 w 2035209"/>
                              <a:gd name="connsiteY141" fmla="*/ 885067 h 1264191"/>
                              <a:gd name="connsiteX142" fmla="*/ 1554864 w 2035209"/>
                              <a:gd name="connsiteY142" fmla="*/ 872793 h 1264191"/>
                              <a:gd name="connsiteX143" fmla="*/ 1537883 w 2035209"/>
                              <a:gd name="connsiteY143" fmla="*/ 860589 h 1264191"/>
                              <a:gd name="connsiteX144" fmla="*/ 1520868 w 2035209"/>
                              <a:gd name="connsiteY144" fmla="*/ 848403 h 1264191"/>
                              <a:gd name="connsiteX145" fmla="*/ 1503818 w 2035209"/>
                              <a:gd name="connsiteY145" fmla="*/ 836287 h 1264191"/>
                              <a:gd name="connsiteX146" fmla="*/ 1486732 w 2035209"/>
                              <a:gd name="connsiteY146" fmla="*/ 824224 h 1264191"/>
                              <a:gd name="connsiteX147" fmla="*/ 1469611 w 2035209"/>
                              <a:gd name="connsiteY147" fmla="*/ 812161 h 1264191"/>
                              <a:gd name="connsiteX148" fmla="*/ 1452473 w 2035209"/>
                              <a:gd name="connsiteY148" fmla="*/ 800168 h 1264191"/>
                              <a:gd name="connsiteX149" fmla="*/ 1435317 w 2035209"/>
                              <a:gd name="connsiteY149" fmla="*/ 788245 h 1264191"/>
                              <a:gd name="connsiteX150" fmla="*/ 1418144 w 2035209"/>
                              <a:gd name="connsiteY150" fmla="*/ 776357 h 1264191"/>
                              <a:gd name="connsiteX151" fmla="*/ 1400918 w 2035209"/>
                              <a:gd name="connsiteY151" fmla="*/ 764504 h 1264191"/>
                              <a:gd name="connsiteX152" fmla="*/ 1383674 w 2035209"/>
                              <a:gd name="connsiteY152" fmla="*/ 752705 h 1264191"/>
                              <a:gd name="connsiteX153" fmla="*/ 1366395 w 2035209"/>
                              <a:gd name="connsiteY153" fmla="*/ 740957 h 1264191"/>
                              <a:gd name="connsiteX154" fmla="*/ 1349081 w 2035209"/>
                              <a:gd name="connsiteY154" fmla="*/ 729245 h 1264191"/>
                              <a:gd name="connsiteX155" fmla="*/ 1331732 w 2035209"/>
                              <a:gd name="connsiteY155" fmla="*/ 717586 h 1264191"/>
                              <a:gd name="connsiteX156" fmla="*/ 1314383 w 2035209"/>
                              <a:gd name="connsiteY156" fmla="*/ 705962 h 1264191"/>
                              <a:gd name="connsiteX157" fmla="*/ 1296999 w 2035209"/>
                              <a:gd name="connsiteY157" fmla="*/ 694407 h 1264191"/>
                              <a:gd name="connsiteX158" fmla="*/ 1279562 w 2035209"/>
                              <a:gd name="connsiteY158" fmla="*/ 682871 h 1264191"/>
                              <a:gd name="connsiteX159" fmla="*/ 1262125 w 2035209"/>
                              <a:gd name="connsiteY159" fmla="*/ 671405 h 1264191"/>
                              <a:gd name="connsiteX160" fmla="*/ 1244636 w 2035209"/>
                              <a:gd name="connsiteY160" fmla="*/ 659974 h 1264191"/>
                              <a:gd name="connsiteX161" fmla="*/ 1227147 w 2035209"/>
                              <a:gd name="connsiteY161" fmla="*/ 648595 h 1264191"/>
                              <a:gd name="connsiteX162" fmla="*/ 1209604 w 2035209"/>
                              <a:gd name="connsiteY162" fmla="*/ 637252 h 1264191"/>
                              <a:gd name="connsiteX163" fmla="*/ 1192045 w 2035209"/>
                              <a:gd name="connsiteY163" fmla="*/ 625979 h 1264191"/>
                              <a:gd name="connsiteX164" fmla="*/ 1174450 w 2035209"/>
                              <a:gd name="connsiteY164" fmla="*/ 614723 h 1264191"/>
                              <a:gd name="connsiteX165" fmla="*/ 1156837 w 2035209"/>
                              <a:gd name="connsiteY165" fmla="*/ 603520 h 1264191"/>
                              <a:gd name="connsiteX166" fmla="*/ 1139190 w 2035209"/>
                              <a:gd name="connsiteY166" fmla="*/ 592388 h 1264191"/>
                              <a:gd name="connsiteX167" fmla="*/ 1121507 w 2035209"/>
                              <a:gd name="connsiteY167" fmla="*/ 581273 h 1264191"/>
                              <a:gd name="connsiteX168" fmla="*/ 1103807 w 2035209"/>
                              <a:gd name="connsiteY168" fmla="*/ 570228 h 1264191"/>
                              <a:gd name="connsiteX169" fmla="*/ 1086054 w 2035209"/>
                              <a:gd name="connsiteY169" fmla="*/ 559200 h 1264191"/>
                              <a:gd name="connsiteX170" fmla="*/ 1068284 w 2035209"/>
                              <a:gd name="connsiteY170" fmla="*/ 548243 h 1264191"/>
                              <a:gd name="connsiteX171" fmla="*/ 1050496 w 2035209"/>
                              <a:gd name="connsiteY171" fmla="*/ 537322 h 1264191"/>
                              <a:gd name="connsiteX172" fmla="*/ 1032690 w 2035209"/>
                              <a:gd name="connsiteY172" fmla="*/ 526452 h 1264191"/>
                              <a:gd name="connsiteX173" fmla="*/ 1014814 w 2035209"/>
                              <a:gd name="connsiteY173" fmla="*/ 515636 h 1264191"/>
                              <a:gd name="connsiteX174" fmla="*/ 996956 w 2035209"/>
                              <a:gd name="connsiteY174" fmla="*/ 504854 h 1264191"/>
                              <a:gd name="connsiteX175" fmla="*/ 979057 w 2035209"/>
                              <a:gd name="connsiteY175" fmla="*/ 494108 h 1264191"/>
                              <a:gd name="connsiteX176" fmla="*/ 961106 w 2035209"/>
                              <a:gd name="connsiteY176" fmla="*/ 483414 h 1264191"/>
                              <a:gd name="connsiteX177" fmla="*/ 943158 w 2035209"/>
                              <a:gd name="connsiteY177" fmla="*/ 472773 h 1264191"/>
                              <a:gd name="connsiteX178" fmla="*/ 925161 w 2035209"/>
                              <a:gd name="connsiteY178" fmla="*/ 462185 h 1264191"/>
                              <a:gd name="connsiteX179" fmla="*/ 907145 w 2035209"/>
                              <a:gd name="connsiteY179" fmla="*/ 451649 h 1264191"/>
                              <a:gd name="connsiteX180" fmla="*/ 889078 w 2035209"/>
                              <a:gd name="connsiteY180" fmla="*/ 441166 h 1264191"/>
                              <a:gd name="connsiteX181" fmla="*/ 871016 w 2035209"/>
                              <a:gd name="connsiteY181" fmla="*/ 430701 h 1264191"/>
                              <a:gd name="connsiteX182" fmla="*/ 852906 w 2035209"/>
                              <a:gd name="connsiteY182" fmla="*/ 420288 h 1264191"/>
                              <a:gd name="connsiteX183" fmla="*/ 834774 w 2035209"/>
                              <a:gd name="connsiteY183" fmla="*/ 409929 h 1264191"/>
                              <a:gd name="connsiteX184" fmla="*/ 816602 w 2035209"/>
                              <a:gd name="connsiteY184" fmla="*/ 399604 h 1264191"/>
                              <a:gd name="connsiteX185" fmla="*/ 798401 w 2035209"/>
                              <a:gd name="connsiteY185" fmla="*/ 389349 h 1264191"/>
                              <a:gd name="connsiteX186" fmla="*/ 780200 w 2035209"/>
                              <a:gd name="connsiteY186" fmla="*/ 379112 h 1264191"/>
                              <a:gd name="connsiteX187" fmla="*/ 761935 w 2035209"/>
                              <a:gd name="connsiteY187" fmla="*/ 368945 h 1264191"/>
                              <a:gd name="connsiteX188" fmla="*/ 743671 w 2035209"/>
                              <a:gd name="connsiteY188" fmla="*/ 358813 h 1264191"/>
                              <a:gd name="connsiteX189" fmla="*/ 725360 w 2035209"/>
                              <a:gd name="connsiteY189" fmla="*/ 348734 h 1264191"/>
                              <a:gd name="connsiteX190" fmla="*/ 707024 w 2035209"/>
                              <a:gd name="connsiteY190" fmla="*/ 338694 h 1264191"/>
                              <a:gd name="connsiteX191" fmla="*/ 688667 w 2035209"/>
                              <a:gd name="connsiteY191" fmla="*/ 328709 h 1264191"/>
                              <a:gd name="connsiteX192" fmla="*/ 670262 w 2035209"/>
                              <a:gd name="connsiteY192" fmla="*/ 318771 h 1264191"/>
                              <a:gd name="connsiteX193" fmla="*/ 651835 w 2035209"/>
                              <a:gd name="connsiteY193" fmla="*/ 308857 h 1264191"/>
                              <a:gd name="connsiteX194" fmla="*/ 633391 w 2035209"/>
                              <a:gd name="connsiteY194" fmla="*/ 299011 h 1264191"/>
                              <a:gd name="connsiteX195" fmla="*/ 614918 w 2035209"/>
                              <a:gd name="connsiteY195" fmla="*/ 289208 h 1264191"/>
                              <a:gd name="connsiteX196" fmla="*/ 596427 w 2035209"/>
                              <a:gd name="connsiteY196" fmla="*/ 279455 h 1264191"/>
                              <a:gd name="connsiteX197" fmla="*/ 577884 w 2035209"/>
                              <a:gd name="connsiteY197" fmla="*/ 269743 h 1264191"/>
                              <a:gd name="connsiteX198" fmla="*/ 559324 w 2035209"/>
                              <a:gd name="connsiteY198" fmla="*/ 260079 h 1264191"/>
                              <a:gd name="connsiteX199" fmla="*/ 540717 w 2035209"/>
                              <a:gd name="connsiteY199" fmla="*/ 250458 h 1264191"/>
                              <a:gd name="connsiteX200" fmla="*/ 522109 w 2035209"/>
                              <a:gd name="connsiteY200" fmla="*/ 240886 h 1264191"/>
                              <a:gd name="connsiteX201" fmla="*/ 503463 w 2035209"/>
                              <a:gd name="connsiteY201" fmla="*/ 231353 h 1264191"/>
                              <a:gd name="connsiteX202" fmla="*/ 484786 w 2035209"/>
                              <a:gd name="connsiteY202" fmla="*/ 221892 h 1264191"/>
                              <a:gd name="connsiteX203" fmla="*/ 466064 w 2035209"/>
                              <a:gd name="connsiteY203" fmla="*/ 212452 h 1264191"/>
                              <a:gd name="connsiteX204" fmla="*/ 447322 w 2035209"/>
                              <a:gd name="connsiteY204" fmla="*/ 203060 h 1264191"/>
                              <a:gd name="connsiteX205" fmla="*/ 428560 w 2035209"/>
                              <a:gd name="connsiteY205" fmla="*/ 193736 h 1264191"/>
                              <a:gd name="connsiteX206" fmla="*/ 409773 w 2035209"/>
                              <a:gd name="connsiteY206" fmla="*/ 184429 h 1264191"/>
                              <a:gd name="connsiteX207" fmla="*/ 390964 w 2035209"/>
                              <a:gd name="connsiteY207" fmla="*/ 175199 h 1264191"/>
                              <a:gd name="connsiteX208" fmla="*/ 372107 w 2035209"/>
                              <a:gd name="connsiteY208" fmla="*/ 165985 h 1264191"/>
                              <a:gd name="connsiteX209" fmla="*/ 353229 w 2035209"/>
                              <a:gd name="connsiteY209" fmla="*/ 156842 h 1264191"/>
                              <a:gd name="connsiteX210" fmla="*/ 334325 w 2035209"/>
                              <a:gd name="connsiteY210" fmla="*/ 147720 h 1264191"/>
                              <a:gd name="connsiteX211" fmla="*/ 315384 w 2035209"/>
                              <a:gd name="connsiteY211" fmla="*/ 138664 h 1264191"/>
                              <a:gd name="connsiteX212" fmla="*/ 296435 w 2035209"/>
                              <a:gd name="connsiteY212" fmla="*/ 129653 h 1264191"/>
                              <a:gd name="connsiteX213" fmla="*/ 277446 w 2035209"/>
                              <a:gd name="connsiteY213" fmla="*/ 120689 h 1264191"/>
                              <a:gd name="connsiteX214" fmla="*/ 258409 w 2035209"/>
                              <a:gd name="connsiteY214" fmla="*/ 111753 h 1264191"/>
                              <a:gd name="connsiteX215" fmla="*/ 239368 w 2035209"/>
                              <a:gd name="connsiteY215" fmla="*/ 102877 h 1264191"/>
                              <a:gd name="connsiteX216" fmla="*/ 220286 w 2035209"/>
                              <a:gd name="connsiteY216" fmla="*/ 94051 h 1264191"/>
                              <a:gd name="connsiteX217" fmla="*/ 201188 w 2035209"/>
                              <a:gd name="connsiteY217" fmla="*/ 85267 h 1264191"/>
                              <a:gd name="connsiteX218" fmla="*/ 182035 w 2035209"/>
                              <a:gd name="connsiteY218" fmla="*/ 76529 h 1264191"/>
                              <a:gd name="connsiteX219" fmla="*/ 162885 w 2035209"/>
                              <a:gd name="connsiteY219" fmla="*/ 67837 h 1264191"/>
                              <a:gd name="connsiteX220" fmla="*/ 143692 w 2035209"/>
                              <a:gd name="connsiteY220" fmla="*/ 59191 h 1264191"/>
                              <a:gd name="connsiteX221" fmla="*/ 124471 w 2035209"/>
                              <a:gd name="connsiteY221" fmla="*/ 50615 h 1264191"/>
                              <a:gd name="connsiteX222" fmla="*/ 105210 w 2035209"/>
                              <a:gd name="connsiteY222" fmla="*/ 42056 h 1264191"/>
                              <a:gd name="connsiteX223" fmla="*/ 85947 w 2035209"/>
                              <a:gd name="connsiteY223" fmla="*/ 33544 h 1264191"/>
                              <a:gd name="connsiteX224" fmla="*/ 66640 w 2035209"/>
                              <a:gd name="connsiteY224" fmla="*/ 25101 h 1264191"/>
                              <a:gd name="connsiteX225" fmla="*/ 47308 w 2035209"/>
                              <a:gd name="connsiteY225" fmla="*/ 16681 h 1264191"/>
                              <a:gd name="connsiteX226" fmla="*/ 27931 w 2035209"/>
                              <a:gd name="connsiteY226" fmla="*/ 8309 h 1264191"/>
                              <a:gd name="connsiteX227" fmla="*/ 8529 w 2035209"/>
                              <a:gd name="connsiteY227" fmla="*/ 0 h 12641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Lst>
                            <a:rect l="l" t="t" r="r" b="b"/>
                            <a:pathLst>
                              <a:path w="2035209" h="1264191">
                                <a:moveTo>
                                  <a:pt x="0" y="20530"/>
                                </a:moveTo>
                                <a:lnTo>
                                  <a:pt x="19871" y="28636"/>
                                </a:lnTo>
                                <a:lnTo>
                                  <a:pt x="39747" y="36783"/>
                                </a:lnTo>
                                <a:lnTo>
                                  <a:pt x="59553" y="44999"/>
                                </a:lnTo>
                                <a:lnTo>
                                  <a:pt x="79358" y="53263"/>
                                </a:lnTo>
                                <a:lnTo>
                                  <a:pt x="99095" y="61589"/>
                                </a:lnTo>
                                <a:lnTo>
                                  <a:pt x="118838" y="69969"/>
                                </a:lnTo>
                                <a:lnTo>
                                  <a:pt x="138505" y="78389"/>
                                </a:lnTo>
                                <a:lnTo>
                                  <a:pt x="158179" y="86877"/>
                                </a:lnTo>
                                <a:lnTo>
                                  <a:pt x="177800" y="95407"/>
                                </a:lnTo>
                                <a:lnTo>
                                  <a:pt x="197381" y="103988"/>
                                </a:lnTo>
                                <a:lnTo>
                                  <a:pt x="216937" y="112635"/>
                                </a:lnTo>
                                <a:lnTo>
                                  <a:pt x="236470" y="121349"/>
                                </a:lnTo>
                                <a:lnTo>
                                  <a:pt x="255963" y="130089"/>
                                </a:lnTo>
                                <a:lnTo>
                                  <a:pt x="275406" y="138889"/>
                                </a:lnTo>
                                <a:lnTo>
                                  <a:pt x="294830" y="147762"/>
                                </a:lnTo>
                                <a:lnTo>
                                  <a:pt x="314225" y="156679"/>
                                </a:lnTo>
                                <a:lnTo>
                                  <a:pt x="333579" y="165643"/>
                                </a:lnTo>
                                <a:lnTo>
                                  <a:pt x="352911" y="174654"/>
                                </a:lnTo>
                                <a:lnTo>
                                  <a:pt x="372195" y="183729"/>
                                </a:lnTo>
                                <a:lnTo>
                                  <a:pt x="391461" y="192877"/>
                                </a:lnTo>
                                <a:lnTo>
                                  <a:pt x="410677" y="202063"/>
                                </a:lnTo>
                                <a:lnTo>
                                  <a:pt x="429870" y="211299"/>
                                </a:lnTo>
                                <a:lnTo>
                                  <a:pt x="449020" y="220582"/>
                                </a:lnTo>
                                <a:lnTo>
                                  <a:pt x="468150" y="229929"/>
                                </a:lnTo>
                                <a:lnTo>
                                  <a:pt x="487230" y="239345"/>
                                </a:lnTo>
                                <a:lnTo>
                                  <a:pt x="506290" y="248784"/>
                                </a:lnTo>
                                <a:lnTo>
                                  <a:pt x="525326" y="258310"/>
                                </a:lnTo>
                                <a:lnTo>
                                  <a:pt x="544315" y="267866"/>
                                </a:lnTo>
                                <a:lnTo>
                                  <a:pt x="563264" y="277485"/>
                                </a:lnTo>
                                <a:lnTo>
                                  <a:pt x="582190" y="287150"/>
                                </a:lnTo>
                                <a:lnTo>
                                  <a:pt x="601086" y="296885"/>
                                </a:lnTo>
                                <a:lnTo>
                                  <a:pt x="619942" y="306660"/>
                                </a:lnTo>
                                <a:lnTo>
                                  <a:pt x="638752" y="316488"/>
                                </a:lnTo>
                                <a:lnTo>
                                  <a:pt x="657561" y="326379"/>
                                </a:lnTo>
                                <a:lnTo>
                                  <a:pt x="676307" y="336311"/>
                                </a:lnTo>
                                <a:lnTo>
                                  <a:pt x="695046" y="346311"/>
                                </a:lnTo>
                                <a:lnTo>
                                  <a:pt x="713723" y="356372"/>
                                </a:lnTo>
                                <a:lnTo>
                                  <a:pt x="732394" y="366469"/>
                                </a:lnTo>
                                <a:lnTo>
                                  <a:pt x="751000" y="376618"/>
                                </a:lnTo>
                                <a:lnTo>
                                  <a:pt x="769608" y="386838"/>
                                </a:lnTo>
                                <a:lnTo>
                                  <a:pt x="788167" y="397110"/>
                                </a:lnTo>
                                <a:lnTo>
                                  <a:pt x="806688" y="407435"/>
                                </a:lnTo>
                                <a:lnTo>
                                  <a:pt x="825178" y="417795"/>
                                </a:lnTo>
                                <a:lnTo>
                                  <a:pt x="843630" y="428243"/>
                                </a:lnTo>
                                <a:lnTo>
                                  <a:pt x="862050" y="438708"/>
                                </a:lnTo>
                                <a:lnTo>
                                  <a:pt x="880454" y="449261"/>
                                </a:lnTo>
                                <a:lnTo>
                                  <a:pt x="898813" y="459832"/>
                                </a:lnTo>
                                <a:lnTo>
                                  <a:pt x="917124" y="470491"/>
                                </a:lnTo>
                                <a:lnTo>
                                  <a:pt x="935436" y="481184"/>
                                </a:lnTo>
                                <a:lnTo>
                                  <a:pt x="953682" y="491931"/>
                                </a:lnTo>
                                <a:lnTo>
                                  <a:pt x="971902" y="502747"/>
                                </a:lnTo>
                                <a:lnTo>
                                  <a:pt x="990108" y="513616"/>
                                </a:lnTo>
                                <a:lnTo>
                                  <a:pt x="1008264" y="524521"/>
                                </a:lnTo>
                                <a:lnTo>
                                  <a:pt x="1026386" y="535495"/>
                                </a:lnTo>
                                <a:lnTo>
                                  <a:pt x="1044473" y="546505"/>
                                </a:lnTo>
                                <a:lnTo>
                                  <a:pt x="1062542" y="557603"/>
                                </a:lnTo>
                                <a:lnTo>
                                  <a:pt x="1080558" y="568735"/>
                                </a:lnTo>
                                <a:lnTo>
                                  <a:pt x="1098557" y="579903"/>
                                </a:lnTo>
                                <a:lnTo>
                                  <a:pt x="1116520" y="591141"/>
                                </a:lnTo>
                                <a:lnTo>
                                  <a:pt x="1134449" y="602432"/>
                                </a:lnTo>
                                <a:lnTo>
                                  <a:pt x="1152325" y="613793"/>
                                </a:lnTo>
                                <a:lnTo>
                                  <a:pt x="1170183" y="625189"/>
                                </a:lnTo>
                                <a:lnTo>
                                  <a:pt x="1188023" y="636637"/>
                                </a:lnTo>
                                <a:lnTo>
                                  <a:pt x="1205829" y="648156"/>
                                </a:lnTo>
                                <a:lnTo>
                                  <a:pt x="1223564" y="659728"/>
                                </a:lnTo>
                                <a:lnTo>
                                  <a:pt x="1241300" y="671335"/>
                                </a:lnTo>
                                <a:lnTo>
                                  <a:pt x="1258982" y="683011"/>
                                </a:lnTo>
                                <a:lnTo>
                                  <a:pt x="1276647" y="694741"/>
                                </a:lnTo>
                                <a:lnTo>
                                  <a:pt x="1294277" y="706506"/>
                                </a:lnTo>
                                <a:lnTo>
                                  <a:pt x="1311872" y="718341"/>
                                </a:lnTo>
                                <a:lnTo>
                                  <a:pt x="1329432" y="730229"/>
                                </a:lnTo>
                                <a:lnTo>
                                  <a:pt x="1346957" y="742187"/>
                                </a:lnTo>
                                <a:lnTo>
                                  <a:pt x="1364446" y="754180"/>
                                </a:lnTo>
                                <a:lnTo>
                                  <a:pt x="1381900" y="766225"/>
                                </a:lnTo>
                                <a:lnTo>
                                  <a:pt x="1399337" y="778341"/>
                                </a:lnTo>
                                <a:lnTo>
                                  <a:pt x="1416739" y="790492"/>
                                </a:lnTo>
                                <a:lnTo>
                                  <a:pt x="1434106" y="802714"/>
                                </a:lnTo>
                                <a:lnTo>
                                  <a:pt x="1451419" y="814988"/>
                                </a:lnTo>
                                <a:lnTo>
                                  <a:pt x="1468716" y="827297"/>
                                </a:lnTo>
                                <a:lnTo>
                                  <a:pt x="1485977" y="839676"/>
                                </a:lnTo>
                                <a:lnTo>
                                  <a:pt x="1503203" y="852090"/>
                                </a:lnTo>
                                <a:lnTo>
                                  <a:pt x="1520394" y="864575"/>
                                </a:lnTo>
                                <a:lnTo>
                                  <a:pt x="1537550" y="877113"/>
                                </a:lnTo>
                                <a:lnTo>
                                  <a:pt x="1554688" y="889703"/>
                                </a:lnTo>
                                <a:lnTo>
                                  <a:pt x="1571774" y="902345"/>
                                </a:lnTo>
                                <a:lnTo>
                                  <a:pt x="1588842" y="915041"/>
                                </a:lnTo>
                                <a:lnTo>
                                  <a:pt x="1605857" y="927789"/>
                                </a:lnTo>
                                <a:lnTo>
                                  <a:pt x="1622855" y="940607"/>
                                </a:lnTo>
                                <a:lnTo>
                                  <a:pt x="1639818" y="953461"/>
                                </a:lnTo>
                                <a:lnTo>
                                  <a:pt x="1656745" y="966384"/>
                                </a:lnTo>
                                <a:lnTo>
                                  <a:pt x="1673655" y="979361"/>
                                </a:lnTo>
                                <a:lnTo>
                                  <a:pt x="1690495" y="992372"/>
                                </a:lnTo>
                                <a:lnTo>
                                  <a:pt x="1707335" y="1005454"/>
                                </a:lnTo>
                                <a:lnTo>
                                  <a:pt x="1724122" y="1018588"/>
                                </a:lnTo>
                                <a:lnTo>
                                  <a:pt x="1740874" y="1031775"/>
                                </a:lnTo>
                                <a:lnTo>
                                  <a:pt x="1757608" y="1045015"/>
                                </a:lnTo>
                                <a:lnTo>
                                  <a:pt x="1774308" y="1058308"/>
                                </a:lnTo>
                                <a:lnTo>
                                  <a:pt x="1790972" y="1071670"/>
                                </a:lnTo>
                                <a:lnTo>
                                  <a:pt x="1807601" y="1085051"/>
                                </a:lnTo>
                                <a:lnTo>
                                  <a:pt x="1824213" y="1098501"/>
                                </a:lnTo>
                                <a:lnTo>
                                  <a:pt x="1840754" y="1112022"/>
                                </a:lnTo>
                                <a:lnTo>
                                  <a:pt x="1857295" y="1125577"/>
                                </a:lnTo>
                                <a:lnTo>
                                  <a:pt x="1873766" y="1139204"/>
                                </a:lnTo>
                                <a:lnTo>
                                  <a:pt x="1890255" y="1152865"/>
                                </a:lnTo>
                                <a:lnTo>
                                  <a:pt x="1906655" y="1166596"/>
                                </a:lnTo>
                                <a:lnTo>
                                  <a:pt x="1923074" y="1180380"/>
                                </a:lnTo>
                                <a:lnTo>
                                  <a:pt x="1939422" y="1194199"/>
                                </a:lnTo>
                                <a:lnTo>
                                  <a:pt x="1955770" y="1208106"/>
                                </a:lnTo>
                                <a:lnTo>
                                  <a:pt x="1972048" y="1222049"/>
                                </a:lnTo>
                                <a:lnTo>
                                  <a:pt x="1988308" y="1236043"/>
                                </a:lnTo>
                                <a:lnTo>
                                  <a:pt x="2004533" y="1250091"/>
                                </a:lnTo>
                                <a:lnTo>
                                  <a:pt x="2020741" y="1264191"/>
                                </a:lnTo>
                                <a:lnTo>
                                  <a:pt x="2035210" y="1247299"/>
                                </a:lnTo>
                                <a:lnTo>
                                  <a:pt x="2019038" y="1233743"/>
                                </a:lnTo>
                                <a:lnTo>
                                  <a:pt x="2002865" y="1220240"/>
                                </a:lnTo>
                                <a:lnTo>
                                  <a:pt x="1986640" y="1206772"/>
                                </a:lnTo>
                                <a:lnTo>
                                  <a:pt x="1970380" y="1193357"/>
                                </a:lnTo>
                                <a:lnTo>
                                  <a:pt x="1954102" y="1179976"/>
                                </a:lnTo>
                                <a:lnTo>
                                  <a:pt x="1937806" y="1166631"/>
                                </a:lnTo>
                                <a:lnTo>
                                  <a:pt x="1921476" y="1153356"/>
                                </a:lnTo>
                                <a:lnTo>
                                  <a:pt x="1905093" y="1140099"/>
                                </a:lnTo>
                                <a:lnTo>
                                  <a:pt x="1888709" y="1126912"/>
                                </a:lnTo>
                                <a:lnTo>
                                  <a:pt x="1872274" y="1113760"/>
                                </a:lnTo>
                                <a:lnTo>
                                  <a:pt x="1855838" y="1100661"/>
                                </a:lnTo>
                                <a:lnTo>
                                  <a:pt x="1839367" y="1087614"/>
                                </a:lnTo>
                                <a:lnTo>
                                  <a:pt x="1822860" y="1074603"/>
                                </a:lnTo>
                                <a:lnTo>
                                  <a:pt x="1806319" y="1061626"/>
                                </a:lnTo>
                                <a:lnTo>
                                  <a:pt x="1789743" y="1048738"/>
                                </a:lnTo>
                                <a:lnTo>
                                  <a:pt x="1773166" y="1035849"/>
                                </a:lnTo>
                                <a:lnTo>
                                  <a:pt x="1756537" y="1023031"/>
                                </a:lnTo>
                                <a:lnTo>
                                  <a:pt x="1739908" y="1010248"/>
                                </a:lnTo>
                                <a:lnTo>
                                  <a:pt x="1723227" y="997535"/>
                                </a:lnTo>
                                <a:lnTo>
                                  <a:pt x="1706527" y="984857"/>
                                </a:lnTo>
                                <a:lnTo>
                                  <a:pt x="1689775" y="972232"/>
                                </a:lnTo>
                                <a:lnTo>
                                  <a:pt x="1673023" y="959624"/>
                                </a:lnTo>
                                <a:lnTo>
                                  <a:pt x="1656219" y="947087"/>
                                </a:lnTo>
                                <a:lnTo>
                                  <a:pt x="1639414" y="934584"/>
                                </a:lnTo>
                                <a:lnTo>
                                  <a:pt x="1622574" y="922135"/>
                                </a:lnTo>
                                <a:lnTo>
                                  <a:pt x="1605682" y="909720"/>
                                </a:lnTo>
                                <a:lnTo>
                                  <a:pt x="1588772" y="897376"/>
                                </a:lnTo>
                                <a:lnTo>
                                  <a:pt x="1571844" y="885067"/>
                                </a:lnTo>
                                <a:lnTo>
                                  <a:pt x="1554864" y="872793"/>
                                </a:lnTo>
                                <a:lnTo>
                                  <a:pt x="1537883" y="860589"/>
                                </a:lnTo>
                                <a:lnTo>
                                  <a:pt x="1520868" y="848403"/>
                                </a:lnTo>
                                <a:lnTo>
                                  <a:pt x="1503818" y="836287"/>
                                </a:lnTo>
                                <a:lnTo>
                                  <a:pt x="1486732" y="824224"/>
                                </a:lnTo>
                                <a:lnTo>
                                  <a:pt x="1469611" y="812161"/>
                                </a:lnTo>
                                <a:lnTo>
                                  <a:pt x="1452473" y="800168"/>
                                </a:lnTo>
                                <a:lnTo>
                                  <a:pt x="1435317" y="788245"/>
                                </a:lnTo>
                                <a:lnTo>
                                  <a:pt x="1418144" y="776357"/>
                                </a:lnTo>
                                <a:lnTo>
                                  <a:pt x="1400918" y="764504"/>
                                </a:lnTo>
                                <a:lnTo>
                                  <a:pt x="1383674" y="752705"/>
                                </a:lnTo>
                                <a:lnTo>
                                  <a:pt x="1366395" y="740957"/>
                                </a:lnTo>
                                <a:lnTo>
                                  <a:pt x="1349081" y="729245"/>
                                </a:lnTo>
                                <a:lnTo>
                                  <a:pt x="1331732" y="717586"/>
                                </a:lnTo>
                                <a:lnTo>
                                  <a:pt x="1314383" y="705962"/>
                                </a:lnTo>
                                <a:lnTo>
                                  <a:pt x="1296999" y="694407"/>
                                </a:lnTo>
                                <a:lnTo>
                                  <a:pt x="1279562" y="682871"/>
                                </a:lnTo>
                                <a:lnTo>
                                  <a:pt x="1262125" y="671405"/>
                                </a:lnTo>
                                <a:lnTo>
                                  <a:pt x="1244636" y="659974"/>
                                </a:lnTo>
                                <a:lnTo>
                                  <a:pt x="1227147" y="648595"/>
                                </a:lnTo>
                                <a:lnTo>
                                  <a:pt x="1209604" y="637252"/>
                                </a:lnTo>
                                <a:lnTo>
                                  <a:pt x="1192045" y="625979"/>
                                </a:lnTo>
                                <a:lnTo>
                                  <a:pt x="1174450" y="614723"/>
                                </a:lnTo>
                                <a:lnTo>
                                  <a:pt x="1156837" y="603520"/>
                                </a:lnTo>
                                <a:lnTo>
                                  <a:pt x="1139190" y="592388"/>
                                </a:lnTo>
                                <a:lnTo>
                                  <a:pt x="1121507" y="581273"/>
                                </a:lnTo>
                                <a:lnTo>
                                  <a:pt x="1103807" y="570228"/>
                                </a:lnTo>
                                <a:lnTo>
                                  <a:pt x="1086054" y="559200"/>
                                </a:lnTo>
                                <a:lnTo>
                                  <a:pt x="1068284" y="548243"/>
                                </a:lnTo>
                                <a:lnTo>
                                  <a:pt x="1050496" y="537322"/>
                                </a:lnTo>
                                <a:lnTo>
                                  <a:pt x="1032690" y="526452"/>
                                </a:lnTo>
                                <a:lnTo>
                                  <a:pt x="1014814" y="515636"/>
                                </a:lnTo>
                                <a:lnTo>
                                  <a:pt x="996956" y="504854"/>
                                </a:lnTo>
                                <a:lnTo>
                                  <a:pt x="979057" y="494108"/>
                                </a:lnTo>
                                <a:lnTo>
                                  <a:pt x="961106" y="483414"/>
                                </a:lnTo>
                                <a:lnTo>
                                  <a:pt x="943158" y="472773"/>
                                </a:lnTo>
                                <a:lnTo>
                                  <a:pt x="925161" y="462185"/>
                                </a:lnTo>
                                <a:lnTo>
                                  <a:pt x="907145" y="451649"/>
                                </a:lnTo>
                                <a:lnTo>
                                  <a:pt x="889078" y="441166"/>
                                </a:lnTo>
                                <a:lnTo>
                                  <a:pt x="871016" y="430701"/>
                                </a:lnTo>
                                <a:lnTo>
                                  <a:pt x="852906" y="420288"/>
                                </a:lnTo>
                                <a:lnTo>
                                  <a:pt x="834774" y="409929"/>
                                </a:lnTo>
                                <a:lnTo>
                                  <a:pt x="816602" y="399604"/>
                                </a:lnTo>
                                <a:lnTo>
                                  <a:pt x="798401" y="389349"/>
                                </a:lnTo>
                                <a:lnTo>
                                  <a:pt x="780200" y="379112"/>
                                </a:lnTo>
                                <a:lnTo>
                                  <a:pt x="761935" y="368945"/>
                                </a:lnTo>
                                <a:lnTo>
                                  <a:pt x="743671" y="358813"/>
                                </a:lnTo>
                                <a:lnTo>
                                  <a:pt x="725360" y="348734"/>
                                </a:lnTo>
                                <a:lnTo>
                                  <a:pt x="707024" y="338694"/>
                                </a:lnTo>
                                <a:lnTo>
                                  <a:pt x="688667" y="328709"/>
                                </a:lnTo>
                                <a:lnTo>
                                  <a:pt x="670262" y="318771"/>
                                </a:lnTo>
                                <a:lnTo>
                                  <a:pt x="651835" y="308857"/>
                                </a:lnTo>
                                <a:lnTo>
                                  <a:pt x="633391" y="299011"/>
                                </a:lnTo>
                                <a:lnTo>
                                  <a:pt x="614918" y="289208"/>
                                </a:lnTo>
                                <a:lnTo>
                                  <a:pt x="596427" y="279455"/>
                                </a:lnTo>
                                <a:lnTo>
                                  <a:pt x="577884" y="269743"/>
                                </a:lnTo>
                                <a:lnTo>
                                  <a:pt x="559324" y="260079"/>
                                </a:lnTo>
                                <a:lnTo>
                                  <a:pt x="540717" y="250458"/>
                                </a:lnTo>
                                <a:lnTo>
                                  <a:pt x="522109" y="240886"/>
                                </a:lnTo>
                                <a:lnTo>
                                  <a:pt x="503463" y="231353"/>
                                </a:lnTo>
                                <a:lnTo>
                                  <a:pt x="484786" y="221892"/>
                                </a:lnTo>
                                <a:lnTo>
                                  <a:pt x="466064" y="212452"/>
                                </a:lnTo>
                                <a:lnTo>
                                  <a:pt x="447322" y="203060"/>
                                </a:lnTo>
                                <a:lnTo>
                                  <a:pt x="428560" y="193736"/>
                                </a:lnTo>
                                <a:lnTo>
                                  <a:pt x="409773" y="184429"/>
                                </a:lnTo>
                                <a:lnTo>
                                  <a:pt x="390964" y="175199"/>
                                </a:lnTo>
                                <a:lnTo>
                                  <a:pt x="372107" y="165985"/>
                                </a:lnTo>
                                <a:lnTo>
                                  <a:pt x="353229" y="156842"/>
                                </a:lnTo>
                                <a:lnTo>
                                  <a:pt x="334325" y="147720"/>
                                </a:lnTo>
                                <a:lnTo>
                                  <a:pt x="315384" y="138664"/>
                                </a:lnTo>
                                <a:lnTo>
                                  <a:pt x="296435" y="129653"/>
                                </a:lnTo>
                                <a:lnTo>
                                  <a:pt x="277446" y="120689"/>
                                </a:lnTo>
                                <a:lnTo>
                                  <a:pt x="258409" y="111753"/>
                                </a:lnTo>
                                <a:lnTo>
                                  <a:pt x="239368" y="102877"/>
                                </a:lnTo>
                                <a:lnTo>
                                  <a:pt x="220286" y="94051"/>
                                </a:lnTo>
                                <a:lnTo>
                                  <a:pt x="201188" y="85267"/>
                                </a:lnTo>
                                <a:lnTo>
                                  <a:pt x="182035" y="76529"/>
                                </a:lnTo>
                                <a:lnTo>
                                  <a:pt x="162885" y="67837"/>
                                </a:lnTo>
                                <a:lnTo>
                                  <a:pt x="143692" y="59191"/>
                                </a:lnTo>
                                <a:lnTo>
                                  <a:pt x="124471" y="50615"/>
                                </a:lnTo>
                                <a:lnTo>
                                  <a:pt x="105210" y="42056"/>
                                </a:lnTo>
                                <a:lnTo>
                                  <a:pt x="85947" y="33544"/>
                                </a:lnTo>
                                <a:lnTo>
                                  <a:pt x="66640" y="25101"/>
                                </a:lnTo>
                                <a:lnTo>
                                  <a:pt x="47308" y="16681"/>
                                </a:lnTo>
                                <a:lnTo>
                                  <a:pt x="27931" y="8309"/>
                                </a:lnTo>
                                <a:lnTo>
                                  <a:pt x="8529" y="0"/>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9" name="Freeform: Shape 2639"/>
                        <wps:cNvSpPr/>
                        <wps:spPr>
                          <a:xfrm>
                            <a:off x="768570" y="1410414"/>
                            <a:ext cx="1675129" cy="1547476"/>
                          </a:xfrm>
                          <a:custGeom>
                            <a:avLst/>
                            <a:gdLst>
                              <a:gd name="connsiteX0" fmla="*/ 0 w 1675129"/>
                              <a:gd name="connsiteY0" fmla="*/ 20530 h 1547476"/>
                              <a:gd name="connsiteX1" fmla="*/ 20212 w 1675129"/>
                              <a:gd name="connsiteY1" fmla="*/ 28792 h 1547476"/>
                              <a:gd name="connsiteX2" fmla="*/ 40337 w 1675129"/>
                              <a:gd name="connsiteY2" fmla="*/ 37166 h 1547476"/>
                              <a:gd name="connsiteX3" fmla="*/ 60369 w 1675129"/>
                              <a:gd name="connsiteY3" fmla="*/ 45654 h 1547476"/>
                              <a:gd name="connsiteX4" fmla="*/ 80310 w 1675129"/>
                              <a:gd name="connsiteY4" fmla="*/ 54237 h 1547476"/>
                              <a:gd name="connsiteX5" fmla="*/ 100138 w 1675129"/>
                              <a:gd name="connsiteY5" fmla="*/ 62929 h 1547476"/>
                              <a:gd name="connsiteX6" fmla="*/ 119898 w 1675129"/>
                              <a:gd name="connsiteY6" fmla="*/ 71707 h 1547476"/>
                              <a:gd name="connsiteX7" fmla="*/ 139548 w 1675129"/>
                              <a:gd name="connsiteY7" fmla="*/ 80603 h 1547476"/>
                              <a:gd name="connsiteX8" fmla="*/ 159106 w 1675129"/>
                              <a:gd name="connsiteY8" fmla="*/ 89612 h 1547476"/>
                              <a:gd name="connsiteX9" fmla="*/ 178548 w 1675129"/>
                              <a:gd name="connsiteY9" fmla="*/ 98715 h 1547476"/>
                              <a:gd name="connsiteX10" fmla="*/ 197925 w 1675129"/>
                              <a:gd name="connsiteY10" fmla="*/ 107901 h 1547476"/>
                              <a:gd name="connsiteX11" fmla="*/ 217186 w 1675129"/>
                              <a:gd name="connsiteY11" fmla="*/ 117207 h 1547476"/>
                              <a:gd name="connsiteX12" fmla="*/ 236384 w 1675129"/>
                              <a:gd name="connsiteY12" fmla="*/ 126622 h 1547476"/>
                              <a:gd name="connsiteX13" fmla="*/ 255466 w 1675129"/>
                              <a:gd name="connsiteY13" fmla="*/ 136131 h 1547476"/>
                              <a:gd name="connsiteX14" fmla="*/ 274433 w 1675129"/>
                              <a:gd name="connsiteY14" fmla="*/ 145727 h 1547476"/>
                              <a:gd name="connsiteX15" fmla="*/ 293334 w 1675129"/>
                              <a:gd name="connsiteY15" fmla="*/ 155456 h 1547476"/>
                              <a:gd name="connsiteX16" fmla="*/ 312121 w 1675129"/>
                              <a:gd name="connsiteY16" fmla="*/ 165262 h 1547476"/>
                              <a:gd name="connsiteX17" fmla="*/ 330843 w 1675129"/>
                              <a:gd name="connsiteY17" fmla="*/ 175199 h 1547476"/>
                              <a:gd name="connsiteX18" fmla="*/ 349450 w 1675129"/>
                              <a:gd name="connsiteY18" fmla="*/ 185200 h 1547476"/>
                              <a:gd name="connsiteX19" fmla="*/ 367942 w 1675129"/>
                              <a:gd name="connsiteY19" fmla="*/ 195341 h 1547476"/>
                              <a:gd name="connsiteX20" fmla="*/ 386369 w 1675129"/>
                              <a:gd name="connsiteY20" fmla="*/ 205574 h 1547476"/>
                              <a:gd name="connsiteX21" fmla="*/ 404680 w 1675129"/>
                              <a:gd name="connsiteY21" fmla="*/ 215894 h 1547476"/>
                              <a:gd name="connsiteX22" fmla="*/ 422921 w 1675129"/>
                              <a:gd name="connsiteY22" fmla="*/ 226330 h 1547476"/>
                              <a:gd name="connsiteX23" fmla="*/ 441054 w 1675129"/>
                              <a:gd name="connsiteY23" fmla="*/ 236876 h 1547476"/>
                              <a:gd name="connsiteX24" fmla="*/ 459093 w 1675129"/>
                              <a:gd name="connsiteY24" fmla="*/ 247515 h 1547476"/>
                              <a:gd name="connsiteX25" fmla="*/ 477021 w 1675129"/>
                              <a:gd name="connsiteY25" fmla="*/ 258270 h 1547476"/>
                              <a:gd name="connsiteX26" fmla="*/ 494881 w 1675129"/>
                              <a:gd name="connsiteY26" fmla="*/ 269111 h 1547476"/>
                              <a:gd name="connsiteX27" fmla="*/ 512629 w 1675129"/>
                              <a:gd name="connsiteY27" fmla="*/ 280063 h 1547476"/>
                              <a:gd name="connsiteX28" fmla="*/ 530287 w 1675129"/>
                              <a:gd name="connsiteY28" fmla="*/ 291113 h 1547476"/>
                              <a:gd name="connsiteX29" fmla="*/ 547850 w 1675129"/>
                              <a:gd name="connsiteY29" fmla="*/ 302268 h 1547476"/>
                              <a:gd name="connsiteX30" fmla="*/ 565320 w 1675129"/>
                              <a:gd name="connsiteY30" fmla="*/ 313521 h 1547476"/>
                              <a:gd name="connsiteX31" fmla="*/ 582687 w 1675129"/>
                              <a:gd name="connsiteY31" fmla="*/ 324885 h 1547476"/>
                              <a:gd name="connsiteX32" fmla="*/ 599980 w 1675129"/>
                              <a:gd name="connsiteY32" fmla="*/ 336334 h 1547476"/>
                              <a:gd name="connsiteX33" fmla="*/ 617160 w 1675129"/>
                              <a:gd name="connsiteY33" fmla="*/ 347909 h 1547476"/>
                              <a:gd name="connsiteX34" fmla="*/ 634249 w 1675129"/>
                              <a:gd name="connsiteY34" fmla="*/ 359586 h 1547476"/>
                              <a:gd name="connsiteX35" fmla="*/ 651250 w 1675129"/>
                              <a:gd name="connsiteY35" fmla="*/ 371351 h 1547476"/>
                              <a:gd name="connsiteX36" fmla="*/ 668136 w 1675129"/>
                              <a:gd name="connsiteY36" fmla="*/ 383238 h 1547476"/>
                              <a:gd name="connsiteX37" fmla="*/ 684953 w 1675129"/>
                              <a:gd name="connsiteY37" fmla="*/ 395214 h 1547476"/>
                              <a:gd name="connsiteX38" fmla="*/ 701659 w 1675129"/>
                              <a:gd name="connsiteY38" fmla="*/ 407295 h 1547476"/>
                              <a:gd name="connsiteX39" fmla="*/ 718273 w 1675129"/>
                              <a:gd name="connsiteY39" fmla="*/ 419481 h 1547476"/>
                              <a:gd name="connsiteX40" fmla="*/ 734798 w 1675129"/>
                              <a:gd name="connsiteY40" fmla="*/ 431772 h 1547476"/>
                              <a:gd name="connsiteX41" fmla="*/ 751209 w 1675129"/>
                              <a:gd name="connsiteY41" fmla="*/ 444152 h 1547476"/>
                              <a:gd name="connsiteX42" fmla="*/ 767550 w 1675129"/>
                              <a:gd name="connsiteY42" fmla="*/ 456636 h 1547476"/>
                              <a:gd name="connsiteX43" fmla="*/ 783781 w 1675129"/>
                              <a:gd name="connsiteY43" fmla="*/ 469244 h 1547476"/>
                              <a:gd name="connsiteX44" fmla="*/ 799920 w 1675129"/>
                              <a:gd name="connsiteY44" fmla="*/ 481939 h 1547476"/>
                              <a:gd name="connsiteX45" fmla="*/ 815966 w 1675129"/>
                              <a:gd name="connsiteY45" fmla="*/ 494740 h 1547476"/>
                              <a:gd name="connsiteX46" fmla="*/ 831900 w 1675129"/>
                              <a:gd name="connsiteY46" fmla="*/ 507646 h 1547476"/>
                              <a:gd name="connsiteX47" fmla="*/ 847772 w 1675129"/>
                              <a:gd name="connsiteY47" fmla="*/ 520658 h 1547476"/>
                              <a:gd name="connsiteX48" fmla="*/ 863523 w 1675129"/>
                              <a:gd name="connsiteY48" fmla="*/ 533757 h 1547476"/>
                              <a:gd name="connsiteX49" fmla="*/ 879186 w 1675129"/>
                              <a:gd name="connsiteY49" fmla="*/ 546979 h 1547476"/>
                              <a:gd name="connsiteX50" fmla="*/ 894762 w 1675129"/>
                              <a:gd name="connsiteY50" fmla="*/ 560289 h 1547476"/>
                              <a:gd name="connsiteX51" fmla="*/ 910244 w 1675129"/>
                              <a:gd name="connsiteY51" fmla="*/ 573704 h 1547476"/>
                              <a:gd name="connsiteX52" fmla="*/ 925612 w 1675129"/>
                              <a:gd name="connsiteY52" fmla="*/ 587225 h 1547476"/>
                              <a:gd name="connsiteX53" fmla="*/ 940893 w 1675129"/>
                              <a:gd name="connsiteY53" fmla="*/ 600851 h 1547476"/>
                              <a:gd name="connsiteX54" fmla="*/ 956105 w 1675129"/>
                              <a:gd name="connsiteY54" fmla="*/ 614583 h 1547476"/>
                              <a:gd name="connsiteX55" fmla="*/ 971176 w 1675129"/>
                              <a:gd name="connsiteY55" fmla="*/ 628402 h 1547476"/>
                              <a:gd name="connsiteX56" fmla="*/ 986185 w 1675129"/>
                              <a:gd name="connsiteY56" fmla="*/ 642344 h 1547476"/>
                              <a:gd name="connsiteX57" fmla="*/ 1001100 w 1675129"/>
                              <a:gd name="connsiteY57" fmla="*/ 656374 h 1547476"/>
                              <a:gd name="connsiteX58" fmla="*/ 1015903 w 1675129"/>
                              <a:gd name="connsiteY58" fmla="*/ 670527 h 1547476"/>
                              <a:gd name="connsiteX59" fmla="*/ 1030618 w 1675129"/>
                              <a:gd name="connsiteY59" fmla="*/ 684750 h 1547476"/>
                              <a:gd name="connsiteX60" fmla="*/ 1045245 w 1675129"/>
                              <a:gd name="connsiteY60" fmla="*/ 699113 h 1547476"/>
                              <a:gd name="connsiteX61" fmla="*/ 1059785 w 1675129"/>
                              <a:gd name="connsiteY61" fmla="*/ 713547 h 1547476"/>
                              <a:gd name="connsiteX62" fmla="*/ 1074219 w 1675129"/>
                              <a:gd name="connsiteY62" fmla="*/ 728104 h 1547476"/>
                              <a:gd name="connsiteX63" fmla="*/ 1088548 w 1675129"/>
                              <a:gd name="connsiteY63" fmla="*/ 742748 h 1547476"/>
                              <a:gd name="connsiteX64" fmla="*/ 1102788 w 1675129"/>
                              <a:gd name="connsiteY64" fmla="*/ 757516 h 1547476"/>
                              <a:gd name="connsiteX65" fmla="*/ 1116924 w 1675129"/>
                              <a:gd name="connsiteY65" fmla="*/ 772353 h 1547476"/>
                              <a:gd name="connsiteX66" fmla="*/ 1130989 w 1675129"/>
                              <a:gd name="connsiteY66" fmla="*/ 787314 h 1547476"/>
                              <a:gd name="connsiteX67" fmla="*/ 1144949 w 1675129"/>
                              <a:gd name="connsiteY67" fmla="*/ 802397 h 1547476"/>
                              <a:gd name="connsiteX68" fmla="*/ 1158804 w 1675129"/>
                              <a:gd name="connsiteY68" fmla="*/ 817551 h 1547476"/>
                              <a:gd name="connsiteX69" fmla="*/ 1172571 w 1675129"/>
                              <a:gd name="connsiteY69" fmla="*/ 832846 h 1547476"/>
                              <a:gd name="connsiteX70" fmla="*/ 1186250 w 1675129"/>
                              <a:gd name="connsiteY70" fmla="*/ 848210 h 1547476"/>
                              <a:gd name="connsiteX71" fmla="*/ 1199824 w 1675129"/>
                              <a:gd name="connsiteY71" fmla="*/ 863662 h 1547476"/>
                              <a:gd name="connsiteX72" fmla="*/ 1213309 w 1675129"/>
                              <a:gd name="connsiteY72" fmla="*/ 879272 h 1547476"/>
                              <a:gd name="connsiteX73" fmla="*/ 1226690 w 1675129"/>
                              <a:gd name="connsiteY73" fmla="*/ 894935 h 1547476"/>
                              <a:gd name="connsiteX74" fmla="*/ 1239983 w 1675129"/>
                              <a:gd name="connsiteY74" fmla="*/ 910721 h 1547476"/>
                              <a:gd name="connsiteX75" fmla="*/ 1253188 w 1675129"/>
                              <a:gd name="connsiteY75" fmla="*/ 926612 h 1547476"/>
                              <a:gd name="connsiteX76" fmla="*/ 1266270 w 1675129"/>
                              <a:gd name="connsiteY76" fmla="*/ 942591 h 1547476"/>
                              <a:gd name="connsiteX77" fmla="*/ 1279299 w 1675129"/>
                              <a:gd name="connsiteY77" fmla="*/ 958693 h 1547476"/>
                              <a:gd name="connsiteX78" fmla="*/ 1292223 w 1675129"/>
                              <a:gd name="connsiteY78" fmla="*/ 974901 h 1547476"/>
                              <a:gd name="connsiteX79" fmla="*/ 1305041 w 1675129"/>
                              <a:gd name="connsiteY79" fmla="*/ 991196 h 1547476"/>
                              <a:gd name="connsiteX80" fmla="*/ 1317755 w 1675129"/>
                              <a:gd name="connsiteY80" fmla="*/ 1007579 h 1547476"/>
                              <a:gd name="connsiteX81" fmla="*/ 1330380 w 1675129"/>
                              <a:gd name="connsiteY81" fmla="*/ 1024084 h 1547476"/>
                              <a:gd name="connsiteX82" fmla="*/ 1342918 w 1675129"/>
                              <a:gd name="connsiteY82" fmla="*/ 1040696 h 1547476"/>
                              <a:gd name="connsiteX83" fmla="*/ 1355350 w 1675129"/>
                              <a:gd name="connsiteY83" fmla="*/ 1057395 h 1547476"/>
                              <a:gd name="connsiteX84" fmla="*/ 1367712 w 1675129"/>
                              <a:gd name="connsiteY84" fmla="*/ 1074216 h 1547476"/>
                              <a:gd name="connsiteX85" fmla="*/ 1379951 w 1675129"/>
                              <a:gd name="connsiteY85" fmla="*/ 1091126 h 1547476"/>
                              <a:gd name="connsiteX86" fmla="*/ 1392103 w 1675129"/>
                              <a:gd name="connsiteY86" fmla="*/ 1108158 h 1547476"/>
                              <a:gd name="connsiteX87" fmla="*/ 1404149 w 1675129"/>
                              <a:gd name="connsiteY87" fmla="*/ 1125279 h 1547476"/>
                              <a:gd name="connsiteX88" fmla="*/ 1416124 w 1675129"/>
                              <a:gd name="connsiteY88" fmla="*/ 1142505 h 1547476"/>
                              <a:gd name="connsiteX89" fmla="*/ 1427977 w 1675129"/>
                              <a:gd name="connsiteY89" fmla="*/ 1159818 h 1547476"/>
                              <a:gd name="connsiteX90" fmla="*/ 1439777 w 1675129"/>
                              <a:gd name="connsiteY90" fmla="*/ 1177255 h 1547476"/>
                              <a:gd name="connsiteX91" fmla="*/ 1451455 w 1675129"/>
                              <a:gd name="connsiteY91" fmla="*/ 1194797 h 1547476"/>
                              <a:gd name="connsiteX92" fmla="*/ 1463026 w 1675129"/>
                              <a:gd name="connsiteY92" fmla="*/ 1212426 h 1547476"/>
                              <a:gd name="connsiteX93" fmla="*/ 1474528 w 1675129"/>
                              <a:gd name="connsiteY93" fmla="*/ 1230179 h 1547476"/>
                              <a:gd name="connsiteX94" fmla="*/ 1485907 w 1675129"/>
                              <a:gd name="connsiteY94" fmla="*/ 1248001 h 1547476"/>
                              <a:gd name="connsiteX95" fmla="*/ 1497233 w 1675129"/>
                              <a:gd name="connsiteY95" fmla="*/ 1265964 h 1547476"/>
                              <a:gd name="connsiteX96" fmla="*/ 1508436 w 1675129"/>
                              <a:gd name="connsiteY96" fmla="*/ 1283998 h 1547476"/>
                              <a:gd name="connsiteX97" fmla="*/ 1519551 w 1675129"/>
                              <a:gd name="connsiteY97" fmla="*/ 1302154 h 1547476"/>
                              <a:gd name="connsiteX98" fmla="*/ 1530544 w 1675129"/>
                              <a:gd name="connsiteY98" fmla="*/ 1320398 h 1547476"/>
                              <a:gd name="connsiteX99" fmla="*/ 1541483 w 1675129"/>
                              <a:gd name="connsiteY99" fmla="*/ 1338766 h 1547476"/>
                              <a:gd name="connsiteX100" fmla="*/ 1552300 w 1675129"/>
                              <a:gd name="connsiteY100" fmla="*/ 1357221 h 1547476"/>
                              <a:gd name="connsiteX101" fmla="*/ 1563029 w 1675129"/>
                              <a:gd name="connsiteY101" fmla="*/ 1375781 h 1547476"/>
                              <a:gd name="connsiteX102" fmla="*/ 1573670 w 1675129"/>
                              <a:gd name="connsiteY102" fmla="*/ 1394446 h 1547476"/>
                              <a:gd name="connsiteX103" fmla="*/ 1584224 w 1675129"/>
                              <a:gd name="connsiteY103" fmla="*/ 1413200 h 1547476"/>
                              <a:gd name="connsiteX104" fmla="*/ 1594654 w 1675129"/>
                              <a:gd name="connsiteY104" fmla="*/ 1432076 h 1547476"/>
                              <a:gd name="connsiteX105" fmla="*/ 1605014 w 1675129"/>
                              <a:gd name="connsiteY105" fmla="*/ 1451040 h 1547476"/>
                              <a:gd name="connsiteX106" fmla="*/ 1615269 w 1675129"/>
                              <a:gd name="connsiteY106" fmla="*/ 1470127 h 1547476"/>
                              <a:gd name="connsiteX107" fmla="*/ 1625436 w 1675129"/>
                              <a:gd name="connsiteY107" fmla="*/ 1489302 h 1547476"/>
                              <a:gd name="connsiteX108" fmla="*/ 1635480 w 1675129"/>
                              <a:gd name="connsiteY108" fmla="*/ 1508582 h 1547476"/>
                              <a:gd name="connsiteX109" fmla="*/ 1645472 w 1675129"/>
                              <a:gd name="connsiteY109" fmla="*/ 1527985 h 1547476"/>
                              <a:gd name="connsiteX110" fmla="*/ 1655341 w 1675129"/>
                              <a:gd name="connsiteY110" fmla="*/ 1547476 h 1547476"/>
                              <a:gd name="connsiteX111" fmla="*/ 1675130 w 1675129"/>
                              <a:gd name="connsiteY111" fmla="*/ 1537292 h 1547476"/>
                              <a:gd name="connsiteX112" fmla="*/ 1664876 w 1675129"/>
                              <a:gd name="connsiteY112" fmla="*/ 1517976 h 1547476"/>
                              <a:gd name="connsiteX113" fmla="*/ 1654550 w 1675129"/>
                              <a:gd name="connsiteY113" fmla="*/ 1498784 h 1547476"/>
                              <a:gd name="connsiteX114" fmla="*/ 1644137 w 1675129"/>
                              <a:gd name="connsiteY114" fmla="*/ 1479662 h 1547476"/>
                              <a:gd name="connsiteX115" fmla="*/ 1633637 w 1675129"/>
                              <a:gd name="connsiteY115" fmla="*/ 1460645 h 1547476"/>
                              <a:gd name="connsiteX116" fmla="*/ 1623048 w 1675129"/>
                              <a:gd name="connsiteY116" fmla="*/ 1441751 h 1547476"/>
                              <a:gd name="connsiteX117" fmla="*/ 1612354 w 1675129"/>
                              <a:gd name="connsiteY117" fmla="*/ 1422927 h 1547476"/>
                              <a:gd name="connsiteX118" fmla="*/ 1601590 w 1675129"/>
                              <a:gd name="connsiteY118" fmla="*/ 1404209 h 1547476"/>
                              <a:gd name="connsiteX119" fmla="*/ 1590721 w 1675129"/>
                              <a:gd name="connsiteY119" fmla="*/ 1385596 h 1547476"/>
                              <a:gd name="connsiteX120" fmla="*/ 1579763 w 1675129"/>
                              <a:gd name="connsiteY120" fmla="*/ 1367071 h 1547476"/>
                              <a:gd name="connsiteX121" fmla="*/ 1568718 w 1675129"/>
                              <a:gd name="connsiteY121" fmla="*/ 1348652 h 1547476"/>
                              <a:gd name="connsiteX122" fmla="*/ 1557585 w 1675129"/>
                              <a:gd name="connsiteY122" fmla="*/ 1330302 h 1547476"/>
                              <a:gd name="connsiteX123" fmla="*/ 1546347 w 1675129"/>
                              <a:gd name="connsiteY123" fmla="*/ 1312093 h 1547476"/>
                              <a:gd name="connsiteX124" fmla="*/ 1535039 w 1675129"/>
                              <a:gd name="connsiteY124" fmla="*/ 1293954 h 1547476"/>
                              <a:gd name="connsiteX125" fmla="*/ 1523625 w 1675129"/>
                              <a:gd name="connsiteY125" fmla="*/ 1275921 h 1547476"/>
                              <a:gd name="connsiteX126" fmla="*/ 1512123 w 1675129"/>
                              <a:gd name="connsiteY126" fmla="*/ 1257975 h 1547476"/>
                              <a:gd name="connsiteX127" fmla="*/ 1500534 w 1675129"/>
                              <a:gd name="connsiteY127" fmla="*/ 1240135 h 1547476"/>
                              <a:gd name="connsiteX128" fmla="*/ 1488857 w 1675129"/>
                              <a:gd name="connsiteY128" fmla="*/ 1222400 h 1547476"/>
                              <a:gd name="connsiteX129" fmla="*/ 1477092 w 1675129"/>
                              <a:gd name="connsiteY129" fmla="*/ 1204753 h 1547476"/>
                              <a:gd name="connsiteX130" fmla="*/ 1465239 w 1675129"/>
                              <a:gd name="connsiteY130" fmla="*/ 1187211 h 1547476"/>
                              <a:gd name="connsiteX131" fmla="*/ 1453298 w 1675129"/>
                              <a:gd name="connsiteY131" fmla="*/ 1169757 h 1547476"/>
                              <a:gd name="connsiteX132" fmla="*/ 1441252 w 1675129"/>
                              <a:gd name="connsiteY132" fmla="*/ 1152426 h 1547476"/>
                              <a:gd name="connsiteX133" fmla="*/ 1429119 w 1675129"/>
                              <a:gd name="connsiteY133" fmla="*/ 1135182 h 1547476"/>
                              <a:gd name="connsiteX134" fmla="*/ 1416897 w 1675129"/>
                              <a:gd name="connsiteY134" fmla="*/ 1118027 h 1547476"/>
                              <a:gd name="connsiteX135" fmla="*/ 1404587 w 1675129"/>
                              <a:gd name="connsiteY135" fmla="*/ 1100942 h 1547476"/>
                              <a:gd name="connsiteX136" fmla="*/ 1392208 w 1675129"/>
                              <a:gd name="connsiteY136" fmla="*/ 1083997 h 1547476"/>
                              <a:gd name="connsiteX137" fmla="*/ 1379705 w 1675129"/>
                              <a:gd name="connsiteY137" fmla="*/ 1067122 h 1547476"/>
                              <a:gd name="connsiteX138" fmla="*/ 1367115 w 1675129"/>
                              <a:gd name="connsiteY138" fmla="*/ 1050388 h 1547476"/>
                              <a:gd name="connsiteX139" fmla="*/ 1354437 w 1675129"/>
                              <a:gd name="connsiteY139" fmla="*/ 1033725 h 1547476"/>
                              <a:gd name="connsiteX140" fmla="*/ 1341706 w 1675129"/>
                              <a:gd name="connsiteY140" fmla="*/ 1017166 h 1547476"/>
                              <a:gd name="connsiteX141" fmla="*/ 1328835 w 1675129"/>
                              <a:gd name="connsiteY141" fmla="*/ 1000678 h 1547476"/>
                              <a:gd name="connsiteX142" fmla="*/ 1315893 w 1675129"/>
                              <a:gd name="connsiteY142" fmla="*/ 984313 h 1547476"/>
                              <a:gd name="connsiteX143" fmla="*/ 1302882 w 1675129"/>
                              <a:gd name="connsiteY143" fmla="*/ 968035 h 1547476"/>
                              <a:gd name="connsiteX144" fmla="*/ 1289747 w 1675129"/>
                              <a:gd name="connsiteY144" fmla="*/ 951845 h 1547476"/>
                              <a:gd name="connsiteX145" fmla="*/ 1276542 w 1675129"/>
                              <a:gd name="connsiteY145" fmla="*/ 935778 h 1547476"/>
                              <a:gd name="connsiteX146" fmla="*/ 1263249 w 1675129"/>
                              <a:gd name="connsiteY146" fmla="*/ 919799 h 1547476"/>
                              <a:gd name="connsiteX147" fmla="*/ 1249851 w 1675129"/>
                              <a:gd name="connsiteY147" fmla="*/ 903908 h 1547476"/>
                              <a:gd name="connsiteX148" fmla="*/ 1236383 w 1675129"/>
                              <a:gd name="connsiteY148" fmla="*/ 888140 h 1547476"/>
                              <a:gd name="connsiteX149" fmla="*/ 1222792 w 1675129"/>
                              <a:gd name="connsiteY149" fmla="*/ 872442 h 1547476"/>
                              <a:gd name="connsiteX150" fmla="*/ 1209130 w 1675129"/>
                              <a:gd name="connsiteY150" fmla="*/ 856849 h 1547476"/>
                              <a:gd name="connsiteX151" fmla="*/ 1195381 w 1675129"/>
                              <a:gd name="connsiteY151" fmla="*/ 841379 h 1547476"/>
                              <a:gd name="connsiteX152" fmla="*/ 1181526 w 1675129"/>
                              <a:gd name="connsiteY152" fmla="*/ 825980 h 1547476"/>
                              <a:gd name="connsiteX153" fmla="*/ 1167619 w 1675129"/>
                              <a:gd name="connsiteY153" fmla="*/ 810686 h 1547476"/>
                              <a:gd name="connsiteX154" fmla="*/ 1153571 w 1675129"/>
                              <a:gd name="connsiteY154" fmla="*/ 795497 h 1547476"/>
                              <a:gd name="connsiteX155" fmla="*/ 1139471 w 1675129"/>
                              <a:gd name="connsiteY155" fmla="*/ 780361 h 1547476"/>
                              <a:gd name="connsiteX156" fmla="*/ 1125265 w 1675129"/>
                              <a:gd name="connsiteY156" fmla="*/ 765382 h 1547476"/>
                              <a:gd name="connsiteX157" fmla="*/ 1110971 w 1675129"/>
                              <a:gd name="connsiteY157" fmla="*/ 750475 h 1547476"/>
                              <a:gd name="connsiteX158" fmla="*/ 1096572 w 1675129"/>
                              <a:gd name="connsiteY158" fmla="*/ 735655 h 1547476"/>
                              <a:gd name="connsiteX159" fmla="*/ 1082121 w 1675129"/>
                              <a:gd name="connsiteY159" fmla="*/ 720957 h 1547476"/>
                              <a:gd name="connsiteX160" fmla="*/ 1067529 w 1675129"/>
                              <a:gd name="connsiteY160" fmla="*/ 706348 h 1547476"/>
                              <a:gd name="connsiteX161" fmla="*/ 1052901 w 1675129"/>
                              <a:gd name="connsiteY161" fmla="*/ 691844 h 1547476"/>
                              <a:gd name="connsiteX162" fmla="*/ 1038151 w 1675129"/>
                              <a:gd name="connsiteY162" fmla="*/ 677428 h 1547476"/>
                              <a:gd name="connsiteX163" fmla="*/ 1023313 w 1675129"/>
                              <a:gd name="connsiteY163" fmla="*/ 663099 h 1547476"/>
                              <a:gd name="connsiteX164" fmla="*/ 1008387 w 1675129"/>
                              <a:gd name="connsiteY164" fmla="*/ 648876 h 1547476"/>
                              <a:gd name="connsiteX165" fmla="*/ 993374 w 1675129"/>
                              <a:gd name="connsiteY165" fmla="*/ 634758 h 1547476"/>
                              <a:gd name="connsiteX166" fmla="*/ 978264 w 1675129"/>
                              <a:gd name="connsiteY166" fmla="*/ 620728 h 1547476"/>
                              <a:gd name="connsiteX167" fmla="*/ 963076 w 1675129"/>
                              <a:gd name="connsiteY167" fmla="*/ 606804 h 1547476"/>
                              <a:gd name="connsiteX168" fmla="*/ 947794 w 1675129"/>
                              <a:gd name="connsiteY168" fmla="*/ 592967 h 1547476"/>
                              <a:gd name="connsiteX169" fmla="*/ 932405 w 1675129"/>
                              <a:gd name="connsiteY169" fmla="*/ 579253 h 1547476"/>
                              <a:gd name="connsiteX170" fmla="*/ 916943 w 1675129"/>
                              <a:gd name="connsiteY170" fmla="*/ 565610 h 1547476"/>
                              <a:gd name="connsiteX171" fmla="*/ 901396 w 1675129"/>
                              <a:gd name="connsiteY171" fmla="*/ 552071 h 1547476"/>
                              <a:gd name="connsiteX172" fmla="*/ 885750 w 1675129"/>
                              <a:gd name="connsiteY172" fmla="*/ 538638 h 1547476"/>
                              <a:gd name="connsiteX173" fmla="*/ 870001 w 1675129"/>
                              <a:gd name="connsiteY173" fmla="*/ 525293 h 1547476"/>
                              <a:gd name="connsiteX174" fmla="*/ 854176 w 1675129"/>
                              <a:gd name="connsiteY174" fmla="*/ 512054 h 1547476"/>
                              <a:gd name="connsiteX175" fmla="*/ 838263 w 1675129"/>
                              <a:gd name="connsiteY175" fmla="*/ 498919 h 1547476"/>
                              <a:gd name="connsiteX176" fmla="*/ 822258 w 1675129"/>
                              <a:gd name="connsiteY176" fmla="*/ 485855 h 1547476"/>
                              <a:gd name="connsiteX177" fmla="*/ 806166 w 1675129"/>
                              <a:gd name="connsiteY177" fmla="*/ 472914 h 1547476"/>
                              <a:gd name="connsiteX178" fmla="*/ 789958 w 1675129"/>
                              <a:gd name="connsiteY178" fmla="*/ 460060 h 1547476"/>
                              <a:gd name="connsiteX179" fmla="*/ 773681 w 1675129"/>
                              <a:gd name="connsiteY179" fmla="*/ 447312 h 1547476"/>
                              <a:gd name="connsiteX180" fmla="*/ 757317 w 1675129"/>
                              <a:gd name="connsiteY180" fmla="*/ 434670 h 1547476"/>
                              <a:gd name="connsiteX181" fmla="*/ 740860 w 1675129"/>
                              <a:gd name="connsiteY181" fmla="*/ 422097 h 1547476"/>
                              <a:gd name="connsiteX182" fmla="*/ 724317 w 1675129"/>
                              <a:gd name="connsiteY182" fmla="*/ 409647 h 1547476"/>
                              <a:gd name="connsiteX183" fmla="*/ 707679 w 1675129"/>
                              <a:gd name="connsiteY183" fmla="*/ 397286 h 1547476"/>
                              <a:gd name="connsiteX184" fmla="*/ 690950 w 1675129"/>
                              <a:gd name="connsiteY184" fmla="*/ 385029 h 1547476"/>
                              <a:gd name="connsiteX185" fmla="*/ 674134 w 1675129"/>
                              <a:gd name="connsiteY185" fmla="*/ 372843 h 1547476"/>
                              <a:gd name="connsiteX186" fmla="*/ 657224 w 1675129"/>
                              <a:gd name="connsiteY186" fmla="*/ 360780 h 1547476"/>
                              <a:gd name="connsiteX187" fmla="*/ 640223 w 1675129"/>
                              <a:gd name="connsiteY187" fmla="*/ 348804 h 1547476"/>
                              <a:gd name="connsiteX188" fmla="*/ 623134 w 1675129"/>
                              <a:gd name="connsiteY188" fmla="*/ 336948 h 1547476"/>
                              <a:gd name="connsiteX189" fmla="*/ 605953 w 1675129"/>
                              <a:gd name="connsiteY189" fmla="*/ 325180 h 1547476"/>
                              <a:gd name="connsiteX190" fmla="*/ 588685 w 1675129"/>
                              <a:gd name="connsiteY190" fmla="*/ 313498 h 1547476"/>
                              <a:gd name="connsiteX191" fmla="*/ 571324 w 1675129"/>
                              <a:gd name="connsiteY191" fmla="*/ 301909 h 1547476"/>
                              <a:gd name="connsiteX192" fmla="*/ 553870 w 1675129"/>
                              <a:gd name="connsiteY192" fmla="*/ 290430 h 1547476"/>
                              <a:gd name="connsiteX193" fmla="*/ 536329 w 1675129"/>
                              <a:gd name="connsiteY193" fmla="*/ 279050 h 1547476"/>
                              <a:gd name="connsiteX194" fmla="*/ 518696 w 1675129"/>
                              <a:gd name="connsiteY194" fmla="*/ 267750 h 1547476"/>
                              <a:gd name="connsiteX195" fmla="*/ 500971 w 1675129"/>
                              <a:gd name="connsiteY195" fmla="*/ 256572 h 1547476"/>
                              <a:gd name="connsiteX196" fmla="*/ 483158 w 1675129"/>
                              <a:gd name="connsiteY196" fmla="*/ 245482 h 1547476"/>
                              <a:gd name="connsiteX197" fmla="*/ 465253 w 1675129"/>
                              <a:gd name="connsiteY197" fmla="*/ 234477 h 1547476"/>
                              <a:gd name="connsiteX198" fmla="*/ 447254 w 1675129"/>
                              <a:gd name="connsiteY198" fmla="*/ 223589 h 1547476"/>
                              <a:gd name="connsiteX199" fmla="*/ 429169 w 1675129"/>
                              <a:gd name="connsiteY199" fmla="*/ 212793 h 1547476"/>
                              <a:gd name="connsiteX200" fmla="*/ 411014 w 1675129"/>
                              <a:gd name="connsiteY200" fmla="*/ 202085 h 1547476"/>
                              <a:gd name="connsiteX201" fmla="*/ 392749 w 1675129"/>
                              <a:gd name="connsiteY201" fmla="*/ 191494 h 1547476"/>
                              <a:gd name="connsiteX202" fmla="*/ 374391 w 1675129"/>
                              <a:gd name="connsiteY202" fmla="*/ 180993 h 1547476"/>
                              <a:gd name="connsiteX203" fmla="*/ 355947 w 1675129"/>
                              <a:gd name="connsiteY203" fmla="*/ 170580 h 1547476"/>
                              <a:gd name="connsiteX204" fmla="*/ 337404 w 1675129"/>
                              <a:gd name="connsiteY204" fmla="*/ 160278 h 1547476"/>
                              <a:gd name="connsiteX205" fmla="*/ 318796 w 1675129"/>
                              <a:gd name="connsiteY205" fmla="*/ 150073 h 1547476"/>
                              <a:gd name="connsiteX206" fmla="*/ 300079 w 1675129"/>
                              <a:gd name="connsiteY206" fmla="*/ 139955 h 1547476"/>
                              <a:gd name="connsiteX207" fmla="*/ 281270 w 1675129"/>
                              <a:gd name="connsiteY207" fmla="*/ 129948 h 1547476"/>
                              <a:gd name="connsiteX208" fmla="*/ 262368 w 1675129"/>
                              <a:gd name="connsiteY208" fmla="*/ 120011 h 1547476"/>
                              <a:gd name="connsiteX209" fmla="*/ 243401 w 1675129"/>
                              <a:gd name="connsiteY209" fmla="*/ 110213 h 1547476"/>
                              <a:gd name="connsiteX210" fmla="*/ 224319 w 1675129"/>
                              <a:gd name="connsiteY210" fmla="*/ 100478 h 1547476"/>
                              <a:gd name="connsiteX211" fmla="*/ 205146 w 1675129"/>
                              <a:gd name="connsiteY211" fmla="*/ 90859 h 1547476"/>
                              <a:gd name="connsiteX212" fmla="*/ 185907 w 1675129"/>
                              <a:gd name="connsiteY212" fmla="*/ 81331 h 1547476"/>
                              <a:gd name="connsiteX213" fmla="*/ 166551 w 1675129"/>
                              <a:gd name="connsiteY213" fmla="*/ 71911 h 1547476"/>
                              <a:gd name="connsiteX214" fmla="*/ 147111 w 1675129"/>
                              <a:gd name="connsiteY214" fmla="*/ 62564 h 1547476"/>
                              <a:gd name="connsiteX215" fmla="*/ 127595 w 1675129"/>
                              <a:gd name="connsiteY215" fmla="*/ 53326 h 1547476"/>
                              <a:gd name="connsiteX216" fmla="*/ 107974 w 1675129"/>
                              <a:gd name="connsiteY216" fmla="*/ 44206 h 1547476"/>
                              <a:gd name="connsiteX217" fmla="*/ 88277 w 1675129"/>
                              <a:gd name="connsiteY217" fmla="*/ 35178 h 1547476"/>
                              <a:gd name="connsiteX218" fmla="*/ 68471 w 1675129"/>
                              <a:gd name="connsiteY218" fmla="*/ 26237 h 1547476"/>
                              <a:gd name="connsiteX219" fmla="*/ 48578 w 1675129"/>
                              <a:gd name="connsiteY219" fmla="*/ 17384 h 1547476"/>
                              <a:gd name="connsiteX220" fmla="*/ 28609 w 1675129"/>
                              <a:gd name="connsiteY220" fmla="*/ 8651 h 1547476"/>
                              <a:gd name="connsiteX221" fmla="*/ 8529 w 1675129"/>
                              <a:gd name="connsiteY221" fmla="*/ 0 h 15474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Lst>
                            <a:rect l="l" t="t" r="r" b="b"/>
                            <a:pathLst>
                              <a:path w="1675129" h="1547476">
                                <a:moveTo>
                                  <a:pt x="0" y="20530"/>
                                </a:moveTo>
                                <a:lnTo>
                                  <a:pt x="20212" y="28792"/>
                                </a:lnTo>
                                <a:lnTo>
                                  <a:pt x="40337" y="37166"/>
                                </a:lnTo>
                                <a:lnTo>
                                  <a:pt x="60369" y="45654"/>
                                </a:lnTo>
                                <a:lnTo>
                                  <a:pt x="80310" y="54237"/>
                                </a:lnTo>
                                <a:lnTo>
                                  <a:pt x="100138" y="62929"/>
                                </a:lnTo>
                                <a:lnTo>
                                  <a:pt x="119898" y="71707"/>
                                </a:lnTo>
                                <a:lnTo>
                                  <a:pt x="139548" y="80603"/>
                                </a:lnTo>
                                <a:lnTo>
                                  <a:pt x="159106" y="89612"/>
                                </a:lnTo>
                                <a:lnTo>
                                  <a:pt x="178548" y="98715"/>
                                </a:lnTo>
                                <a:lnTo>
                                  <a:pt x="197925" y="107901"/>
                                </a:lnTo>
                                <a:lnTo>
                                  <a:pt x="217186" y="117207"/>
                                </a:lnTo>
                                <a:lnTo>
                                  <a:pt x="236384" y="126622"/>
                                </a:lnTo>
                                <a:lnTo>
                                  <a:pt x="255466" y="136131"/>
                                </a:lnTo>
                                <a:lnTo>
                                  <a:pt x="274433" y="145727"/>
                                </a:lnTo>
                                <a:lnTo>
                                  <a:pt x="293334" y="155456"/>
                                </a:lnTo>
                                <a:lnTo>
                                  <a:pt x="312121" y="165262"/>
                                </a:lnTo>
                                <a:lnTo>
                                  <a:pt x="330843" y="175199"/>
                                </a:lnTo>
                                <a:lnTo>
                                  <a:pt x="349450" y="185200"/>
                                </a:lnTo>
                                <a:lnTo>
                                  <a:pt x="367942" y="195341"/>
                                </a:lnTo>
                                <a:lnTo>
                                  <a:pt x="386369" y="205574"/>
                                </a:lnTo>
                                <a:lnTo>
                                  <a:pt x="404680" y="215894"/>
                                </a:lnTo>
                                <a:lnTo>
                                  <a:pt x="422921" y="226330"/>
                                </a:lnTo>
                                <a:lnTo>
                                  <a:pt x="441054" y="236876"/>
                                </a:lnTo>
                                <a:lnTo>
                                  <a:pt x="459093" y="247515"/>
                                </a:lnTo>
                                <a:lnTo>
                                  <a:pt x="477021" y="258270"/>
                                </a:lnTo>
                                <a:lnTo>
                                  <a:pt x="494881" y="269111"/>
                                </a:lnTo>
                                <a:lnTo>
                                  <a:pt x="512629" y="280063"/>
                                </a:lnTo>
                                <a:lnTo>
                                  <a:pt x="530287" y="291113"/>
                                </a:lnTo>
                                <a:lnTo>
                                  <a:pt x="547850" y="302268"/>
                                </a:lnTo>
                                <a:lnTo>
                                  <a:pt x="565320" y="313521"/>
                                </a:lnTo>
                                <a:lnTo>
                                  <a:pt x="582687" y="324885"/>
                                </a:lnTo>
                                <a:lnTo>
                                  <a:pt x="599980" y="336334"/>
                                </a:lnTo>
                                <a:lnTo>
                                  <a:pt x="617160" y="347909"/>
                                </a:lnTo>
                                <a:lnTo>
                                  <a:pt x="634249" y="359586"/>
                                </a:lnTo>
                                <a:lnTo>
                                  <a:pt x="651250" y="371351"/>
                                </a:lnTo>
                                <a:lnTo>
                                  <a:pt x="668136" y="383238"/>
                                </a:lnTo>
                                <a:lnTo>
                                  <a:pt x="684953" y="395214"/>
                                </a:lnTo>
                                <a:lnTo>
                                  <a:pt x="701659" y="407295"/>
                                </a:lnTo>
                                <a:lnTo>
                                  <a:pt x="718273" y="419481"/>
                                </a:lnTo>
                                <a:lnTo>
                                  <a:pt x="734798" y="431772"/>
                                </a:lnTo>
                                <a:lnTo>
                                  <a:pt x="751209" y="444152"/>
                                </a:lnTo>
                                <a:lnTo>
                                  <a:pt x="767550" y="456636"/>
                                </a:lnTo>
                                <a:lnTo>
                                  <a:pt x="783781" y="469244"/>
                                </a:lnTo>
                                <a:lnTo>
                                  <a:pt x="799920" y="481939"/>
                                </a:lnTo>
                                <a:lnTo>
                                  <a:pt x="815966" y="494740"/>
                                </a:lnTo>
                                <a:lnTo>
                                  <a:pt x="831900" y="507646"/>
                                </a:lnTo>
                                <a:lnTo>
                                  <a:pt x="847772" y="520658"/>
                                </a:lnTo>
                                <a:lnTo>
                                  <a:pt x="863523" y="533757"/>
                                </a:lnTo>
                                <a:lnTo>
                                  <a:pt x="879186" y="546979"/>
                                </a:lnTo>
                                <a:lnTo>
                                  <a:pt x="894762" y="560289"/>
                                </a:lnTo>
                                <a:lnTo>
                                  <a:pt x="910244" y="573704"/>
                                </a:lnTo>
                                <a:lnTo>
                                  <a:pt x="925612" y="587225"/>
                                </a:lnTo>
                                <a:lnTo>
                                  <a:pt x="940893" y="600851"/>
                                </a:lnTo>
                                <a:lnTo>
                                  <a:pt x="956105" y="614583"/>
                                </a:lnTo>
                                <a:lnTo>
                                  <a:pt x="971176" y="628402"/>
                                </a:lnTo>
                                <a:lnTo>
                                  <a:pt x="986185" y="642344"/>
                                </a:lnTo>
                                <a:lnTo>
                                  <a:pt x="1001100" y="656374"/>
                                </a:lnTo>
                                <a:lnTo>
                                  <a:pt x="1015903" y="670527"/>
                                </a:lnTo>
                                <a:lnTo>
                                  <a:pt x="1030618" y="684750"/>
                                </a:lnTo>
                                <a:lnTo>
                                  <a:pt x="1045245" y="699113"/>
                                </a:lnTo>
                                <a:lnTo>
                                  <a:pt x="1059785" y="713547"/>
                                </a:lnTo>
                                <a:lnTo>
                                  <a:pt x="1074219" y="728104"/>
                                </a:lnTo>
                                <a:lnTo>
                                  <a:pt x="1088548" y="742748"/>
                                </a:lnTo>
                                <a:lnTo>
                                  <a:pt x="1102788" y="757516"/>
                                </a:lnTo>
                                <a:lnTo>
                                  <a:pt x="1116924" y="772353"/>
                                </a:lnTo>
                                <a:lnTo>
                                  <a:pt x="1130989" y="787314"/>
                                </a:lnTo>
                                <a:lnTo>
                                  <a:pt x="1144949" y="802397"/>
                                </a:lnTo>
                                <a:lnTo>
                                  <a:pt x="1158804" y="817551"/>
                                </a:lnTo>
                                <a:lnTo>
                                  <a:pt x="1172571" y="832846"/>
                                </a:lnTo>
                                <a:lnTo>
                                  <a:pt x="1186250" y="848210"/>
                                </a:lnTo>
                                <a:lnTo>
                                  <a:pt x="1199824" y="863662"/>
                                </a:lnTo>
                                <a:lnTo>
                                  <a:pt x="1213309" y="879272"/>
                                </a:lnTo>
                                <a:lnTo>
                                  <a:pt x="1226690" y="894935"/>
                                </a:lnTo>
                                <a:lnTo>
                                  <a:pt x="1239983" y="910721"/>
                                </a:lnTo>
                                <a:lnTo>
                                  <a:pt x="1253188" y="926612"/>
                                </a:lnTo>
                                <a:lnTo>
                                  <a:pt x="1266270" y="942591"/>
                                </a:lnTo>
                                <a:lnTo>
                                  <a:pt x="1279299" y="958693"/>
                                </a:lnTo>
                                <a:lnTo>
                                  <a:pt x="1292223" y="974901"/>
                                </a:lnTo>
                                <a:lnTo>
                                  <a:pt x="1305041" y="991196"/>
                                </a:lnTo>
                                <a:lnTo>
                                  <a:pt x="1317755" y="1007579"/>
                                </a:lnTo>
                                <a:lnTo>
                                  <a:pt x="1330380" y="1024084"/>
                                </a:lnTo>
                                <a:lnTo>
                                  <a:pt x="1342918" y="1040696"/>
                                </a:lnTo>
                                <a:lnTo>
                                  <a:pt x="1355350" y="1057395"/>
                                </a:lnTo>
                                <a:lnTo>
                                  <a:pt x="1367712" y="1074216"/>
                                </a:lnTo>
                                <a:lnTo>
                                  <a:pt x="1379951" y="1091126"/>
                                </a:lnTo>
                                <a:lnTo>
                                  <a:pt x="1392103" y="1108158"/>
                                </a:lnTo>
                                <a:lnTo>
                                  <a:pt x="1404149" y="1125279"/>
                                </a:lnTo>
                                <a:lnTo>
                                  <a:pt x="1416124" y="1142505"/>
                                </a:lnTo>
                                <a:lnTo>
                                  <a:pt x="1427977" y="1159818"/>
                                </a:lnTo>
                                <a:lnTo>
                                  <a:pt x="1439777" y="1177255"/>
                                </a:lnTo>
                                <a:lnTo>
                                  <a:pt x="1451455" y="1194797"/>
                                </a:lnTo>
                                <a:lnTo>
                                  <a:pt x="1463026" y="1212426"/>
                                </a:lnTo>
                                <a:lnTo>
                                  <a:pt x="1474528" y="1230179"/>
                                </a:lnTo>
                                <a:lnTo>
                                  <a:pt x="1485907" y="1248001"/>
                                </a:lnTo>
                                <a:lnTo>
                                  <a:pt x="1497233" y="1265964"/>
                                </a:lnTo>
                                <a:lnTo>
                                  <a:pt x="1508436" y="1283998"/>
                                </a:lnTo>
                                <a:lnTo>
                                  <a:pt x="1519551" y="1302154"/>
                                </a:lnTo>
                                <a:lnTo>
                                  <a:pt x="1530544" y="1320398"/>
                                </a:lnTo>
                                <a:lnTo>
                                  <a:pt x="1541483" y="1338766"/>
                                </a:lnTo>
                                <a:lnTo>
                                  <a:pt x="1552300" y="1357221"/>
                                </a:lnTo>
                                <a:lnTo>
                                  <a:pt x="1563029" y="1375781"/>
                                </a:lnTo>
                                <a:lnTo>
                                  <a:pt x="1573670" y="1394446"/>
                                </a:lnTo>
                                <a:lnTo>
                                  <a:pt x="1584224" y="1413200"/>
                                </a:lnTo>
                                <a:lnTo>
                                  <a:pt x="1594654" y="1432076"/>
                                </a:lnTo>
                                <a:lnTo>
                                  <a:pt x="1605014" y="1451040"/>
                                </a:lnTo>
                                <a:lnTo>
                                  <a:pt x="1615269" y="1470127"/>
                                </a:lnTo>
                                <a:lnTo>
                                  <a:pt x="1625436" y="1489302"/>
                                </a:lnTo>
                                <a:lnTo>
                                  <a:pt x="1635480" y="1508582"/>
                                </a:lnTo>
                                <a:lnTo>
                                  <a:pt x="1645472" y="1527985"/>
                                </a:lnTo>
                                <a:lnTo>
                                  <a:pt x="1655341" y="1547476"/>
                                </a:lnTo>
                                <a:lnTo>
                                  <a:pt x="1675130" y="1537292"/>
                                </a:lnTo>
                                <a:lnTo>
                                  <a:pt x="1664876" y="1517976"/>
                                </a:lnTo>
                                <a:lnTo>
                                  <a:pt x="1654550" y="1498784"/>
                                </a:lnTo>
                                <a:lnTo>
                                  <a:pt x="1644137" y="1479662"/>
                                </a:lnTo>
                                <a:lnTo>
                                  <a:pt x="1633637" y="1460645"/>
                                </a:lnTo>
                                <a:lnTo>
                                  <a:pt x="1623048" y="1441751"/>
                                </a:lnTo>
                                <a:lnTo>
                                  <a:pt x="1612354" y="1422927"/>
                                </a:lnTo>
                                <a:lnTo>
                                  <a:pt x="1601590" y="1404209"/>
                                </a:lnTo>
                                <a:lnTo>
                                  <a:pt x="1590721" y="1385596"/>
                                </a:lnTo>
                                <a:lnTo>
                                  <a:pt x="1579763" y="1367071"/>
                                </a:lnTo>
                                <a:lnTo>
                                  <a:pt x="1568718" y="1348652"/>
                                </a:lnTo>
                                <a:lnTo>
                                  <a:pt x="1557585" y="1330302"/>
                                </a:lnTo>
                                <a:lnTo>
                                  <a:pt x="1546347" y="1312093"/>
                                </a:lnTo>
                                <a:lnTo>
                                  <a:pt x="1535039" y="1293954"/>
                                </a:lnTo>
                                <a:lnTo>
                                  <a:pt x="1523625" y="1275921"/>
                                </a:lnTo>
                                <a:lnTo>
                                  <a:pt x="1512123" y="1257975"/>
                                </a:lnTo>
                                <a:lnTo>
                                  <a:pt x="1500534" y="1240135"/>
                                </a:lnTo>
                                <a:lnTo>
                                  <a:pt x="1488857" y="1222400"/>
                                </a:lnTo>
                                <a:lnTo>
                                  <a:pt x="1477092" y="1204753"/>
                                </a:lnTo>
                                <a:lnTo>
                                  <a:pt x="1465239" y="1187211"/>
                                </a:lnTo>
                                <a:lnTo>
                                  <a:pt x="1453298" y="1169757"/>
                                </a:lnTo>
                                <a:lnTo>
                                  <a:pt x="1441252" y="1152426"/>
                                </a:lnTo>
                                <a:lnTo>
                                  <a:pt x="1429119" y="1135182"/>
                                </a:lnTo>
                                <a:lnTo>
                                  <a:pt x="1416897" y="1118027"/>
                                </a:lnTo>
                                <a:lnTo>
                                  <a:pt x="1404587" y="1100942"/>
                                </a:lnTo>
                                <a:lnTo>
                                  <a:pt x="1392208" y="1083997"/>
                                </a:lnTo>
                                <a:lnTo>
                                  <a:pt x="1379705" y="1067122"/>
                                </a:lnTo>
                                <a:lnTo>
                                  <a:pt x="1367115" y="1050388"/>
                                </a:lnTo>
                                <a:lnTo>
                                  <a:pt x="1354437" y="1033725"/>
                                </a:lnTo>
                                <a:lnTo>
                                  <a:pt x="1341706" y="1017166"/>
                                </a:lnTo>
                                <a:lnTo>
                                  <a:pt x="1328835" y="1000678"/>
                                </a:lnTo>
                                <a:lnTo>
                                  <a:pt x="1315893" y="984313"/>
                                </a:lnTo>
                                <a:lnTo>
                                  <a:pt x="1302882" y="968035"/>
                                </a:lnTo>
                                <a:lnTo>
                                  <a:pt x="1289747" y="951845"/>
                                </a:lnTo>
                                <a:lnTo>
                                  <a:pt x="1276542" y="935778"/>
                                </a:lnTo>
                                <a:lnTo>
                                  <a:pt x="1263249" y="919799"/>
                                </a:lnTo>
                                <a:lnTo>
                                  <a:pt x="1249851" y="903908"/>
                                </a:lnTo>
                                <a:lnTo>
                                  <a:pt x="1236383" y="888140"/>
                                </a:lnTo>
                                <a:lnTo>
                                  <a:pt x="1222792" y="872442"/>
                                </a:lnTo>
                                <a:lnTo>
                                  <a:pt x="1209130" y="856849"/>
                                </a:lnTo>
                                <a:lnTo>
                                  <a:pt x="1195381" y="841379"/>
                                </a:lnTo>
                                <a:lnTo>
                                  <a:pt x="1181526" y="825980"/>
                                </a:lnTo>
                                <a:lnTo>
                                  <a:pt x="1167619" y="810686"/>
                                </a:lnTo>
                                <a:lnTo>
                                  <a:pt x="1153571" y="795497"/>
                                </a:lnTo>
                                <a:lnTo>
                                  <a:pt x="1139471" y="780361"/>
                                </a:lnTo>
                                <a:lnTo>
                                  <a:pt x="1125265" y="765382"/>
                                </a:lnTo>
                                <a:lnTo>
                                  <a:pt x="1110971" y="750475"/>
                                </a:lnTo>
                                <a:lnTo>
                                  <a:pt x="1096572" y="735655"/>
                                </a:lnTo>
                                <a:lnTo>
                                  <a:pt x="1082121" y="720957"/>
                                </a:lnTo>
                                <a:lnTo>
                                  <a:pt x="1067529" y="706348"/>
                                </a:lnTo>
                                <a:lnTo>
                                  <a:pt x="1052901" y="691844"/>
                                </a:lnTo>
                                <a:lnTo>
                                  <a:pt x="1038151" y="677428"/>
                                </a:lnTo>
                                <a:lnTo>
                                  <a:pt x="1023313" y="663099"/>
                                </a:lnTo>
                                <a:lnTo>
                                  <a:pt x="1008387" y="648876"/>
                                </a:lnTo>
                                <a:lnTo>
                                  <a:pt x="993374" y="634758"/>
                                </a:lnTo>
                                <a:lnTo>
                                  <a:pt x="978264" y="620728"/>
                                </a:lnTo>
                                <a:lnTo>
                                  <a:pt x="963076" y="606804"/>
                                </a:lnTo>
                                <a:lnTo>
                                  <a:pt x="947794" y="592967"/>
                                </a:lnTo>
                                <a:lnTo>
                                  <a:pt x="932405" y="579253"/>
                                </a:lnTo>
                                <a:lnTo>
                                  <a:pt x="916943" y="565610"/>
                                </a:lnTo>
                                <a:lnTo>
                                  <a:pt x="901396" y="552071"/>
                                </a:lnTo>
                                <a:lnTo>
                                  <a:pt x="885750" y="538638"/>
                                </a:lnTo>
                                <a:lnTo>
                                  <a:pt x="870001" y="525293"/>
                                </a:lnTo>
                                <a:lnTo>
                                  <a:pt x="854176" y="512054"/>
                                </a:lnTo>
                                <a:lnTo>
                                  <a:pt x="838263" y="498919"/>
                                </a:lnTo>
                                <a:lnTo>
                                  <a:pt x="822258" y="485855"/>
                                </a:lnTo>
                                <a:lnTo>
                                  <a:pt x="806166" y="472914"/>
                                </a:lnTo>
                                <a:lnTo>
                                  <a:pt x="789958" y="460060"/>
                                </a:lnTo>
                                <a:lnTo>
                                  <a:pt x="773681" y="447312"/>
                                </a:lnTo>
                                <a:lnTo>
                                  <a:pt x="757317" y="434670"/>
                                </a:lnTo>
                                <a:lnTo>
                                  <a:pt x="740860" y="422097"/>
                                </a:lnTo>
                                <a:lnTo>
                                  <a:pt x="724317" y="409647"/>
                                </a:lnTo>
                                <a:lnTo>
                                  <a:pt x="707679" y="397286"/>
                                </a:lnTo>
                                <a:lnTo>
                                  <a:pt x="690950" y="385029"/>
                                </a:lnTo>
                                <a:lnTo>
                                  <a:pt x="674134" y="372843"/>
                                </a:lnTo>
                                <a:lnTo>
                                  <a:pt x="657224" y="360780"/>
                                </a:lnTo>
                                <a:lnTo>
                                  <a:pt x="640223" y="348804"/>
                                </a:lnTo>
                                <a:lnTo>
                                  <a:pt x="623134" y="336948"/>
                                </a:lnTo>
                                <a:lnTo>
                                  <a:pt x="605953" y="325180"/>
                                </a:lnTo>
                                <a:lnTo>
                                  <a:pt x="588685" y="313498"/>
                                </a:lnTo>
                                <a:lnTo>
                                  <a:pt x="571324" y="301909"/>
                                </a:lnTo>
                                <a:lnTo>
                                  <a:pt x="553870" y="290430"/>
                                </a:lnTo>
                                <a:lnTo>
                                  <a:pt x="536329" y="279050"/>
                                </a:lnTo>
                                <a:lnTo>
                                  <a:pt x="518696" y="267750"/>
                                </a:lnTo>
                                <a:lnTo>
                                  <a:pt x="500971" y="256572"/>
                                </a:lnTo>
                                <a:lnTo>
                                  <a:pt x="483158" y="245482"/>
                                </a:lnTo>
                                <a:lnTo>
                                  <a:pt x="465253" y="234477"/>
                                </a:lnTo>
                                <a:lnTo>
                                  <a:pt x="447254" y="223589"/>
                                </a:lnTo>
                                <a:lnTo>
                                  <a:pt x="429169" y="212793"/>
                                </a:lnTo>
                                <a:lnTo>
                                  <a:pt x="411014" y="202085"/>
                                </a:lnTo>
                                <a:lnTo>
                                  <a:pt x="392749" y="191494"/>
                                </a:lnTo>
                                <a:lnTo>
                                  <a:pt x="374391" y="180993"/>
                                </a:lnTo>
                                <a:lnTo>
                                  <a:pt x="355947" y="170580"/>
                                </a:lnTo>
                                <a:lnTo>
                                  <a:pt x="337404" y="160278"/>
                                </a:lnTo>
                                <a:lnTo>
                                  <a:pt x="318796" y="150073"/>
                                </a:lnTo>
                                <a:lnTo>
                                  <a:pt x="300079" y="139955"/>
                                </a:lnTo>
                                <a:lnTo>
                                  <a:pt x="281270" y="129948"/>
                                </a:lnTo>
                                <a:lnTo>
                                  <a:pt x="262368" y="120011"/>
                                </a:lnTo>
                                <a:lnTo>
                                  <a:pt x="243401" y="110213"/>
                                </a:lnTo>
                                <a:lnTo>
                                  <a:pt x="224319" y="100478"/>
                                </a:lnTo>
                                <a:lnTo>
                                  <a:pt x="205146" y="90859"/>
                                </a:lnTo>
                                <a:lnTo>
                                  <a:pt x="185907" y="81331"/>
                                </a:lnTo>
                                <a:lnTo>
                                  <a:pt x="166551" y="71911"/>
                                </a:lnTo>
                                <a:lnTo>
                                  <a:pt x="147111" y="62564"/>
                                </a:lnTo>
                                <a:lnTo>
                                  <a:pt x="127595" y="53326"/>
                                </a:lnTo>
                                <a:lnTo>
                                  <a:pt x="107974" y="44206"/>
                                </a:lnTo>
                                <a:lnTo>
                                  <a:pt x="88277" y="35178"/>
                                </a:lnTo>
                                <a:lnTo>
                                  <a:pt x="68471" y="26237"/>
                                </a:lnTo>
                                <a:lnTo>
                                  <a:pt x="48578" y="17384"/>
                                </a:lnTo>
                                <a:lnTo>
                                  <a:pt x="28609" y="8651"/>
                                </a:lnTo>
                                <a:lnTo>
                                  <a:pt x="8529" y="0"/>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0" name="Freeform: Shape 2640"/>
                        <wps:cNvSpPr/>
                        <wps:spPr>
                          <a:xfrm>
                            <a:off x="2158530" y="2418010"/>
                            <a:ext cx="285170" cy="539879"/>
                          </a:xfrm>
                          <a:custGeom>
                            <a:avLst/>
                            <a:gdLst>
                              <a:gd name="connsiteX0" fmla="*/ 265381 w 285170"/>
                              <a:gd name="connsiteY0" fmla="*/ 539880 h 539879"/>
                              <a:gd name="connsiteX1" fmla="*/ 246434 w 285170"/>
                              <a:gd name="connsiteY1" fmla="*/ 502162 h 539879"/>
                              <a:gd name="connsiteX2" fmla="*/ 228172 w 285170"/>
                              <a:gd name="connsiteY2" fmla="*/ 465832 h 539879"/>
                              <a:gd name="connsiteX3" fmla="*/ 210629 w 285170"/>
                              <a:gd name="connsiteY3" fmla="*/ 430871 h 539879"/>
                              <a:gd name="connsiteX4" fmla="*/ 193772 w 285170"/>
                              <a:gd name="connsiteY4" fmla="*/ 397263 h 539879"/>
                              <a:gd name="connsiteX5" fmla="*/ 177617 w 285170"/>
                              <a:gd name="connsiteY5" fmla="*/ 365024 h 539879"/>
                              <a:gd name="connsiteX6" fmla="*/ 147432 w 285170"/>
                              <a:gd name="connsiteY6" fmla="*/ 304620 h 539879"/>
                              <a:gd name="connsiteX7" fmla="*/ 133402 w 285170"/>
                              <a:gd name="connsiteY7" fmla="*/ 276472 h 539879"/>
                              <a:gd name="connsiteX8" fmla="*/ 120056 w 285170"/>
                              <a:gd name="connsiteY8" fmla="*/ 249694 h 539879"/>
                              <a:gd name="connsiteX9" fmla="*/ 107413 w 285170"/>
                              <a:gd name="connsiteY9" fmla="*/ 224268 h 539879"/>
                              <a:gd name="connsiteX10" fmla="*/ 95473 w 285170"/>
                              <a:gd name="connsiteY10" fmla="*/ 200212 h 539879"/>
                              <a:gd name="connsiteX11" fmla="*/ 84252 w 285170"/>
                              <a:gd name="connsiteY11" fmla="*/ 177543 h 539879"/>
                              <a:gd name="connsiteX12" fmla="*/ 73699 w 285170"/>
                              <a:gd name="connsiteY12" fmla="*/ 156208 h 539879"/>
                              <a:gd name="connsiteX13" fmla="*/ 63883 w 285170"/>
                              <a:gd name="connsiteY13" fmla="*/ 136243 h 539879"/>
                              <a:gd name="connsiteX14" fmla="*/ 54752 w 285170"/>
                              <a:gd name="connsiteY14" fmla="*/ 117648 h 539879"/>
                              <a:gd name="connsiteX15" fmla="*/ 46341 w 285170"/>
                              <a:gd name="connsiteY15" fmla="*/ 100422 h 539879"/>
                              <a:gd name="connsiteX16" fmla="*/ 38614 w 285170"/>
                              <a:gd name="connsiteY16" fmla="*/ 84531 h 539879"/>
                              <a:gd name="connsiteX17" fmla="*/ 31590 w 285170"/>
                              <a:gd name="connsiteY17" fmla="*/ 70044 h 539879"/>
                              <a:gd name="connsiteX18" fmla="*/ 25251 w 285170"/>
                              <a:gd name="connsiteY18" fmla="*/ 56892 h 539879"/>
                              <a:gd name="connsiteX19" fmla="*/ 19650 w 285170"/>
                              <a:gd name="connsiteY19" fmla="*/ 45110 h 539879"/>
                              <a:gd name="connsiteX20" fmla="*/ 14733 w 285170"/>
                              <a:gd name="connsiteY20" fmla="*/ 34697 h 539879"/>
                              <a:gd name="connsiteX21" fmla="*/ 10519 w 285170"/>
                              <a:gd name="connsiteY21" fmla="*/ 25654 h 539879"/>
                              <a:gd name="connsiteX22" fmla="*/ 7024 w 285170"/>
                              <a:gd name="connsiteY22" fmla="*/ 17963 h 539879"/>
                              <a:gd name="connsiteX23" fmla="*/ 4215 w 285170"/>
                              <a:gd name="connsiteY23" fmla="*/ 11642 h 539879"/>
                              <a:gd name="connsiteX24" fmla="*/ 2108 w 285170"/>
                              <a:gd name="connsiteY24" fmla="*/ 6690 h 539879"/>
                              <a:gd name="connsiteX25" fmla="*/ 703 w 285170"/>
                              <a:gd name="connsiteY25" fmla="*/ 3090 h 539879"/>
                              <a:gd name="connsiteX26" fmla="*/ 1 w 285170"/>
                              <a:gd name="connsiteY26" fmla="*/ 878 h 539879"/>
                              <a:gd name="connsiteX27" fmla="*/ 1 w 285170"/>
                              <a:gd name="connsiteY27" fmla="*/ 0 h 539879"/>
                              <a:gd name="connsiteX28" fmla="*/ 721 w 285170"/>
                              <a:gd name="connsiteY28" fmla="*/ 509 h 539879"/>
                              <a:gd name="connsiteX29" fmla="*/ 2125 w 285170"/>
                              <a:gd name="connsiteY29" fmla="*/ 2353 h 539879"/>
                              <a:gd name="connsiteX30" fmla="*/ 4232 w 285170"/>
                              <a:gd name="connsiteY30" fmla="*/ 5601 h 539879"/>
                              <a:gd name="connsiteX31" fmla="*/ 7042 w 285170"/>
                              <a:gd name="connsiteY31" fmla="*/ 10202 h 539879"/>
                              <a:gd name="connsiteX32" fmla="*/ 10554 w 285170"/>
                              <a:gd name="connsiteY32" fmla="*/ 16137 h 539879"/>
                              <a:gd name="connsiteX33" fmla="*/ 14768 w 285170"/>
                              <a:gd name="connsiteY33" fmla="*/ 23477 h 539879"/>
                              <a:gd name="connsiteX34" fmla="*/ 19685 w 285170"/>
                              <a:gd name="connsiteY34" fmla="*/ 32151 h 539879"/>
                              <a:gd name="connsiteX35" fmla="*/ 25304 w 285170"/>
                              <a:gd name="connsiteY35" fmla="*/ 42195 h 539879"/>
                              <a:gd name="connsiteX36" fmla="*/ 31626 w 285170"/>
                              <a:gd name="connsiteY36" fmla="*/ 53626 h 539879"/>
                              <a:gd name="connsiteX37" fmla="*/ 38632 w 285170"/>
                              <a:gd name="connsiteY37" fmla="*/ 66392 h 539879"/>
                              <a:gd name="connsiteX38" fmla="*/ 46376 w 285170"/>
                              <a:gd name="connsiteY38" fmla="*/ 80545 h 539879"/>
                              <a:gd name="connsiteX39" fmla="*/ 54804 w 285170"/>
                              <a:gd name="connsiteY39" fmla="*/ 96050 h 539879"/>
                              <a:gd name="connsiteX40" fmla="*/ 63918 w 285170"/>
                              <a:gd name="connsiteY40" fmla="*/ 112907 h 539879"/>
                              <a:gd name="connsiteX41" fmla="*/ 73769 w 285170"/>
                              <a:gd name="connsiteY41" fmla="*/ 131151 h 539879"/>
                              <a:gd name="connsiteX42" fmla="*/ 84305 w 285170"/>
                              <a:gd name="connsiteY42" fmla="*/ 150765 h 539879"/>
                              <a:gd name="connsiteX43" fmla="*/ 95543 w 285170"/>
                              <a:gd name="connsiteY43" fmla="*/ 171713 h 539879"/>
                              <a:gd name="connsiteX44" fmla="*/ 107484 w 285170"/>
                              <a:gd name="connsiteY44" fmla="*/ 194031 h 539879"/>
                              <a:gd name="connsiteX45" fmla="*/ 120127 w 285170"/>
                              <a:gd name="connsiteY45" fmla="*/ 217736 h 539879"/>
                              <a:gd name="connsiteX46" fmla="*/ 133454 w 285170"/>
                              <a:gd name="connsiteY46" fmla="*/ 242793 h 539879"/>
                              <a:gd name="connsiteX47" fmla="*/ 147520 w 285170"/>
                              <a:gd name="connsiteY47" fmla="*/ 269202 h 539879"/>
                              <a:gd name="connsiteX48" fmla="*/ 162252 w 285170"/>
                              <a:gd name="connsiteY48" fmla="*/ 296999 h 539879"/>
                              <a:gd name="connsiteX49" fmla="*/ 177705 w 285170"/>
                              <a:gd name="connsiteY49" fmla="*/ 326147 h 539879"/>
                              <a:gd name="connsiteX50" fmla="*/ 193842 w 285170"/>
                              <a:gd name="connsiteY50" fmla="*/ 356666 h 539879"/>
                              <a:gd name="connsiteX51" fmla="*/ 210717 w 285170"/>
                              <a:gd name="connsiteY51" fmla="*/ 388536 h 539879"/>
                              <a:gd name="connsiteX52" fmla="*/ 228277 w 285170"/>
                              <a:gd name="connsiteY52" fmla="*/ 421793 h 539879"/>
                              <a:gd name="connsiteX53" fmla="*/ 246522 w 285170"/>
                              <a:gd name="connsiteY53" fmla="*/ 456385 h 539879"/>
                              <a:gd name="connsiteX54" fmla="*/ 265486 w 285170"/>
                              <a:gd name="connsiteY54" fmla="*/ 492364 h 539879"/>
                              <a:gd name="connsiteX55" fmla="*/ 285171 w 285170"/>
                              <a:gd name="connsiteY55" fmla="*/ 529695 h 5398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Lst>
                            <a:rect l="l" t="t" r="r" b="b"/>
                            <a:pathLst>
                              <a:path w="285170" h="539879">
                                <a:moveTo>
                                  <a:pt x="265381" y="539880"/>
                                </a:moveTo>
                                <a:lnTo>
                                  <a:pt x="246434" y="502162"/>
                                </a:lnTo>
                                <a:lnTo>
                                  <a:pt x="228172" y="465832"/>
                                </a:lnTo>
                                <a:lnTo>
                                  <a:pt x="210629" y="430871"/>
                                </a:lnTo>
                                <a:lnTo>
                                  <a:pt x="193772" y="397263"/>
                                </a:lnTo>
                                <a:lnTo>
                                  <a:pt x="177617" y="365024"/>
                                </a:lnTo>
                                <a:lnTo>
                                  <a:pt x="147432" y="304620"/>
                                </a:lnTo>
                                <a:lnTo>
                                  <a:pt x="133402" y="276472"/>
                                </a:lnTo>
                                <a:lnTo>
                                  <a:pt x="120056" y="249694"/>
                                </a:lnTo>
                                <a:lnTo>
                                  <a:pt x="107413" y="224268"/>
                                </a:lnTo>
                                <a:lnTo>
                                  <a:pt x="95473" y="200212"/>
                                </a:lnTo>
                                <a:lnTo>
                                  <a:pt x="84252" y="177543"/>
                                </a:lnTo>
                                <a:lnTo>
                                  <a:pt x="73699" y="156208"/>
                                </a:lnTo>
                                <a:lnTo>
                                  <a:pt x="63883" y="136243"/>
                                </a:lnTo>
                                <a:lnTo>
                                  <a:pt x="54752" y="117648"/>
                                </a:lnTo>
                                <a:lnTo>
                                  <a:pt x="46341" y="100422"/>
                                </a:lnTo>
                                <a:lnTo>
                                  <a:pt x="38614" y="84531"/>
                                </a:lnTo>
                                <a:lnTo>
                                  <a:pt x="31590" y="70044"/>
                                </a:lnTo>
                                <a:lnTo>
                                  <a:pt x="25251" y="56892"/>
                                </a:lnTo>
                                <a:lnTo>
                                  <a:pt x="19650" y="45110"/>
                                </a:lnTo>
                                <a:lnTo>
                                  <a:pt x="14733" y="34697"/>
                                </a:lnTo>
                                <a:lnTo>
                                  <a:pt x="10519" y="25654"/>
                                </a:lnTo>
                                <a:lnTo>
                                  <a:pt x="7024" y="17963"/>
                                </a:lnTo>
                                <a:lnTo>
                                  <a:pt x="4215" y="11642"/>
                                </a:lnTo>
                                <a:lnTo>
                                  <a:pt x="2108" y="6690"/>
                                </a:lnTo>
                                <a:lnTo>
                                  <a:pt x="703" y="3090"/>
                                </a:lnTo>
                                <a:lnTo>
                                  <a:pt x="1" y="878"/>
                                </a:lnTo>
                                <a:lnTo>
                                  <a:pt x="1" y="0"/>
                                </a:lnTo>
                                <a:lnTo>
                                  <a:pt x="721" y="509"/>
                                </a:lnTo>
                                <a:lnTo>
                                  <a:pt x="2125" y="2353"/>
                                </a:lnTo>
                                <a:lnTo>
                                  <a:pt x="4232" y="5601"/>
                                </a:lnTo>
                                <a:lnTo>
                                  <a:pt x="7042" y="10202"/>
                                </a:lnTo>
                                <a:lnTo>
                                  <a:pt x="10554" y="16137"/>
                                </a:lnTo>
                                <a:lnTo>
                                  <a:pt x="14768" y="23477"/>
                                </a:lnTo>
                                <a:lnTo>
                                  <a:pt x="19685" y="32151"/>
                                </a:lnTo>
                                <a:lnTo>
                                  <a:pt x="25304" y="42195"/>
                                </a:lnTo>
                                <a:lnTo>
                                  <a:pt x="31626" y="53626"/>
                                </a:lnTo>
                                <a:lnTo>
                                  <a:pt x="38632" y="66392"/>
                                </a:lnTo>
                                <a:lnTo>
                                  <a:pt x="46376" y="80545"/>
                                </a:lnTo>
                                <a:lnTo>
                                  <a:pt x="54804" y="96050"/>
                                </a:lnTo>
                                <a:lnTo>
                                  <a:pt x="63918" y="112907"/>
                                </a:lnTo>
                                <a:lnTo>
                                  <a:pt x="73769" y="131151"/>
                                </a:lnTo>
                                <a:lnTo>
                                  <a:pt x="84305" y="150765"/>
                                </a:lnTo>
                                <a:lnTo>
                                  <a:pt x="95543" y="171713"/>
                                </a:lnTo>
                                <a:lnTo>
                                  <a:pt x="107484" y="194031"/>
                                </a:lnTo>
                                <a:lnTo>
                                  <a:pt x="120127" y="217736"/>
                                </a:lnTo>
                                <a:lnTo>
                                  <a:pt x="133454" y="242793"/>
                                </a:lnTo>
                                <a:lnTo>
                                  <a:pt x="147520" y="269202"/>
                                </a:lnTo>
                                <a:lnTo>
                                  <a:pt x="162252" y="296999"/>
                                </a:lnTo>
                                <a:lnTo>
                                  <a:pt x="177705" y="326147"/>
                                </a:lnTo>
                                <a:lnTo>
                                  <a:pt x="193842" y="356666"/>
                                </a:lnTo>
                                <a:lnTo>
                                  <a:pt x="210717" y="388536"/>
                                </a:lnTo>
                                <a:lnTo>
                                  <a:pt x="228277" y="421793"/>
                                </a:lnTo>
                                <a:lnTo>
                                  <a:pt x="246522" y="456385"/>
                                </a:lnTo>
                                <a:lnTo>
                                  <a:pt x="265486" y="492364"/>
                                </a:lnTo>
                                <a:lnTo>
                                  <a:pt x="285171" y="529695"/>
                                </a:lnTo>
                                <a:close/>
                              </a:path>
                            </a:pathLst>
                          </a:custGeom>
                          <a:solidFill>
                            <a:srgbClr val="FF00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1" name="Freeform: Shape 2641"/>
                        <wps:cNvSpPr/>
                        <wps:spPr>
                          <a:xfrm>
                            <a:off x="764045" y="2195077"/>
                            <a:ext cx="1679654" cy="762813"/>
                          </a:xfrm>
                          <a:custGeom>
                            <a:avLst/>
                            <a:gdLst>
                              <a:gd name="connsiteX0" fmla="*/ 1679656 w 1679654"/>
                              <a:gd name="connsiteY0" fmla="*/ 752629 h 762813"/>
                              <a:gd name="connsiteX1" fmla="*/ 1667662 w 1679654"/>
                              <a:gd name="connsiteY1" fmla="*/ 730153 h 762813"/>
                              <a:gd name="connsiteX2" fmla="*/ 1655546 w 1679654"/>
                              <a:gd name="connsiteY2" fmla="*/ 708011 h 762813"/>
                              <a:gd name="connsiteX3" fmla="*/ 1643307 w 1679654"/>
                              <a:gd name="connsiteY3" fmla="*/ 686220 h 762813"/>
                              <a:gd name="connsiteX4" fmla="*/ 1630945 w 1679654"/>
                              <a:gd name="connsiteY4" fmla="*/ 664762 h 762813"/>
                              <a:gd name="connsiteX5" fmla="*/ 1618442 w 1679654"/>
                              <a:gd name="connsiteY5" fmla="*/ 643638 h 762813"/>
                              <a:gd name="connsiteX6" fmla="*/ 1605817 w 1679654"/>
                              <a:gd name="connsiteY6" fmla="*/ 622883 h 762813"/>
                              <a:gd name="connsiteX7" fmla="*/ 1593068 w 1679654"/>
                              <a:gd name="connsiteY7" fmla="*/ 602444 h 762813"/>
                              <a:gd name="connsiteX8" fmla="*/ 1580215 w 1679654"/>
                              <a:gd name="connsiteY8" fmla="*/ 582338 h 762813"/>
                              <a:gd name="connsiteX9" fmla="*/ 1567203 w 1679654"/>
                              <a:gd name="connsiteY9" fmla="*/ 562602 h 762813"/>
                              <a:gd name="connsiteX10" fmla="*/ 1554086 w 1679654"/>
                              <a:gd name="connsiteY10" fmla="*/ 543181 h 762813"/>
                              <a:gd name="connsiteX11" fmla="*/ 1540828 w 1679654"/>
                              <a:gd name="connsiteY11" fmla="*/ 524094 h 762813"/>
                              <a:gd name="connsiteX12" fmla="*/ 1527448 w 1679654"/>
                              <a:gd name="connsiteY12" fmla="*/ 505376 h 762813"/>
                              <a:gd name="connsiteX13" fmla="*/ 1513962 w 1679654"/>
                              <a:gd name="connsiteY13" fmla="*/ 486991 h 762813"/>
                              <a:gd name="connsiteX14" fmla="*/ 1500300 w 1679654"/>
                              <a:gd name="connsiteY14" fmla="*/ 468940 h 762813"/>
                              <a:gd name="connsiteX15" fmla="*/ 1486569 w 1679654"/>
                              <a:gd name="connsiteY15" fmla="*/ 451240 h 762813"/>
                              <a:gd name="connsiteX16" fmla="*/ 1472661 w 1679654"/>
                              <a:gd name="connsiteY16" fmla="*/ 433874 h 762813"/>
                              <a:gd name="connsiteX17" fmla="*/ 1458649 w 1679654"/>
                              <a:gd name="connsiteY17" fmla="*/ 416859 h 762813"/>
                              <a:gd name="connsiteX18" fmla="*/ 1444531 w 1679654"/>
                              <a:gd name="connsiteY18" fmla="*/ 400143 h 762813"/>
                              <a:gd name="connsiteX19" fmla="*/ 1430272 w 1679654"/>
                              <a:gd name="connsiteY19" fmla="*/ 383813 h 762813"/>
                              <a:gd name="connsiteX20" fmla="*/ 1415873 w 1679654"/>
                              <a:gd name="connsiteY20" fmla="*/ 367798 h 762813"/>
                              <a:gd name="connsiteX21" fmla="*/ 1401351 w 1679654"/>
                              <a:gd name="connsiteY21" fmla="*/ 352135 h 762813"/>
                              <a:gd name="connsiteX22" fmla="*/ 1386724 w 1679654"/>
                              <a:gd name="connsiteY22" fmla="*/ 336824 h 762813"/>
                              <a:gd name="connsiteX23" fmla="*/ 1371939 w 1679654"/>
                              <a:gd name="connsiteY23" fmla="*/ 321845 h 762813"/>
                              <a:gd name="connsiteX24" fmla="*/ 1357048 w 1679654"/>
                              <a:gd name="connsiteY24" fmla="*/ 307219 h 762813"/>
                              <a:gd name="connsiteX25" fmla="*/ 1342017 w 1679654"/>
                              <a:gd name="connsiteY25" fmla="*/ 292908 h 762813"/>
                              <a:gd name="connsiteX26" fmla="*/ 1326880 w 1679654"/>
                              <a:gd name="connsiteY26" fmla="*/ 278930 h 762813"/>
                              <a:gd name="connsiteX27" fmla="*/ 1311586 w 1679654"/>
                              <a:gd name="connsiteY27" fmla="*/ 265339 h 762813"/>
                              <a:gd name="connsiteX28" fmla="*/ 1296204 w 1679654"/>
                              <a:gd name="connsiteY28" fmla="*/ 252047 h 762813"/>
                              <a:gd name="connsiteX29" fmla="*/ 1280663 w 1679654"/>
                              <a:gd name="connsiteY29" fmla="*/ 239123 h 762813"/>
                              <a:gd name="connsiteX30" fmla="*/ 1265000 w 1679654"/>
                              <a:gd name="connsiteY30" fmla="*/ 226516 h 762813"/>
                              <a:gd name="connsiteX31" fmla="*/ 1249231 w 1679654"/>
                              <a:gd name="connsiteY31" fmla="*/ 214277 h 762813"/>
                              <a:gd name="connsiteX32" fmla="*/ 1233322 w 1679654"/>
                              <a:gd name="connsiteY32" fmla="*/ 202336 h 762813"/>
                              <a:gd name="connsiteX33" fmla="*/ 1217290 w 1679654"/>
                              <a:gd name="connsiteY33" fmla="*/ 190782 h 762813"/>
                              <a:gd name="connsiteX34" fmla="*/ 1201135 w 1679654"/>
                              <a:gd name="connsiteY34" fmla="*/ 179544 h 762813"/>
                              <a:gd name="connsiteX35" fmla="*/ 1184840 w 1679654"/>
                              <a:gd name="connsiteY35" fmla="*/ 168658 h 762813"/>
                              <a:gd name="connsiteX36" fmla="*/ 1168422 w 1679654"/>
                              <a:gd name="connsiteY36" fmla="*/ 158087 h 762813"/>
                              <a:gd name="connsiteX37" fmla="*/ 1151880 w 1679654"/>
                              <a:gd name="connsiteY37" fmla="*/ 147885 h 762813"/>
                              <a:gd name="connsiteX38" fmla="*/ 1135216 w 1679654"/>
                              <a:gd name="connsiteY38" fmla="*/ 138016 h 762813"/>
                              <a:gd name="connsiteX39" fmla="*/ 1118411 w 1679654"/>
                              <a:gd name="connsiteY39" fmla="*/ 128482 h 762813"/>
                              <a:gd name="connsiteX40" fmla="*/ 1101519 w 1679654"/>
                              <a:gd name="connsiteY40" fmla="*/ 119298 h 762813"/>
                              <a:gd name="connsiteX41" fmla="*/ 1084468 w 1679654"/>
                              <a:gd name="connsiteY41" fmla="*/ 110466 h 762813"/>
                              <a:gd name="connsiteX42" fmla="*/ 1067295 w 1679654"/>
                              <a:gd name="connsiteY42" fmla="*/ 101950 h 762813"/>
                              <a:gd name="connsiteX43" fmla="*/ 1049999 w 1679654"/>
                              <a:gd name="connsiteY43" fmla="*/ 93785 h 762813"/>
                              <a:gd name="connsiteX44" fmla="*/ 1032562 w 1679654"/>
                              <a:gd name="connsiteY44" fmla="*/ 85953 h 762813"/>
                              <a:gd name="connsiteX45" fmla="*/ 1015020 w 1679654"/>
                              <a:gd name="connsiteY45" fmla="*/ 78473 h 762813"/>
                              <a:gd name="connsiteX46" fmla="*/ 997319 w 1679654"/>
                              <a:gd name="connsiteY46" fmla="*/ 71326 h 762813"/>
                              <a:gd name="connsiteX47" fmla="*/ 979531 w 1679654"/>
                              <a:gd name="connsiteY47" fmla="*/ 64513 h 762813"/>
                              <a:gd name="connsiteX48" fmla="*/ 961603 w 1679654"/>
                              <a:gd name="connsiteY48" fmla="*/ 58069 h 762813"/>
                              <a:gd name="connsiteX49" fmla="*/ 943541 w 1679654"/>
                              <a:gd name="connsiteY49" fmla="*/ 51923 h 762813"/>
                              <a:gd name="connsiteX50" fmla="*/ 925363 w 1679654"/>
                              <a:gd name="connsiteY50" fmla="*/ 46164 h 762813"/>
                              <a:gd name="connsiteX51" fmla="*/ 907052 w 1679654"/>
                              <a:gd name="connsiteY51" fmla="*/ 40738 h 762813"/>
                              <a:gd name="connsiteX52" fmla="*/ 888602 w 1679654"/>
                              <a:gd name="connsiteY52" fmla="*/ 35610 h 762813"/>
                              <a:gd name="connsiteX53" fmla="*/ 870041 w 1679654"/>
                              <a:gd name="connsiteY53" fmla="*/ 30869 h 762813"/>
                              <a:gd name="connsiteX54" fmla="*/ 851347 w 1679654"/>
                              <a:gd name="connsiteY54" fmla="*/ 26444 h 762813"/>
                              <a:gd name="connsiteX55" fmla="*/ 832532 w 1679654"/>
                              <a:gd name="connsiteY55" fmla="*/ 22371 h 762813"/>
                              <a:gd name="connsiteX56" fmla="*/ 813588 w 1679654"/>
                              <a:gd name="connsiteY56" fmla="*/ 18630 h 762813"/>
                              <a:gd name="connsiteX57" fmla="*/ 794506 w 1679654"/>
                              <a:gd name="connsiteY57" fmla="*/ 15242 h 762813"/>
                              <a:gd name="connsiteX58" fmla="*/ 775308 w 1679654"/>
                              <a:gd name="connsiteY58" fmla="*/ 12186 h 762813"/>
                              <a:gd name="connsiteX59" fmla="*/ 756001 w 1679654"/>
                              <a:gd name="connsiteY59" fmla="*/ 9465 h 762813"/>
                              <a:gd name="connsiteX60" fmla="*/ 736559 w 1679654"/>
                              <a:gd name="connsiteY60" fmla="*/ 7094 h 762813"/>
                              <a:gd name="connsiteX61" fmla="*/ 716980 w 1679654"/>
                              <a:gd name="connsiteY61" fmla="*/ 5057 h 762813"/>
                              <a:gd name="connsiteX62" fmla="*/ 697266 w 1679654"/>
                              <a:gd name="connsiteY62" fmla="*/ 3371 h 762813"/>
                              <a:gd name="connsiteX63" fmla="*/ 677436 w 1679654"/>
                              <a:gd name="connsiteY63" fmla="*/ 2019 h 762813"/>
                              <a:gd name="connsiteX64" fmla="*/ 657491 w 1679654"/>
                              <a:gd name="connsiteY64" fmla="*/ 1001 h 762813"/>
                              <a:gd name="connsiteX65" fmla="*/ 637394 w 1679654"/>
                              <a:gd name="connsiteY65" fmla="*/ 351 h 762813"/>
                              <a:gd name="connsiteX66" fmla="*/ 617200 w 1679654"/>
                              <a:gd name="connsiteY66" fmla="*/ 0 h 762813"/>
                              <a:gd name="connsiteX67" fmla="*/ 596856 w 1679654"/>
                              <a:gd name="connsiteY67" fmla="*/ 35 h 762813"/>
                              <a:gd name="connsiteX68" fmla="*/ 576388 w 1679654"/>
                              <a:gd name="connsiteY68" fmla="*/ 369 h 762813"/>
                              <a:gd name="connsiteX69" fmla="*/ 555817 w 1679654"/>
                              <a:gd name="connsiteY69" fmla="*/ 1071 h 762813"/>
                              <a:gd name="connsiteX70" fmla="*/ 535102 w 1679654"/>
                              <a:gd name="connsiteY70" fmla="*/ 2107 h 762813"/>
                              <a:gd name="connsiteX71" fmla="*/ 514257 w 1679654"/>
                              <a:gd name="connsiteY71" fmla="*/ 3477 h 762813"/>
                              <a:gd name="connsiteX72" fmla="*/ 493292 w 1679654"/>
                              <a:gd name="connsiteY72" fmla="*/ 5198 h 762813"/>
                              <a:gd name="connsiteX73" fmla="*/ 472199 w 1679654"/>
                              <a:gd name="connsiteY73" fmla="*/ 7252 h 762813"/>
                              <a:gd name="connsiteX74" fmla="*/ 450968 w 1679654"/>
                              <a:gd name="connsiteY74" fmla="*/ 9640 h 762813"/>
                              <a:gd name="connsiteX75" fmla="*/ 429620 w 1679654"/>
                              <a:gd name="connsiteY75" fmla="*/ 12379 h 762813"/>
                              <a:gd name="connsiteX76" fmla="*/ 408140 w 1679654"/>
                              <a:gd name="connsiteY76" fmla="*/ 15470 h 762813"/>
                              <a:gd name="connsiteX77" fmla="*/ 386548 w 1679654"/>
                              <a:gd name="connsiteY77" fmla="*/ 18876 h 762813"/>
                              <a:gd name="connsiteX78" fmla="*/ 364818 w 1679654"/>
                              <a:gd name="connsiteY78" fmla="*/ 22652 h 762813"/>
                              <a:gd name="connsiteX79" fmla="*/ 342972 w 1679654"/>
                              <a:gd name="connsiteY79" fmla="*/ 26743 h 762813"/>
                              <a:gd name="connsiteX80" fmla="*/ 320992 w 1679654"/>
                              <a:gd name="connsiteY80" fmla="*/ 31203 h 762813"/>
                              <a:gd name="connsiteX81" fmla="*/ 298879 w 1679654"/>
                              <a:gd name="connsiteY81" fmla="*/ 35979 h 762813"/>
                              <a:gd name="connsiteX82" fmla="*/ 276650 w 1679654"/>
                              <a:gd name="connsiteY82" fmla="*/ 41089 h 762813"/>
                              <a:gd name="connsiteX83" fmla="*/ 254283 w 1679654"/>
                              <a:gd name="connsiteY83" fmla="*/ 46567 h 762813"/>
                              <a:gd name="connsiteX84" fmla="*/ 231805 w 1679654"/>
                              <a:gd name="connsiteY84" fmla="*/ 52362 h 762813"/>
                              <a:gd name="connsiteX85" fmla="*/ 209195 w 1679654"/>
                              <a:gd name="connsiteY85" fmla="*/ 58525 h 762813"/>
                              <a:gd name="connsiteX86" fmla="*/ 186467 w 1679654"/>
                              <a:gd name="connsiteY86" fmla="*/ 64987 h 762813"/>
                              <a:gd name="connsiteX87" fmla="*/ 163585 w 1679654"/>
                              <a:gd name="connsiteY87" fmla="*/ 71835 h 762813"/>
                              <a:gd name="connsiteX88" fmla="*/ 140608 w 1679654"/>
                              <a:gd name="connsiteY88" fmla="*/ 79000 h 762813"/>
                              <a:gd name="connsiteX89" fmla="*/ 117475 w 1679654"/>
                              <a:gd name="connsiteY89" fmla="*/ 86497 h 762813"/>
                              <a:gd name="connsiteX90" fmla="*/ 94228 w 1679654"/>
                              <a:gd name="connsiteY90" fmla="*/ 94346 h 762813"/>
                              <a:gd name="connsiteX91" fmla="*/ 70870 w 1679654"/>
                              <a:gd name="connsiteY91" fmla="*/ 102547 h 762813"/>
                              <a:gd name="connsiteX92" fmla="*/ 47371 w 1679654"/>
                              <a:gd name="connsiteY92" fmla="*/ 111080 h 762813"/>
                              <a:gd name="connsiteX93" fmla="*/ 23741 w 1679654"/>
                              <a:gd name="connsiteY93" fmla="*/ 119948 h 762813"/>
                              <a:gd name="connsiteX94" fmla="*/ 0 w 1679654"/>
                              <a:gd name="connsiteY94" fmla="*/ 129167 h 762813"/>
                              <a:gd name="connsiteX95" fmla="*/ 8350 w 1679654"/>
                              <a:gd name="connsiteY95" fmla="*/ 149764 h 762813"/>
                              <a:gd name="connsiteX96" fmla="*/ 31912 w 1679654"/>
                              <a:gd name="connsiteY96" fmla="*/ 140124 h 762813"/>
                              <a:gd name="connsiteX97" fmla="*/ 55363 w 1679654"/>
                              <a:gd name="connsiteY97" fmla="*/ 130817 h 762813"/>
                              <a:gd name="connsiteX98" fmla="*/ 78658 w 1679654"/>
                              <a:gd name="connsiteY98" fmla="*/ 121880 h 762813"/>
                              <a:gd name="connsiteX99" fmla="*/ 101859 w 1679654"/>
                              <a:gd name="connsiteY99" fmla="*/ 113275 h 762813"/>
                              <a:gd name="connsiteX100" fmla="*/ 124899 w 1679654"/>
                              <a:gd name="connsiteY100" fmla="*/ 105023 h 762813"/>
                              <a:gd name="connsiteX101" fmla="*/ 147829 w 1679654"/>
                              <a:gd name="connsiteY101" fmla="*/ 97086 h 762813"/>
                              <a:gd name="connsiteX102" fmla="*/ 170625 w 1679654"/>
                              <a:gd name="connsiteY102" fmla="*/ 89535 h 762813"/>
                              <a:gd name="connsiteX103" fmla="*/ 193305 w 1679654"/>
                              <a:gd name="connsiteY103" fmla="*/ 82336 h 762813"/>
                              <a:gd name="connsiteX104" fmla="*/ 215829 w 1679654"/>
                              <a:gd name="connsiteY104" fmla="*/ 75453 h 762813"/>
                              <a:gd name="connsiteX105" fmla="*/ 238237 w 1679654"/>
                              <a:gd name="connsiteY105" fmla="*/ 68938 h 762813"/>
                              <a:gd name="connsiteX106" fmla="*/ 260531 w 1679654"/>
                              <a:gd name="connsiteY106" fmla="*/ 62775 h 762813"/>
                              <a:gd name="connsiteX107" fmla="*/ 282672 w 1679654"/>
                              <a:gd name="connsiteY107" fmla="*/ 56963 h 762813"/>
                              <a:gd name="connsiteX108" fmla="*/ 304697 w 1679654"/>
                              <a:gd name="connsiteY108" fmla="*/ 51484 h 762813"/>
                              <a:gd name="connsiteX109" fmla="*/ 326606 w 1679654"/>
                              <a:gd name="connsiteY109" fmla="*/ 46339 h 762813"/>
                              <a:gd name="connsiteX110" fmla="*/ 348361 w 1679654"/>
                              <a:gd name="connsiteY110" fmla="*/ 41563 h 762813"/>
                              <a:gd name="connsiteX111" fmla="*/ 369998 w 1679654"/>
                              <a:gd name="connsiteY111" fmla="*/ 37138 h 762813"/>
                              <a:gd name="connsiteX112" fmla="*/ 391502 w 1679654"/>
                              <a:gd name="connsiteY112" fmla="*/ 33064 h 762813"/>
                              <a:gd name="connsiteX113" fmla="*/ 412874 w 1679654"/>
                              <a:gd name="connsiteY113" fmla="*/ 29324 h 762813"/>
                              <a:gd name="connsiteX114" fmla="*/ 434128 w 1679654"/>
                              <a:gd name="connsiteY114" fmla="*/ 25918 h 762813"/>
                              <a:gd name="connsiteX115" fmla="*/ 455244 w 1679654"/>
                              <a:gd name="connsiteY115" fmla="*/ 22897 h 762813"/>
                              <a:gd name="connsiteX116" fmla="*/ 476226 w 1679654"/>
                              <a:gd name="connsiteY116" fmla="*/ 20193 h 762813"/>
                              <a:gd name="connsiteX117" fmla="*/ 497099 w 1679654"/>
                              <a:gd name="connsiteY117" fmla="*/ 17840 h 762813"/>
                              <a:gd name="connsiteX118" fmla="*/ 517832 w 1679654"/>
                              <a:gd name="connsiteY118" fmla="*/ 15856 h 762813"/>
                              <a:gd name="connsiteX119" fmla="*/ 538433 w 1679654"/>
                              <a:gd name="connsiteY119" fmla="*/ 14206 h 762813"/>
                              <a:gd name="connsiteX120" fmla="*/ 558916 w 1679654"/>
                              <a:gd name="connsiteY120" fmla="*/ 12889 h 762813"/>
                              <a:gd name="connsiteX121" fmla="*/ 579240 w 1679654"/>
                              <a:gd name="connsiteY121" fmla="*/ 11940 h 762813"/>
                              <a:gd name="connsiteX122" fmla="*/ 599456 w 1679654"/>
                              <a:gd name="connsiteY122" fmla="*/ 11326 h 762813"/>
                              <a:gd name="connsiteX123" fmla="*/ 619559 w 1679654"/>
                              <a:gd name="connsiteY123" fmla="*/ 11080 h 762813"/>
                              <a:gd name="connsiteX124" fmla="*/ 639521 w 1679654"/>
                              <a:gd name="connsiteY124" fmla="*/ 11168 h 762813"/>
                              <a:gd name="connsiteX125" fmla="*/ 659328 w 1679654"/>
                              <a:gd name="connsiteY125" fmla="*/ 11589 h 762813"/>
                              <a:gd name="connsiteX126" fmla="*/ 679041 w 1679654"/>
                              <a:gd name="connsiteY126" fmla="*/ 12379 h 762813"/>
                              <a:gd name="connsiteX127" fmla="*/ 698599 w 1679654"/>
                              <a:gd name="connsiteY127" fmla="*/ 13521 h 762813"/>
                              <a:gd name="connsiteX128" fmla="*/ 718046 w 1679654"/>
                              <a:gd name="connsiteY128" fmla="*/ 14996 h 762813"/>
                              <a:gd name="connsiteX129" fmla="*/ 737353 w 1679654"/>
                              <a:gd name="connsiteY129" fmla="*/ 16822 h 762813"/>
                              <a:gd name="connsiteX130" fmla="*/ 756546 w 1679654"/>
                              <a:gd name="connsiteY130" fmla="*/ 18999 h 762813"/>
                              <a:gd name="connsiteX131" fmla="*/ 775605 w 1679654"/>
                              <a:gd name="connsiteY131" fmla="*/ 21528 h 762813"/>
                              <a:gd name="connsiteX132" fmla="*/ 794529 w 1679654"/>
                              <a:gd name="connsiteY132" fmla="*/ 24390 h 762813"/>
                              <a:gd name="connsiteX133" fmla="*/ 813316 w 1679654"/>
                              <a:gd name="connsiteY133" fmla="*/ 27603 h 762813"/>
                              <a:gd name="connsiteX134" fmla="*/ 831993 w 1679654"/>
                              <a:gd name="connsiteY134" fmla="*/ 31168 h 762813"/>
                              <a:gd name="connsiteX135" fmla="*/ 850531 w 1679654"/>
                              <a:gd name="connsiteY135" fmla="*/ 35084 h 762813"/>
                              <a:gd name="connsiteX136" fmla="*/ 868933 w 1679654"/>
                              <a:gd name="connsiteY136" fmla="*/ 39351 h 762813"/>
                              <a:gd name="connsiteX137" fmla="*/ 887199 w 1679654"/>
                              <a:gd name="connsiteY137" fmla="*/ 43969 h 762813"/>
                              <a:gd name="connsiteX138" fmla="*/ 905354 w 1679654"/>
                              <a:gd name="connsiteY138" fmla="*/ 48920 h 762813"/>
                              <a:gd name="connsiteX139" fmla="*/ 923370 w 1679654"/>
                              <a:gd name="connsiteY139" fmla="*/ 54223 h 762813"/>
                              <a:gd name="connsiteX140" fmla="*/ 941276 w 1679654"/>
                              <a:gd name="connsiteY140" fmla="*/ 59877 h 762813"/>
                              <a:gd name="connsiteX141" fmla="*/ 959043 w 1679654"/>
                              <a:gd name="connsiteY141" fmla="*/ 65883 h 762813"/>
                              <a:gd name="connsiteX142" fmla="*/ 976674 w 1679654"/>
                              <a:gd name="connsiteY142" fmla="*/ 72204 h 762813"/>
                              <a:gd name="connsiteX143" fmla="*/ 994176 w 1679654"/>
                              <a:gd name="connsiteY143" fmla="*/ 78912 h 762813"/>
                              <a:gd name="connsiteX144" fmla="*/ 1011560 w 1679654"/>
                              <a:gd name="connsiteY144" fmla="*/ 85953 h 762813"/>
                              <a:gd name="connsiteX145" fmla="*/ 1028804 w 1679654"/>
                              <a:gd name="connsiteY145" fmla="*/ 93363 h 762813"/>
                              <a:gd name="connsiteX146" fmla="*/ 1045925 w 1679654"/>
                              <a:gd name="connsiteY146" fmla="*/ 101089 h 762813"/>
                              <a:gd name="connsiteX147" fmla="*/ 1062888 w 1679654"/>
                              <a:gd name="connsiteY147" fmla="*/ 109167 h 762813"/>
                              <a:gd name="connsiteX148" fmla="*/ 1079762 w 1679654"/>
                              <a:gd name="connsiteY148" fmla="*/ 117613 h 762813"/>
                              <a:gd name="connsiteX149" fmla="*/ 1096479 w 1679654"/>
                              <a:gd name="connsiteY149" fmla="*/ 126410 h 762813"/>
                              <a:gd name="connsiteX150" fmla="*/ 1113108 w 1679654"/>
                              <a:gd name="connsiteY150" fmla="*/ 135523 h 762813"/>
                              <a:gd name="connsiteX151" fmla="*/ 1129562 w 1679654"/>
                              <a:gd name="connsiteY151" fmla="*/ 145005 h 762813"/>
                              <a:gd name="connsiteX152" fmla="*/ 1145910 w 1679654"/>
                              <a:gd name="connsiteY152" fmla="*/ 154838 h 762813"/>
                              <a:gd name="connsiteX153" fmla="*/ 1162135 w 1679654"/>
                              <a:gd name="connsiteY153" fmla="*/ 164988 h 762813"/>
                              <a:gd name="connsiteX154" fmla="*/ 1178202 w 1679654"/>
                              <a:gd name="connsiteY154" fmla="*/ 175523 h 762813"/>
                              <a:gd name="connsiteX155" fmla="*/ 1194164 w 1679654"/>
                              <a:gd name="connsiteY155" fmla="*/ 186375 h 762813"/>
                              <a:gd name="connsiteX156" fmla="*/ 1209985 w 1679654"/>
                              <a:gd name="connsiteY156" fmla="*/ 197613 h 762813"/>
                              <a:gd name="connsiteX157" fmla="*/ 1225684 w 1679654"/>
                              <a:gd name="connsiteY157" fmla="*/ 209149 h 762813"/>
                              <a:gd name="connsiteX158" fmla="*/ 1241259 w 1679654"/>
                              <a:gd name="connsiteY158" fmla="*/ 221090 h 762813"/>
                              <a:gd name="connsiteX159" fmla="*/ 1256712 w 1679654"/>
                              <a:gd name="connsiteY159" fmla="*/ 233329 h 762813"/>
                              <a:gd name="connsiteX160" fmla="*/ 1272006 w 1679654"/>
                              <a:gd name="connsiteY160" fmla="*/ 245936 h 762813"/>
                              <a:gd name="connsiteX161" fmla="*/ 1287196 w 1679654"/>
                              <a:gd name="connsiteY161" fmla="*/ 258913 h 762813"/>
                              <a:gd name="connsiteX162" fmla="*/ 1302244 w 1679654"/>
                              <a:gd name="connsiteY162" fmla="*/ 272188 h 762813"/>
                              <a:gd name="connsiteX163" fmla="*/ 1317152 w 1679654"/>
                              <a:gd name="connsiteY163" fmla="*/ 285849 h 762813"/>
                              <a:gd name="connsiteX164" fmla="*/ 1331973 w 1679654"/>
                              <a:gd name="connsiteY164" fmla="*/ 299844 h 762813"/>
                              <a:gd name="connsiteX165" fmla="*/ 1346635 w 1679654"/>
                              <a:gd name="connsiteY165" fmla="*/ 314190 h 762813"/>
                              <a:gd name="connsiteX166" fmla="*/ 1361175 w 1679654"/>
                              <a:gd name="connsiteY166" fmla="*/ 328887 h 762813"/>
                              <a:gd name="connsiteX167" fmla="*/ 1375556 w 1679654"/>
                              <a:gd name="connsiteY167" fmla="*/ 343917 h 762813"/>
                              <a:gd name="connsiteX168" fmla="*/ 1389850 w 1679654"/>
                              <a:gd name="connsiteY168" fmla="*/ 359317 h 762813"/>
                              <a:gd name="connsiteX169" fmla="*/ 1404003 w 1679654"/>
                              <a:gd name="connsiteY169" fmla="*/ 375050 h 762813"/>
                              <a:gd name="connsiteX170" fmla="*/ 1418016 w 1679654"/>
                              <a:gd name="connsiteY170" fmla="*/ 391135 h 762813"/>
                              <a:gd name="connsiteX171" fmla="*/ 1431905 w 1679654"/>
                              <a:gd name="connsiteY171" fmla="*/ 407570 h 762813"/>
                              <a:gd name="connsiteX172" fmla="*/ 1445672 w 1679654"/>
                              <a:gd name="connsiteY172" fmla="*/ 424357 h 762813"/>
                              <a:gd name="connsiteX173" fmla="*/ 1459298 w 1679654"/>
                              <a:gd name="connsiteY173" fmla="*/ 441477 h 762813"/>
                              <a:gd name="connsiteX174" fmla="*/ 1472802 w 1679654"/>
                              <a:gd name="connsiteY174" fmla="*/ 458966 h 762813"/>
                              <a:gd name="connsiteX175" fmla="*/ 1486182 w 1679654"/>
                              <a:gd name="connsiteY175" fmla="*/ 476772 h 762813"/>
                              <a:gd name="connsiteX176" fmla="*/ 1499422 w 1679654"/>
                              <a:gd name="connsiteY176" fmla="*/ 494946 h 762813"/>
                              <a:gd name="connsiteX177" fmla="*/ 1512557 w 1679654"/>
                              <a:gd name="connsiteY177" fmla="*/ 513471 h 762813"/>
                              <a:gd name="connsiteX178" fmla="*/ 1525516 w 1679654"/>
                              <a:gd name="connsiteY178" fmla="*/ 532312 h 762813"/>
                              <a:gd name="connsiteX179" fmla="*/ 1538387 w 1679654"/>
                              <a:gd name="connsiteY179" fmla="*/ 551539 h 762813"/>
                              <a:gd name="connsiteX180" fmla="*/ 1551118 w 1679654"/>
                              <a:gd name="connsiteY180" fmla="*/ 571083 h 762813"/>
                              <a:gd name="connsiteX181" fmla="*/ 1563709 w 1679654"/>
                              <a:gd name="connsiteY181" fmla="*/ 591013 h 762813"/>
                              <a:gd name="connsiteX182" fmla="*/ 1576176 w 1679654"/>
                              <a:gd name="connsiteY182" fmla="*/ 611276 h 762813"/>
                              <a:gd name="connsiteX183" fmla="*/ 1588538 w 1679654"/>
                              <a:gd name="connsiteY183" fmla="*/ 631856 h 762813"/>
                              <a:gd name="connsiteX184" fmla="*/ 1600742 w 1679654"/>
                              <a:gd name="connsiteY184" fmla="*/ 652822 h 762813"/>
                              <a:gd name="connsiteX185" fmla="*/ 1612823 w 1679654"/>
                              <a:gd name="connsiteY185" fmla="*/ 674121 h 762813"/>
                              <a:gd name="connsiteX186" fmla="*/ 1624781 w 1679654"/>
                              <a:gd name="connsiteY186" fmla="*/ 695772 h 762813"/>
                              <a:gd name="connsiteX187" fmla="*/ 1636599 w 1679654"/>
                              <a:gd name="connsiteY187" fmla="*/ 717774 h 762813"/>
                              <a:gd name="connsiteX188" fmla="*/ 1648294 w 1679654"/>
                              <a:gd name="connsiteY188" fmla="*/ 740109 h 762813"/>
                              <a:gd name="connsiteX189" fmla="*/ 1659866 w 1679654"/>
                              <a:gd name="connsiteY189" fmla="*/ 762814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1679656" y="752629"/>
                                </a:move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lnTo>
                                  <a:pt x="8350" y="149764"/>
                                </a:ln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close/>
                              </a:path>
                            </a:pathLst>
                          </a:custGeom>
                          <a:solidFill>
                            <a:srgbClr val="0064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2" name="Freeform: Shape 2642"/>
                        <wps:cNvSpPr/>
                        <wps:spPr>
                          <a:xfrm>
                            <a:off x="764045" y="2126999"/>
                            <a:ext cx="571456" cy="301230"/>
                          </a:xfrm>
                          <a:custGeom>
                            <a:avLst/>
                            <a:gdLst>
                              <a:gd name="connsiteX0" fmla="*/ 46787 w 571456"/>
                              <a:gd name="connsiteY0" fmla="*/ 301231 h 301230"/>
                              <a:gd name="connsiteX1" fmla="*/ 84382 w 571456"/>
                              <a:gd name="connsiteY1" fmla="*/ 282073 h 301230"/>
                              <a:gd name="connsiteX2" fmla="*/ 120599 w 571456"/>
                              <a:gd name="connsiteY2" fmla="*/ 263566 h 301230"/>
                              <a:gd name="connsiteX3" fmla="*/ 155390 w 571456"/>
                              <a:gd name="connsiteY3" fmla="*/ 245673 h 301230"/>
                              <a:gd name="connsiteX4" fmla="*/ 188803 w 571456"/>
                              <a:gd name="connsiteY4" fmla="*/ 228412 h 301230"/>
                              <a:gd name="connsiteX5" fmla="*/ 220830 w 571456"/>
                              <a:gd name="connsiteY5" fmla="*/ 211766 h 301230"/>
                              <a:gd name="connsiteX6" fmla="*/ 251433 w 571456"/>
                              <a:gd name="connsiteY6" fmla="*/ 195769 h 301230"/>
                              <a:gd name="connsiteX7" fmla="*/ 280654 w 571456"/>
                              <a:gd name="connsiteY7" fmla="*/ 180405 h 301230"/>
                              <a:gd name="connsiteX8" fmla="*/ 308476 w 571456"/>
                              <a:gd name="connsiteY8" fmla="*/ 165638 h 301230"/>
                              <a:gd name="connsiteX9" fmla="*/ 334893 w 571456"/>
                              <a:gd name="connsiteY9" fmla="*/ 151520 h 301230"/>
                              <a:gd name="connsiteX10" fmla="*/ 359926 w 571456"/>
                              <a:gd name="connsiteY10" fmla="*/ 138034 h 301230"/>
                              <a:gd name="connsiteX11" fmla="*/ 383535 w 571456"/>
                              <a:gd name="connsiteY11" fmla="*/ 125163 h 301230"/>
                              <a:gd name="connsiteX12" fmla="*/ 405764 w 571456"/>
                              <a:gd name="connsiteY12" fmla="*/ 112942 h 301230"/>
                              <a:gd name="connsiteX13" fmla="*/ 426589 w 571456"/>
                              <a:gd name="connsiteY13" fmla="*/ 101335 h 301230"/>
                              <a:gd name="connsiteX14" fmla="*/ 446030 w 571456"/>
                              <a:gd name="connsiteY14" fmla="*/ 90361 h 301230"/>
                              <a:gd name="connsiteX15" fmla="*/ 464074 w 571456"/>
                              <a:gd name="connsiteY15" fmla="*/ 80018 h 301230"/>
                              <a:gd name="connsiteX16" fmla="*/ 480712 w 571456"/>
                              <a:gd name="connsiteY16" fmla="*/ 70308 h 301230"/>
                              <a:gd name="connsiteX17" fmla="*/ 495945 w 571456"/>
                              <a:gd name="connsiteY17" fmla="*/ 61212 h 301230"/>
                              <a:gd name="connsiteX18" fmla="*/ 509772 w 571456"/>
                              <a:gd name="connsiteY18" fmla="*/ 52731 h 301230"/>
                              <a:gd name="connsiteX19" fmla="*/ 522225 w 571456"/>
                              <a:gd name="connsiteY19" fmla="*/ 44935 h 301230"/>
                              <a:gd name="connsiteX20" fmla="*/ 533270 w 571456"/>
                              <a:gd name="connsiteY20" fmla="*/ 37700 h 301230"/>
                              <a:gd name="connsiteX21" fmla="*/ 542912 w 571456"/>
                              <a:gd name="connsiteY21" fmla="*/ 31150 h 301230"/>
                              <a:gd name="connsiteX22" fmla="*/ 551176 w 571456"/>
                              <a:gd name="connsiteY22" fmla="*/ 25198 h 301230"/>
                              <a:gd name="connsiteX23" fmla="*/ 558007 w 571456"/>
                              <a:gd name="connsiteY23" fmla="*/ 19877 h 301230"/>
                              <a:gd name="connsiteX24" fmla="*/ 563466 w 571456"/>
                              <a:gd name="connsiteY24" fmla="*/ 15189 h 301230"/>
                              <a:gd name="connsiteX25" fmla="*/ 567540 w 571456"/>
                              <a:gd name="connsiteY25" fmla="*/ 11133 h 301230"/>
                              <a:gd name="connsiteX26" fmla="*/ 570188 w 571456"/>
                              <a:gd name="connsiteY26" fmla="*/ 7709 h 301230"/>
                              <a:gd name="connsiteX27" fmla="*/ 571457 w 571456"/>
                              <a:gd name="connsiteY27" fmla="*/ 4917 h 301230"/>
                              <a:gd name="connsiteX28" fmla="*/ 571319 w 571456"/>
                              <a:gd name="connsiteY28" fmla="*/ 2739 h 301230"/>
                              <a:gd name="connsiteX29" fmla="*/ 569782 w 571456"/>
                              <a:gd name="connsiteY29" fmla="*/ 1194 h 301230"/>
                              <a:gd name="connsiteX30" fmla="*/ 566839 w 571456"/>
                              <a:gd name="connsiteY30" fmla="*/ 263 h 301230"/>
                              <a:gd name="connsiteX31" fmla="*/ 562516 w 571456"/>
                              <a:gd name="connsiteY31" fmla="*/ 0 h 301230"/>
                              <a:gd name="connsiteX32" fmla="*/ 556790 w 571456"/>
                              <a:gd name="connsiteY32" fmla="*/ 334 h 301230"/>
                              <a:gd name="connsiteX33" fmla="*/ 549657 w 571456"/>
                              <a:gd name="connsiteY33" fmla="*/ 1317 h 301230"/>
                              <a:gd name="connsiteX34" fmla="*/ 541144 w 571456"/>
                              <a:gd name="connsiteY34" fmla="*/ 2915 h 301230"/>
                              <a:gd name="connsiteX35" fmla="*/ 531207 w 571456"/>
                              <a:gd name="connsiteY35" fmla="*/ 5127 h 301230"/>
                              <a:gd name="connsiteX36" fmla="*/ 519890 w 571456"/>
                              <a:gd name="connsiteY36" fmla="*/ 8007 h 301230"/>
                              <a:gd name="connsiteX37" fmla="*/ 507194 w 571456"/>
                              <a:gd name="connsiteY37" fmla="*/ 11501 h 301230"/>
                              <a:gd name="connsiteX38" fmla="*/ 493065 w 571456"/>
                              <a:gd name="connsiteY38" fmla="*/ 15610 h 301230"/>
                              <a:gd name="connsiteX39" fmla="*/ 477565 w 571456"/>
                              <a:gd name="connsiteY39" fmla="*/ 20351 h 301230"/>
                              <a:gd name="connsiteX40" fmla="*/ 460655 w 571456"/>
                              <a:gd name="connsiteY40" fmla="*/ 25742 h 301230"/>
                              <a:gd name="connsiteX41" fmla="*/ 442344 w 571456"/>
                              <a:gd name="connsiteY41" fmla="*/ 31730 h 301230"/>
                              <a:gd name="connsiteX42" fmla="*/ 422626 w 571456"/>
                              <a:gd name="connsiteY42" fmla="*/ 38367 h 301230"/>
                              <a:gd name="connsiteX43" fmla="*/ 401534 w 571456"/>
                              <a:gd name="connsiteY43" fmla="*/ 45637 h 301230"/>
                              <a:gd name="connsiteX44" fmla="*/ 379033 w 571456"/>
                              <a:gd name="connsiteY44" fmla="*/ 53504 h 301230"/>
                              <a:gd name="connsiteX45" fmla="*/ 355128 w 571456"/>
                              <a:gd name="connsiteY45" fmla="*/ 62037 h 301230"/>
                              <a:gd name="connsiteX46" fmla="*/ 329841 w 571456"/>
                              <a:gd name="connsiteY46" fmla="*/ 71186 h 301230"/>
                              <a:gd name="connsiteX47" fmla="*/ 303132 w 571456"/>
                              <a:gd name="connsiteY47" fmla="*/ 80966 h 301230"/>
                              <a:gd name="connsiteX48" fmla="*/ 275040 w 571456"/>
                              <a:gd name="connsiteY48" fmla="*/ 91361 h 301230"/>
                              <a:gd name="connsiteX49" fmla="*/ 245568 w 571456"/>
                              <a:gd name="connsiteY49" fmla="*/ 102406 h 301230"/>
                              <a:gd name="connsiteX50" fmla="*/ 214670 w 571456"/>
                              <a:gd name="connsiteY50" fmla="*/ 114066 h 301230"/>
                              <a:gd name="connsiteX51" fmla="*/ 182393 w 571456"/>
                              <a:gd name="connsiteY51" fmla="*/ 126340 h 301230"/>
                              <a:gd name="connsiteX52" fmla="*/ 148716 w 571456"/>
                              <a:gd name="connsiteY52" fmla="*/ 139281 h 301230"/>
                              <a:gd name="connsiteX53" fmla="*/ 113628 w 571456"/>
                              <a:gd name="connsiteY53" fmla="*/ 152819 h 301230"/>
                              <a:gd name="connsiteX54" fmla="*/ 77139 w 571456"/>
                              <a:gd name="connsiteY54" fmla="*/ 167007 h 301230"/>
                              <a:gd name="connsiteX55" fmla="*/ 39271 w 571456"/>
                              <a:gd name="connsiteY55" fmla="*/ 181810 h 301230"/>
                              <a:gd name="connsiteX56" fmla="*/ 0 w 571456"/>
                              <a:gd name="connsiteY56" fmla="*/ 197244 h 301230"/>
                              <a:gd name="connsiteX57" fmla="*/ 8350 w 571456"/>
                              <a:gd name="connsiteY57" fmla="*/ 217841 h 301230"/>
                              <a:gd name="connsiteX58" fmla="*/ 47308 w 571456"/>
                              <a:gd name="connsiteY58" fmla="*/ 201669 h 301230"/>
                              <a:gd name="connsiteX59" fmla="*/ 84881 w 571456"/>
                              <a:gd name="connsiteY59" fmla="*/ 186129 h 301230"/>
                              <a:gd name="connsiteX60" fmla="*/ 121075 w 571456"/>
                              <a:gd name="connsiteY60" fmla="*/ 171204 h 301230"/>
                              <a:gd name="connsiteX61" fmla="*/ 155843 w 571456"/>
                              <a:gd name="connsiteY61" fmla="*/ 156928 h 301230"/>
                              <a:gd name="connsiteX62" fmla="*/ 189231 w 571456"/>
                              <a:gd name="connsiteY62" fmla="*/ 143285 h 301230"/>
                              <a:gd name="connsiteX63" fmla="*/ 221213 w 571456"/>
                              <a:gd name="connsiteY63" fmla="*/ 130273 h 301230"/>
                              <a:gd name="connsiteX64" fmla="*/ 251796 w 571456"/>
                              <a:gd name="connsiteY64" fmla="*/ 117858 h 301230"/>
                              <a:gd name="connsiteX65" fmla="*/ 280974 w 571456"/>
                              <a:gd name="connsiteY65" fmla="*/ 106094 h 301230"/>
                              <a:gd name="connsiteX66" fmla="*/ 308771 w 571456"/>
                              <a:gd name="connsiteY66" fmla="*/ 94944 h 301230"/>
                              <a:gd name="connsiteX67" fmla="*/ 335142 w 571456"/>
                              <a:gd name="connsiteY67" fmla="*/ 84461 h 301230"/>
                              <a:gd name="connsiteX68" fmla="*/ 360129 w 571456"/>
                              <a:gd name="connsiteY68" fmla="*/ 74592 h 301230"/>
                              <a:gd name="connsiteX69" fmla="*/ 383737 w 571456"/>
                              <a:gd name="connsiteY69" fmla="*/ 65321 h 301230"/>
                              <a:gd name="connsiteX70" fmla="*/ 405920 w 571456"/>
                              <a:gd name="connsiteY70" fmla="*/ 56699 h 301230"/>
                              <a:gd name="connsiteX71" fmla="*/ 426698 w 571456"/>
                              <a:gd name="connsiteY71" fmla="*/ 48710 h 301230"/>
                              <a:gd name="connsiteX72" fmla="*/ 446100 w 571456"/>
                              <a:gd name="connsiteY72" fmla="*/ 41352 h 301230"/>
                              <a:gd name="connsiteX73" fmla="*/ 464092 w 571456"/>
                              <a:gd name="connsiteY73" fmla="*/ 34610 h 301230"/>
                              <a:gd name="connsiteX74" fmla="*/ 480688 w 571456"/>
                              <a:gd name="connsiteY74" fmla="*/ 28517 h 301230"/>
                              <a:gd name="connsiteX75" fmla="*/ 495900 w 571456"/>
                              <a:gd name="connsiteY75" fmla="*/ 23038 h 301230"/>
                              <a:gd name="connsiteX76" fmla="*/ 509686 w 571456"/>
                              <a:gd name="connsiteY76" fmla="*/ 18192 h 301230"/>
                              <a:gd name="connsiteX77" fmla="*/ 522086 w 571456"/>
                              <a:gd name="connsiteY77" fmla="*/ 13977 h 301230"/>
                              <a:gd name="connsiteX78" fmla="*/ 533089 w 571456"/>
                              <a:gd name="connsiteY78" fmla="*/ 10378 h 301230"/>
                              <a:gd name="connsiteX79" fmla="*/ 542686 w 571456"/>
                              <a:gd name="connsiteY79" fmla="*/ 7445 h 301230"/>
                              <a:gd name="connsiteX80" fmla="*/ 550904 w 571456"/>
                              <a:gd name="connsiteY80" fmla="*/ 5110 h 301230"/>
                              <a:gd name="connsiteX81" fmla="*/ 557694 w 571456"/>
                              <a:gd name="connsiteY81" fmla="*/ 3407 h 301230"/>
                              <a:gd name="connsiteX82" fmla="*/ 563101 w 571456"/>
                              <a:gd name="connsiteY82" fmla="*/ 2353 h 301230"/>
                              <a:gd name="connsiteX83" fmla="*/ 567111 w 571456"/>
                              <a:gd name="connsiteY83" fmla="*/ 1897 h 301230"/>
                              <a:gd name="connsiteX84" fmla="*/ 569712 w 571456"/>
                              <a:gd name="connsiteY84" fmla="*/ 2090 h 301230"/>
                              <a:gd name="connsiteX85" fmla="*/ 570936 w 571456"/>
                              <a:gd name="connsiteY85" fmla="*/ 2915 h 301230"/>
                              <a:gd name="connsiteX86" fmla="*/ 570732 w 571456"/>
                              <a:gd name="connsiteY86" fmla="*/ 4372 h 301230"/>
                              <a:gd name="connsiteX87" fmla="*/ 569145 w 571456"/>
                              <a:gd name="connsiteY87" fmla="*/ 6427 h 301230"/>
                              <a:gd name="connsiteX88" fmla="*/ 566160 w 571456"/>
                              <a:gd name="connsiteY88" fmla="*/ 9149 h 301230"/>
                              <a:gd name="connsiteX89" fmla="*/ 561768 w 571456"/>
                              <a:gd name="connsiteY89" fmla="*/ 12467 h 301230"/>
                              <a:gd name="connsiteX90" fmla="*/ 555996 w 571456"/>
                              <a:gd name="connsiteY90" fmla="*/ 16453 h 301230"/>
                              <a:gd name="connsiteX91" fmla="*/ 548818 w 571456"/>
                              <a:gd name="connsiteY91" fmla="*/ 21054 h 301230"/>
                              <a:gd name="connsiteX92" fmla="*/ 540217 w 571456"/>
                              <a:gd name="connsiteY92" fmla="*/ 26251 h 301230"/>
                              <a:gd name="connsiteX93" fmla="*/ 530232 w 571456"/>
                              <a:gd name="connsiteY93" fmla="*/ 32116 h 301230"/>
                              <a:gd name="connsiteX94" fmla="*/ 518876 w 571456"/>
                              <a:gd name="connsiteY94" fmla="*/ 38596 h 301230"/>
                              <a:gd name="connsiteX95" fmla="*/ 506086 w 571456"/>
                              <a:gd name="connsiteY95" fmla="*/ 45689 h 301230"/>
                              <a:gd name="connsiteX96" fmla="*/ 491914 w 571456"/>
                              <a:gd name="connsiteY96" fmla="*/ 53433 h 301230"/>
                              <a:gd name="connsiteX97" fmla="*/ 476341 w 571456"/>
                              <a:gd name="connsiteY97" fmla="*/ 61809 h 301230"/>
                              <a:gd name="connsiteX98" fmla="*/ 459363 w 571456"/>
                              <a:gd name="connsiteY98" fmla="*/ 70817 h 301230"/>
                              <a:gd name="connsiteX99" fmla="*/ 440983 w 571456"/>
                              <a:gd name="connsiteY99" fmla="*/ 80440 h 301230"/>
                              <a:gd name="connsiteX100" fmla="*/ 421223 w 571456"/>
                              <a:gd name="connsiteY100" fmla="*/ 90694 h 301230"/>
                              <a:gd name="connsiteX101" fmla="*/ 400037 w 571456"/>
                              <a:gd name="connsiteY101" fmla="*/ 101581 h 301230"/>
                              <a:gd name="connsiteX102" fmla="*/ 377468 w 571456"/>
                              <a:gd name="connsiteY102" fmla="*/ 113100 h 301230"/>
                              <a:gd name="connsiteX103" fmla="*/ 353518 w 571456"/>
                              <a:gd name="connsiteY103" fmla="*/ 125269 h 301230"/>
                              <a:gd name="connsiteX104" fmla="*/ 328143 w 571456"/>
                              <a:gd name="connsiteY104" fmla="*/ 138034 h 301230"/>
                              <a:gd name="connsiteX105" fmla="*/ 301366 w 571456"/>
                              <a:gd name="connsiteY105" fmla="*/ 151432 h 301230"/>
                              <a:gd name="connsiteX106" fmla="*/ 273209 w 571456"/>
                              <a:gd name="connsiteY106" fmla="*/ 165462 h 301230"/>
                              <a:gd name="connsiteX107" fmla="*/ 243643 w 571456"/>
                              <a:gd name="connsiteY107" fmla="*/ 180124 h 301230"/>
                              <a:gd name="connsiteX108" fmla="*/ 212682 w 571456"/>
                              <a:gd name="connsiteY108" fmla="*/ 195436 h 301230"/>
                              <a:gd name="connsiteX109" fmla="*/ 180337 w 571456"/>
                              <a:gd name="connsiteY109" fmla="*/ 211345 h 301230"/>
                              <a:gd name="connsiteX110" fmla="*/ 146565 w 571456"/>
                              <a:gd name="connsiteY110" fmla="*/ 227885 h 301230"/>
                              <a:gd name="connsiteX111" fmla="*/ 111408 w 571456"/>
                              <a:gd name="connsiteY111" fmla="*/ 245058 h 301230"/>
                              <a:gd name="connsiteX112" fmla="*/ 74856 w 571456"/>
                              <a:gd name="connsiteY112" fmla="*/ 262881 h 301230"/>
                              <a:gd name="connsiteX113" fmla="*/ 36895 w 571456"/>
                              <a:gd name="connsiteY113" fmla="*/ 281336 h 3012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571456" h="301230">
                                <a:moveTo>
                                  <a:pt x="46787" y="301231"/>
                                </a:moveTo>
                                <a:lnTo>
                                  <a:pt x="84382" y="282073"/>
                                </a:lnTo>
                                <a:lnTo>
                                  <a:pt x="120599" y="263566"/>
                                </a:lnTo>
                                <a:lnTo>
                                  <a:pt x="155390" y="245673"/>
                                </a:lnTo>
                                <a:lnTo>
                                  <a:pt x="188803" y="228412"/>
                                </a:lnTo>
                                <a:lnTo>
                                  <a:pt x="220830" y="211766"/>
                                </a:lnTo>
                                <a:lnTo>
                                  <a:pt x="251433" y="195769"/>
                                </a:lnTo>
                                <a:lnTo>
                                  <a:pt x="280654" y="180405"/>
                                </a:lnTo>
                                <a:lnTo>
                                  <a:pt x="308476" y="165638"/>
                                </a:lnTo>
                                <a:lnTo>
                                  <a:pt x="334893" y="151520"/>
                                </a:lnTo>
                                <a:lnTo>
                                  <a:pt x="359926" y="138034"/>
                                </a:lnTo>
                                <a:lnTo>
                                  <a:pt x="383535" y="125163"/>
                                </a:lnTo>
                                <a:lnTo>
                                  <a:pt x="405764" y="112942"/>
                                </a:lnTo>
                                <a:lnTo>
                                  <a:pt x="426589" y="101335"/>
                                </a:lnTo>
                                <a:lnTo>
                                  <a:pt x="446030" y="90361"/>
                                </a:lnTo>
                                <a:lnTo>
                                  <a:pt x="464074" y="80018"/>
                                </a:lnTo>
                                <a:lnTo>
                                  <a:pt x="480712" y="70308"/>
                                </a:lnTo>
                                <a:lnTo>
                                  <a:pt x="495945" y="61212"/>
                                </a:lnTo>
                                <a:lnTo>
                                  <a:pt x="509772" y="52731"/>
                                </a:lnTo>
                                <a:lnTo>
                                  <a:pt x="522225" y="44935"/>
                                </a:lnTo>
                                <a:lnTo>
                                  <a:pt x="533270" y="37700"/>
                                </a:lnTo>
                                <a:lnTo>
                                  <a:pt x="542912" y="31150"/>
                                </a:lnTo>
                                <a:lnTo>
                                  <a:pt x="551176" y="25198"/>
                                </a:lnTo>
                                <a:lnTo>
                                  <a:pt x="558007" y="19877"/>
                                </a:lnTo>
                                <a:lnTo>
                                  <a:pt x="563466" y="15189"/>
                                </a:lnTo>
                                <a:lnTo>
                                  <a:pt x="567540" y="11133"/>
                                </a:lnTo>
                                <a:lnTo>
                                  <a:pt x="570188" y="7709"/>
                                </a:lnTo>
                                <a:lnTo>
                                  <a:pt x="571457" y="4917"/>
                                </a:lnTo>
                                <a:lnTo>
                                  <a:pt x="571319" y="2739"/>
                                </a:lnTo>
                                <a:lnTo>
                                  <a:pt x="569782" y="1194"/>
                                </a:lnTo>
                                <a:lnTo>
                                  <a:pt x="566839" y="263"/>
                                </a:lnTo>
                                <a:lnTo>
                                  <a:pt x="562516" y="0"/>
                                </a:lnTo>
                                <a:lnTo>
                                  <a:pt x="556790" y="334"/>
                                </a:lnTo>
                                <a:lnTo>
                                  <a:pt x="549657" y="1317"/>
                                </a:lnTo>
                                <a:lnTo>
                                  <a:pt x="541144" y="2915"/>
                                </a:lnTo>
                                <a:lnTo>
                                  <a:pt x="531207" y="5127"/>
                                </a:lnTo>
                                <a:lnTo>
                                  <a:pt x="519890" y="8007"/>
                                </a:lnTo>
                                <a:lnTo>
                                  <a:pt x="507194" y="11501"/>
                                </a:lnTo>
                                <a:lnTo>
                                  <a:pt x="493065" y="15610"/>
                                </a:lnTo>
                                <a:lnTo>
                                  <a:pt x="477565" y="20351"/>
                                </a:lnTo>
                                <a:lnTo>
                                  <a:pt x="460655" y="25742"/>
                                </a:lnTo>
                                <a:lnTo>
                                  <a:pt x="442344" y="31730"/>
                                </a:lnTo>
                                <a:lnTo>
                                  <a:pt x="422626" y="38367"/>
                                </a:lnTo>
                                <a:lnTo>
                                  <a:pt x="401534" y="45637"/>
                                </a:lnTo>
                                <a:lnTo>
                                  <a:pt x="379033" y="53504"/>
                                </a:lnTo>
                                <a:lnTo>
                                  <a:pt x="355128" y="62037"/>
                                </a:lnTo>
                                <a:lnTo>
                                  <a:pt x="329841" y="71186"/>
                                </a:lnTo>
                                <a:lnTo>
                                  <a:pt x="303132" y="80966"/>
                                </a:lnTo>
                                <a:lnTo>
                                  <a:pt x="275040" y="91361"/>
                                </a:lnTo>
                                <a:lnTo>
                                  <a:pt x="245568" y="102406"/>
                                </a:lnTo>
                                <a:lnTo>
                                  <a:pt x="214670" y="114066"/>
                                </a:lnTo>
                                <a:lnTo>
                                  <a:pt x="182393" y="126340"/>
                                </a:lnTo>
                                <a:lnTo>
                                  <a:pt x="148716" y="139281"/>
                                </a:lnTo>
                                <a:lnTo>
                                  <a:pt x="113628" y="152819"/>
                                </a:lnTo>
                                <a:lnTo>
                                  <a:pt x="77139" y="167007"/>
                                </a:lnTo>
                                <a:lnTo>
                                  <a:pt x="39271" y="181810"/>
                                </a:lnTo>
                                <a:lnTo>
                                  <a:pt x="0" y="197244"/>
                                </a:lnTo>
                                <a:lnTo>
                                  <a:pt x="8350" y="217841"/>
                                </a:lnTo>
                                <a:lnTo>
                                  <a:pt x="47308" y="201669"/>
                                </a:lnTo>
                                <a:lnTo>
                                  <a:pt x="84881" y="186129"/>
                                </a:lnTo>
                                <a:lnTo>
                                  <a:pt x="121075" y="171204"/>
                                </a:lnTo>
                                <a:lnTo>
                                  <a:pt x="155843" y="156928"/>
                                </a:lnTo>
                                <a:lnTo>
                                  <a:pt x="189231" y="143285"/>
                                </a:lnTo>
                                <a:lnTo>
                                  <a:pt x="221213" y="130273"/>
                                </a:lnTo>
                                <a:lnTo>
                                  <a:pt x="251796" y="117858"/>
                                </a:lnTo>
                                <a:lnTo>
                                  <a:pt x="280974" y="106094"/>
                                </a:lnTo>
                                <a:lnTo>
                                  <a:pt x="308771" y="94944"/>
                                </a:lnTo>
                                <a:lnTo>
                                  <a:pt x="335142" y="84461"/>
                                </a:lnTo>
                                <a:lnTo>
                                  <a:pt x="360129" y="74592"/>
                                </a:lnTo>
                                <a:lnTo>
                                  <a:pt x="383737" y="65321"/>
                                </a:lnTo>
                                <a:lnTo>
                                  <a:pt x="405920" y="56699"/>
                                </a:lnTo>
                                <a:lnTo>
                                  <a:pt x="426698" y="48710"/>
                                </a:lnTo>
                                <a:lnTo>
                                  <a:pt x="446100" y="41352"/>
                                </a:lnTo>
                                <a:lnTo>
                                  <a:pt x="464092" y="34610"/>
                                </a:lnTo>
                                <a:lnTo>
                                  <a:pt x="480688" y="28517"/>
                                </a:lnTo>
                                <a:lnTo>
                                  <a:pt x="495900" y="23038"/>
                                </a:lnTo>
                                <a:lnTo>
                                  <a:pt x="509686" y="18192"/>
                                </a:lnTo>
                                <a:lnTo>
                                  <a:pt x="522086" y="13977"/>
                                </a:lnTo>
                                <a:lnTo>
                                  <a:pt x="533089" y="10378"/>
                                </a:lnTo>
                                <a:lnTo>
                                  <a:pt x="542686" y="7445"/>
                                </a:lnTo>
                                <a:lnTo>
                                  <a:pt x="550904" y="5110"/>
                                </a:lnTo>
                                <a:lnTo>
                                  <a:pt x="557694" y="3407"/>
                                </a:lnTo>
                                <a:lnTo>
                                  <a:pt x="563101" y="2353"/>
                                </a:lnTo>
                                <a:lnTo>
                                  <a:pt x="567111" y="1897"/>
                                </a:lnTo>
                                <a:lnTo>
                                  <a:pt x="569712" y="2090"/>
                                </a:lnTo>
                                <a:lnTo>
                                  <a:pt x="570936" y="2915"/>
                                </a:lnTo>
                                <a:lnTo>
                                  <a:pt x="570732" y="4372"/>
                                </a:lnTo>
                                <a:lnTo>
                                  <a:pt x="569145" y="6427"/>
                                </a:lnTo>
                                <a:lnTo>
                                  <a:pt x="566160" y="9149"/>
                                </a:lnTo>
                                <a:lnTo>
                                  <a:pt x="561768" y="12467"/>
                                </a:lnTo>
                                <a:lnTo>
                                  <a:pt x="555996" y="16453"/>
                                </a:lnTo>
                                <a:lnTo>
                                  <a:pt x="548818" y="21054"/>
                                </a:lnTo>
                                <a:lnTo>
                                  <a:pt x="540217" y="26251"/>
                                </a:lnTo>
                                <a:lnTo>
                                  <a:pt x="530232" y="32116"/>
                                </a:lnTo>
                                <a:lnTo>
                                  <a:pt x="518876" y="38596"/>
                                </a:lnTo>
                                <a:lnTo>
                                  <a:pt x="506086" y="45689"/>
                                </a:lnTo>
                                <a:lnTo>
                                  <a:pt x="491914" y="53433"/>
                                </a:lnTo>
                                <a:lnTo>
                                  <a:pt x="476341" y="61809"/>
                                </a:lnTo>
                                <a:lnTo>
                                  <a:pt x="459363" y="70817"/>
                                </a:lnTo>
                                <a:lnTo>
                                  <a:pt x="440983" y="80440"/>
                                </a:lnTo>
                                <a:lnTo>
                                  <a:pt x="421223" y="90694"/>
                                </a:lnTo>
                                <a:lnTo>
                                  <a:pt x="400037" y="101581"/>
                                </a:lnTo>
                                <a:lnTo>
                                  <a:pt x="377468" y="113100"/>
                                </a:lnTo>
                                <a:lnTo>
                                  <a:pt x="353518" y="125269"/>
                                </a:lnTo>
                                <a:lnTo>
                                  <a:pt x="328143" y="138034"/>
                                </a:lnTo>
                                <a:lnTo>
                                  <a:pt x="301366" y="151432"/>
                                </a:lnTo>
                                <a:lnTo>
                                  <a:pt x="273209" y="165462"/>
                                </a:lnTo>
                                <a:lnTo>
                                  <a:pt x="243643" y="180124"/>
                                </a:lnTo>
                                <a:lnTo>
                                  <a:pt x="212682" y="195436"/>
                                </a:lnTo>
                                <a:lnTo>
                                  <a:pt x="180337" y="211345"/>
                                </a:lnTo>
                                <a:lnTo>
                                  <a:pt x="146565" y="227885"/>
                                </a:lnTo>
                                <a:lnTo>
                                  <a:pt x="111408" y="245058"/>
                                </a:lnTo>
                                <a:lnTo>
                                  <a:pt x="74856" y="262881"/>
                                </a:lnTo>
                                <a:lnTo>
                                  <a:pt x="36895" y="281336"/>
                                </a:lnTo>
                                <a:close/>
                              </a:path>
                            </a:pathLst>
                          </a:custGeom>
                          <a:solidFill>
                            <a:srgbClr val="0064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3" name="Freeform: Shape 2643"/>
                        <wps:cNvSpPr/>
                        <wps:spPr>
                          <a:xfrm>
                            <a:off x="800940" y="2234884"/>
                            <a:ext cx="1642760" cy="723006"/>
                          </a:xfrm>
                          <a:custGeom>
                            <a:avLst/>
                            <a:gdLst>
                              <a:gd name="connsiteX0" fmla="*/ 1642761 w 1642760"/>
                              <a:gd name="connsiteY0" fmla="*/ 712822 h 723006"/>
                              <a:gd name="connsiteX1" fmla="*/ 1630767 w 1642760"/>
                              <a:gd name="connsiteY1" fmla="*/ 690346 h 723006"/>
                              <a:gd name="connsiteX2" fmla="*/ 1618669 w 1642760"/>
                              <a:gd name="connsiteY2" fmla="*/ 668256 h 723006"/>
                              <a:gd name="connsiteX3" fmla="*/ 1606447 w 1642760"/>
                              <a:gd name="connsiteY3" fmla="*/ 646500 h 723006"/>
                              <a:gd name="connsiteX4" fmla="*/ 1594103 w 1642760"/>
                              <a:gd name="connsiteY4" fmla="*/ 625095 h 723006"/>
                              <a:gd name="connsiteX5" fmla="*/ 1581653 w 1642760"/>
                              <a:gd name="connsiteY5" fmla="*/ 604077 h 723006"/>
                              <a:gd name="connsiteX6" fmla="*/ 1569080 w 1642760"/>
                              <a:gd name="connsiteY6" fmla="*/ 583410 h 723006"/>
                              <a:gd name="connsiteX7" fmla="*/ 1556384 w 1642760"/>
                              <a:gd name="connsiteY7" fmla="*/ 563076 h 723006"/>
                              <a:gd name="connsiteX8" fmla="*/ 1543566 w 1642760"/>
                              <a:gd name="connsiteY8" fmla="*/ 543146 h 723006"/>
                              <a:gd name="connsiteX9" fmla="*/ 1530642 w 1642760"/>
                              <a:gd name="connsiteY9" fmla="*/ 523567 h 723006"/>
                              <a:gd name="connsiteX10" fmla="*/ 1517595 w 1642760"/>
                              <a:gd name="connsiteY10" fmla="*/ 504322 h 723006"/>
                              <a:gd name="connsiteX11" fmla="*/ 1504425 w 1642760"/>
                              <a:gd name="connsiteY11" fmla="*/ 485446 h 723006"/>
                              <a:gd name="connsiteX12" fmla="*/ 1491168 w 1642760"/>
                              <a:gd name="connsiteY12" fmla="*/ 466956 h 723006"/>
                              <a:gd name="connsiteX13" fmla="*/ 1477769 w 1642760"/>
                              <a:gd name="connsiteY13" fmla="*/ 448799 h 723006"/>
                              <a:gd name="connsiteX14" fmla="*/ 1464231 w 1642760"/>
                              <a:gd name="connsiteY14" fmla="*/ 431012 h 723006"/>
                              <a:gd name="connsiteX15" fmla="*/ 1450605 w 1642760"/>
                              <a:gd name="connsiteY15" fmla="*/ 413576 h 723006"/>
                              <a:gd name="connsiteX16" fmla="*/ 1436838 w 1642760"/>
                              <a:gd name="connsiteY16" fmla="*/ 396490 h 723006"/>
                              <a:gd name="connsiteX17" fmla="*/ 1422983 w 1642760"/>
                              <a:gd name="connsiteY17" fmla="*/ 379791 h 723006"/>
                              <a:gd name="connsiteX18" fmla="*/ 1408971 w 1642760"/>
                              <a:gd name="connsiteY18" fmla="*/ 363443 h 723006"/>
                              <a:gd name="connsiteX19" fmla="*/ 1394870 w 1642760"/>
                              <a:gd name="connsiteY19" fmla="*/ 347447 h 723006"/>
                              <a:gd name="connsiteX20" fmla="*/ 1380647 w 1642760"/>
                              <a:gd name="connsiteY20" fmla="*/ 331819 h 723006"/>
                              <a:gd name="connsiteX21" fmla="*/ 1366300 w 1642760"/>
                              <a:gd name="connsiteY21" fmla="*/ 316543 h 723006"/>
                              <a:gd name="connsiteX22" fmla="*/ 1351849 w 1642760"/>
                              <a:gd name="connsiteY22" fmla="*/ 301635 h 723006"/>
                              <a:gd name="connsiteX23" fmla="*/ 1337257 w 1642760"/>
                              <a:gd name="connsiteY23" fmla="*/ 287078 h 723006"/>
                              <a:gd name="connsiteX24" fmla="*/ 1322542 w 1642760"/>
                              <a:gd name="connsiteY24" fmla="*/ 272872 h 723006"/>
                              <a:gd name="connsiteX25" fmla="*/ 1307739 w 1642760"/>
                              <a:gd name="connsiteY25" fmla="*/ 259053 h 723006"/>
                              <a:gd name="connsiteX26" fmla="*/ 1292813 w 1642760"/>
                              <a:gd name="connsiteY26" fmla="*/ 245585 h 723006"/>
                              <a:gd name="connsiteX27" fmla="*/ 1277764 w 1642760"/>
                              <a:gd name="connsiteY27" fmla="*/ 232451 h 723006"/>
                              <a:gd name="connsiteX28" fmla="*/ 1262575 w 1642760"/>
                              <a:gd name="connsiteY28" fmla="*/ 219720 h 723006"/>
                              <a:gd name="connsiteX29" fmla="*/ 1247281 w 1642760"/>
                              <a:gd name="connsiteY29" fmla="*/ 207306 h 723006"/>
                              <a:gd name="connsiteX30" fmla="*/ 1231881 w 1642760"/>
                              <a:gd name="connsiteY30" fmla="*/ 195295 h 723006"/>
                              <a:gd name="connsiteX31" fmla="*/ 1216340 w 1642760"/>
                              <a:gd name="connsiteY31" fmla="*/ 183600 h 723006"/>
                              <a:gd name="connsiteX32" fmla="*/ 1200712 w 1642760"/>
                              <a:gd name="connsiteY32" fmla="*/ 172292 h 723006"/>
                              <a:gd name="connsiteX33" fmla="*/ 1184944 w 1642760"/>
                              <a:gd name="connsiteY33" fmla="*/ 161335 h 723006"/>
                              <a:gd name="connsiteX34" fmla="*/ 1169052 w 1642760"/>
                              <a:gd name="connsiteY34" fmla="*/ 150747 h 723006"/>
                              <a:gd name="connsiteX35" fmla="*/ 1153055 w 1642760"/>
                              <a:gd name="connsiteY35" fmla="*/ 140510 h 723006"/>
                              <a:gd name="connsiteX36" fmla="*/ 1136935 w 1642760"/>
                              <a:gd name="connsiteY36" fmla="*/ 130624 h 723006"/>
                              <a:gd name="connsiteX37" fmla="*/ 1120710 w 1642760"/>
                              <a:gd name="connsiteY37" fmla="*/ 121107 h 723006"/>
                              <a:gd name="connsiteX38" fmla="*/ 1104362 w 1642760"/>
                              <a:gd name="connsiteY38" fmla="*/ 111941 h 723006"/>
                              <a:gd name="connsiteX39" fmla="*/ 1087891 w 1642760"/>
                              <a:gd name="connsiteY39" fmla="*/ 103161 h 723006"/>
                              <a:gd name="connsiteX40" fmla="*/ 1071297 w 1642760"/>
                              <a:gd name="connsiteY40" fmla="*/ 94715 h 723006"/>
                              <a:gd name="connsiteX41" fmla="*/ 1054597 w 1642760"/>
                              <a:gd name="connsiteY41" fmla="*/ 86638 h 723006"/>
                              <a:gd name="connsiteX42" fmla="*/ 1037758 w 1642760"/>
                              <a:gd name="connsiteY42" fmla="*/ 78929 h 723006"/>
                              <a:gd name="connsiteX43" fmla="*/ 1020813 w 1642760"/>
                              <a:gd name="connsiteY43" fmla="*/ 71572 h 723006"/>
                              <a:gd name="connsiteX44" fmla="*/ 1003762 w 1642760"/>
                              <a:gd name="connsiteY44" fmla="*/ 64566 h 723006"/>
                              <a:gd name="connsiteX45" fmla="*/ 986571 w 1642760"/>
                              <a:gd name="connsiteY45" fmla="*/ 57946 h 723006"/>
                              <a:gd name="connsiteX46" fmla="*/ 969275 w 1642760"/>
                              <a:gd name="connsiteY46" fmla="*/ 51677 h 723006"/>
                              <a:gd name="connsiteX47" fmla="*/ 951845 w 1642760"/>
                              <a:gd name="connsiteY47" fmla="*/ 45742 h 723006"/>
                              <a:gd name="connsiteX48" fmla="*/ 934327 w 1642760"/>
                              <a:gd name="connsiteY48" fmla="*/ 40193 h 723006"/>
                              <a:gd name="connsiteX49" fmla="*/ 916671 w 1642760"/>
                              <a:gd name="connsiteY49" fmla="*/ 34996 h 723006"/>
                              <a:gd name="connsiteX50" fmla="*/ 898904 w 1642760"/>
                              <a:gd name="connsiteY50" fmla="*/ 30149 h 723006"/>
                              <a:gd name="connsiteX51" fmla="*/ 880999 w 1642760"/>
                              <a:gd name="connsiteY51" fmla="*/ 25654 h 723006"/>
                              <a:gd name="connsiteX52" fmla="*/ 863000 w 1642760"/>
                              <a:gd name="connsiteY52" fmla="*/ 21545 h 723006"/>
                              <a:gd name="connsiteX53" fmla="*/ 844875 w 1642760"/>
                              <a:gd name="connsiteY53" fmla="*/ 17788 h 723006"/>
                              <a:gd name="connsiteX54" fmla="*/ 826627 w 1642760"/>
                              <a:gd name="connsiteY54" fmla="*/ 14381 h 723006"/>
                              <a:gd name="connsiteX55" fmla="*/ 808270 w 1642760"/>
                              <a:gd name="connsiteY55" fmla="*/ 11361 h 723006"/>
                              <a:gd name="connsiteX56" fmla="*/ 789802 w 1642760"/>
                              <a:gd name="connsiteY56" fmla="*/ 8657 h 723006"/>
                              <a:gd name="connsiteX57" fmla="*/ 771194 w 1642760"/>
                              <a:gd name="connsiteY57" fmla="*/ 6356 h 723006"/>
                              <a:gd name="connsiteX58" fmla="*/ 752472 w 1642760"/>
                              <a:gd name="connsiteY58" fmla="*/ 4390 h 723006"/>
                              <a:gd name="connsiteX59" fmla="*/ 733639 w 1642760"/>
                              <a:gd name="connsiteY59" fmla="*/ 2792 h 723006"/>
                              <a:gd name="connsiteX60" fmla="*/ 714696 w 1642760"/>
                              <a:gd name="connsiteY60" fmla="*/ 1545 h 723006"/>
                              <a:gd name="connsiteX61" fmla="*/ 695615 w 1642760"/>
                              <a:gd name="connsiteY61" fmla="*/ 667 h 723006"/>
                              <a:gd name="connsiteX62" fmla="*/ 676417 w 1642760"/>
                              <a:gd name="connsiteY62" fmla="*/ 158 h 723006"/>
                              <a:gd name="connsiteX63" fmla="*/ 657108 w 1642760"/>
                              <a:gd name="connsiteY63" fmla="*/ 0 h 723006"/>
                              <a:gd name="connsiteX64" fmla="*/ 637691 w 1642760"/>
                              <a:gd name="connsiteY64" fmla="*/ 176 h 723006"/>
                              <a:gd name="connsiteX65" fmla="*/ 618157 w 1642760"/>
                              <a:gd name="connsiteY65" fmla="*/ 738 h 723006"/>
                              <a:gd name="connsiteX66" fmla="*/ 598484 w 1642760"/>
                              <a:gd name="connsiteY66" fmla="*/ 1668 h 723006"/>
                              <a:gd name="connsiteX67" fmla="*/ 578701 w 1642760"/>
                              <a:gd name="connsiteY67" fmla="*/ 2932 h 723006"/>
                              <a:gd name="connsiteX68" fmla="*/ 558802 w 1642760"/>
                              <a:gd name="connsiteY68" fmla="*/ 4565 h 723006"/>
                              <a:gd name="connsiteX69" fmla="*/ 538793 w 1642760"/>
                              <a:gd name="connsiteY69" fmla="*/ 6585 h 723006"/>
                              <a:gd name="connsiteX70" fmla="*/ 518673 w 1642760"/>
                              <a:gd name="connsiteY70" fmla="*/ 8938 h 723006"/>
                              <a:gd name="connsiteX71" fmla="*/ 498409 w 1642760"/>
                              <a:gd name="connsiteY71" fmla="*/ 11642 h 723006"/>
                              <a:gd name="connsiteX72" fmla="*/ 478040 w 1642760"/>
                              <a:gd name="connsiteY72" fmla="*/ 14732 h 723006"/>
                              <a:gd name="connsiteX73" fmla="*/ 457556 w 1642760"/>
                              <a:gd name="connsiteY73" fmla="*/ 18174 h 723006"/>
                              <a:gd name="connsiteX74" fmla="*/ 436932 w 1642760"/>
                              <a:gd name="connsiteY74" fmla="*/ 21949 h 723006"/>
                              <a:gd name="connsiteX75" fmla="*/ 416222 w 1642760"/>
                              <a:gd name="connsiteY75" fmla="*/ 26111 h 723006"/>
                              <a:gd name="connsiteX76" fmla="*/ 395374 w 1642760"/>
                              <a:gd name="connsiteY76" fmla="*/ 30623 h 723006"/>
                              <a:gd name="connsiteX77" fmla="*/ 374414 w 1642760"/>
                              <a:gd name="connsiteY77" fmla="*/ 35505 h 723006"/>
                              <a:gd name="connsiteX78" fmla="*/ 353339 w 1642760"/>
                              <a:gd name="connsiteY78" fmla="*/ 40738 h 723006"/>
                              <a:gd name="connsiteX79" fmla="*/ 332131 w 1642760"/>
                              <a:gd name="connsiteY79" fmla="*/ 46322 h 723006"/>
                              <a:gd name="connsiteX80" fmla="*/ 310829 w 1642760"/>
                              <a:gd name="connsiteY80" fmla="*/ 52274 h 723006"/>
                              <a:gd name="connsiteX81" fmla="*/ 289394 w 1642760"/>
                              <a:gd name="connsiteY81" fmla="*/ 58596 h 723006"/>
                              <a:gd name="connsiteX82" fmla="*/ 267843 w 1642760"/>
                              <a:gd name="connsiteY82" fmla="*/ 65268 h 723006"/>
                              <a:gd name="connsiteX83" fmla="*/ 246160 w 1642760"/>
                              <a:gd name="connsiteY83" fmla="*/ 72309 h 723006"/>
                              <a:gd name="connsiteX84" fmla="*/ 224382 w 1642760"/>
                              <a:gd name="connsiteY84" fmla="*/ 79720 h 723006"/>
                              <a:gd name="connsiteX85" fmla="*/ 202473 w 1642760"/>
                              <a:gd name="connsiteY85" fmla="*/ 87446 h 723006"/>
                              <a:gd name="connsiteX86" fmla="*/ 180448 w 1642760"/>
                              <a:gd name="connsiteY86" fmla="*/ 95575 h 723006"/>
                              <a:gd name="connsiteX87" fmla="*/ 158312 w 1642760"/>
                              <a:gd name="connsiteY87" fmla="*/ 104057 h 723006"/>
                              <a:gd name="connsiteX88" fmla="*/ 136037 w 1642760"/>
                              <a:gd name="connsiteY88" fmla="*/ 112872 h 723006"/>
                              <a:gd name="connsiteX89" fmla="*/ 113675 w 1642760"/>
                              <a:gd name="connsiteY89" fmla="*/ 122073 h 723006"/>
                              <a:gd name="connsiteX90" fmla="*/ 91174 w 1642760"/>
                              <a:gd name="connsiteY90" fmla="*/ 131607 h 723006"/>
                              <a:gd name="connsiteX91" fmla="*/ 68562 w 1642760"/>
                              <a:gd name="connsiteY91" fmla="*/ 141528 h 723006"/>
                              <a:gd name="connsiteX92" fmla="*/ 45812 w 1642760"/>
                              <a:gd name="connsiteY92" fmla="*/ 151801 h 723006"/>
                              <a:gd name="connsiteX93" fmla="*/ 22976 w 1642760"/>
                              <a:gd name="connsiteY93" fmla="*/ 162442 h 723006"/>
                              <a:gd name="connsiteX94" fmla="*/ 0 w 1642760"/>
                              <a:gd name="connsiteY94" fmla="*/ 173451 h 723006"/>
                              <a:gd name="connsiteX95" fmla="*/ 9892 w 1642760"/>
                              <a:gd name="connsiteY95" fmla="*/ 193346 h 723006"/>
                              <a:gd name="connsiteX96" fmla="*/ 33139 w 1642760"/>
                              <a:gd name="connsiteY96" fmla="*/ 181687 h 723006"/>
                              <a:gd name="connsiteX97" fmla="*/ 56272 w 1642760"/>
                              <a:gd name="connsiteY97" fmla="*/ 170414 h 723006"/>
                              <a:gd name="connsiteX98" fmla="*/ 79265 w 1642760"/>
                              <a:gd name="connsiteY98" fmla="*/ 159527 h 723006"/>
                              <a:gd name="connsiteX99" fmla="*/ 102154 w 1642760"/>
                              <a:gd name="connsiteY99" fmla="*/ 149026 h 723006"/>
                              <a:gd name="connsiteX100" fmla="*/ 124899 w 1642760"/>
                              <a:gd name="connsiteY100" fmla="*/ 138894 h 723006"/>
                              <a:gd name="connsiteX101" fmla="*/ 147516 w 1642760"/>
                              <a:gd name="connsiteY101" fmla="*/ 129149 h 723006"/>
                              <a:gd name="connsiteX102" fmla="*/ 170017 w 1642760"/>
                              <a:gd name="connsiteY102" fmla="*/ 119790 h 723006"/>
                              <a:gd name="connsiteX103" fmla="*/ 192378 w 1642760"/>
                              <a:gd name="connsiteY103" fmla="*/ 110817 h 723006"/>
                              <a:gd name="connsiteX104" fmla="*/ 214630 w 1642760"/>
                              <a:gd name="connsiteY104" fmla="*/ 102213 h 723006"/>
                              <a:gd name="connsiteX105" fmla="*/ 236743 w 1642760"/>
                              <a:gd name="connsiteY105" fmla="*/ 94013 h 723006"/>
                              <a:gd name="connsiteX106" fmla="*/ 258745 w 1642760"/>
                              <a:gd name="connsiteY106" fmla="*/ 86181 h 723006"/>
                              <a:gd name="connsiteX107" fmla="*/ 280616 w 1642760"/>
                              <a:gd name="connsiteY107" fmla="*/ 78736 h 723006"/>
                              <a:gd name="connsiteX108" fmla="*/ 302362 w 1642760"/>
                              <a:gd name="connsiteY108" fmla="*/ 71677 h 723006"/>
                              <a:gd name="connsiteX109" fmla="*/ 323983 w 1642760"/>
                              <a:gd name="connsiteY109" fmla="*/ 64970 h 723006"/>
                              <a:gd name="connsiteX110" fmla="*/ 345464 w 1642760"/>
                              <a:gd name="connsiteY110" fmla="*/ 58683 h 723006"/>
                              <a:gd name="connsiteX111" fmla="*/ 366829 w 1642760"/>
                              <a:gd name="connsiteY111" fmla="*/ 52783 h 723006"/>
                              <a:gd name="connsiteX112" fmla="*/ 388065 w 1642760"/>
                              <a:gd name="connsiteY112" fmla="*/ 47235 h 723006"/>
                              <a:gd name="connsiteX113" fmla="*/ 409183 w 1642760"/>
                              <a:gd name="connsiteY113" fmla="*/ 42090 h 723006"/>
                              <a:gd name="connsiteX114" fmla="*/ 430188 w 1642760"/>
                              <a:gd name="connsiteY114" fmla="*/ 37314 h 723006"/>
                              <a:gd name="connsiteX115" fmla="*/ 451036 w 1642760"/>
                              <a:gd name="connsiteY115" fmla="*/ 32924 h 723006"/>
                              <a:gd name="connsiteX116" fmla="*/ 471771 w 1642760"/>
                              <a:gd name="connsiteY116" fmla="*/ 28938 h 723006"/>
                              <a:gd name="connsiteX117" fmla="*/ 492388 w 1642760"/>
                              <a:gd name="connsiteY117" fmla="*/ 25321 h 723006"/>
                              <a:gd name="connsiteX118" fmla="*/ 512878 w 1642760"/>
                              <a:gd name="connsiteY118" fmla="*/ 22090 h 723006"/>
                              <a:gd name="connsiteX119" fmla="*/ 533247 w 1642760"/>
                              <a:gd name="connsiteY119" fmla="*/ 19227 h 723006"/>
                              <a:gd name="connsiteX120" fmla="*/ 553482 w 1642760"/>
                              <a:gd name="connsiteY120" fmla="*/ 16734 h 723006"/>
                              <a:gd name="connsiteX121" fmla="*/ 573584 w 1642760"/>
                              <a:gd name="connsiteY121" fmla="*/ 14662 h 723006"/>
                              <a:gd name="connsiteX122" fmla="*/ 593570 w 1642760"/>
                              <a:gd name="connsiteY122" fmla="*/ 12959 h 723006"/>
                              <a:gd name="connsiteX123" fmla="*/ 613422 w 1642760"/>
                              <a:gd name="connsiteY123" fmla="*/ 11624 h 723006"/>
                              <a:gd name="connsiteX124" fmla="*/ 633159 w 1642760"/>
                              <a:gd name="connsiteY124" fmla="*/ 10694 h 723006"/>
                              <a:gd name="connsiteX125" fmla="*/ 652762 w 1642760"/>
                              <a:gd name="connsiteY125" fmla="*/ 10132 h 723006"/>
                              <a:gd name="connsiteX126" fmla="*/ 672250 w 1642760"/>
                              <a:gd name="connsiteY126" fmla="*/ 9956 h 723006"/>
                              <a:gd name="connsiteX127" fmla="*/ 691605 w 1642760"/>
                              <a:gd name="connsiteY127" fmla="*/ 10185 h 723006"/>
                              <a:gd name="connsiteX128" fmla="*/ 710825 w 1642760"/>
                              <a:gd name="connsiteY128" fmla="*/ 10764 h 723006"/>
                              <a:gd name="connsiteX129" fmla="*/ 729930 w 1642760"/>
                              <a:gd name="connsiteY129" fmla="*/ 11747 h 723006"/>
                              <a:gd name="connsiteX130" fmla="*/ 748919 w 1642760"/>
                              <a:gd name="connsiteY130" fmla="*/ 13099 h 723006"/>
                              <a:gd name="connsiteX131" fmla="*/ 767775 w 1642760"/>
                              <a:gd name="connsiteY131" fmla="*/ 14820 h 723006"/>
                              <a:gd name="connsiteX132" fmla="*/ 786492 w 1642760"/>
                              <a:gd name="connsiteY132" fmla="*/ 16945 h 723006"/>
                              <a:gd name="connsiteX133" fmla="*/ 805100 w 1642760"/>
                              <a:gd name="connsiteY133" fmla="*/ 19456 h 723006"/>
                              <a:gd name="connsiteX134" fmla="*/ 823573 w 1642760"/>
                              <a:gd name="connsiteY134" fmla="*/ 22335 h 723006"/>
                              <a:gd name="connsiteX135" fmla="*/ 841932 w 1642760"/>
                              <a:gd name="connsiteY135" fmla="*/ 25619 h 723006"/>
                              <a:gd name="connsiteX136" fmla="*/ 860150 w 1642760"/>
                              <a:gd name="connsiteY136" fmla="*/ 29254 h 723006"/>
                              <a:gd name="connsiteX137" fmla="*/ 878235 w 1642760"/>
                              <a:gd name="connsiteY137" fmla="*/ 33292 h 723006"/>
                              <a:gd name="connsiteX138" fmla="*/ 896233 w 1642760"/>
                              <a:gd name="connsiteY138" fmla="*/ 37700 h 723006"/>
                              <a:gd name="connsiteX139" fmla="*/ 914069 w 1642760"/>
                              <a:gd name="connsiteY139" fmla="*/ 42529 h 723006"/>
                              <a:gd name="connsiteX140" fmla="*/ 931795 w 1642760"/>
                              <a:gd name="connsiteY140" fmla="*/ 47709 h 723006"/>
                              <a:gd name="connsiteX141" fmla="*/ 949381 w 1642760"/>
                              <a:gd name="connsiteY141" fmla="*/ 53257 h 723006"/>
                              <a:gd name="connsiteX142" fmla="*/ 966852 w 1642760"/>
                              <a:gd name="connsiteY142" fmla="*/ 59210 h 723006"/>
                              <a:gd name="connsiteX143" fmla="*/ 984183 w 1642760"/>
                              <a:gd name="connsiteY143" fmla="*/ 65549 h 723006"/>
                              <a:gd name="connsiteX144" fmla="*/ 1001427 w 1642760"/>
                              <a:gd name="connsiteY144" fmla="*/ 72257 h 723006"/>
                              <a:gd name="connsiteX145" fmla="*/ 1018512 w 1642760"/>
                              <a:gd name="connsiteY145" fmla="*/ 79351 h 723006"/>
                              <a:gd name="connsiteX146" fmla="*/ 1035492 w 1642760"/>
                              <a:gd name="connsiteY146" fmla="*/ 86813 h 723006"/>
                              <a:gd name="connsiteX147" fmla="*/ 1052332 w 1642760"/>
                              <a:gd name="connsiteY147" fmla="*/ 94697 h 723006"/>
                              <a:gd name="connsiteX148" fmla="*/ 1069032 w 1642760"/>
                              <a:gd name="connsiteY148" fmla="*/ 102933 h 723006"/>
                              <a:gd name="connsiteX149" fmla="*/ 1085626 w 1642760"/>
                              <a:gd name="connsiteY149" fmla="*/ 111572 h 723006"/>
                              <a:gd name="connsiteX150" fmla="*/ 1102097 w 1642760"/>
                              <a:gd name="connsiteY150" fmla="*/ 120563 h 723006"/>
                              <a:gd name="connsiteX151" fmla="*/ 1118445 w 1642760"/>
                              <a:gd name="connsiteY151" fmla="*/ 129957 h 723006"/>
                              <a:gd name="connsiteX152" fmla="*/ 1134652 w 1642760"/>
                              <a:gd name="connsiteY152" fmla="*/ 139737 h 723006"/>
                              <a:gd name="connsiteX153" fmla="*/ 1150755 w 1642760"/>
                              <a:gd name="connsiteY153" fmla="*/ 149904 h 723006"/>
                              <a:gd name="connsiteX154" fmla="*/ 1166699 w 1642760"/>
                              <a:gd name="connsiteY154" fmla="*/ 160457 h 723006"/>
                              <a:gd name="connsiteX155" fmla="*/ 1182555 w 1642760"/>
                              <a:gd name="connsiteY155" fmla="*/ 171362 h 723006"/>
                              <a:gd name="connsiteX156" fmla="*/ 1198254 w 1642760"/>
                              <a:gd name="connsiteY156" fmla="*/ 182688 h 723006"/>
                              <a:gd name="connsiteX157" fmla="*/ 1213829 w 1642760"/>
                              <a:gd name="connsiteY157" fmla="*/ 194364 h 723006"/>
                              <a:gd name="connsiteX158" fmla="*/ 1229282 w 1642760"/>
                              <a:gd name="connsiteY158" fmla="*/ 206428 h 723006"/>
                              <a:gd name="connsiteX159" fmla="*/ 1244647 w 1642760"/>
                              <a:gd name="connsiteY159" fmla="*/ 218895 h 723006"/>
                              <a:gd name="connsiteX160" fmla="*/ 1259853 w 1642760"/>
                              <a:gd name="connsiteY160" fmla="*/ 231731 h 723006"/>
                              <a:gd name="connsiteX161" fmla="*/ 1274920 w 1642760"/>
                              <a:gd name="connsiteY161" fmla="*/ 244953 h 723006"/>
                              <a:gd name="connsiteX162" fmla="*/ 1289880 w 1642760"/>
                              <a:gd name="connsiteY162" fmla="*/ 258561 h 723006"/>
                              <a:gd name="connsiteX163" fmla="*/ 1304718 w 1642760"/>
                              <a:gd name="connsiteY163" fmla="*/ 272539 h 723006"/>
                              <a:gd name="connsiteX164" fmla="*/ 1319433 w 1642760"/>
                              <a:gd name="connsiteY164" fmla="*/ 286885 h 723006"/>
                              <a:gd name="connsiteX165" fmla="*/ 1334008 w 1642760"/>
                              <a:gd name="connsiteY165" fmla="*/ 301652 h 723006"/>
                              <a:gd name="connsiteX166" fmla="*/ 1348442 w 1642760"/>
                              <a:gd name="connsiteY166" fmla="*/ 316788 h 723006"/>
                              <a:gd name="connsiteX167" fmla="*/ 1362771 w 1642760"/>
                              <a:gd name="connsiteY167" fmla="*/ 332293 h 723006"/>
                              <a:gd name="connsiteX168" fmla="*/ 1376994 w 1642760"/>
                              <a:gd name="connsiteY168" fmla="*/ 348202 h 723006"/>
                              <a:gd name="connsiteX169" fmla="*/ 1391060 w 1642760"/>
                              <a:gd name="connsiteY169" fmla="*/ 364479 h 723006"/>
                              <a:gd name="connsiteX170" fmla="*/ 1405020 w 1642760"/>
                              <a:gd name="connsiteY170" fmla="*/ 381143 h 723006"/>
                              <a:gd name="connsiteX171" fmla="*/ 1418839 w 1642760"/>
                              <a:gd name="connsiteY171" fmla="*/ 398194 h 723006"/>
                              <a:gd name="connsiteX172" fmla="*/ 1432536 w 1642760"/>
                              <a:gd name="connsiteY172" fmla="*/ 415612 h 723006"/>
                              <a:gd name="connsiteX173" fmla="*/ 1446109 w 1642760"/>
                              <a:gd name="connsiteY173" fmla="*/ 433435 h 723006"/>
                              <a:gd name="connsiteX174" fmla="*/ 1459560 w 1642760"/>
                              <a:gd name="connsiteY174" fmla="*/ 451627 h 723006"/>
                              <a:gd name="connsiteX175" fmla="*/ 1472888 w 1642760"/>
                              <a:gd name="connsiteY175" fmla="*/ 470222 h 723006"/>
                              <a:gd name="connsiteX176" fmla="*/ 1486093 w 1642760"/>
                              <a:gd name="connsiteY176" fmla="*/ 489168 h 723006"/>
                              <a:gd name="connsiteX177" fmla="*/ 1499157 w 1642760"/>
                              <a:gd name="connsiteY177" fmla="*/ 508519 h 723006"/>
                              <a:gd name="connsiteX178" fmla="*/ 1512099 w 1642760"/>
                              <a:gd name="connsiteY178" fmla="*/ 528238 h 723006"/>
                              <a:gd name="connsiteX179" fmla="*/ 1524935 w 1642760"/>
                              <a:gd name="connsiteY179" fmla="*/ 548344 h 723006"/>
                              <a:gd name="connsiteX180" fmla="*/ 1537631 w 1642760"/>
                              <a:gd name="connsiteY180" fmla="*/ 568835 h 723006"/>
                              <a:gd name="connsiteX181" fmla="*/ 1550203 w 1642760"/>
                              <a:gd name="connsiteY181" fmla="*/ 589696 h 723006"/>
                              <a:gd name="connsiteX182" fmla="*/ 1562653 w 1642760"/>
                              <a:gd name="connsiteY182" fmla="*/ 610960 h 723006"/>
                              <a:gd name="connsiteX183" fmla="*/ 1574963 w 1642760"/>
                              <a:gd name="connsiteY183" fmla="*/ 632593 h 723006"/>
                              <a:gd name="connsiteX184" fmla="*/ 1587167 w 1642760"/>
                              <a:gd name="connsiteY184" fmla="*/ 654613 h 723006"/>
                              <a:gd name="connsiteX185" fmla="*/ 1599230 w 1642760"/>
                              <a:gd name="connsiteY185" fmla="*/ 677036 h 723006"/>
                              <a:gd name="connsiteX186" fmla="*/ 1611153 w 1642760"/>
                              <a:gd name="connsiteY186" fmla="*/ 699828 h 723006"/>
                              <a:gd name="connsiteX187" fmla="*/ 1622971 w 1642760"/>
                              <a:gd name="connsiteY187" fmla="*/ 723006 h 7230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Lst>
                            <a:rect l="l" t="t" r="r" b="b"/>
                            <a:pathLst>
                              <a:path w="1642760" h="723006">
                                <a:moveTo>
                                  <a:pt x="1642761" y="712822"/>
                                </a:moveTo>
                                <a:lnTo>
                                  <a:pt x="1630767" y="690346"/>
                                </a:lnTo>
                                <a:lnTo>
                                  <a:pt x="1618669" y="668256"/>
                                </a:lnTo>
                                <a:lnTo>
                                  <a:pt x="1606447" y="646500"/>
                                </a:lnTo>
                                <a:lnTo>
                                  <a:pt x="1594103" y="625095"/>
                                </a:lnTo>
                                <a:lnTo>
                                  <a:pt x="1581653" y="604077"/>
                                </a:lnTo>
                                <a:lnTo>
                                  <a:pt x="1569080" y="583410"/>
                                </a:lnTo>
                                <a:lnTo>
                                  <a:pt x="1556384" y="563076"/>
                                </a:lnTo>
                                <a:lnTo>
                                  <a:pt x="1543566" y="543146"/>
                                </a:lnTo>
                                <a:lnTo>
                                  <a:pt x="1530642" y="523567"/>
                                </a:lnTo>
                                <a:lnTo>
                                  <a:pt x="1517595" y="504322"/>
                                </a:lnTo>
                                <a:lnTo>
                                  <a:pt x="1504425" y="485446"/>
                                </a:lnTo>
                                <a:lnTo>
                                  <a:pt x="1491168" y="466956"/>
                                </a:lnTo>
                                <a:lnTo>
                                  <a:pt x="1477769" y="448799"/>
                                </a:lnTo>
                                <a:lnTo>
                                  <a:pt x="1464231" y="431012"/>
                                </a:lnTo>
                                <a:lnTo>
                                  <a:pt x="1450605" y="413576"/>
                                </a:lnTo>
                                <a:lnTo>
                                  <a:pt x="1436838" y="396490"/>
                                </a:lnTo>
                                <a:lnTo>
                                  <a:pt x="1422983" y="379791"/>
                                </a:lnTo>
                                <a:lnTo>
                                  <a:pt x="1408971" y="363443"/>
                                </a:lnTo>
                                <a:lnTo>
                                  <a:pt x="1394870" y="347447"/>
                                </a:lnTo>
                                <a:lnTo>
                                  <a:pt x="1380647" y="331819"/>
                                </a:lnTo>
                                <a:lnTo>
                                  <a:pt x="1366300" y="316543"/>
                                </a:lnTo>
                                <a:lnTo>
                                  <a:pt x="1351849" y="301635"/>
                                </a:lnTo>
                                <a:lnTo>
                                  <a:pt x="1337257" y="287078"/>
                                </a:lnTo>
                                <a:lnTo>
                                  <a:pt x="1322542" y="272872"/>
                                </a:lnTo>
                                <a:lnTo>
                                  <a:pt x="1307739" y="259053"/>
                                </a:lnTo>
                                <a:lnTo>
                                  <a:pt x="1292813" y="245585"/>
                                </a:lnTo>
                                <a:lnTo>
                                  <a:pt x="1277764" y="232451"/>
                                </a:lnTo>
                                <a:lnTo>
                                  <a:pt x="1262575" y="219720"/>
                                </a:lnTo>
                                <a:lnTo>
                                  <a:pt x="1247281" y="207306"/>
                                </a:lnTo>
                                <a:lnTo>
                                  <a:pt x="1231881" y="195295"/>
                                </a:lnTo>
                                <a:lnTo>
                                  <a:pt x="1216340" y="183600"/>
                                </a:lnTo>
                                <a:lnTo>
                                  <a:pt x="1200712" y="172292"/>
                                </a:lnTo>
                                <a:lnTo>
                                  <a:pt x="1184944" y="161335"/>
                                </a:lnTo>
                                <a:lnTo>
                                  <a:pt x="1169052" y="150747"/>
                                </a:lnTo>
                                <a:lnTo>
                                  <a:pt x="1153055" y="140510"/>
                                </a:lnTo>
                                <a:lnTo>
                                  <a:pt x="1136935" y="130624"/>
                                </a:lnTo>
                                <a:lnTo>
                                  <a:pt x="1120710" y="121107"/>
                                </a:lnTo>
                                <a:lnTo>
                                  <a:pt x="1104362" y="111941"/>
                                </a:lnTo>
                                <a:lnTo>
                                  <a:pt x="1087891" y="103161"/>
                                </a:lnTo>
                                <a:lnTo>
                                  <a:pt x="1071297" y="94715"/>
                                </a:lnTo>
                                <a:lnTo>
                                  <a:pt x="1054597" y="86638"/>
                                </a:lnTo>
                                <a:lnTo>
                                  <a:pt x="1037758" y="78929"/>
                                </a:lnTo>
                                <a:lnTo>
                                  <a:pt x="1020813" y="71572"/>
                                </a:lnTo>
                                <a:lnTo>
                                  <a:pt x="1003762" y="64566"/>
                                </a:lnTo>
                                <a:lnTo>
                                  <a:pt x="986571" y="57946"/>
                                </a:lnTo>
                                <a:lnTo>
                                  <a:pt x="969275" y="51677"/>
                                </a:lnTo>
                                <a:lnTo>
                                  <a:pt x="951845" y="45742"/>
                                </a:lnTo>
                                <a:lnTo>
                                  <a:pt x="934327" y="40193"/>
                                </a:lnTo>
                                <a:lnTo>
                                  <a:pt x="916671" y="34996"/>
                                </a:lnTo>
                                <a:lnTo>
                                  <a:pt x="898904" y="30149"/>
                                </a:lnTo>
                                <a:lnTo>
                                  <a:pt x="880999" y="25654"/>
                                </a:lnTo>
                                <a:lnTo>
                                  <a:pt x="863000" y="21545"/>
                                </a:lnTo>
                                <a:lnTo>
                                  <a:pt x="844875" y="17788"/>
                                </a:lnTo>
                                <a:lnTo>
                                  <a:pt x="826627" y="14381"/>
                                </a:lnTo>
                                <a:lnTo>
                                  <a:pt x="808270" y="11361"/>
                                </a:lnTo>
                                <a:lnTo>
                                  <a:pt x="789802" y="8657"/>
                                </a:lnTo>
                                <a:lnTo>
                                  <a:pt x="771194" y="6356"/>
                                </a:lnTo>
                                <a:lnTo>
                                  <a:pt x="752472" y="4390"/>
                                </a:lnTo>
                                <a:lnTo>
                                  <a:pt x="733639" y="2792"/>
                                </a:lnTo>
                                <a:lnTo>
                                  <a:pt x="714696" y="1545"/>
                                </a:lnTo>
                                <a:lnTo>
                                  <a:pt x="695615" y="667"/>
                                </a:lnTo>
                                <a:lnTo>
                                  <a:pt x="676417" y="158"/>
                                </a:lnTo>
                                <a:lnTo>
                                  <a:pt x="657108" y="0"/>
                                </a:lnTo>
                                <a:lnTo>
                                  <a:pt x="637691" y="176"/>
                                </a:lnTo>
                                <a:lnTo>
                                  <a:pt x="618157" y="738"/>
                                </a:lnTo>
                                <a:lnTo>
                                  <a:pt x="598484" y="1668"/>
                                </a:lnTo>
                                <a:lnTo>
                                  <a:pt x="578701" y="2932"/>
                                </a:lnTo>
                                <a:lnTo>
                                  <a:pt x="558802" y="4565"/>
                                </a:lnTo>
                                <a:lnTo>
                                  <a:pt x="538793" y="6585"/>
                                </a:lnTo>
                                <a:lnTo>
                                  <a:pt x="518673" y="8938"/>
                                </a:lnTo>
                                <a:lnTo>
                                  <a:pt x="498409" y="11642"/>
                                </a:lnTo>
                                <a:lnTo>
                                  <a:pt x="478040" y="14732"/>
                                </a:lnTo>
                                <a:lnTo>
                                  <a:pt x="457556" y="18174"/>
                                </a:lnTo>
                                <a:lnTo>
                                  <a:pt x="436932" y="21949"/>
                                </a:lnTo>
                                <a:lnTo>
                                  <a:pt x="416222" y="26111"/>
                                </a:lnTo>
                                <a:lnTo>
                                  <a:pt x="395374" y="30623"/>
                                </a:lnTo>
                                <a:lnTo>
                                  <a:pt x="374414" y="35505"/>
                                </a:lnTo>
                                <a:lnTo>
                                  <a:pt x="353339" y="40738"/>
                                </a:lnTo>
                                <a:lnTo>
                                  <a:pt x="332131" y="46322"/>
                                </a:lnTo>
                                <a:lnTo>
                                  <a:pt x="310829" y="52274"/>
                                </a:lnTo>
                                <a:lnTo>
                                  <a:pt x="289394" y="58596"/>
                                </a:lnTo>
                                <a:lnTo>
                                  <a:pt x="267843" y="65268"/>
                                </a:lnTo>
                                <a:lnTo>
                                  <a:pt x="246160" y="72309"/>
                                </a:lnTo>
                                <a:lnTo>
                                  <a:pt x="224382" y="79720"/>
                                </a:lnTo>
                                <a:lnTo>
                                  <a:pt x="202473" y="87446"/>
                                </a:lnTo>
                                <a:lnTo>
                                  <a:pt x="180448" y="95575"/>
                                </a:lnTo>
                                <a:lnTo>
                                  <a:pt x="158312" y="104057"/>
                                </a:lnTo>
                                <a:lnTo>
                                  <a:pt x="136037" y="112872"/>
                                </a:lnTo>
                                <a:lnTo>
                                  <a:pt x="113675" y="122073"/>
                                </a:lnTo>
                                <a:lnTo>
                                  <a:pt x="91174" y="131607"/>
                                </a:lnTo>
                                <a:lnTo>
                                  <a:pt x="68562" y="141528"/>
                                </a:lnTo>
                                <a:lnTo>
                                  <a:pt x="45812" y="151801"/>
                                </a:lnTo>
                                <a:lnTo>
                                  <a:pt x="22976" y="162442"/>
                                </a:lnTo>
                                <a:lnTo>
                                  <a:pt x="0" y="173451"/>
                                </a:lnTo>
                                <a:lnTo>
                                  <a:pt x="9892" y="193346"/>
                                </a:lnTo>
                                <a:lnTo>
                                  <a:pt x="33139" y="181687"/>
                                </a:lnTo>
                                <a:lnTo>
                                  <a:pt x="56272" y="170414"/>
                                </a:lnTo>
                                <a:lnTo>
                                  <a:pt x="79265" y="159527"/>
                                </a:lnTo>
                                <a:lnTo>
                                  <a:pt x="102154" y="149026"/>
                                </a:lnTo>
                                <a:lnTo>
                                  <a:pt x="124899" y="138894"/>
                                </a:lnTo>
                                <a:lnTo>
                                  <a:pt x="147516" y="129149"/>
                                </a:lnTo>
                                <a:lnTo>
                                  <a:pt x="170017" y="119790"/>
                                </a:lnTo>
                                <a:lnTo>
                                  <a:pt x="192378" y="110817"/>
                                </a:lnTo>
                                <a:lnTo>
                                  <a:pt x="214630" y="102213"/>
                                </a:lnTo>
                                <a:lnTo>
                                  <a:pt x="236743" y="94013"/>
                                </a:lnTo>
                                <a:lnTo>
                                  <a:pt x="258745" y="86181"/>
                                </a:lnTo>
                                <a:lnTo>
                                  <a:pt x="280616" y="78736"/>
                                </a:lnTo>
                                <a:lnTo>
                                  <a:pt x="302362" y="71677"/>
                                </a:lnTo>
                                <a:lnTo>
                                  <a:pt x="323983" y="64970"/>
                                </a:lnTo>
                                <a:lnTo>
                                  <a:pt x="345464" y="58683"/>
                                </a:lnTo>
                                <a:lnTo>
                                  <a:pt x="366829" y="52783"/>
                                </a:lnTo>
                                <a:lnTo>
                                  <a:pt x="388065" y="47235"/>
                                </a:lnTo>
                                <a:lnTo>
                                  <a:pt x="409183" y="42090"/>
                                </a:lnTo>
                                <a:lnTo>
                                  <a:pt x="430188" y="37314"/>
                                </a:lnTo>
                                <a:lnTo>
                                  <a:pt x="451036" y="32924"/>
                                </a:lnTo>
                                <a:lnTo>
                                  <a:pt x="471771" y="28938"/>
                                </a:lnTo>
                                <a:lnTo>
                                  <a:pt x="492388" y="25321"/>
                                </a:lnTo>
                                <a:lnTo>
                                  <a:pt x="512878" y="22090"/>
                                </a:lnTo>
                                <a:lnTo>
                                  <a:pt x="533247" y="19227"/>
                                </a:lnTo>
                                <a:lnTo>
                                  <a:pt x="553482" y="16734"/>
                                </a:lnTo>
                                <a:lnTo>
                                  <a:pt x="573584" y="14662"/>
                                </a:lnTo>
                                <a:lnTo>
                                  <a:pt x="593570" y="12959"/>
                                </a:lnTo>
                                <a:lnTo>
                                  <a:pt x="613422" y="11624"/>
                                </a:lnTo>
                                <a:lnTo>
                                  <a:pt x="633159" y="10694"/>
                                </a:lnTo>
                                <a:lnTo>
                                  <a:pt x="652762" y="10132"/>
                                </a:lnTo>
                                <a:lnTo>
                                  <a:pt x="672250" y="9956"/>
                                </a:lnTo>
                                <a:lnTo>
                                  <a:pt x="691605" y="10185"/>
                                </a:lnTo>
                                <a:lnTo>
                                  <a:pt x="710825" y="10764"/>
                                </a:lnTo>
                                <a:lnTo>
                                  <a:pt x="729930" y="11747"/>
                                </a:lnTo>
                                <a:lnTo>
                                  <a:pt x="748919" y="13099"/>
                                </a:lnTo>
                                <a:lnTo>
                                  <a:pt x="767775" y="14820"/>
                                </a:lnTo>
                                <a:lnTo>
                                  <a:pt x="786492" y="16945"/>
                                </a:lnTo>
                                <a:lnTo>
                                  <a:pt x="805100" y="19456"/>
                                </a:lnTo>
                                <a:lnTo>
                                  <a:pt x="823573" y="22335"/>
                                </a:lnTo>
                                <a:lnTo>
                                  <a:pt x="841932" y="25619"/>
                                </a:lnTo>
                                <a:lnTo>
                                  <a:pt x="860150" y="29254"/>
                                </a:lnTo>
                                <a:lnTo>
                                  <a:pt x="878235" y="33292"/>
                                </a:lnTo>
                                <a:lnTo>
                                  <a:pt x="896233" y="37700"/>
                                </a:lnTo>
                                <a:lnTo>
                                  <a:pt x="914069" y="42529"/>
                                </a:lnTo>
                                <a:lnTo>
                                  <a:pt x="931795" y="47709"/>
                                </a:lnTo>
                                <a:lnTo>
                                  <a:pt x="949381" y="53257"/>
                                </a:lnTo>
                                <a:lnTo>
                                  <a:pt x="966852" y="59210"/>
                                </a:lnTo>
                                <a:lnTo>
                                  <a:pt x="984183" y="65549"/>
                                </a:lnTo>
                                <a:lnTo>
                                  <a:pt x="1001427" y="72257"/>
                                </a:lnTo>
                                <a:lnTo>
                                  <a:pt x="1018512" y="79351"/>
                                </a:lnTo>
                                <a:lnTo>
                                  <a:pt x="1035492" y="86813"/>
                                </a:lnTo>
                                <a:lnTo>
                                  <a:pt x="1052332" y="94697"/>
                                </a:lnTo>
                                <a:lnTo>
                                  <a:pt x="1069032" y="102933"/>
                                </a:lnTo>
                                <a:lnTo>
                                  <a:pt x="1085626" y="111572"/>
                                </a:lnTo>
                                <a:lnTo>
                                  <a:pt x="1102097" y="120563"/>
                                </a:lnTo>
                                <a:lnTo>
                                  <a:pt x="1118445" y="129957"/>
                                </a:lnTo>
                                <a:lnTo>
                                  <a:pt x="1134652" y="139737"/>
                                </a:lnTo>
                                <a:lnTo>
                                  <a:pt x="1150755" y="149904"/>
                                </a:lnTo>
                                <a:lnTo>
                                  <a:pt x="1166699" y="160457"/>
                                </a:lnTo>
                                <a:lnTo>
                                  <a:pt x="1182555" y="171362"/>
                                </a:lnTo>
                                <a:lnTo>
                                  <a:pt x="1198254" y="182688"/>
                                </a:lnTo>
                                <a:lnTo>
                                  <a:pt x="1213829" y="194364"/>
                                </a:lnTo>
                                <a:lnTo>
                                  <a:pt x="1229282" y="206428"/>
                                </a:lnTo>
                                <a:lnTo>
                                  <a:pt x="1244647" y="218895"/>
                                </a:lnTo>
                                <a:lnTo>
                                  <a:pt x="1259853" y="231731"/>
                                </a:lnTo>
                                <a:lnTo>
                                  <a:pt x="1274920" y="244953"/>
                                </a:lnTo>
                                <a:lnTo>
                                  <a:pt x="1289880" y="258561"/>
                                </a:lnTo>
                                <a:lnTo>
                                  <a:pt x="1304718" y="272539"/>
                                </a:lnTo>
                                <a:lnTo>
                                  <a:pt x="1319433" y="286885"/>
                                </a:lnTo>
                                <a:lnTo>
                                  <a:pt x="1334008" y="301652"/>
                                </a:lnTo>
                                <a:lnTo>
                                  <a:pt x="1348442" y="316788"/>
                                </a:lnTo>
                                <a:lnTo>
                                  <a:pt x="1362771" y="332293"/>
                                </a:lnTo>
                                <a:lnTo>
                                  <a:pt x="1376994" y="348202"/>
                                </a:lnTo>
                                <a:lnTo>
                                  <a:pt x="1391060" y="364479"/>
                                </a:lnTo>
                                <a:lnTo>
                                  <a:pt x="1405020" y="381143"/>
                                </a:lnTo>
                                <a:lnTo>
                                  <a:pt x="1418839" y="398194"/>
                                </a:lnTo>
                                <a:lnTo>
                                  <a:pt x="1432536" y="415612"/>
                                </a:lnTo>
                                <a:lnTo>
                                  <a:pt x="1446109" y="433435"/>
                                </a:lnTo>
                                <a:lnTo>
                                  <a:pt x="1459560" y="451627"/>
                                </a:lnTo>
                                <a:lnTo>
                                  <a:pt x="1472888" y="470222"/>
                                </a:lnTo>
                                <a:lnTo>
                                  <a:pt x="1486093" y="489168"/>
                                </a:lnTo>
                                <a:lnTo>
                                  <a:pt x="1499157" y="508519"/>
                                </a:lnTo>
                                <a:lnTo>
                                  <a:pt x="1512099" y="528238"/>
                                </a:lnTo>
                                <a:lnTo>
                                  <a:pt x="1524935" y="548344"/>
                                </a:lnTo>
                                <a:lnTo>
                                  <a:pt x="1537631" y="568835"/>
                                </a:lnTo>
                                <a:lnTo>
                                  <a:pt x="1550203" y="589696"/>
                                </a:lnTo>
                                <a:lnTo>
                                  <a:pt x="1562653" y="610960"/>
                                </a:lnTo>
                                <a:lnTo>
                                  <a:pt x="1574963" y="632593"/>
                                </a:lnTo>
                                <a:lnTo>
                                  <a:pt x="1587167" y="654613"/>
                                </a:lnTo>
                                <a:lnTo>
                                  <a:pt x="1599230" y="677036"/>
                                </a:lnTo>
                                <a:lnTo>
                                  <a:pt x="1611153" y="699828"/>
                                </a:lnTo>
                                <a:lnTo>
                                  <a:pt x="1622971" y="723006"/>
                                </a:lnTo>
                                <a:close/>
                              </a:path>
                            </a:pathLst>
                          </a:custGeom>
                          <a:solidFill>
                            <a:srgbClr val="0064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4" name="Freeform: Shape 2644"/>
                        <wps:cNvSpPr/>
                        <wps:spPr>
                          <a:xfrm>
                            <a:off x="1643073" y="2476975"/>
                            <a:ext cx="157150" cy="602514"/>
                          </a:xfrm>
                          <a:custGeom>
                            <a:avLst/>
                            <a:gdLst>
                              <a:gd name="connsiteX0" fmla="*/ 21818 w 157150"/>
                              <a:gd name="connsiteY0" fmla="*/ 589239 h 602514"/>
                              <a:gd name="connsiteX1" fmla="*/ 29518 w 157150"/>
                              <a:gd name="connsiteY1" fmla="*/ 547746 h 602514"/>
                              <a:gd name="connsiteX2" fmla="*/ 36965 w 157150"/>
                              <a:gd name="connsiteY2" fmla="*/ 507781 h 602514"/>
                              <a:gd name="connsiteX3" fmla="*/ 44161 w 157150"/>
                              <a:gd name="connsiteY3" fmla="*/ 469326 h 602514"/>
                              <a:gd name="connsiteX4" fmla="*/ 51155 w 157150"/>
                              <a:gd name="connsiteY4" fmla="*/ 432364 h 602514"/>
                              <a:gd name="connsiteX5" fmla="*/ 57902 w 157150"/>
                              <a:gd name="connsiteY5" fmla="*/ 396929 h 602514"/>
                              <a:gd name="connsiteX6" fmla="*/ 64397 w 157150"/>
                              <a:gd name="connsiteY6" fmla="*/ 363022 h 602514"/>
                              <a:gd name="connsiteX7" fmla="*/ 70691 w 157150"/>
                              <a:gd name="connsiteY7" fmla="*/ 330643 h 602514"/>
                              <a:gd name="connsiteX8" fmla="*/ 76735 w 157150"/>
                              <a:gd name="connsiteY8" fmla="*/ 299738 h 602514"/>
                              <a:gd name="connsiteX9" fmla="*/ 82529 w 157150"/>
                              <a:gd name="connsiteY9" fmla="*/ 270379 h 602514"/>
                              <a:gd name="connsiteX10" fmla="*/ 88098 w 157150"/>
                              <a:gd name="connsiteY10" fmla="*/ 242547 h 602514"/>
                              <a:gd name="connsiteX11" fmla="*/ 93441 w 157150"/>
                              <a:gd name="connsiteY11" fmla="*/ 216191 h 602514"/>
                              <a:gd name="connsiteX12" fmla="*/ 98556 w 157150"/>
                              <a:gd name="connsiteY12" fmla="*/ 191379 h 602514"/>
                              <a:gd name="connsiteX13" fmla="*/ 103424 w 157150"/>
                              <a:gd name="connsiteY13" fmla="*/ 168078 h 602514"/>
                              <a:gd name="connsiteX14" fmla="*/ 108061 w 157150"/>
                              <a:gd name="connsiteY14" fmla="*/ 146304 h 602514"/>
                              <a:gd name="connsiteX15" fmla="*/ 112453 w 157150"/>
                              <a:gd name="connsiteY15" fmla="*/ 126024 h 602514"/>
                              <a:gd name="connsiteX16" fmla="*/ 116623 w 157150"/>
                              <a:gd name="connsiteY16" fmla="*/ 107270 h 602514"/>
                              <a:gd name="connsiteX17" fmla="*/ 120557 w 157150"/>
                              <a:gd name="connsiteY17" fmla="*/ 90027 h 602514"/>
                              <a:gd name="connsiteX18" fmla="*/ 124262 w 157150"/>
                              <a:gd name="connsiteY18" fmla="*/ 74294 h 602514"/>
                              <a:gd name="connsiteX19" fmla="*/ 127739 w 157150"/>
                              <a:gd name="connsiteY19" fmla="*/ 60106 h 602514"/>
                              <a:gd name="connsiteX20" fmla="*/ 130952 w 157150"/>
                              <a:gd name="connsiteY20" fmla="*/ 47410 h 602514"/>
                              <a:gd name="connsiteX21" fmla="*/ 133955 w 157150"/>
                              <a:gd name="connsiteY21" fmla="*/ 36225 h 602514"/>
                              <a:gd name="connsiteX22" fmla="*/ 136729 w 157150"/>
                              <a:gd name="connsiteY22" fmla="*/ 26567 h 602514"/>
                              <a:gd name="connsiteX23" fmla="*/ 139258 w 157150"/>
                              <a:gd name="connsiteY23" fmla="*/ 18437 h 602514"/>
                              <a:gd name="connsiteX24" fmla="*/ 141541 w 157150"/>
                              <a:gd name="connsiteY24" fmla="*/ 11800 h 602514"/>
                              <a:gd name="connsiteX25" fmla="*/ 143595 w 157150"/>
                              <a:gd name="connsiteY25" fmla="*/ 6690 h 602514"/>
                              <a:gd name="connsiteX26" fmla="*/ 145421 w 157150"/>
                              <a:gd name="connsiteY26" fmla="*/ 3090 h 602514"/>
                              <a:gd name="connsiteX27" fmla="*/ 147019 w 157150"/>
                              <a:gd name="connsiteY27" fmla="*/ 1001 h 602514"/>
                              <a:gd name="connsiteX28" fmla="*/ 148371 w 157150"/>
                              <a:gd name="connsiteY28" fmla="*/ 439 h 602514"/>
                              <a:gd name="connsiteX29" fmla="*/ 149495 w 157150"/>
                              <a:gd name="connsiteY29" fmla="*/ 1387 h 602514"/>
                              <a:gd name="connsiteX30" fmla="*/ 150373 w 157150"/>
                              <a:gd name="connsiteY30" fmla="*/ 3863 h 602514"/>
                              <a:gd name="connsiteX31" fmla="*/ 151023 w 157150"/>
                              <a:gd name="connsiteY31" fmla="*/ 7831 h 602514"/>
                              <a:gd name="connsiteX32" fmla="*/ 151462 w 157150"/>
                              <a:gd name="connsiteY32" fmla="*/ 13310 h 602514"/>
                              <a:gd name="connsiteX33" fmla="*/ 151638 w 157150"/>
                              <a:gd name="connsiteY33" fmla="*/ 20334 h 602514"/>
                              <a:gd name="connsiteX34" fmla="*/ 151585 w 157150"/>
                              <a:gd name="connsiteY34" fmla="*/ 28867 h 602514"/>
                              <a:gd name="connsiteX35" fmla="*/ 151286 w 157150"/>
                              <a:gd name="connsiteY35" fmla="*/ 38912 h 602514"/>
                              <a:gd name="connsiteX36" fmla="*/ 150777 w 157150"/>
                              <a:gd name="connsiteY36" fmla="*/ 50466 h 602514"/>
                              <a:gd name="connsiteX37" fmla="*/ 150040 w 157150"/>
                              <a:gd name="connsiteY37" fmla="*/ 63547 h 602514"/>
                              <a:gd name="connsiteX38" fmla="*/ 149056 w 157150"/>
                              <a:gd name="connsiteY38" fmla="*/ 78139 h 602514"/>
                              <a:gd name="connsiteX39" fmla="*/ 147827 w 157150"/>
                              <a:gd name="connsiteY39" fmla="*/ 94241 h 602514"/>
                              <a:gd name="connsiteX40" fmla="*/ 146370 w 157150"/>
                              <a:gd name="connsiteY40" fmla="*/ 111871 h 602514"/>
                              <a:gd name="connsiteX41" fmla="*/ 144684 w 157150"/>
                              <a:gd name="connsiteY41" fmla="*/ 130993 h 602514"/>
                              <a:gd name="connsiteX42" fmla="*/ 142770 w 157150"/>
                              <a:gd name="connsiteY42" fmla="*/ 151660 h 602514"/>
                              <a:gd name="connsiteX43" fmla="*/ 140610 w 157150"/>
                              <a:gd name="connsiteY43" fmla="*/ 173820 h 602514"/>
                              <a:gd name="connsiteX44" fmla="*/ 138204 w 157150"/>
                              <a:gd name="connsiteY44" fmla="*/ 197525 h 602514"/>
                              <a:gd name="connsiteX45" fmla="*/ 135588 w 157150"/>
                              <a:gd name="connsiteY45" fmla="*/ 222705 h 602514"/>
                              <a:gd name="connsiteX46" fmla="*/ 132708 w 157150"/>
                              <a:gd name="connsiteY46" fmla="*/ 249431 h 602514"/>
                              <a:gd name="connsiteX47" fmla="*/ 129635 w 157150"/>
                              <a:gd name="connsiteY47" fmla="*/ 277666 h 602514"/>
                              <a:gd name="connsiteX48" fmla="*/ 126316 w 157150"/>
                              <a:gd name="connsiteY48" fmla="*/ 307412 h 602514"/>
                              <a:gd name="connsiteX49" fmla="*/ 122734 w 157150"/>
                              <a:gd name="connsiteY49" fmla="*/ 338667 h 602514"/>
                              <a:gd name="connsiteX50" fmla="*/ 118924 w 157150"/>
                              <a:gd name="connsiteY50" fmla="*/ 371451 h 602514"/>
                              <a:gd name="connsiteX51" fmla="*/ 114903 w 157150"/>
                              <a:gd name="connsiteY51" fmla="*/ 405744 h 602514"/>
                              <a:gd name="connsiteX52" fmla="*/ 110644 w 157150"/>
                              <a:gd name="connsiteY52" fmla="*/ 441565 h 602514"/>
                              <a:gd name="connsiteX53" fmla="*/ 106137 w 157150"/>
                              <a:gd name="connsiteY53" fmla="*/ 478896 h 602514"/>
                              <a:gd name="connsiteX54" fmla="*/ 101408 w 157150"/>
                              <a:gd name="connsiteY54" fmla="*/ 517738 h 602514"/>
                              <a:gd name="connsiteX55" fmla="*/ 96430 w 157150"/>
                              <a:gd name="connsiteY55" fmla="*/ 558089 h 602514"/>
                              <a:gd name="connsiteX56" fmla="*/ 91221 w 157150"/>
                              <a:gd name="connsiteY56" fmla="*/ 599968 h 602514"/>
                              <a:gd name="connsiteX57" fmla="*/ 113322 w 157150"/>
                              <a:gd name="connsiteY57" fmla="*/ 602514 h 602514"/>
                              <a:gd name="connsiteX58" fmla="*/ 117730 w 157150"/>
                              <a:gd name="connsiteY58" fmla="*/ 560547 h 602514"/>
                              <a:gd name="connsiteX59" fmla="*/ 121909 w 157150"/>
                              <a:gd name="connsiteY59" fmla="*/ 520090 h 602514"/>
                              <a:gd name="connsiteX60" fmla="*/ 125860 w 157150"/>
                              <a:gd name="connsiteY60" fmla="*/ 481161 h 602514"/>
                              <a:gd name="connsiteX61" fmla="*/ 129565 w 157150"/>
                              <a:gd name="connsiteY61" fmla="*/ 443742 h 602514"/>
                              <a:gd name="connsiteX62" fmla="*/ 133059 w 157150"/>
                              <a:gd name="connsiteY62" fmla="*/ 407834 h 602514"/>
                              <a:gd name="connsiteX63" fmla="*/ 136290 w 157150"/>
                              <a:gd name="connsiteY63" fmla="*/ 373435 h 602514"/>
                              <a:gd name="connsiteX64" fmla="*/ 139293 w 157150"/>
                              <a:gd name="connsiteY64" fmla="*/ 340546 h 602514"/>
                              <a:gd name="connsiteX65" fmla="*/ 142085 w 157150"/>
                              <a:gd name="connsiteY65" fmla="*/ 309203 h 602514"/>
                              <a:gd name="connsiteX66" fmla="*/ 144614 w 157150"/>
                              <a:gd name="connsiteY66" fmla="*/ 279352 h 602514"/>
                              <a:gd name="connsiteX67" fmla="*/ 146932 w 157150"/>
                              <a:gd name="connsiteY67" fmla="*/ 251011 h 602514"/>
                              <a:gd name="connsiteX68" fmla="*/ 149004 w 157150"/>
                              <a:gd name="connsiteY68" fmla="*/ 224198 h 602514"/>
                              <a:gd name="connsiteX69" fmla="*/ 150847 w 157150"/>
                              <a:gd name="connsiteY69" fmla="*/ 198895 h 602514"/>
                              <a:gd name="connsiteX70" fmla="*/ 152445 w 157150"/>
                              <a:gd name="connsiteY70" fmla="*/ 175119 h 602514"/>
                              <a:gd name="connsiteX71" fmla="*/ 153815 w 157150"/>
                              <a:gd name="connsiteY71" fmla="*/ 152819 h 602514"/>
                              <a:gd name="connsiteX72" fmla="*/ 154956 w 157150"/>
                              <a:gd name="connsiteY72" fmla="*/ 132064 h 602514"/>
                              <a:gd name="connsiteX73" fmla="*/ 155869 w 157150"/>
                              <a:gd name="connsiteY73" fmla="*/ 112819 h 602514"/>
                              <a:gd name="connsiteX74" fmla="*/ 156519 w 157150"/>
                              <a:gd name="connsiteY74" fmla="*/ 95102 h 602514"/>
                              <a:gd name="connsiteX75" fmla="*/ 156958 w 157150"/>
                              <a:gd name="connsiteY75" fmla="*/ 78859 h 602514"/>
                              <a:gd name="connsiteX76" fmla="*/ 157151 w 157150"/>
                              <a:gd name="connsiteY76" fmla="*/ 64180 h 602514"/>
                              <a:gd name="connsiteX77" fmla="*/ 157134 w 157150"/>
                              <a:gd name="connsiteY77" fmla="*/ 50975 h 602514"/>
                              <a:gd name="connsiteX78" fmla="*/ 156870 w 157150"/>
                              <a:gd name="connsiteY78" fmla="*/ 39298 h 602514"/>
                              <a:gd name="connsiteX79" fmla="*/ 156361 w 157150"/>
                              <a:gd name="connsiteY79" fmla="*/ 29166 h 602514"/>
                              <a:gd name="connsiteX80" fmla="*/ 155624 w 157150"/>
                              <a:gd name="connsiteY80" fmla="*/ 20509 h 602514"/>
                              <a:gd name="connsiteX81" fmla="*/ 154640 w 157150"/>
                              <a:gd name="connsiteY81" fmla="*/ 13380 h 602514"/>
                              <a:gd name="connsiteX82" fmla="*/ 153446 w 157150"/>
                              <a:gd name="connsiteY82" fmla="*/ 7779 h 602514"/>
                              <a:gd name="connsiteX83" fmla="*/ 152024 w 157150"/>
                              <a:gd name="connsiteY83" fmla="*/ 3670 h 602514"/>
                              <a:gd name="connsiteX84" fmla="*/ 150338 w 157150"/>
                              <a:gd name="connsiteY84" fmla="*/ 1071 h 602514"/>
                              <a:gd name="connsiteX85" fmla="*/ 148442 w 157150"/>
                              <a:gd name="connsiteY85" fmla="*/ 0 h 602514"/>
                              <a:gd name="connsiteX86" fmla="*/ 146299 w 157150"/>
                              <a:gd name="connsiteY86" fmla="*/ 457 h 602514"/>
                              <a:gd name="connsiteX87" fmla="*/ 143911 w 157150"/>
                              <a:gd name="connsiteY87" fmla="*/ 2406 h 602514"/>
                              <a:gd name="connsiteX88" fmla="*/ 141312 w 157150"/>
                              <a:gd name="connsiteY88" fmla="*/ 5882 h 602514"/>
                              <a:gd name="connsiteX89" fmla="*/ 138468 w 157150"/>
                              <a:gd name="connsiteY89" fmla="*/ 10869 h 602514"/>
                              <a:gd name="connsiteX90" fmla="*/ 135377 w 157150"/>
                              <a:gd name="connsiteY90" fmla="*/ 17384 h 602514"/>
                              <a:gd name="connsiteX91" fmla="*/ 132076 w 157150"/>
                              <a:gd name="connsiteY91" fmla="*/ 25408 h 602514"/>
                              <a:gd name="connsiteX92" fmla="*/ 128529 w 157150"/>
                              <a:gd name="connsiteY92" fmla="*/ 34926 h 602514"/>
                              <a:gd name="connsiteX93" fmla="*/ 124736 w 157150"/>
                              <a:gd name="connsiteY93" fmla="*/ 45970 h 602514"/>
                              <a:gd name="connsiteX94" fmla="*/ 120732 w 157150"/>
                              <a:gd name="connsiteY94" fmla="*/ 58543 h 602514"/>
                              <a:gd name="connsiteX95" fmla="*/ 116483 w 157150"/>
                              <a:gd name="connsiteY95" fmla="*/ 72625 h 602514"/>
                              <a:gd name="connsiteX96" fmla="*/ 112000 w 157150"/>
                              <a:gd name="connsiteY96" fmla="*/ 88218 h 602514"/>
                              <a:gd name="connsiteX97" fmla="*/ 107290 w 157150"/>
                              <a:gd name="connsiteY97" fmla="*/ 105303 h 602514"/>
                              <a:gd name="connsiteX98" fmla="*/ 102335 w 157150"/>
                              <a:gd name="connsiteY98" fmla="*/ 123934 h 602514"/>
                              <a:gd name="connsiteX99" fmla="*/ 97150 w 157150"/>
                              <a:gd name="connsiteY99" fmla="*/ 144075 h 602514"/>
                              <a:gd name="connsiteX100" fmla="*/ 91743 w 157150"/>
                              <a:gd name="connsiteY100" fmla="*/ 165708 h 602514"/>
                              <a:gd name="connsiteX101" fmla="*/ 86082 w 157150"/>
                              <a:gd name="connsiteY101" fmla="*/ 188868 h 602514"/>
                              <a:gd name="connsiteX102" fmla="*/ 80199 w 157150"/>
                              <a:gd name="connsiteY102" fmla="*/ 213574 h 602514"/>
                              <a:gd name="connsiteX103" fmla="*/ 74087 w 157150"/>
                              <a:gd name="connsiteY103" fmla="*/ 239755 h 602514"/>
                              <a:gd name="connsiteX104" fmla="*/ 67723 w 157150"/>
                              <a:gd name="connsiteY104" fmla="*/ 267464 h 602514"/>
                              <a:gd name="connsiteX105" fmla="*/ 61140 w 157150"/>
                              <a:gd name="connsiteY105" fmla="*/ 296683 h 602514"/>
                              <a:gd name="connsiteX106" fmla="*/ 54327 w 157150"/>
                              <a:gd name="connsiteY106" fmla="*/ 327429 h 602514"/>
                              <a:gd name="connsiteX107" fmla="*/ 47262 w 157150"/>
                              <a:gd name="connsiteY107" fmla="*/ 359686 h 602514"/>
                              <a:gd name="connsiteX108" fmla="*/ 39973 w 157150"/>
                              <a:gd name="connsiteY108" fmla="*/ 393452 h 602514"/>
                              <a:gd name="connsiteX109" fmla="*/ 32439 w 157150"/>
                              <a:gd name="connsiteY109" fmla="*/ 428729 h 602514"/>
                              <a:gd name="connsiteX110" fmla="*/ 24674 w 157150"/>
                              <a:gd name="connsiteY110" fmla="*/ 465516 h 602514"/>
                              <a:gd name="connsiteX111" fmla="*/ 16684 w 157150"/>
                              <a:gd name="connsiteY111" fmla="*/ 503848 h 602514"/>
                              <a:gd name="connsiteX112" fmla="*/ 8466 w 157150"/>
                              <a:gd name="connsiteY112" fmla="*/ 543655 h 602514"/>
                              <a:gd name="connsiteX113" fmla="*/ 0 w 157150"/>
                              <a:gd name="connsiteY113" fmla="*/ 585008 h 6025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157150" h="602514">
                                <a:moveTo>
                                  <a:pt x="21818" y="589239"/>
                                </a:moveTo>
                                <a:lnTo>
                                  <a:pt x="29518" y="547746"/>
                                </a:lnTo>
                                <a:lnTo>
                                  <a:pt x="36965" y="507781"/>
                                </a:lnTo>
                                <a:lnTo>
                                  <a:pt x="44161" y="469326"/>
                                </a:lnTo>
                                <a:lnTo>
                                  <a:pt x="51155" y="432364"/>
                                </a:lnTo>
                                <a:lnTo>
                                  <a:pt x="57902" y="396929"/>
                                </a:lnTo>
                                <a:lnTo>
                                  <a:pt x="64397" y="363022"/>
                                </a:lnTo>
                                <a:lnTo>
                                  <a:pt x="70691" y="330643"/>
                                </a:lnTo>
                                <a:lnTo>
                                  <a:pt x="76735" y="299738"/>
                                </a:lnTo>
                                <a:lnTo>
                                  <a:pt x="82529" y="270379"/>
                                </a:lnTo>
                                <a:lnTo>
                                  <a:pt x="88098" y="242547"/>
                                </a:lnTo>
                                <a:lnTo>
                                  <a:pt x="93441" y="216191"/>
                                </a:lnTo>
                                <a:lnTo>
                                  <a:pt x="98556" y="191379"/>
                                </a:lnTo>
                                <a:lnTo>
                                  <a:pt x="103424" y="168078"/>
                                </a:lnTo>
                                <a:lnTo>
                                  <a:pt x="108061" y="146304"/>
                                </a:lnTo>
                                <a:lnTo>
                                  <a:pt x="112453" y="126024"/>
                                </a:lnTo>
                                <a:lnTo>
                                  <a:pt x="116623" y="107270"/>
                                </a:lnTo>
                                <a:lnTo>
                                  <a:pt x="120557" y="90027"/>
                                </a:lnTo>
                                <a:lnTo>
                                  <a:pt x="124262" y="74294"/>
                                </a:lnTo>
                                <a:lnTo>
                                  <a:pt x="127739" y="60106"/>
                                </a:lnTo>
                                <a:lnTo>
                                  <a:pt x="130952" y="47410"/>
                                </a:lnTo>
                                <a:lnTo>
                                  <a:pt x="133955" y="36225"/>
                                </a:lnTo>
                                <a:lnTo>
                                  <a:pt x="136729" y="26567"/>
                                </a:lnTo>
                                <a:lnTo>
                                  <a:pt x="139258" y="18437"/>
                                </a:lnTo>
                                <a:lnTo>
                                  <a:pt x="141541" y="11800"/>
                                </a:lnTo>
                                <a:lnTo>
                                  <a:pt x="143595" y="6690"/>
                                </a:lnTo>
                                <a:lnTo>
                                  <a:pt x="145421" y="3090"/>
                                </a:lnTo>
                                <a:lnTo>
                                  <a:pt x="147019" y="1001"/>
                                </a:lnTo>
                                <a:lnTo>
                                  <a:pt x="148371" y="439"/>
                                </a:lnTo>
                                <a:lnTo>
                                  <a:pt x="149495" y="1387"/>
                                </a:lnTo>
                                <a:lnTo>
                                  <a:pt x="150373" y="3863"/>
                                </a:lnTo>
                                <a:lnTo>
                                  <a:pt x="151023" y="7831"/>
                                </a:lnTo>
                                <a:lnTo>
                                  <a:pt x="151462" y="13310"/>
                                </a:lnTo>
                                <a:lnTo>
                                  <a:pt x="151638" y="20334"/>
                                </a:lnTo>
                                <a:lnTo>
                                  <a:pt x="151585" y="28867"/>
                                </a:lnTo>
                                <a:lnTo>
                                  <a:pt x="151286" y="38912"/>
                                </a:lnTo>
                                <a:lnTo>
                                  <a:pt x="150777" y="50466"/>
                                </a:lnTo>
                                <a:lnTo>
                                  <a:pt x="150040" y="63547"/>
                                </a:lnTo>
                                <a:lnTo>
                                  <a:pt x="149056" y="78139"/>
                                </a:lnTo>
                                <a:lnTo>
                                  <a:pt x="147827" y="94241"/>
                                </a:lnTo>
                                <a:lnTo>
                                  <a:pt x="146370" y="111871"/>
                                </a:lnTo>
                                <a:lnTo>
                                  <a:pt x="144684" y="130993"/>
                                </a:lnTo>
                                <a:lnTo>
                                  <a:pt x="142770" y="151660"/>
                                </a:lnTo>
                                <a:lnTo>
                                  <a:pt x="140610" y="173820"/>
                                </a:lnTo>
                                <a:lnTo>
                                  <a:pt x="138204" y="197525"/>
                                </a:lnTo>
                                <a:lnTo>
                                  <a:pt x="135588" y="222705"/>
                                </a:lnTo>
                                <a:lnTo>
                                  <a:pt x="132708" y="249431"/>
                                </a:lnTo>
                                <a:lnTo>
                                  <a:pt x="129635" y="277666"/>
                                </a:lnTo>
                                <a:lnTo>
                                  <a:pt x="126316" y="307412"/>
                                </a:lnTo>
                                <a:lnTo>
                                  <a:pt x="122734" y="338667"/>
                                </a:lnTo>
                                <a:lnTo>
                                  <a:pt x="118924" y="371451"/>
                                </a:lnTo>
                                <a:lnTo>
                                  <a:pt x="114903" y="405744"/>
                                </a:lnTo>
                                <a:lnTo>
                                  <a:pt x="110644" y="441565"/>
                                </a:lnTo>
                                <a:lnTo>
                                  <a:pt x="106137" y="478896"/>
                                </a:lnTo>
                                <a:lnTo>
                                  <a:pt x="101408" y="517738"/>
                                </a:lnTo>
                                <a:lnTo>
                                  <a:pt x="96430" y="558089"/>
                                </a:lnTo>
                                <a:lnTo>
                                  <a:pt x="91221" y="599968"/>
                                </a:lnTo>
                                <a:lnTo>
                                  <a:pt x="113322" y="602514"/>
                                </a:lnTo>
                                <a:lnTo>
                                  <a:pt x="117730" y="560547"/>
                                </a:lnTo>
                                <a:lnTo>
                                  <a:pt x="121909" y="520090"/>
                                </a:lnTo>
                                <a:lnTo>
                                  <a:pt x="125860" y="481161"/>
                                </a:lnTo>
                                <a:lnTo>
                                  <a:pt x="129565" y="443742"/>
                                </a:lnTo>
                                <a:lnTo>
                                  <a:pt x="133059" y="407834"/>
                                </a:lnTo>
                                <a:lnTo>
                                  <a:pt x="136290" y="373435"/>
                                </a:lnTo>
                                <a:lnTo>
                                  <a:pt x="139293" y="340546"/>
                                </a:lnTo>
                                <a:lnTo>
                                  <a:pt x="142085" y="309203"/>
                                </a:lnTo>
                                <a:lnTo>
                                  <a:pt x="144614" y="279352"/>
                                </a:lnTo>
                                <a:lnTo>
                                  <a:pt x="146932" y="251011"/>
                                </a:lnTo>
                                <a:lnTo>
                                  <a:pt x="149004" y="224198"/>
                                </a:lnTo>
                                <a:lnTo>
                                  <a:pt x="150847" y="198895"/>
                                </a:lnTo>
                                <a:lnTo>
                                  <a:pt x="152445" y="175119"/>
                                </a:lnTo>
                                <a:lnTo>
                                  <a:pt x="153815" y="152819"/>
                                </a:lnTo>
                                <a:lnTo>
                                  <a:pt x="154956" y="132064"/>
                                </a:lnTo>
                                <a:lnTo>
                                  <a:pt x="155869" y="112819"/>
                                </a:lnTo>
                                <a:lnTo>
                                  <a:pt x="156519" y="95102"/>
                                </a:lnTo>
                                <a:lnTo>
                                  <a:pt x="156958" y="78859"/>
                                </a:lnTo>
                                <a:lnTo>
                                  <a:pt x="157151" y="64180"/>
                                </a:lnTo>
                                <a:lnTo>
                                  <a:pt x="157134" y="50975"/>
                                </a:lnTo>
                                <a:lnTo>
                                  <a:pt x="156870" y="39298"/>
                                </a:lnTo>
                                <a:lnTo>
                                  <a:pt x="156361" y="29166"/>
                                </a:lnTo>
                                <a:lnTo>
                                  <a:pt x="155624" y="20509"/>
                                </a:lnTo>
                                <a:lnTo>
                                  <a:pt x="154640" y="13380"/>
                                </a:lnTo>
                                <a:lnTo>
                                  <a:pt x="153446" y="7779"/>
                                </a:lnTo>
                                <a:lnTo>
                                  <a:pt x="152024" y="3670"/>
                                </a:lnTo>
                                <a:lnTo>
                                  <a:pt x="150338" y="1071"/>
                                </a:lnTo>
                                <a:lnTo>
                                  <a:pt x="148442" y="0"/>
                                </a:lnTo>
                                <a:lnTo>
                                  <a:pt x="146299" y="457"/>
                                </a:lnTo>
                                <a:lnTo>
                                  <a:pt x="143911" y="2406"/>
                                </a:lnTo>
                                <a:lnTo>
                                  <a:pt x="141312" y="5882"/>
                                </a:lnTo>
                                <a:lnTo>
                                  <a:pt x="138468" y="10869"/>
                                </a:lnTo>
                                <a:lnTo>
                                  <a:pt x="135377" y="17384"/>
                                </a:lnTo>
                                <a:lnTo>
                                  <a:pt x="132076" y="25408"/>
                                </a:lnTo>
                                <a:lnTo>
                                  <a:pt x="128529" y="34926"/>
                                </a:lnTo>
                                <a:lnTo>
                                  <a:pt x="124736" y="45970"/>
                                </a:lnTo>
                                <a:lnTo>
                                  <a:pt x="120732" y="58543"/>
                                </a:lnTo>
                                <a:lnTo>
                                  <a:pt x="116483" y="72625"/>
                                </a:lnTo>
                                <a:lnTo>
                                  <a:pt x="112000" y="88218"/>
                                </a:lnTo>
                                <a:lnTo>
                                  <a:pt x="107290" y="105303"/>
                                </a:lnTo>
                                <a:lnTo>
                                  <a:pt x="102335" y="123934"/>
                                </a:lnTo>
                                <a:lnTo>
                                  <a:pt x="97150" y="144075"/>
                                </a:lnTo>
                                <a:lnTo>
                                  <a:pt x="91743" y="165708"/>
                                </a:lnTo>
                                <a:lnTo>
                                  <a:pt x="86082" y="188868"/>
                                </a:lnTo>
                                <a:lnTo>
                                  <a:pt x="80199" y="213574"/>
                                </a:lnTo>
                                <a:lnTo>
                                  <a:pt x="74087" y="239755"/>
                                </a:lnTo>
                                <a:lnTo>
                                  <a:pt x="67723" y="267464"/>
                                </a:lnTo>
                                <a:lnTo>
                                  <a:pt x="61140" y="296683"/>
                                </a:lnTo>
                                <a:lnTo>
                                  <a:pt x="54327" y="327429"/>
                                </a:lnTo>
                                <a:lnTo>
                                  <a:pt x="47262" y="359686"/>
                                </a:lnTo>
                                <a:lnTo>
                                  <a:pt x="39973" y="393452"/>
                                </a:lnTo>
                                <a:lnTo>
                                  <a:pt x="32439" y="428729"/>
                                </a:lnTo>
                                <a:lnTo>
                                  <a:pt x="24674" y="465516"/>
                                </a:lnTo>
                                <a:lnTo>
                                  <a:pt x="16684" y="503848"/>
                                </a:lnTo>
                                <a:lnTo>
                                  <a:pt x="8466" y="543655"/>
                                </a:lnTo>
                                <a:lnTo>
                                  <a:pt x="0" y="585008"/>
                                </a:lnTo>
                                <a:close/>
                              </a:path>
                            </a:pathLst>
                          </a:custGeom>
                          <a:solidFill>
                            <a:srgbClr val="0064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5" name="Freeform: Shape 2645"/>
                        <wps:cNvSpPr/>
                        <wps:spPr>
                          <a:xfrm>
                            <a:off x="1643073" y="2476975"/>
                            <a:ext cx="157150" cy="602514"/>
                          </a:xfrm>
                          <a:custGeom>
                            <a:avLst/>
                            <a:gdLst>
                              <a:gd name="connsiteX0" fmla="*/ 21818 w 157150"/>
                              <a:gd name="connsiteY0" fmla="*/ 589239 h 602514"/>
                              <a:gd name="connsiteX1" fmla="*/ 29518 w 157150"/>
                              <a:gd name="connsiteY1" fmla="*/ 547746 h 602514"/>
                              <a:gd name="connsiteX2" fmla="*/ 36965 w 157150"/>
                              <a:gd name="connsiteY2" fmla="*/ 507781 h 602514"/>
                              <a:gd name="connsiteX3" fmla="*/ 44161 w 157150"/>
                              <a:gd name="connsiteY3" fmla="*/ 469326 h 602514"/>
                              <a:gd name="connsiteX4" fmla="*/ 51155 w 157150"/>
                              <a:gd name="connsiteY4" fmla="*/ 432364 h 602514"/>
                              <a:gd name="connsiteX5" fmla="*/ 57902 w 157150"/>
                              <a:gd name="connsiteY5" fmla="*/ 396929 h 602514"/>
                              <a:gd name="connsiteX6" fmla="*/ 64397 w 157150"/>
                              <a:gd name="connsiteY6" fmla="*/ 363022 h 602514"/>
                              <a:gd name="connsiteX7" fmla="*/ 70691 w 157150"/>
                              <a:gd name="connsiteY7" fmla="*/ 330643 h 602514"/>
                              <a:gd name="connsiteX8" fmla="*/ 76735 w 157150"/>
                              <a:gd name="connsiteY8" fmla="*/ 299738 h 602514"/>
                              <a:gd name="connsiteX9" fmla="*/ 82529 w 157150"/>
                              <a:gd name="connsiteY9" fmla="*/ 270379 h 602514"/>
                              <a:gd name="connsiteX10" fmla="*/ 88098 w 157150"/>
                              <a:gd name="connsiteY10" fmla="*/ 242547 h 602514"/>
                              <a:gd name="connsiteX11" fmla="*/ 93441 w 157150"/>
                              <a:gd name="connsiteY11" fmla="*/ 216191 h 602514"/>
                              <a:gd name="connsiteX12" fmla="*/ 98556 w 157150"/>
                              <a:gd name="connsiteY12" fmla="*/ 191379 h 602514"/>
                              <a:gd name="connsiteX13" fmla="*/ 103424 w 157150"/>
                              <a:gd name="connsiteY13" fmla="*/ 168078 h 602514"/>
                              <a:gd name="connsiteX14" fmla="*/ 108061 w 157150"/>
                              <a:gd name="connsiteY14" fmla="*/ 146304 h 602514"/>
                              <a:gd name="connsiteX15" fmla="*/ 112453 w 157150"/>
                              <a:gd name="connsiteY15" fmla="*/ 126024 h 602514"/>
                              <a:gd name="connsiteX16" fmla="*/ 116623 w 157150"/>
                              <a:gd name="connsiteY16" fmla="*/ 107270 h 602514"/>
                              <a:gd name="connsiteX17" fmla="*/ 120557 w 157150"/>
                              <a:gd name="connsiteY17" fmla="*/ 90027 h 602514"/>
                              <a:gd name="connsiteX18" fmla="*/ 124262 w 157150"/>
                              <a:gd name="connsiteY18" fmla="*/ 74294 h 602514"/>
                              <a:gd name="connsiteX19" fmla="*/ 127739 w 157150"/>
                              <a:gd name="connsiteY19" fmla="*/ 60106 h 602514"/>
                              <a:gd name="connsiteX20" fmla="*/ 130952 w 157150"/>
                              <a:gd name="connsiteY20" fmla="*/ 47410 h 602514"/>
                              <a:gd name="connsiteX21" fmla="*/ 133955 w 157150"/>
                              <a:gd name="connsiteY21" fmla="*/ 36225 h 602514"/>
                              <a:gd name="connsiteX22" fmla="*/ 136729 w 157150"/>
                              <a:gd name="connsiteY22" fmla="*/ 26567 h 602514"/>
                              <a:gd name="connsiteX23" fmla="*/ 139258 w 157150"/>
                              <a:gd name="connsiteY23" fmla="*/ 18437 h 602514"/>
                              <a:gd name="connsiteX24" fmla="*/ 141541 w 157150"/>
                              <a:gd name="connsiteY24" fmla="*/ 11800 h 602514"/>
                              <a:gd name="connsiteX25" fmla="*/ 143595 w 157150"/>
                              <a:gd name="connsiteY25" fmla="*/ 6690 h 602514"/>
                              <a:gd name="connsiteX26" fmla="*/ 145421 w 157150"/>
                              <a:gd name="connsiteY26" fmla="*/ 3090 h 602514"/>
                              <a:gd name="connsiteX27" fmla="*/ 147019 w 157150"/>
                              <a:gd name="connsiteY27" fmla="*/ 1001 h 602514"/>
                              <a:gd name="connsiteX28" fmla="*/ 148371 w 157150"/>
                              <a:gd name="connsiteY28" fmla="*/ 439 h 602514"/>
                              <a:gd name="connsiteX29" fmla="*/ 149495 w 157150"/>
                              <a:gd name="connsiteY29" fmla="*/ 1387 h 602514"/>
                              <a:gd name="connsiteX30" fmla="*/ 150373 w 157150"/>
                              <a:gd name="connsiteY30" fmla="*/ 3863 h 602514"/>
                              <a:gd name="connsiteX31" fmla="*/ 151023 w 157150"/>
                              <a:gd name="connsiteY31" fmla="*/ 7831 h 602514"/>
                              <a:gd name="connsiteX32" fmla="*/ 151462 w 157150"/>
                              <a:gd name="connsiteY32" fmla="*/ 13310 h 602514"/>
                              <a:gd name="connsiteX33" fmla="*/ 151638 w 157150"/>
                              <a:gd name="connsiteY33" fmla="*/ 20334 h 602514"/>
                              <a:gd name="connsiteX34" fmla="*/ 151585 w 157150"/>
                              <a:gd name="connsiteY34" fmla="*/ 28867 h 602514"/>
                              <a:gd name="connsiteX35" fmla="*/ 151286 w 157150"/>
                              <a:gd name="connsiteY35" fmla="*/ 38912 h 602514"/>
                              <a:gd name="connsiteX36" fmla="*/ 150777 w 157150"/>
                              <a:gd name="connsiteY36" fmla="*/ 50466 h 602514"/>
                              <a:gd name="connsiteX37" fmla="*/ 150040 w 157150"/>
                              <a:gd name="connsiteY37" fmla="*/ 63547 h 602514"/>
                              <a:gd name="connsiteX38" fmla="*/ 149056 w 157150"/>
                              <a:gd name="connsiteY38" fmla="*/ 78139 h 602514"/>
                              <a:gd name="connsiteX39" fmla="*/ 147827 w 157150"/>
                              <a:gd name="connsiteY39" fmla="*/ 94241 h 602514"/>
                              <a:gd name="connsiteX40" fmla="*/ 146370 w 157150"/>
                              <a:gd name="connsiteY40" fmla="*/ 111871 h 602514"/>
                              <a:gd name="connsiteX41" fmla="*/ 144684 w 157150"/>
                              <a:gd name="connsiteY41" fmla="*/ 130993 h 602514"/>
                              <a:gd name="connsiteX42" fmla="*/ 142770 w 157150"/>
                              <a:gd name="connsiteY42" fmla="*/ 151660 h 602514"/>
                              <a:gd name="connsiteX43" fmla="*/ 140610 w 157150"/>
                              <a:gd name="connsiteY43" fmla="*/ 173820 h 602514"/>
                              <a:gd name="connsiteX44" fmla="*/ 138204 w 157150"/>
                              <a:gd name="connsiteY44" fmla="*/ 197525 h 602514"/>
                              <a:gd name="connsiteX45" fmla="*/ 135588 w 157150"/>
                              <a:gd name="connsiteY45" fmla="*/ 222705 h 602514"/>
                              <a:gd name="connsiteX46" fmla="*/ 132708 w 157150"/>
                              <a:gd name="connsiteY46" fmla="*/ 249431 h 602514"/>
                              <a:gd name="connsiteX47" fmla="*/ 129635 w 157150"/>
                              <a:gd name="connsiteY47" fmla="*/ 277666 h 602514"/>
                              <a:gd name="connsiteX48" fmla="*/ 126316 w 157150"/>
                              <a:gd name="connsiteY48" fmla="*/ 307412 h 602514"/>
                              <a:gd name="connsiteX49" fmla="*/ 122734 w 157150"/>
                              <a:gd name="connsiteY49" fmla="*/ 338667 h 602514"/>
                              <a:gd name="connsiteX50" fmla="*/ 118924 w 157150"/>
                              <a:gd name="connsiteY50" fmla="*/ 371451 h 602514"/>
                              <a:gd name="connsiteX51" fmla="*/ 114903 w 157150"/>
                              <a:gd name="connsiteY51" fmla="*/ 405744 h 602514"/>
                              <a:gd name="connsiteX52" fmla="*/ 110644 w 157150"/>
                              <a:gd name="connsiteY52" fmla="*/ 441565 h 602514"/>
                              <a:gd name="connsiteX53" fmla="*/ 106137 w 157150"/>
                              <a:gd name="connsiteY53" fmla="*/ 478896 h 602514"/>
                              <a:gd name="connsiteX54" fmla="*/ 101408 w 157150"/>
                              <a:gd name="connsiteY54" fmla="*/ 517738 h 602514"/>
                              <a:gd name="connsiteX55" fmla="*/ 96430 w 157150"/>
                              <a:gd name="connsiteY55" fmla="*/ 558089 h 602514"/>
                              <a:gd name="connsiteX56" fmla="*/ 91221 w 157150"/>
                              <a:gd name="connsiteY56" fmla="*/ 599968 h 602514"/>
                              <a:gd name="connsiteX57" fmla="*/ 113322 w 157150"/>
                              <a:gd name="connsiteY57" fmla="*/ 602514 h 602514"/>
                              <a:gd name="connsiteX58" fmla="*/ 117730 w 157150"/>
                              <a:gd name="connsiteY58" fmla="*/ 560547 h 602514"/>
                              <a:gd name="connsiteX59" fmla="*/ 121909 w 157150"/>
                              <a:gd name="connsiteY59" fmla="*/ 520090 h 602514"/>
                              <a:gd name="connsiteX60" fmla="*/ 125860 w 157150"/>
                              <a:gd name="connsiteY60" fmla="*/ 481161 h 602514"/>
                              <a:gd name="connsiteX61" fmla="*/ 129565 w 157150"/>
                              <a:gd name="connsiteY61" fmla="*/ 443742 h 602514"/>
                              <a:gd name="connsiteX62" fmla="*/ 133059 w 157150"/>
                              <a:gd name="connsiteY62" fmla="*/ 407834 h 602514"/>
                              <a:gd name="connsiteX63" fmla="*/ 136290 w 157150"/>
                              <a:gd name="connsiteY63" fmla="*/ 373435 h 602514"/>
                              <a:gd name="connsiteX64" fmla="*/ 139293 w 157150"/>
                              <a:gd name="connsiteY64" fmla="*/ 340546 h 602514"/>
                              <a:gd name="connsiteX65" fmla="*/ 142085 w 157150"/>
                              <a:gd name="connsiteY65" fmla="*/ 309203 h 602514"/>
                              <a:gd name="connsiteX66" fmla="*/ 144614 w 157150"/>
                              <a:gd name="connsiteY66" fmla="*/ 279352 h 602514"/>
                              <a:gd name="connsiteX67" fmla="*/ 146932 w 157150"/>
                              <a:gd name="connsiteY67" fmla="*/ 251011 h 602514"/>
                              <a:gd name="connsiteX68" fmla="*/ 149004 w 157150"/>
                              <a:gd name="connsiteY68" fmla="*/ 224198 h 602514"/>
                              <a:gd name="connsiteX69" fmla="*/ 150847 w 157150"/>
                              <a:gd name="connsiteY69" fmla="*/ 198895 h 602514"/>
                              <a:gd name="connsiteX70" fmla="*/ 152445 w 157150"/>
                              <a:gd name="connsiteY70" fmla="*/ 175119 h 602514"/>
                              <a:gd name="connsiteX71" fmla="*/ 153815 w 157150"/>
                              <a:gd name="connsiteY71" fmla="*/ 152819 h 602514"/>
                              <a:gd name="connsiteX72" fmla="*/ 154956 w 157150"/>
                              <a:gd name="connsiteY72" fmla="*/ 132064 h 602514"/>
                              <a:gd name="connsiteX73" fmla="*/ 155869 w 157150"/>
                              <a:gd name="connsiteY73" fmla="*/ 112819 h 602514"/>
                              <a:gd name="connsiteX74" fmla="*/ 156519 w 157150"/>
                              <a:gd name="connsiteY74" fmla="*/ 95102 h 602514"/>
                              <a:gd name="connsiteX75" fmla="*/ 156958 w 157150"/>
                              <a:gd name="connsiteY75" fmla="*/ 78859 h 602514"/>
                              <a:gd name="connsiteX76" fmla="*/ 157151 w 157150"/>
                              <a:gd name="connsiteY76" fmla="*/ 64180 h 602514"/>
                              <a:gd name="connsiteX77" fmla="*/ 157134 w 157150"/>
                              <a:gd name="connsiteY77" fmla="*/ 50975 h 602514"/>
                              <a:gd name="connsiteX78" fmla="*/ 156870 w 157150"/>
                              <a:gd name="connsiteY78" fmla="*/ 39298 h 602514"/>
                              <a:gd name="connsiteX79" fmla="*/ 156361 w 157150"/>
                              <a:gd name="connsiteY79" fmla="*/ 29166 h 602514"/>
                              <a:gd name="connsiteX80" fmla="*/ 155624 w 157150"/>
                              <a:gd name="connsiteY80" fmla="*/ 20509 h 602514"/>
                              <a:gd name="connsiteX81" fmla="*/ 154640 w 157150"/>
                              <a:gd name="connsiteY81" fmla="*/ 13380 h 602514"/>
                              <a:gd name="connsiteX82" fmla="*/ 153446 w 157150"/>
                              <a:gd name="connsiteY82" fmla="*/ 7779 h 602514"/>
                              <a:gd name="connsiteX83" fmla="*/ 152024 w 157150"/>
                              <a:gd name="connsiteY83" fmla="*/ 3670 h 602514"/>
                              <a:gd name="connsiteX84" fmla="*/ 150338 w 157150"/>
                              <a:gd name="connsiteY84" fmla="*/ 1071 h 602514"/>
                              <a:gd name="connsiteX85" fmla="*/ 148442 w 157150"/>
                              <a:gd name="connsiteY85" fmla="*/ 0 h 602514"/>
                              <a:gd name="connsiteX86" fmla="*/ 146299 w 157150"/>
                              <a:gd name="connsiteY86" fmla="*/ 457 h 602514"/>
                              <a:gd name="connsiteX87" fmla="*/ 143911 w 157150"/>
                              <a:gd name="connsiteY87" fmla="*/ 2406 h 602514"/>
                              <a:gd name="connsiteX88" fmla="*/ 141312 w 157150"/>
                              <a:gd name="connsiteY88" fmla="*/ 5882 h 602514"/>
                              <a:gd name="connsiteX89" fmla="*/ 138468 w 157150"/>
                              <a:gd name="connsiteY89" fmla="*/ 10869 h 602514"/>
                              <a:gd name="connsiteX90" fmla="*/ 135377 w 157150"/>
                              <a:gd name="connsiteY90" fmla="*/ 17384 h 602514"/>
                              <a:gd name="connsiteX91" fmla="*/ 132076 w 157150"/>
                              <a:gd name="connsiteY91" fmla="*/ 25408 h 602514"/>
                              <a:gd name="connsiteX92" fmla="*/ 128529 w 157150"/>
                              <a:gd name="connsiteY92" fmla="*/ 34926 h 602514"/>
                              <a:gd name="connsiteX93" fmla="*/ 124736 w 157150"/>
                              <a:gd name="connsiteY93" fmla="*/ 45970 h 602514"/>
                              <a:gd name="connsiteX94" fmla="*/ 120732 w 157150"/>
                              <a:gd name="connsiteY94" fmla="*/ 58543 h 602514"/>
                              <a:gd name="connsiteX95" fmla="*/ 116483 w 157150"/>
                              <a:gd name="connsiteY95" fmla="*/ 72625 h 602514"/>
                              <a:gd name="connsiteX96" fmla="*/ 112000 w 157150"/>
                              <a:gd name="connsiteY96" fmla="*/ 88218 h 602514"/>
                              <a:gd name="connsiteX97" fmla="*/ 107290 w 157150"/>
                              <a:gd name="connsiteY97" fmla="*/ 105303 h 602514"/>
                              <a:gd name="connsiteX98" fmla="*/ 102335 w 157150"/>
                              <a:gd name="connsiteY98" fmla="*/ 123934 h 602514"/>
                              <a:gd name="connsiteX99" fmla="*/ 97150 w 157150"/>
                              <a:gd name="connsiteY99" fmla="*/ 144075 h 602514"/>
                              <a:gd name="connsiteX100" fmla="*/ 91743 w 157150"/>
                              <a:gd name="connsiteY100" fmla="*/ 165708 h 602514"/>
                              <a:gd name="connsiteX101" fmla="*/ 86082 w 157150"/>
                              <a:gd name="connsiteY101" fmla="*/ 188868 h 602514"/>
                              <a:gd name="connsiteX102" fmla="*/ 80199 w 157150"/>
                              <a:gd name="connsiteY102" fmla="*/ 213574 h 602514"/>
                              <a:gd name="connsiteX103" fmla="*/ 74087 w 157150"/>
                              <a:gd name="connsiteY103" fmla="*/ 239755 h 602514"/>
                              <a:gd name="connsiteX104" fmla="*/ 67723 w 157150"/>
                              <a:gd name="connsiteY104" fmla="*/ 267464 h 602514"/>
                              <a:gd name="connsiteX105" fmla="*/ 61140 w 157150"/>
                              <a:gd name="connsiteY105" fmla="*/ 296683 h 602514"/>
                              <a:gd name="connsiteX106" fmla="*/ 54327 w 157150"/>
                              <a:gd name="connsiteY106" fmla="*/ 327429 h 602514"/>
                              <a:gd name="connsiteX107" fmla="*/ 47262 w 157150"/>
                              <a:gd name="connsiteY107" fmla="*/ 359686 h 602514"/>
                              <a:gd name="connsiteX108" fmla="*/ 39973 w 157150"/>
                              <a:gd name="connsiteY108" fmla="*/ 393452 h 602514"/>
                              <a:gd name="connsiteX109" fmla="*/ 32439 w 157150"/>
                              <a:gd name="connsiteY109" fmla="*/ 428729 h 602514"/>
                              <a:gd name="connsiteX110" fmla="*/ 24674 w 157150"/>
                              <a:gd name="connsiteY110" fmla="*/ 465516 h 602514"/>
                              <a:gd name="connsiteX111" fmla="*/ 16684 w 157150"/>
                              <a:gd name="connsiteY111" fmla="*/ 503848 h 602514"/>
                              <a:gd name="connsiteX112" fmla="*/ 8466 w 157150"/>
                              <a:gd name="connsiteY112" fmla="*/ 543655 h 602514"/>
                              <a:gd name="connsiteX113" fmla="*/ 0 w 157150"/>
                              <a:gd name="connsiteY113" fmla="*/ 585008 h 6025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157150" h="602514">
                                <a:moveTo>
                                  <a:pt x="21818" y="589239"/>
                                </a:moveTo>
                                <a:lnTo>
                                  <a:pt x="29518" y="547746"/>
                                </a:lnTo>
                                <a:lnTo>
                                  <a:pt x="36965" y="507781"/>
                                </a:lnTo>
                                <a:lnTo>
                                  <a:pt x="44161" y="469326"/>
                                </a:lnTo>
                                <a:lnTo>
                                  <a:pt x="51155" y="432364"/>
                                </a:lnTo>
                                <a:lnTo>
                                  <a:pt x="57902" y="396929"/>
                                </a:lnTo>
                                <a:lnTo>
                                  <a:pt x="64397" y="363022"/>
                                </a:lnTo>
                                <a:lnTo>
                                  <a:pt x="70691" y="330643"/>
                                </a:lnTo>
                                <a:lnTo>
                                  <a:pt x="76735" y="299738"/>
                                </a:lnTo>
                                <a:lnTo>
                                  <a:pt x="82529" y="270379"/>
                                </a:lnTo>
                                <a:lnTo>
                                  <a:pt x="88098" y="242547"/>
                                </a:lnTo>
                                <a:lnTo>
                                  <a:pt x="93441" y="216191"/>
                                </a:lnTo>
                                <a:lnTo>
                                  <a:pt x="98556" y="191379"/>
                                </a:lnTo>
                                <a:lnTo>
                                  <a:pt x="103424" y="168078"/>
                                </a:lnTo>
                                <a:lnTo>
                                  <a:pt x="108061" y="146304"/>
                                </a:lnTo>
                                <a:lnTo>
                                  <a:pt x="112453" y="126024"/>
                                </a:lnTo>
                                <a:lnTo>
                                  <a:pt x="116623" y="107270"/>
                                </a:lnTo>
                                <a:lnTo>
                                  <a:pt x="120557" y="90027"/>
                                </a:lnTo>
                                <a:lnTo>
                                  <a:pt x="124262" y="74294"/>
                                </a:lnTo>
                                <a:lnTo>
                                  <a:pt x="127739" y="60106"/>
                                </a:lnTo>
                                <a:lnTo>
                                  <a:pt x="130952" y="47410"/>
                                </a:lnTo>
                                <a:lnTo>
                                  <a:pt x="133955" y="36225"/>
                                </a:lnTo>
                                <a:lnTo>
                                  <a:pt x="136729" y="26567"/>
                                </a:lnTo>
                                <a:lnTo>
                                  <a:pt x="139258" y="18437"/>
                                </a:lnTo>
                                <a:lnTo>
                                  <a:pt x="141541" y="11800"/>
                                </a:lnTo>
                                <a:lnTo>
                                  <a:pt x="143595" y="6690"/>
                                </a:lnTo>
                                <a:lnTo>
                                  <a:pt x="145421" y="3090"/>
                                </a:lnTo>
                                <a:lnTo>
                                  <a:pt x="147019" y="1001"/>
                                </a:lnTo>
                                <a:lnTo>
                                  <a:pt x="148371" y="439"/>
                                </a:lnTo>
                                <a:lnTo>
                                  <a:pt x="149495" y="1387"/>
                                </a:lnTo>
                                <a:lnTo>
                                  <a:pt x="150373" y="3863"/>
                                </a:lnTo>
                                <a:lnTo>
                                  <a:pt x="151023" y="7831"/>
                                </a:lnTo>
                                <a:lnTo>
                                  <a:pt x="151462" y="13310"/>
                                </a:lnTo>
                                <a:lnTo>
                                  <a:pt x="151638" y="20334"/>
                                </a:lnTo>
                                <a:lnTo>
                                  <a:pt x="151585" y="28867"/>
                                </a:lnTo>
                                <a:lnTo>
                                  <a:pt x="151286" y="38912"/>
                                </a:lnTo>
                                <a:lnTo>
                                  <a:pt x="150777" y="50466"/>
                                </a:lnTo>
                                <a:lnTo>
                                  <a:pt x="150040" y="63547"/>
                                </a:lnTo>
                                <a:lnTo>
                                  <a:pt x="149056" y="78139"/>
                                </a:lnTo>
                                <a:lnTo>
                                  <a:pt x="147827" y="94241"/>
                                </a:lnTo>
                                <a:lnTo>
                                  <a:pt x="146370" y="111871"/>
                                </a:lnTo>
                                <a:lnTo>
                                  <a:pt x="144684" y="130993"/>
                                </a:lnTo>
                                <a:lnTo>
                                  <a:pt x="142770" y="151660"/>
                                </a:lnTo>
                                <a:lnTo>
                                  <a:pt x="140610" y="173820"/>
                                </a:lnTo>
                                <a:lnTo>
                                  <a:pt x="138204" y="197525"/>
                                </a:lnTo>
                                <a:lnTo>
                                  <a:pt x="135588" y="222705"/>
                                </a:lnTo>
                                <a:lnTo>
                                  <a:pt x="132708" y="249431"/>
                                </a:lnTo>
                                <a:lnTo>
                                  <a:pt x="129635" y="277666"/>
                                </a:lnTo>
                                <a:lnTo>
                                  <a:pt x="126316" y="307412"/>
                                </a:lnTo>
                                <a:lnTo>
                                  <a:pt x="122734" y="338667"/>
                                </a:lnTo>
                                <a:lnTo>
                                  <a:pt x="118924" y="371451"/>
                                </a:lnTo>
                                <a:lnTo>
                                  <a:pt x="114903" y="405744"/>
                                </a:lnTo>
                                <a:lnTo>
                                  <a:pt x="110644" y="441565"/>
                                </a:lnTo>
                                <a:lnTo>
                                  <a:pt x="106137" y="478896"/>
                                </a:lnTo>
                                <a:lnTo>
                                  <a:pt x="101408" y="517738"/>
                                </a:lnTo>
                                <a:lnTo>
                                  <a:pt x="96430" y="558089"/>
                                </a:lnTo>
                                <a:lnTo>
                                  <a:pt x="91221" y="599968"/>
                                </a:lnTo>
                                <a:lnTo>
                                  <a:pt x="113322" y="602514"/>
                                </a:lnTo>
                                <a:lnTo>
                                  <a:pt x="117730" y="560547"/>
                                </a:lnTo>
                                <a:lnTo>
                                  <a:pt x="121909" y="520090"/>
                                </a:lnTo>
                                <a:lnTo>
                                  <a:pt x="125860" y="481161"/>
                                </a:lnTo>
                                <a:lnTo>
                                  <a:pt x="129565" y="443742"/>
                                </a:lnTo>
                                <a:lnTo>
                                  <a:pt x="133059" y="407834"/>
                                </a:lnTo>
                                <a:lnTo>
                                  <a:pt x="136290" y="373435"/>
                                </a:lnTo>
                                <a:lnTo>
                                  <a:pt x="139293" y="340546"/>
                                </a:lnTo>
                                <a:lnTo>
                                  <a:pt x="142085" y="309203"/>
                                </a:lnTo>
                                <a:lnTo>
                                  <a:pt x="144614" y="279352"/>
                                </a:lnTo>
                                <a:lnTo>
                                  <a:pt x="146932" y="251011"/>
                                </a:lnTo>
                                <a:lnTo>
                                  <a:pt x="149004" y="224198"/>
                                </a:lnTo>
                                <a:lnTo>
                                  <a:pt x="150847" y="198895"/>
                                </a:lnTo>
                                <a:lnTo>
                                  <a:pt x="152445" y="175119"/>
                                </a:lnTo>
                                <a:lnTo>
                                  <a:pt x="153815" y="152819"/>
                                </a:lnTo>
                                <a:lnTo>
                                  <a:pt x="154956" y="132064"/>
                                </a:lnTo>
                                <a:lnTo>
                                  <a:pt x="155869" y="112819"/>
                                </a:lnTo>
                                <a:lnTo>
                                  <a:pt x="156519" y="95102"/>
                                </a:lnTo>
                                <a:lnTo>
                                  <a:pt x="156958" y="78859"/>
                                </a:lnTo>
                                <a:lnTo>
                                  <a:pt x="157151" y="64180"/>
                                </a:lnTo>
                                <a:lnTo>
                                  <a:pt x="157134" y="50975"/>
                                </a:lnTo>
                                <a:lnTo>
                                  <a:pt x="156870" y="39298"/>
                                </a:lnTo>
                                <a:lnTo>
                                  <a:pt x="156361" y="29166"/>
                                </a:lnTo>
                                <a:lnTo>
                                  <a:pt x="155624" y="20509"/>
                                </a:lnTo>
                                <a:lnTo>
                                  <a:pt x="154640" y="13380"/>
                                </a:lnTo>
                                <a:lnTo>
                                  <a:pt x="153446" y="7779"/>
                                </a:lnTo>
                                <a:lnTo>
                                  <a:pt x="152024" y="3670"/>
                                </a:lnTo>
                                <a:lnTo>
                                  <a:pt x="150338" y="1071"/>
                                </a:lnTo>
                                <a:lnTo>
                                  <a:pt x="148442" y="0"/>
                                </a:lnTo>
                                <a:lnTo>
                                  <a:pt x="146299" y="457"/>
                                </a:lnTo>
                                <a:lnTo>
                                  <a:pt x="143911" y="2406"/>
                                </a:lnTo>
                                <a:lnTo>
                                  <a:pt x="141312" y="5882"/>
                                </a:lnTo>
                                <a:lnTo>
                                  <a:pt x="138468" y="10869"/>
                                </a:lnTo>
                                <a:lnTo>
                                  <a:pt x="135377" y="17384"/>
                                </a:lnTo>
                                <a:lnTo>
                                  <a:pt x="132076" y="25408"/>
                                </a:lnTo>
                                <a:lnTo>
                                  <a:pt x="128529" y="34926"/>
                                </a:lnTo>
                                <a:lnTo>
                                  <a:pt x="124736" y="45970"/>
                                </a:lnTo>
                                <a:lnTo>
                                  <a:pt x="120732" y="58543"/>
                                </a:lnTo>
                                <a:lnTo>
                                  <a:pt x="116483" y="72625"/>
                                </a:lnTo>
                                <a:lnTo>
                                  <a:pt x="112000" y="88218"/>
                                </a:lnTo>
                                <a:lnTo>
                                  <a:pt x="107290" y="105303"/>
                                </a:lnTo>
                                <a:lnTo>
                                  <a:pt x="102335" y="123934"/>
                                </a:lnTo>
                                <a:lnTo>
                                  <a:pt x="97150" y="144075"/>
                                </a:lnTo>
                                <a:lnTo>
                                  <a:pt x="91743" y="165708"/>
                                </a:lnTo>
                                <a:lnTo>
                                  <a:pt x="86082" y="188868"/>
                                </a:lnTo>
                                <a:lnTo>
                                  <a:pt x="80199" y="213574"/>
                                </a:lnTo>
                                <a:lnTo>
                                  <a:pt x="74087" y="239755"/>
                                </a:lnTo>
                                <a:lnTo>
                                  <a:pt x="67723" y="267464"/>
                                </a:lnTo>
                                <a:lnTo>
                                  <a:pt x="61140" y="296683"/>
                                </a:lnTo>
                                <a:lnTo>
                                  <a:pt x="54327" y="327429"/>
                                </a:lnTo>
                                <a:lnTo>
                                  <a:pt x="47262" y="359686"/>
                                </a:lnTo>
                                <a:lnTo>
                                  <a:pt x="39973" y="393452"/>
                                </a:lnTo>
                                <a:lnTo>
                                  <a:pt x="32439" y="428729"/>
                                </a:lnTo>
                                <a:lnTo>
                                  <a:pt x="24674" y="465516"/>
                                </a:lnTo>
                                <a:lnTo>
                                  <a:pt x="16684" y="503848"/>
                                </a:lnTo>
                                <a:lnTo>
                                  <a:pt x="8466" y="543655"/>
                                </a:lnTo>
                                <a:lnTo>
                                  <a:pt x="0" y="585008"/>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6" name="Freeform: Shape 2646"/>
                        <wps:cNvSpPr/>
                        <wps:spPr>
                          <a:xfrm>
                            <a:off x="1643073" y="2476975"/>
                            <a:ext cx="157150" cy="602514"/>
                          </a:xfrm>
                          <a:custGeom>
                            <a:avLst/>
                            <a:gdLst>
                              <a:gd name="connsiteX0" fmla="*/ 113322 w 157150"/>
                              <a:gd name="connsiteY0" fmla="*/ 602514 h 602514"/>
                              <a:gd name="connsiteX1" fmla="*/ 117730 w 157150"/>
                              <a:gd name="connsiteY1" fmla="*/ 560547 h 602514"/>
                              <a:gd name="connsiteX2" fmla="*/ 121909 w 157150"/>
                              <a:gd name="connsiteY2" fmla="*/ 520090 h 602514"/>
                              <a:gd name="connsiteX3" fmla="*/ 125860 w 157150"/>
                              <a:gd name="connsiteY3" fmla="*/ 481161 h 602514"/>
                              <a:gd name="connsiteX4" fmla="*/ 129565 w 157150"/>
                              <a:gd name="connsiteY4" fmla="*/ 443742 h 602514"/>
                              <a:gd name="connsiteX5" fmla="*/ 133059 w 157150"/>
                              <a:gd name="connsiteY5" fmla="*/ 407834 h 602514"/>
                              <a:gd name="connsiteX6" fmla="*/ 136290 w 157150"/>
                              <a:gd name="connsiteY6" fmla="*/ 373435 h 602514"/>
                              <a:gd name="connsiteX7" fmla="*/ 139293 w 157150"/>
                              <a:gd name="connsiteY7" fmla="*/ 340546 h 602514"/>
                              <a:gd name="connsiteX8" fmla="*/ 142085 w 157150"/>
                              <a:gd name="connsiteY8" fmla="*/ 309203 h 602514"/>
                              <a:gd name="connsiteX9" fmla="*/ 144614 w 157150"/>
                              <a:gd name="connsiteY9" fmla="*/ 279352 h 602514"/>
                              <a:gd name="connsiteX10" fmla="*/ 146932 w 157150"/>
                              <a:gd name="connsiteY10" fmla="*/ 251011 h 602514"/>
                              <a:gd name="connsiteX11" fmla="*/ 149004 w 157150"/>
                              <a:gd name="connsiteY11" fmla="*/ 224198 h 602514"/>
                              <a:gd name="connsiteX12" fmla="*/ 150847 w 157150"/>
                              <a:gd name="connsiteY12" fmla="*/ 198895 h 602514"/>
                              <a:gd name="connsiteX13" fmla="*/ 152445 w 157150"/>
                              <a:gd name="connsiteY13" fmla="*/ 175119 h 602514"/>
                              <a:gd name="connsiteX14" fmla="*/ 153815 w 157150"/>
                              <a:gd name="connsiteY14" fmla="*/ 152819 h 602514"/>
                              <a:gd name="connsiteX15" fmla="*/ 154956 w 157150"/>
                              <a:gd name="connsiteY15" fmla="*/ 132064 h 602514"/>
                              <a:gd name="connsiteX16" fmla="*/ 155869 w 157150"/>
                              <a:gd name="connsiteY16" fmla="*/ 112819 h 602514"/>
                              <a:gd name="connsiteX17" fmla="*/ 156519 w 157150"/>
                              <a:gd name="connsiteY17" fmla="*/ 95102 h 602514"/>
                              <a:gd name="connsiteX18" fmla="*/ 156958 w 157150"/>
                              <a:gd name="connsiteY18" fmla="*/ 78859 h 602514"/>
                              <a:gd name="connsiteX19" fmla="*/ 157151 w 157150"/>
                              <a:gd name="connsiteY19" fmla="*/ 64180 h 602514"/>
                              <a:gd name="connsiteX20" fmla="*/ 157134 w 157150"/>
                              <a:gd name="connsiteY20" fmla="*/ 50975 h 602514"/>
                              <a:gd name="connsiteX21" fmla="*/ 156870 w 157150"/>
                              <a:gd name="connsiteY21" fmla="*/ 39298 h 602514"/>
                              <a:gd name="connsiteX22" fmla="*/ 156361 w 157150"/>
                              <a:gd name="connsiteY22" fmla="*/ 29166 h 602514"/>
                              <a:gd name="connsiteX23" fmla="*/ 155624 w 157150"/>
                              <a:gd name="connsiteY23" fmla="*/ 20509 h 602514"/>
                              <a:gd name="connsiteX24" fmla="*/ 154640 w 157150"/>
                              <a:gd name="connsiteY24" fmla="*/ 13380 h 602514"/>
                              <a:gd name="connsiteX25" fmla="*/ 153446 w 157150"/>
                              <a:gd name="connsiteY25" fmla="*/ 7779 h 602514"/>
                              <a:gd name="connsiteX26" fmla="*/ 152024 w 157150"/>
                              <a:gd name="connsiteY26" fmla="*/ 3670 h 602514"/>
                              <a:gd name="connsiteX27" fmla="*/ 150338 w 157150"/>
                              <a:gd name="connsiteY27" fmla="*/ 1071 h 602514"/>
                              <a:gd name="connsiteX28" fmla="*/ 148442 w 157150"/>
                              <a:gd name="connsiteY28" fmla="*/ 0 h 602514"/>
                              <a:gd name="connsiteX29" fmla="*/ 146299 w 157150"/>
                              <a:gd name="connsiteY29" fmla="*/ 457 h 602514"/>
                              <a:gd name="connsiteX30" fmla="*/ 143911 w 157150"/>
                              <a:gd name="connsiteY30" fmla="*/ 2406 h 602514"/>
                              <a:gd name="connsiteX31" fmla="*/ 141312 w 157150"/>
                              <a:gd name="connsiteY31" fmla="*/ 5882 h 602514"/>
                              <a:gd name="connsiteX32" fmla="*/ 138468 w 157150"/>
                              <a:gd name="connsiteY32" fmla="*/ 10869 h 602514"/>
                              <a:gd name="connsiteX33" fmla="*/ 135377 w 157150"/>
                              <a:gd name="connsiteY33" fmla="*/ 17384 h 602514"/>
                              <a:gd name="connsiteX34" fmla="*/ 132076 w 157150"/>
                              <a:gd name="connsiteY34" fmla="*/ 25408 h 602514"/>
                              <a:gd name="connsiteX35" fmla="*/ 128529 w 157150"/>
                              <a:gd name="connsiteY35" fmla="*/ 34926 h 602514"/>
                              <a:gd name="connsiteX36" fmla="*/ 124736 w 157150"/>
                              <a:gd name="connsiteY36" fmla="*/ 45970 h 602514"/>
                              <a:gd name="connsiteX37" fmla="*/ 120732 w 157150"/>
                              <a:gd name="connsiteY37" fmla="*/ 58543 h 602514"/>
                              <a:gd name="connsiteX38" fmla="*/ 116483 w 157150"/>
                              <a:gd name="connsiteY38" fmla="*/ 72625 h 602514"/>
                              <a:gd name="connsiteX39" fmla="*/ 112000 w 157150"/>
                              <a:gd name="connsiteY39" fmla="*/ 88218 h 602514"/>
                              <a:gd name="connsiteX40" fmla="*/ 107290 w 157150"/>
                              <a:gd name="connsiteY40" fmla="*/ 105303 h 602514"/>
                              <a:gd name="connsiteX41" fmla="*/ 102335 w 157150"/>
                              <a:gd name="connsiteY41" fmla="*/ 123934 h 602514"/>
                              <a:gd name="connsiteX42" fmla="*/ 97150 w 157150"/>
                              <a:gd name="connsiteY42" fmla="*/ 144075 h 602514"/>
                              <a:gd name="connsiteX43" fmla="*/ 91743 w 157150"/>
                              <a:gd name="connsiteY43" fmla="*/ 165708 h 602514"/>
                              <a:gd name="connsiteX44" fmla="*/ 86082 w 157150"/>
                              <a:gd name="connsiteY44" fmla="*/ 188868 h 602514"/>
                              <a:gd name="connsiteX45" fmla="*/ 80199 w 157150"/>
                              <a:gd name="connsiteY45" fmla="*/ 213574 h 602514"/>
                              <a:gd name="connsiteX46" fmla="*/ 74087 w 157150"/>
                              <a:gd name="connsiteY46" fmla="*/ 239755 h 602514"/>
                              <a:gd name="connsiteX47" fmla="*/ 67723 w 157150"/>
                              <a:gd name="connsiteY47" fmla="*/ 267464 h 602514"/>
                              <a:gd name="connsiteX48" fmla="*/ 61140 w 157150"/>
                              <a:gd name="connsiteY48" fmla="*/ 296683 h 602514"/>
                              <a:gd name="connsiteX49" fmla="*/ 54327 w 157150"/>
                              <a:gd name="connsiteY49" fmla="*/ 327429 h 602514"/>
                              <a:gd name="connsiteX50" fmla="*/ 47262 w 157150"/>
                              <a:gd name="connsiteY50" fmla="*/ 359686 h 602514"/>
                              <a:gd name="connsiteX51" fmla="*/ 39973 w 157150"/>
                              <a:gd name="connsiteY51" fmla="*/ 393452 h 602514"/>
                              <a:gd name="connsiteX52" fmla="*/ 32439 w 157150"/>
                              <a:gd name="connsiteY52" fmla="*/ 428729 h 602514"/>
                              <a:gd name="connsiteX53" fmla="*/ 24674 w 157150"/>
                              <a:gd name="connsiteY53" fmla="*/ 465516 h 602514"/>
                              <a:gd name="connsiteX54" fmla="*/ 16684 w 157150"/>
                              <a:gd name="connsiteY54" fmla="*/ 503848 h 602514"/>
                              <a:gd name="connsiteX55" fmla="*/ 8466 w 157150"/>
                              <a:gd name="connsiteY55" fmla="*/ 543655 h 602514"/>
                              <a:gd name="connsiteX56" fmla="*/ 0 w 157150"/>
                              <a:gd name="connsiteY56" fmla="*/ 585008 h 602514"/>
                              <a:gd name="connsiteX57" fmla="*/ 21818 w 157150"/>
                              <a:gd name="connsiteY57" fmla="*/ 589239 h 602514"/>
                              <a:gd name="connsiteX58" fmla="*/ 29518 w 157150"/>
                              <a:gd name="connsiteY58" fmla="*/ 547746 h 602514"/>
                              <a:gd name="connsiteX59" fmla="*/ 36965 w 157150"/>
                              <a:gd name="connsiteY59" fmla="*/ 507781 h 602514"/>
                              <a:gd name="connsiteX60" fmla="*/ 44161 w 157150"/>
                              <a:gd name="connsiteY60" fmla="*/ 469326 h 602514"/>
                              <a:gd name="connsiteX61" fmla="*/ 51155 w 157150"/>
                              <a:gd name="connsiteY61" fmla="*/ 432364 h 602514"/>
                              <a:gd name="connsiteX62" fmla="*/ 57902 w 157150"/>
                              <a:gd name="connsiteY62" fmla="*/ 396929 h 602514"/>
                              <a:gd name="connsiteX63" fmla="*/ 64397 w 157150"/>
                              <a:gd name="connsiteY63" fmla="*/ 363022 h 602514"/>
                              <a:gd name="connsiteX64" fmla="*/ 70691 w 157150"/>
                              <a:gd name="connsiteY64" fmla="*/ 330643 h 602514"/>
                              <a:gd name="connsiteX65" fmla="*/ 76735 w 157150"/>
                              <a:gd name="connsiteY65" fmla="*/ 299738 h 602514"/>
                              <a:gd name="connsiteX66" fmla="*/ 82529 w 157150"/>
                              <a:gd name="connsiteY66" fmla="*/ 270379 h 602514"/>
                              <a:gd name="connsiteX67" fmla="*/ 88098 w 157150"/>
                              <a:gd name="connsiteY67" fmla="*/ 242547 h 602514"/>
                              <a:gd name="connsiteX68" fmla="*/ 93441 w 157150"/>
                              <a:gd name="connsiteY68" fmla="*/ 216191 h 602514"/>
                              <a:gd name="connsiteX69" fmla="*/ 98556 w 157150"/>
                              <a:gd name="connsiteY69" fmla="*/ 191379 h 602514"/>
                              <a:gd name="connsiteX70" fmla="*/ 103424 w 157150"/>
                              <a:gd name="connsiteY70" fmla="*/ 168078 h 602514"/>
                              <a:gd name="connsiteX71" fmla="*/ 108061 w 157150"/>
                              <a:gd name="connsiteY71" fmla="*/ 146304 h 602514"/>
                              <a:gd name="connsiteX72" fmla="*/ 112453 w 157150"/>
                              <a:gd name="connsiteY72" fmla="*/ 126024 h 602514"/>
                              <a:gd name="connsiteX73" fmla="*/ 116623 w 157150"/>
                              <a:gd name="connsiteY73" fmla="*/ 107270 h 602514"/>
                              <a:gd name="connsiteX74" fmla="*/ 120557 w 157150"/>
                              <a:gd name="connsiteY74" fmla="*/ 90027 h 602514"/>
                              <a:gd name="connsiteX75" fmla="*/ 124262 w 157150"/>
                              <a:gd name="connsiteY75" fmla="*/ 74294 h 602514"/>
                              <a:gd name="connsiteX76" fmla="*/ 127739 w 157150"/>
                              <a:gd name="connsiteY76" fmla="*/ 60106 h 602514"/>
                              <a:gd name="connsiteX77" fmla="*/ 130952 w 157150"/>
                              <a:gd name="connsiteY77" fmla="*/ 47410 h 602514"/>
                              <a:gd name="connsiteX78" fmla="*/ 133955 w 157150"/>
                              <a:gd name="connsiteY78" fmla="*/ 36225 h 602514"/>
                              <a:gd name="connsiteX79" fmla="*/ 136729 w 157150"/>
                              <a:gd name="connsiteY79" fmla="*/ 26567 h 602514"/>
                              <a:gd name="connsiteX80" fmla="*/ 139258 w 157150"/>
                              <a:gd name="connsiteY80" fmla="*/ 18437 h 602514"/>
                              <a:gd name="connsiteX81" fmla="*/ 141541 w 157150"/>
                              <a:gd name="connsiteY81" fmla="*/ 11800 h 602514"/>
                              <a:gd name="connsiteX82" fmla="*/ 143595 w 157150"/>
                              <a:gd name="connsiteY82" fmla="*/ 6690 h 602514"/>
                              <a:gd name="connsiteX83" fmla="*/ 145421 w 157150"/>
                              <a:gd name="connsiteY83" fmla="*/ 3090 h 602514"/>
                              <a:gd name="connsiteX84" fmla="*/ 147019 w 157150"/>
                              <a:gd name="connsiteY84" fmla="*/ 1001 h 602514"/>
                              <a:gd name="connsiteX85" fmla="*/ 148371 w 157150"/>
                              <a:gd name="connsiteY85" fmla="*/ 439 h 602514"/>
                              <a:gd name="connsiteX86" fmla="*/ 149495 w 157150"/>
                              <a:gd name="connsiteY86" fmla="*/ 1387 h 602514"/>
                              <a:gd name="connsiteX87" fmla="*/ 150373 w 157150"/>
                              <a:gd name="connsiteY87" fmla="*/ 3863 h 602514"/>
                              <a:gd name="connsiteX88" fmla="*/ 151023 w 157150"/>
                              <a:gd name="connsiteY88" fmla="*/ 7831 h 602514"/>
                              <a:gd name="connsiteX89" fmla="*/ 151462 w 157150"/>
                              <a:gd name="connsiteY89" fmla="*/ 13310 h 602514"/>
                              <a:gd name="connsiteX90" fmla="*/ 151638 w 157150"/>
                              <a:gd name="connsiteY90" fmla="*/ 20334 h 602514"/>
                              <a:gd name="connsiteX91" fmla="*/ 151585 w 157150"/>
                              <a:gd name="connsiteY91" fmla="*/ 28867 h 602514"/>
                              <a:gd name="connsiteX92" fmla="*/ 151286 w 157150"/>
                              <a:gd name="connsiteY92" fmla="*/ 38912 h 602514"/>
                              <a:gd name="connsiteX93" fmla="*/ 150777 w 157150"/>
                              <a:gd name="connsiteY93" fmla="*/ 50466 h 602514"/>
                              <a:gd name="connsiteX94" fmla="*/ 150040 w 157150"/>
                              <a:gd name="connsiteY94" fmla="*/ 63547 h 602514"/>
                              <a:gd name="connsiteX95" fmla="*/ 149056 w 157150"/>
                              <a:gd name="connsiteY95" fmla="*/ 78139 h 602514"/>
                              <a:gd name="connsiteX96" fmla="*/ 147827 w 157150"/>
                              <a:gd name="connsiteY96" fmla="*/ 94241 h 602514"/>
                              <a:gd name="connsiteX97" fmla="*/ 146370 w 157150"/>
                              <a:gd name="connsiteY97" fmla="*/ 111871 h 602514"/>
                              <a:gd name="connsiteX98" fmla="*/ 144684 w 157150"/>
                              <a:gd name="connsiteY98" fmla="*/ 130993 h 602514"/>
                              <a:gd name="connsiteX99" fmla="*/ 142770 w 157150"/>
                              <a:gd name="connsiteY99" fmla="*/ 151660 h 602514"/>
                              <a:gd name="connsiteX100" fmla="*/ 140610 w 157150"/>
                              <a:gd name="connsiteY100" fmla="*/ 173820 h 602514"/>
                              <a:gd name="connsiteX101" fmla="*/ 138204 w 157150"/>
                              <a:gd name="connsiteY101" fmla="*/ 197525 h 602514"/>
                              <a:gd name="connsiteX102" fmla="*/ 135588 w 157150"/>
                              <a:gd name="connsiteY102" fmla="*/ 222705 h 602514"/>
                              <a:gd name="connsiteX103" fmla="*/ 132708 w 157150"/>
                              <a:gd name="connsiteY103" fmla="*/ 249431 h 602514"/>
                              <a:gd name="connsiteX104" fmla="*/ 129635 w 157150"/>
                              <a:gd name="connsiteY104" fmla="*/ 277666 h 602514"/>
                              <a:gd name="connsiteX105" fmla="*/ 126316 w 157150"/>
                              <a:gd name="connsiteY105" fmla="*/ 307412 h 602514"/>
                              <a:gd name="connsiteX106" fmla="*/ 122734 w 157150"/>
                              <a:gd name="connsiteY106" fmla="*/ 338667 h 602514"/>
                              <a:gd name="connsiteX107" fmla="*/ 118924 w 157150"/>
                              <a:gd name="connsiteY107" fmla="*/ 371451 h 602514"/>
                              <a:gd name="connsiteX108" fmla="*/ 114903 w 157150"/>
                              <a:gd name="connsiteY108" fmla="*/ 405744 h 602514"/>
                              <a:gd name="connsiteX109" fmla="*/ 110644 w 157150"/>
                              <a:gd name="connsiteY109" fmla="*/ 441565 h 602514"/>
                              <a:gd name="connsiteX110" fmla="*/ 106137 w 157150"/>
                              <a:gd name="connsiteY110" fmla="*/ 478896 h 602514"/>
                              <a:gd name="connsiteX111" fmla="*/ 101408 w 157150"/>
                              <a:gd name="connsiteY111" fmla="*/ 517738 h 602514"/>
                              <a:gd name="connsiteX112" fmla="*/ 96430 w 157150"/>
                              <a:gd name="connsiteY112" fmla="*/ 558089 h 602514"/>
                              <a:gd name="connsiteX113" fmla="*/ 91221 w 157150"/>
                              <a:gd name="connsiteY113" fmla="*/ 599968 h 6025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Lst>
                            <a:rect l="l" t="t" r="r" b="b"/>
                            <a:pathLst>
                              <a:path w="157150" h="602514">
                                <a:moveTo>
                                  <a:pt x="113322" y="602514"/>
                                </a:moveTo>
                                <a:lnTo>
                                  <a:pt x="117730" y="560547"/>
                                </a:lnTo>
                                <a:lnTo>
                                  <a:pt x="121909" y="520090"/>
                                </a:lnTo>
                                <a:lnTo>
                                  <a:pt x="125860" y="481161"/>
                                </a:lnTo>
                                <a:lnTo>
                                  <a:pt x="129565" y="443742"/>
                                </a:lnTo>
                                <a:lnTo>
                                  <a:pt x="133059" y="407834"/>
                                </a:lnTo>
                                <a:lnTo>
                                  <a:pt x="136290" y="373435"/>
                                </a:lnTo>
                                <a:lnTo>
                                  <a:pt x="139293" y="340546"/>
                                </a:lnTo>
                                <a:lnTo>
                                  <a:pt x="142085" y="309203"/>
                                </a:lnTo>
                                <a:lnTo>
                                  <a:pt x="144614" y="279352"/>
                                </a:lnTo>
                                <a:lnTo>
                                  <a:pt x="146932" y="251011"/>
                                </a:lnTo>
                                <a:lnTo>
                                  <a:pt x="149004" y="224198"/>
                                </a:lnTo>
                                <a:lnTo>
                                  <a:pt x="150847" y="198895"/>
                                </a:lnTo>
                                <a:lnTo>
                                  <a:pt x="152445" y="175119"/>
                                </a:lnTo>
                                <a:lnTo>
                                  <a:pt x="153815" y="152819"/>
                                </a:lnTo>
                                <a:lnTo>
                                  <a:pt x="154956" y="132064"/>
                                </a:lnTo>
                                <a:lnTo>
                                  <a:pt x="155869" y="112819"/>
                                </a:lnTo>
                                <a:lnTo>
                                  <a:pt x="156519" y="95102"/>
                                </a:lnTo>
                                <a:lnTo>
                                  <a:pt x="156958" y="78859"/>
                                </a:lnTo>
                                <a:lnTo>
                                  <a:pt x="157151" y="64180"/>
                                </a:lnTo>
                                <a:lnTo>
                                  <a:pt x="157134" y="50975"/>
                                </a:lnTo>
                                <a:lnTo>
                                  <a:pt x="156870" y="39298"/>
                                </a:lnTo>
                                <a:lnTo>
                                  <a:pt x="156361" y="29166"/>
                                </a:lnTo>
                                <a:lnTo>
                                  <a:pt x="155624" y="20509"/>
                                </a:lnTo>
                                <a:lnTo>
                                  <a:pt x="154640" y="13380"/>
                                </a:lnTo>
                                <a:lnTo>
                                  <a:pt x="153446" y="7779"/>
                                </a:lnTo>
                                <a:lnTo>
                                  <a:pt x="152024" y="3670"/>
                                </a:lnTo>
                                <a:lnTo>
                                  <a:pt x="150338" y="1071"/>
                                </a:lnTo>
                                <a:lnTo>
                                  <a:pt x="148442" y="0"/>
                                </a:lnTo>
                                <a:lnTo>
                                  <a:pt x="146299" y="457"/>
                                </a:lnTo>
                                <a:lnTo>
                                  <a:pt x="143911" y="2406"/>
                                </a:lnTo>
                                <a:lnTo>
                                  <a:pt x="141312" y="5882"/>
                                </a:lnTo>
                                <a:lnTo>
                                  <a:pt x="138468" y="10869"/>
                                </a:lnTo>
                                <a:lnTo>
                                  <a:pt x="135377" y="17384"/>
                                </a:lnTo>
                                <a:lnTo>
                                  <a:pt x="132076" y="25408"/>
                                </a:lnTo>
                                <a:lnTo>
                                  <a:pt x="128529" y="34926"/>
                                </a:lnTo>
                                <a:lnTo>
                                  <a:pt x="124736" y="45970"/>
                                </a:lnTo>
                                <a:lnTo>
                                  <a:pt x="120732" y="58543"/>
                                </a:lnTo>
                                <a:lnTo>
                                  <a:pt x="116483" y="72625"/>
                                </a:lnTo>
                                <a:lnTo>
                                  <a:pt x="112000" y="88218"/>
                                </a:lnTo>
                                <a:lnTo>
                                  <a:pt x="107290" y="105303"/>
                                </a:lnTo>
                                <a:lnTo>
                                  <a:pt x="102335" y="123934"/>
                                </a:lnTo>
                                <a:lnTo>
                                  <a:pt x="97150" y="144075"/>
                                </a:lnTo>
                                <a:lnTo>
                                  <a:pt x="91743" y="165708"/>
                                </a:lnTo>
                                <a:lnTo>
                                  <a:pt x="86082" y="188868"/>
                                </a:lnTo>
                                <a:lnTo>
                                  <a:pt x="80199" y="213574"/>
                                </a:lnTo>
                                <a:lnTo>
                                  <a:pt x="74087" y="239755"/>
                                </a:lnTo>
                                <a:lnTo>
                                  <a:pt x="67723" y="267464"/>
                                </a:lnTo>
                                <a:lnTo>
                                  <a:pt x="61140" y="296683"/>
                                </a:lnTo>
                                <a:lnTo>
                                  <a:pt x="54327" y="327429"/>
                                </a:lnTo>
                                <a:lnTo>
                                  <a:pt x="47262" y="359686"/>
                                </a:lnTo>
                                <a:lnTo>
                                  <a:pt x="39973" y="393452"/>
                                </a:lnTo>
                                <a:lnTo>
                                  <a:pt x="32439" y="428729"/>
                                </a:lnTo>
                                <a:lnTo>
                                  <a:pt x="24674" y="465516"/>
                                </a:lnTo>
                                <a:lnTo>
                                  <a:pt x="16684" y="503848"/>
                                </a:lnTo>
                                <a:lnTo>
                                  <a:pt x="8466" y="543655"/>
                                </a:lnTo>
                                <a:lnTo>
                                  <a:pt x="0" y="585008"/>
                                </a:lnTo>
                                <a:lnTo>
                                  <a:pt x="21818" y="589239"/>
                                </a:lnTo>
                                <a:lnTo>
                                  <a:pt x="29518" y="547746"/>
                                </a:lnTo>
                                <a:lnTo>
                                  <a:pt x="36965" y="507781"/>
                                </a:lnTo>
                                <a:lnTo>
                                  <a:pt x="44161" y="469326"/>
                                </a:lnTo>
                                <a:lnTo>
                                  <a:pt x="51155" y="432364"/>
                                </a:lnTo>
                                <a:lnTo>
                                  <a:pt x="57902" y="396929"/>
                                </a:lnTo>
                                <a:lnTo>
                                  <a:pt x="64397" y="363022"/>
                                </a:lnTo>
                                <a:lnTo>
                                  <a:pt x="70691" y="330643"/>
                                </a:lnTo>
                                <a:lnTo>
                                  <a:pt x="76735" y="299738"/>
                                </a:lnTo>
                                <a:lnTo>
                                  <a:pt x="82529" y="270379"/>
                                </a:lnTo>
                                <a:lnTo>
                                  <a:pt x="88098" y="242547"/>
                                </a:lnTo>
                                <a:lnTo>
                                  <a:pt x="93441" y="216191"/>
                                </a:lnTo>
                                <a:lnTo>
                                  <a:pt x="98556" y="191379"/>
                                </a:lnTo>
                                <a:lnTo>
                                  <a:pt x="103424" y="168078"/>
                                </a:lnTo>
                                <a:lnTo>
                                  <a:pt x="108061" y="146304"/>
                                </a:lnTo>
                                <a:lnTo>
                                  <a:pt x="112453" y="126024"/>
                                </a:lnTo>
                                <a:lnTo>
                                  <a:pt x="116623" y="107270"/>
                                </a:lnTo>
                                <a:lnTo>
                                  <a:pt x="120557" y="90027"/>
                                </a:lnTo>
                                <a:lnTo>
                                  <a:pt x="124262" y="74294"/>
                                </a:lnTo>
                                <a:lnTo>
                                  <a:pt x="127739" y="60106"/>
                                </a:lnTo>
                                <a:lnTo>
                                  <a:pt x="130952" y="47410"/>
                                </a:lnTo>
                                <a:lnTo>
                                  <a:pt x="133955" y="36225"/>
                                </a:lnTo>
                                <a:lnTo>
                                  <a:pt x="136729" y="26567"/>
                                </a:lnTo>
                                <a:lnTo>
                                  <a:pt x="139258" y="18437"/>
                                </a:lnTo>
                                <a:lnTo>
                                  <a:pt x="141541" y="11800"/>
                                </a:lnTo>
                                <a:lnTo>
                                  <a:pt x="143595" y="6690"/>
                                </a:lnTo>
                                <a:lnTo>
                                  <a:pt x="145421" y="3090"/>
                                </a:lnTo>
                                <a:lnTo>
                                  <a:pt x="147019" y="1001"/>
                                </a:lnTo>
                                <a:lnTo>
                                  <a:pt x="148371" y="439"/>
                                </a:lnTo>
                                <a:lnTo>
                                  <a:pt x="149495" y="1387"/>
                                </a:lnTo>
                                <a:lnTo>
                                  <a:pt x="150373" y="3863"/>
                                </a:lnTo>
                                <a:lnTo>
                                  <a:pt x="151023" y="7831"/>
                                </a:lnTo>
                                <a:lnTo>
                                  <a:pt x="151462" y="13310"/>
                                </a:lnTo>
                                <a:lnTo>
                                  <a:pt x="151638" y="20334"/>
                                </a:lnTo>
                                <a:lnTo>
                                  <a:pt x="151585" y="28867"/>
                                </a:lnTo>
                                <a:lnTo>
                                  <a:pt x="151286" y="38912"/>
                                </a:lnTo>
                                <a:lnTo>
                                  <a:pt x="150777" y="50466"/>
                                </a:lnTo>
                                <a:lnTo>
                                  <a:pt x="150040" y="63547"/>
                                </a:lnTo>
                                <a:lnTo>
                                  <a:pt x="149056" y="78139"/>
                                </a:lnTo>
                                <a:lnTo>
                                  <a:pt x="147827" y="94241"/>
                                </a:lnTo>
                                <a:lnTo>
                                  <a:pt x="146370" y="111871"/>
                                </a:lnTo>
                                <a:lnTo>
                                  <a:pt x="144684" y="130993"/>
                                </a:lnTo>
                                <a:lnTo>
                                  <a:pt x="142770" y="151660"/>
                                </a:lnTo>
                                <a:lnTo>
                                  <a:pt x="140610" y="173820"/>
                                </a:lnTo>
                                <a:lnTo>
                                  <a:pt x="138204" y="197525"/>
                                </a:lnTo>
                                <a:lnTo>
                                  <a:pt x="135588" y="222705"/>
                                </a:lnTo>
                                <a:lnTo>
                                  <a:pt x="132708" y="249431"/>
                                </a:lnTo>
                                <a:lnTo>
                                  <a:pt x="129635" y="277666"/>
                                </a:lnTo>
                                <a:lnTo>
                                  <a:pt x="126316" y="307412"/>
                                </a:lnTo>
                                <a:lnTo>
                                  <a:pt x="122734" y="338667"/>
                                </a:lnTo>
                                <a:lnTo>
                                  <a:pt x="118924" y="371451"/>
                                </a:lnTo>
                                <a:lnTo>
                                  <a:pt x="114903" y="405744"/>
                                </a:lnTo>
                                <a:lnTo>
                                  <a:pt x="110644" y="441565"/>
                                </a:lnTo>
                                <a:lnTo>
                                  <a:pt x="106137" y="478896"/>
                                </a:lnTo>
                                <a:lnTo>
                                  <a:pt x="101408" y="517738"/>
                                </a:lnTo>
                                <a:lnTo>
                                  <a:pt x="96430" y="558089"/>
                                </a:lnTo>
                                <a:lnTo>
                                  <a:pt x="91221" y="599968"/>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7" name="Freeform: Shape 2647"/>
                        <wps:cNvSpPr/>
                        <wps:spPr>
                          <a:xfrm>
                            <a:off x="768570" y="1410414"/>
                            <a:ext cx="2035209" cy="1264191"/>
                          </a:xfrm>
                          <a:custGeom>
                            <a:avLst/>
                            <a:gdLst>
                              <a:gd name="connsiteX0" fmla="*/ 2035210 w 2035209"/>
                              <a:gd name="connsiteY0" fmla="*/ 1247299 h 1264191"/>
                              <a:gd name="connsiteX1" fmla="*/ 2019038 w 2035209"/>
                              <a:gd name="connsiteY1" fmla="*/ 1233743 h 1264191"/>
                              <a:gd name="connsiteX2" fmla="*/ 2002865 w 2035209"/>
                              <a:gd name="connsiteY2" fmla="*/ 1220240 h 1264191"/>
                              <a:gd name="connsiteX3" fmla="*/ 1986640 w 2035209"/>
                              <a:gd name="connsiteY3" fmla="*/ 1206772 h 1264191"/>
                              <a:gd name="connsiteX4" fmla="*/ 1970380 w 2035209"/>
                              <a:gd name="connsiteY4" fmla="*/ 1193357 h 1264191"/>
                              <a:gd name="connsiteX5" fmla="*/ 1954102 w 2035209"/>
                              <a:gd name="connsiteY5" fmla="*/ 1179976 h 1264191"/>
                              <a:gd name="connsiteX6" fmla="*/ 1937806 w 2035209"/>
                              <a:gd name="connsiteY6" fmla="*/ 1166631 h 1264191"/>
                              <a:gd name="connsiteX7" fmla="*/ 1921476 w 2035209"/>
                              <a:gd name="connsiteY7" fmla="*/ 1153356 h 1264191"/>
                              <a:gd name="connsiteX8" fmla="*/ 1905093 w 2035209"/>
                              <a:gd name="connsiteY8" fmla="*/ 1140099 h 1264191"/>
                              <a:gd name="connsiteX9" fmla="*/ 1888709 w 2035209"/>
                              <a:gd name="connsiteY9" fmla="*/ 1126912 h 1264191"/>
                              <a:gd name="connsiteX10" fmla="*/ 1872274 w 2035209"/>
                              <a:gd name="connsiteY10" fmla="*/ 1113760 h 1264191"/>
                              <a:gd name="connsiteX11" fmla="*/ 1855838 w 2035209"/>
                              <a:gd name="connsiteY11" fmla="*/ 1100661 h 1264191"/>
                              <a:gd name="connsiteX12" fmla="*/ 1839367 w 2035209"/>
                              <a:gd name="connsiteY12" fmla="*/ 1087614 h 1264191"/>
                              <a:gd name="connsiteX13" fmla="*/ 1822860 w 2035209"/>
                              <a:gd name="connsiteY13" fmla="*/ 1074603 h 1264191"/>
                              <a:gd name="connsiteX14" fmla="*/ 1806319 w 2035209"/>
                              <a:gd name="connsiteY14" fmla="*/ 1061626 h 1264191"/>
                              <a:gd name="connsiteX15" fmla="*/ 1789743 w 2035209"/>
                              <a:gd name="connsiteY15" fmla="*/ 1048738 h 1264191"/>
                              <a:gd name="connsiteX16" fmla="*/ 1773166 w 2035209"/>
                              <a:gd name="connsiteY16" fmla="*/ 1035849 h 1264191"/>
                              <a:gd name="connsiteX17" fmla="*/ 1756537 w 2035209"/>
                              <a:gd name="connsiteY17" fmla="*/ 1023031 h 1264191"/>
                              <a:gd name="connsiteX18" fmla="*/ 1739908 w 2035209"/>
                              <a:gd name="connsiteY18" fmla="*/ 1010248 h 1264191"/>
                              <a:gd name="connsiteX19" fmla="*/ 1723227 w 2035209"/>
                              <a:gd name="connsiteY19" fmla="*/ 997535 h 1264191"/>
                              <a:gd name="connsiteX20" fmla="*/ 1706527 w 2035209"/>
                              <a:gd name="connsiteY20" fmla="*/ 984857 h 1264191"/>
                              <a:gd name="connsiteX21" fmla="*/ 1689775 w 2035209"/>
                              <a:gd name="connsiteY21" fmla="*/ 972232 h 1264191"/>
                              <a:gd name="connsiteX22" fmla="*/ 1673023 w 2035209"/>
                              <a:gd name="connsiteY22" fmla="*/ 959624 h 1264191"/>
                              <a:gd name="connsiteX23" fmla="*/ 1656219 w 2035209"/>
                              <a:gd name="connsiteY23" fmla="*/ 947087 h 1264191"/>
                              <a:gd name="connsiteX24" fmla="*/ 1639414 w 2035209"/>
                              <a:gd name="connsiteY24" fmla="*/ 934584 h 1264191"/>
                              <a:gd name="connsiteX25" fmla="*/ 1622574 w 2035209"/>
                              <a:gd name="connsiteY25" fmla="*/ 922135 h 1264191"/>
                              <a:gd name="connsiteX26" fmla="*/ 1605682 w 2035209"/>
                              <a:gd name="connsiteY26" fmla="*/ 909720 h 1264191"/>
                              <a:gd name="connsiteX27" fmla="*/ 1588772 w 2035209"/>
                              <a:gd name="connsiteY27" fmla="*/ 897376 h 1264191"/>
                              <a:gd name="connsiteX28" fmla="*/ 1571844 w 2035209"/>
                              <a:gd name="connsiteY28" fmla="*/ 885067 h 1264191"/>
                              <a:gd name="connsiteX29" fmla="*/ 1554864 w 2035209"/>
                              <a:gd name="connsiteY29" fmla="*/ 872793 h 1264191"/>
                              <a:gd name="connsiteX30" fmla="*/ 1537883 w 2035209"/>
                              <a:gd name="connsiteY30" fmla="*/ 860589 h 1264191"/>
                              <a:gd name="connsiteX31" fmla="*/ 1520868 w 2035209"/>
                              <a:gd name="connsiteY31" fmla="*/ 848403 h 1264191"/>
                              <a:gd name="connsiteX32" fmla="*/ 1503818 w 2035209"/>
                              <a:gd name="connsiteY32" fmla="*/ 836287 h 1264191"/>
                              <a:gd name="connsiteX33" fmla="*/ 1486732 w 2035209"/>
                              <a:gd name="connsiteY33" fmla="*/ 824224 h 1264191"/>
                              <a:gd name="connsiteX34" fmla="*/ 1469611 w 2035209"/>
                              <a:gd name="connsiteY34" fmla="*/ 812161 h 1264191"/>
                              <a:gd name="connsiteX35" fmla="*/ 1452473 w 2035209"/>
                              <a:gd name="connsiteY35" fmla="*/ 800168 h 1264191"/>
                              <a:gd name="connsiteX36" fmla="*/ 1435317 w 2035209"/>
                              <a:gd name="connsiteY36" fmla="*/ 788245 h 1264191"/>
                              <a:gd name="connsiteX37" fmla="*/ 1418144 w 2035209"/>
                              <a:gd name="connsiteY37" fmla="*/ 776357 h 1264191"/>
                              <a:gd name="connsiteX38" fmla="*/ 1400918 w 2035209"/>
                              <a:gd name="connsiteY38" fmla="*/ 764504 h 1264191"/>
                              <a:gd name="connsiteX39" fmla="*/ 1383674 w 2035209"/>
                              <a:gd name="connsiteY39" fmla="*/ 752705 h 1264191"/>
                              <a:gd name="connsiteX40" fmla="*/ 1366395 w 2035209"/>
                              <a:gd name="connsiteY40" fmla="*/ 740957 h 1264191"/>
                              <a:gd name="connsiteX41" fmla="*/ 1349081 w 2035209"/>
                              <a:gd name="connsiteY41" fmla="*/ 729245 h 1264191"/>
                              <a:gd name="connsiteX42" fmla="*/ 1331732 w 2035209"/>
                              <a:gd name="connsiteY42" fmla="*/ 717586 h 1264191"/>
                              <a:gd name="connsiteX43" fmla="*/ 1314383 w 2035209"/>
                              <a:gd name="connsiteY43" fmla="*/ 705962 h 1264191"/>
                              <a:gd name="connsiteX44" fmla="*/ 1296999 w 2035209"/>
                              <a:gd name="connsiteY44" fmla="*/ 694407 h 1264191"/>
                              <a:gd name="connsiteX45" fmla="*/ 1279562 w 2035209"/>
                              <a:gd name="connsiteY45" fmla="*/ 682871 h 1264191"/>
                              <a:gd name="connsiteX46" fmla="*/ 1262125 w 2035209"/>
                              <a:gd name="connsiteY46" fmla="*/ 671405 h 1264191"/>
                              <a:gd name="connsiteX47" fmla="*/ 1244636 w 2035209"/>
                              <a:gd name="connsiteY47" fmla="*/ 659974 h 1264191"/>
                              <a:gd name="connsiteX48" fmla="*/ 1227147 w 2035209"/>
                              <a:gd name="connsiteY48" fmla="*/ 648595 h 1264191"/>
                              <a:gd name="connsiteX49" fmla="*/ 1209604 w 2035209"/>
                              <a:gd name="connsiteY49" fmla="*/ 637252 h 1264191"/>
                              <a:gd name="connsiteX50" fmla="*/ 1192045 w 2035209"/>
                              <a:gd name="connsiteY50" fmla="*/ 625979 h 1264191"/>
                              <a:gd name="connsiteX51" fmla="*/ 1174450 w 2035209"/>
                              <a:gd name="connsiteY51" fmla="*/ 614723 h 1264191"/>
                              <a:gd name="connsiteX52" fmla="*/ 1156837 w 2035209"/>
                              <a:gd name="connsiteY52" fmla="*/ 603520 h 1264191"/>
                              <a:gd name="connsiteX53" fmla="*/ 1139190 w 2035209"/>
                              <a:gd name="connsiteY53" fmla="*/ 592388 h 1264191"/>
                              <a:gd name="connsiteX54" fmla="*/ 1121507 w 2035209"/>
                              <a:gd name="connsiteY54" fmla="*/ 581273 h 1264191"/>
                              <a:gd name="connsiteX55" fmla="*/ 1103807 w 2035209"/>
                              <a:gd name="connsiteY55" fmla="*/ 570228 h 1264191"/>
                              <a:gd name="connsiteX56" fmla="*/ 1086054 w 2035209"/>
                              <a:gd name="connsiteY56" fmla="*/ 559200 h 1264191"/>
                              <a:gd name="connsiteX57" fmla="*/ 1068284 w 2035209"/>
                              <a:gd name="connsiteY57" fmla="*/ 548243 h 1264191"/>
                              <a:gd name="connsiteX58" fmla="*/ 1050496 w 2035209"/>
                              <a:gd name="connsiteY58" fmla="*/ 537322 h 1264191"/>
                              <a:gd name="connsiteX59" fmla="*/ 1032690 w 2035209"/>
                              <a:gd name="connsiteY59" fmla="*/ 526452 h 1264191"/>
                              <a:gd name="connsiteX60" fmla="*/ 1014814 w 2035209"/>
                              <a:gd name="connsiteY60" fmla="*/ 515636 h 1264191"/>
                              <a:gd name="connsiteX61" fmla="*/ 996956 w 2035209"/>
                              <a:gd name="connsiteY61" fmla="*/ 504854 h 1264191"/>
                              <a:gd name="connsiteX62" fmla="*/ 979057 w 2035209"/>
                              <a:gd name="connsiteY62" fmla="*/ 494108 h 1264191"/>
                              <a:gd name="connsiteX63" fmla="*/ 961106 w 2035209"/>
                              <a:gd name="connsiteY63" fmla="*/ 483414 h 1264191"/>
                              <a:gd name="connsiteX64" fmla="*/ 943158 w 2035209"/>
                              <a:gd name="connsiteY64" fmla="*/ 472773 h 1264191"/>
                              <a:gd name="connsiteX65" fmla="*/ 925161 w 2035209"/>
                              <a:gd name="connsiteY65" fmla="*/ 462185 h 1264191"/>
                              <a:gd name="connsiteX66" fmla="*/ 907145 w 2035209"/>
                              <a:gd name="connsiteY66" fmla="*/ 451649 h 1264191"/>
                              <a:gd name="connsiteX67" fmla="*/ 889078 w 2035209"/>
                              <a:gd name="connsiteY67" fmla="*/ 441166 h 1264191"/>
                              <a:gd name="connsiteX68" fmla="*/ 871016 w 2035209"/>
                              <a:gd name="connsiteY68" fmla="*/ 430701 h 1264191"/>
                              <a:gd name="connsiteX69" fmla="*/ 852906 w 2035209"/>
                              <a:gd name="connsiteY69" fmla="*/ 420288 h 1264191"/>
                              <a:gd name="connsiteX70" fmla="*/ 834774 w 2035209"/>
                              <a:gd name="connsiteY70" fmla="*/ 409929 h 1264191"/>
                              <a:gd name="connsiteX71" fmla="*/ 816602 w 2035209"/>
                              <a:gd name="connsiteY71" fmla="*/ 399604 h 1264191"/>
                              <a:gd name="connsiteX72" fmla="*/ 798401 w 2035209"/>
                              <a:gd name="connsiteY72" fmla="*/ 389349 h 1264191"/>
                              <a:gd name="connsiteX73" fmla="*/ 780200 w 2035209"/>
                              <a:gd name="connsiteY73" fmla="*/ 379112 h 1264191"/>
                              <a:gd name="connsiteX74" fmla="*/ 761935 w 2035209"/>
                              <a:gd name="connsiteY74" fmla="*/ 368945 h 1264191"/>
                              <a:gd name="connsiteX75" fmla="*/ 743671 w 2035209"/>
                              <a:gd name="connsiteY75" fmla="*/ 358813 h 1264191"/>
                              <a:gd name="connsiteX76" fmla="*/ 725360 w 2035209"/>
                              <a:gd name="connsiteY76" fmla="*/ 348734 h 1264191"/>
                              <a:gd name="connsiteX77" fmla="*/ 707024 w 2035209"/>
                              <a:gd name="connsiteY77" fmla="*/ 338694 h 1264191"/>
                              <a:gd name="connsiteX78" fmla="*/ 688667 w 2035209"/>
                              <a:gd name="connsiteY78" fmla="*/ 328709 h 1264191"/>
                              <a:gd name="connsiteX79" fmla="*/ 670262 w 2035209"/>
                              <a:gd name="connsiteY79" fmla="*/ 318771 h 1264191"/>
                              <a:gd name="connsiteX80" fmla="*/ 651835 w 2035209"/>
                              <a:gd name="connsiteY80" fmla="*/ 308857 h 1264191"/>
                              <a:gd name="connsiteX81" fmla="*/ 633391 w 2035209"/>
                              <a:gd name="connsiteY81" fmla="*/ 299011 h 1264191"/>
                              <a:gd name="connsiteX82" fmla="*/ 614918 w 2035209"/>
                              <a:gd name="connsiteY82" fmla="*/ 289208 h 1264191"/>
                              <a:gd name="connsiteX83" fmla="*/ 596427 w 2035209"/>
                              <a:gd name="connsiteY83" fmla="*/ 279455 h 1264191"/>
                              <a:gd name="connsiteX84" fmla="*/ 577884 w 2035209"/>
                              <a:gd name="connsiteY84" fmla="*/ 269743 h 1264191"/>
                              <a:gd name="connsiteX85" fmla="*/ 559324 w 2035209"/>
                              <a:gd name="connsiteY85" fmla="*/ 260079 h 1264191"/>
                              <a:gd name="connsiteX86" fmla="*/ 540717 w 2035209"/>
                              <a:gd name="connsiteY86" fmla="*/ 250458 h 1264191"/>
                              <a:gd name="connsiteX87" fmla="*/ 522109 w 2035209"/>
                              <a:gd name="connsiteY87" fmla="*/ 240886 h 1264191"/>
                              <a:gd name="connsiteX88" fmla="*/ 503463 w 2035209"/>
                              <a:gd name="connsiteY88" fmla="*/ 231353 h 1264191"/>
                              <a:gd name="connsiteX89" fmla="*/ 484786 w 2035209"/>
                              <a:gd name="connsiteY89" fmla="*/ 221892 h 1264191"/>
                              <a:gd name="connsiteX90" fmla="*/ 466064 w 2035209"/>
                              <a:gd name="connsiteY90" fmla="*/ 212452 h 1264191"/>
                              <a:gd name="connsiteX91" fmla="*/ 447322 w 2035209"/>
                              <a:gd name="connsiteY91" fmla="*/ 203060 h 1264191"/>
                              <a:gd name="connsiteX92" fmla="*/ 428560 w 2035209"/>
                              <a:gd name="connsiteY92" fmla="*/ 193736 h 1264191"/>
                              <a:gd name="connsiteX93" fmla="*/ 409773 w 2035209"/>
                              <a:gd name="connsiteY93" fmla="*/ 184429 h 1264191"/>
                              <a:gd name="connsiteX94" fmla="*/ 390964 w 2035209"/>
                              <a:gd name="connsiteY94" fmla="*/ 175199 h 1264191"/>
                              <a:gd name="connsiteX95" fmla="*/ 372107 w 2035209"/>
                              <a:gd name="connsiteY95" fmla="*/ 165985 h 1264191"/>
                              <a:gd name="connsiteX96" fmla="*/ 353229 w 2035209"/>
                              <a:gd name="connsiteY96" fmla="*/ 156842 h 1264191"/>
                              <a:gd name="connsiteX97" fmla="*/ 334325 w 2035209"/>
                              <a:gd name="connsiteY97" fmla="*/ 147720 h 1264191"/>
                              <a:gd name="connsiteX98" fmla="*/ 315384 w 2035209"/>
                              <a:gd name="connsiteY98" fmla="*/ 138664 h 1264191"/>
                              <a:gd name="connsiteX99" fmla="*/ 296435 w 2035209"/>
                              <a:gd name="connsiteY99" fmla="*/ 129653 h 1264191"/>
                              <a:gd name="connsiteX100" fmla="*/ 277446 w 2035209"/>
                              <a:gd name="connsiteY100" fmla="*/ 120689 h 1264191"/>
                              <a:gd name="connsiteX101" fmla="*/ 258409 w 2035209"/>
                              <a:gd name="connsiteY101" fmla="*/ 111753 h 1264191"/>
                              <a:gd name="connsiteX102" fmla="*/ 239368 w 2035209"/>
                              <a:gd name="connsiteY102" fmla="*/ 102877 h 1264191"/>
                              <a:gd name="connsiteX103" fmla="*/ 220286 w 2035209"/>
                              <a:gd name="connsiteY103" fmla="*/ 94051 h 1264191"/>
                              <a:gd name="connsiteX104" fmla="*/ 201188 w 2035209"/>
                              <a:gd name="connsiteY104" fmla="*/ 85267 h 1264191"/>
                              <a:gd name="connsiteX105" fmla="*/ 182035 w 2035209"/>
                              <a:gd name="connsiteY105" fmla="*/ 76529 h 1264191"/>
                              <a:gd name="connsiteX106" fmla="*/ 162885 w 2035209"/>
                              <a:gd name="connsiteY106" fmla="*/ 67837 h 1264191"/>
                              <a:gd name="connsiteX107" fmla="*/ 143692 w 2035209"/>
                              <a:gd name="connsiteY107" fmla="*/ 59191 h 1264191"/>
                              <a:gd name="connsiteX108" fmla="*/ 124471 w 2035209"/>
                              <a:gd name="connsiteY108" fmla="*/ 50615 h 1264191"/>
                              <a:gd name="connsiteX109" fmla="*/ 105210 w 2035209"/>
                              <a:gd name="connsiteY109" fmla="*/ 42056 h 1264191"/>
                              <a:gd name="connsiteX110" fmla="*/ 85947 w 2035209"/>
                              <a:gd name="connsiteY110" fmla="*/ 33544 h 1264191"/>
                              <a:gd name="connsiteX111" fmla="*/ 66640 w 2035209"/>
                              <a:gd name="connsiteY111" fmla="*/ 25101 h 1264191"/>
                              <a:gd name="connsiteX112" fmla="*/ 47308 w 2035209"/>
                              <a:gd name="connsiteY112" fmla="*/ 16681 h 1264191"/>
                              <a:gd name="connsiteX113" fmla="*/ 27931 w 2035209"/>
                              <a:gd name="connsiteY113" fmla="*/ 8309 h 1264191"/>
                              <a:gd name="connsiteX114" fmla="*/ 8529 w 2035209"/>
                              <a:gd name="connsiteY114" fmla="*/ 0 h 1264191"/>
                              <a:gd name="connsiteX115" fmla="*/ 0 w 2035209"/>
                              <a:gd name="connsiteY115" fmla="*/ 20530 h 1264191"/>
                              <a:gd name="connsiteX116" fmla="*/ 19871 w 2035209"/>
                              <a:gd name="connsiteY116" fmla="*/ 28636 h 1264191"/>
                              <a:gd name="connsiteX117" fmla="*/ 39747 w 2035209"/>
                              <a:gd name="connsiteY117" fmla="*/ 36783 h 1264191"/>
                              <a:gd name="connsiteX118" fmla="*/ 59553 w 2035209"/>
                              <a:gd name="connsiteY118" fmla="*/ 44999 h 1264191"/>
                              <a:gd name="connsiteX119" fmla="*/ 79358 w 2035209"/>
                              <a:gd name="connsiteY119" fmla="*/ 53263 h 1264191"/>
                              <a:gd name="connsiteX120" fmla="*/ 99095 w 2035209"/>
                              <a:gd name="connsiteY120" fmla="*/ 61589 h 1264191"/>
                              <a:gd name="connsiteX121" fmla="*/ 118838 w 2035209"/>
                              <a:gd name="connsiteY121" fmla="*/ 69969 h 1264191"/>
                              <a:gd name="connsiteX122" fmla="*/ 138505 w 2035209"/>
                              <a:gd name="connsiteY122" fmla="*/ 78389 h 1264191"/>
                              <a:gd name="connsiteX123" fmla="*/ 158179 w 2035209"/>
                              <a:gd name="connsiteY123" fmla="*/ 86877 h 1264191"/>
                              <a:gd name="connsiteX124" fmla="*/ 177800 w 2035209"/>
                              <a:gd name="connsiteY124" fmla="*/ 95407 h 1264191"/>
                              <a:gd name="connsiteX125" fmla="*/ 197381 w 2035209"/>
                              <a:gd name="connsiteY125" fmla="*/ 103988 h 1264191"/>
                              <a:gd name="connsiteX126" fmla="*/ 216937 w 2035209"/>
                              <a:gd name="connsiteY126" fmla="*/ 112635 h 1264191"/>
                              <a:gd name="connsiteX127" fmla="*/ 236470 w 2035209"/>
                              <a:gd name="connsiteY127" fmla="*/ 121349 h 1264191"/>
                              <a:gd name="connsiteX128" fmla="*/ 255963 w 2035209"/>
                              <a:gd name="connsiteY128" fmla="*/ 130089 h 1264191"/>
                              <a:gd name="connsiteX129" fmla="*/ 275406 w 2035209"/>
                              <a:gd name="connsiteY129" fmla="*/ 138889 h 1264191"/>
                              <a:gd name="connsiteX130" fmla="*/ 294830 w 2035209"/>
                              <a:gd name="connsiteY130" fmla="*/ 147762 h 1264191"/>
                              <a:gd name="connsiteX131" fmla="*/ 314225 w 2035209"/>
                              <a:gd name="connsiteY131" fmla="*/ 156679 h 1264191"/>
                              <a:gd name="connsiteX132" fmla="*/ 333579 w 2035209"/>
                              <a:gd name="connsiteY132" fmla="*/ 165643 h 1264191"/>
                              <a:gd name="connsiteX133" fmla="*/ 352911 w 2035209"/>
                              <a:gd name="connsiteY133" fmla="*/ 174654 h 1264191"/>
                              <a:gd name="connsiteX134" fmla="*/ 372195 w 2035209"/>
                              <a:gd name="connsiteY134" fmla="*/ 183729 h 1264191"/>
                              <a:gd name="connsiteX135" fmla="*/ 391461 w 2035209"/>
                              <a:gd name="connsiteY135" fmla="*/ 192877 h 1264191"/>
                              <a:gd name="connsiteX136" fmla="*/ 410677 w 2035209"/>
                              <a:gd name="connsiteY136" fmla="*/ 202063 h 1264191"/>
                              <a:gd name="connsiteX137" fmla="*/ 429870 w 2035209"/>
                              <a:gd name="connsiteY137" fmla="*/ 211299 h 1264191"/>
                              <a:gd name="connsiteX138" fmla="*/ 449020 w 2035209"/>
                              <a:gd name="connsiteY138" fmla="*/ 220582 h 1264191"/>
                              <a:gd name="connsiteX139" fmla="*/ 468150 w 2035209"/>
                              <a:gd name="connsiteY139" fmla="*/ 229929 h 1264191"/>
                              <a:gd name="connsiteX140" fmla="*/ 487230 w 2035209"/>
                              <a:gd name="connsiteY140" fmla="*/ 239345 h 1264191"/>
                              <a:gd name="connsiteX141" fmla="*/ 506290 w 2035209"/>
                              <a:gd name="connsiteY141" fmla="*/ 248784 h 1264191"/>
                              <a:gd name="connsiteX142" fmla="*/ 525326 w 2035209"/>
                              <a:gd name="connsiteY142" fmla="*/ 258310 h 1264191"/>
                              <a:gd name="connsiteX143" fmla="*/ 544315 w 2035209"/>
                              <a:gd name="connsiteY143" fmla="*/ 267866 h 1264191"/>
                              <a:gd name="connsiteX144" fmla="*/ 563264 w 2035209"/>
                              <a:gd name="connsiteY144" fmla="*/ 277485 h 1264191"/>
                              <a:gd name="connsiteX145" fmla="*/ 582190 w 2035209"/>
                              <a:gd name="connsiteY145" fmla="*/ 287150 h 1264191"/>
                              <a:gd name="connsiteX146" fmla="*/ 601086 w 2035209"/>
                              <a:gd name="connsiteY146" fmla="*/ 296885 h 1264191"/>
                              <a:gd name="connsiteX147" fmla="*/ 619942 w 2035209"/>
                              <a:gd name="connsiteY147" fmla="*/ 306660 h 1264191"/>
                              <a:gd name="connsiteX148" fmla="*/ 638752 w 2035209"/>
                              <a:gd name="connsiteY148" fmla="*/ 316488 h 1264191"/>
                              <a:gd name="connsiteX149" fmla="*/ 657561 w 2035209"/>
                              <a:gd name="connsiteY149" fmla="*/ 326379 h 1264191"/>
                              <a:gd name="connsiteX150" fmla="*/ 676307 w 2035209"/>
                              <a:gd name="connsiteY150" fmla="*/ 336311 h 1264191"/>
                              <a:gd name="connsiteX151" fmla="*/ 695046 w 2035209"/>
                              <a:gd name="connsiteY151" fmla="*/ 346311 h 1264191"/>
                              <a:gd name="connsiteX152" fmla="*/ 713723 w 2035209"/>
                              <a:gd name="connsiteY152" fmla="*/ 356372 h 1264191"/>
                              <a:gd name="connsiteX153" fmla="*/ 732394 w 2035209"/>
                              <a:gd name="connsiteY153" fmla="*/ 366469 h 1264191"/>
                              <a:gd name="connsiteX154" fmla="*/ 751000 w 2035209"/>
                              <a:gd name="connsiteY154" fmla="*/ 376618 h 1264191"/>
                              <a:gd name="connsiteX155" fmla="*/ 769608 w 2035209"/>
                              <a:gd name="connsiteY155" fmla="*/ 386838 h 1264191"/>
                              <a:gd name="connsiteX156" fmla="*/ 788167 w 2035209"/>
                              <a:gd name="connsiteY156" fmla="*/ 397110 h 1264191"/>
                              <a:gd name="connsiteX157" fmla="*/ 806688 w 2035209"/>
                              <a:gd name="connsiteY157" fmla="*/ 407435 h 1264191"/>
                              <a:gd name="connsiteX158" fmla="*/ 825178 w 2035209"/>
                              <a:gd name="connsiteY158" fmla="*/ 417795 h 1264191"/>
                              <a:gd name="connsiteX159" fmla="*/ 843630 w 2035209"/>
                              <a:gd name="connsiteY159" fmla="*/ 428243 h 1264191"/>
                              <a:gd name="connsiteX160" fmla="*/ 862050 w 2035209"/>
                              <a:gd name="connsiteY160" fmla="*/ 438708 h 1264191"/>
                              <a:gd name="connsiteX161" fmla="*/ 880454 w 2035209"/>
                              <a:gd name="connsiteY161" fmla="*/ 449261 h 1264191"/>
                              <a:gd name="connsiteX162" fmla="*/ 898813 w 2035209"/>
                              <a:gd name="connsiteY162" fmla="*/ 459832 h 1264191"/>
                              <a:gd name="connsiteX163" fmla="*/ 917124 w 2035209"/>
                              <a:gd name="connsiteY163" fmla="*/ 470491 h 1264191"/>
                              <a:gd name="connsiteX164" fmla="*/ 935436 w 2035209"/>
                              <a:gd name="connsiteY164" fmla="*/ 481184 h 1264191"/>
                              <a:gd name="connsiteX165" fmla="*/ 953682 w 2035209"/>
                              <a:gd name="connsiteY165" fmla="*/ 491931 h 1264191"/>
                              <a:gd name="connsiteX166" fmla="*/ 971902 w 2035209"/>
                              <a:gd name="connsiteY166" fmla="*/ 502747 h 1264191"/>
                              <a:gd name="connsiteX167" fmla="*/ 990108 w 2035209"/>
                              <a:gd name="connsiteY167" fmla="*/ 513616 h 1264191"/>
                              <a:gd name="connsiteX168" fmla="*/ 1008264 w 2035209"/>
                              <a:gd name="connsiteY168" fmla="*/ 524521 h 1264191"/>
                              <a:gd name="connsiteX169" fmla="*/ 1026386 w 2035209"/>
                              <a:gd name="connsiteY169" fmla="*/ 535495 h 1264191"/>
                              <a:gd name="connsiteX170" fmla="*/ 1044473 w 2035209"/>
                              <a:gd name="connsiteY170" fmla="*/ 546505 h 1264191"/>
                              <a:gd name="connsiteX171" fmla="*/ 1062542 w 2035209"/>
                              <a:gd name="connsiteY171" fmla="*/ 557603 h 1264191"/>
                              <a:gd name="connsiteX172" fmla="*/ 1080558 w 2035209"/>
                              <a:gd name="connsiteY172" fmla="*/ 568735 h 1264191"/>
                              <a:gd name="connsiteX173" fmla="*/ 1098557 w 2035209"/>
                              <a:gd name="connsiteY173" fmla="*/ 579903 h 1264191"/>
                              <a:gd name="connsiteX174" fmla="*/ 1116520 w 2035209"/>
                              <a:gd name="connsiteY174" fmla="*/ 591141 h 1264191"/>
                              <a:gd name="connsiteX175" fmla="*/ 1134449 w 2035209"/>
                              <a:gd name="connsiteY175" fmla="*/ 602432 h 1264191"/>
                              <a:gd name="connsiteX176" fmla="*/ 1152325 w 2035209"/>
                              <a:gd name="connsiteY176" fmla="*/ 613793 h 1264191"/>
                              <a:gd name="connsiteX177" fmla="*/ 1170183 w 2035209"/>
                              <a:gd name="connsiteY177" fmla="*/ 625189 h 1264191"/>
                              <a:gd name="connsiteX178" fmla="*/ 1188023 w 2035209"/>
                              <a:gd name="connsiteY178" fmla="*/ 636637 h 1264191"/>
                              <a:gd name="connsiteX179" fmla="*/ 1205829 w 2035209"/>
                              <a:gd name="connsiteY179" fmla="*/ 648156 h 1264191"/>
                              <a:gd name="connsiteX180" fmla="*/ 1223564 w 2035209"/>
                              <a:gd name="connsiteY180" fmla="*/ 659728 h 1264191"/>
                              <a:gd name="connsiteX181" fmla="*/ 1241300 w 2035209"/>
                              <a:gd name="connsiteY181" fmla="*/ 671335 h 1264191"/>
                              <a:gd name="connsiteX182" fmla="*/ 1258982 w 2035209"/>
                              <a:gd name="connsiteY182" fmla="*/ 683011 h 1264191"/>
                              <a:gd name="connsiteX183" fmla="*/ 1276647 w 2035209"/>
                              <a:gd name="connsiteY183" fmla="*/ 694741 h 1264191"/>
                              <a:gd name="connsiteX184" fmla="*/ 1294277 w 2035209"/>
                              <a:gd name="connsiteY184" fmla="*/ 706506 h 1264191"/>
                              <a:gd name="connsiteX185" fmla="*/ 1311872 w 2035209"/>
                              <a:gd name="connsiteY185" fmla="*/ 718341 h 1264191"/>
                              <a:gd name="connsiteX186" fmla="*/ 1329432 w 2035209"/>
                              <a:gd name="connsiteY186" fmla="*/ 730229 h 1264191"/>
                              <a:gd name="connsiteX187" fmla="*/ 1346957 w 2035209"/>
                              <a:gd name="connsiteY187" fmla="*/ 742187 h 1264191"/>
                              <a:gd name="connsiteX188" fmla="*/ 1364446 w 2035209"/>
                              <a:gd name="connsiteY188" fmla="*/ 754180 h 1264191"/>
                              <a:gd name="connsiteX189" fmla="*/ 1381900 w 2035209"/>
                              <a:gd name="connsiteY189" fmla="*/ 766225 h 1264191"/>
                              <a:gd name="connsiteX190" fmla="*/ 1399337 w 2035209"/>
                              <a:gd name="connsiteY190" fmla="*/ 778341 h 1264191"/>
                              <a:gd name="connsiteX191" fmla="*/ 1416739 w 2035209"/>
                              <a:gd name="connsiteY191" fmla="*/ 790492 h 1264191"/>
                              <a:gd name="connsiteX192" fmla="*/ 1434106 w 2035209"/>
                              <a:gd name="connsiteY192" fmla="*/ 802714 h 1264191"/>
                              <a:gd name="connsiteX193" fmla="*/ 1451419 w 2035209"/>
                              <a:gd name="connsiteY193" fmla="*/ 814988 h 1264191"/>
                              <a:gd name="connsiteX194" fmla="*/ 1468716 w 2035209"/>
                              <a:gd name="connsiteY194" fmla="*/ 827297 h 1264191"/>
                              <a:gd name="connsiteX195" fmla="*/ 1485977 w 2035209"/>
                              <a:gd name="connsiteY195" fmla="*/ 839676 h 1264191"/>
                              <a:gd name="connsiteX196" fmla="*/ 1503203 w 2035209"/>
                              <a:gd name="connsiteY196" fmla="*/ 852090 h 1264191"/>
                              <a:gd name="connsiteX197" fmla="*/ 1520394 w 2035209"/>
                              <a:gd name="connsiteY197" fmla="*/ 864575 h 1264191"/>
                              <a:gd name="connsiteX198" fmla="*/ 1537550 w 2035209"/>
                              <a:gd name="connsiteY198" fmla="*/ 877113 h 1264191"/>
                              <a:gd name="connsiteX199" fmla="*/ 1554688 w 2035209"/>
                              <a:gd name="connsiteY199" fmla="*/ 889703 h 1264191"/>
                              <a:gd name="connsiteX200" fmla="*/ 1571774 w 2035209"/>
                              <a:gd name="connsiteY200" fmla="*/ 902345 h 1264191"/>
                              <a:gd name="connsiteX201" fmla="*/ 1588842 w 2035209"/>
                              <a:gd name="connsiteY201" fmla="*/ 915041 h 1264191"/>
                              <a:gd name="connsiteX202" fmla="*/ 1605857 w 2035209"/>
                              <a:gd name="connsiteY202" fmla="*/ 927789 h 1264191"/>
                              <a:gd name="connsiteX203" fmla="*/ 1622855 w 2035209"/>
                              <a:gd name="connsiteY203" fmla="*/ 940607 h 1264191"/>
                              <a:gd name="connsiteX204" fmla="*/ 1639818 w 2035209"/>
                              <a:gd name="connsiteY204" fmla="*/ 953461 h 1264191"/>
                              <a:gd name="connsiteX205" fmla="*/ 1656745 w 2035209"/>
                              <a:gd name="connsiteY205" fmla="*/ 966384 h 1264191"/>
                              <a:gd name="connsiteX206" fmla="*/ 1673655 w 2035209"/>
                              <a:gd name="connsiteY206" fmla="*/ 979361 h 1264191"/>
                              <a:gd name="connsiteX207" fmla="*/ 1690495 w 2035209"/>
                              <a:gd name="connsiteY207" fmla="*/ 992372 h 1264191"/>
                              <a:gd name="connsiteX208" fmla="*/ 1707335 w 2035209"/>
                              <a:gd name="connsiteY208" fmla="*/ 1005454 h 1264191"/>
                              <a:gd name="connsiteX209" fmla="*/ 1724122 w 2035209"/>
                              <a:gd name="connsiteY209" fmla="*/ 1018588 h 1264191"/>
                              <a:gd name="connsiteX210" fmla="*/ 1740874 w 2035209"/>
                              <a:gd name="connsiteY210" fmla="*/ 1031775 h 1264191"/>
                              <a:gd name="connsiteX211" fmla="*/ 1757608 w 2035209"/>
                              <a:gd name="connsiteY211" fmla="*/ 1045015 h 1264191"/>
                              <a:gd name="connsiteX212" fmla="*/ 1774308 w 2035209"/>
                              <a:gd name="connsiteY212" fmla="*/ 1058308 h 1264191"/>
                              <a:gd name="connsiteX213" fmla="*/ 1790972 w 2035209"/>
                              <a:gd name="connsiteY213" fmla="*/ 1071670 h 1264191"/>
                              <a:gd name="connsiteX214" fmla="*/ 1807601 w 2035209"/>
                              <a:gd name="connsiteY214" fmla="*/ 1085051 h 1264191"/>
                              <a:gd name="connsiteX215" fmla="*/ 1824213 w 2035209"/>
                              <a:gd name="connsiteY215" fmla="*/ 1098501 h 1264191"/>
                              <a:gd name="connsiteX216" fmla="*/ 1840754 w 2035209"/>
                              <a:gd name="connsiteY216" fmla="*/ 1112022 h 1264191"/>
                              <a:gd name="connsiteX217" fmla="*/ 1857295 w 2035209"/>
                              <a:gd name="connsiteY217" fmla="*/ 1125577 h 1264191"/>
                              <a:gd name="connsiteX218" fmla="*/ 1873766 w 2035209"/>
                              <a:gd name="connsiteY218" fmla="*/ 1139204 h 1264191"/>
                              <a:gd name="connsiteX219" fmla="*/ 1890255 w 2035209"/>
                              <a:gd name="connsiteY219" fmla="*/ 1152865 h 1264191"/>
                              <a:gd name="connsiteX220" fmla="*/ 1906655 w 2035209"/>
                              <a:gd name="connsiteY220" fmla="*/ 1166596 h 1264191"/>
                              <a:gd name="connsiteX221" fmla="*/ 1923074 w 2035209"/>
                              <a:gd name="connsiteY221" fmla="*/ 1180380 h 1264191"/>
                              <a:gd name="connsiteX222" fmla="*/ 1939422 w 2035209"/>
                              <a:gd name="connsiteY222" fmla="*/ 1194199 h 1264191"/>
                              <a:gd name="connsiteX223" fmla="*/ 1955770 w 2035209"/>
                              <a:gd name="connsiteY223" fmla="*/ 1208106 h 1264191"/>
                              <a:gd name="connsiteX224" fmla="*/ 1972048 w 2035209"/>
                              <a:gd name="connsiteY224" fmla="*/ 1222049 h 1264191"/>
                              <a:gd name="connsiteX225" fmla="*/ 1988308 w 2035209"/>
                              <a:gd name="connsiteY225" fmla="*/ 1236043 h 1264191"/>
                              <a:gd name="connsiteX226" fmla="*/ 2004533 w 2035209"/>
                              <a:gd name="connsiteY226" fmla="*/ 1250091 h 1264191"/>
                              <a:gd name="connsiteX227" fmla="*/ 2020741 w 2035209"/>
                              <a:gd name="connsiteY227" fmla="*/ 1264191 h 12641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Lst>
                            <a:rect l="l" t="t" r="r" b="b"/>
                            <a:pathLst>
                              <a:path w="2035209" h="1264191">
                                <a:moveTo>
                                  <a:pt x="2035210" y="1247299"/>
                                </a:moveTo>
                                <a:lnTo>
                                  <a:pt x="2019038" y="1233743"/>
                                </a:lnTo>
                                <a:lnTo>
                                  <a:pt x="2002865" y="1220240"/>
                                </a:lnTo>
                                <a:lnTo>
                                  <a:pt x="1986640" y="1206772"/>
                                </a:lnTo>
                                <a:lnTo>
                                  <a:pt x="1970380" y="1193357"/>
                                </a:lnTo>
                                <a:lnTo>
                                  <a:pt x="1954102" y="1179976"/>
                                </a:lnTo>
                                <a:lnTo>
                                  <a:pt x="1937806" y="1166631"/>
                                </a:lnTo>
                                <a:lnTo>
                                  <a:pt x="1921476" y="1153356"/>
                                </a:lnTo>
                                <a:lnTo>
                                  <a:pt x="1905093" y="1140099"/>
                                </a:lnTo>
                                <a:lnTo>
                                  <a:pt x="1888709" y="1126912"/>
                                </a:lnTo>
                                <a:lnTo>
                                  <a:pt x="1872274" y="1113760"/>
                                </a:lnTo>
                                <a:lnTo>
                                  <a:pt x="1855838" y="1100661"/>
                                </a:lnTo>
                                <a:lnTo>
                                  <a:pt x="1839367" y="1087614"/>
                                </a:lnTo>
                                <a:lnTo>
                                  <a:pt x="1822860" y="1074603"/>
                                </a:lnTo>
                                <a:lnTo>
                                  <a:pt x="1806319" y="1061626"/>
                                </a:lnTo>
                                <a:lnTo>
                                  <a:pt x="1789743" y="1048738"/>
                                </a:lnTo>
                                <a:lnTo>
                                  <a:pt x="1773166" y="1035849"/>
                                </a:lnTo>
                                <a:lnTo>
                                  <a:pt x="1756537" y="1023031"/>
                                </a:lnTo>
                                <a:lnTo>
                                  <a:pt x="1739908" y="1010248"/>
                                </a:lnTo>
                                <a:lnTo>
                                  <a:pt x="1723227" y="997535"/>
                                </a:lnTo>
                                <a:lnTo>
                                  <a:pt x="1706527" y="984857"/>
                                </a:lnTo>
                                <a:lnTo>
                                  <a:pt x="1689775" y="972232"/>
                                </a:lnTo>
                                <a:lnTo>
                                  <a:pt x="1673023" y="959624"/>
                                </a:lnTo>
                                <a:lnTo>
                                  <a:pt x="1656219" y="947087"/>
                                </a:lnTo>
                                <a:lnTo>
                                  <a:pt x="1639414" y="934584"/>
                                </a:lnTo>
                                <a:lnTo>
                                  <a:pt x="1622574" y="922135"/>
                                </a:lnTo>
                                <a:lnTo>
                                  <a:pt x="1605682" y="909720"/>
                                </a:lnTo>
                                <a:lnTo>
                                  <a:pt x="1588772" y="897376"/>
                                </a:lnTo>
                                <a:lnTo>
                                  <a:pt x="1571844" y="885067"/>
                                </a:lnTo>
                                <a:lnTo>
                                  <a:pt x="1554864" y="872793"/>
                                </a:lnTo>
                                <a:lnTo>
                                  <a:pt x="1537883" y="860589"/>
                                </a:lnTo>
                                <a:lnTo>
                                  <a:pt x="1520868" y="848403"/>
                                </a:lnTo>
                                <a:lnTo>
                                  <a:pt x="1503818" y="836287"/>
                                </a:lnTo>
                                <a:lnTo>
                                  <a:pt x="1486732" y="824224"/>
                                </a:lnTo>
                                <a:lnTo>
                                  <a:pt x="1469611" y="812161"/>
                                </a:lnTo>
                                <a:lnTo>
                                  <a:pt x="1452473" y="800168"/>
                                </a:lnTo>
                                <a:lnTo>
                                  <a:pt x="1435317" y="788245"/>
                                </a:lnTo>
                                <a:lnTo>
                                  <a:pt x="1418144" y="776357"/>
                                </a:lnTo>
                                <a:lnTo>
                                  <a:pt x="1400918" y="764504"/>
                                </a:lnTo>
                                <a:lnTo>
                                  <a:pt x="1383674" y="752705"/>
                                </a:lnTo>
                                <a:lnTo>
                                  <a:pt x="1366395" y="740957"/>
                                </a:lnTo>
                                <a:lnTo>
                                  <a:pt x="1349081" y="729245"/>
                                </a:lnTo>
                                <a:lnTo>
                                  <a:pt x="1331732" y="717586"/>
                                </a:lnTo>
                                <a:lnTo>
                                  <a:pt x="1314383" y="705962"/>
                                </a:lnTo>
                                <a:lnTo>
                                  <a:pt x="1296999" y="694407"/>
                                </a:lnTo>
                                <a:lnTo>
                                  <a:pt x="1279562" y="682871"/>
                                </a:lnTo>
                                <a:lnTo>
                                  <a:pt x="1262125" y="671405"/>
                                </a:lnTo>
                                <a:lnTo>
                                  <a:pt x="1244636" y="659974"/>
                                </a:lnTo>
                                <a:lnTo>
                                  <a:pt x="1227147" y="648595"/>
                                </a:lnTo>
                                <a:lnTo>
                                  <a:pt x="1209604" y="637252"/>
                                </a:lnTo>
                                <a:lnTo>
                                  <a:pt x="1192045" y="625979"/>
                                </a:lnTo>
                                <a:lnTo>
                                  <a:pt x="1174450" y="614723"/>
                                </a:lnTo>
                                <a:lnTo>
                                  <a:pt x="1156837" y="603520"/>
                                </a:lnTo>
                                <a:lnTo>
                                  <a:pt x="1139190" y="592388"/>
                                </a:lnTo>
                                <a:lnTo>
                                  <a:pt x="1121507" y="581273"/>
                                </a:lnTo>
                                <a:lnTo>
                                  <a:pt x="1103807" y="570228"/>
                                </a:lnTo>
                                <a:lnTo>
                                  <a:pt x="1086054" y="559200"/>
                                </a:lnTo>
                                <a:lnTo>
                                  <a:pt x="1068284" y="548243"/>
                                </a:lnTo>
                                <a:lnTo>
                                  <a:pt x="1050496" y="537322"/>
                                </a:lnTo>
                                <a:lnTo>
                                  <a:pt x="1032690" y="526452"/>
                                </a:lnTo>
                                <a:lnTo>
                                  <a:pt x="1014814" y="515636"/>
                                </a:lnTo>
                                <a:lnTo>
                                  <a:pt x="996956" y="504854"/>
                                </a:lnTo>
                                <a:lnTo>
                                  <a:pt x="979057" y="494108"/>
                                </a:lnTo>
                                <a:lnTo>
                                  <a:pt x="961106" y="483414"/>
                                </a:lnTo>
                                <a:lnTo>
                                  <a:pt x="943158" y="472773"/>
                                </a:lnTo>
                                <a:lnTo>
                                  <a:pt x="925161" y="462185"/>
                                </a:lnTo>
                                <a:lnTo>
                                  <a:pt x="907145" y="451649"/>
                                </a:lnTo>
                                <a:lnTo>
                                  <a:pt x="889078" y="441166"/>
                                </a:lnTo>
                                <a:lnTo>
                                  <a:pt x="871016" y="430701"/>
                                </a:lnTo>
                                <a:lnTo>
                                  <a:pt x="852906" y="420288"/>
                                </a:lnTo>
                                <a:lnTo>
                                  <a:pt x="834774" y="409929"/>
                                </a:lnTo>
                                <a:lnTo>
                                  <a:pt x="816602" y="399604"/>
                                </a:lnTo>
                                <a:lnTo>
                                  <a:pt x="798401" y="389349"/>
                                </a:lnTo>
                                <a:lnTo>
                                  <a:pt x="780200" y="379112"/>
                                </a:lnTo>
                                <a:lnTo>
                                  <a:pt x="761935" y="368945"/>
                                </a:lnTo>
                                <a:lnTo>
                                  <a:pt x="743671" y="358813"/>
                                </a:lnTo>
                                <a:lnTo>
                                  <a:pt x="725360" y="348734"/>
                                </a:lnTo>
                                <a:lnTo>
                                  <a:pt x="707024" y="338694"/>
                                </a:lnTo>
                                <a:lnTo>
                                  <a:pt x="688667" y="328709"/>
                                </a:lnTo>
                                <a:lnTo>
                                  <a:pt x="670262" y="318771"/>
                                </a:lnTo>
                                <a:lnTo>
                                  <a:pt x="651835" y="308857"/>
                                </a:lnTo>
                                <a:lnTo>
                                  <a:pt x="633391" y="299011"/>
                                </a:lnTo>
                                <a:lnTo>
                                  <a:pt x="614918" y="289208"/>
                                </a:lnTo>
                                <a:lnTo>
                                  <a:pt x="596427" y="279455"/>
                                </a:lnTo>
                                <a:lnTo>
                                  <a:pt x="577884" y="269743"/>
                                </a:lnTo>
                                <a:lnTo>
                                  <a:pt x="559324" y="260079"/>
                                </a:lnTo>
                                <a:lnTo>
                                  <a:pt x="540717" y="250458"/>
                                </a:lnTo>
                                <a:lnTo>
                                  <a:pt x="522109" y="240886"/>
                                </a:lnTo>
                                <a:lnTo>
                                  <a:pt x="503463" y="231353"/>
                                </a:lnTo>
                                <a:lnTo>
                                  <a:pt x="484786" y="221892"/>
                                </a:lnTo>
                                <a:lnTo>
                                  <a:pt x="466064" y="212452"/>
                                </a:lnTo>
                                <a:lnTo>
                                  <a:pt x="447322" y="203060"/>
                                </a:lnTo>
                                <a:lnTo>
                                  <a:pt x="428560" y="193736"/>
                                </a:lnTo>
                                <a:lnTo>
                                  <a:pt x="409773" y="184429"/>
                                </a:lnTo>
                                <a:lnTo>
                                  <a:pt x="390964" y="175199"/>
                                </a:lnTo>
                                <a:lnTo>
                                  <a:pt x="372107" y="165985"/>
                                </a:lnTo>
                                <a:lnTo>
                                  <a:pt x="353229" y="156842"/>
                                </a:lnTo>
                                <a:lnTo>
                                  <a:pt x="334325" y="147720"/>
                                </a:lnTo>
                                <a:lnTo>
                                  <a:pt x="315384" y="138664"/>
                                </a:lnTo>
                                <a:lnTo>
                                  <a:pt x="296435" y="129653"/>
                                </a:lnTo>
                                <a:lnTo>
                                  <a:pt x="277446" y="120689"/>
                                </a:lnTo>
                                <a:lnTo>
                                  <a:pt x="258409" y="111753"/>
                                </a:lnTo>
                                <a:lnTo>
                                  <a:pt x="239368" y="102877"/>
                                </a:lnTo>
                                <a:lnTo>
                                  <a:pt x="220286" y="94051"/>
                                </a:lnTo>
                                <a:lnTo>
                                  <a:pt x="201188" y="85267"/>
                                </a:lnTo>
                                <a:lnTo>
                                  <a:pt x="182035" y="76529"/>
                                </a:lnTo>
                                <a:lnTo>
                                  <a:pt x="162885" y="67837"/>
                                </a:lnTo>
                                <a:lnTo>
                                  <a:pt x="143692" y="59191"/>
                                </a:lnTo>
                                <a:lnTo>
                                  <a:pt x="124471" y="50615"/>
                                </a:lnTo>
                                <a:lnTo>
                                  <a:pt x="105210" y="42056"/>
                                </a:lnTo>
                                <a:lnTo>
                                  <a:pt x="85947" y="33544"/>
                                </a:lnTo>
                                <a:lnTo>
                                  <a:pt x="66640" y="25101"/>
                                </a:lnTo>
                                <a:lnTo>
                                  <a:pt x="47308" y="16681"/>
                                </a:lnTo>
                                <a:lnTo>
                                  <a:pt x="27931" y="8309"/>
                                </a:lnTo>
                                <a:lnTo>
                                  <a:pt x="8529" y="0"/>
                                </a:lnTo>
                                <a:lnTo>
                                  <a:pt x="0" y="20530"/>
                                </a:lnTo>
                                <a:lnTo>
                                  <a:pt x="19871" y="28636"/>
                                </a:lnTo>
                                <a:lnTo>
                                  <a:pt x="39747" y="36783"/>
                                </a:lnTo>
                                <a:lnTo>
                                  <a:pt x="59553" y="44999"/>
                                </a:lnTo>
                                <a:lnTo>
                                  <a:pt x="79358" y="53263"/>
                                </a:lnTo>
                                <a:lnTo>
                                  <a:pt x="99095" y="61589"/>
                                </a:lnTo>
                                <a:lnTo>
                                  <a:pt x="118838" y="69969"/>
                                </a:lnTo>
                                <a:lnTo>
                                  <a:pt x="138505" y="78389"/>
                                </a:lnTo>
                                <a:lnTo>
                                  <a:pt x="158179" y="86877"/>
                                </a:lnTo>
                                <a:lnTo>
                                  <a:pt x="177800" y="95407"/>
                                </a:lnTo>
                                <a:lnTo>
                                  <a:pt x="197381" y="103988"/>
                                </a:lnTo>
                                <a:lnTo>
                                  <a:pt x="216937" y="112635"/>
                                </a:lnTo>
                                <a:lnTo>
                                  <a:pt x="236470" y="121349"/>
                                </a:lnTo>
                                <a:lnTo>
                                  <a:pt x="255963" y="130089"/>
                                </a:lnTo>
                                <a:lnTo>
                                  <a:pt x="275406" y="138889"/>
                                </a:lnTo>
                                <a:lnTo>
                                  <a:pt x="294830" y="147762"/>
                                </a:lnTo>
                                <a:lnTo>
                                  <a:pt x="314225" y="156679"/>
                                </a:lnTo>
                                <a:lnTo>
                                  <a:pt x="333579" y="165643"/>
                                </a:lnTo>
                                <a:lnTo>
                                  <a:pt x="352911" y="174654"/>
                                </a:lnTo>
                                <a:lnTo>
                                  <a:pt x="372195" y="183729"/>
                                </a:lnTo>
                                <a:lnTo>
                                  <a:pt x="391461" y="192877"/>
                                </a:lnTo>
                                <a:lnTo>
                                  <a:pt x="410677" y="202063"/>
                                </a:lnTo>
                                <a:lnTo>
                                  <a:pt x="429870" y="211299"/>
                                </a:lnTo>
                                <a:lnTo>
                                  <a:pt x="449020" y="220582"/>
                                </a:lnTo>
                                <a:lnTo>
                                  <a:pt x="468150" y="229929"/>
                                </a:lnTo>
                                <a:lnTo>
                                  <a:pt x="487230" y="239345"/>
                                </a:lnTo>
                                <a:lnTo>
                                  <a:pt x="506290" y="248784"/>
                                </a:lnTo>
                                <a:lnTo>
                                  <a:pt x="525326" y="258310"/>
                                </a:lnTo>
                                <a:lnTo>
                                  <a:pt x="544315" y="267866"/>
                                </a:lnTo>
                                <a:lnTo>
                                  <a:pt x="563264" y="277485"/>
                                </a:lnTo>
                                <a:lnTo>
                                  <a:pt x="582190" y="287150"/>
                                </a:lnTo>
                                <a:lnTo>
                                  <a:pt x="601086" y="296885"/>
                                </a:lnTo>
                                <a:lnTo>
                                  <a:pt x="619942" y="306660"/>
                                </a:lnTo>
                                <a:lnTo>
                                  <a:pt x="638752" y="316488"/>
                                </a:lnTo>
                                <a:lnTo>
                                  <a:pt x="657561" y="326379"/>
                                </a:lnTo>
                                <a:lnTo>
                                  <a:pt x="676307" y="336311"/>
                                </a:lnTo>
                                <a:lnTo>
                                  <a:pt x="695046" y="346311"/>
                                </a:lnTo>
                                <a:lnTo>
                                  <a:pt x="713723" y="356372"/>
                                </a:lnTo>
                                <a:lnTo>
                                  <a:pt x="732394" y="366469"/>
                                </a:lnTo>
                                <a:lnTo>
                                  <a:pt x="751000" y="376618"/>
                                </a:lnTo>
                                <a:lnTo>
                                  <a:pt x="769608" y="386838"/>
                                </a:lnTo>
                                <a:lnTo>
                                  <a:pt x="788167" y="397110"/>
                                </a:lnTo>
                                <a:lnTo>
                                  <a:pt x="806688" y="407435"/>
                                </a:lnTo>
                                <a:lnTo>
                                  <a:pt x="825178" y="417795"/>
                                </a:lnTo>
                                <a:lnTo>
                                  <a:pt x="843630" y="428243"/>
                                </a:lnTo>
                                <a:lnTo>
                                  <a:pt x="862050" y="438708"/>
                                </a:lnTo>
                                <a:lnTo>
                                  <a:pt x="880454" y="449261"/>
                                </a:lnTo>
                                <a:lnTo>
                                  <a:pt x="898813" y="459832"/>
                                </a:lnTo>
                                <a:lnTo>
                                  <a:pt x="917124" y="470491"/>
                                </a:lnTo>
                                <a:lnTo>
                                  <a:pt x="935436" y="481184"/>
                                </a:lnTo>
                                <a:lnTo>
                                  <a:pt x="953682" y="491931"/>
                                </a:lnTo>
                                <a:lnTo>
                                  <a:pt x="971902" y="502747"/>
                                </a:lnTo>
                                <a:lnTo>
                                  <a:pt x="990108" y="513616"/>
                                </a:lnTo>
                                <a:lnTo>
                                  <a:pt x="1008264" y="524521"/>
                                </a:lnTo>
                                <a:lnTo>
                                  <a:pt x="1026386" y="535495"/>
                                </a:lnTo>
                                <a:lnTo>
                                  <a:pt x="1044473" y="546505"/>
                                </a:lnTo>
                                <a:lnTo>
                                  <a:pt x="1062542" y="557603"/>
                                </a:lnTo>
                                <a:lnTo>
                                  <a:pt x="1080558" y="568735"/>
                                </a:lnTo>
                                <a:lnTo>
                                  <a:pt x="1098557" y="579903"/>
                                </a:lnTo>
                                <a:lnTo>
                                  <a:pt x="1116520" y="591141"/>
                                </a:lnTo>
                                <a:lnTo>
                                  <a:pt x="1134449" y="602432"/>
                                </a:lnTo>
                                <a:lnTo>
                                  <a:pt x="1152325" y="613793"/>
                                </a:lnTo>
                                <a:lnTo>
                                  <a:pt x="1170183" y="625189"/>
                                </a:lnTo>
                                <a:lnTo>
                                  <a:pt x="1188023" y="636637"/>
                                </a:lnTo>
                                <a:lnTo>
                                  <a:pt x="1205829" y="648156"/>
                                </a:lnTo>
                                <a:lnTo>
                                  <a:pt x="1223564" y="659728"/>
                                </a:lnTo>
                                <a:lnTo>
                                  <a:pt x="1241300" y="671335"/>
                                </a:lnTo>
                                <a:lnTo>
                                  <a:pt x="1258982" y="683011"/>
                                </a:lnTo>
                                <a:lnTo>
                                  <a:pt x="1276647" y="694741"/>
                                </a:lnTo>
                                <a:lnTo>
                                  <a:pt x="1294277" y="706506"/>
                                </a:lnTo>
                                <a:lnTo>
                                  <a:pt x="1311872" y="718341"/>
                                </a:lnTo>
                                <a:lnTo>
                                  <a:pt x="1329432" y="730229"/>
                                </a:lnTo>
                                <a:lnTo>
                                  <a:pt x="1346957" y="742187"/>
                                </a:lnTo>
                                <a:lnTo>
                                  <a:pt x="1364446" y="754180"/>
                                </a:lnTo>
                                <a:lnTo>
                                  <a:pt x="1381900" y="766225"/>
                                </a:lnTo>
                                <a:lnTo>
                                  <a:pt x="1399337" y="778341"/>
                                </a:lnTo>
                                <a:lnTo>
                                  <a:pt x="1416739" y="790492"/>
                                </a:lnTo>
                                <a:lnTo>
                                  <a:pt x="1434106" y="802714"/>
                                </a:lnTo>
                                <a:lnTo>
                                  <a:pt x="1451419" y="814988"/>
                                </a:lnTo>
                                <a:lnTo>
                                  <a:pt x="1468716" y="827297"/>
                                </a:lnTo>
                                <a:lnTo>
                                  <a:pt x="1485977" y="839676"/>
                                </a:lnTo>
                                <a:lnTo>
                                  <a:pt x="1503203" y="852090"/>
                                </a:lnTo>
                                <a:lnTo>
                                  <a:pt x="1520394" y="864575"/>
                                </a:lnTo>
                                <a:lnTo>
                                  <a:pt x="1537550" y="877113"/>
                                </a:lnTo>
                                <a:lnTo>
                                  <a:pt x="1554688" y="889703"/>
                                </a:lnTo>
                                <a:lnTo>
                                  <a:pt x="1571774" y="902345"/>
                                </a:lnTo>
                                <a:lnTo>
                                  <a:pt x="1588842" y="915041"/>
                                </a:lnTo>
                                <a:lnTo>
                                  <a:pt x="1605857" y="927789"/>
                                </a:lnTo>
                                <a:lnTo>
                                  <a:pt x="1622855" y="940607"/>
                                </a:lnTo>
                                <a:lnTo>
                                  <a:pt x="1639818" y="953461"/>
                                </a:lnTo>
                                <a:lnTo>
                                  <a:pt x="1656745" y="966384"/>
                                </a:lnTo>
                                <a:lnTo>
                                  <a:pt x="1673655" y="979361"/>
                                </a:lnTo>
                                <a:lnTo>
                                  <a:pt x="1690495" y="992372"/>
                                </a:lnTo>
                                <a:lnTo>
                                  <a:pt x="1707335" y="1005454"/>
                                </a:lnTo>
                                <a:lnTo>
                                  <a:pt x="1724122" y="1018588"/>
                                </a:lnTo>
                                <a:lnTo>
                                  <a:pt x="1740874" y="1031775"/>
                                </a:lnTo>
                                <a:lnTo>
                                  <a:pt x="1757608" y="1045015"/>
                                </a:lnTo>
                                <a:lnTo>
                                  <a:pt x="1774308" y="1058308"/>
                                </a:lnTo>
                                <a:lnTo>
                                  <a:pt x="1790972" y="1071670"/>
                                </a:lnTo>
                                <a:lnTo>
                                  <a:pt x="1807601" y="1085051"/>
                                </a:lnTo>
                                <a:lnTo>
                                  <a:pt x="1824213" y="1098501"/>
                                </a:lnTo>
                                <a:lnTo>
                                  <a:pt x="1840754" y="1112022"/>
                                </a:lnTo>
                                <a:lnTo>
                                  <a:pt x="1857295" y="1125577"/>
                                </a:lnTo>
                                <a:lnTo>
                                  <a:pt x="1873766" y="1139204"/>
                                </a:lnTo>
                                <a:lnTo>
                                  <a:pt x="1890255" y="1152865"/>
                                </a:lnTo>
                                <a:lnTo>
                                  <a:pt x="1906655" y="1166596"/>
                                </a:lnTo>
                                <a:lnTo>
                                  <a:pt x="1923074" y="1180380"/>
                                </a:lnTo>
                                <a:lnTo>
                                  <a:pt x="1939422" y="1194199"/>
                                </a:lnTo>
                                <a:lnTo>
                                  <a:pt x="1955770" y="1208106"/>
                                </a:lnTo>
                                <a:lnTo>
                                  <a:pt x="1972048" y="1222049"/>
                                </a:lnTo>
                                <a:lnTo>
                                  <a:pt x="1988308" y="1236043"/>
                                </a:lnTo>
                                <a:lnTo>
                                  <a:pt x="2004533" y="1250091"/>
                                </a:lnTo>
                                <a:lnTo>
                                  <a:pt x="2020741" y="1264191"/>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8" name="Freeform: Shape 2648"/>
                        <wps:cNvSpPr/>
                        <wps:spPr>
                          <a:xfrm>
                            <a:off x="768570" y="1410414"/>
                            <a:ext cx="2035209" cy="1264191"/>
                          </a:xfrm>
                          <a:custGeom>
                            <a:avLst/>
                            <a:gdLst>
                              <a:gd name="connsiteX0" fmla="*/ 0 w 2035209"/>
                              <a:gd name="connsiteY0" fmla="*/ 20530 h 1264191"/>
                              <a:gd name="connsiteX1" fmla="*/ 19871 w 2035209"/>
                              <a:gd name="connsiteY1" fmla="*/ 28636 h 1264191"/>
                              <a:gd name="connsiteX2" fmla="*/ 39747 w 2035209"/>
                              <a:gd name="connsiteY2" fmla="*/ 36783 h 1264191"/>
                              <a:gd name="connsiteX3" fmla="*/ 59553 w 2035209"/>
                              <a:gd name="connsiteY3" fmla="*/ 44999 h 1264191"/>
                              <a:gd name="connsiteX4" fmla="*/ 79358 w 2035209"/>
                              <a:gd name="connsiteY4" fmla="*/ 53263 h 1264191"/>
                              <a:gd name="connsiteX5" fmla="*/ 99095 w 2035209"/>
                              <a:gd name="connsiteY5" fmla="*/ 61589 h 1264191"/>
                              <a:gd name="connsiteX6" fmla="*/ 118838 w 2035209"/>
                              <a:gd name="connsiteY6" fmla="*/ 69969 h 1264191"/>
                              <a:gd name="connsiteX7" fmla="*/ 138505 w 2035209"/>
                              <a:gd name="connsiteY7" fmla="*/ 78389 h 1264191"/>
                              <a:gd name="connsiteX8" fmla="*/ 158179 w 2035209"/>
                              <a:gd name="connsiteY8" fmla="*/ 86877 h 1264191"/>
                              <a:gd name="connsiteX9" fmla="*/ 177800 w 2035209"/>
                              <a:gd name="connsiteY9" fmla="*/ 95407 h 1264191"/>
                              <a:gd name="connsiteX10" fmla="*/ 197381 w 2035209"/>
                              <a:gd name="connsiteY10" fmla="*/ 103988 h 1264191"/>
                              <a:gd name="connsiteX11" fmla="*/ 216937 w 2035209"/>
                              <a:gd name="connsiteY11" fmla="*/ 112635 h 1264191"/>
                              <a:gd name="connsiteX12" fmla="*/ 236470 w 2035209"/>
                              <a:gd name="connsiteY12" fmla="*/ 121349 h 1264191"/>
                              <a:gd name="connsiteX13" fmla="*/ 255963 w 2035209"/>
                              <a:gd name="connsiteY13" fmla="*/ 130089 h 1264191"/>
                              <a:gd name="connsiteX14" fmla="*/ 275406 w 2035209"/>
                              <a:gd name="connsiteY14" fmla="*/ 138889 h 1264191"/>
                              <a:gd name="connsiteX15" fmla="*/ 294830 w 2035209"/>
                              <a:gd name="connsiteY15" fmla="*/ 147762 h 1264191"/>
                              <a:gd name="connsiteX16" fmla="*/ 314225 w 2035209"/>
                              <a:gd name="connsiteY16" fmla="*/ 156679 h 1264191"/>
                              <a:gd name="connsiteX17" fmla="*/ 333579 w 2035209"/>
                              <a:gd name="connsiteY17" fmla="*/ 165643 h 1264191"/>
                              <a:gd name="connsiteX18" fmla="*/ 352911 w 2035209"/>
                              <a:gd name="connsiteY18" fmla="*/ 174654 h 1264191"/>
                              <a:gd name="connsiteX19" fmla="*/ 372195 w 2035209"/>
                              <a:gd name="connsiteY19" fmla="*/ 183729 h 1264191"/>
                              <a:gd name="connsiteX20" fmla="*/ 391461 w 2035209"/>
                              <a:gd name="connsiteY20" fmla="*/ 192877 h 1264191"/>
                              <a:gd name="connsiteX21" fmla="*/ 410677 w 2035209"/>
                              <a:gd name="connsiteY21" fmla="*/ 202063 h 1264191"/>
                              <a:gd name="connsiteX22" fmla="*/ 429870 w 2035209"/>
                              <a:gd name="connsiteY22" fmla="*/ 211299 h 1264191"/>
                              <a:gd name="connsiteX23" fmla="*/ 449020 w 2035209"/>
                              <a:gd name="connsiteY23" fmla="*/ 220582 h 1264191"/>
                              <a:gd name="connsiteX24" fmla="*/ 468150 w 2035209"/>
                              <a:gd name="connsiteY24" fmla="*/ 229929 h 1264191"/>
                              <a:gd name="connsiteX25" fmla="*/ 487230 w 2035209"/>
                              <a:gd name="connsiteY25" fmla="*/ 239345 h 1264191"/>
                              <a:gd name="connsiteX26" fmla="*/ 506290 w 2035209"/>
                              <a:gd name="connsiteY26" fmla="*/ 248784 h 1264191"/>
                              <a:gd name="connsiteX27" fmla="*/ 525326 w 2035209"/>
                              <a:gd name="connsiteY27" fmla="*/ 258310 h 1264191"/>
                              <a:gd name="connsiteX28" fmla="*/ 544315 w 2035209"/>
                              <a:gd name="connsiteY28" fmla="*/ 267866 h 1264191"/>
                              <a:gd name="connsiteX29" fmla="*/ 563264 w 2035209"/>
                              <a:gd name="connsiteY29" fmla="*/ 277485 h 1264191"/>
                              <a:gd name="connsiteX30" fmla="*/ 582190 w 2035209"/>
                              <a:gd name="connsiteY30" fmla="*/ 287150 h 1264191"/>
                              <a:gd name="connsiteX31" fmla="*/ 601086 w 2035209"/>
                              <a:gd name="connsiteY31" fmla="*/ 296885 h 1264191"/>
                              <a:gd name="connsiteX32" fmla="*/ 619942 w 2035209"/>
                              <a:gd name="connsiteY32" fmla="*/ 306660 h 1264191"/>
                              <a:gd name="connsiteX33" fmla="*/ 638752 w 2035209"/>
                              <a:gd name="connsiteY33" fmla="*/ 316488 h 1264191"/>
                              <a:gd name="connsiteX34" fmla="*/ 657561 w 2035209"/>
                              <a:gd name="connsiteY34" fmla="*/ 326379 h 1264191"/>
                              <a:gd name="connsiteX35" fmla="*/ 676307 w 2035209"/>
                              <a:gd name="connsiteY35" fmla="*/ 336311 h 1264191"/>
                              <a:gd name="connsiteX36" fmla="*/ 695046 w 2035209"/>
                              <a:gd name="connsiteY36" fmla="*/ 346311 h 1264191"/>
                              <a:gd name="connsiteX37" fmla="*/ 713723 w 2035209"/>
                              <a:gd name="connsiteY37" fmla="*/ 356372 h 1264191"/>
                              <a:gd name="connsiteX38" fmla="*/ 732394 w 2035209"/>
                              <a:gd name="connsiteY38" fmla="*/ 366469 h 1264191"/>
                              <a:gd name="connsiteX39" fmla="*/ 751000 w 2035209"/>
                              <a:gd name="connsiteY39" fmla="*/ 376618 h 1264191"/>
                              <a:gd name="connsiteX40" fmla="*/ 769608 w 2035209"/>
                              <a:gd name="connsiteY40" fmla="*/ 386838 h 1264191"/>
                              <a:gd name="connsiteX41" fmla="*/ 788167 w 2035209"/>
                              <a:gd name="connsiteY41" fmla="*/ 397110 h 1264191"/>
                              <a:gd name="connsiteX42" fmla="*/ 806688 w 2035209"/>
                              <a:gd name="connsiteY42" fmla="*/ 407435 h 1264191"/>
                              <a:gd name="connsiteX43" fmla="*/ 825178 w 2035209"/>
                              <a:gd name="connsiteY43" fmla="*/ 417795 h 1264191"/>
                              <a:gd name="connsiteX44" fmla="*/ 843630 w 2035209"/>
                              <a:gd name="connsiteY44" fmla="*/ 428243 h 1264191"/>
                              <a:gd name="connsiteX45" fmla="*/ 862050 w 2035209"/>
                              <a:gd name="connsiteY45" fmla="*/ 438708 h 1264191"/>
                              <a:gd name="connsiteX46" fmla="*/ 880454 w 2035209"/>
                              <a:gd name="connsiteY46" fmla="*/ 449261 h 1264191"/>
                              <a:gd name="connsiteX47" fmla="*/ 898813 w 2035209"/>
                              <a:gd name="connsiteY47" fmla="*/ 459832 h 1264191"/>
                              <a:gd name="connsiteX48" fmla="*/ 917124 w 2035209"/>
                              <a:gd name="connsiteY48" fmla="*/ 470491 h 1264191"/>
                              <a:gd name="connsiteX49" fmla="*/ 935436 w 2035209"/>
                              <a:gd name="connsiteY49" fmla="*/ 481184 h 1264191"/>
                              <a:gd name="connsiteX50" fmla="*/ 953682 w 2035209"/>
                              <a:gd name="connsiteY50" fmla="*/ 491931 h 1264191"/>
                              <a:gd name="connsiteX51" fmla="*/ 971902 w 2035209"/>
                              <a:gd name="connsiteY51" fmla="*/ 502747 h 1264191"/>
                              <a:gd name="connsiteX52" fmla="*/ 990108 w 2035209"/>
                              <a:gd name="connsiteY52" fmla="*/ 513616 h 1264191"/>
                              <a:gd name="connsiteX53" fmla="*/ 1008264 w 2035209"/>
                              <a:gd name="connsiteY53" fmla="*/ 524521 h 1264191"/>
                              <a:gd name="connsiteX54" fmla="*/ 1026386 w 2035209"/>
                              <a:gd name="connsiteY54" fmla="*/ 535495 h 1264191"/>
                              <a:gd name="connsiteX55" fmla="*/ 1044473 w 2035209"/>
                              <a:gd name="connsiteY55" fmla="*/ 546505 h 1264191"/>
                              <a:gd name="connsiteX56" fmla="*/ 1062542 w 2035209"/>
                              <a:gd name="connsiteY56" fmla="*/ 557603 h 1264191"/>
                              <a:gd name="connsiteX57" fmla="*/ 1080558 w 2035209"/>
                              <a:gd name="connsiteY57" fmla="*/ 568735 h 1264191"/>
                              <a:gd name="connsiteX58" fmla="*/ 1098557 w 2035209"/>
                              <a:gd name="connsiteY58" fmla="*/ 579903 h 1264191"/>
                              <a:gd name="connsiteX59" fmla="*/ 1116520 w 2035209"/>
                              <a:gd name="connsiteY59" fmla="*/ 591141 h 1264191"/>
                              <a:gd name="connsiteX60" fmla="*/ 1134449 w 2035209"/>
                              <a:gd name="connsiteY60" fmla="*/ 602432 h 1264191"/>
                              <a:gd name="connsiteX61" fmla="*/ 1152325 w 2035209"/>
                              <a:gd name="connsiteY61" fmla="*/ 613793 h 1264191"/>
                              <a:gd name="connsiteX62" fmla="*/ 1170183 w 2035209"/>
                              <a:gd name="connsiteY62" fmla="*/ 625189 h 1264191"/>
                              <a:gd name="connsiteX63" fmla="*/ 1188023 w 2035209"/>
                              <a:gd name="connsiteY63" fmla="*/ 636637 h 1264191"/>
                              <a:gd name="connsiteX64" fmla="*/ 1205829 w 2035209"/>
                              <a:gd name="connsiteY64" fmla="*/ 648156 h 1264191"/>
                              <a:gd name="connsiteX65" fmla="*/ 1223564 w 2035209"/>
                              <a:gd name="connsiteY65" fmla="*/ 659728 h 1264191"/>
                              <a:gd name="connsiteX66" fmla="*/ 1241300 w 2035209"/>
                              <a:gd name="connsiteY66" fmla="*/ 671335 h 1264191"/>
                              <a:gd name="connsiteX67" fmla="*/ 1258982 w 2035209"/>
                              <a:gd name="connsiteY67" fmla="*/ 683011 h 1264191"/>
                              <a:gd name="connsiteX68" fmla="*/ 1276647 w 2035209"/>
                              <a:gd name="connsiteY68" fmla="*/ 694741 h 1264191"/>
                              <a:gd name="connsiteX69" fmla="*/ 1294277 w 2035209"/>
                              <a:gd name="connsiteY69" fmla="*/ 706506 h 1264191"/>
                              <a:gd name="connsiteX70" fmla="*/ 1311872 w 2035209"/>
                              <a:gd name="connsiteY70" fmla="*/ 718341 h 1264191"/>
                              <a:gd name="connsiteX71" fmla="*/ 1329432 w 2035209"/>
                              <a:gd name="connsiteY71" fmla="*/ 730229 h 1264191"/>
                              <a:gd name="connsiteX72" fmla="*/ 1346957 w 2035209"/>
                              <a:gd name="connsiteY72" fmla="*/ 742187 h 1264191"/>
                              <a:gd name="connsiteX73" fmla="*/ 1364446 w 2035209"/>
                              <a:gd name="connsiteY73" fmla="*/ 754180 h 1264191"/>
                              <a:gd name="connsiteX74" fmla="*/ 1381900 w 2035209"/>
                              <a:gd name="connsiteY74" fmla="*/ 766225 h 1264191"/>
                              <a:gd name="connsiteX75" fmla="*/ 1399337 w 2035209"/>
                              <a:gd name="connsiteY75" fmla="*/ 778341 h 1264191"/>
                              <a:gd name="connsiteX76" fmla="*/ 1416739 w 2035209"/>
                              <a:gd name="connsiteY76" fmla="*/ 790492 h 1264191"/>
                              <a:gd name="connsiteX77" fmla="*/ 1434106 w 2035209"/>
                              <a:gd name="connsiteY77" fmla="*/ 802714 h 1264191"/>
                              <a:gd name="connsiteX78" fmla="*/ 1451419 w 2035209"/>
                              <a:gd name="connsiteY78" fmla="*/ 814988 h 1264191"/>
                              <a:gd name="connsiteX79" fmla="*/ 1468716 w 2035209"/>
                              <a:gd name="connsiteY79" fmla="*/ 827297 h 1264191"/>
                              <a:gd name="connsiteX80" fmla="*/ 1485977 w 2035209"/>
                              <a:gd name="connsiteY80" fmla="*/ 839676 h 1264191"/>
                              <a:gd name="connsiteX81" fmla="*/ 1503203 w 2035209"/>
                              <a:gd name="connsiteY81" fmla="*/ 852090 h 1264191"/>
                              <a:gd name="connsiteX82" fmla="*/ 1520394 w 2035209"/>
                              <a:gd name="connsiteY82" fmla="*/ 864575 h 1264191"/>
                              <a:gd name="connsiteX83" fmla="*/ 1537550 w 2035209"/>
                              <a:gd name="connsiteY83" fmla="*/ 877113 h 1264191"/>
                              <a:gd name="connsiteX84" fmla="*/ 1554688 w 2035209"/>
                              <a:gd name="connsiteY84" fmla="*/ 889703 h 1264191"/>
                              <a:gd name="connsiteX85" fmla="*/ 1571774 w 2035209"/>
                              <a:gd name="connsiteY85" fmla="*/ 902345 h 1264191"/>
                              <a:gd name="connsiteX86" fmla="*/ 1588842 w 2035209"/>
                              <a:gd name="connsiteY86" fmla="*/ 915041 h 1264191"/>
                              <a:gd name="connsiteX87" fmla="*/ 1605857 w 2035209"/>
                              <a:gd name="connsiteY87" fmla="*/ 927789 h 1264191"/>
                              <a:gd name="connsiteX88" fmla="*/ 1622855 w 2035209"/>
                              <a:gd name="connsiteY88" fmla="*/ 940607 h 1264191"/>
                              <a:gd name="connsiteX89" fmla="*/ 1639818 w 2035209"/>
                              <a:gd name="connsiteY89" fmla="*/ 953461 h 1264191"/>
                              <a:gd name="connsiteX90" fmla="*/ 1656745 w 2035209"/>
                              <a:gd name="connsiteY90" fmla="*/ 966384 h 1264191"/>
                              <a:gd name="connsiteX91" fmla="*/ 1673655 w 2035209"/>
                              <a:gd name="connsiteY91" fmla="*/ 979361 h 1264191"/>
                              <a:gd name="connsiteX92" fmla="*/ 1690495 w 2035209"/>
                              <a:gd name="connsiteY92" fmla="*/ 992372 h 1264191"/>
                              <a:gd name="connsiteX93" fmla="*/ 1707335 w 2035209"/>
                              <a:gd name="connsiteY93" fmla="*/ 1005454 h 1264191"/>
                              <a:gd name="connsiteX94" fmla="*/ 1724122 w 2035209"/>
                              <a:gd name="connsiteY94" fmla="*/ 1018588 h 1264191"/>
                              <a:gd name="connsiteX95" fmla="*/ 1740874 w 2035209"/>
                              <a:gd name="connsiteY95" fmla="*/ 1031775 h 1264191"/>
                              <a:gd name="connsiteX96" fmla="*/ 1757608 w 2035209"/>
                              <a:gd name="connsiteY96" fmla="*/ 1045015 h 1264191"/>
                              <a:gd name="connsiteX97" fmla="*/ 1774308 w 2035209"/>
                              <a:gd name="connsiteY97" fmla="*/ 1058308 h 1264191"/>
                              <a:gd name="connsiteX98" fmla="*/ 1790972 w 2035209"/>
                              <a:gd name="connsiteY98" fmla="*/ 1071670 h 1264191"/>
                              <a:gd name="connsiteX99" fmla="*/ 1807601 w 2035209"/>
                              <a:gd name="connsiteY99" fmla="*/ 1085051 h 1264191"/>
                              <a:gd name="connsiteX100" fmla="*/ 1824213 w 2035209"/>
                              <a:gd name="connsiteY100" fmla="*/ 1098501 h 1264191"/>
                              <a:gd name="connsiteX101" fmla="*/ 1840754 w 2035209"/>
                              <a:gd name="connsiteY101" fmla="*/ 1112022 h 1264191"/>
                              <a:gd name="connsiteX102" fmla="*/ 1857295 w 2035209"/>
                              <a:gd name="connsiteY102" fmla="*/ 1125577 h 1264191"/>
                              <a:gd name="connsiteX103" fmla="*/ 1873766 w 2035209"/>
                              <a:gd name="connsiteY103" fmla="*/ 1139204 h 1264191"/>
                              <a:gd name="connsiteX104" fmla="*/ 1890255 w 2035209"/>
                              <a:gd name="connsiteY104" fmla="*/ 1152865 h 1264191"/>
                              <a:gd name="connsiteX105" fmla="*/ 1906655 w 2035209"/>
                              <a:gd name="connsiteY105" fmla="*/ 1166596 h 1264191"/>
                              <a:gd name="connsiteX106" fmla="*/ 1923074 w 2035209"/>
                              <a:gd name="connsiteY106" fmla="*/ 1180380 h 1264191"/>
                              <a:gd name="connsiteX107" fmla="*/ 1939422 w 2035209"/>
                              <a:gd name="connsiteY107" fmla="*/ 1194199 h 1264191"/>
                              <a:gd name="connsiteX108" fmla="*/ 1955770 w 2035209"/>
                              <a:gd name="connsiteY108" fmla="*/ 1208106 h 1264191"/>
                              <a:gd name="connsiteX109" fmla="*/ 1972048 w 2035209"/>
                              <a:gd name="connsiteY109" fmla="*/ 1222049 h 1264191"/>
                              <a:gd name="connsiteX110" fmla="*/ 1988308 w 2035209"/>
                              <a:gd name="connsiteY110" fmla="*/ 1236043 h 1264191"/>
                              <a:gd name="connsiteX111" fmla="*/ 2004533 w 2035209"/>
                              <a:gd name="connsiteY111" fmla="*/ 1250091 h 1264191"/>
                              <a:gd name="connsiteX112" fmla="*/ 2020741 w 2035209"/>
                              <a:gd name="connsiteY112" fmla="*/ 1264191 h 1264191"/>
                              <a:gd name="connsiteX113" fmla="*/ 2035210 w 2035209"/>
                              <a:gd name="connsiteY113" fmla="*/ 1247299 h 1264191"/>
                              <a:gd name="connsiteX114" fmla="*/ 2019038 w 2035209"/>
                              <a:gd name="connsiteY114" fmla="*/ 1233743 h 1264191"/>
                              <a:gd name="connsiteX115" fmla="*/ 2002865 w 2035209"/>
                              <a:gd name="connsiteY115" fmla="*/ 1220240 h 1264191"/>
                              <a:gd name="connsiteX116" fmla="*/ 1986640 w 2035209"/>
                              <a:gd name="connsiteY116" fmla="*/ 1206772 h 1264191"/>
                              <a:gd name="connsiteX117" fmla="*/ 1970380 w 2035209"/>
                              <a:gd name="connsiteY117" fmla="*/ 1193357 h 1264191"/>
                              <a:gd name="connsiteX118" fmla="*/ 1954102 w 2035209"/>
                              <a:gd name="connsiteY118" fmla="*/ 1179976 h 1264191"/>
                              <a:gd name="connsiteX119" fmla="*/ 1937806 w 2035209"/>
                              <a:gd name="connsiteY119" fmla="*/ 1166631 h 1264191"/>
                              <a:gd name="connsiteX120" fmla="*/ 1921476 w 2035209"/>
                              <a:gd name="connsiteY120" fmla="*/ 1153356 h 1264191"/>
                              <a:gd name="connsiteX121" fmla="*/ 1905093 w 2035209"/>
                              <a:gd name="connsiteY121" fmla="*/ 1140099 h 1264191"/>
                              <a:gd name="connsiteX122" fmla="*/ 1888709 w 2035209"/>
                              <a:gd name="connsiteY122" fmla="*/ 1126912 h 1264191"/>
                              <a:gd name="connsiteX123" fmla="*/ 1872274 w 2035209"/>
                              <a:gd name="connsiteY123" fmla="*/ 1113760 h 1264191"/>
                              <a:gd name="connsiteX124" fmla="*/ 1855838 w 2035209"/>
                              <a:gd name="connsiteY124" fmla="*/ 1100661 h 1264191"/>
                              <a:gd name="connsiteX125" fmla="*/ 1839367 w 2035209"/>
                              <a:gd name="connsiteY125" fmla="*/ 1087614 h 1264191"/>
                              <a:gd name="connsiteX126" fmla="*/ 1822860 w 2035209"/>
                              <a:gd name="connsiteY126" fmla="*/ 1074603 h 1264191"/>
                              <a:gd name="connsiteX127" fmla="*/ 1806319 w 2035209"/>
                              <a:gd name="connsiteY127" fmla="*/ 1061626 h 1264191"/>
                              <a:gd name="connsiteX128" fmla="*/ 1789743 w 2035209"/>
                              <a:gd name="connsiteY128" fmla="*/ 1048738 h 1264191"/>
                              <a:gd name="connsiteX129" fmla="*/ 1773166 w 2035209"/>
                              <a:gd name="connsiteY129" fmla="*/ 1035849 h 1264191"/>
                              <a:gd name="connsiteX130" fmla="*/ 1756537 w 2035209"/>
                              <a:gd name="connsiteY130" fmla="*/ 1023031 h 1264191"/>
                              <a:gd name="connsiteX131" fmla="*/ 1739908 w 2035209"/>
                              <a:gd name="connsiteY131" fmla="*/ 1010248 h 1264191"/>
                              <a:gd name="connsiteX132" fmla="*/ 1723227 w 2035209"/>
                              <a:gd name="connsiteY132" fmla="*/ 997535 h 1264191"/>
                              <a:gd name="connsiteX133" fmla="*/ 1706527 w 2035209"/>
                              <a:gd name="connsiteY133" fmla="*/ 984857 h 1264191"/>
                              <a:gd name="connsiteX134" fmla="*/ 1689775 w 2035209"/>
                              <a:gd name="connsiteY134" fmla="*/ 972232 h 1264191"/>
                              <a:gd name="connsiteX135" fmla="*/ 1673023 w 2035209"/>
                              <a:gd name="connsiteY135" fmla="*/ 959624 h 1264191"/>
                              <a:gd name="connsiteX136" fmla="*/ 1656219 w 2035209"/>
                              <a:gd name="connsiteY136" fmla="*/ 947087 h 1264191"/>
                              <a:gd name="connsiteX137" fmla="*/ 1639414 w 2035209"/>
                              <a:gd name="connsiteY137" fmla="*/ 934584 h 1264191"/>
                              <a:gd name="connsiteX138" fmla="*/ 1622574 w 2035209"/>
                              <a:gd name="connsiteY138" fmla="*/ 922135 h 1264191"/>
                              <a:gd name="connsiteX139" fmla="*/ 1605682 w 2035209"/>
                              <a:gd name="connsiteY139" fmla="*/ 909720 h 1264191"/>
                              <a:gd name="connsiteX140" fmla="*/ 1588772 w 2035209"/>
                              <a:gd name="connsiteY140" fmla="*/ 897376 h 1264191"/>
                              <a:gd name="connsiteX141" fmla="*/ 1571844 w 2035209"/>
                              <a:gd name="connsiteY141" fmla="*/ 885067 h 1264191"/>
                              <a:gd name="connsiteX142" fmla="*/ 1554864 w 2035209"/>
                              <a:gd name="connsiteY142" fmla="*/ 872793 h 1264191"/>
                              <a:gd name="connsiteX143" fmla="*/ 1537883 w 2035209"/>
                              <a:gd name="connsiteY143" fmla="*/ 860589 h 1264191"/>
                              <a:gd name="connsiteX144" fmla="*/ 1520868 w 2035209"/>
                              <a:gd name="connsiteY144" fmla="*/ 848403 h 1264191"/>
                              <a:gd name="connsiteX145" fmla="*/ 1503818 w 2035209"/>
                              <a:gd name="connsiteY145" fmla="*/ 836287 h 1264191"/>
                              <a:gd name="connsiteX146" fmla="*/ 1486732 w 2035209"/>
                              <a:gd name="connsiteY146" fmla="*/ 824224 h 1264191"/>
                              <a:gd name="connsiteX147" fmla="*/ 1469611 w 2035209"/>
                              <a:gd name="connsiteY147" fmla="*/ 812161 h 1264191"/>
                              <a:gd name="connsiteX148" fmla="*/ 1452473 w 2035209"/>
                              <a:gd name="connsiteY148" fmla="*/ 800168 h 1264191"/>
                              <a:gd name="connsiteX149" fmla="*/ 1435317 w 2035209"/>
                              <a:gd name="connsiteY149" fmla="*/ 788245 h 1264191"/>
                              <a:gd name="connsiteX150" fmla="*/ 1418144 w 2035209"/>
                              <a:gd name="connsiteY150" fmla="*/ 776357 h 1264191"/>
                              <a:gd name="connsiteX151" fmla="*/ 1400918 w 2035209"/>
                              <a:gd name="connsiteY151" fmla="*/ 764504 h 1264191"/>
                              <a:gd name="connsiteX152" fmla="*/ 1383674 w 2035209"/>
                              <a:gd name="connsiteY152" fmla="*/ 752705 h 1264191"/>
                              <a:gd name="connsiteX153" fmla="*/ 1366395 w 2035209"/>
                              <a:gd name="connsiteY153" fmla="*/ 740957 h 1264191"/>
                              <a:gd name="connsiteX154" fmla="*/ 1349081 w 2035209"/>
                              <a:gd name="connsiteY154" fmla="*/ 729245 h 1264191"/>
                              <a:gd name="connsiteX155" fmla="*/ 1331732 w 2035209"/>
                              <a:gd name="connsiteY155" fmla="*/ 717586 h 1264191"/>
                              <a:gd name="connsiteX156" fmla="*/ 1314383 w 2035209"/>
                              <a:gd name="connsiteY156" fmla="*/ 705962 h 1264191"/>
                              <a:gd name="connsiteX157" fmla="*/ 1296999 w 2035209"/>
                              <a:gd name="connsiteY157" fmla="*/ 694407 h 1264191"/>
                              <a:gd name="connsiteX158" fmla="*/ 1279562 w 2035209"/>
                              <a:gd name="connsiteY158" fmla="*/ 682871 h 1264191"/>
                              <a:gd name="connsiteX159" fmla="*/ 1262125 w 2035209"/>
                              <a:gd name="connsiteY159" fmla="*/ 671405 h 1264191"/>
                              <a:gd name="connsiteX160" fmla="*/ 1244636 w 2035209"/>
                              <a:gd name="connsiteY160" fmla="*/ 659974 h 1264191"/>
                              <a:gd name="connsiteX161" fmla="*/ 1227147 w 2035209"/>
                              <a:gd name="connsiteY161" fmla="*/ 648595 h 1264191"/>
                              <a:gd name="connsiteX162" fmla="*/ 1209604 w 2035209"/>
                              <a:gd name="connsiteY162" fmla="*/ 637252 h 1264191"/>
                              <a:gd name="connsiteX163" fmla="*/ 1192045 w 2035209"/>
                              <a:gd name="connsiteY163" fmla="*/ 625979 h 1264191"/>
                              <a:gd name="connsiteX164" fmla="*/ 1174450 w 2035209"/>
                              <a:gd name="connsiteY164" fmla="*/ 614723 h 1264191"/>
                              <a:gd name="connsiteX165" fmla="*/ 1156837 w 2035209"/>
                              <a:gd name="connsiteY165" fmla="*/ 603520 h 1264191"/>
                              <a:gd name="connsiteX166" fmla="*/ 1139190 w 2035209"/>
                              <a:gd name="connsiteY166" fmla="*/ 592388 h 1264191"/>
                              <a:gd name="connsiteX167" fmla="*/ 1121507 w 2035209"/>
                              <a:gd name="connsiteY167" fmla="*/ 581273 h 1264191"/>
                              <a:gd name="connsiteX168" fmla="*/ 1103807 w 2035209"/>
                              <a:gd name="connsiteY168" fmla="*/ 570228 h 1264191"/>
                              <a:gd name="connsiteX169" fmla="*/ 1086054 w 2035209"/>
                              <a:gd name="connsiteY169" fmla="*/ 559200 h 1264191"/>
                              <a:gd name="connsiteX170" fmla="*/ 1068284 w 2035209"/>
                              <a:gd name="connsiteY170" fmla="*/ 548243 h 1264191"/>
                              <a:gd name="connsiteX171" fmla="*/ 1050496 w 2035209"/>
                              <a:gd name="connsiteY171" fmla="*/ 537322 h 1264191"/>
                              <a:gd name="connsiteX172" fmla="*/ 1032690 w 2035209"/>
                              <a:gd name="connsiteY172" fmla="*/ 526452 h 1264191"/>
                              <a:gd name="connsiteX173" fmla="*/ 1014814 w 2035209"/>
                              <a:gd name="connsiteY173" fmla="*/ 515636 h 1264191"/>
                              <a:gd name="connsiteX174" fmla="*/ 996956 w 2035209"/>
                              <a:gd name="connsiteY174" fmla="*/ 504854 h 1264191"/>
                              <a:gd name="connsiteX175" fmla="*/ 979057 w 2035209"/>
                              <a:gd name="connsiteY175" fmla="*/ 494108 h 1264191"/>
                              <a:gd name="connsiteX176" fmla="*/ 961106 w 2035209"/>
                              <a:gd name="connsiteY176" fmla="*/ 483414 h 1264191"/>
                              <a:gd name="connsiteX177" fmla="*/ 943158 w 2035209"/>
                              <a:gd name="connsiteY177" fmla="*/ 472773 h 1264191"/>
                              <a:gd name="connsiteX178" fmla="*/ 925161 w 2035209"/>
                              <a:gd name="connsiteY178" fmla="*/ 462185 h 1264191"/>
                              <a:gd name="connsiteX179" fmla="*/ 907145 w 2035209"/>
                              <a:gd name="connsiteY179" fmla="*/ 451649 h 1264191"/>
                              <a:gd name="connsiteX180" fmla="*/ 889078 w 2035209"/>
                              <a:gd name="connsiteY180" fmla="*/ 441166 h 1264191"/>
                              <a:gd name="connsiteX181" fmla="*/ 871016 w 2035209"/>
                              <a:gd name="connsiteY181" fmla="*/ 430701 h 1264191"/>
                              <a:gd name="connsiteX182" fmla="*/ 852906 w 2035209"/>
                              <a:gd name="connsiteY182" fmla="*/ 420288 h 1264191"/>
                              <a:gd name="connsiteX183" fmla="*/ 834774 w 2035209"/>
                              <a:gd name="connsiteY183" fmla="*/ 409929 h 1264191"/>
                              <a:gd name="connsiteX184" fmla="*/ 816602 w 2035209"/>
                              <a:gd name="connsiteY184" fmla="*/ 399604 h 1264191"/>
                              <a:gd name="connsiteX185" fmla="*/ 798401 w 2035209"/>
                              <a:gd name="connsiteY185" fmla="*/ 389349 h 1264191"/>
                              <a:gd name="connsiteX186" fmla="*/ 780200 w 2035209"/>
                              <a:gd name="connsiteY186" fmla="*/ 379112 h 1264191"/>
                              <a:gd name="connsiteX187" fmla="*/ 761935 w 2035209"/>
                              <a:gd name="connsiteY187" fmla="*/ 368945 h 1264191"/>
                              <a:gd name="connsiteX188" fmla="*/ 743671 w 2035209"/>
                              <a:gd name="connsiteY188" fmla="*/ 358813 h 1264191"/>
                              <a:gd name="connsiteX189" fmla="*/ 725360 w 2035209"/>
                              <a:gd name="connsiteY189" fmla="*/ 348734 h 1264191"/>
                              <a:gd name="connsiteX190" fmla="*/ 707024 w 2035209"/>
                              <a:gd name="connsiteY190" fmla="*/ 338694 h 1264191"/>
                              <a:gd name="connsiteX191" fmla="*/ 688667 w 2035209"/>
                              <a:gd name="connsiteY191" fmla="*/ 328709 h 1264191"/>
                              <a:gd name="connsiteX192" fmla="*/ 670262 w 2035209"/>
                              <a:gd name="connsiteY192" fmla="*/ 318771 h 1264191"/>
                              <a:gd name="connsiteX193" fmla="*/ 651835 w 2035209"/>
                              <a:gd name="connsiteY193" fmla="*/ 308857 h 1264191"/>
                              <a:gd name="connsiteX194" fmla="*/ 633391 w 2035209"/>
                              <a:gd name="connsiteY194" fmla="*/ 299011 h 1264191"/>
                              <a:gd name="connsiteX195" fmla="*/ 614918 w 2035209"/>
                              <a:gd name="connsiteY195" fmla="*/ 289208 h 1264191"/>
                              <a:gd name="connsiteX196" fmla="*/ 596427 w 2035209"/>
                              <a:gd name="connsiteY196" fmla="*/ 279455 h 1264191"/>
                              <a:gd name="connsiteX197" fmla="*/ 577884 w 2035209"/>
                              <a:gd name="connsiteY197" fmla="*/ 269743 h 1264191"/>
                              <a:gd name="connsiteX198" fmla="*/ 559324 w 2035209"/>
                              <a:gd name="connsiteY198" fmla="*/ 260079 h 1264191"/>
                              <a:gd name="connsiteX199" fmla="*/ 540717 w 2035209"/>
                              <a:gd name="connsiteY199" fmla="*/ 250458 h 1264191"/>
                              <a:gd name="connsiteX200" fmla="*/ 522109 w 2035209"/>
                              <a:gd name="connsiteY200" fmla="*/ 240886 h 1264191"/>
                              <a:gd name="connsiteX201" fmla="*/ 503463 w 2035209"/>
                              <a:gd name="connsiteY201" fmla="*/ 231353 h 1264191"/>
                              <a:gd name="connsiteX202" fmla="*/ 484786 w 2035209"/>
                              <a:gd name="connsiteY202" fmla="*/ 221892 h 1264191"/>
                              <a:gd name="connsiteX203" fmla="*/ 466064 w 2035209"/>
                              <a:gd name="connsiteY203" fmla="*/ 212452 h 1264191"/>
                              <a:gd name="connsiteX204" fmla="*/ 447322 w 2035209"/>
                              <a:gd name="connsiteY204" fmla="*/ 203060 h 1264191"/>
                              <a:gd name="connsiteX205" fmla="*/ 428560 w 2035209"/>
                              <a:gd name="connsiteY205" fmla="*/ 193736 h 1264191"/>
                              <a:gd name="connsiteX206" fmla="*/ 409773 w 2035209"/>
                              <a:gd name="connsiteY206" fmla="*/ 184429 h 1264191"/>
                              <a:gd name="connsiteX207" fmla="*/ 390964 w 2035209"/>
                              <a:gd name="connsiteY207" fmla="*/ 175199 h 1264191"/>
                              <a:gd name="connsiteX208" fmla="*/ 372107 w 2035209"/>
                              <a:gd name="connsiteY208" fmla="*/ 165985 h 1264191"/>
                              <a:gd name="connsiteX209" fmla="*/ 353229 w 2035209"/>
                              <a:gd name="connsiteY209" fmla="*/ 156842 h 1264191"/>
                              <a:gd name="connsiteX210" fmla="*/ 334325 w 2035209"/>
                              <a:gd name="connsiteY210" fmla="*/ 147720 h 1264191"/>
                              <a:gd name="connsiteX211" fmla="*/ 315384 w 2035209"/>
                              <a:gd name="connsiteY211" fmla="*/ 138664 h 1264191"/>
                              <a:gd name="connsiteX212" fmla="*/ 296435 w 2035209"/>
                              <a:gd name="connsiteY212" fmla="*/ 129653 h 1264191"/>
                              <a:gd name="connsiteX213" fmla="*/ 277446 w 2035209"/>
                              <a:gd name="connsiteY213" fmla="*/ 120689 h 1264191"/>
                              <a:gd name="connsiteX214" fmla="*/ 258409 w 2035209"/>
                              <a:gd name="connsiteY214" fmla="*/ 111753 h 1264191"/>
                              <a:gd name="connsiteX215" fmla="*/ 239368 w 2035209"/>
                              <a:gd name="connsiteY215" fmla="*/ 102877 h 1264191"/>
                              <a:gd name="connsiteX216" fmla="*/ 220286 w 2035209"/>
                              <a:gd name="connsiteY216" fmla="*/ 94051 h 1264191"/>
                              <a:gd name="connsiteX217" fmla="*/ 201188 w 2035209"/>
                              <a:gd name="connsiteY217" fmla="*/ 85267 h 1264191"/>
                              <a:gd name="connsiteX218" fmla="*/ 182035 w 2035209"/>
                              <a:gd name="connsiteY218" fmla="*/ 76529 h 1264191"/>
                              <a:gd name="connsiteX219" fmla="*/ 162885 w 2035209"/>
                              <a:gd name="connsiteY219" fmla="*/ 67837 h 1264191"/>
                              <a:gd name="connsiteX220" fmla="*/ 143692 w 2035209"/>
                              <a:gd name="connsiteY220" fmla="*/ 59191 h 1264191"/>
                              <a:gd name="connsiteX221" fmla="*/ 124471 w 2035209"/>
                              <a:gd name="connsiteY221" fmla="*/ 50615 h 1264191"/>
                              <a:gd name="connsiteX222" fmla="*/ 105210 w 2035209"/>
                              <a:gd name="connsiteY222" fmla="*/ 42056 h 1264191"/>
                              <a:gd name="connsiteX223" fmla="*/ 85947 w 2035209"/>
                              <a:gd name="connsiteY223" fmla="*/ 33544 h 1264191"/>
                              <a:gd name="connsiteX224" fmla="*/ 66640 w 2035209"/>
                              <a:gd name="connsiteY224" fmla="*/ 25101 h 1264191"/>
                              <a:gd name="connsiteX225" fmla="*/ 47308 w 2035209"/>
                              <a:gd name="connsiteY225" fmla="*/ 16681 h 1264191"/>
                              <a:gd name="connsiteX226" fmla="*/ 27931 w 2035209"/>
                              <a:gd name="connsiteY226" fmla="*/ 8309 h 1264191"/>
                              <a:gd name="connsiteX227" fmla="*/ 8529 w 2035209"/>
                              <a:gd name="connsiteY227" fmla="*/ 0 h 12641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Lst>
                            <a:rect l="l" t="t" r="r" b="b"/>
                            <a:pathLst>
                              <a:path w="2035209" h="1264191">
                                <a:moveTo>
                                  <a:pt x="0" y="20530"/>
                                </a:moveTo>
                                <a:lnTo>
                                  <a:pt x="19871" y="28636"/>
                                </a:lnTo>
                                <a:lnTo>
                                  <a:pt x="39747" y="36783"/>
                                </a:lnTo>
                                <a:lnTo>
                                  <a:pt x="59553" y="44999"/>
                                </a:lnTo>
                                <a:lnTo>
                                  <a:pt x="79358" y="53263"/>
                                </a:lnTo>
                                <a:lnTo>
                                  <a:pt x="99095" y="61589"/>
                                </a:lnTo>
                                <a:lnTo>
                                  <a:pt x="118838" y="69969"/>
                                </a:lnTo>
                                <a:lnTo>
                                  <a:pt x="138505" y="78389"/>
                                </a:lnTo>
                                <a:lnTo>
                                  <a:pt x="158179" y="86877"/>
                                </a:lnTo>
                                <a:lnTo>
                                  <a:pt x="177800" y="95407"/>
                                </a:lnTo>
                                <a:lnTo>
                                  <a:pt x="197381" y="103988"/>
                                </a:lnTo>
                                <a:lnTo>
                                  <a:pt x="216937" y="112635"/>
                                </a:lnTo>
                                <a:lnTo>
                                  <a:pt x="236470" y="121349"/>
                                </a:lnTo>
                                <a:lnTo>
                                  <a:pt x="255963" y="130089"/>
                                </a:lnTo>
                                <a:lnTo>
                                  <a:pt x="275406" y="138889"/>
                                </a:lnTo>
                                <a:lnTo>
                                  <a:pt x="294830" y="147762"/>
                                </a:lnTo>
                                <a:lnTo>
                                  <a:pt x="314225" y="156679"/>
                                </a:lnTo>
                                <a:lnTo>
                                  <a:pt x="333579" y="165643"/>
                                </a:lnTo>
                                <a:lnTo>
                                  <a:pt x="352911" y="174654"/>
                                </a:lnTo>
                                <a:lnTo>
                                  <a:pt x="372195" y="183729"/>
                                </a:lnTo>
                                <a:lnTo>
                                  <a:pt x="391461" y="192877"/>
                                </a:lnTo>
                                <a:lnTo>
                                  <a:pt x="410677" y="202063"/>
                                </a:lnTo>
                                <a:lnTo>
                                  <a:pt x="429870" y="211299"/>
                                </a:lnTo>
                                <a:lnTo>
                                  <a:pt x="449020" y="220582"/>
                                </a:lnTo>
                                <a:lnTo>
                                  <a:pt x="468150" y="229929"/>
                                </a:lnTo>
                                <a:lnTo>
                                  <a:pt x="487230" y="239345"/>
                                </a:lnTo>
                                <a:lnTo>
                                  <a:pt x="506290" y="248784"/>
                                </a:lnTo>
                                <a:lnTo>
                                  <a:pt x="525326" y="258310"/>
                                </a:lnTo>
                                <a:lnTo>
                                  <a:pt x="544315" y="267866"/>
                                </a:lnTo>
                                <a:lnTo>
                                  <a:pt x="563264" y="277485"/>
                                </a:lnTo>
                                <a:lnTo>
                                  <a:pt x="582190" y="287150"/>
                                </a:lnTo>
                                <a:lnTo>
                                  <a:pt x="601086" y="296885"/>
                                </a:lnTo>
                                <a:lnTo>
                                  <a:pt x="619942" y="306660"/>
                                </a:lnTo>
                                <a:lnTo>
                                  <a:pt x="638752" y="316488"/>
                                </a:lnTo>
                                <a:lnTo>
                                  <a:pt x="657561" y="326379"/>
                                </a:lnTo>
                                <a:lnTo>
                                  <a:pt x="676307" y="336311"/>
                                </a:lnTo>
                                <a:lnTo>
                                  <a:pt x="695046" y="346311"/>
                                </a:lnTo>
                                <a:lnTo>
                                  <a:pt x="713723" y="356372"/>
                                </a:lnTo>
                                <a:lnTo>
                                  <a:pt x="732394" y="366469"/>
                                </a:lnTo>
                                <a:lnTo>
                                  <a:pt x="751000" y="376618"/>
                                </a:lnTo>
                                <a:lnTo>
                                  <a:pt x="769608" y="386838"/>
                                </a:lnTo>
                                <a:lnTo>
                                  <a:pt x="788167" y="397110"/>
                                </a:lnTo>
                                <a:lnTo>
                                  <a:pt x="806688" y="407435"/>
                                </a:lnTo>
                                <a:lnTo>
                                  <a:pt x="825178" y="417795"/>
                                </a:lnTo>
                                <a:lnTo>
                                  <a:pt x="843630" y="428243"/>
                                </a:lnTo>
                                <a:lnTo>
                                  <a:pt x="862050" y="438708"/>
                                </a:lnTo>
                                <a:lnTo>
                                  <a:pt x="880454" y="449261"/>
                                </a:lnTo>
                                <a:lnTo>
                                  <a:pt x="898813" y="459832"/>
                                </a:lnTo>
                                <a:lnTo>
                                  <a:pt x="917124" y="470491"/>
                                </a:lnTo>
                                <a:lnTo>
                                  <a:pt x="935436" y="481184"/>
                                </a:lnTo>
                                <a:lnTo>
                                  <a:pt x="953682" y="491931"/>
                                </a:lnTo>
                                <a:lnTo>
                                  <a:pt x="971902" y="502747"/>
                                </a:lnTo>
                                <a:lnTo>
                                  <a:pt x="990108" y="513616"/>
                                </a:lnTo>
                                <a:lnTo>
                                  <a:pt x="1008264" y="524521"/>
                                </a:lnTo>
                                <a:lnTo>
                                  <a:pt x="1026386" y="535495"/>
                                </a:lnTo>
                                <a:lnTo>
                                  <a:pt x="1044473" y="546505"/>
                                </a:lnTo>
                                <a:lnTo>
                                  <a:pt x="1062542" y="557603"/>
                                </a:lnTo>
                                <a:lnTo>
                                  <a:pt x="1080558" y="568735"/>
                                </a:lnTo>
                                <a:lnTo>
                                  <a:pt x="1098557" y="579903"/>
                                </a:lnTo>
                                <a:lnTo>
                                  <a:pt x="1116520" y="591141"/>
                                </a:lnTo>
                                <a:lnTo>
                                  <a:pt x="1134449" y="602432"/>
                                </a:lnTo>
                                <a:lnTo>
                                  <a:pt x="1152325" y="613793"/>
                                </a:lnTo>
                                <a:lnTo>
                                  <a:pt x="1170183" y="625189"/>
                                </a:lnTo>
                                <a:lnTo>
                                  <a:pt x="1188023" y="636637"/>
                                </a:lnTo>
                                <a:lnTo>
                                  <a:pt x="1205829" y="648156"/>
                                </a:lnTo>
                                <a:lnTo>
                                  <a:pt x="1223564" y="659728"/>
                                </a:lnTo>
                                <a:lnTo>
                                  <a:pt x="1241300" y="671335"/>
                                </a:lnTo>
                                <a:lnTo>
                                  <a:pt x="1258982" y="683011"/>
                                </a:lnTo>
                                <a:lnTo>
                                  <a:pt x="1276647" y="694741"/>
                                </a:lnTo>
                                <a:lnTo>
                                  <a:pt x="1294277" y="706506"/>
                                </a:lnTo>
                                <a:lnTo>
                                  <a:pt x="1311872" y="718341"/>
                                </a:lnTo>
                                <a:lnTo>
                                  <a:pt x="1329432" y="730229"/>
                                </a:lnTo>
                                <a:lnTo>
                                  <a:pt x="1346957" y="742187"/>
                                </a:lnTo>
                                <a:lnTo>
                                  <a:pt x="1364446" y="754180"/>
                                </a:lnTo>
                                <a:lnTo>
                                  <a:pt x="1381900" y="766225"/>
                                </a:lnTo>
                                <a:lnTo>
                                  <a:pt x="1399337" y="778341"/>
                                </a:lnTo>
                                <a:lnTo>
                                  <a:pt x="1416739" y="790492"/>
                                </a:lnTo>
                                <a:lnTo>
                                  <a:pt x="1434106" y="802714"/>
                                </a:lnTo>
                                <a:lnTo>
                                  <a:pt x="1451419" y="814988"/>
                                </a:lnTo>
                                <a:lnTo>
                                  <a:pt x="1468716" y="827297"/>
                                </a:lnTo>
                                <a:lnTo>
                                  <a:pt x="1485977" y="839676"/>
                                </a:lnTo>
                                <a:lnTo>
                                  <a:pt x="1503203" y="852090"/>
                                </a:lnTo>
                                <a:lnTo>
                                  <a:pt x="1520394" y="864575"/>
                                </a:lnTo>
                                <a:lnTo>
                                  <a:pt x="1537550" y="877113"/>
                                </a:lnTo>
                                <a:lnTo>
                                  <a:pt x="1554688" y="889703"/>
                                </a:lnTo>
                                <a:lnTo>
                                  <a:pt x="1571774" y="902345"/>
                                </a:lnTo>
                                <a:lnTo>
                                  <a:pt x="1588842" y="915041"/>
                                </a:lnTo>
                                <a:lnTo>
                                  <a:pt x="1605857" y="927789"/>
                                </a:lnTo>
                                <a:lnTo>
                                  <a:pt x="1622855" y="940607"/>
                                </a:lnTo>
                                <a:lnTo>
                                  <a:pt x="1639818" y="953461"/>
                                </a:lnTo>
                                <a:lnTo>
                                  <a:pt x="1656745" y="966384"/>
                                </a:lnTo>
                                <a:lnTo>
                                  <a:pt x="1673655" y="979361"/>
                                </a:lnTo>
                                <a:lnTo>
                                  <a:pt x="1690495" y="992372"/>
                                </a:lnTo>
                                <a:lnTo>
                                  <a:pt x="1707335" y="1005454"/>
                                </a:lnTo>
                                <a:lnTo>
                                  <a:pt x="1724122" y="1018588"/>
                                </a:lnTo>
                                <a:lnTo>
                                  <a:pt x="1740874" y="1031775"/>
                                </a:lnTo>
                                <a:lnTo>
                                  <a:pt x="1757608" y="1045015"/>
                                </a:lnTo>
                                <a:lnTo>
                                  <a:pt x="1774308" y="1058308"/>
                                </a:lnTo>
                                <a:lnTo>
                                  <a:pt x="1790972" y="1071670"/>
                                </a:lnTo>
                                <a:lnTo>
                                  <a:pt x="1807601" y="1085051"/>
                                </a:lnTo>
                                <a:lnTo>
                                  <a:pt x="1824213" y="1098501"/>
                                </a:lnTo>
                                <a:lnTo>
                                  <a:pt x="1840754" y="1112022"/>
                                </a:lnTo>
                                <a:lnTo>
                                  <a:pt x="1857295" y="1125577"/>
                                </a:lnTo>
                                <a:lnTo>
                                  <a:pt x="1873766" y="1139204"/>
                                </a:lnTo>
                                <a:lnTo>
                                  <a:pt x="1890255" y="1152865"/>
                                </a:lnTo>
                                <a:lnTo>
                                  <a:pt x="1906655" y="1166596"/>
                                </a:lnTo>
                                <a:lnTo>
                                  <a:pt x="1923074" y="1180380"/>
                                </a:lnTo>
                                <a:lnTo>
                                  <a:pt x="1939422" y="1194199"/>
                                </a:lnTo>
                                <a:lnTo>
                                  <a:pt x="1955770" y="1208106"/>
                                </a:lnTo>
                                <a:lnTo>
                                  <a:pt x="1972048" y="1222049"/>
                                </a:lnTo>
                                <a:lnTo>
                                  <a:pt x="1988308" y="1236043"/>
                                </a:lnTo>
                                <a:lnTo>
                                  <a:pt x="2004533" y="1250091"/>
                                </a:lnTo>
                                <a:lnTo>
                                  <a:pt x="2020741" y="1264191"/>
                                </a:lnTo>
                                <a:lnTo>
                                  <a:pt x="2035210" y="1247299"/>
                                </a:lnTo>
                                <a:lnTo>
                                  <a:pt x="2019038" y="1233743"/>
                                </a:lnTo>
                                <a:lnTo>
                                  <a:pt x="2002865" y="1220240"/>
                                </a:lnTo>
                                <a:lnTo>
                                  <a:pt x="1986640" y="1206772"/>
                                </a:lnTo>
                                <a:lnTo>
                                  <a:pt x="1970380" y="1193357"/>
                                </a:lnTo>
                                <a:lnTo>
                                  <a:pt x="1954102" y="1179976"/>
                                </a:lnTo>
                                <a:lnTo>
                                  <a:pt x="1937806" y="1166631"/>
                                </a:lnTo>
                                <a:lnTo>
                                  <a:pt x="1921476" y="1153356"/>
                                </a:lnTo>
                                <a:lnTo>
                                  <a:pt x="1905093" y="1140099"/>
                                </a:lnTo>
                                <a:lnTo>
                                  <a:pt x="1888709" y="1126912"/>
                                </a:lnTo>
                                <a:lnTo>
                                  <a:pt x="1872274" y="1113760"/>
                                </a:lnTo>
                                <a:lnTo>
                                  <a:pt x="1855838" y="1100661"/>
                                </a:lnTo>
                                <a:lnTo>
                                  <a:pt x="1839367" y="1087614"/>
                                </a:lnTo>
                                <a:lnTo>
                                  <a:pt x="1822860" y="1074603"/>
                                </a:lnTo>
                                <a:lnTo>
                                  <a:pt x="1806319" y="1061626"/>
                                </a:lnTo>
                                <a:lnTo>
                                  <a:pt x="1789743" y="1048738"/>
                                </a:lnTo>
                                <a:lnTo>
                                  <a:pt x="1773166" y="1035849"/>
                                </a:lnTo>
                                <a:lnTo>
                                  <a:pt x="1756537" y="1023031"/>
                                </a:lnTo>
                                <a:lnTo>
                                  <a:pt x="1739908" y="1010248"/>
                                </a:lnTo>
                                <a:lnTo>
                                  <a:pt x="1723227" y="997535"/>
                                </a:lnTo>
                                <a:lnTo>
                                  <a:pt x="1706527" y="984857"/>
                                </a:lnTo>
                                <a:lnTo>
                                  <a:pt x="1689775" y="972232"/>
                                </a:lnTo>
                                <a:lnTo>
                                  <a:pt x="1673023" y="959624"/>
                                </a:lnTo>
                                <a:lnTo>
                                  <a:pt x="1656219" y="947087"/>
                                </a:lnTo>
                                <a:lnTo>
                                  <a:pt x="1639414" y="934584"/>
                                </a:lnTo>
                                <a:lnTo>
                                  <a:pt x="1622574" y="922135"/>
                                </a:lnTo>
                                <a:lnTo>
                                  <a:pt x="1605682" y="909720"/>
                                </a:lnTo>
                                <a:lnTo>
                                  <a:pt x="1588772" y="897376"/>
                                </a:lnTo>
                                <a:lnTo>
                                  <a:pt x="1571844" y="885067"/>
                                </a:lnTo>
                                <a:lnTo>
                                  <a:pt x="1554864" y="872793"/>
                                </a:lnTo>
                                <a:lnTo>
                                  <a:pt x="1537883" y="860589"/>
                                </a:lnTo>
                                <a:lnTo>
                                  <a:pt x="1520868" y="848403"/>
                                </a:lnTo>
                                <a:lnTo>
                                  <a:pt x="1503818" y="836287"/>
                                </a:lnTo>
                                <a:lnTo>
                                  <a:pt x="1486732" y="824224"/>
                                </a:lnTo>
                                <a:lnTo>
                                  <a:pt x="1469611" y="812161"/>
                                </a:lnTo>
                                <a:lnTo>
                                  <a:pt x="1452473" y="800168"/>
                                </a:lnTo>
                                <a:lnTo>
                                  <a:pt x="1435317" y="788245"/>
                                </a:lnTo>
                                <a:lnTo>
                                  <a:pt x="1418144" y="776357"/>
                                </a:lnTo>
                                <a:lnTo>
                                  <a:pt x="1400918" y="764504"/>
                                </a:lnTo>
                                <a:lnTo>
                                  <a:pt x="1383674" y="752705"/>
                                </a:lnTo>
                                <a:lnTo>
                                  <a:pt x="1366395" y="740957"/>
                                </a:lnTo>
                                <a:lnTo>
                                  <a:pt x="1349081" y="729245"/>
                                </a:lnTo>
                                <a:lnTo>
                                  <a:pt x="1331732" y="717586"/>
                                </a:lnTo>
                                <a:lnTo>
                                  <a:pt x="1314383" y="705962"/>
                                </a:lnTo>
                                <a:lnTo>
                                  <a:pt x="1296999" y="694407"/>
                                </a:lnTo>
                                <a:lnTo>
                                  <a:pt x="1279562" y="682871"/>
                                </a:lnTo>
                                <a:lnTo>
                                  <a:pt x="1262125" y="671405"/>
                                </a:lnTo>
                                <a:lnTo>
                                  <a:pt x="1244636" y="659974"/>
                                </a:lnTo>
                                <a:lnTo>
                                  <a:pt x="1227147" y="648595"/>
                                </a:lnTo>
                                <a:lnTo>
                                  <a:pt x="1209604" y="637252"/>
                                </a:lnTo>
                                <a:lnTo>
                                  <a:pt x="1192045" y="625979"/>
                                </a:lnTo>
                                <a:lnTo>
                                  <a:pt x="1174450" y="614723"/>
                                </a:lnTo>
                                <a:lnTo>
                                  <a:pt x="1156837" y="603520"/>
                                </a:lnTo>
                                <a:lnTo>
                                  <a:pt x="1139190" y="592388"/>
                                </a:lnTo>
                                <a:lnTo>
                                  <a:pt x="1121507" y="581273"/>
                                </a:lnTo>
                                <a:lnTo>
                                  <a:pt x="1103807" y="570228"/>
                                </a:lnTo>
                                <a:lnTo>
                                  <a:pt x="1086054" y="559200"/>
                                </a:lnTo>
                                <a:lnTo>
                                  <a:pt x="1068284" y="548243"/>
                                </a:lnTo>
                                <a:lnTo>
                                  <a:pt x="1050496" y="537322"/>
                                </a:lnTo>
                                <a:lnTo>
                                  <a:pt x="1032690" y="526452"/>
                                </a:lnTo>
                                <a:lnTo>
                                  <a:pt x="1014814" y="515636"/>
                                </a:lnTo>
                                <a:lnTo>
                                  <a:pt x="996956" y="504854"/>
                                </a:lnTo>
                                <a:lnTo>
                                  <a:pt x="979057" y="494108"/>
                                </a:lnTo>
                                <a:lnTo>
                                  <a:pt x="961106" y="483414"/>
                                </a:lnTo>
                                <a:lnTo>
                                  <a:pt x="943158" y="472773"/>
                                </a:lnTo>
                                <a:lnTo>
                                  <a:pt x="925161" y="462185"/>
                                </a:lnTo>
                                <a:lnTo>
                                  <a:pt x="907145" y="451649"/>
                                </a:lnTo>
                                <a:lnTo>
                                  <a:pt x="889078" y="441166"/>
                                </a:lnTo>
                                <a:lnTo>
                                  <a:pt x="871016" y="430701"/>
                                </a:lnTo>
                                <a:lnTo>
                                  <a:pt x="852906" y="420288"/>
                                </a:lnTo>
                                <a:lnTo>
                                  <a:pt x="834774" y="409929"/>
                                </a:lnTo>
                                <a:lnTo>
                                  <a:pt x="816602" y="399604"/>
                                </a:lnTo>
                                <a:lnTo>
                                  <a:pt x="798401" y="389349"/>
                                </a:lnTo>
                                <a:lnTo>
                                  <a:pt x="780200" y="379112"/>
                                </a:lnTo>
                                <a:lnTo>
                                  <a:pt x="761935" y="368945"/>
                                </a:lnTo>
                                <a:lnTo>
                                  <a:pt x="743671" y="358813"/>
                                </a:lnTo>
                                <a:lnTo>
                                  <a:pt x="725360" y="348734"/>
                                </a:lnTo>
                                <a:lnTo>
                                  <a:pt x="707024" y="338694"/>
                                </a:lnTo>
                                <a:lnTo>
                                  <a:pt x="688667" y="328709"/>
                                </a:lnTo>
                                <a:lnTo>
                                  <a:pt x="670262" y="318771"/>
                                </a:lnTo>
                                <a:lnTo>
                                  <a:pt x="651835" y="308857"/>
                                </a:lnTo>
                                <a:lnTo>
                                  <a:pt x="633391" y="299011"/>
                                </a:lnTo>
                                <a:lnTo>
                                  <a:pt x="614918" y="289208"/>
                                </a:lnTo>
                                <a:lnTo>
                                  <a:pt x="596427" y="279455"/>
                                </a:lnTo>
                                <a:lnTo>
                                  <a:pt x="577884" y="269743"/>
                                </a:lnTo>
                                <a:lnTo>
                                  <a:pt x="559324" y="260079"/>
                                </a:lnTo>
                                <a:lnTo>
                                  <a:pt x="540717" y="250458"/>
                                </a:lnTo>
                                <a:lnTo>
                                  <a:pt x="522109" y="240886"/>
                                </a:lnTo>
                                <a:lnTo>
                                  <a:pt x="503463" y="231353"/>
                                </a:lnTo>
                                <a:lnTo>
                                  <a:pt x="484786" y="221892"/>
                                </a:lnTo>
                                <a:lnTo>
                                  <a:pt x="466064" y="212452"/>
                                </a:lnTo>
                                <a:lnTo>
                                  <a:pt x="447322" y="203060"/>
                                </a:lnTo>
                                <a:lnTo>
                                  <a:pt x="428560" y="193736"/>
                                </a:lnTo>
                                <a:lnTo>
                                  <a:pt x="409773" y="184429"/>
                                </a:lnTo>
                                <a:lnTo>
                                  <a:pt x="390964" y="175199"/>
                                </a:lnTo>
                                <a:lnTo>
                                  <a:pt x="372107" y="165985"/>
                                </a:lnTo>
                                <a:lnTo>
                                  <a:pt x="353229" y="156842"/>
                                </a:lnTo>
                                <a:lnTo>
                                  <a:pt x="334325" y="147720"/>
                                </a:lnTo>
                                <a:lnTo>
                                  <a:pt x="315384" y="138664"/>
                                </a:lnTo>
                                <a:lnTo>
                                  <a:pt x="296435" y="129653"/>
                                </a:lnTo>
                                <a:lnTo>
                                  <a:pt x="277446" y="120689"/>
                                </a:lnTo>
                                <a:lnTo>
                                  <a:pt x="258409" y="111753"/>
                                </a:lnTo>
                                <a:lnTo>
                                  <a:pt x="239368" y="102877"/>
                                </a:lnTo>
                                <a:lnTo>
                                  <a:pt x="220286" y="94051"/>
                                </a:lnTo>
                                <a:lnTo>
                                  <a:pt x="201188" y="85267"/>
                                </a:lnTo>
                                <a:lnTo>
                                  <a:pt x="182035" y="76529"/>
                                </a:lnTo>
                                <a:lnTo>
                                  <a:pt x="162885" y="67837"/>
                                </a:lnTo>
                                <a:lnTo>
                                  <a:pt x="143692" y="59191"/>
                                </a:lnTo>
                                <a:lnTo>
                                  <a:pt x="124471" y="50615"/>
                                </a:lnTo>
                                <a:lnTo>
                                  <a:pt x="105210" y="42056"/>
                                </a:lnTo>
                                <a:lnTo>
                                  <a:pt x="85947" y="33544"/>
                                </a:lnTo>
                                <a:lnTo>
                                  <a:pt x="66640" y="25101"/>
                                </a:lnTo>
                                <a:lnTo>
                                  <a:pt x="47308" y="16681"/>
                                </a:lnTo>
                                <a:lnTo>
                                  <a:pt x="27931" y="8309"/>
                                </a:lnTo>
                                <a:lnTo>
                                  <a:pt x="8529" y="0"/>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9" name="Freeform: Shape 2649"/>
                        <wps:cNvSpPr/>
                        <wps:spPr>
                          <a:xfrm>
                            <a:off x="1734294" y="2277957"/>
                            <a:ext cx="1197531" cy="801531"/>
                          </a:xfrm>
                          <a:custGeom>
                            <a:avLst/>
                            <a:gdLst>
                              <a:gd name="connsiteX0" fmla="*/ 1197532 w 1197531"/>
                              <a:gd name="connsiteY0" fmla="*/ 194944 h 801531"/>
                              <a:gd name="connsiteX1" fmla="*/ 1172088 w 1197531"/>
                              <a:gd name="connsiteY1" fmla="*/ 180844 h 801531"/>
                              <a:gd name="connsiteX2" fmla="*/ 1146925 w 1197531"/>
                              <a:gd name="connsiteY2" fmla="*/ 167235 h 801531"/>
                              <a:gd name="connsiteX3" fmla="*/ 1122025 w 1197531"/>
                              <a:gd name="connsiteY3" fmla="*/ 154206 h 801531"/>
                              <a:gd name="connsiteX4" fmla="*/ 1097371 w 1197531"/>
                              <a:gd name="connsiteY4" fmla="*/ 141669 h 801531"/>
                              <a:gd name="connsiteX5" fmla="*/ 1072998 w 1197531"/>
                              <a:gd name="connsiteY5" fmla="*/ 129676 h 801531"/>
                              <a:gd name="connsiteX6" fmla="*/ 1048906 w 1197531"/>
                              <a:gd name="connsiteY6" fmla="*/ 118227 h 801531"/>
                              <a:gd name="connsiteX7" fmla="*/ 1025078 w 1197531"/>
                              <a:gd name="connsiteY7" fmla="*/ 107288 h 801531"/>
                              <a:gd name="connsiteX8" fmla="*/ 1001513 w 1197531"/>
                              <a:gd name="connsiteY8" fmla="*/ 96875 h 801531"/>
                              <a:gd name="connsiteX9" fmla="*/ 978193 w 1197531"/>
                              <a:gd name="connsiteY9" fmla="*/ 87006 h 801531"/>
                              <a:gd name="connsiteX10" fmla="*/ 955173 w 1197531"/>
                              <a:gd name="connsiteY10" fmla="*/ 77665 h 801531"/>
                              <a:gd name="connsiteX11" fmla="*/ 932398 w 1197531"/>
                              <a:gd name="connsiteY11" fmla="*/ 68850 h 801531"/>
                              <a:gd name="connsiteX12" fmla="*/ 909904 w 1197531"/>
                              <a:gd name="connsiteY12" fmla="*/ 60562 h 801531"/>
                              <a:gd name="connsiteX13" fmla="*/ 887673 w 1197531"/>
                              <a:gd name="connsiteY13" fmla="*/ 52801 h 801531"/>
                              <a:gd name="connsiteX14" fmla="*/ 865723 w 1197531"/>
                              <a:gd name="connsiteY14" fmla="*/ 45584 h 801531"/>
                              <a:gd name="connsiteX15" fmla="*/ 844020 w 1197531"/>
                              <a:gd name="connsiteY15" fmla="*/ 38911 h 801531"/>
                              <a:gd name="connsiteX16" fmla="*/ 822597 w 1197531"/>
                              <a:gd name="connsiteY16" fmla="*/ 32748 h 801531"/>
                              <a:gd name="connsiteX17" fmla="*/ 801437 w 1197531"/>
                              <a:gd name="connsiteY17" fmla="*/ 27112 h 801531"/>
                              <a:gd name="connsiteX18" fmla="*/ 780541 w 1197531"/>
                              <a:gd name="connsiteY18" fmla="*/ 22019 h 801531"/>
                              <a:gd name="connsiteX19" fmla="*/ 759926 w 1197531"/>
                              <a:gd name="connsiteY19" fmla="*/ 17454 h 801531"/>
                              <a:gd name="connsiteX20" fmla="*/ 739557 w 1197531"/>
                              <a:gd name="connsiteY20" fmla="*/ 13398 h 801531"/>
                              <a:gd name="connsiteX21" fmla="*/ 719468 w 1197531"/>
                              <a:gd name="connsiteY21" fmla="*/ 9886 h 801531"/>
                              <a:gd name="connsiteX22" fmla="*/ 699643 w 1197531"/>
                              <a:gd name="connsiteY22" fmla="*/ 6918 h 801531"/>
                              <a:gd name="connsiteX23" fmla="*/ 680082 w 1197531"/>
                              <a:gd name="connsiteY23" fmla="*/ 4478 h 801531"/>
                              <a:gd name="connsiteX24" fmla="*/ 660801 w 1197531"/>
                              <a:gd name="connsiteY24" fmla="*/ 2546 h 801531"/>
                              <a:gd name="connsiteX25" fmla="*/ 641784 w 1197531"/>
                              <a:gd name="connsiteY25" fmla="*/ 1176 h 801531"/>
                              <a:gd name="connsiteX26" fmla="*/ 623048 w 1197531"/>
                              <a:gd name="connsiteY26" fmla="*/ 316 h 801531"/>
                              <a:gd name="connsiteX27" fmla="*/ 604557 w 1197531"/>
                              <a:gd name="connsiteY27" fmla="*/ 0 h 801531"/>
                              <a:gd name="connsiteX28" fmla="*/ 586331 w 1197531"/>
                              <a:gd name="connsiteY28" fmla="*/ 193 h 801531"/>
                              <a:gd name="connsiteX29" fmla="*/ 568402 w 1197531"/>
                              <a:gd name="connsiteY29" fmla="*/ 913 h 801531"/>
                              <a:gd name="connsiteX30" fmla="*/ 550702 w 1197531"/>
                              <a:gd name="connsiteY30" fmla="*/ 2195 h 801531"/>
                              <a:gd name="connsiteX31" fmla="*/ 533300 w 1197531"/>
                              <a:gd name="connsiteY31" fmla="*/ 3986 h 801531"/>
                              <a:gd name="connsiteX32" fmla="*/ 516162 w 1197531"/>
                              <a:gd name="connsiteY32" fmla="*/ 6304 h 801531"/>
                              <a:gd name="connsiteX33" fmla="*/ 499269 w 1197531"/>
                              <a:gd name="connsiteY33" fmla="*/ 9166 h 801531"/>
                              <a:gd name="connsiteX34" fmla="*/ 482658 w 1197531"/>
                              <a:gd name="connsiteY34" fmla="*/ 12555 h 801531"/>
                              <a:gd name="connsiteX35" fmla="*/ 466310 w 1197531"/>
                              <a:gd name="connsiteY35" fmla="*/ 16471 h 801531"/>
                              <a:gd name="connsiteX36" fmla="*/ 450243 w 1197531"/>
                              <a:gd name="connsiteY36" fmla="*/ 20931 h 801531"/>
                              <a:gd name="connsiteX37" fmla="*/ 434439 w 1197531"/>
                              <a:gd name="connsiteY37" fmla="*/ 25918 h 801531"/>
                              <a:gd name="connsiteX38" fmla="*/ 418898 w 1197531"/>
                              <a:gd name="connsiteY38" fmla="*/ 31414 h 801531"/>
                              <a:gd name="connsiteX39" fmla="*/ 403622 w 1197531"/>
                              <a:gd name="connsiteY39" fmla="*/ 37454 h 801531"/>
                              <a:gd name="connsiteX40" fmla="*/ 388608 w 1197531"/>
                              <a:gd name="connsiteY40" fmla="*/ 44021 h 801531"/>
                              <a:gd name="connsiteX41" fmla="*/ 373875 w 1197531"/>
                              <a:gd name="connsiteY41" fmla="*/ 51133 h 801531"/>
                              <a:gd name="connsiteX42" fmla="*/ 359406 w 1197531"/>
                              <a:gd name="connsiteY42" fmla="*/ 58754 h 801531"/>
                              <a:gd name="connsiteX43" fmla="*/ 345218 w 1197531"/>
                              <a:gd name="connsiteY43" fmla="*/ 66919 h 801531"/>
                              <a:gd name="connsiteX44" fmla="*/ 331275 w 1197531"/>
                              <a:gd name="connsiteY44" fmla="*/ 75610 h 801531"/>
                              <a:gd name="connsiteX45" fmla="*/ 317596 w 1197531"/>
                              <a:gd name="connsiteY45" fmla="*/ 84829 h 801531"/>
                              <a:gd name="connsiteX46" fmla="*/ 304198 w 1197531"/>
                              <a:gd name="connsiteY46" fmla="*/ 94592 h 801531"/>
                              <a:gd name="connsiteX47" fmla="*/ 291081 w 1197531"/>
                              <a:gd name="connsiteY47" fmla="*/ 104864 h 801531"/>
                              <a:gd name="connsiteX48" fmla="*/ 278210 w 1197531"/>
                              <a:gd name="connsiteY48" fmla="*/ 115681 h 801531"/>
                              <a:gd name="connsiteX49" fmla="*/ 265602 w 1197531"/>
                              <a:gd name="connsiteY49" fmla="*/ 127024 h 801531"/>
                              <a:gd name="connsiteX50" fmla="*/ 253275 w 1197531"/>
                              <a:gd name="connsiteY50" fmla="*/ 138912 h 801531"/>
                              <a:gd name="connsiteX51" fmla="*/ 241229 w 1197531"/>
                              <a:gd name="connsiteY51" fmla="*/ 151309 h 801531"/>
                              <a:gd name="connsiteX52" fmla="*/ 229429 w 1197531"/>
                              <a:gd name="connsiteY52" fmla="*/ 164250 h 801531"/>
                              <a:gd name="connsiteX53" fmla="*/ 217892 w 1197531"/>
                              <a:gd name="connsiteY53" fmla="*/ 177701 h 801531"/>
                              <a:gd name="connsiteX54" fmla="*/ 206636 w 1197531"/>
                              <a:gd name="connsiteY54" fmla="*/ 191713 h 801531"/>
                              <a:gd name="connsiteX55" fmla="*/ 195644 w 1197531"/>
                              <a:gd name="connsiteY55" fmla="*/ 206252 h 801531"/>
                              <a:gd name="connsiteX56" fmla="*/ 184915 w 1197531"/>
                              <a:gd name="connsiteY56" fmla="*/ 221300 h 801531"/>
                              <a:gd name="connsiteX57" fmla="*/ 174467 w 1197531"/>
                              <a:gd name="connsiteY57" fmla="*/ 236893 h 801531"/>
                              <a:gd name="connsiteX58" fmla="*/ 164265 w 1197531"/>
                              <a:gd name="connsiteY58" fmla="*/ 253013 h 801531"/>
                              <a:gd name="connsiteX59" fmla="*/ 154361 w 1197531"/>
                              <a:gd name="connsiteY59" fmla="*/ 269641 h 801531"/>
                              <a:gd name="connsiteX60" fmla="*/ 144703 w 1197531"/>
                              <a:gd name="connsiteY60" fmla="*/ 286832 h 801531"/>
                              <a:gd name="connsiteX61" fmla="*/ 135326 w 1197531"/>
                              <a:gd name="connsiteY61" fmla="*/ 304549 h 801531"/>
                              <a:gd name="connsiteX62" fmla="*/ 126195 w 1197531"/>
                              <a:gd name="connsiteY62" fmla="*/ 322776 h 801531"/>
                              <a:gd name="connsiteX63" fmla="*/ 117345 w 1197531"/>
                              <a:gd name="connsiteY63" fmla="*/ 341547 h 801531"/>
                              <a:gd name="connsiteX64" fmla="*/ 108758 w 1197531"/>
                              <a:gd name="connsiteY64" fmla="*/ 360845 h 801531"/>
                              <a:gd name="connsiteX65" fmla="*/ 100435 w 1197531"/>
                              <a:gd name="connsiteY65" fmla="*/ 380687 h 801531"/>
                              <a:gd name="connsiteX66" fmla="*/ 92393 w 1197531"/>
                              <a:gd name="connsiteY66" fmla="*/ 401038 h 801531"/>
                              <a:gd name="connsiteX67" fmla="*/ 84614 w 1197531"/>
                              <a:gd name="connsiteY67" fmla="*/ 421934 h 801531"/>
                              <a:gd name="connsiteX68" fmla="*/ 77098 w 1197531"/>
                              <a:gd name="connsiteY68" fmla="*/ 443374 h 801531"/>
                              <a:gd name="connsiteX69" fmla="*/ 69864 w 1197531"/>
                              <a:gd name="connsiteY69" fmla="*/ 465323 h 801531"/>
                              <a:gd name="connsiteX70" fmla="*/ 62892 w 1197531"/>
                              <a:gd name="connsiteY70" fmla="*/ 487799 h 801531"/>
                              <a:gd name="connsiteX71" fmla="*/ 56150 w 1197531"/>
                              <a:gd name="connsiteY71" fmla="*/ 510819 h 801531"/>
                              <a:gd name="connsiteX72" fmla="*/ 49723 w 1197531"/>
                              <a:gd name="connsiteY72" fmla="*/ 534366 h 801531"/>
                              <a:gd name="connsiteX73" fmla="*/ 43559 w 1197531"/>
                              <a:gd name="connsiteY73" fmla="*/ 558423 h 801531"/>
                              <a:gd name="connsiteX74" fmla="*/ 37642 w 1197531"/>
                              <a:gd name="connsiteY74" fmla="*/ 583058 h 801531"/>
                              <a:gd name="connsiteX75" fmla="*/ 32005 w 1197531"/>
                              <a:gd name="connsiteY75" fmla="*/ 608168 h 801531"/>
                              <a:gd name="connsiteX76" fmla="*/ 26614 w 1197531"/>
                              <a:gd name="connsiteY76" fmla="*/ 633840 h 801531"/>
                              <a:gd name="connsiteX77" fmla="*/ 21527 w 1197531"/>
                              <a:gd name="connsiteY77" fmla="*/ 660039 h 801531"/>
                              <a:gd name="connsiteX78" fmla="*/ 16682 w 1197531"/>
                              <a:gd name="connsiteY78" fmla="*/ 686764 h 801531"/>
                              <a:gd name="connsiteX79" fmla="*/ 12112 w 1197531"/>
                              <a:gd name="connsiteY79" fmla="*/ 714016 h 801531"/>
                              <a:gd name="connsiteX80" fmla="*/ 7811 w 1197531"/>
                              <a:gd name="connsiteY80" fmla="*/ 741812 h 801531"/>
                              <a:gd name="connsiteX81" fmla="*/ 3778 w 1197531"/>
                              <a:gd name="connsiteY81" fmla="*/ 770136 h 801531"/>
                              <a:gd name="connsiteX82" fmla="*/ 1 w 1197531"/>
                              <a:gd name="connsiteY82" fmla="*/ 798986 h 801531"/>
                              <a:gd name="connsiteX83" fmla="*/ 22101 w 1197531"/>
                              <a:gd name="connsiteY83" fmla="*/ 801532 h 801531"/>
                              <a:gd name="connsiteX84" fmla="*/ 25420 w 1197531"/>
                              <a:gd name="connsiteY84" fmla="*/ 771927 h 801531"/>
                              <a:gd name="connsiteX85" fmla="*/ 29020 w 1197531"/>
                              <a:gd name="connsiteY85" fmla="*/ 742848 h 801531"/>
                              <a:gd name="connsiteX86" fmla="*/ 32883 w 1197531"/>
                              <a:gd name="connsiteY86" fmla="*/ 714350 h 801531"/>
                              <a:gd name="connsiteX87" fmla="*/ 37062 w 1197531"/>
                              <a:gd name="connsiteY87" fmla="*/ 686430 h 801531"/>
                              <a:gd name="connsiteX88" fmla="*/ 41505 w 1197531"/>
                              <a:gd name="connsiteY88" fmla="*/ 659055 h 801531"/>
                              <a:gd name="connsiteX89" fmla="*/ 46246 w 1197531"/>
                              <a:gd name="connsiteY89" fmla="*/ 632260 h 801531"/>
                              <a:gd name="connsiteX90" fmla="*/ 51268 w 1197531"/>
                              <a:gd name="connsiteY90" fmla="*/ 606008 h 801531"/>
                              <a:gd name="connsiteX91" fmla="*/ 56589 w 1197531"/>
                              <a:gd name="connsiteY91" fmla="*/ 580337 h 801531"/>
                              <a:gd name="connsiteX92" fmla="*/ 62190 w 1197531"/>
                              <a:gd name="connsiteY92" fmla="*/ 555244 h 801531"/>
                              <a:gd name="connsiteX93" fmla="*/ 68038 w 1197531"/>
                              <a:gd name="connsiteY93" fmla="*/ 530679 h 801531"/>
                              <a:gd name="connsiteX94" fmla="*/ 74201 w 1197531"/>
                              <a:gd name="connsiteY94" fmla="*/ 506693 h 801531"/>
                              <a:gd name="connsiteX95" fmla="*/ 80645 w 1197531"/>
                              <a:gd name="connsiteY95" fmla="*/ 483286 h 801531"/>
                              <a:gd name="connsiteX96" fmla="*/ 87371 w 1197531"/>
                              <a:gd name="connsiteY96" fmla="*/ 460406 h 801531"/>
                              <a:gd name="connsiteX97" fmla="*/ 94395 w 1197531"/>
                              <a:gd name="connsiteY97" fmla="*/ 438123 h 801531"/>
                              <a:gd name="connsiteX98" fmla="*/ 101699 w 1197531"/>
                              <a:gd name="connsiteY98" fmla="*/ 416403 h 801531"/>
                              <a:gd name="connsiteX99" fmla="*/ 109285 w 1197531"/>
                              <a:gd name="connsiteY99" fmla="*/ 395243 h 801531"/>
                              <a:gd name="connsiteX100" fmla="*/ 117134 w 1197531"/>
                              <a:gd name="connsiteY100" fmla="*/ 374646 h 801531"/>
                              <a:gd name="connsiteX101" fmla="*/ 125282 w 1197531"/>
                              <a:gd name="connsiteY101" fmla="*/ 354611 h 801531"/>
                              <a:gd name="connsiteX102" fmla="*/ 133729 w 1197531"/>
                              <a:gd name="connsiteY102" fmla="*/ 335120 h 801531"/>
                              <a:gd name="connsiteX103" fmla="*/ 142438 w 1197531"/>
                              <a:gd name="connsiteY103" fmla="*/ 316226 h 801531"/>
                              <a:gd name="connsiteX104" fmla="*/ 151464 w 1197531"/>
                              <a:gd name="connsiteY104" fmla="*/ 297894 h 801531"/>
                              <a:gd name="connsiteX105" fmla="*/ 160753 w 1197531"/>
                              <a:gd name="connsiteY105" fmla="*/ 280107 h 801531"/>
                              <a:gd name="connsiteX106" fmla="*/ 170341 w 1197531"/>
                              <a:gd name="connsiteY106" fmla="*/ 262899 h 801531"/>
                              <a:gd name="connsiteX107" fmla="*/ 180174 w 1197531"/>
                              <a:gd name="connsiteY107" fmla="*/ 246235 h 801531"/>
                              <a:gd name="connsiteX108" fmla="*/ 190324 w 1197531"/>
                              <a:gd name="connsiteY108" fmla="*/ 230168 h 801531"/>
                              <a:gd name="connsiteX109" fmla="*/ 200754 w 1197531"/>
                              <a:gd name="connsiteY109" fmla="*/ 214646 h 801531"/>
                              <a:gd name="connsiteX110" fmla="*/ 211465 w 1197531"/>
                              <a:gd name="connsiteY110" fmla="*/ 199685 h 801531"/>
                              <a:gd name="connsiteX111" fmla="*/ 222458 w 1197531"/>
                              <a:gd name="connsiteY111" fmla="*/ 185286 h 801531"/>
                              <a:gd name="connsiteX112" fmla="*/ 233766 w 1197531"/>
                              <a:gd name="connsiteY112" fmla="*/ 171450 h 801531"/>
                              <a:gd name="connsiteX113" fmla="*/ 245320 w 1197531"/>
                              <a:gd name="connsiteY113" fmla="*/ 158192 h 801531"/>
                              <a:gd name="connsiteX114" fmla="*/ 257156 w 1197531"/>
                              <a:gd name="connsiteY114" fmla="*/ 145497 h 801531"/>
                              <a:gd name="connsiteX115" fmla="*/ 269290 w 1197531"/>
                              <a:gd name="connsiteY115" fmla="*/ 133363 h 801531"/>
                              <a:gd name="connsiteX116" fmla="*/ 281722 w 1197531"/>
                              <a:gd name="connsiteY116" fmla="*/ 121792 h 801531"/>
                              <a:gd name="connsiteX117" fmla="*/ 294417 w 1197531"/>
                              <a:gd name="connsiteY117" fmla="*/ 110799 h 801531"/>
                              <a:gd name="connsiteX118" fmla="*/ 307412 w 1197531"/>
                              <a:gd name="connsiteY118" fmla="*/ 100334 h 801531"/>
                              <a:gd name="connsiteX119" fmla="*/ 320705 w 1197531"/>
                              <a:gd name="connsiteY119" fmla="*/ 90466 h 801531"/>
                              <a:gd name="connsiteX120" fmla="*/ 334243 w 1197531"/>
                              <a:gd name="connsiteY120" fmla="*/ 81142 h 801531"/>
                              <a:gd name="connsiteX121" fmla="*/ 348080 w 1197531"/>
                              <a:gd name="connsiteY121" fmla="*/ 72397 h 801531"/>
                              <a:gd name="connsiteX122" fmla="*/ 362216 w 1197531"/>
                              <a:gd name="connsiteY122" fmla="*/ 64214 h 801531"/>
                              <a:gd name="connsiteX123" fmla="*/ 376632 w 1197531"/>
                              <a:gd name="connsiteY123" fmla="*/ 56576 h 801531"/>
                              <a:gd name="connsiteX124" fmla="*/ 391330 w 1197531"/>
                              <a:gd name="connsiteY124" fmla="*/ 49517 h 801531"/>
                              <a:gd name="connsiteX125" fmla="*/ 406308 w 1197531"/>
                              <a:gd name="connsiteY125" fmla="*/ 43020 h 801531"/>
                              <a:gd name="connsiteX126" fmla="*/ 421567 w 1197531"/>
                              <a:gd name="connsiteY126" fmla="*/ 37103 h 801531"/>
                              <a:gd name="connsiteX127" fmla="*/ 437125 w 1197531"/>
                              <a:gd name="connsiteY127" fmla="*/ 31730 h 801531"/>
                              <a:gd name="connsiteX128" fmla="*/ 452964 w 1197531"/>
                              <a:gd name="connsiteY128" fmla="*/ 26936 h 801531"/>
                              <a:gd name="connsiteX129" fmla="*/ 469084 w 1197531"/>
                              <a:gd name="connsiteY129" fmla="*/ 22704 h 801531"/>
                              <a:gd name="connsiteX130" fmla="*/ 485485 w 1197531"/>
                              <a:gd name="connsiteY130" fmla="*/ 18999 h 801531"/>
                              <a:gd name="connsiteX131" fmla="*/ 502167 w 1197531"/>
                              <a:gd name="connsiteY131" fmla="*/ 15909 h 801531"/>
                              <a:gd name="connsiteX132" fmla="*/ 519147 w 1197531"/>
                              <a:gd name="connsiteY132" fmla="*/ 13345 h 801531"/>
                              <a:gd name="connsiteX133" fmla="*/ 536391 w 1197531"/>
                              <a:gd name="connsiteY133" fmla="*/ 11378 h 801531"/>
                              <a:gd name="connsiteX134" fmla="*/ 553933 w 1197531"/>
                              <a:gd name="connsiteY134" fmla="*/ 9956 h 801531"/>
                              <a:gd name="connsiteX135" fmla="*/ 571774 w 1197531"/>
                              <a:gd name="connsiteY135" fmla="*/ 9113 h 801531"/>
                              <a:gd name="connsiteX136" fmla="*/ 589877 w 1197531"/>
                              <a:gd name="connsiteY136" fmla="*/ 8832 h 801531"/>
                              <a:gd name="connsiteX137" fmla="*/ 608280 w 1197531"/>
                              <a:gd name="connsiteY137" fmla="*/ 9096 h 801531"/>
                              <a:gd name="connsiteX138" fmla="*/ 626964 w 1197531"/>
                              <a:gd name="connsiteY138" fmla="*/ 9938 h 801531"/>
                              <a:gd name="connsiteX139" fmla="*/ 645928 w 1197531"/>
                              <a:gd name="connsiteY139" fmla="*/ 11326 h 801531"/>
                              <a:gd name="connsiteX140" fmla="*/ 665174 w 1197531"/>
                              <a:gd name="connsiteY140" fmla="*/ 13310 h 801531"/>
                              <a:gd name="connsiteX141" fmla="*/ 684700 w 1197531"/>
                              <a:gd name="connsiteY141" fmla="*/ 15839 h 801531"/>
                              <a:gd name="connsiteX142" fmla="*/ 704525 w 1197531"/>
                              <a:gd name="connsiteY142" fmla="*/ 18911 h 801531"/>
                              <a:gd name="connsiteX143" fmla="*/ 724631 w 1197531"/>
                              <a:gd name="connsiteY143" fmla="*/ 22581 h 801531"/>
                              <a:gd name="connsiteX144" fmla="*/ 745018 w 1197531"/>
                              <a:gd name="connsiteY144" fmla="*/ 26813 h 801531"/>
                              <a:gd name="connsiteX145" fmla="*/ 765703 w 1197531"/>
                              <a:gd name="connsiteY145" fmla="*/ 31589 h 801531"/>
                              <a:gd name="connsiteX146" fmla="*/ 786652 w 1197531"/>
                              <a:gd name="connsiteY146" fmla="*/ 36962 h 801531"/>
                              <a:gd name="connsiteX147" fmla="*/ 807882 w 1197531"/>
                              <a:gd name="connsiteY147" fmla="*/ 42862 h 801531"/>
                              <a:gd name="connsiteX148" fmla="*/ 829410 w 1197531"/>
                              <a:gd name="connsiteY148" fmla="*/ 49342 h 801531"/>
                              <a:gd name="connsiteX149" fmla="*/ 851237 w 1197531"/>
                              <a:gd name="connsiteY149" fmla="*/ 56383 h 801531"/>
                              <a:gd name="connsiteX150" fmla="*/ 873327 w 1197531"/>
                              <a:gd name="connsiteY150" fmla="*/ 64004 h 801531"/>
                              <a:gd name="connsiteX151" fmla="*/ 895715 w 1197531"/>
                              <a:gd name="connsiteY151" fmla="*/ 72169 h 801531"/>
                              <a:gd name="connsiteX152" fmla="*/ 918367 w 1197531"/>
                              <a:gd name="connsiteY152" fmla="*/ 80913 h 801531"/>
                              <a:gd name="connsiteX153" fmla="*/ 941318 w 1197531"/>
                              <a:gd name="connsiteY153" fmla="*/ 90202 h 801531"/>
                              <a:gd name="connsiteX154" fmla="*/ 964549 w 1197531"/>
                              <a:gd name="connsiteY154" fmla="*/ 100071 h 801531"/>
                              <a:gd name="connsiteX155" fmla="*/ 988062 w 1197531"/>
                              <a:gd name="connsiteY155" fmla="*/ 110501 h 801531"/>
                              <a:gd name="connsiteX156" fmla="*/ 1011873 w 1197531"/>
                              <a:gd name="connsiteY156" fmla="*/ 121493 h 801531"/>
                              <a:gd name="connsiteX157" fmla="*/ 1035965 w 1197531"/>
                              <a:gd name="connsiteY157" fmla="*/ 133047 h 801531"/>
                              <a:gd name="connsiteX158" fmla="*/ 1060320 w 1197531"/>
                              <a:gd name="connsiteY158" fmla="*/ 145181 h 801531"/>
                              <a:gd name="connsiteX159" fmla="*/ 1084992 w 1197531"/>
                              <a:gd name="connsiteY159" fmla="*/ 157841 h 801531"/>
                              <a:gd name="connsiteX160" fmla="*/ 1109944 w 1197531"/>
                              <a:gd name="connsiteY160" fmla="*/ 171116 h 801531"/>
                              <a:gd name="connsiteX161" fmla="*/ 1135160 w 1197531"/>
                              <a:gd name="connsiteY161" fmla="*/ 184917 h 801531"/>
                              <a:gd name="connsiteX162" fmla="*/ 1160657 w 1197531"/>
                              <a:gd name="connsiteY162" fmla="*/ 199299 h 801531"/>
                              <a:gd name="connsiteX163" fmla="*/ 1186452 w 1197531"/>
                              <a:gd name="connsiteY163" fmla="*/ 214242 h 801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Lst>
                            <a:rect l="l" t="t" r="r" b="b"/>
                            <a:pathLst>
                              <a:path w="1197531" h="801531">
                                <a:moveTo>
                                  <a:pt x="1197532" y="194944"/>
                                </a:moveTo>
                                <a:lnTo>
                                  <a:pt x="1172088" y="180844"/>
                                </a:lnTo>
                                <a:lnTo>
                                  <a:pt x="1146925" y="167235"/>
                                </a:lnTo>
                                <a:lnTo>
                                  <a:pt x="1122025" y="154206"/>
                                </a:lnTo>
                                <a:lnTo>
                                  <a:pt x="1097371" y="141669"/>
                                </a:lnTo>
                                <a:lnTo>
                                  <a:pt x="1072998" y="129676"/>
                                </a:lnTo>
                                <a:lnTo>
                                  <a:pt x="1048906" y="118227"/>
                                </a:lnTo>
                                <a:lnTo>
                                  <a:pt x="1025078" y="107288"/>
                                </a:lnTo>
                                <a:lnTo>
                                  <a:pt x="1001513" y="96875"/>
                                </a:lnTo>
                                <a:lnTo>
                                  <a:pt x="978193" y="87006"/>
                                </a:lnTo>
                                <a:lnTo>
                                  <a:pt x="955173" y="77665"/>
                                </a:lnTo>
                                <a:lnTo>
                                  <a:pt x="932398" y="68850"/>
                                </a:lnTo>
                                <a:lnTo>
                                  <a:pt x="909904" y="60562"/>
                                </a:lnTo>
                                <a:lnTo>
                                  <a:pt x="887673" y="52801"/>
                                </a:lnTo>
                                <a:lnTo>
                                  <a:pt x="865723" y="45584"/>
                                </a:lnTo>
                                <a:lnTo>
                                  <a:pt x="844020" y="38911"/>
                                </a:lnTo>
                                <a:lnTo>
                                  <a:pt x="822597" y="32748"/>
                                </a:lnTo>
                                <a:lnTo>
                                  <a:pt x="801437" y="27112"/>
                                </a:lnTo>
                                <a:lnTo>
                                  <a:pt x="780541" y="22019"/>
                                </a:lnTo>
                                <a:lnTo>
                                  <a:pt x="759926" y="17454"/>
                                </a:lnTo>
                                <a:lnTo>
                                  <a:pt x="739557" y="13398"/>
                                </a:lnTo>
                                <a:lnTo>
                                  <a:pt x="719468" y="9886"/>
                                </a:lnTo>
                                <a:lnTo>
                                  <a:pt x="699643" y="6918"/>
                                </a:lnTo>
                                <a:lnTo>
                                  <a:pt x="680082" y="4478"/>
                                </a:lnTo>
                                <a:lnTo>
                                  <a:pt x="660801" y="2546"/>
                                </a:lnTo>
                                <a:lnTo>
                                  <a:pt x="641784" y="1176"/>
                                </a:lnTo>
                                <a:lnTo>
                                  <a:pt x="623048" y="316"/>
                                </a:lnTo>
                                <a:lnTo>
                                  <a:pt x="604557" y="0"/>
                                </a:lnTo>
                                <a:lnTo>
                                  <a:pt x="586331" y="193"/>
                                </a:lnTo>
                                <a:lnTo>
                                  <a:pt x="568402" y="913"/>
                                </a:lnTo>
                                <a:lnTo>
                                  <a:pt x="550702" y="2195"/>
                                </a:lnTo>
                                <a:lnTo>
                                  <a:pt x="533300" y="3986"/>
                                </a:lnTo>
                                <a:lnTo>
                                  <a:pt x="516162" y="6304"/>
                                </a:lnTo>
                                <a:lnTo>
                                  <a:pt x="499269" y="9166"/>
                                </a:lnTo>
                                <a:lnTo>
                                  <a:pt x="482658" y="12555"/>
                                </a:lnTo>
                                <a:lnTo>
                                  <a:pt x="466310" y="16471"/>
                                </a:lnTo>
                                <a:lnTo>
                                  <a:pt x="450243" y="20931"/>
                                </a:lnTo>
                                <a:lnTo>
                                  <a:pt x="434439" y="25918"/>
                                </a:lnTo>
                                <a:lnTo>
                                  <a:pt x="418898" y="31414"/>
                                </a:lnTo>
                                <a:lnTo>
                                  <a:pt x="403622" y="37454"/>
                                </a:lnTo>
                                <a:lnTo>
                                  <a:pt x="388608" y="44021"/>
                                </a:lnTo>
                                <a:lnTo>
                                  <a:pt x="373875" y="51133"/>
                                </a:lnTo>
                                <a:lnTo>
                                  <a:pt x="359406" y="58754"/>
                                </a:lnTo>
                                <a:lnTo>
                                  <a:pt x="345218" y="66919"/>
                                </a:lnTo>
                                <a:lnTo>
                                  <a:pt x="331275" y="75610"/>
                                </a:lnTo>
                                <a:lnTo>
                                  <a:pt x="317596" y="84829"/>
                                </a:lnTo>
                                <a:lnTo>
                                  <a:pt x="304198" y="94592"/>
                                </a:lnTo>
                                <a:lnTo>
                                  <a:pt x="291081" y="104864"/>
                                </a:lnTo>
                                <a:lnTo>
                                  <a:pt x="278210" y="115681"/>
                                </a:lnTo>
                                <a:lnTo>
                                  <a:pt x="265602" y="127024"/>
                                </a:lnTo>
                                <a:lnTo>
                                  <a:pt x="253275" y="138912"/>
                                </a:lnTo>
                                <a:lnTo>
                                  <a:pt x="241229" y="151309"/>
                                </a:lnTo>
                                <a:lnTo>
                                  <a:pt x="229429" y="164250"/>
                                </a:lnTo>
                                <a:lnTo>
                                  <a:pt x="217892" y="177701"/>
                                </a:lnTo>
                                <a:lnTo>
                                  <a:pt x="206636" y="191713"/>
                                </a:lnTo>
                                <a:lnTo>
                                  <a:pt x="195644" y="206252"/>
                                </a:lnTo>
                                <a:lnTo>
                                  <a:pt x="184915" y="221300"/>
                                </a:lnTo>
                                <a:lnTo>
                                  <a:pt x="174467" y="236893"/>
                                </a:lnTo>
                                <a:lnTo>
                                  <a:pt x="164265" y="253013"/>
                                </a:lnTo>
                                <a:lnTo>
                                  <a:pt x="154361" y="269641"/>
                                </a:lnTo>
                                <a:lnTo>
                                  <a:pt x="144703" y="286832"/>
                                </a:lnTo>
                                <a:lnTo>
                                  <a:pt x="135326" y="304549"/>
                                </a:lnTo>
                                <a:lnTo>
                                  <a:pt x="126195" y="322776"/>
                                </a:lnTo>
                                <a:lnTo>
                                  <a:pt x="117345" y="341547"/>
                                </a:lnTo>
                                <a:lnTo>
                                  <a:pt x="108758" y="360845"/>
                                </a:lnTo>
                                <a:lnTo>
                                  <a:pt x="100435" y="380687"/>
                                </a:lnTo>
                                <a:lnTo>
                                  <a:pt x="92393" y="401038"/>
                                </a:lnTo>
                                <a:lnTo>
                                  <a:pt x="84614" y="421934"/>
                                </a:lnTo>
                                <a:lnTo>
                                  <a:pt x="77098" y="443374"/>
                                </a:lnTo>
                                <a:lnTo>
                                  <a:pt x="69864" y="465323"/>
                                </a:lnTo>
                                <a:lnTo>
                                  <a:pt x="62892" y="487799"/>
                                </a:lnTo>
                                <a:lnTo>
                                  <a:pt x="56150" y="510819"/>
                                </a:lnTo>
                                <a:lnTo>
                                  <a:pt x="49723" y="534366"/>
                                </a:lnTo>
                                <a:lnTo>
                                  <a:pt x="43559" y="558423"/>
                                </a:lnTo>
                                <a:lnTo>
                                  <a:pt x="37642" y="583058"/>
                                </a:lnTo>
                                <a:lnTo>
                                  <a:pt x="32005" y="608168"/>
                                </a:lnTo>
                                <a:lnTo>
                                  <a:pt x="26614" y="633840"/>
                                </a:lnTo>
                                <a:lnTo>
                                  <a:pt x="21527" y="660039"/>
                                </a:lnTo>
                                <a:lnTo>
                                  <a:pt x="16682" y="686764"/>
                                </a:lnTo>
                                <a:lnTo>
                                  <a:pt x="12112" y="714016"/>
                                </a:lnTo>
                                <a:lnTo>
                                  <a:pt x="7811" y="741812"/>
                                </a:lnTo>
                                <a:lnTo>
                                  <a:pt x="3778" y="770136"/>
                                </a:lnTo>
                                <a:lnTo>
                                  <a:pt x="1" y="798986"/>
                                </a:lnTo>
                                <a:lnTo>
                                  <a:pt x="22101" y="801532"/>
                                </a:lnTo>
                                <a:lnTo>
                                  <a:pt x="25420" y="771927"/>
                                </a:lnTo>
                                <a:lnTo>
                                  <a:pt x="29020" y="742848"/>
                                </a:lnTo>
                                <a:lnTo>
                                  <a:pt x="32883" y="714350"/>
                                </a:lnTo>
                                <a:lnTo>
                                  <a:pt x="37062" y="686430"/>
                                </a:lnTo>
                                <a:lnTo>
                                  <a:pt x="41505" y="659055"/>
                                </a:lnTo>
                                <a:lnTo>
                                  <a:pt x="46246" y="632260"/>
                                </a:lnTo>
                                <a:lnTo>
                                  <a:pt x="51268" y="606008"/>
                                </a:lnTo>
                                <a:lnTo>
                                  <a:pt x="56589" y="580337"/>
                                </a:lnTo>
                                <a:lnTo>
                                  <a:pt x="62190" y="555244"/>
                                </a:lnTo>
                                <a:lnTo>
                                  <a:pt x="68038" y="530679"/>
                                </a:lnTo>
                                <a:lnTo>
                                  <a:pt x="74201" y="506693"/>
                                </a:lnTo>
                                <a:lnTo>
                                  <a:pt x="80645" y="483286"/>
                                </a:lnTo>
                                <a:lnTo>
                                  <a:pt x="87371" y="460406"/>
                                </a:lnTo>
                                <a:lnTo>
                                  <a:pt x="94395" y="438123"/>
                                </a:lnTo>
                                <a:lnTo>
                                  <a:pt x="101699" y="416403"/>
                                </a:lnTo>
                                <a:lnTo>
                                  <a:pt x="109285" y="395243"/>
                                </a:lnTo>
                                <a:lnTo>
                                  <a:pt x="117134" y="374646"/>
                                </a:lnTo>
                                <a:lnTo>
                                  <a:pt x="125282" y="354611"/>
                                </a:lnTo>
                                <a:lnTo>
                                  <a:pt x="133729" y="335120"/>
                                </a:lnTo>
                                <a:lnTo>
                                  <a:pt x="142438" y="316226"/>
                                </a:lnTo>
                                <a:lnTo>
                                  <a:pt x="151464" y="297894"/>
                                </a:lnTo>
                                <a:lnTo>
                                  <a:pt x="160753" y="280107"/>
                                </a:lnTo>
                                <a:lnTo>
                                  <a:pt x="170341" y="262899"/>
                                </a:lnTo>
                                <a:lnTo>
                                  <a:pt x="180174" y="246235"/>
                                </a:lnTo>
                                <a:lnTo>
                                  <a:pt x="190324" y="230168"/>
                                </a:lnTo>
                                <a:lnTo>
                                  <a:pt x="200754" y="214646"/>
                                </a:lnTo>
                                <a:lnTo>
                                  <a:pt x="211465" y="199685"/>
                                </a:lnTo>
                                <a:lnTo>
                                  <a:pt x="222458" y="185286"/>
                                </a:lnTo>
                                <a:lnTo>
                                  <a:pt x="233766" y="171450"/>
                                </a:lnTo>
                                <a:lnTo>
                                  <a:pt x="245320" y="158192"/>
                                </a:lnTo>
                                <a:lnTo>
                                  <a:pt x="257156" y="145497"/>
                                </a:lnTo>
                                <a:lnTo>
                                  <a:pt x="269290" y="133363"/>
                                </a:lnTo>
                                <a:lnTo>
                                  <a:pt x="281722" y="121792"/>
                                </a:lnTo>
                                <a:lnTo>
                                  <a:pt x="294417" y="110799"/>
                                </a:lnTo>
                                <a:lnTo>
                                  <a:pt x="307412" y="100334"/>
                                </a:lnTo>
                                <a:lnTo>
                                  <a:pt x="320705" y="90466"/>
                                </a:lnTo>
                                <a:lnTo>
                                  <a:pt x="334243" y="81142"/>
                                </a:lnTo>
                                <a:lnTo>
                                  <a:pt x="348080" y="72397"/>
                                </a:lnTo>
                                <a:lnTo>
                                  <a:pt x="362216" y="64214"/>
                                </a:lnTo>
                                <a:lnTo>
                                  <a:pt x="376632" y="56576"/>
                                </a:lnTo>
                                <a:lnTo>
                                  <a:pt x="391330" y="49517"/>
                                </a:lnTo>
                                <a:lnTo>
                                  <a:pt x="406308" y="43020"/>
                                </a:lnTo>
                                <a:lnTo>
                                  <a:pt x="421567" y="37103"/>
                                </a:lnTo>
                                <a:lnTo>
                                  <a:pt x="437125" y="31730"/>
                                </a:lnTo>
                                <a:lnTo>
                                  <a:pt x="452964" y="26936"/>
                                </a:lnTo>
                                <a:lnTo>
                                  <a:pt x="469084" y="22704"/>
                                </a:lnTo>
                                <a:lnTo>
                                  <a:pt x="485485" y="18999"/>
                                </a:lnTo>
                                <a:lnTo>
                                  <a:pt x="502167" y="15909"/>
                                </a:lnTo>
                                <a:lnTo>
                                  <a:pt x="519147" y="13345"/>
                                </a:lnTo>
                                <a:lnTo>
                                  <a:pt x="536391" y="11378"/>
                                </a:lnTo>
                                <a:lnTo>
                                  <a:pt x="553933" y="9956"/>
                                </a:lnTo>
                                <a:lnTo>
                                  <a:pt x="571774" y="9113"/>
                                </a:lnTo>
                                <a:lnTo>
                                  <a:pt x="589877" y="8832"/>
                                </a:lnTo>
                                <a:lnTo>
                                  <a:pt x="608280" y="9096"/>
                                </a:lnTo>
                                <a:lnTo>
                                  <a:pt x="626964" y="9938"/>
                                </a:lnTo>
                                <a:lnTo>
                                  <a:pt x="645928" y="11326"/>
                                </a:lnTo>
                                <a:lnTo>
                                  <a:pt x="665174" y="13310"/>
                                </a:lnTo>
                                <a:lnTo>
                                  <a:pt x="684700" y="15839"/>
                                </a:lnTo>
                                <a:lnTo>
                                  <a:pt x="704525" y="18911"/>
                                </a:lnTo>
                                <a:lnTo>
                                  <a:pt x="724631" y="22581"/>
                                </a:lnTo>
                                <a:lnTo>
                                  <a:pt x="745018" y="26813"/>
                                </a:lnTo>
                                <a:lnTo>
                                  <a:pt x="765703" y="31589"/>
                                </a:lnTo>
                                <a:lnTo>
                                  <a:pt x="786652" y="36962"/>
                                </a:lnTo>
                                <a:lnTo>
                                  <a:pt x="807882" y="42862"/>
                                </a:lnTo>
                                <a:lnTo>
                                  <a:pt x="829410" y="49342"/>
                                </a:lnTo>
                                <a:lnTo>
                                  <a:pt x="851237" y="56383"/>
                                </a:lnTo>
                                <a:lnTo>
                                  <a:pt x="873327" y="64004"/>
                                </a:lnTo>
                                <a:lnTo>
                                  <a:pt x="895715" y="72169"/>
                                </a:lnTo>
                                <a:lnTo>
                                  <a:pt x="918367" y="80913"/>
                                </a:lnTo>
                                <a:lnTo>
                                  <a:pt x="941318" y="90202"/>
                                </a:lnTo>
                                <a:lnTo>
                                  <a:pt x="964549" y="100071"/>
                                </a:lnTo>
                                <a:lnTo>
                                  <a:pt x="988062" y="110501"/>
                                </a:lnTo>
                                <a:lnTo>
                                  <a:pt x="1011873" y="121493"/>
                                </a:lnTo>
                                <a:lnTo>
                                  <a:pt x="1035965" y="133047"/>
                                </a:lnTo>
                                <a:lnTo>
                                  <a:pt x="1060320" y="145181"/>
                                </a:lnTo>
                                <a:lnTo>
                                  <a:pt x="1084992" y="157841"/>
                                </a:lnTo>
                                <a:lnTo>
                                  <a:pt x="1109944" y="171116"/>
                                </a:lnTo>
                                <a:lnTo>
                                  <a:pt x="1135160" y="184917"/>
                                </a:lnTo>
                                <a:lnTo>
                                  <a:pt x="1160657" y="199299"/>
                                </a:lnTo>
                                <a:lnTo>
                                  <a:pt x="1186452" y="214242"/>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0" name="Freeform: Shape 2650"/>
                        <wps:cNvSpPr/>
                        <wps:spPr>
                          <a:xfrm>
                            <a:off x="1734294" y="2277957"/>
                            <a:ext cx="1197531" cy="801531"/>
                          </a:xfrm>
                          <a:custGeom>
                            <a:avLst/>
                            <a:gdLst>
                              <a:gd name="connsiteX0" fmla="*/ 22101 w 1197531"/>
                              <a:gd name="connsiteY0" fmla="*/ 801532 h 801531"/>
                              <a:gd name="connsiteX1" fmla="*/ 25420 w 1197531"/>
                              <a:gd name="connsiteY1" fmla="*/ 771927 h 801531"/>
                              <a:gd name="connsiteX2" fmla="*/ 29020 w 1197531"/>
                              <a:gd name="connsiteY2" fmla="*/ 742848 h 801531"/>
                              <a:gd name="connsiteX3" fmla="*/ 32883 w 1197531"/>
                              <a:gd name="connsiteY3" fmla="*/ 714350 h 801531"/>
                              <a:gd name="connsiteX4" fmla="*/ 37062 w 1197531"/>
                              <a:gd name="connsiteY4" fmla="*/ 686430 h 801531"/>
                              <a:gd name="connsiteX5" fmla="*/ 41505 w 1197531"/>
                              <a:gd name="connsiteY5" fmla="*/ 659055 h 801531"/>
                              <a:gd name="connsiteX6" fmla="*/ 46246 w 1197531"/>
                              <a:gd name="connsiteY6" fmla="*/ 632260 h 801531"/>
                              <a:gd name="connsiteX7" fmla="*/ 51268 w 1197531"/>
                              <a:gd name="connsiteY7" fmla="*/ 606008 h 801531"/>
                              <a:gd name="connsiteX8" fmla="*/ 56589 w 1197531"/>
                              <a:gd name="connsiteY8" fmla="*/ 580337 h 801531"/>
                              <a:gd name="connsiteX9" fmla="*/ 62190 w 1197531"/>
                              <a:gd name="connsiteY9" fmla="*/ 555244 h 801531"/>
                              <a:gd name="connsiteX10" fmla="*/ 68038 w 1197531"/>
                              <a:gd name="connsiteY10" fmla="*/ 530679 h 801531"/>
                              <a:gd name="connsiteX11" fmla="*/ 74201 w 1197531"/>
                              <a:gd name="connsiteY11" fmla="*/ 506693 h 801531"/>
                              <a:gd name="connsiteX12" fmla="*/ 80645 w 1197531"/>
                              <a:gd name="connsiteY12" fmla="*/ 483286 h 801531"/>
                              <a:gd name="connsiteX13" fmla="*/ 87371 w 1197531"/>
                              <a:gd name="connsiteY13" fmla="*/ 460406 h 801531"/>
                              <a:gd name="connsiteX14" fmla="*/ 94395 w 1197531"/>
                              <a:gd name="connsiteY14" fmla="*/ 438123 h 801531"/>
                              <a:gd name="connsiteX15" fmla="*/ 101699 w 1197531"/>
                              <a:gd name="connsiteY15" fmla="*/ 416403 h 801531"/>
                              <a:gd name="connsiteX16" fmla="*/ 109285 w 1197531"/>
                              <a:gd name="connsiteY16" fmla="*/ 395243 h 801531"/>
                              <a:gd name="connsiteX17" fmla="*/ 117134 w 1197531"/>
                              <a:gd name="connsiteY17" fmla="*/ 374646 h 801531"/>
                              <a:gd name="connsiteX18" fmla="*/ 125282 w 1197531"/>
                              <a:gd name="connsiteY18" fmla="*/ 354611 h 801531"/>
                              <a:gd name="connsiteX19" fmla="*/ 133729 w 1197531"/>
                              <a:gd name="connsiteY19" fmla="*/ 335120 h 801531"/>
                              <a:gd name="connsiteX20" fmla="*/ 142438 w 1197531"/>
                              <a:gd name="connsiteY20" fmla="*/ 316226 h 801531"/>
                              <a:gd name="connsiteX21" fmla="*/ 151464 w 1197531"/>
                              <a:gd name="connsiteY21" fmla="*/ 297894 h 801531"/>
                              <a:gd name="connsiteX22" fmla="*/ 160753 w 1197531"/>
                              <a:gd name="connsiteY22" fmla="*/ 280107 h 801531"/>
                              <a:gd name="connsiteX23" fmla="*/ 170341 w 1197531"/>
                              <a:gd name="connsiteY23" fmla="*/ 262899 h 801531"/>
                              <a:gd name="connsiteX24" fmla="*/ 180174 w 1197531"/>
                              <a:gd name="connsiteY24" fmla="*/ 246235 h 801531"/>
                              <a:gd name="connsiteX25" fmla="*/ 190324 w 1197531"/>
                              <a:gd name="connsiteY25" fmla="*/ 230168 h 801531"/>
                              <a:gd name="connsiteX26" fmla="*/ 200754 w 1197531"/>
                              <a:gd name="connsiteY26" fmla="*/ 214646 h 801531"/>
                              <a:gd name="connsiteX27" fmla="*/ 211465 w 1197531"/>
                              <a:gd name="connsiteY27" fmla="*/ 199685 h 801531"/>
                              <a:gd name="connsiteX28" fmla="*/ 222458 w 1197531"/>
                              <a:gd name="connsiteY28" fmla="*/ 185286 h 801531"/>
                              <a:gd name="connsiteX29" fmla="*/ 233766 w 1197531"/>
                              <a:gd name="connsiteY29" fmla="*/ 171450 h 801531"/>
                              <a:gd name="connsiteX30" fmla="*/ 245320 w 1197531"/>
                              <a:gd name="connsiteY30" fmla="*/ 158192 h 801531"/>
                              <a:gd name="connsiteX31" fmla="*/ 257156 w 1197531"/>
                              <a:gd name="connsiteY31" fmla="*/ 145497 h 801531"/>
                              <a:gd name="connsiteX32" fmla="*/ 269290 w 1197531"/>
                              <a:gd name="connsiteY32" fmla="*/ 133363 h 801531"/>
                              <a:gd name="connsiteX33" fmla="*/ 281722 w 1197531"/>
                              <a:gd name="connsiteY33" fmla="*/ 121792 h 801531"/>
                              <a:gd name="connsiteX34" fmla="*/ 294417 w 1197531"/>
                              <a:gd name="connsiteY34" fmla="*/ 110799 h 801531"/>
                              <a:gd name="connsiteX35" fmla="*/ 307412 w 1197531"/>
                              <a:gd name="connsiteY35" fmla="*/ 100334 h 801531"/>
                              <a:gd name="connsiteX36" fmla="*/ 320705 w 1197531"/>
                              <a:gd name="connsiteY36" fmla="*/ 90466 h 801531"/>
                              <a:gd name="connsiteX37" fmla="*/ 334243 w 1197531"/>
                              <a:gd name="connsiteY37" fmla="*/ 81142 h 801531"/>
                              <a:gd name="connsiteX38" fmla="*/ 348080 w 1197531"/>
                              <a:gd name="connsiteY38" fmla="*/ 72397 h 801531"/>
                              <a:gd name="connsiteX39" fmla="*/ 362216 w 1197531"/>
                              <a:gd name="connsiteY39" fmla="*/ 64214 h 801531"/>
                              <a:gd name="connsiteX40" fmla="*/ 376632 w 1197531"/>
                              <a:gd name="connsiteY40" fmla="*/ 56576 h 801531"/>
                              <a:gd name="connsiteX41" fmla="*/ 391330 w 1197531"/>
                              <a:gd name="connsiteY41" fmla="*/ 49517 h 801531"/>
                              <a:gd name="connsiteX42" fmla="*/ 406308 w 1197531"/>
                              <a:gd name="connsiteY42" fmla="*/ 43020 h 801531"/>
                              <a:gd name="connsiteX43" fmla="*/ 421567 w 1197531"/>
                              <a:gd name="connsiteY43" fmla="*/ 37103 h 801531"/>
                              <a:gd name="connsiteX44" fmla="*/ 437125 w 1197531"/>
                              <a:gd name="connsiteY44" fmla="*/ 31730 h 801531"/>
                              <a:gd name="connsiteX45" fmla="*/ 452964 w 1197531"/>
                              <a:gd name="connsiteY45" fmla="*/ 26936 h 801531"/>
                              <a:gd name="connsiteX46" fmla="*/ 469084 w 1197531"/>
                              <a:gd name="connsiteY46" fmla="*/ 22704 h 801531"/>
                              <a:gd name="connsiteX47" fmla="*/ 485485 w 1197531"/>
                              <a:gd name="connsiteY47" fmla="*/ 18999 h 801531"/>
                              <a:gd name="connsiteX48" fmla="*/ 502167 w 1197531"/>
                              <a:gd name="connsiteY48" fmla="*/ 15909 h 801531"/>
                              <a:gd name="connsiteX49" fmla="*/ 519147 w 1197531"/>
                              <a:gd name="connsiteY49" fmla="*/ 13345 h 801531"/>
                              <a:gd name="connsiteX50" fmla="*/ 536391 w 1197531"/>
                              <a:gd name="connsiteY50" fmla="*/ 11378 h 801531"/>
                              <a:gd name="connsiteX51" fmla="*/ 553933 w 1197531"/>
                              <a:gd name="connsiteY51" fmla="*/ 9956 h 801531"/>
                              <a:gd name="connsiteX52" fmla="*/ 571774 w 1197531"/>
                              <a:gd name="connsiteY52" fmla="*/ 9113 h 801531"/>
                              <a:gd name="connsiteX53" fmla="*/ 589877 w 1197531"/>
                              <a:gd name="connsiteY53" fmla="*/ 8832 h 801531"/>
                              <a:gd name="connsiteX54" fmla="*/ 608280 w 1197531"/>
                              <a:gd name="connsiteY54" fmla="*/ 9096 h 801531"/>
                              <a:gd name="connsiteX55" fmla="*/ 626964 w 1197531"/>
                              <a:gd name="connsiteY55" fmla="*/ 9938 h 801531"/>
                              <a:gd name="connsiteX56" fmla="*/ 645928 w 1197531"/>
                              <a:gd name="connsiteY56" fmla="*/ 11326 h 801531"/>
                              <a:gd name="connsiteX57" fmla="*/ 665174 w 1197531"/>
                              <a:gd name="connsiteY57" fmla="*/ 13310 h 801531"/>
                              <a:gd name="connsiteX58" fmla="*/ 684700 w 1197531"/>
                              <a:gd name="connsiteY58" fmla="*/ 15839 h 801531"/>
                              <a:gd name="connsiteX59" fmla="*/ 704525 w 1197531"/>
                              <a:gd name="connsiteY59" fmla="*/ 18911 h 801531"/>
                              <a:gd name="connsiteX60" fmla="*/ 724631 w 1197531"/>
                              <a:gd name="connsiteY60" fmla="*/ 22581 h 801531"/>
                              <a:gd name="connsiteX61" fmla="*/ 745018 w 1197531"/>
                              <a:gd name="connsiteY61" fmla="*/ 26813 h 801531"/>
                              <a:gd name="connsiteX62" fmla="*/ 765703 w 1197531"/>
                              <a:gd name="connsiteY62" fmla="*/ 31589 h 801531"/>
                              <a:gd name="connsiteX63" fmla="*/ 786652 w 1197531"/>
                              <a:gd name="connsiteY63" fmla="*/ 36962 h 801531"/>
                              <a:gd name="connsiteX64" fmla="*/ 807882 w 1197531"/>
                              <a:gd name="connsiteY64" fmla="*/ 42862 h 801531"/>
                              <a:gd name="connsiteX65" fmla="*/ 829410 w 1197531"/>
                              <a:gd name="connsiteY65" fmla="*/ 49342 h 801531"/>
                              <a:gd name="connsiteX66" fmla="*/ 851237 w 1197531"/>
                              <a:gd name="connsiteY66" fmla="*/ 56383 h 801531"/>
                              <a:gd name="connsiteX67" fmla="*/ 873327 w 1197531"/>
                              <a:gd name="connsiteY67" fmla="*/ 64004 h 801531"/>
                              <a:gd name="connsiteX68" fmla="*/ 895715 w 1197531"/>
                              <a:gd name="connsiteY68" fmla="*/ 72169 h 801531"/>
                              <a:gd name="connsiteX69" fmla="*/ 918367 w 1197531"/>
                              <a:gd name="connsiteY69" fmla="*/ 80913 h 801531"/>
                              <a:gd name="connsiteX70" fmla="*/ 941318 w 1197531"/>
                              <a:gd name="connsiteY70" fmla="*/ 90202 h 801531"/>
                              <a:gd name="connsiteX71" fmla="*/ 964549 w 1197531"/>
                              <a:gd name="connsiteY71" fmla="*/ 100071 h 801531"/>
                              <a:gd name="connsiteX72" fmla="*/ 988062 w 1197531"/>
                              <a:gd name="connsiteY72" fmla="*/ 110501 h 801531"/>
                              <a:gd name="connsiteX73" fmla="*/ 1011873 w 1197531"/>
                              <a:gd name="connsiteY73" fmla="*/ 121493 h 801531"/>
                              <a:gd name="connsiteX74" fmla="*/ 1035965 w 1197531"/>
                              <a:gd name="connsiteY74" fmla="*/ 133047 h 801531"/>
                              <a:gd name="connsiteX75" fmla="*/ 1060320 w 1197531"/>
                              <a:gd name="connsiteY75" fmla="*/ 145181 h 801531"/>
                              <a:gd name="connsiteX76" fmla="*/ 1084992 w 1197531"/>
                              <a:gd name="connsiteY76" fmla="*/ 157841 h 801531"/>
                              <a:gd name="connsiteX77" fmla="*/ 1109944 w 1197531"/>
                              <a:gd name="connsiteY77" fmla="*/ 171116 h 801531"/>
                              <a:gd name="connsiteX78" fmla="*/ 1135160 w 1197531"/>
                              <a:gd name="connsiteY78" fmla="*/ 184917 h 801531"/>
                              <a:gd name="connsiteX79" fmla="*/ 1160657 w 1197531"/>
                              <a:gd name="connsiteY79" fmla="*/ 199299 h 801531"/>
                              <a:gd name="connsiteX80" fmla="*/ 1186452 w 1197531"/>
                              <a:gd name="connsiteY80" fmla="*/ 214242 h 801531"/>
                              <a:gd name="connsiteX81" fmla="*/ 1197532 w 1197531"/>
                              <a:gd name="connsiteY81" fmla="*/ 194944 h 801531"/>
                              <a:gd name="connsiteX82" fmla="*/ 1172088 w 1197531"/>
                              <a:gd name="connsiteY82" fmla="*/ 180844 h 801531"/>
                              <a:gd name="connsiteX83" fmla="*/ 1146925 w 1197531"/>
                              <a:gd name="connsiteY83" fmla="*/ 167235 h 801531"/>
                              <a:gd name="connsiteX84" fmla="*/ 1122025 w 1197531"/>
                              <a:gd name="connsiteY84" fmla="*/ 154206 h 801531"/>
                              <a:gd name="connsiteX85" fmla="*/ 1097371 w 1197531"/>
                              <a:gd name="connsiteY85" fmla="*/ 141669 h 801531"/>
                              <a:gd name="connsiteX86" fmla="*/ 1072998 w 1197531"/>
                              <a:gd name="connsiteY86" fmla="*/ 129676 h 801531"/>
                              <a:gd name="connsiteX87" fmla="*/ 1048906 w 1197531"/>
                              <a:gd name="connsiteY87" fmla="*/ 118227 h 801531"/>
                              <a:gd name="connsiteX88" fmla="*/ 1025078 w 1197531"/>
                              <a:gd name="connsiteY88" fmla="*/ 107288 h 801531"/>
                              <a:gd name="connsiteX89" fmla="*/ 1001513 w 1197531"/>
                              <a:gd name="connsiteY89" fmla="*/ 96875 h 801531"/>
                              <a:gd name="connsiteX90" fmla="*/ 978193 w 1197531"/>
                              <a:gd name="connsiteY90" fmla="*/ 87006 h 801531"/>
                              <a:gd name="connsiteX91" fmla="*/ 955173 w 1197531"/>
                              <a:gd name="connsiteY91" fmla="*/ 77665 h 801531"/>
                              <a:gd name="connsiteX92" fmla="*/ 932398 w 1197531"/>
                              <a:gd name="connsiteY92" fmla="*/ 68850 h 801531"/>
                              <a:gd name="connsiteX93" fmla="*/ 909904 w 1197531"/>
                              <a:gd name="connsiteY93" fmla="*/ 60562 h 801531"/>
                              <a:gd name="connsiteX94" fmla="*/ 887673 w 1197531"/>
                              <a:gd name="connsiteY94" fmla="*/ 52801 h 801531"/>
                              <a:gd name="connsiteX95" fmla="*/ 865723 w 1197531"/>
                              <a:gd name="connsiteY95" fmla="*/ 45584 h 801531"/>
                              <a:gd name="connsiteX96" fmla="*/ 844020 w 1197531"/>
                              <a:gd name="connsiteY96" fmla="*/ 38911 h 801531"/>
                              <a:gd name="connsiteX97" fmla="*/ 822597 w 1197531"/>
                              <a:gd name="connsiteY97" fmla="*/ 32748 h 801531"/>
                              <a:gd name="connsiteX98" fmla="*/ 801437 w 1197531"/>
                              <a:gd name="connsiteY98" fmla="*/ 27112 h 801531"/>
                              <a:gd name="connsiteX99" fmla="*/ 780541 w 1197531"/>
                              <a:gd name="connsiteY99" fmla="*/ 22019 h 801531"/>
                              <a:gd name="connsiteX100" fmla="*/ 759926 w 1197531"/>
                              <a:gd name="connsiteY100" fmla="*/ 17454 h 801531"/>
                              <a:gd name="connsiteX101" fmla="*/ 739557 w 1197531"/>
                              <a:gd name="connsiteY101" fmla="*/ 13398 h 801531"/>
                              <a:gd name="connsiteX102" fmla="*/ 719468 w 1197531"/>
                              <a:gd name="connsiteY102" fmla="*/ 9886 h 801531"/>
                              <a:gd name="connsiteX103" fmla="*/ 699643 w 1197531"/>
                              <a:gd name="connsiteY103" fmla="*/ 6918 h 801531"/>
                              <a:gd name="connsiteX104" fmla="*/ 680082 w 1197531"/>
                              <a:gd name="connsiteY104" fmla="*/ 4478 h 801531"/>
                              <a:gd name="connsiteX105" fmla="*/ 660801 w 1197531"/>
                              <a:gd name="connsiteY105" fmla="*/ 2546 h 801531"/>
                              <a:gd name="connsiteX106" fmla="*/ 641784 w 1197531"/>
                              <a:gd name="connsiteY106" fmla="*/ 1176 h 801531"/>
                              <a:gd name="connsiteX107" fmla="*/ 623048 w 1197531"/>
                              <a:gd name="connsiteY107" fmla="*/ 316 h 801531"/>
                              <a:gd name="connsiteX108" fmla="*/ 604557 w 1197531"/>
                              <a:gd name="connsiteY108" fmla="*/ 0 h 801531"/>
                              <a:gd name="connsiteX109" fmla="*/ 586331 w 1197531"/>
                              <a:gd name="connsiteY109" fmla="*/ 193 h 801531"/>
                              <a:gd name="connsiteX110" fmla="*/ 568402 w 1197531"/>
                              <a:gd name="connsiteY110" fmla="*/ 913 h 801531"/>
                              <a:gd name="connsiteX111" fmla="*/ 550702 w 1197531"/>
                              <a:gd name="connsiteY111" fmla="*/ 2195 h 801531"/>
                              <a:gd name="connsiteX112" fmla="*/ 533300 w 1197531"/>
                              <a:gd name="connsiteY112" fmla="*/ 3986 h 801531"/>
                              <a:gd name="connsiteX113" fmla="*/ 516162 w 1197531"/>
                              <a:gd name="connsiteY113" fmla="*/ 6304 h 801531"/>
                              <a:gd name="connsiteX114" fmla="*/ 499269 w 1197531"/>
                              <a:gd name="connsiteY114" fmla="*/ 9166 h 801531"/>
                              <a:gd name="connsiteX115" fmla="*/ 482658 w 1197531"/>
                              <a:gd name="connsiteY115" fmla="*/ 12555 h 801531"/>
                              <a:gd name="connsiteX116" fmla="*/ 466310 w 1197531"/>
                              <a:gd name="connsiteY116" fmla="*/ 16471 h 801531"/>
                              <a:gd name="connsiteX117" fmla="*/ 450243 w 1197531"/>
                              <a:gd name="connsiteY117" fmla="*/ 20931 h 801531"/>
                              <a:gd name="connsiteX118" fmla="*/ 434439 w 1197531"/>
                              <a:gd name="connsiteY118" fmla="*/ 25918 h 801531"/>
                              <a:gd name="connsiteX119" fmla="*/ 418898 w 1197531"/>
                              <a:gd name="connsiteY119" fmla="*/ 31414 h 801531"/>
                              <a:gd name="connsiteX120" fmla="*/ 403622 w 1197531"/>
                              <a:gd name="connsiteY120" fmla="*/ 37454 h 801531"/>
                              <a:gd name="connsiteX121" fmla="*/ 388608 w 1197531"/>
                              <a:gd name="connsiteY121" fmla="*/ 44021 h 801531"/>
                              <a:gd name="connsiteX122" fmla="*/ 373875 w 1197531"/>
                              <a:gd name="connsiteY122" fmla="*/ 51133 h 801531"/>
                              <a:gd name="connsiteX123" fmla="*/ 359406 w 1197531"/>
                              <a:gd name="connsiteY123" fmla="*/ 58754 h 801531"/>
                              <a:gd name="connsiteX124" fmla="*/ 345218 w 1197531"/>
                              <a:gd name="connsiteY124" fmla="*/ 66919 h 801531"/>
                              <a:gd name="connsiteX125" fmla="*/ 331275 w 1197531"/>
                              <a:gd name="connsiteY125" fmla="*/ 75610 h 801531"/>
                              <a:gd name="connsiteX126" fmla="*/ 317596 w 1197531"/>
                              <a:gd name="connsiteY126" fmla="*/ 84829 h 801531"/>
                              <a:gd name="connsiteX127" fmla="*/ 304198 w 1197531"/>
                              <a:gd name="connsiteY127" fmla="*/ 94592 h 801531"/>
                              <a:gd name="connsiteX128" fmla="*/ 291081 w 1197531"/>
                              <a:gd name="connsiteY128" fmla="*/ 104864 h 801531"/>
                              <a:gd name="connsiteX129" fmla="*/ 278210 w 1197531"/>
                              <a:gd name="connsiteY129" fmla="*/ 115681 h 801531"/>
                              <a:gd name="connsiteX130" fmla="*/ 265602 w 1197531"/>
                              <a:gd name="connsiteY130" fmla="*/ 127024 h 801531"/>
                              <a:gd name="connsiteX131" fmla="*/ 253275 w 1197531"/>
                              <a:gd name="connsiteY131" fmla="*/ 138912 h 801531"/>
                              <a:gd name="connsiteX132" fmla="*/ 241229 w 1197531"/>
                              <a:gd name="connsiteY132" fmla="*/ 151309 h 801531"/>
                              <a:gd name="connsiteX133" fmla="*/ 229429 w 1197531"/>
                              <a:gd name="connsiteY133" fmla="*/ 164250 h 801531"/>
                              <a:gd name="connsiteX134" fmla="*/ 217892 w 1197531"/>
                              <a:gd name="connsiteY134" fmla="*/ 177701 h 801531"/>
                              <a:gd name="connsiteX135" fmla="*/ 206636 w 1197531"/>
                              <a:gd name="connsiteY135" fmla="*/ 191713 h 801531"/>
                              <a:gd name="connsiteX136" fmla="*/ 195644 w 1197531"/>
                              <a:gd name="connsiteY136" fmla="*/ 206252 h 801531"/>
                              <a:gd name="connsiteX137" fmla="*/ 184915 w 1197531"/>
                              <a:gd name="connsiteY137" fmla="*/ 221300 h 801531"/>
                              <a:gd name="connsiteX138" fmla="*/ 174467 w 1197531"/>
                              <a:gd name="connsiteY138" fmla="*/ 236893 h 801531"/>
                              <a:gd name="connsiteX139" fmla="*/ 164265 w 1197531"/>
                              <a:gd name="connsiteY139" fmla="*/ 253013 h 801531"/>
                              <a:gd name="connsiteX140" fmla="*/ 154361 w 1197531"/>
                              <a:gd name="connsiteY140" fmla="*/ 269641 h 801531"/>
                              <a:gd name="connsiteX141" fmla="*/ 144703 w 1197531"/>
                              <a:gd name="connsiteY141" fmla="*/ 286832 h 801531"/>
                              <a:gd name="connsiteX142" fmla="*/ 135326 w 1197531"/>
                              <a:gd name="connsiteY142" fmla="*/ 304549 h 801531"/>
                              <a:gd name="connsiteX143" fmla="*/ 126195 w 1197531"/>
                              <a:gd name="connsiteY143" fmla="*/ 322776 h 801531"/>
                              <a:gd name="connsiteX144" fmla="*/ 117345 w 1197531"/>
                              <a:gd name="connsiteY144" fmla="*/ 341547 h 801531"/>
                              <a:gd name="connsiteX145" fmla="*/ 108758 w 1197531"/>
                              <a:gd name="connsiteY145" fmla="*/ 360845 h 801531"/>
                              <a:gd name="connsiteX146" fmla="*/ 100435 w 1197531"/>
                              <a:gd name="connsiteY146" fmla="*/ 380687 h 801531"/>
                              <a:gd name="connsiteX147" fmla="*/ 92393 w 1197531"/>
                              <a:gd name="connsiteY147" fmla="*/ 401038 h 801531"/>
                              <a:gd name="connsiteX148" fmla="*/ 84614 w 1197531"/>
                              <a:gd name="connsiteY148" fmla="*/ 421934 h 801531"/>
                              <a:gd name="connsiteX149" fmla="*/ 77098 w 1197531"/>
                              <a:gd name="connsiteY149" fmla="*/ 443374 h 801531"/>
                              <a:gd name="connsiteX150" fmla="*/ 69864 w 1197531"/>
                              <a:gd name="connsiteY150" fmla="*/ 465323 h 801531"/>
                              <a:gd name="connsiteX151" fmla="*/ 62892 w 1197531"/>
                              <a:gd name="connsiteY151" fmla="*/ 487799 h 801531"/>
                              <a:gd name="connsiteX152" fmla="*/ 56150 w 1197531"/>
                              <a:gd name="connsiteY152" fmla="*/ 510819 h 801531"/>
                              <a:gd name="connsiteX153" fmla="*/ 49723 w 1197531"/>
                              <a:gd name="connsiteY153" fmla="*/ 534366 h 801531"/>
                              <a:gd name="connsiteX154" fmla="*/ 43559 w 1197531"/>
                              <a:gd name="connsiteY154" fmla="*/ 558423 h 801531"/>
                              <a:gd name="connsiteX155" fmla="*/ 37642 w 1197531"/>
                              <a:gd name="connsiteY155" fmla="*/ 583058 h 801531"/>
                              <a:gd name="connsiteX156" fmla="*/ 32005 w 1197531"/>
                              <a:gd name="connsiteY156" fmla="*/ 608168 h 801531"/>
                              <a:gd name="connsiteX157" fmla="*/ 26614 w 1197531"/>
                              <a:gd name="connsiteY157" fmla="*/ 633840 h 801531"/>
                              <a:gd name="connsiteX158" fmla="*/ 21527 w 1197531"/>
                              <a:gd name="connsiteY158" fmla="*/ 660039 h 801531"/>
                              <a:gd name="connsiteX159" fmla="*/ 16682 w 1197531"/>
                              <a:gd name="connsiteY159" fmla="*/ 686764 h 801531"/>
                              <a:gd name="connsiteX160" fmla="*/ 12112 w 1197531"/>
                              <a:gd name="connsiteY160" fmla="*/ 714016 h 801531"/>
                              <a:gd name="connsiteX161" fmla="*/ 7811 w 1197531"/>
                              <a:gd name="connsiteY161" fmla="*/ 741812 h 801531"/>
                              <a:gd name="connsiteX162" fmla="*/ 3778 w 1197531"/>
                              <a:gd name="connsiteY162" fmla="*/ 770136 h 801531"/>
                              <a:gd name="connsiteX163" fmla="*/ 1 w 1197531"/>
                              <a:gd name="connsiteY163" fmla="*/ 798986 h 801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Lst>
                            <a:rect l="l" t="t" r="r" b="b"/>
                            <a:pathLst>
                              <a:path w="1197531" h="801531">
                                <a:moveTo>
                                  <a:pt x="22101" y="801532"/>
                                </a:moveTo>
                                <a:lnTo>
                                  <a:pt x="25420" y="771927"/>
                                </a:lnTo>
                                <a:lnTo>
                                  <a:pt x="29020" y="742848"/>
                                </a:lnTo>
                                <a:lnTo>
                                  <a:pt x="32883" y="714350"/>
                                </a:lnTo>
                                <a:lnTo>
                                  <a:pt x="37062" y="686430"/>
                                </a:lnTo>
                                <a:lnTo>
                                  <a:pt x="41505" y="659055"/>
                                </a:lnTo>
                                <a:lnTo>
                                  <a:pt x="46246" y="632260"/>
                                </a:lnTo>
                                <a:lnTo>
                                  <a:pt x="51268" y="606008"/>
                                </a:lnTo>
                                <a:lnTo>
                                  <a:pt x="56589" y="580337"/>
                                </a:lnTo>
                                <a:lnTo>
                                  <a:pt x="62190" y="555244"/>
                                </a:lnTo>
                                <a:lnTo>
                                  <a:pt x="68038" y="530679"/>
                                </a:lnTo>
                                <a:lnTo>
                                  <a:pt x="74201" y="506693"/>
                                </a:lnTo>
                                <a:lnTo>
                                  <a:pt x="80645" y="483286"/>
                                </a:lnTo>
                                <a:lnTo>
                                  <a:pt x="87371" y="460406"/>
                                </a:lnTo>
                                <a:lnTo>
                                  <a:pt x="94395" y="438123"/>
                                </a:lnTo>
                                <a:lnTo>
                                  <a:pt x="101699" y="416403"/>
                                </a:lnTo>
                                <a:lnTo>
                                  <a:pt x="109285" y="395243"/>
                                </a:lnTo>
                                <a:lnTo>
                                  <a:pt x="117134" y="374646"/>
                                </a:lnTo>
                                <a:lnTo>
                                  <a:pt x="125282" y="354611"/>
                                </a:lnTo>
                                <a:lnTo>
                                  <a:pt x="133729" y="335120"/>
                                </a:lnTo>
                                <a:lnTo>
                                  <a:pt x="142438" y="316226"/>
                                </a:lnTo>
                                <a:lnTo>
                                  <a:pt x="151464" y="297894"/>
                                </a:lnTo>
                                <a:lnTo>
                                  <a:pt x="160753" y="280107"/>
                                </a:lnTo>
                                <a:lnTo>
                                  <a:pt x="170341" y="262899"/>
                                </a:lnTo>
                                <a:lnTo>
                                  <a:pt x="180174" y="246235"/>
                                </a:lnTo>
                                <a:lnTo>
                                  <a:pt x="190324" y="230168"/>
                                </a:lnTo>
                                <a:lnTo>
                                  <a:pt x="200754" y="214646"/>
                                </a:lnTo>
                                <a:lnTo>
                                  <a:pt x="211465" y="199685"/>
                                </a:lnTo>
                                <a:lnTo>
                                  <a:pt x="222458" y="185286"/>
                                </a:lnTo>
                                <a:lnTo>
                                  <a:pt x="233766" y="171450"/>
                                </a:lnTo>
                                <a:lnTo>
                                  <a:pt x="245320" y="158192"/>
                                </a:lnTo>
                                <a:lnTo>
                                  <a:pt x="257156" y="145497"/>
                                </a:lnTo>
                                <a:lnTo>
                                  <a:pt x="269290" y="133363"/>
                                </a:lnTo>
                                <a:lnTo>
                                  <a:pt x="281722" y="121792"/>
                                </a:lnTo>
                                <a:lnTo>
                                  <a:pt x="294417" y="110799"/>
                                </a:lnTo>
                                <a:lnTo>
                                  <a:pt x="307412" y="100334"/>
                                </a:lnTo>
                                <a:lnTo>
                                  <a:pt x="320705" y="90466"/>
                                </a:lnTo>
                                <a:lnTo>
                                  <a:pt x="334243" y="81142"/>
                                </a:lnTo>
                                <a:lnTo>
                                  <a:pt x="348080" y="72397"/>
                                </a:lnTo>
                                <a:lnTo>
                                  <a:pt x="362216" y="64214"/>
                                </a:lnTo>
                                <a:lnTo>
                                  <a:pt x="376632" y="56576"/>
                                </a:lnTo>
                                <a:lnTo>
                                  <a:pt x="391330" y="49517"/>
                                </a:lnTo>
                                <a:lnTo>
                                  <a:pt x="406308" y="43020"/>
                                </a:lnTo>
                                <a:lnTo>
                                  <a:pt x="421567" y="37103"/>
                                </a:lnTo>
                                <a:lnTo>
                                  <a:pt x="437125" y="31730"/>
                                </a:lnTo>
                                <a:lnTo>
                                  <a:pt x="452964" y="26936"/>
                                </a:lnTo>
                                <a:lnTo>
                                  <a:pt x="469084" y="22704"/>
                                </a:lnTo>
                                <a:lnTo>
                                  <a:pt x="485485" y="18999"/>
                                </a:lnTo>
                                <a:lnTo>
                                  <a:pt x="502167" y="15909"/>
                                </a:lnTo>
                                <a:lnTo>
                                  <a:pt x="519147" y="13345"/>
                                </a:lnTo>
                                <a:lnTo>
                                  <a:pt x="536391" y="11378"/>
                                </a:lnTo>
                                <a:lnTo>
                                  <a:pt x="553933" y="9956"/>
                                </a:lnTo>
                                <a:lnTo>
                                  <a:pt x="571774" y="9113"/>
                                </a:lnTo>
                                <a:lnTo>
                                  <a:pt x="589877" y="8832"/>
                                </a:lnTo>
                                <a:lnTo>
                                  <a:pt x="608280" y="9096"/>
                                </a:lnTo>
                                <a:lnTo>
                                  <a:pt x="626964" y="9938"/>
                                </a:lnTo>
                                <a:lnTo>
                                  <a:pt x="645928" y="11326"/>
                                </a:lnTo>
                                <a:lnTo>
                                  <a:pt x="665174" y="13310"/>
                                </a:lnTo>
                                <a:lnTo>
                                  <a:pt x="684700" y="15839"/>
                                </a:lnTo>
                                <a:lnTo>
                                  <a:pt x="704525" y="18911"/>
                                </a:lnTo>
                                <a:lnTo>
                                  <a:pt x="724631" y="22581"/>
                                </a:lnTo>
                                <a:lnTo>
                                  <a:pt x="745018" y="26813"/>
                                </a:lnTo>
                                <a:lnTo>
                                  <a:pt x="765703" y="31589"/>
                                </a:lnTo>
                                <a:lnTo>
                                  <a:pt x="786652" y="36962"/>
                                </a:lnTo>
                                <a:lnTo>
                                  <a:pt x="807882" y="42862"/>
                                </a:lnTo>
                                <a:lnTo>
                                  <a:pt x="829410" y="49342"/>
                                </a:lnTo>
                                <a:lnTo>
                                  <a:pt x="851237" y="56383"/>
                                </a:lnTo>
                                <a:lnTo>
                                  <a:pt x="873327" y="64004"/>
                                </a:lnTo>
                                <a:lnTo>
                                  <a:pt x="895715" y="72169"/>
                                </a:lnTo>
                                <a:lnTo>
                                  <a:pt x="918367" y="80913"/>
                                </a:lnTo>
                                <a:lnTo>
                                  <a:pt x="941318" y="90202"/>
                                </a:lnTo>
                                <a:lnTo>
                                  <a:pt x="964549" y="100071"/>
                                </a:lnTo>
                                <a:lnTo>
                                  <a:pt x="988062" y="110501"/>
                                </a:lnTo>
                                <a:lnTo>
                                  <a:pt x="1011873" y="121493"/>
                                </a:lnTo>
                                <a:lnTo>
                                  <a:pt x="1035965" y="133047"/>
                                </a:lnTo>
                                <a:lnTo>
                                  <a:pt x="1060320" y="145181"/>
                                </a:lnTo>
                                <a:lnTo>
                                  <a:pt x="1084992" y="157841"/>
                                </a:lnTo>
                                <a:lnTo>
                                  <a:pt x="1109944" y="171116"/>
                                </a:lnTo>
                                <a:lnTo>
                                  <a:pt x="1135160" y="184917"/>
                                </a:lnTo>
                                <a:lnTo>
                                  <a:pt x="1160657" y="199299"/>
                                </a:lnTo>
                                <a:lnTo>
                                  <a:pt x="1186452" y="214242"/>
                                </a:lnTo>
                                <a:lnTo>
                                  <a:pt x="1197532" y="194944"/>
                                </a:lnTo>
                                <a:lnTo>
                                  <a:pt x="1172088" y="180844"/>
                                </a:lnTo>
                                <a:lnTo>
                                  <a:pt x="1146925" y="167235"/>
                                </a:lnTo>
                                <a:lnTo>
                                  <a:pt x="1122025" y="154206"/>
                                </a:lnTo>
                                <a:lnTo>
                                  <a:pt x="1097371" y="141669"/>
                                </a:lnTo>
                                <a:lnTo>
                                  <a:pt x="1072998" y="129676"/>
                                </a:lnTo>
                                <a:lnTo>
                                  <a:pt x="1048906" y="118227"/>
                                </a:lnTo>
                                <a:lnTo>
                                  <a:pt x="1025078" y="107288"/>
                                </a:lnTo>
                                <a:lnTo>
                                  <a:pt x="1001513" y="96875"/>
                                </a:lnTo>
                                <a:lnTo>
                                  <a:pt x="978193" y="87006"/>
                                </a:lnTo>
                                <a:lnTo>
                                  <a:pt x="955173" y="77665"/>
                                </a:lnTo>
                                <a:lnTo>
                                  <a:pt x="932398" y="68850"/>
                                </a:lnTo>
                                <a:lnTo>
                                  <a:pt x="909904" y="60562"/>
                                </a:lnTo>
                                <a:lnTo>
                                  <a:pt x="887673" y="52801"/>
                                </a:lnTo>
                                <a:lnTo>
                                  <a:pt x="865723" y="45584"/>
                                </a:lnTo>
                                <a:lnTo>
                                  <a:pt x="844020" y="38911"/>
                                </a:lnTo>
                                <a:lnTo>
                                  <a:pt x="822597" y="32748"/>
                                </a:lnTo>
                                <a:lnTo>
                                  <a:pt x="801437" y="27112"/>
                                </a:lnTo>
                                <a:lnTo>
                                  <a:pt x="780541" y="22019"/>
                                </a:lnTo>
                                <a:lnTo>
                                  <a:pt x="759926" y="17454"/>
                                </a:lnTo>
                                <a:lnTo>
                                  <a:pt x="739557" y="13398"/>
                                </a:lnTo>
                                <a:lnTo>
                                  <a:pt x="719468" y="9886"/>
                                </a:lnTo>
                                <a:lnTo>
                                  <a:pt x="699643" y="6918"/>
                                </a:lnTo>
                                <a:lnTo>
                                  <a:pt x="680082" y="4478"/>
                                </a:lnTo>
                                <a:lnTo>
                                  <a:pt x="660801" y="2546"/>
                                </a:lnTo>
                                <a:lnTo>
                                  <a:pt x="641784" y="1176"/>
                                </a:lnTo>
                                <a:lnTo>
                                  <a:pt x="623048" y="316"/>
                                </a:lnTo>
                                <a:lnTo>
                                  <a:pt x="604557" y="0"/>
                                </a:lnTo>
                                <a:lnTo>
                                  <a:pt x="586331" y="193"/>
                                </a:lnTo>
                                <a:lnTo>
                                  <a:pt x="568402" y="913"/>
                                </a:lnTo>
                                <a:lnTo>
                                  <a:pt x="550702" y="2195"/>
                                </a:lnTo>
                                <a:lnTo>
                                  <a:pt x="533300" y="3986"/>
                                </a:lnTo>
                                <a:lnTo>
                                  <a:pt x="516162" y="6304"/>
                                </a:lnTo>
                                <a:lnTo>
                                  <a:pt x="499269" y="9166"/>
                                </a:lnTo>
                                <a:lnTo>
                                  <a:pt x="482658" y="12555"/>
                                </a:lnTo>
                                <a:lnTo>
                                  <a:pt x="466310" y="16471"/>
                                </a:lnTo>
                                <a:lnTo>
                                  <a:pt x="450243" y="20931"/>
                                </a:lnTo>
                                <a:lnTo>
                                  <a:pt x="434439" y="25918"/>
                                </a:lnTo>
                                <a:lnTo>
                                  <a:pt x="418898" y="31414"/>
                                </a:lnTo>
                                <a:lnTo>
                                  <a:pt x="403622" y="37454"/>
                                </a:lnTo>
                                <a:lnTo>
                                  <a:pt x="388608" y="44021"/>
                                </a:lnTo>
                                <a:lnTo>
                                  <a:pt x="373875" y="51133"/>
                                </a:lnTo>
                                <a:lnTo>
                                  <a:pt x="359406" y="58754"/>
                                </a:lnTo>
                                <a:lnTo>
                                  <a:pt x="345218" y="66919"/>
                                </a:lnTo>
                                <a:lnTo>
                                  <a:pt x="331275" y="75610"/>
                                </a:lnTo>
                                <a:lnTo>
                                  <a:pt x="317596" y="84829"/>
                                </a:lnTo>
                                <a:lnTo>
                                  <a:pt x="304198" y="94592"/>
                                </a:lnTo>
                                <a:lnTo>
                                  <a:pt x="291081" y="104864"/>
                                </a:lnTo>
                                <a:lnTo>
                                  <a:pt x="278210" y="115681"/>
                                </a:lnTo>
                                <a:lnTo>
                                  <a:pt x="265602" y="127024"/>
                                </a:lnTo>
                                <a:lnTo>
                                  <a:pt x="253275" y="138912"/>
                                </a:lnTo>
                                <a:lnTo>
                                  <a:pt x="241229" y="151309"/>
                                </a:lnTo>
                                <a:lnTo>
                                  <a:pt x="229429" y="164250"/>
                                </a:lnTo>
                                <a:lnTo>
                                  <a:pt x="217892" y="177701"/>
                                </a:lnTo>
                                <a:lnTo>
                                  <a:pt x="206636" y="191713"/>
                                </a:lnTo>
                                <a:lnTo>
                                  <a:pt x="195644" y="206252"/>
                                </a:lnTo>
                                <a:lnTo>
                                  <a:pt x="184915" y="221300"/>
                                </a:lnTo>
                                <a:lnTo>
                                  <a:pt x="174467" y="236893"/>
                                </a:lnTo>
                                <a:lnTo>
                                  <a:pt x="164265" y="253013"/>
                                </a:lnTo>
                                <a:lnTo>
                                  <a:pt x="154361" y="269641"/>
                                </a:lnTo>
                                <a:lnTo>
                                  <a:pt x="144703" y="286832"/>
                                </a:lnTo>
                                <a:lnTo>
                                  <a:pt x="135326" y="304549"/>
                                </a:lnTo>
                                <a:lnTo>
                                  <a:pt x="126195" y="322776"/>
                                </a:lnTo>
                                <a:lnTo>
                                  <a:pt x="117345" y="341547"/>
                                </a:lnTo>
                                <a:lnTo>
                                  <a:pt x="108758" y="360845"/>
                                </a:lnTo>
                                <a:lnTo>
                                  <a:pt x="100435" y="380687"/>
                                </a:lnTo>
                                <a:lnTo>
                                  <a:pt x="92393" y="401038"/>
                                </a:lnTo>
                                <a:lnTo>
                                  <a:pt x="84614" y="421934"/>
                                </a:lnTo>
                                <a:lnTo>
                                  <a:pt x="77098" y="443374"/>
                                </a:lnTo>
                                <a:lnTo>
                                  <a:pt x="69864" y="465323"/>
                                </a:lnTo>
                                <a:lnTo>
                                  <a:pt x="62892" y="487799"/>
                                </a:lnTo>
                                <a:lnTo>
                                  <a:pt x="56150" y="510819"/>
                                </a:lnTo>
                                <a:lnTo>
                                  <a:pt x="49723" y="534366"/>
                                </a:lnTo>
                                <a:lnTo>
                                  <a:pt x="43559" y="558423"/>
                                </a:lnTo>
                                <a:lnTo>
                                  <a:pt x="37642" y="583058"/>
                                </a:lnTo>
                                <a:lnTo>
                                  <a:pt x="32005" y="608168"/>
                                </a:lnTo>
                                <a:lnTo>
                                  <a:pt x="26614" y="633840"/>
                                </a:lnTo>
                                <a:lnTo>
                                  <a:pt x="21527" y="660039"/>
                                </a:lnTo>
                                <a:lnTo>
                                  <a:pt x="16682" y="686764"/>
                                </a:lnTo>
                                <a:lnTo>
                                  <a:pt x="12112" y="714016"/>
                                </a:lnTo>
                                <a:lnTo>
                                  <a:pt x="7811" y="741812"/>
                                </a:lnTo>
                                <a:lnTo>
                                  <a:pt x="3778" y="770136"/>
                                </a:lnTo>
                                <a:lnTo>
                                  <a:pt x="1" y="798986"/>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1" name="Freeform: Shape 2651"/>
                        <wps:cNvSpPr/>
                        <wps:spPr>
                          <a:xfrm>
                            <a:off x="764045" y="2195077"/>
                            <a:ext cx="1679654" cy="762813"/>
                          </a:xfrm>
                          <a:custGeom>
                            <a:avLst/>
                            <a:gdLst>
                              <a:gd name="connsiteX0" fmla="*/ 1679656 w 1679654"/>
                              <a:gd name="connsiteY0" fmla="*/ 752629 h 762813"/>
                              <a:gd name="connsiteX1" fmla="*/ 1667662 w 1679654"/>
                              <a:gd name="connsiteY1" fmla="*/ 730153 h 762813"/>
                              <a:gd name="connsiteX2" fmla="*/ 1655546 w 1679654"/>
                              <a:gd name="connsiteY2" fmla="*/ 708011 h 762813"/>
                              <a:gd name="connsiteX3" fmla="*/ 1643307 w 1679654"/>
                              <a:gd name="connsiteY3" fmla="*/ 686220 h 762813"/>
                              <a:gd name="connsiteX4" fmla="*/ 1630945 w 1679654"/>
                              <a:gd name="connsiteY4" fmla="*/ 664762 h 762813"/>
                              <a:gd name="connsiteX5" fmla="*/ 1618442 w 1679654"/>
                              <a:gd name="connsiteY5" fmla="*/ 643638 h 762813"/>
                              <a:gd name="connsiteX6" fmla="*/ 1605817 w 1679654"/>
                              <a:gd name="connsiteY6" fmla="*/ 622883 h 762813"/>
                              <a:gd name="connsiteX7" fmla="*/ 1593068 w 1679654"/>
                              <a:gd name="connsiteY7" fmla="*/ 602444 h 762813"/>
                              <a:gd name="connsiteX8" fmla="*/ 1580215 w 1679654"/>
                              <a:gd name="connsiteY8" fmla="*/ 582338 h 762813"/>
                              <a:gd name="connsiteX9" fmla="*/ 1567203 w 1679654"/>
                              <a:gd name="connsiteY9" fmla="*/ 562602 h 762813"/>
                              <a:gd name="connsiteX10" fmla="*/ 1554086 w 1679654"/>
                              <a:gd name="connsiteY10" fmla="*/ 543181 h 762813"/>
                              <a:gd name="connsiteX11" fmla="*/ 1540828 w 1679654"/>
                              <a:gd name="connsiteY11" fmla="*/ 524094 h 762813"/>
                              <a:gd name="connsiteX12" fmla="*/ 1527448 w 1679654"/>
                              <a:gd name="connsiteY12" fmla="*/ 505376 h 762813"/>
                              <a:gd name="connsiteX13" fmla="*/ 1513962 w 1679654"/>
                              <a:gd name="connsiteY13" fmla="*/ 486991 h 762813"/>
                              <a:gd name="connsiteX14" fmla="*/ 1500300 w 1679654"/>
                              <a:gd name="connsiteY14" fmla="*/ 468940 h 762813"/>
                              <a:gd name="connsiteX15" fmla="*/ 1486569 w 1679654"/>
                              <a:gd name="connsiteY15" fmla="*/ 451240 h 762813"/>
                              <a:gd name="connsiteX16" fmla="*/ 1472661 w 1679654"/>
                              <a:gd name="connsiteY16" fmla="*/ 433874 h 762813"/>
                              <a:gd name="connsiteX17" fmla="*/ 1458649 w 1679654"/>
                              <a:gd name="connsiteY17" fmla="*/ 416859 h 762813"/>
                              <a:gd name="connsiteX18" fmla="*/ 1444531 w 1679654"/>
                              <a:gd name="connsiteY18" fmla="*/ 400143 h 762813"/>
                              <a:gd name="connsiteX19" fmla="*/ 1430272 w 1679654"/>
                              <a:gd name="connsiteY19" fmla="*/ 383813 h 762813"/>
                              <a:gd name="connsiteX20" fmla="*/ 1415873 w 1679654"/>
                              <a:gd name="connsiteY20" fmla="*/ 367798 h 762813"/>
                              <a:gd name="connsiteX21" fmla="*/ 1401351 w 1679654"/>
                              <a:gd name="connsiteY21" fmla="*/ 352135 h 762813"/>
                              <a:gd name="connsiteX22" fmla="*/ 1386724 w 1679654"/>
                              <a:gd name="connsiteY22" fmla="*/ 336824 h 762813"/>
                              <a:gd name="connsiteX23" fmla="*/ 1371939 w 1679654"/>
                              <a:gd name="connsiteY23" fmla="*/ 321845 h 762813"/>
                              <a:gd name="connsiteX24" fmla="*/ 1357048 w 1679654"/>
                              <a:gd name="connsiteY24" fmla="*/ 307219 h 762813"/>
                              <a:gd name="connsiteX25" fmla="*/ 1342017 w 1679654"/>
                              <a:gd name="connsiteY25" fmla="*/ 292908 h 762813"/>
                              <a:gd name="connsiteX26" fmla="*/ 1326880 w 1679654"/>
                              <a:gd name="connsiteY26" fmla="*/ 278930 h 762813"/>
                              <a:gd name="connsiteX27" fmla="*/ 1311586 w 1679654"/>
                              <a:gd name="connsiteY27" fmla="*/ 265339 h 762813"/>
                              <a:gd name="connsiteX28" fmla="*/ 1296204 w 1679654"/>
                              <a:gd name="connsiteY28" fmla="*/ 252047 h 762813"/>
                              <a:gd name="connsiteX29" fmla="*/ 1280663 w 1679654"/>
                              <a:gd name="connsiteY29" fmla="*/ 239123 h 762813"/>
                              <a:gd name="connsiteX30" fmla="*/ 1265000 w 1679654"/>
                              <a:gd name="connsiteY30" fmla="*/ 226516 h 762813"/>
                              <a:gd name="connsiteX31" fmla="*/ 1249231 w 1679654"/>
                              <a:gd name="connsiteY31" fmla="*/ 214277 h 762813"/>
                              <a:gd name="connsiteX32" fmla="*/ 1233322 w 1679654"/>
                              <a:gd name="connsiteY32" fmla="*/ 202336 h 762813"/>
                              <a:gd name="connsiteX33" fmla="*/ 1217290 w 1679654"/>
                              <a:gd name="connsiteY33" fmla="*/ 190782 h 762813"/>
                              <a:gd name="connsiteX34" fmla="*/ 1201135 w 1679654"/>
                              <a:gd name="connsiteY34" fmla="*/ 179544 h 762813"/>
                              <a:gd name="connsiteX35" fmla="*/ 1184840 w 1679654"/>
                              <a:gd name="connsiteY35" fmla="*/ 168658 h 762813"/>
                              <a:gd name="connsiteX36" fmla="*/ 1168422 w 1679654"/>
                              <a:gd name="connsiteY36" fmla="*/ 158087 h 762813"/>
                              <a:gd name="connsiteX37" fmla="*/ 1151880 w 1679654"/>
                              <a:gd name="connsiteY37" fmla="*/ 147885 h 762813"/>
                              <a:gd name="connsiteX38" fmla="*/ 1135216 w 1679654"/>
                              <a:gd name="connsiteY38" fmla="*/ 138016 h 762813"/>
                              <a:gd name="connsiteX39" fmla="*/ 1118411 w 1679654"/>
                              <a:gd name="connsiteY39" fmla="*/ 128482 h 762813"/>
                              <a:gd name="connsiteX40" fmla="*/ 1101519 w 1679654"/>
                              <a:gd name="connsiteY40" fmla="*/ 119298 h 762813"/>
                              <a:gd name="connsiteX41" fmla="*/ 1084468 w 1679654"/>
                              <a:gd name="connsiteY41" fmla="*/ 110466 h 762813"/>
                              <a:gd name="connsiteX42" fmla="*/ 1067295 w 1679654"/>
                              <a:gd name="connsiteY42" fmla="*/ 101950 h 762813"/>
                              <a:gd name="connsiteX43" fmla="*/ 1049999 w 1679654"/>
                              <a:gd name="connsiteY43" fmla="*/ 93785 h 762813"/>
                              <a:gd name="connsiteX44" fmla="*/ 1032562 w 1679654"/>
                              <a:gd name="connsiteY44" fmla="*/ 85953 h 762813"/>
                              <a:gd name="connsiteX45" fmla="*/ 1015020 w 1679654"/>
                              <a:gd name="connsiteY45" fmla="*/ 78473 h 762813"/>
                              <a:gd name="connsiteX46" fmla="*/ 997319 w 1679654"/>
                              <a:gd name="connsiteY46" fmla="*/ 71326 h 762813"/>
                              <a:gd name="connsiteX47" fmla="*/ 979531 w 1679654"/>
                              <a:gd name="connsiteY47" fmla="*/ 64513 h 762813"/>
                              <a:gd name="connsiteX48" fmla="*/ 961603 w 1679654"/>
                              <a:gd name="connsiteY48" fmla="*/ 58069 h 762813"/>
                              <a:gd name="connsiteX49" fmla="*/ 943541 w 1679654"/>
                              <a:gd name="connsiteY49" fmla="*/ 51923 h 762813"/>
                              <a:gd name="connsiteX50" fmla="*/ 925363 w 1679654"/>
                              <a:gd name="connsiteY50" fmla="*/ 46164 h 762813"/>
                              <a:gd name="connsiteX51" fmla="*/ 907052 w 1679654"/>
                              <a:gd name="connsiteY51" fmla="*/ 40738 h 762813"/>
                              <a:gd name="connsiteX52" fmla="*/ 888602 w 1679654"/>
                              <a:gd name="connsiteY52" fmla="*/ 35610 h 762813"/>
                              <a:gd name="connsiteX53" fmla="*/ 870041 w 1679654"/>
                              <a:gd name="connsiteY53" fmla="*/ 30869 h 762813"/>
                              <a:gd name="connsiteX54" fmla="*/ 851347 w 1679654"/>
                              <a:gd name="connsiteY54" fmla="*/ 26444 h 762813"/>
                              <a:gd name="connsiteX55" fmla="*/ 832532 w 1679654"/>
                              <a:gd name="connsiteY55" fmla="*/ 22371 h 762813"/>
                              <a:gd name="connsiteX56" fmla="*/ 813588 w 1679654"/>
                              <a:gd name="connsiteY56" fmla="*/ 18630 h 762813"/>
                              <a:gd name="connsiteX57" fmla="*/ 794506 w 1679654"/>
                              <a:gd name="connsiteY57" fmla="*/ 15242 h 762813"/>
                              <a:gd name="connsiteX58" fmla="*/ 775308 w 1679654"/>
                              <a:gd name="connsiteY58" fmla="*/ 12186 h 762813"/>
                              <a:gd name="connsiteX59" fmla="*/ 756001 w 1679654"/>
                              <a:gd name="connsiteY59" fmla="*/ 9465 h 762813"/>
                              <a:gd name="connsiteX60" fmla="*/ 736559 w 1679654"/>
                              <a:gd name="connsiteY60" fmla="*/ 7094 h 762813"/>
                              <a:gd name="connsiteX61" fmla="*/ 716980 w 1679654"/>
                              <a:gd name="connsiteY61" fmla="*/ 5057 h 762813"/>
                              <a:gd name="connsiteX62" fmla="*/ 697266 w 1679654"/>
                              <a:gd name="connsiteY62" fmla="*/ 3371 h 762813"/>
                              <a:gd name="connsiteX63" fmla="*/ 677436 w 1679654"/>
                              <a:gd name="connsiteY63" fmla="*/ 2019 h 762813"/>
                              <a:gd name="connsiteX64" fmla="*/ 657491 w 1679654"/>
                              <a:gd name="connsiteY64" fmla="*/ 1001 h 762813"/>
                              <a:gd name="connsiteX65" fmla="*/ 637394 w 1679654"/>
                              <a:gd name="connsiteY65" fmla="*/ 351 h 762813"/>
                              <a:gd name="connsiteX66" fmla="*/ 617200 w 1679654"/>
                              <a:gd name="connsiteY66" fmla="*/ 0 h 762813"/>
                              <a:gd name="connsiteX67" fmla="*/ 596856 w 1679654"/>
                              <a:gd name="connsiteY67" fmla="*/ 35 h 762813"/>
                              <a:gd name="connsiteX68" fmla="*/ 576388 w 1679654"/>
                              <a:gd name="connsiteY68" fmla="*/ 369 h 762813"/>
                              <a:gd name="connsiteX69" fmla="*/ 555817 w 1679654"/>
                              <a:gd name="connsiteY69" fmla="*/ 1071 h 762813"/>
                              <a:gd name="connsiteX70" fmla="*/ 535102 w 1679654"/>
                              <a:gd name="connsiteY70" fmla="*/ 2107 h 762813"/>
                              <a:gd name="connsiteX71" fmla="*/ 514257 w 1679654"/>
                              <a:gd name="connsiteY71" fmla="*/ 3477 h 762813"/>
                              <a:gd name="connsiteX72" fmla="*/ 493292 w 1679654"/>
                              <a:gd name="connsiteY72" fmla="*/ 5198 h 762813"/>
                              <a:gd name="connsiteX73" fmla="*/ 472199 w 1679654"/>
                              <a:gd name="connsiteY73" fmla="*/ 7252 h 762813"/>
                              <a:gd name="connsiteX74" fmla="*/ 450968 w 1679654"/>
                              <a:gd name="connsiteY74" fmla="*/ 9640 h 762813"/>
                              <a:gd name="connsiteX75" fmla="*/ 429620 w 1679654"/>
                              <a:gd name="connsiteY75" fmla="*/ 12379 h 762813"/>
                              <a:gd name="connsiteX76" fmla="*/ 408140 w 1679654"/>
                              <a:gd name="connsiteY76" fmla="*/ 15470 h 762813"/>
                              <a:gd name="connsiteX77" fmla="*/ 386548 w 1679654"/>
                              <a:gd name="connsiteY77" fmla="*/ 18876 h 762813"/>
                              <a:gd name="connsiteX78" fmla="*/ 364818 w 1679654"/>
                              <a:gd name="connsiteY78" fmla="*/ 22652 h 762813"/>
                              <a:gd name="connsiteX79" fmla="*/ 342972 w 1679654"/>
                              <a:gd name="connsiteY79" fmla="*/ 26743 h 762813"/>
                              <a:gd name="connsiteX80" fmla="*/ 320992 w 1679654"/>
                              <a:gd name="connsiteY80" fmla="*/ 31203 h 762813"/>
                              <a:gd name="connsiteX81" fmla="*/ 298879 w 1679654"/>
                              <a:gd name="connsiteY81" fmla="*/ 35979 h 762813"/>
                              <a:gd name="connsiteX82" fmla="*/ 276650 w 1679654"/>
                              <a:gd name="connsiteY82" fmla="*/ 41089 h 762813"/>
                              <a:gd name="connsiteX83" fmla="*/ 254283 w 1679654"/>
                              <a:gd name="connsiteY83" fmla="*/ 46567 h 762813"/>
                              <a:gd name="connsiteX84" fmla="*/ 231805 w 1679654"/>
                              <a:gd name="connsiteY84" fmla="*/ 52362 h 762813"/>
                              <a:gd name="connsiteX85" fmla="*/ 209195 w 1679654"/>
                              <a:gd name="connsiteY85" fmla="*/ 58525 h 762813"/>
                              <a:gd name="connsiteX86" fmla="*/ 186467 w 1679654"/>
                              <a:gd name="connsiteY86" fmla="*/ 64987 h 762813"/>
                              <a:gd name="connsiteX87" fmla="*/ 163585 w 1679654"/>
                              <a:gd name="connsiteY87" fmla="*/ 71835 h 762813"/>
                              <a:gd name="connsiteX88" fmla="*/ 140608 w 1679654"/>
                              <a:gd name="connsiteY88" fmla="*/ 79000 h 762813"/>
                              <a:gd name="connsiteX89" fmla="*/ 117475 w 1679654"/>
                              <a:gd name="connsiteY89" fmla="*/ 86497 h 762813"/>
                              <a:gd name="connsiteX90" fmla="*/ 94228 w 1679654"/>
                              <a:gd name="connsiteY90" fmla="*/ 94346 h 762813"/>
                              <a:gd name="connsiteX91" fmla="*/ 70870 w 1679654"/>
                              <a:gd name="connsiteY91" fmla="*/ 102547 h 762813"/>
                              <a:gd name="connsiteX92" fmla="*/ 47371 w 1679654"/>
                              <a:gd name="connsiteY92" fmla="*/ 111080 h 762813"/>
                              <a:gd name="connsiteX93" fmla="*/ 23741 w 1679654"/>
                              <a:gd name="connsiteY93" fmla="*/ 119948 h 762813"/>
                              <a:gd name="connsiteX94" fmla="*/ 0 w 1679654"/>
                              <a:gd name="connsiteY94" fmla="*/ 129167 h 762813"/>
                              <a:gd name="connsiteX95" fmla="*/ 8350 w 1679654"/>
                              <a:gd name="connsiteY95" fmla="*/ 149764 h 762813"/>
                              <a:gd name="connsiteX96" fmla="*/ 31912 w 1679654"/>
                              <a:gd name="connsiteY96" fmla="*/ 140124 h 762813"/>
                              <a:gd name="connsiteX97" fmla="*/ 55363 w 1679654"/>
                              <a:gd name="connsiteY97" fmla="*/ 130817 h 762813"/>
                              <a:gd name="connsiteX98" fmla="*/ 78658 w 1679654"/>
                              <a:gd name="connsiteY98" fmla="*/ 121880 h 762813"/>
                              <a:gd name="connsiteX99" fmla="*/ 101859 w 1679654"/>
                              <a:gd name="connsiteY99" fmla="*/ 113275 h 762813"/>
                              <a:gd name="connsiteX100" fmla="*/ 124899 w 1679654"/>
                              <a:gd name="connsiteY100" fmla="*/ 105023 h 762813"/>
                              <a:gd name="connsiteX101" fmla="*/ 147829 w 1679654"/>
                              <a:gd name="connsiteY101" fmla="*/ 97086 h 762813"/>
                              <a:gd name="connsiteX102" fmla="*/ 170625 w 1679654"/>
                              <a:gd name="connsiteY102" fmla="*/ 89535 h 762813"/>
                              <a:gd name="connsiteX103" fmla="*/ 193305 w 1679654"/>
                              <a:gd name="connsiteY103" fmla="*/ 82336 h 762813"/>
                              <a:gd name="connsiteX104" fmla="*/ 215829 w 1679654"/>
                              <a:gd name="connsiteY104" fmla="*/ 75453 h 762813"/>
                              <a:gd name="connsiteX105" fmla="*/ 238237 w 1679654"/>
                              <a:gd name="connsiteY105" fmla="*/ 68938 h 762813"/>
                              <a:gd name="connsiteX106" fmla="*/ 260531 w 1679654"/>
                              <a:gd name="connsiteY106" fmla="*/ 62775 h 762813"/>
                              <a:gd name="connsiteX107" fmla="*/ 282672 w 1679654"/>
                              <a:gd name="connsiteY107" fmla="*/ 56963 h 762813"/>
                              <a:gd name="connsiteX108" fmla="*/ 304697 w 1679654"/>
                              <a:gd name="connsiteY108" fmla="*/ 51484 h 762813"/>
                              <a:gd name="connsiteX109" fmla="*/ 326606 w 1679654"/>
                              <a:gd name="connsiteY109" fmla="*/ 46339 h 762813"/>
                              <a:gd name="connsiteX110" fmla="*/ 348361 w 1679654"/>
                              <a:gd name="connsiteY110" fmla="*/ 41563 h 762813"/>
                              <a:gd name="connsiteX111" fmla="*/ 369998 w 1679654"/>
                              <a:gd name="connsiteY111" fmla="*/ 37138 h 762813"/>
                              <a:gd name="connsiteX112" fmla="*/ 391502 w 1679654"/>
                              <a:gd name="connsiteY112" fmla="*/ 33064 h 762813"/>
                              <a:gd name="connsiteX113" fmla="*/ 412874 w 1679654"/>
                              <a:gd name="connsiteY113" fmla="*/ 29324 h 762813"/>
                              <a:gd name="connsiteX114" fmla="*/ 434128 w 1679654"/>
                              <a:gd name="connsiteY114" fmla="*/ 25918 h 762813"/>
                              <a:gd name="connsiteX115" fmla="*/ 455244 w 1679654"/>
                              <a:gd name="connsiteY115" fmla="*/ 22897 h 762813"/>
                              <a:gd name="connsiteX116" fmla="*/ 476226 w 1679654"/>
                              <a:gd name="connsiteY116" fmla="*/ 20193 h 762813"/>
                              <a:gd name="connsiteX117" fmla="*/ 497099 w 1679654"/>
                              <a:gd name="connsiteY117" fmla="*/ 17840 h 762813"/>
                              <a:gd name="connsiteX118" fmla="*/ 517832 w 1679654"/>
                              <a:gd name="connsiteY118" fmla="*/ 15856 h 762813"/>
                              <a:gd name="connsiteX119" fmla="*/ 538433 w 1679654"/>
                              <a:gd name="connsiteY119" fmla="*/ 14206 h 762813"/>
                              <a:gd name="connsiteX120" fmla="*/ 558916 w 1679654"/>
                              <a:gd name="connsiteY120" fmla="*/ 12889 h 762813"/>
                              <a:gd name="connsiteX121" fmla="*/ 579240 w 1679654"/>
                              <a:gd name="connsiteY121" fmla="*/ 11940 h 762813"/>
                              <a:gd name="connsiteX122" fmla="*/ 599456 w 1679654"/>
                              <a:gd name="connsiteY122" fmla="*/ 11326 h 762813"/>
                              <a:gd name="connsiteX123" fmla="*/ 619559 w 1679654"/>
                              <a:gd name="connsiteY123" fmla="*/ 11080 h 762813"/>
                              <a:gd name="connsiteX124" fmla="*/ 639521 w 1679654"/>
                              <a:gd name="connsiteY124" fmla="*/ 11168 h 762813"/>
                              <a:gd name="connsiteX125" fmla="*/ 659328 w 1679654"/>
                              <a:gd name="connsiteY125" fmla="*/ 11589 h 762813"/>
                              <a:gd name="connsiteX126" fmla="*/ 679041 w 1679654"/>
                              <a:gd name="connsiteY126" fmla="*/ 12379 h 762813"/>
                              <a:gd name="connsiteX127" fmla="*/ 698599 w 1679654"/>
                              <a:gd name="connsiteY127" fmla="*/ 13521 h 762813"/>
                              <a:gd name="connsiteX128" fmla="*/ 718046 w 1679654"/>
                              <a:gd name="connsiteY128" fmla="*/ 14996 h 762813"/>
                              <a:gd name="connsiteX129" fmla="*/ 737353 w 1679654"/>
                              <a:gd name="connsiteY129" fmla="*/ 16822 h 762813"/>
                              <a:gd name="connsiteX130" fmla="*/ 756546 w 1679654"/>
                              <a:gd name="connsiteY130" fmla="*/ 18999 h 762813"/>
                              <a:gd name="connsiteX131" fmla="*/ 775605 w 1679654"/>
                              <a:gd name="connsiteY131" fmla="*/ 21528 h 762813"/>
                              <a:gd name="connsiteX132" fmla="*/ 794529 w 1679654"/>
                              <a:gd name="connsiteY132" fmla="*/ 24390 h 762813"/>
                              <a:gd name="connsiteX133" fmla="*/ 813316 w 1679654"/>
                              <a:gd name="connsiteY133" fmla="*/ 27603 h 762813"/>
                              <a:gd name="connsiteX134" fmla="*/ 831993 w 1679654"/>
                              <a:gd name="connsiteY134" fmla="*/ 31168 h 762813"/>
                              <a:gd name="connsiteX135" fmla="*/ 850531 w 1679654"/>
                              <a:gd name="connsiteY135" fmla="*/ 35084 h 762813"/>
                              <a:gd name="connsiteX136" fmla="*/ 868933 w 1679654"/>
                              <a:gd name="connsiteY136" fmla="*/ 39351 h 762813"/>
                              <a:gd name="connsiteX137" fmla="*/ 887199 w 1679654"/>
                              <a:gd name="connsiteY137" fmla="*/ 43969 h 762813"/>
                              <a:gd name="connsiteX138" fmla="*/ 905354 w 1679654"/>
                              <a:gd name="connsiteY138" fmla="*/ 48920 h 762813"/>
                              <a:gd name="connsiteX139" fmla="*/ 923370 w 1679654"/>
                              <a:gd name="connsiteY139" fmla="*/ 54223 h 762813"/>
                              <a:gd name="connsiteX140" fmla="*/ 941276 w 1679654"/>
                              <a:gd name="connsiteY140" fmla="*/ 59877 h 762813"/>
                              <a:gd name="connsiteX141" fmla="*/ 959043 w 1679654"/>
                              <a:gd name="connsiteY141" fmla="*/ 65883 h 762813"/>
                              <a:gd name="connsiteX142" fmla="*/ 976674 w 1679654"/>
                              <a:gd name="connsiteY142" fmla="*/ 72204 h 762813"/>
                              <a:gd name="connsiteX143" fmla="*/ 994176 w 1679654"/>
                              <a:gd name="connsiteY143" fmla="*/ 78912 h 762813"/>
                              <a:gd name="connsiteX144" fmla="*/ 1011560 w 1679654"/>
                              <a:gd name="connsiteY144" fmla="*/ 85953 h 762813"/>
                              <a:gd name="connsiteX145" fmla="*/ 1028804 w 1679654"/>
                              <a:gd name="connsiteY145" fmla="*/ 93363 h 762813"/>
                              <a:gd name="connsiteX146" fmla="*/ 1045925 w 1679654"/>
                              <a:gd name="connsiteY146" fmla="*/ 101089 h 762813"/>
                              <a:gd name="connsiteX147" fmla="*/ 1062888 w 1679654"/>
                              <a:gd name="connsiteY147" fmla="*/ 109167 h 762813"/>
                              <a:gd name="connsiteX148" fmla="*/ 1079762 w 1679654"/>
                              <a:gd name="connsiteY148" fmla="*/ 117613 h 762813"/>
                              <a:gd name="connsiteX149" fmla="*/ 1096479 w 1679654"/>
                              <a:gd name="connsiteY149" fmla="*/ 126410 h 762813"/>
                              <a:gd name="connsiteX150" fmla="*/ 1113108 w 1679654"/>
                              <a:gd name="connsiteY150" fmla="*/ 135523 h 762813"/>
                              <a:gd name="connsiteX151" fmla="*/ 1129562 w 1679654"/>
                              <a:gd name="connsiteY151" fmla="*/ 145005 h 762813"/>
                              <a:gd name="connsiteX152" fmla="*/ 1145910 w 1679654"/>
                              <a:gd name="connsiteY152" fmla="*/ 154838 h 762813"/>
                              <a:gd name="connsiteX153" fmla="*/ 1162135 w 1679654"/>
                              <a:gd name="connsiteY153" fmla="*/ 164988 h 762813"/>
                              <a:gd name="connsiteX154" fmla="*/ 1178202 w 1679654"/>
                              <a:gd name="connsiteY154" fmla="*/ 175523 h 762813"/>
                              <a:gd name="connsiteX155" fmla="*/ 1194164 w 1679654"/>
                              <a:gd name="connsiteY155" fmla="*/ 186375 h 762813"/>
                              <a:gd name="connsiteX156" fmla="*/ 1209985 w 1679654"/>
                              <a:gd name="connsiteY156" fmla="*/ 197613 h 762813"/>
                              <a:gd name="connsiteX157" fmla="*/ 1225684 w 1679654"/>
                              <a:gd name="connsiteY157" fmla="*/ 209149 h 762813"/>
                              <a:gd name="connsiteX158" fmla="*/ 1241259 w 1679654"/>
                              <a:gd name="connsiteY158" fmla="*/ 221090 h 762813"/>
                              <a:gd name="connsiteX159" fmla="*/ 1256712 w 1679654"/>
                              <a:gd name="connsiteY159" fmla="*/ 233329 h 762813"/>
                              <a:gd name="connsiteX160" fmla="*/ 1272006 w 1679654"/>
                              <a:gd name="connsiteY160" fmla="*/ 245936 h 762813"/>
                              <a:gd name="connsiteX161" fmla="*/ 1287196 w 1679654"/>
                              <a:gd name="connsiteY161" fmla="*/ 258913 h 762813"/>
                              <a:gd name="connsiteX162" fmla="*/ 1302244 w 1679654"/>
                              <a:gd name="connsiteY162" fmla="*/ 272188 h 762813"/>
                              <a:gd name="connsiteX163" fmla="*/ 1317152 w 1679654"/>
                              <a:gd name="connsiteY163" fmla="*/ 285849 h 762813"/>
                              <a:gd name="connsiteX164" fmla="*/ 1331973 w 1679654"/>
                              <a:gd name="connsiteY164" fmla="*/ 299844 h 762813"/>
                              <a:gd name="connsiteX165" fmla="*/ 1346635 w 1679654"/>
                              <a:gd name="connsiteY165" fmla="*/ 314190 h 762813"/>
                              <a:gd name="connsiteX166" fmla="*/ 1361175 w 1679654"/>
                              <a:gd name="connsiteY166" fmla="*/ 328887 h 762813"/>
                              <a:gd name="connsiteX167" fmla="*/ 1375556 w 1679654"/>
                              <a:gd name="connsiteY167" fmla="*/ 343917 h 762813"/>
                              <a:gd name="connsiteX168" fmla="*/ 1389850 w 1679654"/>
                              <a:gd name="connsiteY168" fmla="*/ 359317 h 762813"/>
                              <a:gd name="connsiteX169" fmla="*/ 1404003 w 1679654"/>
                              <a:gd name="connsiteY169" fmla="*/ 375050 h 762813"/>
                              <a:gd name="connsiteX170" fmla="*/ 1418016 w 1679654"/>
                              <a:gd name="connsiteY170" fmla="*/ 391135 h 762813"/>
                              <a:gd name="connsiteX171" fmla="*/ 1431905 w 1679654"/>
                              <a:gd name="connsiteY171" fmla="*/ 407570 h 762813"/>
                              <a:gd name="connsiteX172" fmla="*/ 1445672 w 1679654"/>
                              <a:gd name="connsiteY172" fmla="*/ 424357 h 762813"/>
                              <a:gd name="connsiteX173" fmla="*/ 1459298 w 1679654"/>
                              <a:gd name="connsiteY173" fmla="*/ 441477 h 762813"/>
                              <a:gd name="connsiteX174" fmla="*/ 1472802 w 1679654"/>
                              <a:gd name="connsiteY174" fmla="*/ 458966 h 762813"/>
                              <a:gd name="connsiteX175" fmla="*/ 1486182 w 1679654"/>
                              <a:gd name="connsiteY175" fmla="*/ 476772 h 762813"/>
                              <a:gd name="connsiteX176" fmla="*/ 1499422 w 1679654"/>
                              <a:gd name="connsiteY176" fmla="*/ 494946 h 762813"/>
                              <a:gd name="connsiteX177" fmla="*/ 1512557 w 1679654"/>
                              <a:gd name="connsiteY177" fmla="*/ 513471 h 762813"/>
                              <a:gd name="connsiteX178" fmla="*/ 1525516 w 1679654"/>
                              <a:gd name="connsiteY178" fmla="*/ 532312 h 762813"/>
                              <a:gd name="connsiteX179" fmla="*/ 1538387 w 1679654"/>
                              <a:gd name="connsiteY179" fmla="*/ 551539 h 762813"/>
                              <a:gd name="connsiteX180" fmla="*/ 1551118 w 1679654"/>
                              <a:gd name="connsiteY180" fmla="*/ 571083 h 762813"/>
                              <a:gd name="connsiteX181" fmla="*/ 1563709 w 1679654"/>
                              <a:gd name="connsiteY181" fmla="*/ 591013 h 762813"/>
                              <a:gd name="connsiteX182" fmla="*/ 1576176 w 1679654"/>
                              <a:gd name="connsiteY182" fmla="*/ 611276 h 762813"/>
                              <a:gd name="connsiteX183" fmla="*/ 1588538 w 1679654"/>
                              <a:gd name="connsiteY183" fmla="*/ 631856 h 762813"/>
                              <a:gd name="connsiteX184" fmla="*/ 1600742 w 1679654"/>
                              <a:gd name="connsiteY184" fmla="*/ 652822 h 762813"/>
                              <a:gd name="connsiteX185" fmla="*/ 1612823 w 1679654"/>
                              <a:gd name="connsiteY185" fmla="*/ 674121 h 762813"/>
                              <a:gd name="connsiteX186" fmla="*/ 1624781 w 1679654"/>
                              <a:gd name="connsiteY186" fmla="*/ 695772 h 762813"/>
                              <a:gd name="connsiteX187" fmla="*/ 1636599 w 1679654"/>
                              <a:gd name="connsiteY187" fmla="*/ 717774 h 762813"/>
                              <a:gd name="connsiteX188" fmla="*/ 1648294 w 1679654"/>
                              <a:gd name="connsiteY188" fmla="*/ 740109 h 762813"/>
                              <a:gd name="connsiteX189" fmla="*/ 1659866 w 1679654"/>
                              <a:gd name="connsiteY189" fmla="*/ 762814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1679656" y="752629"/>
                                </a:move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lnTo>
                                  <a:pt x="8350" y="149764"/>
                                </a:ln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2" name="Freeform: Shape 2652"/>
                        <wps:cNvSpPr/>
                        <wps:spPr>
                          <a:xfrm>
                            <a:off x="764045" y="2195077"/>
                            <a:ext cx="1679654" cy="762813"/>
                          </a:xfrm>
                          <a:custGeom>
                            <a:avLst/>
                            <a:gdLst>
                              <a:gd name="connsiteX0" fmla="*/ 8350 w 1679654"/>
                              <a:gd name="connsiteY0" fmla="*/ 149764 h 762813"/>
                              <a:gd name="connsiteX1" fmla="*/ 31912 w 1679654"/>
                              <a:gd name="connsiteY1" fmla="*/ 140124 h 762813"/>
                              <a:gd name="connsiteX2" fmla="*/ 55363 w 1679654"/>
                              <a:gd name="connsiteY2" fmla="*/ 130817 h 762813"/>
                              <a:gd name="connsiteX3" fmla="*/ 78658 w 1679654"/>
                              <a:gd name="connsiteY3" fmla="*/ 121880 h 762813"/>
                              <a:gd name="connsiteX4" fmla="*/ 101859 w 1679654"/>
                              <a:gd name="connsiteY4" fmla="*/ 113275 h 762813"/>
                              <a:gd name="connsiteX5" fmla="*/ 124899 w 1679654"/>
                              <a:gd name="connsiteY5" fmla="*/ 105023 h 762813"/>
                              <a:gd name="connsiteX6" fmla="*/ 147829 w 1679654"/>
                              <a:gd name="connsiteY6" fmla="*/ 97086 h 762813"/>
                              <a:gd name="connsiteX7" fmla="*/ 170625 w 1679654"/>
                              <a:gd name="connsiteY7" fmla="*/ 89535 h 762813"/>
                              <a:gd name="connsiteX8" fmla="*/ 193305 w 1679654"/>
                              <a:gd name="connsiteY8" fmla="*/ 82336 h 762813"/>
                              <a:gd name="connsiteX9" fmla="*/ 215829 w 1679654"/>
                              <a:gd name="connsiteY9" fmla="*/ 75453 h 762813"/>
                              <a:gd name="connsiteX10" fmla="*/ 238237 w 1679654"/>
                              <a:gd name="connsiteY10" fmla="*/ 68938 h 762813"/>
                              <a:gd name="connsiteX11" fmla="*/ 260531 w 1679654"/>
                              <a:gd name="connsiteY11" fmla="*/ 62775 h 762813"/>
                              <a:gd name="connsiteX12" fmla="*/ 282672 w 1679654"/>
                              <a:gd name="connsiteY12" fmla="*/ 56963 h 762813"/>
                              <a:gd name="connsiteX13" fmla="*/ 304697 w 1679654"/>
                              <a:gd name="connsiteY13" fmla="*/ 51484 h 762813"/>
                              <a:gd name="connsiteX14" fmla="*/ 326606 w 1679654"/>
                              <a:gd name="connsiteY14" fmla="*/ 46339 h 762813"/>
                              <a:gd name="connsiteX15" fmla="*/ 348361 w 1679654"/>
                              <a:gd name="connsiteY15" fmla="*/ 41563 h 762813"/>
                              <a:gd name="connsiteX16" fmla="*/ 369998 w 1679654"/>
                              <a:gd name="connsiteY16" fmla="*/ 37138 h 762813"/>
                              <a:gd name="connsiteX17" fmla="*/ 391502 w 1679654"/>
                              <a:gd name="connsiteY17" fmla="*/ 33064 h 762813"/>
                              <a:gd name="connsiteX18" fmla="*/ 412874 w 1679654"/>
                              <a:gd name="connsiteY18" fmla="*/ 29324 h 762813"/>
                              <a:gd name="connsiteX19" fmla="*/ 434128 w 1679654"/>
                              <a:gd name="connsiteY19" fmla="*/ 25918 h 762813"/>
                              <a:gd name="connsiteX20" fmla="*/ 455244 w 1679654"/>
                              <a:gd name="connsiteY20" fmla="*/ 22897 h 762813"/>
                              <a:gd name="connsiteX21" fmla="*/ 476226 w 1679654"/>
                              <a:gd name="connsiteY21" fmla="*/ 20193 h 762813"/>
                              <a:gd name="connsiteX22" fmla="*/ 497099 w 1679654"/>
                              <a:gd name="connsiteY22" fmla="*/ 17840 h 762813"/>
                              <a:gd name="connsiteX23" fmla="*/ 517832 w 1679654"/>
                              <a:gd name="connsiteY23" fmla="*/ 15856 h 762813"/>
                              <a:gd name="connsiteX24" fmla="*/ 538433 w 1679654"/>
                              <a:gd name="connsiteY24" fmla="*/ 14206 h 762813"/>
                              <a:gd name="connsiteX25" fmla="*/ 558916 w 1679654"/>
                              <a:gd name="connsiteY25" fmla="*/ 12889 h 762813"/>
                              <a:gd name="connsiteX26" fmla="*/ 579240 w 1679654"/>
                              <a:gd name="connsiteY26" fmla="*/ 11940 h 762813"/>
                              <a:gd name="connsiteX27" fmla="*/ 599456 w 1679654"/>
                              <a:gd name="connsiteY27" fmla="*/ 11326 h 762813"/>
                              <a:gd name="connsiteX28" fmla="*/ 619559 w 1679654"/>
                              <a:gd name="connsiteY28" fmla="*/ 11080 h 762813"/>
                              <a:gd name="connsiteX29" fmla="*/ 639521 w 1679654"/>
                              <a:gd name="connsiteY29" fmla="*/ 11168 h 762813"/>
                              <a:gd name="connsiteX30" fmla="*/ 659328 w 1679654"/>
                              <a:gd name="connsiteY30" fmla="*/ 11589 h 762813"/>
                              <a:gd name="connsiteX31" fmla="*/ 679041 w 1679654"/>
                              <a:gd name="connsiteY31" fmla="*/ 12379 h 762813"/>
                              <a:gd name="connsiteX32" fmla="*/ 698599 w 1679654"/>
                              <a:gd name="connsiteY32" fmla="*/ 13521 h 762813"/>
                              <a:gd name="connsiteX33" fmla="*/ 718046 w 1679654"/>
                              <a:gd name="connsiteY33" fmla="*/ 14996 h 762813"/>
                              <a:gd name="connsiteX34" fmla="*/ 737353 w 1679654"/>
                              <a:gd name="connsiteY34" fmla="*/ 16822 h 762813"/>
                              <a:gd name="connsiteX35" fmla="*/ 756546 w 1679654"/>
                              <a:gd name="connsiteY35" fmla="*/ 18999 h 762813"/>
                              <a:gd name="connsiteX36" fmla="*/ 775605 w 1679654"/>
                              <a:gd name="connsiteY36" fmla="*/ 21528 h 762813"/>
                              <a:gd name="connsiteX37" fmla="*/ 794529 w 1679654"/>
                              <a:gd name="connsiteY37" fmla="*/ 24390 h 762813"/>
                              <a:gd name="connsiteX38" fmla="*/ 813316 w 1679654"/>
                              <a:gd name="connsiteY38" fmla="*/ 27603 h 762813"/>
                              <a:gd name="connsiteX39" fmla="*/ 831993 w 1679654"/>
                              <a:gd name="connsiteY39" fmla="*/ 31168 h 762813"/>
                              <a:gd name="connsiteX40" fmla="*/ 850531 w 1679654"/>
                              <a:gd name="connsiteY40" fmla="*/ 35084 h 762813"/>
                              <a:gd name="connsiteX41" fmla="*/ 868933 w 1679654"/>
                              <a:gd name="connsiteY41" fmla="*/ 39351 h 762813"/>
                              <a:gd name="connsiteX42" fmla="*/ 887199 w 1679654"/>
                              <a:gd name="connsiteY42" fmla="*/ 43969 h 762813"/>
                              <a:gd name="connsiteX43" fmla="*/ 905354 w 1679654"/>
                              <a:gd name="connsiteY43" fmla="*/ 48920 h 762813"/>
                              <a:gd name="connsiteX44" fmla="*/ 923370 w 1679654"/>
                              <a:gd name="connsiteY44" fmla="*/ 54223 h 762813"/>
                              <a:gd name="connsiteX45" fmla="*/ 941276 w 1679654"/>
                              <a:gd name="connsiteY45" fmla="*/ 59877 h 762813"/>
                              <a:gd name="connsiteX46" fmla="*/ 959043 w 1679654"/>
                              <a:gd name="connsiteY46" fmla="*/ 65883 h 762813"/>
                              <a:gd name="connsiteX47" fmla="*/ 976674 w 1679654"/>
                              <a:gd name="connsiteY47" fmla="*/ 72204 h 762813"/>
                              <a:gd name="connsiteX48" fmla="*/ 994176 w 1679654"/>
                              <a:gd name="connsiteY48" fmla="*/ 78912 h 762813"/>
                              <a:gd name="connsiteX49" fmla="*/ 1011560 w 1679654"/>
                              <a:gd name="connsiteY49" fmla="*/ 85953 h 762813"/>
                              <a:gd name="connsiteX50" fmla="*/ 1028804 w 1679654"/>
                              <a:gd name="connsiteY50" fmla="*/ 93363 h 762813"/>
                              <a:gd name="connsiteX51" fmla="*/ 1045925 w 1679654"/>
                              <a:gd name="connsiteY51" fmla="*/ 101089 h 762813"/>
                              <a:gd name="connsiteX52" fmla="*/ 1062888 w 1679654"/>
                              <a:gd name="connsiteY52" fmla="*/ 109167 h 762813"/>
                              <a:gd name="connsiteX53" fmla="*/ 1079762 w 1679654"/>
                              <a:gd name="connsiteY53" fmla="*/ 117613 h 762813"/>
                              <a:gd name="connsiteX54" fmla="*/ 1096479 w 1679654"/>
                              <a:gd name="connsiteY54" fmla="*/ 126410 h 762813"/>
                              <a:gd name="connsiteX55" fmla="*/ 1113108 w 1679654"/>
                              <a:gd name="connsiteY55" fmla="*/ 135523 h 762813"/>
                              <a:gd name="connsiteX56" fmla="*/ 1129562 w 1679654"/>
                              <a:gd name="connsiteY56" fmla="*/ 145005 h 762813"/>
                              <a:gd name="connsiteX57" fmla="*/ 1145910 w 1679654"/>
                              <a:gd name="connsiteY57" fmla="*/ 154838 h 762813"/>
                              <a:gd name="connsiteX58" fmla="*/ 1162135 w 1679654"/>
                              <a:gd name="connsiteY58" fmla="*/ 164988 h 762813"/>
                              <a:gd name="connsiteX59" fmla="*/ 1178202 w 1679654"/>
                              <a:gd name="connsiteY59" fmla="*/ 175523 h 762813"/>
                              <a:gd name="connsiteX60" fmla="*/ 1194164 w 1679654"/>
                              <a:gd name="connsiteY60" fmla="*/ 186375 h 762813"/>
                              <a:gd name="connsiteX61" fmla="*/ 1209985 w 1679654"/>
                              <a:gd name="connsiteY61" fmla="*/ 197613 h 762813"/>
                              <a:gd name="connsiteX62" fmla="*/ 1225684 w 1679654"/>
                              <a:gd name="connsiteY62" fmla="*/ 209149 h 762813"/>
                              <a:gd name="connsiteX63" fmla="*/ 1241259 w 1679654"/>
                              <a:gd name="connsiteY63" fmla="*/ 221090 h 762813"/>
                              <a:gd name="connsiteX64" fmla="*/ 1256712 w 1679654"/>
                              <a:gd name="connsiteY64" fmla="*/ 233329 h 762813"/>
                              <a:gd name="connsiteX65" fmla="*/ 1272006 w 1679654"/>
                              <a:gd name="connsiteY65" fmla="*/ 245936 h 762813"/>
                              <a:gd name="connsiteX66" fmla="*/ 1287196 w 1679654"/>
                              <a:gd name="connsiteY66" fmla="*/ 258913 h 762813"/>
                              <a:gd name="connsiteX67" fmla="*/ 1302244 w 1679654"/>
                              <a:gd name="connsiteY67" fmla="*/ 272188 h 762813"/>
                              <a:gd name="connsiteX68" fmla="*/ 1317152 w 1679654"/>
                              <a:gd name="connsiteY68" fmla="*/ 285849 h 762813"/>
                              <a:gd name="connsiteX69" fmla="*/ 1331973 w 1679654"/>
                              <a:gd name="connsiteY69" fmla="*/ 299844 h 762813"/>
                              <a:gd name="connsiteX70" fmla="*/ 1346635 w 1679654"/>
                              <a:gd name="connsiteY70" fmla="*/ 314190 h 762813"/>
                              <a:gd name="connsiteX71" fmla="*/ 1361175 w 1679654"/>
                              <a:gd name="connsiteY71" fmla="*/ 328887 h 762813"/>
                              <a:gd name="connsiteX72" fmla="*/ 1375556 w 1679654"/>
                              <a:gd name="connsiteY72" fmla="*/ 343917 h 762813"/>
                              <a:gd name="connsiteX73" fmla="*/ 1389850 w 1679654"/>
                              <a:gd name="connsiteY73" fmla="*/ 359317 h 762813"/>
                              <a:gd name="connsiteX74" fmla="*/ 1404003 w 1679654"/>
                              <a:gd name="connsiteY74" fmla="*/ 375050 h 762813"/>
                              <a:gd name="connsiteX75" fmla="*/ 1418016 w 1679654"/>
                              <a:gd name="connsiteY75" fmla="*/ 391135 h 762813"/>
                              <a:gd name="connsiteX76" fmla="*/ 1431905 w 1679654"/>
                              <a:gd name="connsiteY76" fmla="*/ 407570 h 762813"/>
                              <a:gd name="connsiteX77" fmla="*/ 1445672 w 1679654"/>
                              <a:gd name="connsiteY77" fmla="*/ 424357 h 762813"/>
                              <a:gd name="connsiteX78" fmla="*/ 1459298 w 1679654"/>
                              <a:gd name="connsiteY78" fmla="*/ 441477 h 762813"/>
                              <a:gd name="connsiteX79" fmla="*/ 1472802 w 1679654"/>
                              <a:gd name="connsiteY79" fmla="*/ 458966 h 762813"/>
                              <a:gd name="connsiteX80" fmla="*/ 1486182 w 1679654"/>
                              <a:gd name="connsiteY80" fmla="*/ 476772 h 762813"/>
                              <a:gd name="connsiteX81" fmla="*/ 1499422 w 1679654"/>
                              <a:gd name="connsiteY81" fmla="*/ 494946 h 762813"/>
                              <a:gd name="connsiteX82" fmla="*/ 1512557 w 1679654"/>
                              <a:gd name="connsiteY82" fmla="*/ 513471 h 762813"/>
                              <a:gd name="connsiteX83" fmla="*/ 1525516 w 1679654"/>
                              <a:gd name="connsiteY83" fmla="*/ 532312 h 762813"/>
                              <a:gd name="connsiteX84" fmla="*/ 1538387 w 1679654"/>
                              <a:gd name="connsiteY84" fmla="*/ 551539 h 762813"/>
                              <a:gd name="connsiteX85" fmla="*/ 1551118 w 1679654"/>
                              <a:gd name="connsiteY85" fmla="*/ 571083 h 762813"/>
                              <a:gd name="connsiteX86" fmla="*/ 1563709 w 1679654"/>
                              <a:gd name="connsiteY86" fmla="*/ 591013 h 762813"/>
                              <a:gd name="connsiteX87" fmla="*/ 1576176 w 1679654"/>
                              <a:gd name="connsiteY87" fmla="*/ 611276 h 762813"/>
                              <a:gd name="connsiteX88" fmla="*/ 1588538 w 1679654"/>
                              <a:gd name="connsiteY88" fmla="*/ 631856 h 762813"/>
                              <a:gd name="connsiteX89" fmla="*/ 1600742 w 1679654"/>
                              <a:gd name="connsiteY89" fmla="*/ 652822 h 762813"/>
                              <a:gd name="connsiteX90" fmla="*/ 1612823 w 1679654"/>
                              <a:gd name="connsiteY90" fmla="*/ 674121 h 762813"/>
                              <a:gd name="connsiteX91" fmla="*/ 1624781 w 1679654"/>
                              <a:gd name="connsiteY91" fmla="*/ 695772 h 762813"/>
                              <a:gd name="connsiteX92" fmla="*/ 1636599 w 1679654"/>
                              <a:gd name="connsiteY92" fmla="*/ 717774 h 762813"/>
                              <a:gd name="connsiteX93" fmla="*/ 1648294 w 1679654"/>
                              <a:gd name="connsiteY93" fmla="*/ 740109 h 762813"/>
                              <a:gd name="connsiteX94" fmla="*/ 1659866 w 1679654"/>
                              <a:gd name="connsiteY94" fmla="*/ 762814 h 762813"/>
                              <a:gd name="connsiteX95" fmla="*/ 1679656 w 1679654"/>
                              <a:gd name="connsiteY95" fmla="*/ 752629 h 762813"/>
                              <a:gd name="connsiteX96" fmla="*/ 1667662 w 1679654"/>
                              <a:gd name="connsiteY96" fmla="*/ 730153 h 762813"/>
                              <a:gd name="connsiteX97" fmla="*/ 1655546 w 1679654"/>
                              <a:gd name="connsiteY97" fmla="*/ 708011 h 762813"/>
                              <a:gd name="connsiteX98" fmla="*/ 1643307 w 1679654"/>
                              <a:gd name="connsiteY98" fmla="*/ 686220 h 762813"/>
                              <a:gd name="connsiteX99" fmla="*/ 1630945 w 1679654"/>
                              <a:gd name="connsiteY99" fmla="*/ 664762 h 762813"/>
                              <a:gd name="connsiteX100" fmla="*/ 1618442 w 1679654"/>
                              <a:gd name="connsiteY100" fmla="*/ 643638 h 762813"/>
                              <a:gd name="connsiteX101" fmla="*/ 1605817 w 1679654"/>
                              <a:gd name="connsiteY101" fmla="*/ 622883 h 762813"/>
                              <a:gd name="connsiteX102" fmla="*/ 1593068 w 1679654"/>
                              <a:gd name="connsiteY102" fmla="*/ 602444 h 762813"/>
                              <a:gd name="connsiteX103" fmla="*/ 1580215 w 1679654"/>
                              <a:gd name="connsiteY103" fmla="*/ 582338 h 762813"/>
                              <a:gd name="connsiteX104" fmla="*/ 1567203 w 1679654"/>
                              <a:gd name="connsiteY104" fmla="*/ 562602 h 762813"/>
                              <a:gd name="connsiteX105" fmla="*/ 1554086 w 1679654"/>
                              <a:gd name="connsiteY105" fmla="*/ 543181 h 762813"/>
                              <a:gd name="connsiteX106" fmla="*/ 1540828 w 1679654"/>
                              <a:gd name="connsiteY106" fmla="*/ 524094 h 762813"/>
                              <a:gd name="connsiteX107" fmla="*/ 1527448 w 1679654"/>
                              <a:gd name="connsiteY107" fmla="*/ 505376 h 762813"/>
                              <a:gd name="connsiteX108" fmla="*/ 1513962 w 1679654"/>
                              <a:gd name="connsiteY108" fmla="*/ 486991 h 762813"/>
                              <a:gd name="connsiteX109" fmla="*/ 1500300 w 1679654"/>
                              <a:gd name="connsiteY109" fmla="*/ 468940 h 762813"/>
                              <a:gd name="connsiteX110" fmla="*/ 1486569 w 1679654"/>
                              <a:gd name="connsiteY110" fmla="*/ 451240 h 762813"/>
                              <a:gd name="connsiteX111" fmla="*/ 1472661 w 1679654"/>
                              <a:gd name="connsiteY111" fmla="*/ 433874 h 762813"/>
                              <a:gd name="connsiteX112" fmla="*/ 1458649 w 1679654"/>
                              <a:gd name="connsiteY112" fmla="*/ 416859 h 762813"/>
                              <a:gd name="connsiteX113" fmla="*/ 1444531 w 1679654"/>
                              <a:gd name="connsiteY113" fmla="*/ 400143 h 762813"/>
                              <a:gd name="connsiteX114" fmla="*/ 1430272 w 1679654"/>
                              <a:gd name="connsiteY114" fmla="*/ 383813 h 762813"/>
                              <a:gd name="connsiteX115" fmla="*/ 1415873 w 1679654"/>
                              <a:gd name="connsiteY115" fmla="*/ 367798 h 762813"/>
                              <a:gd name="connsiteX116" fmla="*/ 1401351 w 1679654"/>
                              <a:gd name="connsiteY116" fmla="*/ 352135 h 762813"/>
                              <a:gd name="connsiteX117" fmla="*/ 1386724 w 1679654"/>
                              <a:gd name="connsiteY117" fmla="*/ 336824 h 762813"/>
                              <a:gd name="connsiteX118" fmla="*/ 1371939 w 1679654"/>
                              <a:gd name="connsiteY118" fmla="*/ 321845 h 762813"/>
                              <a:gd name="connsiteX119" fmla="*/ 1357048 w 1679654"/>
                              <a:gd name="connsiteY119" fmla="*/ 307219 h 762813"/>
                              <a:gd name="connsiteX120" fmla="*/ 1342017 w 1679654"/>
                              <a:gd name="connsiteY120" fmla="*/ 292908 h 762813"/>
                              <a:gd name="connsiteX121" fmla="*/ 1326880 w 1679654"/>
                              <a:gd name="connsiteY121" fmla="*/ 278930 h 762813"/>
                              <a:gd name="connsiteX122" fmla="*/ 1311586 w 1679654"/>
                              <a:gd name="connsiteY122" fmla="*/ 265339 h 762813"/>
                              <a:gd name="connsiteX123" fmla="*/ 1296204 w 1679654"/>
                              <a:gd name="connsiteY123" fmla="*/ 252047 h 762813"/>
                              <a:gd name="connsiteX124" fmla="*/ 1280663 w 1679654"/>
                              <a:gd name="connsiteY124" fmla="*/ 239123 h 762813"/>
                              <a:gd name="connsiteX125" fmla="*/ 1265000 w 1679654"/>
                              <a:gd name="connsiteY125" fmla="*/ 226516 h 762813"/>
                              <a:gd name="connsiteX126" fmla="*/ 1249231 w 1679654"/>
                              <a:gd name="connsiteY126" fmla="*/ 214277 h 762813"/>
                              <a:gd name="connsiteX127" fmla="*/ 1233322 w 1679654"/>
                              <a:gd name="connsiteY127" fmla="*/ 202336 h 762813"/>
                              <a:gd name="connsiteX128" fmla="*/ 1217290 w 1679654"/>
                              <a:gd name="connsiteY128" fmla="*/ 190782 h 762813"/>
                              <a:gd name="connsiteX129" fmla="*/ 1201135 w 1679654"/>
                              <a:gd name="connsiteY129" fmla="*/ 179544 h 762813"/>
                              <a:gd name="connsiteX130" fmla="*/ 1184840 w 1679654"/>
                              <a:gd name="connsiteY130" fmla="*/ 168658 h 762813"/>
                              <a:gd name="connsiteX131" fmla="*/ 1168422 w 1679654"/>
                              <a:gd name="connsiteY131" fmla="*/ 158087 h 762813"/>
                              <a:gd name="connsiteX132" fmla="*/ 1151880 w 1679654"/>
                              <a:gd name="connsiteY132" fmla="*/ 147885 h 762813"/>
                              <a:gd name="connsiteX133" fmla="*/ 1135216 w 1679654"/>
                              <a:gd name="connsiteY133" fmla="*/ 138016 h 762813"/>
                              <a:gd name="connsiteX134" fmla="*/ 1118411 w 1679654"/>
                              <a:gd name="connsiteY134" fmla="*/ 128482 h 762813"/>
                              <a:gd name="connsiteX135" fmla="*/ 1101519 w 1679654"/>
                              <a:gd name="connsiteY135" fmla="*/ 119298 h 762813"/>
                              <a:gd name="connsiteX136" fmla="*/ 1084468 w 1679654"/>
                              <a:gd name="connsiteY136" fmla="*/ 110466 h 762813"/>
                              <a:gd name="connsiteX137" fmla="*/ 1067295 w 1679654"/>
                              <a:gd name="connsiteY137" fmla="*/ 101950 h 762813"/>
                              <a:gd name="connsiteX138" fmla="*/ 1049999 w 1679654"/>
                              <a:gd name="connsiteY138" fmla="*/ 93785 h 762813"/>
                              <a:gd name="connsiteX139" fmla="*/ 1032562 w 1679654"/>
                              <a:gd name="connsiteY139" fmla="*/ 85953 h 762813"/>
                              <a:gd name="connsiteX140" fmla="*/ 1015020 w 1679654"/>
                              <a:gd name="connsiteY140" fmla="*/ 78473 h 762813"/>
                              <a:gd name="connsiteX141" fmla="*/ 997319 w 1679654"/>
                              <a:gd name="connsiteY141" fmla="*/ 71326 h 762813"/>
                              <a:gd name="connsiteX142" fmla="*/ 979531 w 1679654"/>
                              <a:gd name="connsiteY142" fmla="*/ 64513 h 762813"/>
                              <a:gd name="connsiteX143" fmla="*/ 961603 w 1679654"/>
                              <a:gd name="connsiteY143" fmla="*/ 58069 h 762813"/>
                              <a:gd name="connsiteX144" fmla="*/ 943541 w 1679654"/>
                              <a:gd name="connsiteY144" fmla="*/ 51923 h 762813"/>
                              <a:gd name="connsiteX145" fmla="*/ 925363 w 1679654"/>
                              <a:gd name="connsiteY145" fmla="*/ 46164 h 762813"/>
                              <a:gd name="connsiteX146" fmla="*/ 907052 w 1679654"/>
                              <a:gd name="connsiteY146" fmla="*/ 40738 h 762813"/>
                              <a:gd name="connsiteX147" fmla="*/ 888602 w 1679654"/>
                              <a:gd name="connsiteY147" fmla="*/ 35610 h 762813"/>
                              <a:gd name="connsiteX148" fmla="*/ 870041 w 1679654"/>
                              <a:gd name="connsiteY148" fmla="*/ 30869 h 762813"/>
                              <a:gd name="connsiteX149" fmla="*/ 851347 w 1679654"/>
                              <a:gd name="connsiteY149" fmla="*/ 26444 h 762813"/>
                              <a:gd name="connsiteX150" fmla="*/ 832532 w 1679654"/>
                              <a:gd name="connsiteY150" fmla="*/ 22371 h 762813"/>
                              <a:gd name="connsiteX151" fmla="*/ 813588 w 1679654"/>
                              <a:gd name="connsiteY151" fmla="*/ 18630 h 762813"/>
                              <a:gd name="connsiteX152" fmla="*/ 794506 w 1679654"/>
                              <a:gd name="connsiteY152" fmla="*/ 15242 h 762813"/>
                              <a:gd name="connsiteX153" fmla="*/ 775308 w 1679654"/>
                              <a:gd name="connsiteY153" fmla="*/ 12186 h 762813"/>
                              <a:gd name="connsiteX154" fmla="*/ 756001 w 1679654"/>
                              <a:gd name="connsiteY154" fmla="*/ 9465 h 762813"/>
                              <a:gd name="connsiteX155" fmla="*/ 736559 w 1679654"/>
                              <a:gd name="connsiteY155" fmla="*/ 7094 h 762813"/>
                              <a:gd name="connsiteX156" fmla="*/ 716980 w 1679654"/>
                              <a:gd name="connsiteY156" fmla="*/ 5057 h 762813"/>
                              <a:gd name="connsiteX157" fmla="*/ 697266 w 1679654"/>
                              <a:gd name="connsiteY157" fmla="*/ 3371 h 762813"/>
                              <a:gd name="connsiteX158" fmla="*/ 677436 w 1679654"/>
                              <a:gd name="connsiteY158" fmla="*/ 2019 h 762813"/>
                              <a:gd name="connsiteX159" fmla="*/ 657491 w 1679654"/>
                              <a:gd name="connsiteY159" fmla="*/ 1001 h 762813"/>
                              <a:gd name="connsiteX160" fmla="*/ 637394 w 1679654"/>
                              <a:gd name="connsiteY160" fmla="*/ 351 h 762813"/>
                              <a:gd name="connsiteX161" fmla="*/ 617200 w 1679654"/>
                              <a:gd name="connsiteY161" fmla="*/ 0 h 762813"/>
                              <a:gd name="connsiteX162" fmla="*/ 596856 w 1679654"/>
                              <a:gd name="connsiteY162" fmla="*/ 35 h 762813"/>
                              <a:gd name="connsiteX163" fmla="*/ 576388 w 1679654"/>
                              <a:gd name="connsiteY163" fmla="*/ 369 h 762813"/>
                              <a:gd name="connsiteX164" fmla="*/ 555817 w 1679654"/>
                              <a:gd name="connsiteY164" fmla="*/ 1071 h 762813"/>
                              <a:gd name="connsiteX165" fmla="*/ 535102 w 1679654"/>
                              <a:gd name="connsiteY165" fmla="*/ 2107 h 762813"/>
                              <a:gd name="connsiteX166" fmla="*/ 514257 w 1679654"/>
                              <a:gd name="connsiteY166" fmla="*/ 3477 h 762813"/>
                              <a:gd name="connsiteX167" fmla="*/ 493292 w 1679654"/>
                              <a:gd name="connsiteY167" fmla="*/ 5198 h 762813"/>
                              <a:gd name="connsiteX168" fmla="*/ 472199 w 1679654"/>
                              <a:gd name="connsiteY168" fmla="*/ 7252 h 762813"/>
                              <a:gd name="connsiteX169" fmla="*/ 450968 w 1679654"/>
                              <a:gd name="connsiteY169" fmla="*/ 9640 h 762813"/>
                              <a:gd name="connsiteX170" fmla="*/ 429620 w 1679654"/>
                              <a:gd name="connsiteY170" fmla="*/ 12379 h 762813"/>
                              <a:gd name="connsiteX171" fmla="*/ 408140 w 1679654"/>
                              <a:gd name="connsiteY171" fmla="*/ 15470 h 762813"/>
                              <a:gd name="connsiteX172" fmla="*/ 386548 w 1679654"/>
                              <a:gd name="connsiteY172" fmla="*/ 18876 h 762813"/>
                              <a:gd name="connsiteX173" fmla="*/ 364818 w 1679654"/>
                              <a:gd name="connsiteY173" fmla="*/ 22652 h 762813"/>
                              <a:gd name="connsiteX174" fmla="*/ 342972 w 1679654"/>
                              <a:gd name="connsiteY174" fmla="*/ 26743 h 762813"/>
                              <a:gd name="connsiteX175" fmla="*/ 320992 w 1679654"/>
                              <a:gd name="connsiteY175" fmla="*/ 31203 h 762813"/>
                              <a:gd name="connsiteX176" fmla="*/ 298879 w 1679654"/>
                              <a:gd name="connsiteY176" fmla="*/ 35979 h 762813"/>
                              <a:gd name="connsiteX177" fmla="*/ 276650 w 1679654"/>
                              <a:gd name="connsiteY177" fmla="*/ 41089 h 762813"/>
                              <a:gd name="connsiteX178" fmla="*/ 254283 w 1679654"/>
                              <a:gd name="connsiteY178" fmla="*/ 46567 h 762813"/>
                              <a:gd name="connsiteX179" fmla="*/ 231805 w 1679654"/>
                              <a:gd name="connsiteY179" fmla="*/ 52362 h 762813"/>
                              <a:gd name="connsiteX180" fmla="*/ 209195 w 1679654"/>
                              <a:gd name="connsiteY180" fmla="*/ 58525 h 762813"/>
                              <a:gd name="connsiteX181" fmla="*/ 186467 w 1679654"/>
                              <a:gd name="connsiteY181" fmla="*/ 64987 h 762813"/>
                              <a:gd name="connsiteX182" fmla="*/ 163585 w 1679654"/>
                              <a:gd name="connsiteY182" fmla="*/ 71835 h 762813"/>
                              <a:gd name="connsiteX183" fmla="*/ 140608 w 1679654"/>
                              <a:gd name="connsiteY183" fmla="*/ 79000 h 762813"/>
                              <a:gd name="connsiteX184" fmla="*/ 117475 w 1679654"/>
                              <a:gd name="connsiteY184" fmla="*/ 86497 h 762813"/>
                              <a:gd name="connsiteX185" fmla="*/ 94228 w 1679654"/>
                              <a:gd name="connsiteY185" fmla="*/ 94346 h 762813"/>
                              <a:gd name="connsiteX186" fmla="*/ 70870 w 1679654"/>
                              <a:gd name="connsiteY186" fmla="*/ 102547 h 762813"/>
                              <a:gd name="connsiteX187" fmla="*/ 47371 w 1679654"/>
                              <a:gd name="connsiteY187" fmla="*/ 111080 h 762813"/>
                              <a:gd name="connsiteX188" fmla="*/ 23741 w 1679654"/>
                              <a:gd name="connsiteY188" fmla="*/ 119948 h 762813"/>
                              <a:gd name="connsiteX189" fmla="*/ 0 w 1679654"/>
                              <a:gd name="connsiteY189" fmla="*/ 129167 h 762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Lst>
                            <a:rect l="l" t="t" r="r" b="b"/>
                            <a:pathLst>
                              <a:path w="1679654" h="762813">
                                <a:moveTo>
                                  <a:pt x="8350" y="149764"/>
                                </a:moveTo>
                                <a:lnTo>
                                  <a:pt x="31912" y="140124"/>
                                </a:lnTo>
                                <a:lnTo>
                                  <a:pt x="55363" y="130817"/>
                                </a:lnTo>
                                <a:lnTo>
                                  <a:pt x="78658" y="121880"/>
                                </a:lnTo>
                                <a:lnTo>
                                  <a:pt x="101859" y="113275"/>
                                </a:lnTo>
                                <a:lnTo>
                                  <a:pt x="124899" y="105023"/>
                                </a:lnTo>
                                <a:lnTo>
                                  <a:pt x="147829" y="97086"/>
                                </a:lnTo>
                                <a:lnTo>
                                  <a:pt x="170625" y="89535"/>
                                </a:lnTo>
                                <a:lnTo>
                                  <a:pt x="193305" y="82336"/>
                                </a:lnTo>
                                <a:lnTo>
                                  <a:pt x="215829" y="75453"/>
                                </a:lnTo>
                                <a:lnTo>
                                  <a:pt x="238237" y="68938"/>
                                </a:lnTo>
                                <a:lnTo>
                                  <a:pt x="260531" y="62775"/>
                                </a:lnTo>
                                <a:lnTo>
                                  <a:pt x="282672" y="56963"/>
                                </a:lnTo>
                                <a:lnTo>
                                  <a:pt x="304697" y="51484"/>
                                </a:lnTo>
                                <a:lnTo>
                                  <a:pt x="326606" y="46339"/>
                                </a:lnTo>
                                <a:lnTo>
                                  <a:pt x="348361" y="41563"/>
                                </a:lnTo>
                                <a:lnTo>
                                  <a:pt x="369998" y="37138"/>
                                </a:lnTo>
                                <a:lnTo>
                                  <a:pt x="391502" y="33064"/>
                                </a:lnTo>
                                <a:lnTo>
                                  <a:pt x="412874" y="29324"/>
                                </a:lnTo>
                                <a:lnTo>
                                  <a:pt x="434128" y="25918"/>
                                </a:lnTo>
                                <a:lnTo>
                                  <a:pt x="455244" y="22897"/>
                                </a:lnTo>
                                <a:lnTo>
                                  <a:pt x="476226" y="20193"/>
                                </a:lnTo>
                                <a:lnTo>
                                  <a:pt x="497099" y="17840"/>
                                </a:lnTo>
                                <a:lnTo>
                                  <a:pt x="517832" y="15856"/>
                                </a:lnTo>
                                <a:lnTo>
                                  <a:pt x="538433" y="14206"/>
                                </a:lnTo>
                                <a:lnTo>
                                  <a:pt x="558916" y="12889"/>
                                </a:lnTo>
                                <a:lnTo>
                                  <a:pt x="579240" y="11940"/>
                                </a:lnTo>
                                <a:lnTo>
                                  <a:pt x="599456" y="11326"/>
                                </a:lnTo>
                                <a:lnTo>
                                  <a:pt x="619559" y="11080"/>
                                </a:lnTo>
                                <a:lnTo>
                                  <a:pt x="639521" y="11168"/>
                                </a:lnTo>
                                <a:lnTo>
                                  <a:pt x="659328" y="11589"/>
                                </a:lnTo>
                                <a:lnTo>
                                  <a:pt x="679041" y="12379"/>
                                </a:lnTo>
                                <a:lnTo>
                                  <a:pt x="698599" y="13521"/>
                                </a:lnTo>
                                <a:lnTo>
                                  <a:pt x="718046" y="14996"/>
                                </a:lnTo>
                                <a:lnTo>
                                  <a:pt x="737353" y="16822"/>
                                </a:lnTo>
                                <a:lnTo>
                                  <a:pt x="756546" y="18999"/>
                                </a:lnTo>
                                <a:lnTo>
                                  <a:pt x="775605" y="21528"/>
                                </a:lnTo>
                                <a:lnTo>
                                  <a:pt x="794529" y="24390"/>
                                </a:lnTo>
                                <a:lnTo>
                                  <a:pt x="813316" y="27603"/>
                                </a:lnTo>
                                <a:lnTo>
                                  <a:pt x="831993" y="31168"/>
                                </a:lnTo>
                                <a:lnTo>
                                  <a:pt x="850531" y="35084"/>
                                </a:lnTo>
                                <a:lnTo>
                                  <a:pt x="868933" y="39351"/>
                                </a:lnTo>
                                <a:lnTo>
                                  <a:pt x="887199" y="43969"/>
                                </a:lnTo>
                                <a:lnTo>
                                  <a:pt x="905354" y="48920"/>
                                </a:lnTo>
                                <a:lnTo>
                                  <a:pt x="923370" y="54223"/>
                                </a:lnTo>
                                <a:lnTo>
                                  <a:pt x="941276" y="59877"/>
                                </a:lnTo>
                                <a:lnTo>
                                  <a:pt x="959043" y="65883"/>
                                </a:lnTo>
                                <a:lnTo>
                                  <a:pt x="976674" y="72204"/>
                                </a:lnTo>
                                <a:lnTo>
                                  <a:pt x="994176" y="78912"/>
                                </a:lnTo>
                                <a:lnTo>
                                  <a:pt x="1011560" y="85953"/>
                                </a:lnTo>
                                <a:lnTo>
                                  <a:pt x="1028804" y="93363"/>
                                </a:lnTo>
                                <a:lnTo>
                                  <a:pt x="1045925" y="101089"/>
                                </a:lnTo>
                                <a:lnTo>
                                  <a:pt x="1062888" y="109167"/>
                                </a:lnTo>
                                <a:lnTo>
                                  <a:pt x="1079762" y="117613"/>
                                </a:lnTo>
                                <a:lnTo>
                                  <a:pt x="1096479" y="126410"/>
                                </a:lnTo>
                                <a:lnTo>
                                  <a:pt x="1113108" y="135523"/>
                                </a:lnTo>
                                <a:lnTo>
                                  <a:pt x="1129562" y="145005"/>
                                </a:lnTo>
                                <a:lnTo>
                                  <a:pt x="1145910" y="154838"/>
                                </a:lnTo>
                                <a:lnTo>
                                  <a:pt x="1162135" y="164988"/>
                                </a:lnTo>
                                <a:lnTo>
                                  <a:pt x="1178202" y="175523"/>
                                </a:lnTo>
                                <a:lnTo>
                                  <a:pt x="1194164" y="186375"/>
                                </a:lnTo>
                                <a:lnTo>
                                  <a:pt x="1209985" y="197613"/>
                                </a:lnTo>
                                <a:lnTo>
                                  <a:pt x="1225684" y="209149"/>
                                </a:lnTo>
                                <a:lnTo>
                                  <a:pt x="1241259" y="221090"/>
                                </a:lnTo>
                                <a:lnTo>
                                  <a:pt x="1256712" y="233329"/>
                                </a:lnTo>
                                <a:lnTo>
                                  <a:pt x="1272006" y="245936"/>
                                </a:lnTo>
                                <a:lnTo>
                                  <a:pt x="1287196" y="258913"/>
                                </a:lnTo>
                                <a:lnTo>
                                  <a:pt x="1302244" y="272188"/>
                                </a:lnTo>
                                <a:lnTo>
                                  <a:pt x="1317152" y="285849"/>
                                </a:lnTo>
                                <a:lnTo>
                                  <a:pt x="1331973" y="299844"/>
                                </a:lnTo>
                                <a:lnTo>
                                  <a:pt x="1346635" y="314190"/>
                                </a:lnTo>
                                <a:lnTo>
                                  <a:pt x="1361175" y="328887"/>
                                </a:lnTo>
                                <a:lnTo>
                                  <a:pt x="1375556" y="343917"/>
                                </a:lnTo>
                                <a:lnTo>
                                  <a:pt x="1389850" y="359317"/>
                                </a:lnTo>
                                <a:lnTo>
                                  <a:pt x="1404003" y="375050"/>
                                </a:lnTo>
                                <a:lnTo>
                                  <a:pt x="1418016" y="391135"/>
                                </a:lnTo>
                                <a:lnTo>
                                  <a:pt x="1431905" y="407570"/>
                                </a:lnTo>
                                <a:lnTo>
                                  <a:pt x="1445672" y="424357"/>
                                </a:lnTo>
                                <a:lnTo>
                                  <a:pt x="1459298" y="441477"/>
                                </a:lnTo>
                                <a:lnTo>
                                  <a:pt x="1472802" y="458966"/>
                                </a:lnTo>
                                <a:lnTo>
                                  <a:pt x="1486182" y="476772"/>
                                </a:lnTo>
                                <a:lnTo>
                                  <a:pt x="1499422" y="494946"/>
                                </a:lnTo>
                                <a:lnTo>
                                  <a:pt x="1512557" y="513471"/>
                                </a:lnTo>
                                <a:lnTo>
                                  <a:pt x="1525516" y="532312"/>
                                </a:lnTo>
                                <a:lnTo>
                                  <a:pt x="1538387" y="551539"/>
                                </a:lnTo>
                                <a:lnTo>
                                  <a:pt x="1551118" y="571083"/>
                                </a:lnTo>
                                <a:lnTo>
                                  <a:pt x="1563709" y="591013"/>
                                </a:lnTo>
                                <a:lnTo>
                                  <a:pt x="1576176" y="611276"/>
                                </a:lnTo>
                                <a:lnTo>
                                  <a:pt x="1588538" y="631856"/>
                                </a:lnTo>
                                <a:lnTo>
                                  <a:pt x="1600742" y="652822"/>
                                </a:lnTo>
                                <a:lnTo>
                                  <a:pt x="1612823" y="674121"/>
                                </a:lnTo>
                                <a:lnTo>
                                  <a:pt x="1624781" y="695772"/>
                                </a:lnTo>
                                <a:lnTo>
                                  <a:pt x="1636599" y="717774"/>
                                </a:lnTo>
                                <a:lnTo>
                                  <a:pt x="1648294" y="740109"/>
                                </a:lnTo>
                                <a:lnTo>
                                  <a:pt x="1659866" y="762814"/>
                                </a:lnTo>
                                <a:lnTo>
                                  <a:pt x="1679656" y="752629"/>
                                </a:lnTo>
                                <a:lnTo>
                                  <a:pt x="1667662" y="730153"/>
                                </a:lnTo>
                                <a:lnTo>
                                  <a:pt x="1655546" y="708011"/>
                                </a:lnTo>
                                <a:lnTo>
                                  <a:pt x="1643307" y="686220"/>
                                </a:lnTo>
                                <a:lnTo>
                                  <a:pt x="1630945" y="664762"/>
                                </a:lnTo>
                                <a:lnTo>
                                  <a:pt x="1618442" y="643638"/>
                                </a:lnTo>
                                <a:lnTo>
                                  <a:pt x="1605817" y="622883"/>
                                </a:lnTo>
                                <a:lnTo>
                                  <a:pt x="1593068" y="602444"/>
                                </a:lnTo>
                                <a:lnTo>
                                  <a:pt x="1580215" y="582338"/>
                                </a:lnTo>
                                <a:lnTo>
                                  <a:pt x="1567203" y="562602"/>
                                </a:lnTo>
                                <a:lnTo>
                                  <a:pt x="1554086" y="543181"/>
                                </a:lnTo>
                                <a:lnTo>
                                  <a:pt x="1540828" y="524094"/>
                                </a:lnTo>
                                <a:lnTo>
                                  <a:pt x="1527448" y="505376"/>
                                </a:lnTo>
                                <a:lnTo>
                                  <a:pt x="1513962" y="486991"/>
                                </a:lnTo>
                                <a:lnTo>
                                  <a:pt x="1500300" y="468940"/>
                                </a:lnTo>
                                <a:lnTo>
                                  <a:pt x="1486569" y="451240"/>
                                </a:lnTo>
                                <a:lnTo>
                                  <a:pt x="1472661" y="433874"/>
                                </a:lnTo>
                                <a:lnTo>
                                  <a:pt x="1458649" y="416859"/>
                                </a:lnTo>
                                <a:lnTo>
                                  <a:pt x="1444531" y="400143"/>
                                </a:lnTo>
                                <a:lnTo>
                                  <a:pt x="1430272" y="383813"/>
                                </a:lnTo>
                                <a:lnTo>
                                  <a:pt x="1415873" y="367798"/>
                                </a:lnTo>
                                <a:lnTo>
                                  <a:pt x="1401351" y="352135"/>
                                </a:lnTo>
                                <a:lnTo>
                                  <a:pt x="1386724" y="336824"/>
                                </a:lnTo>
                                <a:lnTo>
                                  <a:pt x="1371939" y="321845"/>
                                </a:lnTo>
                                <a:lnTo>
                                  <a:pt x="1357048" y="307219"/>
                                </a:lnTo>
                                <a:lnTo>
                                  <a:pt x="1342017" y="292908"/>
                                </a:lnTo>
                                <a:lnTo>
                                  <a:pt x="1326880" y="278930"/>
                                </a:lnTo>
                                <a:lnTo>
                                  <a:pt x="1311586" y="265339"/>
                                </a:lnTo>
                                <a:lnTo>
                                  <a:pt x="1296204" y="252047"/>
                                </a:lnTo>
                                <a:lnTo>
                                  <a:pt x="1280663" y="239123"/>
                                </a:lnTo>
                                <a:lnTo>
                                  <a:pt x="1265000" y="226516"/>
                                </a:lnTo>
                                <a:lnTo>
                                  <a:pt x="1249231" y="214277"/>
                                </a:lnTo>
                                <a:lnTo>
                                  <a:pt x="1233322" y="202336"/>
                                </a:lnTo>
                                <a:lnTo>
                                  <a:pt x="1217290" y="190782"/>
                                </a:lnTo>
                                <a:lnTo>
                                  <a:pt x="1201135" y="179544"/>
                                </a:lnTo>
                                <a:lnTo>
                                  <a:pt x="1184840" y="168658"/>
                                </a:lnTo>
                                <a:lnTo>
                                  <a:pt x="1168422" y="158087"/>
                                </a:lnTo>
                                <a:lnTo>
                                  <a:pt x="1151880" y="147885"/>
                                </a:lnTo>
                                <a:lnTo>
                                  <a:pt x="1135216" y="138016"/>
                                </a:lnTo>
                                <a:lnTo>
                                  <a:pt x="1118411" y="128482"/>
                                </a:lnTo>
                                <a:lnTo>
                                  <a:pt x="1101519" y="119298"/>
                                </a:lnTo>
                                <a:lnTo>
                                  <a:pt x="1084468" y="110466"/>
                                </a:lnTo>
                                <a:lnTo>
                                  <a:pt x="1067295" y="101950"/>
                                </a:lnTo>
                                <a:lnTo>
                                  <a:pt x="1049999" y="93785"/>
                                </a:lnTo>
                                <a:lnTo>
                                  <a:pt x="1032562" y="85953"/>
                                </a:lnTo>
                                <a:lnTo>
                                  <a:pt x="1015020" y="78473"/>
                                </a:lnTo>
                                <a:lnTo>
                                  <a:pt x="997319" y="71326"/>
                                </a:lnTo>
                                <a:lnTo>
                                  <a:pt x="979531" y="64513"/>
                                </a:lnTo>
                                <a:lnTo>
                                  <a:pt x="961603" y="58069"/>
                                </a:lnTo>
                                <a:lnTo>
                                  <a:pt x="943541" y="51923"/>
                                </a:lnTo>
                                <a:lnTo>
                                  <a:pt x="925363" y="46164"/>
                                </a:lnTo>
                                <a:lnTo>
                                  <a:pt x="907052" y="40738"/>
                                </a:lnTo>
                                <a:lnTo>
                                  <a:pt x="888602" y="35610"/>
                                </a:lnTo>
                                <a:lnTo>
                                  <a:pt x="870041" y="30869"/>
                                </a:lnTo>
                                <a:lnTo>
                                  <a:pt x="851347" y="26444"/>
                                </a:lnTo>
                                <a:lnTo>
                                  <a:pt x="832532" y="22371"/>
                                </a:lnTo>
                                <a:lnTo>
                                  <a:pt x="813588" y="18630"/>
                                </a:lnTo>
                                <a:lnTo>
                                  <a:pt x="794506" y="15242"/>
                                </a:lnTo>
                                <a:lnTo>
                                  <a:pt x="775308" y="12186"/>
                                </a:lnTo>
                                <a:lnTo>
                                  <a:pt x="756001" y="9465"/>
                                </a:lnTo>
                                <a:lnTo>
                                  <a:pt x="736559" y="7094"/>
                                </a:lnTo>
                                <a:lnTo>
                                  <a:pt x="716980" y="5057"/>
                                </a:lnTo>
                                <a:lnTo>
                                  <a:pt x="697266" y="3371"/>
                                </a:lnTo>
                                <a:lnTo>
                                  <a:pt x="677436" y="2019"/>
                                </a:lnTo>
                                <a:lnTo>
                                  <a:pt x="657491" y="1001"/>
                                </a:lnTo>
                                <a:lnTo>
                                  <a:pt x="637394" y="351"/>
                                </a:lnTo>
                                <a:lnTo>
                                  <a:pt x="617200" y="0"/>
                                </a:lnTo>
                                <a:lnTo>
                                  <a:pt x="596856" y="35"/>
                                </a:lnTo>
                                <a:lnTo>
                                  <a:pt x="576388" y="369"/>
                                </a:lnTo>
                                <a:lnTo>
                                  <a:pt x="555817" y="1071"/>
                                </a:lnTo>
                                <a:lnTo>
                                  <a:pt x="535102" y="2107"/>
                                </a:lnTo>
                                <a:lnTo>
                                  <a:pt x="514257" y="3477"/>
                                </a:lnTo>
                                <a:lnTo>
                                  <a:pt x="493292" y="5198"/>
                                </a:lnTo>
                                <a:lnTo>
                                  <a:pt x="472199" y="7252"/>
                                </a:lnTo>
                                <a:lnTo>
                                  <a:pt x="450968" y="9640"/>
                                </a:lnTo>
                                <a:lnTo>
                                  <a:pt x="429620" y="12379"/>
                                </a:lnTo>
                                <a:lnTo>
                                  <a:pt x="408140" y="15470"/>
                                </a:lnTo>
                                <a:lnTo>
                                  <a:pt x="386548" y="18876"/>
                                </a:lnTo>
                                <a:lnTo>
                                  <a:pt x="364818" y="22652"/>
                                </a:lnTo>
                                <a:lnTo>
                                  <a:pt x="342972" y="26743"/>
                                </a:lnTo>
                                <a:lnTo>
                                  <a:pt x="320992" y="31203"/>
                                </a:lnTo>
                                <a:lnTo>
                                  <a:pt x="298879" y="35979"/>
                                </a:lnTo>
                                <a:lnTo>
                                  <a:pt x="276650" y="41089"/>
                                </a:lnTo>
                                <a:lnTo>
                                  <a:pt x="254283" y="46567"/>
                                </a:lnTo>
                                <a:lnTo>
                                  <a:pt x="231805" y="52362"/>
                                </a:lnTo>
                                <a:lnTo>
                                  <a:pt x="209195" y="58525"/>
                                </a:lnTo>
                                <a:lnTo>
                                  <a:pt x="186467" y="64987"/>
                                </a:lnTo>
                                <a:lnTo>
                                  <a:pt x="163585" y="71835"/>
                                </a:lnTo>
                                <a:lnTo>
                                  <a:pt x="140608" y="79000"/>
                                </a:lnTo>
                                <a:lnTo>
                                  <a:pt x="117475" y="86497"/>
                                </a:lnTo>
                                <a:lnTo>
                                  <a:pt x="94228" y="94346"/>
                                </a:lnTo>
                                <a:lnTo>
                                  <a:pt x="70870" y="102547"/>
                                </a:lnTo>
                                <a:lnTo>
                                  <a:pt x="47371" y="111080"/>
                                </a:lnTo>
                                <a:lnTo>
                                  <a:pt x="23741" y="119948"/>
                                </a:lnTo>
                                <a:lnTo>
                                  <a:pt x="0" y="129167"/>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3" name="Freeform: Shape 2653"/>
                        <wps:cNvSpPr/>
                        <wps:spPr>
                          <a:xfrm>
                            <a:off x="764045" y="2164225"/>
                            <a:ext cx="2039734" cy="510380"/>
                          </a:xfrm>
                          <a:custGeom>
                            <a:avLst/>
                            <a:gdLst>
                              <a:gd name="connsiteX0" fmla="*/ 2039735 w 2039734"/>
                              <a:gd name="connsiteY0" fmla="*/ 493488 h 510380"/>
                              <a:gd name="connsiteX1" fmla="*/ 2022018 w 2039734"/>
                              <a:gd name="connsiteY1" fmla="*/ 478721 h 510380"/>
                              <a:gd name="connsiteX2" fmla="*/ 2004265 w 2039734"/>
                              <a:gd name="connsiteY2" fmla="*/ 464164 h 510380"/>
                              <a:gd name="connsiteX3" fmla="*/ 1986477 w 2039734"/>
                              <a:gd name="connsiteY3" fmla="*/ 449835 h 510380"/>
                              <a:gd name="connsiteX4" fmla="*/ 1968636 w 2039734"/>
                              <a:gd name="connsiteY4" fmla="*/ 435735 h 510380"/>
                              <a:gd name="connsiteX5" fmla="*/ 1950760 w 2039734"/>
                              <a:gd name="connsiteY5" fmla="*/ 421828 h 510380"/>
                              <a:gd name="connsiteX6" fmla="*/ 1932867 w 2039734"/>
                              <a:gd name="connsiteY6" fmla="*/ 408185 h 510380"/>
                              <a:gd name="connsiteX7" fmla="*/ 1914921 w 2039734"/>
                              <a:gd name="connsiteY7" fmla="*/ 394769 h 510380"/>
                              <a:gd name="connsiteX8" fmla="*/ 1896957 w 2039734"/>
                              <a:gd name="connsiteY8" fmla="*/ 381547 h 510380"/>
                              <a:gd name="connsiteX9" fmla="*/ 1878941 w 2039734"/>
                              <a:gd name="connsiteY9" fmla="*/ 368553 h 510380"/>
                              <a:gd name="connsiteX10" fmla="*/ 1860872 w 2039734"/>
                              <a:gd name="connsiteY10" fmla="*/ 355805 h 510380"/>
                              <a:gd name="connsiteX11" fmla="*/ 1842785 w 2039734"/>
                              <a:gd name="connsiteY11" fmla="*/ 343268 h 510380"/>
                              <a:gd name="connsiteX12" fmla="*/ 1824681 w 2039734"/>
                              <a:gd name="connsiteY12" fmla="*/ 330959 h 510380"/>
                              <a:gd name="connsiteX13" fmla="*/ 1806507 w 2039734"/>
                              <a:gd name="connsiteY13" fmla="*/ 318878 h 510380"/>
                              <a:gd name="connsiteX14" fmla="*/ 1788298 w 2039734"/>
                              <a:gd name="connsiteY14" fmla="*/ 307008 h 510380"/>
                              <a:gd name="connsiteX15" fmla="*/ 1770071 w 2039734"/>
                              <a:gd name="connsiteY15" fmla="*/ 295366 h 510380"/>
                              <a:gd name="connsiteX16" fmla="*/ 1751808 w 2039734"/>
                              <a:gd name="connsiteY16" fmla="*/ 283970 h 510380"/>
                              <a:gd name="connsiteX17" fmla="*/ 1733494 w 2039734"/>
                              <a:gd name="connsiteY17" fmla="*/ 272785 h 510380"/>
                              <a:gd name="connsiteX18" fmla="*/ 1715144 w 2039734"/>
                              <a:gd name="connsiteY18" fmla="*/ 261828 h 510380"/>
                              <a:gd name="connsiteX19" fmla="*/ 1696759 w 2039734"/>
                              <a:gd name="connsiteY19" fmla="*/ 251081 h 510380"/>
                              <a:gd name="connsiteX20" fmla="*/ 1678356 w 2039734"/>
                              <a:gd name="connsiteY20" fmla="*/ 240581 h 510380"/>
                              <a:gd name="connsiteX21" fmla="*/ 1659883 w 2039734"/>
                              <a:gd name="connsiteY21" fmla="*/ 230291 h 510380"/>
                              <a:gd name="connsiteX22" fmla="*/ 1641393 w 2039734"/>
                              <a:gd name="connsiteY22" fmla="*/ 220229 h 510380"/>
                              <a:gd name="connsiteX23" fmla="*/ 1622885 w 2039734"/>
                              <a:gd name="connsiteY23" fmla="*/ 210396 h 510380"/>
                              <a:gd name="connsiteX24" fmla="*/ 1604289 w 2039734"/>
                              <a:gd name="connsiteY24" fmla="*/ 200791 h 510380"/>
                              <a:gd name="connsiteX25" fmla="*/ 1585711 w 2039734"/>
                              <a:gd name="connsiteY25" fmla="*/ 191397 h 510380"/>
                              <a:gd name="connsiteX26" fmla="*/ 1567063 w 2039734"/>
                              <a:gd name="connsiteY26" fmla="*/ 182231 h 510380"/>
                              <a:gd name="connsiteX27" fmla="*/ 1548379 w 2039734"/>
                              <a:gd name="connsiteY27" fmla="*/ 173276 h 510380"/>
                              <a:gd name="connsiteX28" fmla="*/ 1529660 w 2039734"/>
                              <a:gd name="connsiteY28" fmla="*/ 164584 h 510380"/>
                              <a:gd name="connsiteX29" fmla="*/ 1510924 w 2039734"/>
                              <a:gd name="connsiteY29" fmla="*/ 156103 h 510380"/>
                              <a:gd name="connsiteX30" fmla="*/ 1492135 w 2039734"/>
                              <a:gd name="connsiteY30" fmla="*/ 147815 h 510380"/>
                              <a:gd name="connsiteX31" fmla="*/ 1473329 w 2039734"/>
                              <a:gd name="connsiteY31" fmla="*/ 139772 h 510380"/>
                              <a:gd name="connsiteX32" fmla="*/ 1454470 w 2039734"/>
                              <a:gd name="connsiteY32" fmla="*/ 131976 h 510380"/>
                              <a:gd name="connsiteX33" fmla="*/ 1435575 w 2039734"/>
                              <a:gd name="connsiteY33" fmla="*/ 124390 h 510380"/>
                              <a:gd name="connsiteX34" fmla="*/ 1416628 w 2039734"/>
                              <a:gd name="connsiteY34" fmla="*/ 117016 h 510380"/>
                              <a:gd name="connsiteX35" fmla="*/ 1397664 w 2039734"/>
                              <a:gd name="connsiteY35" fmla="*/ 109869 h 510380"/>
                              <a:gd name="connsiteX36" fmla="*/ 1378664 w 2039734"/>
                              <a:gd name="connsiteY36" fmla="*/ 102951 h 510380"/>
                              <a:gd name="connsiteX37" fmla="*/ 1359594 w 2039734"/>
                              <a:gd name="connsiteY37" fmla="*/ 96278 h 510380"/>
                              <a:gd name="connsiteX38" fmla="*/ 1340524 w 2039734"/>
                              <a:gd name="connsiteY38" fmla="*/ 89799 h 510380"/>
                              <a:gd name="connsiteX39" fmla="*/ 1321419 w 2039734"/>
                              <a:gd name="connsiteY39" fmla="*/ 83547 h 510380"/>
                              <a:gd name="connsiteX40" fmla="*/ 1302262 w 2039734"/>
                              <a:gd name="connsiteY40" fmla="*/ 77560 h 510380"/>
                              <a:gd name="connsiteX41" fmla="*/ 1283069 w 2039734"/>
                              <a:gd name="connsiteY41" fmla="*/ 71765 h 510380"/>
                              <a:gd name="connsiteX42" fmla="*/ 1263823 w 2039734"/>
                              <a:gd name="connsiteY42" fmla="*/ 66199 h 510380"/>
                              <a:gd name="connsiteX43" fmla="*/ 1244578 w 2039734"/>
                              <a:gd name="connsiteY43" fmla="*/ 60843 h 510380"/>
                              <a:gd name="connsiteX44" fmla="*/ 1225280 w 2039734"/>
                              <a:gd name="connsiteY44" fmla="*/ 55733 h 510380"/>
                              <a:gd name="connsiteX45" fmla="*/ 1205929 w 2039734"/>
                              <a:gd name="connsiteY45" fmla="*/ 50852 h 510380"/>
                              <a:gd name="connsiteX46" fmla="*/ 1186578 w 2039734"/>
                              <a:gd name="connsiteY46" fmla="*/ 46164 h 510380"/>
                              <a:gd name="connsiteX47" fmla="*/ 1167157 w 2039734"/>
                              <a:gd name="connsiteY47" fmla="*/ 41721 h 510380"/>
                              <a:gd name="connsiteX48" fmla="*/ 1147719 w 2039734"/>
                              <a:gd name="connsiteY48" fmla="*/ 37507 h 510380"/>
                              <a:gd name="connsiteX49" fmla="*/ 1128227 w 2039734"/>
                              <a:gd name="connsiteY49" fmla="*/ 33503 h 510380"/>
                              <a:gd name="connsiteX50" fmla="*/ 1108718 w 2039734"/>
                              <a:gd name="connsiteY50" fmla="*/ 29745 h 510380"/>
                              <a:gd name="connsiteX51" fmla="*/ 1089157 w 2039734"/>
                              <a:gd name="connsiteY51" fmla="*/ 26198 h 510380"/>
                              <a:gd name="connsiteX52" fmla="*/ 1069560 w 2039734"/>
                              <a:gd name="connsiteY52" fmla="*/ 22897 h 510380"/>
                              <a:gd name="connsiteX53" fmla="*/ 1049928 w 2039734"/>
                              <a:gd name="connsiteY53" fmla="*/ 19789 h 510380"/>
                              <a:gd name="connsiteX54" fmla="*/ 1030262 w 2039734"/>
                              <a:gd name="connsiteY54" fmla="*/ 16910 h 510380"/>
                              <a:gd name="connsiteX55" fmla="*/ 1010542 w 2039734"/>
                              <a:gd name="connsiteY55" fmla="*/ 14258 h 510380"/>
                              <a:gd name="connsiteX56" fmla="*/ 990803 w 2039734"/>
                              <a:gd name="connsiteY56" fmla="*/ 11853 h 510380"/>
                              <a:gd name="connsiteX57" fmla="*/ 971020 w 2039734"/>
                              <a:gd name="connsiteY57" fmla="*/ 9675 h 510380"/>
                              <a:gd name="connsiteX58" fmla="*/ 951213 w 2039734"/>
                              <a:gd name="connsiteY58" fmla="*/ 7673 h 510380"/>
                              <a:gd name="connsiteX59" fmla="*/ 931360 w 2039734"/>
                              <a:gd name="connsiteY59" fmla="*/ 5935 h 510380"/>
                              <a:gd name="connsiteX60" fmla="*/ 911466 w 2039734"/>
                              <a:gd name="connsiteY60" fmla="*/ 4425 h 510380"/>
                              <a:gd name="connsiteX61" fmla="*/ 891545 w 2039734"/>
                              <a:gd name="connsiteY61" fmla="*/ 3126 h 510380"/>
                              <a:gd name="connsiteX62" fmla="*/ 871583 w 2039734"/>
                              <a:gd name="connsiteY62" fmla="*/ 2072 h 510380"/>
                              <a:gd name="connsiteX63" fmla="*/ 851591 w 2039734"/>
                              <a:gd name="connsiteY63" fmla="*/ 1211 h 510380"/>
                              <a:gd name="connsiteX64" fmla="*/ 831559 w 2039734"/>
                              <a:gd name="connsiteY64" fmla="*/ 597 h 510380"/>
                              <a:gd name="connsiteX65" fmla="*/ 811485 w 2039734"/>
                              <a:gd name="connsiteY65" fmla="*/ 193 h 510380"/>
                              <a:gd name="connsiteX66" fmla="*/ 791360 w 2039734"/>
                              <a:gd name="connsiteY66" fmla="*/ 0 h 510380"/>
                              <a:gd name="connsiteX67" fmla="*/ 771212 w 2039734"/>
                              <a:gd name="connsiteY67" fmla="*/ 70 h 510380"/>
                              <a:gd name="connsiteX68" fmla="*/ 751046 w 2039734"/>
                              <a:gd name="connsiteY68" fmla="*/ 351 h 510380"/>
                              <a:gd name="connsiteX69" fmla="*/ 730835 w 2039734"/>
                              <a:gd name="connsiteY69" fmla="*/ 843 h 510380"/>
                              <a:gd name="connsiteX70" fmla="*/ 710576 w 2039734"/>
                              <a:gd name="connsiteY70" fmla="*/ 1563 h 510380"/>
                              <a:gd name="connsiteX71" fmla="*/ 690272 w 2039734"/>
                              <a:gd name="connsiteY71" fmla="*/ 2528 h 510380"/>
                              <a:gd name="connsiteX72" fmla="*/ 669943 w 2039734"/>
                              <a:gd name="connsiteY72" fmla="*/ 3705 h 510380"/>
                              <a:gd name="connsiteX73" fmla="*/ 649570 w 2039734"/>
                              <a:gd name="connsiteY73" fmla="*/ 5092 h 510380"/>
                              <a:gd name="connsiteX74" fmla="*/ 629178 w 2039734"/>
                              <a:gd name="connsiteY74" fmla="*/ 6725 h 510380"/>
                              <a:gd name="connsiteX75" fmla="*/ 608735 w 2039734"/>
                              <a:gd name="connsiteY75" fmla="*/ 8587 h 510380"/>
                              <a:gd name="connsiteX76" fmla="*/ 588250 w 2039734"/>
                              <a:gd name="connsiteY76" fmla="*/ 10641 h 510380"/>
                              <a:gd name="connsiteX77" fmla="*/ 567742 w 2039734"/>
                              <a:gd name="connsiteY77" fmla="*/ 12959 h 510380"/>
                              <a:gd name="connsiteX78" fmla="*/ 547188 w 2039734"/>
                              <a:gd name="connsiteY78" fmla="*/ 15487 h 510380"/>
                              <a:gd name="connsiteX79" fmla="*/ 526612 w 2039734"/>
                              <a:gd name="connsiteY79" fmla="*/ 18227 h 510380"/>
                              <a:gd name="connsiteX80" fmla="*/ 505995 w 2039734"/>
                              <a:gd name="connsiteY80" fmla="*/ 21194 h 510380"/>
                              <a:gd name="connsiteX81" fmla="*/ 485323 w 2039734"/>
                              <a:gd name="connsiteY81" fmla="*/ 24408 h 510380"/>
                              <a:gd name="connsiteX82" fmla="*/ 464638 w 2039734"/>
                              <a:gd name="connsiteY82" fmla="*/ 27832 h 510380"/>
                              <a:gd name="connsiteX83" fmla="*/ 443904 w 2039734"/>
                              <a:gd name="connsiteY83" fmla="*/ 31466 h 510380"/>
                              <a:gd name="connsiteX84" fmla="*/ 423123 w 2039734"/>
                              <a:gd name="connsiteY84" fmla="*/ 35347 h 510380"/>
                              <a:gd name="connsiteX85" fmla="*/ 402320 w 2039734"/>
                              <a:gd name="connsiteY85" fmla="*/ 39438 h 510380"/>
                              <a:gd name="connsiteX86" fmla="*/ 381477 w 2039734"/>
                              <a:gd name="connsiteY86" fmla="*/ 43758 h 510380"/>
                              <a:gd name="connsiteX87" fmla="*/ 360581 w 2039734"/>
                              <a:gd name="connsiteY87" fmla="*/ 48306 h 510380"/>
                              <a:gd name="connsiteX88" fmla="*/ 339669 w 2039734"/>
                              <a:gd name="connsiteY88" fmla="*/ 53082 h 510380"/>
                              <a:gd name="connsiteX89" fmla="*/ 318725 w 2039734"/>
                              <a:gd name="connsiteY89" fmla="*/ 58086 h 510380"/>
                              <a:gd name="connsiteX90" fmla="*/ 297720 w 2039734"/>
                              <a:gd name="connsiteY90" fmla="*/ 63301 h 510380"/>
                              <a:gd name="connsiteX91" fmla="*/ 276698 w 2039734"/>
                              <a:gd name="connsiteY91" fmla="*/ 68745 h 510380"/>
                              <a:gd name="connsiteX92" fmla="*/ 255646 w 2039734"/>
                              <a:gd name="connsiteY92" fmla="*/ 74434 h 510380"/>
                              <a:gd name="connsiteX93" fmla="*/ 234546 w 2039734"/>
                              <a:gd name="connsiteY93" fmla="*/ 80316 h 510380"/>
                              <a:gd name="connsiteX94" fmla="*/ 213407 w 2039734"/>
                              <a:gd name="connsiteY94" fmla="*/ 86445 h 510380"/>
                              <a:gd name="connsiteX95" fmla="*/ 192216 w 2039734"/>
                              <a:gd name="connsiteY95" fmla="*/ 92784 h 510380"/>
                              <a:gd name="connsiteX96" fmla="*/ 171008 w 2039734"/>
                              <a:gd name="connsiteY96" fmla="*/ 99351 h 510380"/>
                              <a:gd name="connsiteX97" fmla="*/ 149752 w 2039734"/>
                              <a:gd name="connsiteY97" fmla="*/ 106146 h 510380"/>
                              <a:gd name="connsiteX98" fmla="*/ 128475 w 2039734"/>
                              <a:gd name="connsiteY98" fmla="*/ 113170 h 510380"/>
                              <a:gd name="connsiteX99" fmla="*/ 107155 w 2039734"/>
                              <a:gd name="connsiteY99" fmla="*/ 120422 h 510380"/>
                              <a:gd name="connsiteX100" fmla="*/ 85808 w 2039734"/>
                              <a:gd name="connsiteY100" fmla="*/ 127885 h 510380"/>
                              <a:gd name="connsiteX101" fmla="*/ 64396 w 2039734"/>
                              <a:gd name="connsiteY101" fmla="*/ 135576 h 510380"/>
                              <a:gd name="connsiteX102" fmla="*/ 42985 w 2039734"/>
                              <a:gd name="connsiteY102" fmla="*/ 143495 h 510380"/>
                              <a:gd name="connsiteX103" fmla="*/ 21499 w 2039734"/>
                              <a:gd name="connsiteY103" fmla="*/ 151643 h 510380"/>
                              <a:gd name="connsiteX104" fmla="*/ 0 w 2039734"/>
                              <a:gd name="connsiteY104" fmla="*/ 160018 h 510380"/>
                              <a:gd name="connsiteX105" fmla="*/ 8350 w 2039734"/>
                              <a:gd name="connsiteY105" fmla="*/ 180615 h 510380"/>
                              <a:gd name="connsiteX106" fmla="*/ 30103 w 2039734"/>
                              <a:gd name="connsiteY106" fmla="*/ 171695 h 510380"/>
                              <a:gd name="connsiteX107" fmla="*/ 51833 w 2039734"/>
                              <a:gd name="connsiteY107" fmla="*/ 163003 h 510380"/>
                              <a:gd name="connsiteX108" fmla="*/ 73518 w 2039734"/>
                              <a:gd name="connsiteY108" fmla="*/ 154557 h 510380"/>
                              <a:gd name="connsiteX109" fmla="*/ 95155 w 2039734"/>
                              <a:gd name="connsiteY109" fmla="*/ 146340 h 510380"/>
                              <a:gd name="connsiteX110" fmla="*/ 116752 w 2039734"/>
                              <a:gd name="connsiteY110" fmla="*/ 138368 h 510380"/>
                              <a:gd name="connsiteX111" fmla="*/ 138325 w 2039734"/>
                              <a:gd name="connsiteY111" fmla="*/ 130659 h 510380"/>
                              <a:gd name="connsiteX112" fmla="*/ 159852 w 2039734"/>
                              <a:gd name="connsiteY112" fmla="*/ 123161 h 510380"/>
                              <a:gd name="connsiteX113" fmla="*/ 181333 w 2039734"/>
                              <a:gd name="connsiteY113" fmla="*/ 115927 h 510380"/>
                              <a:gd name="connsiteX114" fmla="*/ 202791 w 2039734"/>
                              <a:gd name="connsiteY114" fmla="*/ 108903 h 510380"/>
                              <a:gd name="connsiteX115" fmla="*/ 224203 w 2039734"/>
                              <a:gd name="connsiteY115" fmla="*/ 102160 h 510380"/>
                              <a:gd name="connsiteX116" fmla="*/ 245568 w 2039734"/>
                              <a:gd name="connsiteY116" fmla="*/ 95646 h 510380"/>
                              <a:gd name="connsiteX117" fmla="*/ 266893 w 2039734"/>
                              <a:gd name="connsiteY117" fmla="*/ 89342 h 510380"/>
                              <a:gd name="connsiteX118" fmla="*/ 288172 w 2039734"/>
                              <a:gd name="connsiteY118" fmla="*/ 83301 h 510380"/>
                              <a:gd name="connsiteX119" fmla="*/ 309426 w 2039734"/>
                              <a:gd name="connsiteY119" fmla="*/ 77507 h 510380"/>
                              <a:gd name="connsiteX120" fmla="*/ 330634 w 2039734"/>
                              <a:gd name="connsiteY120" fmla="*/ 71941 h 510380"/>
                              <a:gd name="connsiteX121" fmla="*/ 351820 w 2039734"/>
                              <a:gd name="connsiteY121" fmla="*/ 66620 h 510380"/>
                              <a:gd name="connsiteX122" fmla="*/ 372941 w 2039734"/>
                              <a:gd name="connsiteY122" fmla="*/ 61545 h 510380"/>
                              <a:gd name="connsiteX123" fmla="*/ 394041 w 2039734"/>
                              <a:gd name="connsiteY123" fmla="*/ 56699 h 510380"/>
                              <a:gd name="connsiteX124" fmla="*/ 415086 w 2039734"/>
                              <a:gd name="connsiteY124" fmla="*/ 52116 h 510380"/>
                              <a:gd name="connsiteX125" fmla="*/ 436116 w 2039734"/>
                              <a:gd name="connsiteY125" fmla="*/ 47761 h 510380"/>
                              <a:gd name="connsiteX126" fmla="*/ 457075 w 2039734"/>
                              <a:gd name="connsiteY126" fmla="*/ 43653 h 510380"/>
                              <a:gd name="connsiteX127" fmla="*/ 478017 w 2039734"/>
                              <a:gd name="connsiteY127" fmla="*/ 39772 h 510380"/>
                              <a:gd name="connsiteX128" fmla="*/ 498908 w 2039734"/>
                              <a:gd name="connsiteY128" fmla="*/ 36155 h 510380"/>
                              <a:gd name="connsiteX129" fmla="*/ 519779 w 2039734"/>
                              <a:gd name="connsiteY129" fmla="*/ 32766 h 510380"/>
                              <a:gd name="connsiteX130" fmla="*/ 540582 w 2039734"/>
                              <a:gd name="connsiteY130" fmla="*/ 29623 h 510380"/>
                              <a:gd name="connsiteX131" fmla="*/ 561362 w 2039734"/>
                              <a:gd name="connsiteY131" fmla="*/ 26690 h 510380"/>
                              <a:gd name="connsiteX132" fmla="*/ 582120 w 2039734"/>
                              <a:gd name="connsiteY132" fmla="*/ 24056 h 510380"/>
                              <a:gd name="connsiteX133" fmla="*/ 602807 w 2039734"/>
                              <a:gd name="connsiteY133" fmla="*/ 21598 h 510380"/>
                              <a:gd name="connsiteX134" fmla="*/ 623471 w 2039734"/>
                              <a:gd name="connsiteY134" fmla="*/ 19438 h 510380"/>
                              <a:gd name="connsiteX135" fmla="*/ 644093 w 2039734"/>
                              <a:gd name="connsiteY135" fmla="*/ 17489 h 510380"/>
                              <a:gd name="connsiteX136" fmla="*/ 664670 w 2039734"/>
                              <a:gd name="connsiteY136" fmla="*/ 15768 h 510380"/>
                              <a:gd name="connsiteX137" fmla="*/ 685201 w 2039734"/>
                              <a:gd name="connsiteY137" fmla="*/ 14311 h 510380"/>
                              <a:gd name="connsiteX138" fmla="*/ 705709 w 2039734"/>
                              <a:gd name="connsiteY138" fmla="*/ 13082 h 510380"/>
                              <a:gd name="connsiteX139" fmla="*/ 726169 w 2039734"/>
                              <a:gd name="connsiteY139" fmla="*/ 12098 h 510380"/>
                              <a:gd name="connsiteX140" fmla="*/ 746584 w 2039734"/>
                              <a:gd name="connsiteY140" fmla="*/ 11361 h 510380"/>
                              <a:gd name="connsiteX141" fmla="*/ 766981 w 2039734"/>
                              <a:gd name="connsiteY141" fmla="*/ 10852 h 510380"/>
                              <a:gd name="connsiteX142" fmla="*/ 787333 w 2039734"/>
                              <a:gd name="connsiteY142" fmla="*/ 10606 h 510380"/>
                              <a:gd name="connsiteX143" fmla="*/ 807638 w 2039734"/>
                              <a:gd name="connsiteY143" fmla="*/ 10571 h 510380"/>
                              <a:gd name="connsiteX144" fmla="*/ 827896 w 2039734"/>
                              <a:gd name="connsiteY144" fmla="*/ 10799 h 510380"/>
                              <a:gd name="connsiteX145" fmla="*/ 848130 w 2039734"/>
                              <a:gd name="connsiteY145" fmla="*/ 11256 h 510380"/>
                              <a:gd name="connsiteX146" fmla="*/ 868320 w 2039734"/>
                              <a:gd name="connsiteY146" fmla="*/ 11975 h 510380"/>
                              <a:gd name="connsiteX147" fmla="*/ 888468 w 2039734"/>
                              <a:gd name="connsiteY147" fmla="*/ 12906 h 510380"/>
                              <a:gd name="connsiteX148" fmla="*/ 908569 w 2039734"/>
                              <a:gd name="connsiteY148" fmla="*/ 14118 h 510380"/>
                              <a:gd name="connsiteX149" fmla="*/ 928643 w 2039734"/>
                              <a:gd name="connsiteY149" fmla="*/ 15540 h 510380"/>
                              <a:gd name="connsiteX150" fmla="*/ 948675 w 2039734"/>
                              <a:gd name="connsiteY150" fmla="*/ 17191 h 510380"/>
                              <a:gd name="connsiteX151" fmla="*/ 968667 w 2039734"/>
                              <a:gd name="connsiteY151" fmla="*/ 19105 h 510380"/>
                              <a:gd name="connsiteX152" fmla="*/ 988606 w 2039734"/>
                              <a:gd name="connsiteY152" fmla="*/ 21264 h 510380"/>
                              <a:gd name="connsiteX153" fmla="*/ 1008523 w 2039734"/>
                              <a:gd name="connsiteY153" fmla="*/ 23635 h 510380"/>
                              <a:gd name="connsiteX154" fmla="*/ 1028400 w 2039734"/>
                              <a:gd name="connsiteY154" fmla="*/ 26269 h 510380"/>
                              <a:gd name="connsiteX155" fmla="*/ 1048225 w 2039734"/>
                              <a:gd name="connsiteY155" fmla="*/ 29148 h 510380"/>
                              <a:gd name="connsiteX156" fmla="*/ 1068015 w 2039734"/>
                              <a:gd name="connsiteY156" fmla="*/ 32257 h 510380"/>
                              <a:gd name="connsiteX157" fmla="*/ 1087770 w 2039734"/>
                              <a:gd name="connsiteY157" fmla="*/ 35610 h 510380"/>
                              <a:gd name="connsiteX158" fmla="*/ 1107489 w 2039734"/>
                              <a:gd name="connsiteY158" fmla="*/ 39210 h 510380"/>
                              <a:gd name="connsiteX159" fmla="*/ 1127156 w 2039734"/>
                              <a:gd name="connsiteY159" fmla="*/ 43038 h 510380"/>
                              <a:gd name="connsiteX160" fmla="*/ 1146805 w 2039734"/>
                              <a:gd name="connsiteY160" fmla="*/ 47112 h 510380"/>
                              <a:gd name="connsiteX161" fmla="*/ 1166385 w 2039734"/>
                              <a:gd name="connsiteY161" fmla="*/ 51431 h 510380"/>
                              <a:gd name="connsiteX162" fmla="*/ 1185946 w 2039734"/>
                              <a:gd name="connsiteY162" fmla="*/ 55979 h 510380"/>
                              <a:gd name="connsiteX163" fmla="*/ 1205472 w 2039734"/>
                              <a:gd name="connsiteY163" fmla="*/ 60773 h 510380"/>
                              <a:gd name="connsiteX164" fmla="*/ 1224946 w 2039734"/>
                              <a:gd name="connsiteY164" fmla="*/ 65830 h 510380"/>
                              <a:gd name="connsiteX165" fmla="*/ 1244385 w 2039734"/>
                              <a:gd name="connsiteY165" fmla="*/ 71098 h 510380"/>
                              <a:gd name="connsiteX166" fmla="*/ 1263788 w 2039734"/>
                              <a:gd name="connsiteY166" fmla="*/ 76629 h 510380"/>
                              <a:gd name="connsiteX167" fmla="*/ 1283139 w 2039734"/>
                              <a:gd name="connsiteY167" fmla="*/ 82406 h 510380"/>
                              <a:gd name="connsiteX168" fmla="*/ 1302472 w 2039734"/>
                              <a:gd name="connsiteY168" fmla="*/ 88394 h 510380"/>
                              <a:gd name="connsiteX169" fmla="*/ 1321753 w 2039734"/>
                              <a:gd name="connsiteY169" fmla="*/ 94645 h 510380"/>
                              <a:gd name="connsiteX170" fmla="*/ 1340999 w 2039734"/>
                              <a:gd name="connsiteY170" fmla="*/ 101124 h 510380"/>
                              <a:gd name="connsiteX171" fmla="*/ 1360191 w 2039734"/>
                              <a:gd name="connsiteY171" fmla="*/ 107849 h 510380"/>
                              <a:gd name="connsiteX172" fmla="*/ 1379367 w 2039734"/>
                              <a:gd name="connsiteY172" fmla="*/ 114821 h 510380"/>
                              <a:gd name="connsiteX173" fmla="*/ 1398489 w 2039734"/>
                              <a:gd name="connsiteY173" fmla="*/ 122038 h 510380"/>
                              <a:gd name="connsiteX174" fmla="*/ 1417577 w 2039734"/>
                              <a:gd name="connsiteY174" fmla="*/ 129483 h 510380"/>
                              <a:gd name="connsiteX175" fmla="*/ 1436611 w 2039734"/>
                              <a:gd name="connsiteY175" fmla="*/ 137156 h 510380"/>
                              <a:gd name="connsiteX176" fmla="*/ 1455628 w 2039734"/>
                              <a:gd name="connsiteY176" fmla="*/ 145093 h 510380"/>
                              <a:gd name="connsiteX177" fmla="*/ 1474593 w 2039734"/>
                              <a:gd name="connsiteY177" fmla="*/ 153276 h 510380"/>
                              <a:gd name="connsiteX178" fmla="*/ 1493522 w 2039734"/>
                              <a:gd name="connsiteY178" fmla="*/ 161669 h 510380"/>
                              <a:gd name="connsiteX179" fmla="*/ 1512399 w 2039734"/>
                              <a:gd name="connsiteY179" fmla="*/ 170343 h 510380"/>
                              <a:gd name="connsiteX180" fmla="*/ 1531258 w 2039734"/>
                              <a:gd name="connsiteY180" fmla="*/ 179211 h 510380"/>
                              <a:gd name="connsiteX181" fmla="*/ 1550065 w 2039734"/>
                              <a:gd name="connsiteY181" fmla="*/ 188359 h 510380"/>
                              <a:gd name="connsiteX182" fmla="*/ 1568819 w 2039734"/>
                              <a:gd name="connsiteY182" fmla="*/ 197718 h 510380"/>
                              <a:gd name="connsiteX183" fmla="*/ 1587572 w 2039734"/>
                              <a:gd name="connsiteY183" fmla="*/ 207341 h 510380"/>
                              <a:gd name="connsiteX184" fmla="*/ 1606238 w 2039734"/>
                              <a:gd name="connsiteY184" fmla="*/ 217192 h 510380"/>
                              <a:gd name="connsiteX185" fmla="*/ 1624887 w 2039734"/>
                              <a:gd name="connsiteY185" fmla="*/ 227306 h 510380"/>
                              <a:gd name="connsiteX186" fmla="*/ 1643500 w 2039734"/>
                              <a:gd name="connsiteY186" fmla="*/ 237631 h 510380"/>
                              <a:gd name="connsiteX187" fmla="*/ 1662078 w 2039734"/>
                              <a:gd name="connsiteY187" fmla="*/ 248219 h 510380"/>
                              <a:gd name="connsiteX188" fmla="*/ 1680621 w 2039734"/>
                              <a:gd name="connsiteY188" fmla="*/ 259036 h 510380"/>
                              <a:gd name="connsiteX189" fmla="*/ 1699112 w 2039734"/>
                              <a:gd name="connsiteY189" fmla="*/ 270098 h 510380"/>
                              <a:gd name="connsiteX190" fmla="*/ 1717567 w 2039734"/>
                              <a:gd name="connsiteY190" fmla="*/ 281406 h 510380"/>
                              <a:gd name="connsiteX191" fmla="*/ 1735987 w 2039734"/>
                              <a:gd name="connsiteY191" fmla="*/ 292960 h 510380"/>
                              <a:gd name="connsiteX192" fmla="*/ 1754354 w 2039734"/>
                              <a:gd name="connsiteY192" fmla="*/ 304725 h 510380"/>
                              <a:gd name="connsiteX193" fmla="*/ 1772687 w 2039734"/>
                              <a:gd name="connsiteY193" fmla="*/ 316736 h 510380"/>
                              <a:gd name="connsiteX194" fmla="*/ 1791002 w 2039734"/>
                              <a:gd name="connsiteY194" fmla="*/ 329010 h 510380"/>
                              <a:gd name="connsiteX195" fmla="*/ 1809229 w 2039734"/>
                              <a:gd name="connsiteY195" fmla="*/ 341529 h 510380"/>
                              <a:gd name="connsiteX196" fmla="*/ 1827456 w 2039734"/>
                              <a:gd name="connsiteY196" fmla="*/ 354278 h 510380"/>
                              <a:gd name="connsiteX197" fmla="*/ 1845630 w 2039734"/>
                              <a:gd name="connsiteY197" fmla="*/ 367254 h 510380"/>
                              <a:gd name="connsiteX198" fmla="*/ 1863787 w 2039734"/>
                              <a:gd name="connsiteY198" fmla="*/ 380476 h 510380"/>
                              <a:gd name="connsiteX199" fmla="*/ 1881873 w 2039734"/>
                              <a:gd name="connsiteY199" fmla="*/ 393944 h 510380"/>
                              <a:gd name="connsiteX200" fmla="*/ 1899942 w 2039734"/>
                              <a:gd name="connsiteY200" fmla="*/ 407675 h 510380"/>
                              <a:gd name="connsiteX201" fmla="*/ 1917959 w 2039734"/>
                              <a:gd name="connsiteY201" fmla="*/ 421600 h 510380"/>
                              <a:gd name="connsiteX202" fmla="*/ 1935957 w 2039734"/>
                              <a:gd name="connsiteY202" fmla="*/ 435806 h 510380"/>
                              <a:gd name="connsiteX203" fmla="*/ 1953886 w 2039734"/>
                              <a:gd name="connsiteY203" fmla="*/ 450239 h 510380"/>
                              <a:gd name="connsiteX204" fmla="*/ 1971779 w 2039734"/>
                              <a:gd name="connsiteY204" fmla="*/ 464919 h 510380"/>
                              <a:gd name="connsiteX205" fmla="*/ 1989672 w 2039734"/>
                              <a:gd name="connsiteY205" fmla="*/ 479827 h 510380"/>
                              <a:gd name="connsiteX206" fmla="*/ 2007478 w 2039734"/>
                              <a:gd name="connsiteY206" fmla="*/ 494998 h 510380"/>
                              <a:gd name="connsiteX207" fmla="*/ 2025266 w 2039734"/>
                              <a:gd name="connsiteY207" fmla="*/ 510380 h 510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Lst>
                            <a:rect l="l" t="t" r="r" b="b"/>
                            <a:pathLst>
                              <a:path w="2039734" h="510380">
                                <a:moveTo>
                                  <a:pt x="2039735" y="493488"/>
                                </a:moveTo>
                                <a:lnTo>
                                  <a:pt x="2022018" y="478721"/>
                                </a:lnTo>
                                <a:lnTo>
                                  <a:pt x="2004265" y="464164"/>
                                </a:lnTo>
                                <a:lnTo>
                                  <a:pt x="1986477" y="449835"/>
                                </a:lnTo>
                                <a:lnTo>
                                  <a:pt x="1968636" y="435735"/>
                                </a:lnTo>
                                <a:lnTo>
                                  <a:pt x="1950760" y="421828"/>
                                </a:lnTo>
                                <a:lnTo>
                                  <a:pt x="1932867" y="408185"/>
                                </a:lnTo>
                                <a:lnTo>
                                  <a:pt x="1914921" y="394769"/>
                                </a:lnTo>
                                <a:lnTo>
                                  <a:pt x="1896957" y="381547"/>
                                </a:lnTo>
                                <a:lnTo>
                                  <a:pt x="1878941" y="368553"/>
                                </a:lnTo>
                                <a:lnTo>
                                  <a:pt x="1860872" y="355805"/>
                                </a:lnTo>
                                <a:lnTo>
                                  <a:pt x="1842785" y="343268"/>
                                </a:lnTo>
                                <a:lnTo>
                                  <a:pt x="1824681" y="330959"/>
                                </a:lnTo>
                                <a:lnTo>
                                  <a:pt x="1806507" y="318878"/>
                                </a:lnTo>
                                <a:lnTo>
                                  <a:pt x="1788298" y="307008"/>
                                </a:lnTo>
                                <a:lnTo>
                                  <a:pt x="1770071" y="295366"/>
                                </a:lnTo>
                                <a:lnTo>
                                  <a:pt x="1751808" y="283970"/>
                                </a:lnTo>
                                <a:lnTo>
                                  <a:pt x="1733494" y="272785"/>
                                </a:lnTo>
                                <a:lnTo>
                                  <a:pt x="1715144" y="261828"/>
                                </a:lnTo>
                                <a:lnTo>
                                  <a:pt x="1696759" y="251081"/>
                                </a:lnTo>
                                <a:lnTo>
                                  <a:pt x="1678356" y="240581"/>
                                </a:lnTo>
                                <a:lnTo>
                                  <a:pt x="1659883" y="230291"/>
                                </a:lnTo>
                                <a:lnTo>
                                  <a:pt x="1641393" y="220229"/>
                                </a:lnTo>
                                <a:lnTo>
                                  <a:pt x="1622885" y="210396"/>
                                </a:lnTo>
                                <a:lnTo>
                                  <a:pt x="1604289" y="200791"/>
                                </a:lnTo>
                                <a:lnTo>
                                  <a:pt x="1585711" y="191397"/>
                                </a:lnTo>
                                <a:lnTo>
                                  <a:pt x="1567063" y="182231"/>
                                </a:lnTo>
                                <a:lnTo>
                                  <a:pt x="1548379" y="173276"/>
                                </a:lnTo>
                                <a:lnTo>
                                  <a:pt x="1529660" y="164584"/>
                                </a:lnTo>
                                <a:lnTo>
                                  <a:pt x="1510924" y="156103"/>
                                </a:lnTo>
                                <a:lnTo>
                                  <a:pt x="1492135" y="147815"/>
                                </a:lnTo>
                                <a:lnTo>
                                  <a:pt x="1473329" y="139772"/>
                                </a:lnTo>
                                <a:lnTo>
                                  <a:pt x="1454470" y="131976"/>
                                </a:lnTo>
                                <a:lnTo>
                                  <a:pt x="1435575" y="124390"/>
                                </a:lnTo>
                                <a:lnTo>
                                  <a:pt x="1416628" y="117016"/>
                                </a:lnTo>
                                <a:lnTo>
                                  <a:pt x="1397664" y="109869"/>
                                </a:lnTo>
                                <a:lnTo>
                                  <a:pt x="1378664" y="102951"/>
                                </a:lnTo>
                                <a:lnTo>
                                  <a:pt x="1359594" y="96278"/>
                                </a:lnTo>
                                <a:lnTo>
                                  <a:pt x="1340524" y="89799"/>
                                </a:lnTo>
                                <a:lnTo>
                                  <a:pt x="1321419" y="83547"/>
                                </a:lnTo>
                                <a:lnTo>
                                  <a:pt x="1302262" y="77560"/>
                                </a:lnTo>
                                <a:lnTo>
                                  <a:pt x="1283069" y="71765"/>
                                </a:lnTo>
                                <a:lnTo>
                                  <a:pt x="1263823" y="66199"/>
                                </a:lnTo>
                                <a:lnTo>
                                  <a:pt x="1244578" y="60843"/>
                                </a:lnTo>
                                <a:lnTo>
                                  <a:pt x="1225280" y="55733"/>
                                </a:lnTo>
                                <a:lnTo>
                                  <a:pt x="1205929" y="50852"/>
                                </a:lnTo>
                                <a:lnTo>
                                  <a:pt x="1186578" y="46164"/>
                                </a:lnTo>
                                <a:lnTo>
                                  <a:pt x="1167157" y="41721"/>
                                </a:lnTo>
                                <a:lnTo>
                                  <a:pt x="1147719" y="37507"/>
                                </a:lnTo>
                                <a:lnTo>
                                  <a:pt x="1128227" y="33503"/>
                                </a:lnTo>
                                <a:lnTo>
                                  <a:pt x="1108718" y="29745"/>
                                </a:lnTo>
                                <a:lnTo>
                                  <a:pt x="1089157" y="26198"/>
                                </a:lnTo>
                                <a:lnTo>
                                  <a:pt x="1069560" y="22897"/>
                                </a:lnTo>
                                <a:lnTo>
                                  <a:pt x="1049928" y="19789"/>
                                </a:lnTo>
                                <a:lnTo>
                                  <a:pt x="1030262" y="16910"/>
                                </a:lnTo>
                                <a:lnTo>
                                  <a:pt x="1010542" y="14258"/>
                                </a:lnTo>
                                <a:lnTo>
                                  <a:pt x="990803" y="11853"/>
                                </a:lnTo>
                                <a:lnTo>
                                  <a:pt x="971020" y="9675"/>
                                </a:lnTo>
                                <a:lnTo>
                                  <a:pt x="951213" y="7673"/>
                                </a:lnTo>
                                <a:lnTo>
                                  <a:pt x="931360" y="5935"/>
                                </a:lnTo>
                                <a:lnTo>
                                  <a:pt x="911466" y="4425"/>
                                </a:lnTo>
                                <a:lnTo>
                                  <a:pt x="891545" y="3126"/>
                                </a:lnTo>
                                <a:lnTo>
                                  <a:pt x="871583" y="2072"/>
                                </a:lnTo>
                                <a:lnTo>
                                  <a:pt x="851591" y="1211"/>
                                </a:lnTo>
                                <a:lnTo>
                                  <a:pt x="831559" y="597"/>
                                </a:lnTo>
                                <a:lnTo>
                                  <a:pt x="811485" y="193"/>
                                </a:lnTo>
                                <a:lnTo>
                                  <a:pt x="791360" y="0"/>
                                </a:lnTo>
                                <a:lnTo>
                                  <a:pt x="771212" y="70"/>
                                </a:lnTo>
                                <a:lnTo>
                                  <a:pt x="751046" y="351"/>
                                </a:lnTo>
                                <a:lnTo>
                                  <a:pt x="730835" y="843"/>
                                </a:lnTo>
                                <a:lnTo>
                                  <a:pt x="710576" y="1563"/>
                                </a:lnTo>
                                <a:lnTo>
                                  <a:pt x="690272" y="2528"/>
                                </a:lnTo>
                                <a:lnTo>
                                  <a:pt x="669943" y="3705"/>
                                </a:lnTo>
                                <a:lnTo>
                                  <a:pt x="649570" y="5092"/>
                                </a:lnTo>
                                <a:lnTo>
                                  <a:pt x="629178" y="6725"/>
                                </a:lnTo>
                                <a:lnTo>
                                  <a:pt x="608735" y="8587"/>
                                </a:lnTo>
                                <a:lnTo>
                                  <a:pt x="588250" y="10641"/>
                                </a:lnTo>
                                <a:lnTo>
                                  <a:pt x="567742" y="12959"/>
                                </a:lnTo>
                                <a:lnTo>
                                  <a:pt x="547188" y="15487"/>
                                </a:lnTo>
                                <a:lnTo>
                                  <a:pt x="526612" y="18227"/>
                                </a:lnTo>
                                <a:lnTo>
                                  <a:pt x="505995" y="21194"/>
                                </a:lnTo>
                                <a:lnTo>
                                  <a:pt x="485323" y="24408"/>
                                </a:lnTo>
                                <a:lnTo>
                                  <a:pt x="464638" y="27832"/>
                                </a:lnTo>
                                <a:lnTo>
                                  <a:pt x="443904" y="31466"/>
                                </a:lnTo>
                                <a:lnTo>
                                  <a:pt x="423123" y="35347"/>
                                </a:lnTo>
                                <a:lnTo>
                                  <a:pt x="402320" y="39438"/>
                                </a:lnTo>
                                <a:lnTo>
                                  <a:pt x="381477" y="43758"/>
                                </a:lnTo>
                                <a:lnTo>
                                  <a:pt x="360581" y="48306"/>
                                </a:lnTo>
                                <a:lnTo>
                                  <a:pt x="339669" y="53082"/>
                                </a:lnTo>
                                <a:lnTo>
                                  <a:pt x="318725" y="58086"/>
                                </a:lnTo>
                                <a:lnTo>
                                  <a:pt x="297720" y="63301"/>
                                </a:lnTo>
                                <a:lnTo>
                                  <a:pt x="276698" y="68745"/>
                                </a:lnTo>
                                <a:lnTo>
                                  <a:pt x="255646" y="74434"/>
                                </a:lnTo>
                                <a:lnTo>
                                  <a:pt x="234546" y="80316"/>
                                </a:lnTo>
                                <a:lnTo>
                                  <a:pt x="213407" y="86445"/>
                                </a:lnTo>
                                <a:lnTo>
                                  <a:pt x="192216" y="92784"/>
                                </a:lnTo>
                                <a:lnTo>
                                  <a:pt x="171008" y="99351"/>
                                </a:lnTo>
                                <a:lnTo>
                                  <a:pt x="149752" y="106146"/>
                                </a:lnTo>
                                <a:lnTo>
                                  <a:pt x="128475" y="113170"/>
                                </a:lnTo>
                                <a:lnTo>
                                  <a:pt x="107155" y="120422"/>
                                </a:lnTo>
                                <a:lnTo>
                                  <a:pt x="85808" y="127885"/>
                                </a:lnTo>
                                <a:lnTo>
                                  <a:pt x="64396" y="135576"/>
                                </a:lnTo>
                                <a:lnTo>
                                  <a:pt x="42985" y="143495"/>
                                </a:lnTo>
                                <a:lnTo>
                                  <a:pt x="21499" y="151643"/>
                                </a:lnTo>
                                <a:lnTo>
                                  <a:pt x="0" y="160018"/>
                                </a:lnTo>
                                <a:lnTo>
                                  <a:pt x="8350" y="180615"/>
                                </a:lnTo>
                                <a:lnTo>
                                  <a:pt x="30103" y="171695"/>
                                </a:lnTo>
                                <a:lnTo>
                                  <a:pt x="51833" y="163003"/>
                                </a:lnTo>
                                <a:lnTo>
                                  <a:pt x="73518" y="154557"/>
                                </a:lnTo>
                                <a:lnTo>
                                  <a:pt x="95155" y="146340"/>
                                </a:lnTo>
                                <a:lnTo>
                                  <a:pt x="116752" y="138368"/>
                                </a:lnTo>
                                <a:lnTo>
                                  <a:pt x="138325" y="130659"/>
                                </a:lnTo>
                                <a:lnTo>
                                  <a:pt x="159852" y="123161"/>
                                </a:lnTo>
                                <a:lnTo>
                                  <a:pt x="181333" y="115927"/>
                                </a:lnTo>
                                <a:lnTo>
                                  <a:pt x="202791" y="108903"/>
                                </a:lnTo>
                                <a:lnTo>
                                  <a:pt x="224203" y="102160"/>
                                </a:lnTo>
                                <a:lnTo>
                                  <a:pt x="245568" y="95646"/>
                                </a:lnTo>
                                <a:lnTo>
                                  <a:pt x="266893" y="89342"/>
                                </a:lnTo>
                                <a:lnTo>
                                  <a:pt x="288172" y="83301"/>
                                </a:lnTo>
                                <a:lnTo>
                                  <a:pt x="309426" y="77507"/>
                                </a:lnTo>
                                <a:lnTo>
                                  <a:pt x="330634" y="71941"/>
                                </a:lnTo>
                                <a:lnTo>
                                  <a:pt x="351820" y="66620"/>
                                </a:lnTo>
                                <a:lnTo>
                                  <a:pt x="372941" y="61545"/>
                                </a:lnTo>
                                <a:lnTo>
                                  <a:pt x="394041" y="56699"/>
                                </a:lnTo>
                                <a:lnTo>
                                  <a:pt x="415086" y="52116"/>
                                </a:lnTo>
                                <a:lnTo>
                                  <a:pt x="436116" y="47761"/>
                                </a:lnTo>
                                <a:lnTo>
                                  <a:pt x="457075" y="43653"/>
                                </a:lnTo>
                                <a:lnTo>
                                  <a:pt x="478017" y="39772"/>
                                </a:lnTo>
                                <a:lnTo>
                                  <a:pt x="498908" y="36155"/>
                                </a:lnTo>
                                <a:lnTo>
                                  <a:pt x="519779" y="32766"/>
                                </a:lnTo>
                                <a:lnTo>
                                  <a:pt x="540582" y="29623"/>
                                </a:lnTo>
                                <a:lnTo>
                                  <a:pt x="561362" y="26690"/>
                                </a:lnTo>
                                <a:lnTo>
                                  <a:pt x="582120" y="24056"/>
                                </a:lnTo>
                                <a:lnTo>
                                  <a:pt x="602807" y="21598"/>
                                </a:lnTo>
                                <a:lnTo>
                                  <a:pt x="623471" y="19438"/>
                                </a:lnTo>
                                <a:lnTo>
                                  <a:pt x="644093" y="17489"/>
                                </a:lnTo>
                                <a:lnTo>
                                  <a:pt x="664670" y="15768"/>
                                </a:lnTo>
                                <a:lnTo>
                                  <a:pt x="685201" y="14311"/>
                                </a:lnTo>
                                <a:lnTo>
                                  <a:pt x="705709" y="13082"/>
                                </a:lnTo>
                                <a:lnTo>
                                  <a:pt x="726169" y="12098"/>
                                </a:lnTo>
                                <a:lnTo>
                                  <a:pt x="746584" y="11361"/>
                                </a:lnTo>
                                <a:lnTo>
                                  <a:pt x="766981" y="10852"/>
                                </a:lnTo>
                                <a:lnTo>
                                  <a:pt x="787333" y="10606"/>
                                </a:lnTo>
                                <a:lnTo>
                                  <a:pt x="807638" y="10571"/>
                                </a:lnTo>
                                <a:lnTo>
                                  <a:pt x="827896" y="10799"/>
                                </a:lnTo>
                                <a:lnTo>
                                  <a:pt x="848130" y="11256"/>
                                </a:lnTo>
                                <a:lnTo>
                                  <a:pt x="868320" y="11975"/>
                                </a:lnTo>
                                <a:lnTo>
                                  <a:pt x="888468" y="12906"/>
                                </a:lnTo>
                                <a:lnTo>
                                  <a:pt x="908569" y="14118"/>
                                </a:lnTo>
                                <a:lnTo>
                                  <a:pt x="928643" y="15540"/>
                                </a:lnTo>
                                <a:lnTo>
                                  <a:pt x="948675" y="17191"/>
                                </a:lnTo>
                                <a:lnTo>
                                  <a:pt x="968667" y="19105"/>
                                </a:lnTo>
                                <a:lnTo>
                                  <a:pt x="988606" y="21264"/>
                                </a:lnTo>
                                <a:lnTo>
                                  <a:pt x="1008523" y="23635"/>
                                </a:lnTo>
                                <a:lnTo>
                                  <a:pt x="1028400" y="26269"/>
                                </a:lnTo>
                                <a:lnTo>
                                  <a:pt x="1048225" y="29148"/>
                                </a:lnTo>
                                <a:lnTo>
                                  <a:pt x="1068015" y="32257"/>
                                </a:lnTo>
                                <a:lnTo>
                                  <a:pt x="1087770" y="35610"/>
                                </a:lnTo>
                                <a:lnTo>
                                  <a:pt x="1107489" y="39210"/>
                                </a:lnTo>
                                <a:lnTo>
                                  <a:pt x="1127156" y="43038"/>
                                </a:lnTo>
                                <a:lnTo>
                                  <a:pt x="1146805" y="47112"/>
                                </a:lnTo>
                                <a:lnTo>
                                  <a:pt x="1166385" y="51431"/>
                                </a:lnTo>
                                <a:lnTo>
                                  <a:pt x="1185946" y="55979"/>
                                </a:lnTo>
                                <a:lnTo>
                                  <a:pt x="1205472" y="60773"/>
                                </a:lnTo>
                                <a:lnTo>
                                  <a:pt x="1224946" y="65830"/>
                                </a:lnTo>
                                <a:lnTo>
                                  <a:pt x="1244385" y="71098"/>
                                </a:lnTo>
                                <a:lnTo>
                                  <a:pt x="1263788" y="76629"/>
                                </a:lnTo>
                                <a:lnTo>
                                  <a:pt x="1283139" y="82406"/>
                                </a:lnTo>
                                <a:lnTo>
                                  <a:pt x="1302472" y="88394"/>
                                </a:lnTo>
                                <a:lnTo>
                                  <a:pt x="1321753" y="94645"/>
                                </a:lnTo>
                                <a:lnTo>
                                  <a:pt x="1340999" y="101124"/>
                                </a:lnTo>
                                <a:lnTo>
                                  <a:pt x="1360191" y="107849"/>
                                </a:lnTo>
                                <a:lnTo>
                                  <a:pt x="1379367" y="114821"/>
                                </a:lnTo>
                                <a:lnTo>
                                  <a:pt x="1398489" y="122038"/>
                                </a:lnTo>
                                <a:lnTo>
                                  <a:pt x="1417577" y="129483"/>
                                </a:lnTo>
                                <a:lnTo>
                                  <a:pt x="1436611" y="137156"/>
                                </a:lnTo>
                                <a:lnTo>
                                  <a:pt x="1455628" y="145093"/>
                                </a:lnTo>
                                <a:lnTo>
                                  <a:pt x="1474593" y="153276"/>
                                </a:lnTo>
                                <a:lnTo>
                                  <a:pt x="1493522" y="161669"/>
                                </a:lnTo>
                                <a:lnTo>
                                  <a:pt x="1512399" y="170343"/>
                                </a:lnTo>
                                <a:lnTo>
                                  <a:pt x="1531258" y="179211"/>
                                </a:lnTo>
                                <a:lnTo>
                                  <a:pt x="1550065" y="188359"/>
                                </a:lnTo>
                                <a:lnTo>
                                  <a:pt x="1568819" y="197718"/>
                                </a:lnTo>
                                <a:lnTo>
                                  <a:pt x="1587572" y="207341"/>
                                </a:lnTo>
                                <a:lnTo>
                                  <a:pt x="1606238" y="217192"/>
                                </a:lnTo>
                                <a:lnTo>
                                  <a:pt x="1624887" y="227306"/>
                                </a:lnTo>
                                <a:lnTo>
                                  <a:pt x="1643500" y="237631"/>
                                </a:lnTo>
                                <a:lnTo>
                                  <a:pt x="1662078" y="248219"/>
                                </a:lnTo>
                                <a:lnTo>
                                  <a:pt x="1680621" y="259036"/>
                                </a:lnTo>
                                <a:lnTo>
                                  <a:pt x="1699112" y="270098"/>
                                </a:lnTo>
                                <a:lnTo>
                                  <a:pt x="1717567" y="281406"/>
                                </a:lnTo>
                                <a:lnTo>
                                  <a:pt x="1735987" y="292960"/>
                                </a:lnTo>
                                <a:lnTo>
                                  <a:pt x="1754354" y="304725"/>
                                </a:lnTo>
                                <a:lnTo>
                                  <a:pt x="1772687" y="316736"/>
                                </a:lnTo>
                                <a:lnTo>
                                  <a:pt x="1791002" y="329010"/>
                                </a:lnTo>
                                <a:lnTo>
                                  <a:pt x="1809229" y="341529"/>
                                </a:lnTo>
                                <a:lnTo>
                                  <a:pt x="1827456" y="354278"/>
                                </a:lnTo>
                                <a:lnTo>
                                  <a:pt x="1845630" y="367254"/>
                                </a:lnTo>
                                <a:lnTo>
                                  <a:pt x="1863787" y="380476"/>
                                </a:lnTo>
                                <a:lnTo>
                                  <a:pt x="1881873" y="393944"/>
                                </a:lnTo>
                                <a:lnTo>
                                  <a:pt x="1899942" y="407675"/>
                                </a:lnTo>
                                <a:lnTo>
                                  <a:pt x="1917959" y="421600"/>
                                </a:lnTo>
                                <a:lnTo>
                                  <a:pt x="1935957" y="435806"/>
                                </a:lnTo>
                                <a:lnTo>
                                  <a:pt x="1953886" y="450239"/>
                                </a:lnTo>
                                <a:lnTo>
                                  <a:pt x="1971779" y="464919"/>
                                </a:lnTo>
                                <a:lnTo>
                                  <a:pt x="1989672" y="479827"/>
                                </a:lnTo>
                                <a:lnTo>
                                  <a:pt x="2007478" y="494998"/>
                                </a:lnTo>
                                <a:lnTo>
                                  <a:pt x="2025266" y="510380"/>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4" name="Freeform: Shape 2654"/>
                        <wps:cNvSpPr/>
                        <wps:spPr>
                          <a:xfrm>
                            <a:off x="764045" y="2164225"/>
                            <a:ext cx="2039734" cy="510380"/>
                          </a:xfrm>
                          <a:custGeom>
                            <a:avLst/>
                            <a:gdLst>
                              <a:gd name="connsiteX0" fmla="*/ 8350 w 2039734"/>
                              <a:gd name="connsiteY0" fmla="*/ 180615 h 510380"/>
                              <a:gd name="connsiteX1" fmla="*/ 30103 w 2039734"/>
                              <a:gd name="connsiteY1" fmla="*/ 171695 h 510380"/>
                              <a:gd name="connsiteX2" fmla="*/ 51833 w 2039734"/>
                              <a:gd name="connsiteY2" fmla="*/ 163003 h 510380"/>
                              <a:gd name="connsiteX3" fmla="*/ 73518 w 2039734"/>
                              <a:gd name="connsiteY3" fmla="*/ 154557 h 510380"/>
                              <a:gd name="connsiteX4" fmla="*/ 95155 w 2039734"/>
                              <a:gd name="connsiteY4" fmla="*/ 146340 h 510380"/>
                              <a:gd name="connsiteX5" fmla="*/ 116752 w 2039734"/>
                              <a:gd name="connsiteY5" fmla="*/ 138368 h 510380"/>
                              <a:gd name="connsiteX6" fmla="*/ 138325 w 2039734"/>
                              <a:gd name="connsiteY6" fmla="*/ 130659 h 510380"/>
                              <a:gd name="connsiteX7" fmla="*/ 159852 w 2039734"/>
                              <a:gd name="connsiteY7" fmla="*/ 123161 h 510380"/>
                              <a:gd name="connsiteX8" fmla="*/ 181333 w 2039734"/>
                              <a:gd name="connsiteY8" fmla="*/ 115927 h 510380"/>
                              <a:gd name="connsiteX9" fmla="*/ 202791 w 2039734"/>
                              <a:gd name="connsiteY9" fmla="*/ 108903 h 510380"/>
                              <a:gd name="connsiteX10" fmla="*/ 224203 w 2039734"/>
                              <a:gd name="connsiteY10" fmla="*/ 102160 h 510380"/>
                              <a:gd name="connsiteX11" fmla="*/ 245568 w 2039734"/>
                              <a:gd name="connsiteY11" fmla="*/ 95646 h 510380"/>
                              <a:gd name="connsiteX12" fmla="*/ 266893 w 2039734"/>
                              <a:gd name="connsiteY12" fmla="*/ 89342 h 510380"/>
                              <a:gd name="connsiteX13" fmla="*/ 288172 w 2039734"/>
                              <a:gd name="connsiteY13" fmla="*/ 83301 h 510380"/>
                              <a:gd name="connsiteX14" fmla="*/ 309426 w 2039734"/>
                              <a:gd name="connsiteY14" fmla="*/ 77507 h 510380"/>
                              <a:gd name="connsiteX15" fmla="*/ 330634 w 2039734"/>
                              <a:gd name="connsiteY15" fmla="*/ 71941 h 510380"/>
                              <a:gd name="connsiteX16" fmla="*/ 351820 w 2039734"/>
                              <a:gd name="connsiteY16" fmla="*/ 66620 h 510380"/>
                              <a:gd name="connsiteX17" fmla="*/ 372941 w 2039734"/>
                              <a:gd name="connsiteY17" fmla="*/ 61545 h 510380"/>
                              <a:gd name="connsiteX18" fmla="*/ 394041 w 2039734"/>
                              <a:gd name="connsiteY18" fmla="*/ 56699 h 510380"/>
                              <a:gd name="connsiteX19" fmla="*/ 415086 w 2039734"/>
                              <a:gd name="connsiteY19" fmla="*/ 52116 h 510380"/>
                              <a:gd name="connsiteX20" fmla="*/ 436116 w 2039734"/>
                              <a:gd name="connsiteY20" fmla="*/ 47761 h 510380"/>
                              <a:gd name="connsiteX21" fmla="*/ 457075 w 2039734"/>
                              <a:gd name="connsiteY21" fmla="*/ 43653 h 510380"/>
                              <a:gd name="connsiteX22" fmla="*/ 478017 w 2039734"/>
                              <a:gd name="connsiteY22" fmla="*/ 39772 h 510380"/>
                              <a:gd name="connsiteX23" fmla="*/ 498908 w 2039734"/>
                              <a:gd name="connsiteY23" fmla="*/ 36155 h 510380"/>
                              <a:gd name="connsiteX24" fmla="*/ 519779 w 2039734"/>
                              <a:gd name="connsiteY24" fmla="*/ 32766 h 510380"/>
                              <a:gd name="connsiteX25" fmla="*/ 540582 w 2039734"/>
                              <a:gd name="connsiteY25" fmla="*/ 29623 h 510380"/>
                              <a:gd name="connsiteX26" fmla="*/ 561362 w 2039734"/>
                              <a:gd name="connsiteY26" fmla="*/ 26690 h 510380"/>
                              <a:gd name="connsiteX27" fmla="*/ 582120 w 2039734"/>
                              <a:gd name="connsiteY27" fmla="*/ 24056 h 510380"/>
                              <a:gd name="connsiteX28" fmla="*/ 602807 w 2039734"/>
                              <a:gd name="connsiteY28" fmla="*/ 21598 h 510380"/>
                              <a:gd name="connsiteX29" fmla="*/ 623471 w 2039734"/>
                              <a:gd name="connsiteY29" fmla="*/ 19438 h 510380"/>
                              <a:gd name="connsiteX30" fmla="*/ 644093 w 2039734"/>
                              <a:gd name="connsiteY30" fmla="*/ 17489 h 510380"/>
                              <a:gd name="connsiteX31" fmla="*/ 664670 w 2039734"/>
                              <a:gd name="connsiteY31" fmla="*/ 15768 h 510380"/>
                              <a:gd name="connsiteX32" fmla="*/ 685201 w 2039734"/>
                              <a:gd name="connsiteY32" fmla="*/ 14311 h 510380"/>
                              <a:gd name="connsiteX33" fmla="*/ 705709 w 2039734"/>
                              <a:gd name="connsiteY33" fmla="*/ 13082 h 510380"/>
                              <a:gd name="connsiteX34" fmla="*/ 726169 w 2039734"/>
                              <a:gd name="connsiteY34" fmla="*/ 12098 h 510380"/>
                              <a:gd name="connsiteX35" fmla="*/ 746584 w 2039734"/>
                              <a:gd name="connsiteY35" fmla="*/ 11361 h 510380"/>
                              <a:gd name="connsiteX36" fmla="*/ 766981 w 2039734"/>
                              <a:gd name="connsiteY36" fmla="*/ 10852 h 510380"/>
                              <a:gd name="connsiteX37" fmla="*/ 787333 w 2039734"/>
                              <a:gd name="connsiteY37" fmla="*/ 10606 h 510380"/>
                              <a:gd name="connsiteX38" fmla="*/ 807638 w 2039734"/>
                              <a:gd name="connsiteY38" fmla="*/ 10571 h 510380"/>
                              <a:gd name="connsiteX39" fmla="*/ 827896 w 2039734"/>
                              <a:gd name="connsiteY39" fmla="*/ 10799 h 510380"/>
                              <a:gd name="connsiteX40" fmla="*/ 848130 w 2039734"/>
                              <a:gd name="connsiteY40" fmla="*/ 11256 h 510380"/>
                              <a:gd name="connsiteX41" fmla="*/ 868320 w 2039734"/>
                              <a:gd name="connsiteY41" fmla="*/ 11975 h 510380"/>
                              <a:gd name="connsiteX42" fmla="*/ 888468 w 2039734"/>
                              <a:gd name="connsiteY42" fmla="*/ 12906 h 510380"/>
                              <a:gd name="connsiteX43" fmla="*/ 908569 w 2039734"/>
                              <a:gd name="connsiteY43" fmla="*/ 14118 h 510380"/>
                              <a:gd name="connsiteX44" fmla="*/ 928643 w 2039734"/>
                              <a:gd name="connsiteY44" fmla="*/ 15540 h 510380"/>
                              <a:gd name="connsiteX45" fmla="*/ 948675 w 2039734"/>
                              <a:gd name="connsiteY45" fmla="*/ 17191 h 510380"/>
                              <a:gd name="connsiteX46" fmla="*/ 968667 w 2039734"/>
                              <a:gd name="connsiteY46" fmla="*/ 19105 h 510380"/>
                              <a:gd name="connsiteX47" fmla="*/ 988606 w 2039734"/>
                              <a:gd name="connsiteY47" fmla="*/ 21264 h 510380"/>
                              <a:gd name="connsiteX48" fmla="*/ 1008523 w 2039734"/>
                              <a:gd name="connsiteY48" fmla="*/ 23635 h 510380"/>
                              <a:gd name="connsiteX49" fmla="*/ 1028400 w 2039734"/>
                              <a:gd name="connsiteY49" fmla="*/ 26269 h 510380"/>
                              <a:gd name="connsiteX50" fmla="*/ 1048225 w 2039734"/>
                              <a:gd name="connsiteY50" fmla="*/ 29148 h 510380"/>
                              <a:gd name="connsiteX51" fmla="*/ 1068015 w 2039734"/>
                              <a:gd name="connsiteY51" fmla="*/ 32257 h 510380"/>
                              <a:gd name="connsiteX52" fmla="*/ 1087770 w 2039734"/>
                              <a:gd name="connsiteY52" fmla="*/ 35610 h 510380"/>
                              <a:gd name="connsiteX53" fmla="*/ 1107489 w 2039734"/>
                              <a:gd name="connsiteY53" fmla="*/ 39210 h 510380"/>
                              <a:gd name="connsiteX54" fmla="*/ 1127156 w 2039734"/>
                              <a:gd name="connsiteY54" fmla="*/ 43038 h 510380"/>
                              <a:gd name="connsiteX55" fmla="*/ 1146805 w 2039734"/>
                              <a:gd name="connsiteY55" fmla="*/ 47112 h 510380"/>
                              <a:gd name="connsiteX56" fmla="*/ 1166385 w 2039734"/>
                              <a:gd name="connsiteY56" fmla="*/ 51431 h 510380"/>
                              <a:gd name="connsiteX57" fmla="*/ 1185946 w 2039734"/>
                              <a:gd name="connsiteY57" fmla="*/ 55979 h 510380"/>
                              <a:gd name="connsiteX58" fmla="*/ 1205472 w 2039734"/>
                              <a:gd name="connsiteY58" fmla="*/ 60773 h 510380"/>
                              <a:gd name="connsiteX59" fmla="*/ 1224946 w 2039734"/>
                              <a:gd name="connsiteY59" fmla="*/ 65830 h 510380"/>
                              <a:gd name="connsiteX60" fmla="*/ 1244385 w 2039734"/>
                              <a:gd name="connsiteY60" fmla="*/ 71098 h 510380"/>
                              <a:gd name="connsiteX61" fmla="*/ 1263788 w 2039734"/>
                              <a:gd name="connsiteY61" fmla="*/ 76629 h 510380"/>
                              <a:gd name="connsiteX62" fmla="*/ 1283139 w 2039734"/>
                              <a:gd name="connsiteY62" fmla="*/ 82406 h 510380"/>
                              <a:gd name="connsiteX63" fmla="*/ 1302472 w 2039734"/>
                              <a:gd name="connsiteY63" fmla="*/ 88394 h 510380"/>
                              <a:gd name="connsiteX64" fmla="*/ 1321753 w 2039734"/>
                              <a:gd name="connsiteY64" fmla="*/ 94645 h 510380"/>
                              <a:gd name="connsiteX65" fmla="*/ 1340999 w 2039734"/>
                              <a:gd name="connsiteY65" fmla="*/ 101124 h 510380"/>
                              <a:gd name="connsiteX66" fmla="*/ 1360191 w 2039734"/>
                              <a:gd name="connsiteY66" fmla="*/ 107849 h 510380"/>
                              <a:gd name="connsiteX67" fmla="*/ 1379367 w 2039734"/>
                              <a:gd name="connsiteY67" fmla="*/ 114821 h 510380"/>
                              <a:gd name="connsiteX68" fmla="*/ 1398489 w 2039734"/>
                              <a:gd name="connsiteY68" fmla="*/ 122038 h 510380"/>
                              <a:gd name="connsiteX69" fmla="*/ 1417577 w 2039734"/>
                              <a:gd name="connsiteY69" fmla="*/ 129483 h 510380"/>
                              <a:gd name="connsiteX70" fmla="*/ 1436611 w 2039734"/>
                              <a:gd name="connsiteY70" fmla="*/ 137156 h 510380"/>
                              <a:gd name="connsiteX71" fmla="*/ 1455628 w 2039734"/>
                              <a:gd name="connsiteY71" fmla="*/ 145093 h 510380"/>
                              <a:gd name="connsiteX72" fmla="*/ 1474593 w 2039734"/>
                              <a:gd name="connsiteY72" fmla="*/ 153276 h 510380"/>
                              <a:gd name="connsiteX73" fmla="*/ 1493522 w 2039734"/>
                              <a:gd name="connsiteY73" fmla="*/ 161669 h 510380"/>
                              <a:gd name="connsiteX74" fmla="*/ 1512399 w 2039734"/>
                              <a:gd name="connsiteY74" fmla="*/ 170343 h 510380"/>
                              <a:gd name="connsiteX75" fmla="*/ 1531258 w 2039734"/>
                              <a:gd name="connsiteY75" fmla="*/ 179211 h 510380"/>
                              <a:gd name="connsiteX76" fmla="*/ 1550065 w 2039734"/>
                              <a:gd name="connsiteY76" fmla="*/ 188359 h 510380"/>
                              <a:gd name="connsiteX77" fmla="*/ 1568819 w 2039734"/>
                              <a:gd name="connsiteY77" fmla="*/ 197718 h 510380"/>
                              <a:gd name="connsiteX78" fmla="*/ 1587572 w 2039734"/>
                              <a:gd name="connsiteY78" fmla="*/ 207341 h 510380"/>
                              <a:gd name="connsiteX79" fmla="*/ 1606238 w 2039734"/>
                              <a:gd name="connsiteY79" fmla="*/ 217192 h 510380"/>
                              <a:gd name="connsiteX80" fmla="*/ 1624887 w 2039734"/>
                              <a:gd name="connsiteY80" fmla="*/ 227306 h 510380"/>
                              <a:gd name="connsiteX81" fmla="*/ 1643500 w 2039734"/>
                              <a:gd name="connsiteY81" fmla="*/ 237631 h 510380"/>
                              <a:gd name="connsiteX82" fmla="*/ 1662078 w 2039734"/>
                              <a:gd name="connsiteY82" fmla="*/ 248219 h 510380"/>
                              <a:gd name="connsiteX83" fmla="*/ 1680621 w 2039734"/>
                              <a:gd name="connsiteY83" fmla="*/ 259036 h 510380"/>
                              <a:gd name="connsiteX84" fmla="*/ 1699112 w 2039734"/>
                              <a:gd name="connsiteY84" fmla="*/ 270098 h 510380"/>
                              <a:gd name="connsiteX85" fmla="*/ 1717567 w 2039734"/>
                              <a:gd name="connsiteY85" fmla="*/ 281406 h 510380"/>
                              <a:gd name="connsiteX86" fmla="*/ 1735987 w 2039734"/>
                              <a:gd name="connsiteY86" fmla="*/ 292960 h 510380"/>
                              <a:gd name="connsiteX87" fmla="*/ 1754354 w 2039734"/>
                              <a:gd name="connsiteY87" fmla="*/ 304725 h 510380"/>
                              <a:gd name="connsiteX88" fmla="*/ 1772687 w 2039734"/>
                              <a:gd name="connsiteY88" fmla="*/ 316736 h 510380"/>
                              <a:gd name="connsiteX89" fmla="*/ 1791002 w 2039734"/>
                              <a:gd name="connsiteY89" fmla="*/ 329010 h 510380"/>
                              <a:gd name="connsiteX90" fmla="*/ 1809229 w 2039734"/>
                              <a:gd name="connsiteY90" fmla="*/ 341529 h 510380"/>
                              <a:gd name="connsiteX91" fmla="*/ 1827456 w 2039734"/>
                              <a:gd name="connsiteY91" fmla="*/ 354278 h 510380"/>
                              <a:gd name="connsiteX92" fmla="*/ 1845630 w 2039734"/>
                              <a:gd name="connsiteY92" fmla="*/ 367254 h 510380"/>
                              <a:gd name="connsiteX93" fmla="*/ 1863787 w 2039734"/>
                              <a:gd name="connsiteY93" fmla="*/ 380476 h 510380"/>
                              <a:gd name="connsiteX94" fmla="*/ 1881873 w 2039734"/>
                              <a:gd name="connsiteY94" fmla="*/ 393944 h 510380"/>
                              <a:gd name="connsiteX95" fmla="*/ 1899942 w 2039734"/>
                              <a:gd name="connsiteY95" fmla="*/ 407675 h 510380"/>
                              <a:gd name="connsiteX96" fmla="*/ 1917959 w 2039734"/>
                              <a:gd name="connsiteY96" fmla="*/ 421600 h 510380"/>
                              <a:gd name="connsiteX97" fmla="*/ 1935957 w 2039734"/>
                              <a:gd name="connsiteY97" fmla="*/ 435806 h 510380"/>
                              <a:gd name="connsiteX98" fmla="*/ 1953886 w 2039734"/>
                              <a:gd name="connsiteY98" fmla="*/ 450239 h 510380"/>
                              <a:gd name="connsiteX99" fmla="*/ 1971779 w 2039734"/>
                              <a:gd name="connsiteY99" fmla="*/ 464919 h 510380"/>
                              <a:gd name="connsiteX100" fmla="*/ 1989672 w 2039734"/>
                              <a:gd name="connsiteY100" fmla="*/ 479827 h 510380"/>
                              <a:gd name="connsiteX101" fmla="*/ 2007478 w 2039734"/>
                              <a:gd name="connsiteY101" fmla="*/ 494998 h 510380"/>
                              <a:gd name="connsiteX102" fmla="*/ 2025266 w 2039734"/>
                              <a:gd name="connsiteY102" fmla="*/ 510380 h 510380"/>
                              <a:gd name="connsiteX103" fmla="*/ 2039735 w 2039734"/>
                              <a:gd name="connsiteY103" fmla="*/ 493488 h 510380"/>
                              <a:gd name="connsiteX104" fmla="*/ 2022018 w 2039734"/>
                              <a:gd name="connsiteY104" fmla="*/ 478721 h 510380"/>
                              <a:gd name="connsiteX105" fmla="*/ 2004265 w 2039734"/>
                              <a:gd name="connsiteY105" fmla="*/ 464164 h 510380"/>
                              <a:gd name="connsiteX106" fmla="*/ 1986477 w 2039734"/>
                              <a:gd name="connsiteY106" fmla="*/ 449835 h 510380"/>
                              <a:gd name="connsiteX107" fmla="*/ 1968636 w 2039734"/>
                              <a:gd name="connsiteY107" fmla="*/ 435735 h 510380"/>
                              <a:gd name="connsiteX108" fmla="*/ 1950760 w 2039734"/>
                              <a:gd name="connsiteY108" fmla="*/ 421828 h 510380"/>
                              <a:gd name="connsiteX109" fmla="*/ 1932867 w 2039734"/>
                              <a:gd name="connsiteY109" fmla="*/ 408185 h 510380"/>
                              <a:gd name="connsiteX110" fmla="*/ 1914921 w 2039734"/>
                              <a:gd name="connsiteY110" fmla="*/ 394769 h 510380"/>
                              <a:gd name="connsiteX111" fmla="*/ 1896957 w 2039734"/>
                              <a:gd name="connsiteY111" fmla="*/ 381547 h 510380"/>
                              <a:gd name="connsiteX112" fmla="*/ 1878941 w 2039734"/>
                              <a:gd name="connsiteY112" fmla="*/ 368553 h 510380"/>
                              <a:gd name="connsiteX113" fmla="*/ 1860872 w 2039734"/>
                              <a:gd name="connsiteY113" fmla="*/ 355805 h 510380"/>
                              <a:gd name="connsiteX114" fmla="*/ 1842785 w 2039734"/>
                              <a:gd name="connsiteY114" fmla="*/ 343268 h 510380"/>
                              <a:gd name="connsiteX115" fmla="*/ 1824681 w 2039734"/>
                              <a:gd name="connsiteY115" fmla="*/ 330959 h 510380"/>
                              <a:gd name="connsiteX116" fmla="*/ 1806507 w 2039734"/>
                              <a:gd name="connsiteY116" fmla="*/ 318878 h 510380"/>
                              <a:gd name="connsiteX117" fmla="*/ 1788298 w 2039734"/>
                              <a:gd name="connsiteY117" fmla="*/ 307008 h 510380"/>
                              <a:gd name="connsiteX118" fmla="*/ 1770071 w 2039734"/>
                              <a:gd name="connsiteY118" fmla="*/ 295366 h 510380"/>
                              <a:gd name="connsiteX119" fmla="*/ 1751808 w 2039734"/>
                              <a:gd name="connsiteY119" fmla="*/ 283970 h 510380"/>
                              <a:gd name="connsiteX120" fmla="*/ 1733494 w 2039734"/>
                              <a:gd name="connsiteY120" fmla="*/ 272785 h 510380"/>
                              <a:gd name="connsiteX121" fmla="*/ 1715144 w 2039734"/>
                              <a:gd name="connsiteY121" fmla="*/ 261828 h 510380"/>
                              <a:gd name="connsiteX122" fmla="*/ 1696759 w 2039734"/>
                              <a:gd name="connsiteY122" fmla="*/ 251081 h 510380"/>
                              <a:gd name="connsiteX123" fmla="*/ 1678356 w 2039734"/>
                              <a:gd name="connsiteY123" fmla="*/ 240581 h 510380"/>
                              <a:gd name="connsiteX124" fmla="*/ 1659883 w 2039734"/>
                              <a:gd name="connsiteY124" fmla="*/ 230291 h 510380"/>
                              <a:gd name="connsiteX125" fmla="*/ 1641393 w 2039734"/>
                              <a:gd name="connsiteY125" fmla="*/ 220229 h 510380"/>
                              <a:gd name="connsiteX126" fmla="*/ 1622885 w 2039734"/>
                              <a:gd name="connsiteY126" fmla="*/ 210396 h 510380"/>
                              <a:gd name="connsiteX127" fmla="*/ 1604289 w 2039734"/>
                              <a:gd name="connsiteY127" fmla="*/ 200791 h 510380"/>
                              <a:gd name="connsiteX128" fmla="*/ 1585711 w 2039734"/>
                              <a:gd name="connsiteY128" fmla="*/ 191397 h 510380"/>
                              <a:gd name="connsiteX129" fmla="*/ 1567063 w 2039734"/>
                              <a:gd name="connsiteY129" fmla="*/ 182231 h 510380"/>
                              <a:gd name="connsiteX130" fmla="*/ 1548379 w 2039734"/>
                              <a:gd name="connsiteY130" fmla="*/ 173276 h 510380"/>
                              <a:gd name="connsiteX131" fmla="*/ 1529660 w 2039734"/>
                              <a:gd name="connsiteY131" fmla="*/ 164584 h 510380"/>
                              <a:gd name="connsiteX132" fmla="*/ 1510924 w 2039734"/>
                              <a:gd name="connsiteY132" fmla="*/ 156103 h 510380"/>
                              <a:gd name="connsiteX133" fmla="*/ 1492135 w 2039734"/>
                              <a:gd name="connsiteY133" fmla="*/ 147815 h 510380"/>
                              <a:gd name="connsiteX134" fmla="*/ 1473329 w 2039734"/>
                              <a:gd name="connsiteY134" fmla="*/ 139772 h 510380"/>
                              <a:gd name="connsiteX135" fmla="*/ 1454470 w 2039734"/>
                              <a:gd name="connsiteY135" fmla="*/ 131976 h 510380"/>
                              <a:gd name="connsiteX136" fmla="*/ 1435575 w 2039734"/>
                              <a:gd name="connsiteY136" fmla="*/ 124390 h 510380"/>
                              <a:gd name="connsiteX137" fmla="*/ 1416628 w 2039734"/>
                              <a:gd name="connsiteY137" fmla="*/ 117016 h 510380"/>
                              <a:gd name="connsiteX138" fmla="*/ 1397664 w 2039734"/>
                              <a:gd name="connsiteY138" fmla="*/ 109869 h 510380"/>
                              <a:gd name="connsiteX139" fmla="*/ 1378664 w 2039734"/>
                              <a:gd name="connsiteY139" fmla="*/ 102951 h 510380"/>
                              <a:gd name="connsiteX140" fmla="*/ 1359594 w 2039734"/>
                              <a:gd name="connsiteY140" fmla="*/ 96278 h 510380"/>
                              <a:gd name="connsiteX141" fmla="*/ 1340524 w 2039734"/>
                              <a:gd name="connsiteY141" fmla="*/ 89799 h 510380"/>
                              <a:gd name="connsiteX142" fmla="*/ 1321419 w 2039734"/>
                              <a:gd name="connsiteY142" fmla="*/ 83547 h 510380"/>
                              <a:gd name="connsiteX143" fmla="*/ 1302262 w 2039734"/>
                              <a:gd name="connsiteY143" fmla="*/ 77560 h 510380"/>
                              <a:gd name="connsiteX144" fmla="*/ 1283069 w 2039734"/>
                              <a:gd name="connsiteY144" fmla="*/ 71765 h 510380"/>
                              <a:gd name="connsiteX145" fmla="*/ 1263823 w 2039734"/>
                              <a:gd name="connsiteY145" fmla="*/ 66199 h 510380"/>
                              <a:gd name="connsiteX146" fmla="*/ 1244578 w 2039734"/>
                              <a:gd name="connsiteY146" fmla="*/ 60843 h 510380"/>
                              <a:gd name="connsiteX147" fmla="*/ 1225280 w 2039734"/>
                              <a:gd name="connsiteY147" fmla="*/ 55733 h 510380"/>
                              <a:gd name="connsiteX148" fmla="*/ 1205929 w 2039734"/>
                              <a:gd name="connsiteY148" fmla="*/ 50852 h 510380"/>
                              <a:gd name="connsiteX149" fmla="*/ 1186578 w 2039734"/>
                              <a:gd name="connsiteY149" fmla="*/ 46164 h 510380"/>
                              <a:gd name="connsiteX150" fmla="*/ 1167157 w 2039734"/>
                              <a:gd name="connsiteY150" fmla="*/ 41721 h 510380"/>
                              <a:gd name="connsiteX151" fmla="*/ 1147719 w 2039734"/>
                              <a:gd name="connsiteY151" fmla="*/ 37507 h 510380"/>
                              <a:gd name="connsiteX152" fmla="*/ 1128227 w 2039734"/>
                              <a:gd name="connsiteY152" fmla="*/ 33503 h 510380"/>
                              <a:gd name="connsiteX153" fmla="*/ 1108718 w 2039734"/>
                              <a:gd name="connsiteY153" fmla="*/ 29745 h 510380"/>
                              <a:gd name="connsiteX154" fmla="*/ 1089157 w 2039734"/>
                              <a:gd name="connsiteY154" fmla="*/ 26198 h 510380"/>
                              <a:gd name="connsiteX155" fmla="*/ 1069560 w 2039734"/>
                              <a:gd name="connsiteY155" fmla="*/ 22897 h 510380"/>
                              <a:gd name="connsiteX156" fmla="*/ 1049928 w 2039734"/>
                              <a:gd name="connsiteY156" fmla="*/ 19789 h 510380"/>
                              <a:gd name="connsiteX157" fmla="*/ 1030262 w 2039734"/>
                              <a:gd name="connsiteY157" fmla="*/ 16910 h 510380"/>
                              <a:gd name="connsiteX158" fmla="*/ 1010542 w 2039734"/>
                              <a:gd name="connsiteY158" fmla="*/ 14258 h 510380"/>
                              <a:gd name="connsiteX159" fmla="*/ 990803 w 2039734"/>
                              <a:gd name="connsiteY159" fmla="*/ 11853 h 510380"/>
                              <a:gd name="connsiteX160" fmla="*/ 971020 w 2039734"/>
                              <a:gd name="connsiteY160" fmla="*/ 9675 h 510380"/>
                              <a:gd name="connsiteX161" fmla="*/ 951213 w 2039734"/>
                              <a:gd name="connsiteY161" fmla="*/ 7673 h 510380"/>
                              <a:gd name="connsiteX162" fmla="*/ 931360 w 2039734"/>
                              <a:gd name="connsiteY162" fmla="*/ 5935 h 510380"/>
                              <a:gd name="connsiteX163" fmla="*/ 911466 w 2039734"/>
                              <a:gd name="connsiteY163" fmla="*/ 4425 h 510380"/>
                              <a:gd name="connsiteX164" fmla="*/ 891545 w 2039734"/>
                              <a:gd name="connsiteY164" fmla="*/ 3126 h 510380"/>
                              <a:gd name="connsiteX165" fmla="*/ 871583 w 2039734"/>
                              <a:gd name="connsiteY165" fmla="*/ 2072 h 510380"/>
                              <a:gd name="connsiteX166" fmla="*/ 851591 w 2039734"/>
                              <a:gd name="connsiteY166" fmla="*/ 1211 h 510380"/>
                              <a:gd name="connsiteX167" fmla="*/ 831559 w 2039734"/>
                              <a:gd name="connsiteY167" fmla="*/ 597 h 510380"/>
                              <a:gd name="connsiteX168" fmla="*/ 811485 w 2039734"/>
                              <a:gd name="connsiteY168" fmla="*/ 193 h 510380"/>
                              <a:gd name="connsiteX169" fmla="*/ 791360 w 2039734"/>
                              <a:gd name="connsiteY169" fmla="*/ 0 h 510380"/>
                              <a:gd name="connsiteX170" fmla="*/ 771212 w 2039734"/>
                              <a:gd name="connsiteY170" fmla="*/ 70 h 510380"/>
                              <a:gd name="connsiteX171" fmla="*/ 751046 w 2039734"/>
                              <a:gd name="connsiteY171" fmla="*/ 351 h 510380"/>
                              <a:gd name="connsiteX172" fmla="*/ 730835 w 2039734"/>
                              <a:gd name="connsiteY172" fmla="*/ 843 h 510380"/>
                              <a:gd name="connsiteX173" fmla="*/ 710576 w 2039734"/>
                              <a:gd name="connsiteY173" fmla="*/ 1563 h 510380"/>
                              <a:gd name="connsiteX174" fmla="*/ 690272 w 2039734"/>
                              <a:gd name="connsiteY174" fmla="*/ 2528 h 510380"/>
                              <a:gd name="connsiteX175" fmla="*/ 669943 w 2039734"/>
                              <a:gd name="connsiteY175" fmla="*/ 3705 h 510380"/>
                              <a:gd name="connsiteX176" fmla="*/ 649570 w 2039734"/>
                              <a:gd name="connsiteY176" fmla="*/ 5092 h 510380"/>
                              <a:gd name="connsiteX177" fmla="*/ 629178 w 2039734"/>
                              <a:gd name="connsiteY177" fmla="*/ 6725 h 510380"/>
                              <a:gd name="connsiteX178" fmla="*/ 608735 w 2039734"/>
                              <a:gd name="connsiteY178" fmla="*/ 8587 h 510380"/>
                              <a:gd name="connsiteX179" fmla="*/ 588250 w 2039734"/>
                              <a:gd name="connsiteY179" fmla="*/ 10641 h 510380"/>
                              <a:gd name="connsiteX180" fmla="*/ 567742 w 2039734"/>
                              <a:gd name="connsiteY180" fmla="*/ 12959 h 510380"/>
                              <a:gd name="connsiteX181" fmla="*/ 547188 w 2039734"/>
                              <a:gd name="connsiteY181" fmla="*/ 15487 h 510380"/>
                              <a:gd name="connsiteX182" fmla="*/ 526612 w 2039734"/>
                              <a:gd name="connsiteY182" fmla="*/ 18227 h 510380"/>
                              <a:gd name="connsiteX183" fmla="*/ 505995 w 2039734"/>
                              <a:gd name="connsiteY183" fmla="*/ 21194 h 510380"/>
                              <a:gd name="connsiteX184" fmla="*/ 485323 w 2039734"/>
                              <a:gd name="connsiteY184" fmla="*/ 24408 h 510380"/>
                              <a:gd name="connsiteX185" fmla="*/ 464638 w 2039734"/>
                              <a:gd name="connsiteY185" fmla="*/ 27832 h 510380"/>
                              <a:gd name="connsiteX186" fmla="*/ 443904 w 2039734"/>
                              <a:gd name="connsiteY186" fmla="*/ 31466 h 510380"/>
                              <a:gd name="connsiteX187" fmla="*/ 423123 w 2039734"/>
                              <a:gd name="connsiteY187" fmla="*/ 35347 h 510380"/>
                              <a:gd name="connsiteX188" fmla="*/ 402320 w 2039734"/>
                              <a:gd name="connsiteY188" fmla="*/ 39438 h 510380"/>
                              <a:gd name="connsiteX189" fmla="*/ 381477 w 2039734"/>
                              <a:gd name="connsiteY189" fmla="*/ 43758 h 510380"/>
                              <a:gd name="connsiteX190" fmla="*/ 360581 w 2039734"/>
                              <a:gd name="connsiteY190" fmla="*/ 48306 h 510380"/>
                              <a:gd name="connsiteX191" fmla="*/ 339669 w 2039734"/>
                              <a:gd name="connsiteY191" fmla="*/ 53082 h 510380"/>
                              <a:gd name="connsiteX192" fmla="*/ 318725 w 2039734"/>
                              <a:gd name="connsiteY192" fmla="*/ 58086 h 510380"/>
                              <a:gd name="connsiteX193" fmla="*/ 297720 w 2039734"/>
                              <a:gd name="connsiteY193" fmla="*/ 63301 h 510380"/>
                              <a:gd name="connsiteX194" fmla="*/ 276698 w 2039734"/>
                              <a:gd name="connsiteY194" fmla="*/ 68745 h 510380"/>
                              <a:gd name="connsiteX195" fmla="*/ 255646 w 2039734"/>
                              <a:gd name="connsiteY195" fmla="*/ 74434 h 510380"/>
                              <a:gd name="connsiteX196" fmla="*/ 234546 w 2039734"/>
                              <a:gd name="connsiteY196" fmla="*/ 80316 h 510380"/>
                              <a:gd name="connsiteX197" fmla="*/ 213407 w 2039734"/>
                              <a:gd name="connsiteY197" fmla="*/ 86445 h 510380"/>
                              <a:gd name="connsiteX198" fmla="*/ 192216 w 2039734"/>
                              <a:gd name="connsiteY198" fmla="*/ 92784 h 510380"/>
                              <a:gd name="connsiteX199" fmla="*/ 171008 w 2039734"/>
                              <a:gd name="connsiteY199" fmla="*/ 99351 h 510380"/>
                              <a:gd name="connsiteX200" fmla="*/ 149752 w 2039734"/>
                              <a:gd name="connsiteY200" fmla="*/ 106146 h 510380"/>
                              <a:gd name="connsiteX201" fmla="*/ 128475 w 2039734"/>
                              <a:gd name="connsiteY201" fmla="*/ 113170 h 510380"/>
                              <a:gd name="connsiteX202" fmla="*/ 107155 w 2039734"/>
                              <a:gd name="connsiteY202" fmla="*/ 120422 h 510380"/>
                              <a:gd name="connsiteX203" fmla="*/ 85808 w 2039734"/>
                              <a:gd name="connsiteY203" fmla="*/ 127885 h 510380"/>
                              <a:gd name="connsiteX204" fmla="*/ 64396 w 2039734"/>
                              <a:gd name="connsiteY204" fmla="*/ 135576 h 510380"/>
                              <a:gd name="connsiteX205" fmla="*/ 42985 w 2039734"/>
                              <a:gd name="connsiteY205" fmla="*/ 143495 h 510380"/>
                              <a:gd name="connsiteX206" fmla="*/ 21499 w 2039734"/>
                              <a:gd name="connsiteY206" fmla="*/ 151643 h 510380"/>
                              <a:gd name="connsiteX207" fmla="*/ 0 w 2039734"/>
                              <a:gd name="connsiteY207" fmla="*/ 160018 h 510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Lst>
                            <a:rect l="l" t="t" r="r" b="b"/>
                            <a:pathLst>
                              <a:path w="2039734" h="510380">
                                <a:moveTo>
                                  <a:pt x="8350" y="180615"/>
                                </a:moveTo>
                                <a:lnTo>
                                  <a:pt x="30103" y="171695"/>
                                </a:lnTo>
                                <a:lnTo>
                                  <a:pt x="51833" y="163003"/>
                                </a:lnTo>
                                <a:lnTo>
                                  <a:pt x="73518" y="154557"/>
                                </a:lnTo>
                                <a:lnTo>
                                  <a:pt x="95155" y="146340"/>
                                </a:lnTo>
                                <a:lnTo>
                                  <a:pt x="116752" y="138368"/>
                                </a:lnTo>
                                <a:lnTo>
                                  <a:pt x="138325" y="130659"/>
                                </a:lnTo>
                                <a:lnTo>
                                  <a:pt x="159852" y="123161"/>
                                </a:lnTo>
                                <a:lnTo>
                                  <a:pt x="181333" y="115927"/>
                                </a:lnTo>
                                <a:lnTo>
                                  <a:pt x="202791" y="108903"/>
                                </a:lnTo>
                                <a:lnTo>
                                  <a:pt x="224203" y="102160"/>
                                </a:lnTo>
                                <a:lnTo>
                                  <a:pt x="245568" y="95646"/>
                                </a:lnTo>
                                <a:lnTo>
                                  <a:pt x="266893" y="89342"/>
                                </a:lnTo>
                                <a:lnTo>
                                  <a:pt x="288172" y="83301"/>
                                </a:lnTo>
                                <a:lnTo>
                                  <a:pt x="309426" y="77507"/>
                                </a:lnTo>
                                <a:lnTo>
                                  <a:pt x="330634" y="71941"/>
                                </a:lnTo>
                                <a:lnTo>
                                  <a:pt x="351820" y="66620"/>
                                </a:lnTo>
                                <a:lnTo>
                                  <a:pt x="372941" y="61545"/>
                                </a:lnTo>
                                <a:lnTo>
                                  <a:pt x="394041" y="56699"/>
                                </a:lnTo>
                                <a:lnTo>
                                  <a:pt x="415086" y="52116"/>
                                </a:lnTo>
                                <a:lnTo>
                                  <a:pt x="436116" y="47761"/>
                                </a:lnTo>
                                <a:lnTo>
                                  <a:pt x="457075" y="43653"/>
                                </a:lnTo>
                                <a:lnTo>
                                  <a:pt x="478017" y="39772"/>
                                </a:lnTo>
                                <a:lnTo>
                                  <a:pt x="498908" y="36155"/>
                                </a:lnTo>
                                <a:lnTo>
                                  <a:pt x="519779" y="32766"/>
                                </a:lnTo>
                                <a:lnTo>
                                  <a:pt x="540582" y="29623"/>
                                </a:lnTo>
                                <a:lnTo>
                                  <a:pt x="561362" y="26690"/>
                                </a:lnTo>
                                <a:lnTo>
                                  <a:pt x="582120" y="24056"/>
                                </a:lnTo>
                                <a:lnTo>
                                  <a:pt x="602807" y="21598"/>
                                </a:lnTo>
                                <a:lnTo>
                                  <a:pt x="623471" y="19438"/>
                                </a:lnTo>
                                <a:lnTo>
                                  <a:pt x="644093" y="17489"/>
                                </a:lnTo>
                                <a:lnTo>
                                  <a:pt x="664670" y="15768"/>
                                </a:lnTo>
                                <a:lnTo>
                                  <a:pt x="685201" y="14311"/>
                                </a:lnTo>
                                <a:lnTo>
                                  <a:pt x="705709" y="13082"/>
                                </a:lnTo>
                                <a:lnTo>
                                  <a:pt x="726169" y="12098"/>
                                </a:lnTo>
                                <a:lnTo>
                                  <a:pt x="746584" y="11361"/>
                                </a:lnTo>
                                <a:lnTo>
                                  <a:pt x="766981" y="10852"/>
                                </a:lnTo>
                                <a:lnTo>
                                  <a:pt x="787333" y="10606"/>
                                </a:lnTo>
                                <a:lnTo>
                                  <a:pt x="807638" y="10571"/>
                                </a:lnTo>
                                <a:lnTo>
                                  <a:pt x="827896" y="10799"/>
                                </a:lnTo>
                                <a:lnTo>
                                  <a:pt x="848130" y="11256"/>
                                </a:lnTo>
                                <a:lnTo>
                                  <a:pt x="868320" y="11975"/>
                                </a:lnTo>
                                <a:lnTo>
                                  <a:pt x="888468" y="12906"/>
                                </a:lnTo>
                                <a:lnTo>
                                  <a:pt x="908569" y="14118"/>
                                </a:lnTo>
                                <a:lnTo>
                                  <a:pt x="928643" y="15540"/>
                                </a:lnTo>
                                <a:lnTo>
                                  <a:pt x="948675" y="17191"/>
                                </a:lnTo>
                                <a:lnTo>
                                  <a:pt x="968667" y="19105"/>
                                </a:lnTo>
                                <a:lnTo>
                                  <a:pt x="988606" y="21264"/>
                                </a:lnTo>
                                <a:lnTo>
                                  <a:pt x="1008523" y="23635"/>
                                </a:lnTo>
                                <a:lnTo>
                                  <a:pt x="1028400" y="26269"/>
                                </a:lnTo>
                                <a:lnTo>
                                  <a:pt x="1048225" y="29148"/>
                                </a:lnTo>
                                <a:lnTo>
                                  <a:pt x="1068015" y="32257"/>
                                </a:lnTo>
                                <a:lnTo>
                                  <a:pt x="1087770" y="35610"/>
                                </a:lnTo>
                                <a:lnTo>
                                  <a:pt x="1107489" y="39210"/>
                                </a:lnTo>
                                <a:lnTo>
                                  <a:pt x="1127156" y="43038"/>
                                </a:lnTo>
                                <a:lnTo>
                                  <a:pt x="1146805" y="47112"/>
                                </a:lnTo>
                                <a:lnTo>
                                  <a:pt x="1166385" y="51431"/>
                                </a:lnTo>
                                <a:lnTo>
                                  <a:pt x="1185946" y="55979"/>
                                </a:lnTo>
                                <a:lnTo>
                                  <a:pt x="1205472" y="60773"/>
                                </a:lnTo>
                                <a:lnTo>
                                  <a:pt x="1224946" y="65830"/>
                                </a:lnTo>
                                <a:lnTo>
                                  <a:pt x="1244385" y="71098"/>
                                </a:lnTo>
                                <a:lnTo>
                                  <a:pt x="1263788" y="76629"/>
                                </a:lnTo>
                                <a:lnTo>
                                  <a:pt x="1283139" y="82406"/>
                                </a:lnTo>
                                <a:lnTo>
                                  <a:pt x="1302472" y="88394"/>
                                </a:lnTo>
                                <a:lnTo>
                                  <a:pt x="1321753" y="94645"/>
                                </a:lnTo>
                                <a:lnTo>
                                  <a:pt x="1340999" y="101124"/>
                                </a:lnTo>
                                <a:lnTo>
                                  <a:pt x="1360191" y="107849"/>
                                </a:lnTo>
                                <a:lnTo>
                                  <a:pt x="1379367" y="114821"/>
                                </a:lnTo>
                                <a:lnTo>
                                  <a:pt x="1398489" y="122038"/>
                                </a:lnTo>
                                <a:lnTo>
                                  <a:pt x="1417577" y="129483"/>
                                </a:lnTo>
                                <a:lnTo>
                                  <a:pt x="1436611" y="137156"/>
                                </a:lnTo>
                                <a:lnTo>
                                  <a:pt x="1455628" y="145093"/>
                                </a:lnTo>
                                <a:lnTo>
                                  <a:pt x="1474593" y="153276"/>
                                </a:lnTo>
                                <a:lnTo>
                                  <a:pt x="1493522" y="161669"/>
                                </a:lnTo>
                                <a:lnTo>
                                  <a:pt x="1512399" y="170343"/>
                                </a:lnTo>
                                <a:lnTo>
                                  <a:pt x="1531258" y="179211"/>
                                </a:lnTo>
                                <a:lnTo>
                                  <a:pt x="1550065" y="188359"/>
                                </a:lnTo>
                                <a:lnTo>
                                  <a:pt x="1568819" y="197718"/>
                                </a:lnTo>
                                <a:lnTo>
                                  <a:pt x="1587572" y="207341"/>
                                </a:lnTo>
                                <a:lnTo>
                                  <a:pt x="1606238" y="217192"/>
                                </a:lnTo>
                                <a:lnTo>
                                  <a:pt x="1624887" y="227306"/>
                                </a:lnTo>
                                <a:lnTo>
                                  <a:pt x="1643500" y="237631"/>
                                </a:lnTo>
                                <a:lnTo>
                                  <a:pt x="1662078" y="248219"/>
                                </a:lnTo>
                                <a:lnTo>
                                  <a:pt x="1680621" y="259036"/>
                                </a:lnTo>
                                <a:lnTo>
                                  <a:pt x="1699112" y="270098"/>
                                </a:lnTo>
                                <a:lnTo>
                                  <a:pt x="1717567" y="281406"/>
                                </a:lnTo>
                                <a:lnTo>
                                  <a:pt x="1735987" y="292960"/>
                                </a:lnTo>
                                <a:lnTo>
                                  <a:pt x="1754354" y="304725"/>
                                </a:lnTo>
                                <a:lnTo>
                                  <a:pt x="1772687" y="316736"/>
                                </a:lnTo>
                                <a:lnTo>
                                  <a:pt x="1791002" y="329010"/>
                                </a:lnTo>
                                <a:lnTo>
                                  <a:pt x="1809229" y="341529"/>
                                </a:lnTo>
                                <a:lnTo>
                                  <a:pt x="1827456" y="354278"/>
                                </a:lnTo>
                                <a:lnTo>
                                  <a:pt x="1845630" y="367254"/>
                                </a:lnTo>
                                <a:lnTo>
                                  <a:pt x="1863787" y="380476"/>
                                </a:lnTo>
                                <a:lnTo>
                                  <a:pt x="1881873" y="393944"/>
                                </a:lnTo>
                                <a:lnTo>
                                  <a:pt x="1899942" y="407675"/>
                                </a:lnTo>
                                <a:lnTo>
                                  <a:pt x="1917959" y="421600"/>
                                </a:lnTo>
                                <a:lnTo>
                                  <a:pt x="1935957" y="435806"/>
                                </a:lnTo>
                                <a:lnTo>
                                  <a:pt x="1953886" y="450239"/>
                                </a:lnTo>
                                <a:lnTo>
                                  <a:pt x="1971779" y="464919"/>
                                </a:lnTo>
                                <a:lnTo>
                                  <a:pt x="1989672" y="479827"/>
                                </a:lnTo>
                                <a:lnTo>
                                  <a:pt x="2007478" y="494998"/>
                                </a:lnTo>
                                <a:lnTo>
                                  <a:pt x="2025266" y="510380"/>
                                </a:lnTo>
                                <a:lnTo>
                                  <a:pt x="2039735" y="493488"/>
                                </a:lnTo>
                                <a:lnTo>
                                  <a:pt x="2022018" y="478721"/>
                                </a:lnTo>
                                <a:lnTo>
                                  <a:pt x="2004265" y="464164"/>
                                </a:lnTo>
                                <a:lnTo>
                                  <a:pt x="1986477" y="449835"/>
                                </a:lnTo>
                                <a:lnTo>
                                  <a:pt x="1968636" y="435735"/>
                                </a:lnTo>
                                <a:lnTo>
                                  <a:pt x="1950760" y="421828"/>
                                </a:lnTo>
                                <a:lnTo>
                                  <a:pt x="1932867" y="408185"/>
                                </a:lnTo>
                                <a:lnTo>
                                  <a:pt x="1914921" y="394769"/>
                                </a:lnTo>
                                <a:lnTo>
                                  <a:pt x="1896957" y="381547"/>
                                </a:lnTo>
                                <a:lnTo>
                                  <a:pt x="1878941" y="368553"/>
                                </a:lnTo>
                                <a:lnTo>
                                  <a:pt x="1860872" y="355805"/>
                                </a:lnTo>
                                <a:lnTo>
                                  <a:pt x="1842785" y="343268"/>
                                </a:lnTo>
                                <a:lnTo>
                                  <a:pt x="1824681" y="330959"/>
                                </a:lnTo>
                                <a:lnTo>
                                  <a:pt x="1806507" y="318878"/>
                                </a:lnTo>
                                <a:lnTo>
                                  <a:pt x="1788298" y="307008"/>
                                </a:lnTo>
                                <a:lnTo>
                                  <a:pt x="1770071" y="295366"/>
                                </a:lnTo>
                                <a:lnTo>
                                  <a:pt x="1751808" y="283970"/>
                                </a:lnTo>
                                <a:lnTo>
                                  <a:pt x="1733494" y="272785"/>
                                </a:lnTo>
                                <a:lnTo>
                                  <a:pt x="1715144" y="261828"/>
                                </a:lnTo>
                                <a:lnTo>
                                  <a:pt x="1696759" y="251081"/>
                                </a:lnTo>
                                <a:lnTo>
                                  <a:pt x="1678356" y="240581"/>
                                </a:lnTo>
                                <a:lnTo>
                                  <a:pt x="1659883" y="230291"/>
                                </a:lnTo>
                                <a:lnTo>
                                  <a:pt x="1641393" y="220229"/>
                                </a:lnTo>
                                <a:lnTo>
                                  <a:pt x="1622885" y="210396"/>
                                </a:lnTo>
                                <a:lnTo>
                                  <a:pt x="1604289" y="200791"/>
                                </a:lnTo>
                                <a:lnTo>
                                  <a:pt x="1585711" y="191397"/>
                                </a:lnTo>
                                <a:lnTo>
                                  <a:pt x="1567063" y="182231"/>
                                </a:lnTo>
                                <a:lnTo>
                                  <a:pt x="1548379" y="173276"/>
                                </a:lnTo>
                                <a:lnTo>
                                  <a:pt x="1529660" y="164584"/>
                                </a:lnTo>
                                <a:lnTo>
                                  <a:pt x="1510924" y="156103"/>
                                </a:lnTo>
                                <a:lnTo>
                                  <a:pt x="1492135" y="147815"/>
                                </a:lnTo>
                                <a:lnTo>
                                  <a:pt x="1473329" y="139772"/>
                                </a:lnTo>
                                <a:lnTo>
                                  <a:pt x="1454470" y="131976"/>
                                </a:lnTo>
                                <a:lnTo>
                                  <a:pt x="1435575" y="124390"/>
                                </a:lnTo>
                                <a:lnTo>
                                  <a:pt x="1416628" y="117016"/>
                                </a:lnTo>
                                <a:lnTo>
                                  <a:pt x="1397664" y="109869"/>
                                </a:lnTo>
                                <a:lnTo>
                                  <a:pt x="1378664" y="102951"/>
                                </a:lnTo>
                                <a:lnTo>
                                  <a:pt x="1359594" y="96278"/>
                                </a:lnTo>
                                <a:lnTo>
                                  <a:pt x="1340524" y="89799"/>
                                </a:lnTo>
                                <a:lnTo>
                                  <a:pt x="1321419" y="83547"/>
                                </a:lnTo>
                                <a:lnTo>
                                  <a:pt x="1302262" y="77560"/>
                                </a:lnTo>
                                <a:lnTo>
                                  <a:pt x="1283069" y="71765"/>
                                </a:lnTo>
                                <a:lnTo>
                                  <a:pt x="1263823" y="66199"/>
                                </a:lnTo>
                                <a:lnTo>
                                  <a:pt x="1244578" y="60843"/>
                                </a:lnTo>
                                <a:lnTo>
                                  <a:pt x="1225280" y="55733"/>
                                </a:lnTo>
                                <a:lnTo>
                                  <a:pt x="1205929" y="50852"/>
                                </a:lnTo>
                                <a:lnTo>
                                  <a:pt x="1186578" y="46164"/>
                                </a:lnTo>
                                <a:lnTo>
                                  <a:pt x="1167157" y="41721"/>
                                </a:lnTo>
                                <a:lnTo>
                                  <a:pt x="1147719" y="37507"/>
                                </a:lnTo>
                                <a:lnTo>
                                  <a:pt x="1128227" y="33503"/>
                                </a:lnTo>
                                <a:lnTo>
                                  <a:pt x="1108718" y="29745"/>
                                </a:lnTo>
                                <a:lnTo>
                                  <a:pt x="1089157" y="26198"/>
                                </a:lnTo>
                                <a:lnTo>
                                  <a:pt x="1069560" y="22897"/>
                                </a:lnTo>
                                <a:lnTo>
                                  <a:pt x="1049928" y="19789"/>
                                </a:lnTo>
                                <a:lnTo>
                                  <a:pt x="1030262" y="16910"/>
                                </a:lnTo>
                                <a:lnTo>
                                  <a:pt x="1010542" y="14258"/>
                                </a:lnTo>
                                <a:lnTo>
                                  <a:pt x="990803" y="11853"/>
                                </a:lnTo>
                                <a:lnTo>
                                  <a:pt x="971020" y="9675"/>
                                </a:lnTo>
                                <a:lnTo>
                                  <a:pt x="951213" y="7673"/>
                                </a:lnTo>
                                <a:lnTo>
                                  <a:pt x="931360" y="5935"/>
                                </a:lnTo>
                                <a:lnTo>
                                  <a:pt x="911466" y="4425"/>
                                </a:lnTo>
                                <a:lnTo>
                                  <a:pt x="891545" y="3126"/>
                                </a:lnTo>
                                <a:lnTo>
                                  <a:pt x="871583" y="2072"/>
                                </a:lnTo>
                                <a:lnTo>
                                  <a:pt x="851591" y="1211"/>
                                </a:lnTo>
                                <a:lnTo>
                                  <a:pt x="831559" y="597"/>
                                </a:lnTo>
                                <a:lnTo>
                                  <a:pt x="811485" y="193"/>
                                </a:lnTo>
                                <a:lnTo>
                                  <a:pt x="791360" y="0"/>
                                </a:lnTo>
                                <a:lnTo>
                                  <a:pt x="771212" y="70"/>
                                </a:lnTo>
                                <a:lnTo>
                                  <a:pt x="751046" y="351"/>
                                </a:lnTo>
                                <a:lnTo>
                                  <a:pt x="730835" y="843"/>
                                </a:lnTo>
                                <a:lnTo>
                                  <a:pt x="710576" y="1563"/>
                                </a:lnTo>
                                <a:lnTo>
                                  <a:pt x="690272" y="2528"/>
                                </a:lnTo>
                                <a:lnTo>
                                  <a:pt x="669943" y="3705"/>
                                </a:lnTo>
                                <a:lnTo>
                                  <a:pt x="649570" y="5092"/>
                                </a:lnTo>
                                <a:lnTo>
                                  <a:pt x="629178" y="6725"/>
                                </a:lnTo>
                                <a:lnTo>
                                  <a:pt x="608735" y="8587"/>
                                </a:lnTo>
                                <a:lnTo>
                                  <a:pt x="588250" y="10641"/>
                                </a:lnTo>
                                <a:lnTo>
                                  <a:pt x="567742" y="12959"/>
                                </a:lnTo>
                                <a:lnTo>
                                  <a:pt x="547188" y="15487"/>
                                </a:lnTo>
                                <a:lnTo>
                                  <a:pt x="526612" y="18227"/>
                                </a:lnTo>
                                <a:lnTo>
                                  <a:pt x="505995" y="21194"/>
                                </a:lnTo>
                                <a:lnTo>
                                  <a:pt x="485323" y="24408"/>
                                </a:lnTo>
                                <a:lnTo>
                                  <a:pt x="464638" y="27832"/>
                                </a:lnTo>
                                <a:lnTo>
                                  <a:pt x="443904" y="31466"/>
                                </a:lnTo>
                                <a:lnTo>
                                  <a:pt x="423123" y="35347"/>
                                </a:lnTo>
                                <a:lnTo>
                                  <a:pt x="402320" y="39438"/>
                                </a:lnTo>
                                <a:lnTo>
                                  <a:pt x="381477" y="43758"/>
                                </a:lnTo>
                                <a:lnTo>
                                  <a:pt x="360581" y="48306"/>
                                </a:lnTo>
                                <a:lnTo>
                                  <a:pt x="339669" y="53082"/>
                                </a:lnTo>
                                <a:lnTo>
                                  <a:pt x="318725" y="58086"/>
                                </a:lnTo>
                                <a:lnTo>
                                  <a:pt x="297720" y="63301"/>
                                </a:lnTo>
                                <a:lnTo>
                                  <a:pt x="276698" y="68745"/>
                                </a:lnTo>
                                <a:lnTo>
                                  <a:pt x="255646" y="74434"/>
                                </a:lnTo>
                                <a:lnTo>
                                  <a:pt x="234546" y="80316"/>
                                </a:lnTo>
                                <a:lnTo>
                                  <a:pt x="213407" y="86445"/>
                                </a:lnTo>
                                <a:lnTo>
                                  <a:pt x="192216" y="92784"/>
                                </a:lnTo>
                                <a:lnTo>
                                  <a:pt x="171008" y="99351"/>
                                </a:lnTo>
                                <a:lnTo>
                                  <a:pt x="149752" y="106146"/>
                                </a:lnTo>
                                <a:lnTo>
                                  <a:pt x="128475" y="113170"/>
                                </a:lnTo>
                                <a:lnTo>
                                  <a:pt x="107155" y="120422"/>
                                </a:lnTo>
                                <a:lnTo>
                                  <a:pt x="85808" y="127885"/>
                                </a:lnTo>
                                <a:lnTo>
                                  <a:pt x="64396" y="135576"/>
                                </a:lnTo>
                                <a:lnTo>
                                  <a:pt x="42985" y="143495"/>
                                </a:lnTo>
                                <a:lnTo>
                                  <a:pt x="21499" y="151643"/>
                                </a:lnTo>
                                <a:lnTo>
                                  <a:pt x="0" y="160018"/>
                                </a:lnTo>
                                <a:close/>
                              </a:path>
                            </a:pathLst>
                          </a:custGeom>
                          <a:solidFill>
                            <a:srgbClr val="FFFF00">
                              <a:alpha val="50000"/>
                            </a:srgbClr>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5" name="Freeform: Shape 2655"/>
                        <wps:cNvSpPr/>
                        <wps:spPr>
                          <a:xfrm>
                            <a:off x="1441686" y="3766446"/>
                            <a:ext cx="8058" cy="42282"/>
                          </a:xfrm>
                          <a:custGeom>
                            <a:avLst/>
                            <a:gdLst>
                              <a:gd name="connsiteX0" fmla="*/ 8878 w 8058"/>
                              <a:gd name="connsiteY0" fmla="*/ 2169 h 42282"/>
                              <a:gd name="connsiteX1" fmla="*/ 819 w 8058"/>
                              <a:gd name="connsiteY1" fmla="*/ 2169 h 42282"/>
                              <a:gd name="connsiteX2" fmla="*/ 819 w 8058"/>
                              <a:gd name="connsiteY2" fmla="*/ 44451 h 42282"/>
                              <a:gd name="connsiteX3" fmla="*/ 8878 w 8058"/>
                              <a:gd name="connsiteY3" fmla="*/ 44451 h 42282"/>
                            </a:gdLst>
                            <a:ahLst/>
                            <a:cxnLst>
                              <a:cxn ang="0">
                                <a:pos x="connsiteX0" y="connsiteY0"/>
                              </a:cxn>
                              <a:cxn ang="0">
                                <a:pos x="connsiteX1" y="connsiteY1"/>
                              </a:cxn>
                              <a:cxn ang="0">
                                <a:pos x="connsiteX2" y="connsiteY2"/>
                              </a:cxn>
                              <a:cxn ang="0">
                                <a:pos x="connsiteX3" y="connsiteY3"/>
                              </a:cxn>
                            </a:cxnLst>
                            <a:rect l="l" t="t" r="r" b="b"/>
                            <a:pathLst>
                              <a:path w="8058" h="42282">
                                <a:moveTo>
                                  <a:pt x="8878" y="2169"/>
                                </a:moveTo>
                                <a:lnTo>
                                  <a:pt x="819" y="2169"/>
                                </a:lnTo>
                                <a:lnTo>
                                  <a:pt x="819" y="44451"/>
                                </a:lnTo>
                                <a:lnTo>
                                  <a:pt x="8878" y="44451"/>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6" name="Freeform: Shape 2656"/>
                        <wps:cNvSpPr/>
                        <wps:spPr>
                          <a:xfrm>
                            <a:off x="1457795" y="3766446"/>
                            <a:ext cx="8058" cy="42282"/>
                          </a:xfrm>
                          <a:custGeom>
                            <a:avLst/>
                            <a:gdLst>
                              <a:gd name="connsiteX0" fmla="*/ 8887 w 8058"/>
                              <a:gd name="connsiteY0" fmla="*/ 13125 h 42282"/>
                              <a:gd name="connsiteX1" fmla="*/ 828 w 8058"/>
                              <a:gd name="connsiteY1" fmla="*/ 13125 h 42282"/>
                              <a:gd name="connsiteX2" fmla="*/ 828 w 8058"/>
                              <a:gd name="connsiteY2" fmla="*/ 44451 h 42282"/>
                              <a:gd name="connsiteX3" fmla="*/ 8887 w 8058"/>
                              <a:gd name="connsiteY3" fmla="*/ 44451 h 42282"/>
                              <a:gd name="connsiteX4" fmla="*/ 8887 w 8058"/>
                              <a:gd name="connsiteY4" fmla="*/ 2169 h 42282"/>
                              <a:gd name="connsiteX5" fmla="*/ 828 w 8058"/>
                              <a:gd name="connsiteY5" fmla="*/ 2169 h 42282"/>
                              <a:gd name="connsiteX6" fmla="*/ 828 w 8058"/>
                              <a:gd name="connsiteY6" fmla="*/ 9412 h 42282"/>
                              <a:gd name="connsiteX7" fmla="*/ 8887 w 8058"/>
                              <a:gd name="connsiteY7" fmla="*/ 9412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8058" h="42282">
                                <a:moveTo>
                                  <a:pt x="8887" y="13125"/>
                                </a:moveTo>
                                <a:lnTo>
                                  <a:pt x="828" y="13125"/>
                                </a:lnTo>
                                <a:lnTo>
                                  <a:pt x="828" y="44451"/>
                                </a:lnTo>
                                <a:lnTo>
                                  <a:pt x="8887" y="44451"/>
                                </a:lnTo>
                                <a:close/>
                                <a:moveTo>
                                  <a:pt x="8887" y="2169"/>
                                </a:moveTo>
                                <a:lnTo>
                                  <a:pt x="828" y="2169"/>
                                </a:lnTo>
                                <a:lnTo>
                                  <a:pt x="828" y="9412"/>
                                </a:lnTo>
                                <a:lnTo>
                                  <a:pt x="8887" y="94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7" name="Freeform: Shape 2657"/>
                        <wps:cNvSpPr/>
                        <wps:spPr>
                          <a:xfrm>
                            <a:off x="1473638" y="3776949"/>
                            <a:ext cx="27977" cy="31779"/>
                          </a:xfrm>
                          <a:custGeom>
                            <a:avLst/>
                            <a:gdLst>
                              <a:gd name="connsiteX0" fmla="*/ 838 w 27977"/>
                              <a:gd name="connsiteY0" fmla="*/ 2622 h 31779"/>
                              <a:gd name="connsiteX1" fmla="*/ 838 w 27977"/>
                              <a:gd name="connsiteY1" fmla="*/ 33949 h 31779"/>
                              <a:gd name="connsiteX2" fmla="*/ 8986 w 27977"/>
                              <a:gd name="connsiteY2" fmla="*/ 33949 h 31779"/>
                              <a:gd name="connsiteX3" fmla="*/ 8986 w 27977"/>
                              <a:gd name="connsiteY3" fmla="*/ 15207 h 31779"/>
                              <a:gd name="connsiteX4" fmla="*/ 15505 w 27977"/>
                              <a:gd name="connsiteY4" fmla="*/ 9050 h 31779"/>
                              <a:gd name="connsiteX5" fmla="*/ 20757 w 27977"/>
                              <a:gd name="connsiteY5" fmla="*/ 14664 h 31779"/>
                              <a:gd name="connsiteX6" fmla="*/ 20757 w 27977"/>
                              <a:gd name="connsiteY6" fmla="*/ 33949 h 31779"/>
                              <a:gd name="connsiteX7" fmla="*/ 28815 w 27977"/>
                              <a:gd name="connsiteY7" fmla="*/ 33949 h 31779"/>
                              <a:gd name="connsiteX8" fmla="*/ 28815 w 27977"/>
                              <a:gd name="connsiteY8" fmla="*/ 12943 h 31779"/>
                              <a:gd name="connsiteX9" fmla="*/ 18403 w 27977"/>
                              <a:gd name="connsiteY9" fmla="*/ 2169 h 31779"/>
                              <a:gd name="connsiteX10" fmla="*/ 8986 w 27977"/>
                              <a:gd name="connsiteY10" fmla="*/ 7149 h 31779"/>
                              <a:gd name="connsiteX11" fmla="*/ 8986 w 27977"/>
                              <a:gd name="connsiteY11" fmla="*/ 2622 h 317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7977" h="31779">
                                <a:moveTo>
                                  <a:pt x="838" y="2622"/>
                                </a:moveTo>
                                <a:lnTo>
                                  <a:pt x="838" y="33949"/>
                                </a:lnTo>
                                <a:lnTo>
                                  <a:pt x="8986" y="33949"/>
                                </a:lnTo>
                                <a:lnTo>
                                  <a:pt x="8986" y="15207"/>
                                </a:lnTo>
                                <a:cubicBezTo>
                                  <a:pt x="8986" y="11495"/>
                                  <a:pt x="11522" y="9050"/>
                                  <a:pt x="15505" y="9050"/>
                                </a:cubicBezTo>
                                <a:cubicBezTo>
                                  <a:pt x="19037" y="9050"/>
                                  <a:pt x="20757" y="10952"/>
                                  <a:pt x="20757" y="14664"/>
                                </a:cubicBezTo>
                                <a:lnTo>
                                  <a:pt x="20757" y="33949"/>
                                </a:lnTo>
                                <a:lnTo>
                                  <a:pt x="28815" y="33949"/>
                                </a:lnTo>
                                <a:lnTo>
                                  <a:pt x="28815" y="12943"/>
                                </a:lnTo>
                                <a:cubicBezTo>
                                  <a:pt x="28815" y="6062"/>
                                  <a:pt x="25103" y="2169"/>
                                  <a:pt x="18403" y="2169"/>
                                </a:cubicBezTo>
                                <a:cubicBezTo>
                                  <a:pt x="14147" y="2169"/>
                                  <a:pt x="11341" y="3618"/>
                                  <a:pt x="8986" y="7149"/>
                                </a:cubicBezTo>
                                <a:lnTo>
                                  <a:pt x="8986" y="262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8" name="Freeform: Shape 2658"/>
                        <wps:cNvSpPr/>
                        <wps:spPr>
                          <a:xfrm>
                            <a:off x="1508863" y="3766446"/>
                            <a:ext cx="28339" cy="42282"/>
                          </a:xfrm>
                          <a:custGeom>
                            <a:avLst/>
                            <a:gdLst>
                              <a:gd name="connsiteX0" fmla="*/ 8916 w 28339"/>
                              <a:gd name="connsiteY0" fmla="*/ 25347 h 42282"/>
                              <a:gd name="connsiteX1" fmla="*/ 8916 w 28339"/>
                              <a:gd name="connsiteY1" fmla="*/ 2169 h 42282"/>
                              <a:gd name="connsiteX2" fmla="*/ 858 w 28339"/>
                              <a:gd name="connsiteY2" fmla="*/ 2169 h 42282"/>
                              <a:gd name="connsiteX3" fmla="*/ 858 w 28339"/>
                              <a:gd name="connsiteY3" fmla="*/ 44451 h 42282"/>
                              <a:gd name="connsiteX4" fmla="*/ 8916 w 28339"/>
                              <a:gd name="connsiteY4" fmla="*/ 44451 h 42282"/>
                              <a:gd name="connsiteX5" fmla="*/ 8916 w 28339"/>
                              <a:gd name="connsiteY5" fmla="*/ 34220 h 42282"/>
                              <a:gd name="connsiteX6" fmla="*/ 12176 w 28339"/>
                              <a:gd name="connsiteY6" fmla="*/ 30689 h 42282"/>
                              <a:gd name="connsiteX7" fmla="*/ 19691 w 28339"/>
                              <a:gd name="connsiteY7" fmla="*/ 44451 h 42282"/>
                              <a:gd name="connsiteX8" fmla="*/ 29198 w 28339"/>
                              <a:gd name="connsiteY8" fmla="*/ 44451 h 42282"/>
                              <a:gd name="connsiteX9" fmla="*/ 17789 w 28339"/>
                              <a:gd name="connsiteY9" fmla="*/ 24985 h 42282"/>
                              <a:gd name="connsiteX10" fmla="*/ 28383 w 28339"/>
                              <a:gd name="connsiteY10" fmla="*/ 13125 h 42282"/>
                              <a:gd name="connsiteX11" fmla="*/ 19238 w 28339"/>
                              <a:gd name="connsiteY11" fmla="*/ 13125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8339" h="42282">
                                <a:moveTo>
                                  <a:pt x="8916" y="25347"/>
                                </a:moveTo>
                                <a:lnTo>
                                  <a:pt x="8916" y="2169"/>
                                </a:lnTo>
                                <a:lnTo>
                                  <a:pt x="858" y="2169"/>
                                </a:lnTo>
                                <a:lnTo>
                                  <a:pt x="858" y="44451"/>
                                </a:lnTo>
                                <a:lnTo>
                                  <a:pt x="8916" y="44451"/>
                                </a:lnTo>
                                <a:lnTo>
                                  <a:pt x="8916" y="34220"/>
                                </a:lnTo>
                                <a:lnTo>
                                  <a:pt x="12176" y="30689"/>
                                </a:lnTo>
                                <a:lnTo>
                                  <a:pt x="19691" y="44451"/>
                                </a:lnTo>
                                <a:lnTo>
                                  <a:pt x="29198" y="44451"/>
                                </a:lnTo>
                                <a:lnTo>
                                  <a:pt x="17789" y="24985"/>
                                </a:lnTo>
                                <a:lnTo>
                                  <a:pt x="28383" y="13125"/>
                                </a:lnTo>
                                <a:lnTo>
                                  <a:pt x="19238" y="1312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9" name="Freeform: Shape 2659"/>
                        <wps:cNvSpPr/>
                        <wps:spPr>
                          <a:xfrm>
                            <a:off x="1538782" y="3776949"/>
                            <a:ext cx="28430" cy="33137"/>
                          </a:xfrm>
                          <a:custGeom>
                            <a:avLst/>
                            <a:gdLst>
                              <a:gd name="connsiteX0" fmla="*/ 28401 w 28430"/>
                              <a:gd name="connsiteY0" fmla="*/ 12762 h 33137"/>
                              <a:gd name="connsiteX1" fmla="*/ 14819 w 28430"/>
                              <a:gd name="connsiteY1" fmla="*/ 2169 h 33137"/>
                              <a:gd name="connsiteX2" fmla="*/ 1962 w 28430"/>
                              <a:gd name="connsiteY2" fmla="*/ 12581 h 33137"/>
                              <a:gd name="connsiteX3" fmla="*/ 3683 w 28430"/>
                              <a:gd name="connsiteY3" fmla="*/ 17652 h 33137"/>
                              <a:gd name="connsiteX4" fmla="*/ 8753 w 28430"/>
                              <a:gd name="connsiteY4" fmla="*/ 20277 h 33137"/>
                              <a:gd name="connsiteX5" fmla="*/ 18441 w 28430"/>
                              <a:gd name="connsiteY5" fmla="*/ 23265 h 33137"/>
                              <a:gd name="connsiteX6" fmla="*/ 21157 w 28430"/>
                              <a:gd name="connsiteY6" fmla="*/ 25800 h 33137"/>
                              <a:gd name="connsiteX7" fmla="*/ 15181 w 28430"/>
                              <a:gd name="connsiteY7" fmla="*/ 28879 h 33137"/>
                              <a:gd name="connsiteX8" fmla="*/ 10383 w 28430"/>
                              <a:gd name="connsiteY8" fmla="*/ 27792 h 33137"/>
                              <a:gd name="connsiteX9" fmla="*/ 8753 w 28430"/>
                              <a:gd name="connsiteY9" fmla="*/ 24895 h 33137"/>
                              <a:gd name="connsiteX10" fmla="*/ 876 w 28430"/>
                              <a:gd name="connsiteY10" fmla="*/ 24895 h 33137"/>
                              <a:gd name="connsiteX11" fmla="*/ 15634 w 28430"/>
                              <a:gd name="connsiteY11" fmla="*/ 35307 h 33137"/>
                              <a:gd name="connsiteX12" fmla="*/ 25594 w 28430"/>
                              <a:gd name="connsiteY12" fmla="*/ 32500 h 33137"/>
                              <a:gd name="connsiteX13" fmla="*/ 29306 w 28430"/>
                              <a:gd name="connsiteY13" fmla="*/ 24714 h 33137"/>
                              <a:gd name="connsiteX14" fmla="*/ 23149 w 28430"/>
                              <a:gd name="connsiteY14" fmla="*/ 16837 h 33137"/>
                              <a:gd name="connsiteX15" fmla="*/ 12918 w 28430"/>
                              <a:gd name="connsiteY15" fmla="*/ 13849 h 33137"/>
                              <a:gd name="connsiteX16" fmla="*/ 10021 w 28430"/>
                              <a:gd name="connsiteY16" fmla="*/ 11404 h 33137"/>
                              <a:gd name="connsiteX17" fmla="*/ 14729 w 28430"/>
                              <a:gd name="connsiteY17" fmla="*/ 8507 h 33137"/>
                              <a:gd name="connsiteX18" fmla="*/ 20614 w 28430"/>
                              <a:gd name="connsiteY18" fmla="*/ 12762 h 331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28430" h="33137">
                                <a:moveTo>
                                  <a:pt x="28401" y="12762"/>
                                </a:moveTo>
                                <a:cubicBezTo>
                                  <a:pt x="28310" y="6153"/>
                                  <a:pt x="23240" y="2169"/>
                                  <a:pt x="14819" y="2169"/>
                                </a:cubicBezTo>
                                <a:cubicBezTo>
                                  <a:pt x="6852" y="2169"/>
                                  <a:pt x="1962" y="6153"/>
                                  <a:pt x="1962" y="12581"/>
                                </a:cubicBezTo>
                                <a:cubicBezTo>
                                  <a:pt x="1962" y="14664"/>
                                  <a:pt x="2596" y="16475"/>
                                  <a:pt x="3683" y="17652"/>
                                </a:cubicBezTo>
                                <a:cubicBezTo>
                                  <a:pt x="4769" y="18738"/>
                                  <a:pt x="5765" y="19281"/>
                                  <a:pt x="8753" y="20277"/>
                                </a:cubicBezTo>
                                <a:lnTo>
                                  <a:pt x="18441" y="23265"/>
                                </a:lnTo>
                                <a:cubicBezTo>
                                  <a:pt x="20523" y="23899"/>
                                  <a:pt x="21157" y="24533"/>
                                  <a:pt x="21157" y="25800"/>
                                </a:cubicBezTo>
                                <a:cubicBezTo>
                                  <a:pt x="21157" y="27792"/>
                                  <a:pt x="18894" y="28879"/>
                                  <a:pt x="15181" y="28879"/>
                                </a:cubicBezTo>
                                <a:cubicBezTo>
                                  <a:pt x="13008" y="28879"/>
                                  <a:pt x="11379" y="28516"/>
                                  <a:pt x="10383" y="27792"/>
                                </a:cubicBezTo>
                                <a:cubicBezTo>
                                  <a:pt x="9477" y="27158"/>
                                  <a:pt x="9115" y="26525"/>
                                  <a:pt x="8753" y="24895"/>
                                </a:cubicBezTo>
                                <a:lnTo>
                                  <a:pt x="876" y="24895"/>
                                </a:lnTo>
                                <a:cubicBezTo>
                                  <a:pt x="1057" y="31776"/>
                                  <a:pt x="6127" y="35307"/>
                                  <a:pt x="15634" y="35307"/>
                                </a:cubicBezTo>
                                <a:cubicBezTo>
                                  <a:pt x="19980" y="35307"/>
                                  <a:pt x="23240" y="34311"/>
                                  <a:pt x="25594" y="32500"/>
                                </a:cubicBezTo>
                                <a:cubicBezTo>
                                  <a:pt x="27857" y="30689"/>
                                  <a:pt x="29306" y="27792"/>
                                  <a:pt x="29306" y="24714"/>
                                </a:cubicBezTo>
                                <a:cubicBezTo>
                                  <a:pt x="29306" y="20639"/>
                                  <a:pt x="27224" y="18014"/>
                                  <a:pt x="23149" y="16837"/>
                                </a:cubicBezTo>
                                <a:lnTo>
                                  <a:pt x="12918" y="13849"/>
                                </a:lnTo>
                                <a:cubicBezTo>
                                  <a:pt x="10654" y="13125"/>
                                  <a:pt x="10021" y="12672"/>
                                  <a:pt x="10021" y="11404"/>
                                </a:cubicBezTo>
                                <a:cubicBezTo>
                                  <a:pt x="10021" y="9684"/>
                                  <a:pt x="11922" y="8507"/>
                                  <a:pt x="14729" y="8507"/>
                                </a:cubicBezTo>
                                <a:cubicBezTo>
                                  <a:pt x="18622" y="8507"/>
                                  <a:pt x="20523" y="9865"/>
                                  <a:pt x="20614" y="12762"/>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0" name="Freeform: Shape 2660"/>
                        <wps:cNvSpPr/>
                        <wps:spPr>
                          <a:xfrm>
                            <a:off x="1520911" y="3850573"/>
                            <a:ext cx="36850" cy="42282"/>
                          </a:xfrm>
                          <a:custGeom>
                            <a:avLst/>
                            <a:gdLst>
                              <a:gd name="connsiteX0" fmla="*/ 27305 w 36850"/>
                              <a:gd name="connsiteY0" fmla="*/ 31824 h 42282"/>
                              <a:gd name="connsiteX1" fmla="*/ 31651 w 36850"/>
                              <a:gd name="connsiteY1" fmla="*/ 44499 h 42282"/>
                              <a:gd name="connsiteX2" fmla="*/ 37717 w 36850"/>
                              <a:gd name="connsiteY2" fmla="*/ 44499 h 42282"/>
                              <a:gd name="connsiteX3" fmla="*/ 22868 w 36850"/>
                              <a:gd name="connsiteY3" fmla="*/ 2217 h 42282"/>
                              <a:gd name="connsiteX4" fmla="*/ 15896 w 36850"/>
                              <a:gd name="connsiteY4" fmla="*/ 2217 h 42282"/>
                              <a:gd name="connsiteX5" fmla="*/ 866 w 36850"/>
                              <a:gd name="connsiteY5" fmla="*/ 44499 h 42282"/>
                              <a:gd name="connsiteX6" fmla="*/ 6570 w 36850"/>
                              <a:gd name="connsiteY6" fmla="*/ 44499 h 42282"/>
                              <a:gd name="connsiteX7" fmla="*/ 11097 w 36850"/>
                              <a:gd name="connsiteY7" fmla="*/ 31824 h 42282"/>
                              <a:gd name="connsiteX8" fmla="*/ 25856 w 36850"/>
                              <a:gd name="connsiteY8" fmla="*/ 27297 h 42282"/>
                              <a:gd name="connsiteX9" fmla="*/ 12365 w 36850"/>
                              <a:gd name="connsiteY9" fmla="*/ 27297 h 42282"/>
                              <a:gd name="connsiteX10" fmla="*/ 19337 w 36850"/>
                              <a:gd name="connsiteY10" fmla="*/ 8012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6850" h="42282">
                                <a:moveTo>
                                  <a:pt x="27305" y="31824"/>
                                </a:moveTo>
                                <a:lnTo>
                                  <a:pt x="31651" y="44499"/>
                                </a:lnTo>
                                <a:lnTo>
                                  <a:pt x="37717" y="44499"/>
                                </a:lnTo>
                                <a:lnTo>
                                  <a:pt x="22868" y="2217"/>
                                </a:lnTo>
                                <a:lnTo>
                                  <a:pt x="15896" y="2217"/>
                                </a:lnTo>
                                <a:lnTo>
                                  <a:pt x="866" y="44499"/>
                                </a:lnTo>
                                <a:lnTo>
                                  <a:pt x="6570" y="44499"/>
                                </a:lnTo>
                                <a:lnTo>
                                  <a:pt x="11097" y="31824"/>
                                </a:lnTo>
                                <a:close/>
                                <a:moveTo>
                                  <a:pt x="25856" y="27297"/>
                                </a:moveTo>
                                <a:lnTo>
                                  <a:pt x="12365" y="27297"/>
                                </a:lnTo>
                                <a:lnTo>
                                  <a:pt x="19337" y="8012"/>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1" name="Freeform: Shape 2661"/>
                        <wps:cNvSpPr/>
                        <wps:spPr>
                          <a:xfrm>
                            <a:off x="1561427" y="3850573"/>
                            <a:ext cx="32504" cy="43640"/>
                          </a:xfrm>
                          <a:custGeom>
                            <a:avLst/>
                            <a:gdLst>
                              <a:gd name="connsiteX0" fmla="*/ 27959 w 32504"/>
                              <a:gd name="connsiteY0" fmla="*/ 2217 h 43640"/>
                              <a:gd name="connsiteX1" fmla="*/ 27959 w 32504"/>
                              <a:gd name="connsiteY1" fmla="*/ 31914 h 43640"/>
                              <a:gd name="connsiteX2" fmla="*/ 17094 w 32504"/>
                              <a:gd name="connsiteY2" fmla="*/ 41059 h 43640"/>
                              <a:gd name="connsiteX3" fmla="*/ 9398 w 32504"/>
                              <a:gd name="connsiteY3" fmla="*/ 38886 h 43640"/>
                              <a:gd name="connsiteX4" fmla="*/ 6319 w 32504"/>
                              <a:gd name="connsiteY4" fmla="*/ 31914 h 43640"/>
                              <a:gd name="connsiteX5" fmla="*/ 6319 w 32504"/>
                              <a:gd name="connsiteY5" fmla="*/ 2217 h 43640"/>
                              <a:gd name="connsiteX6" fmla="*/ 887 w 32504"/>
                              <a:gd name="connsiteY6" fmla="*/ 2217 h 43640"/>
                              <a:gd name="connsiteX7" fmla="*/ 887 w 32504"/>
                              <a:gd name="connsiteY7" fmla="*/ 31914 h 43640"/>
                              <a:gd name="connsiteX8" fmla="*/ 17094 w 32504"/>
                              <a:gd name="connsiteY8" fmla="*/ 45857 h 43640"/>
                              <a:gd name="connsiteX9" fmla="*/ 33392 w 32504"/>
                              <a:gd name="connsiteY9" fmla="*/ 31914 h 43640"/>
                              <a:gd name="connsiteX10" fmla="*/ 33392 w 32504"/>
                              <a:gd name="connsiteY10" fmla="*/ 2217 h 436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2504" h="43640">
                                <a:moveTo>
                                  <a:pt x="27959" y="2217"/>
                                </a:moveTo>
                                <a:lnTo>
                                  <a:pt x="27959" y="31914"/>
                                </a:lnTo>
                                <a:cubicBezTo>
                                  <a:pt x="27959" y="37618"/>
                                  <a:pt x="23885" y="41059"/>
                                  <a:pt x="17094" y="41059"/>
                                </a:cubicBezTo>
                                <a:cubicBezTo>
                                  <a:pt x="13925" y="41059"/>
                                  <a:pt x="11390" y="40335"/>
                                  <a:pt x="9398" y="38886"/>
                                </a:cubicBezTo>
                                <a:cubicBezTo>
                                  <a:pt x="7315" y="37256"/>
                                  <a:pt x="6319" y="35083"/>
                                  <a:pt x="6319" y="31914"/>
                                </a:cubicBezTo>
                                <a:lnTo>
                                  <a:pt x="6319" y="2217"/>
                                </a:lnTo>
                                <a:lnTo>
                                  <a:pt x="887" y="2217"/>
                                </a:lnTo>
                                <a:lnTo>
                                  <a:pt x="887" y="31914"/>
                                </a:lnTo>
                                <a:cubicBezTo>
                                  <a:pt x="887" y="40516"/>
                                  <a:pt x="7044" y="45857"/>
                                  <a:pt x="17094" y="45857"/>
                                </a:cubicBezTo>
                                <a:cubicBezTo>
                                  <a:pt x="26963" y="45857"/>
                                  <a:pt x="33392" y="40425"/>
                                  <a:pt x="33392" y="31914"/>
                                </a:cubicBezTo>
                                <a:lnTo>
                                  <a:pt x="33392" y="2217"/>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2" name="Freeform: Shape 2662"/>
                        <wps:cNvSpPr/>
                        <wps:spPr>
                          <a:xfrm>
                            <a:off x="1600604" y="3849939"/>
                            <a:ext cx="33138" cy="44274"/>
                          </a:xfrm>
                          <a:custGeom>
                            <a:avLst/>
                            <a:gdLst>
                              <a:gd name="connsiteX0" fmla="*/ 32600 w 33138"/>
                              <a:gd name="connsiteY0" fmla="*/ 15255 h 44274"/>
                              <a:gd name="connsiteX1" fmla="*/ 31514 w 33138"/>
                              <a:gd name="connsiteY1" fmla="*/ 9641 h 44274"/>
                              <a:gd name="connsiteX2" fmla="*/ 17208 w 33138"/>
                              <a:gd name="connsiteY2" fmla="*/ 2217 h 44274"/>
                              <a:gd name="connsiteX3" fmla="*/ 2178 w 33138"/>
                              <a:gd name="connsiteY3" fmla="*/ 14621 h 44274"/>
                              <a:gd name="connsiteX4" fmla="*/ 10417 w 33138"/>
                              <a:gd name="connsiteY4" fmla="*/ 24490 h 44274"/>
                              <a:gd name="connsiteX5" fmla="*/ 20920 w 33138"/>
                              <a:gd name="connsiteY5" fmla="*/ 27206 h 44274"/>
                              <a:gd name="connsiteX6" fmla="*/ 28707 w 33138"/>
                              <a:gd name="connsiteY6" fmla="*/ 34087 h 44274"/>
                              <a:gd name="connsiteX7" fmla="*/ 25719 w 33138"/>
                              <a:gd name="connsiteY7" fmla="*/ 39882 h 44274"/>
                              <a:gd name="connsiteX8" fmla="*/ 17932 w 33138"/>
                              <a:gd name="connsiteY8" fmla="*/ 41693 h 44274"/>
                              <a:gd name="connsiteX9" fmla="*/ 8154 w 33138"/>
                              <a:gd name="connsiteY9" fmla="*/ 38161 h 44274"/>
                              <a:gd name="connsiteX10" fmla="*/ 5981 w 33138"/>
                              <a:gd name="connsiteY10" fmla="*/ 31733 h 44274"/>
                              <a:gd name="connsiteX11" fmla="*/ 910 w 33138"/>
                              <a:gd name="connsiteY11" fmla="*/ 31733 h 44274"/>
                              <a:gd name="connsiteX12" fmla="*/ 3355 w 33138"/>
                              <a:gd name="connsiteY12" fmla="*/ 40425 h 44274"/>
                              <a:gd name="connsiteX13" fmla="*/ 17570 w 33138"/>
                              <a:gd name="connsiteY13" fmla="*/ 46491 h 44274"/>
                              <a:gd name="connsiteX14" fmla="*/ 29431 w 33138"/>
                              <a:gd name="connsiteY14" fmla="*/ 43232 h 44274"/>
                              <a:gd name="connsiteX15" fmla="*/ 34049 w 33138"/>
                              <a:gd name="connsiteY15" fmla="*/ 33544 h 44274"/>
                              <a:gd name="connsiteX16" fmla="*/ 25085 w 33138"/>
                              <a:gd name="connsiteY16" fmla="*/ 22951 h 44274"/>
                              <a:gd name="connsiteX17" fmla="*/ 14492 w 33138"/>
                              <a:gd name="connsiteY17" fmla="*/ 20144 h 44274"/>
                              <a:gd name="connsiteX18" fmla="*/ 7520 w 33138"/>
                              <a:gd name="connsiteY18" fmla="*/ 13806 h 44274"/>
                              <a:gd name="connsiteX19" fmla="*/ 17027 w 33138"/>
                              <a:gd name="connsiteY19" fmla="*/ 6744 h 44274"/>
                              <a:gd name="connsiteX20" fmla="*/ 27530 w 33138"/>
                              <a:gd name="connsiteY20" fmla="*/ 15255 h 442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3138" h="44274">
                                <a:moveTo>
                                  <a:pt x="32600" y="15255"/>
                                </a:moveTo>
                                <a:cubicBezTo>
                                  <a:pt x="32600" y="12357"/>
                                  <a:pt x="32510" y="11543"/>
                                  <a:pt x="31514" y="9641"/>
                                </a:cubicBezTo>
                                <a:cubicBezTo>
                                  <a:pt x="29250" y="4752"/>
                                  <a:pt x="24270" y="2217"/>
                                  <a:pt x="17208" y="2217"/>
                                </a:cubicBezTo>
                                <a:cubicBezTo>
                                  <a:pt x="7882" y="2217"/>
                                  <a:pt x="2178" y="6925"/>
                                  <a:pt x="2178" y="14621"/>
                                </a:cubicBezTo>
                                <a:cubicBezTo>
                                  <a:pt x="2178" y="19782"/>
                                  <a:pt x="4894" y="23041"/>
                                  <a:pt x="10417" y="24490"/>
                                </a:cubicBezTo>
                                <a:lnTo>
                                  <a:pt x="20920" y="27206"/>
                                </a:lnTo>
                                <a:cubicBezTo>
                                  <a:pt x="26353" y="28655"/>
                                  <a:pt x="28707" y="30737"/>
                                  <a:pt x="28707" y="34087"/>
                                </a:cubicBezTo>
                                <a:cubicBezTo>
                                  <a:pt x="28707" y="36351"/>
                                  <a:pt x="27439" y="38614"/>
                                  <a:pt x="25719" y="39882"/>
                                </a:cubicBezTo>
                                <a:cubicBezTo>
                                  <a:pt x="23999" y="41149"/>
                                  <a:pt x="21373" y="41693"/>
                                  <a:pt x="17932" y="41693"/>
                                </a:cubicBezTo>
                                <a:cubicBezTo>
                                  <a:pt x="13315" y="41693"/>
                                  <a:pt x="10236" y="40606"/>
                                  <a:pt x="8154" y="38161"/>
                                </a:cubicBezTo>
                                <a:cubicBezTo>
                                  <a:pt x="6615" y="36351"/>
                                  <a:pt x="5890" y="34268"/>
                                  <a:pt x="5981" y="31733"/>
                                </a:cubicBezTo>
                                <a:lnTo>
                                  <a:pt x="910" y="31733"/>
                                </a:lnTo>
                                <a:cubicBezTo>
                                  <a:pt x="910" y="35536"/>
                                  <a:pt x="1725" y="38161"/>
                                  <a:pt x="3355" y="40425"/>
                                </a:cubicBezTo>
                                <a:cubicBezTo>
                                  <a:pt x="6252" y="44409"/>
                                  <a:pt x="11142" y="46491"/>
                                  <a:pt x="17570" y="46491"/>
                                </a:cubicBezTo>
                                <a:cubicBezTo>
                                  <a:pt x="22641" y="46491"/>
                                  <a:pt x="26715" y="45314"/>
                                  <a:pt x="29431" y="43232"/>
                                </a:cubicBezTo>
                                <a:cubicBezTo>
                                  <a:pt x="32329" y="40968"/>
                                  <a:pt x="34049" y="37166"/>
                                  <a:pt x="34049" y="33544"/>
                                </a:cubicBezTo>
                                <a:cubicBezTo>
                                  <a:pt x="34049" y="28293"/>
                                  <a:pt x="30880" y="24490"/>
                                  <a:pt x="25085" y="22951"/>
                                </a:cubicBezTo>
                                <a:lnTo>
                                  <a:pt x="14492" y="20144"/>
                                </a:lnTo>
                                <a:cubicBezTo>
                                  <a:pt x="9421" y="18695"/>
                                  <a:pt x="7520" y="17066"/>
                                  <a:pt x="7520" y="13806"/>
                                </a:cubicBezTo>
                                <a:cubicBezTo>
                                  <a:pt x="7520" y="9551"/>
                                  <a:pt x="11323" y="6744"/>
                                  <a:pt x="17027" y="6744"/>
                                </a:cubicBezTo>
                                <a:cubicBezTo>
                                  <a:pt x="23727" y="6744"/>
                                  <a:pt x="27439" y="9732"/>
                                  <a:pt x="27530" y="15255"/>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3" name="Freeform: Shape 2663"/>
                        <wps:cNvSpPr/>
                        <wps:spPr>
                          <a:xfrm>
                            <a:off x="1437789" y="3840932"/>
                            <a:ext cx="65712" cy="65707"/>
                          </a:xfrm>
                          <a:custGeom>
                            <a:avLst/>
                            <a:gdLst>
                              <a:gd name="connsiteX0" fmla="*/ 0 w 65712"/>
                              <a:gd name="connsiteY0" fmla="*/ 65707 h 65707"/>
                              <a:gd name="connsiteX1" fmla="*/ 65713 w 65712"/>
                              <a:gd name="connsiteY1" fmla="*/ 65707 h 65707"/>
                              <a:gd name="connsiteX2" fmla="*/ 65713 w 65712"/>
                              <a:gd name="connsiteY2" fmla="*/ 0 h 65707"/>
                              <a:gd name="connsiteX3" fmla="*/ 0 w 65712"/>
                              <a:gd name="connsiteY3" fmla="*/ 0 h 65707"/>
                            </a:gdLst>
                            <a:ahLst/>
                            <a:cxnLst>
                              <a:cxn ang="0">
                                <a:pos x="connsiteX0" y="connsiteY0"/>
                              </a:cxn>
                              <a:cxn ang="0">
                                <a:pos x="connsiteX1" y="connsiteY1"/>
                              </a:cxn>
                              <a:cxn ang="0">
                                <a:pos x="connsiteX2" y="connsiteY2"/>
                              </a:cxn>
                              <a:cxn ang="0">
                                <a:pos x="connsiteX3" y="connsiteY3"/>
                              </a:cxn>
                            </a:cxnLst>
                            <a:rect l="l" t="t" r="r" b="b"/>
                            <a:pathLst>
                              <a:path w="65712" h="65707">
                                <a:moveTo>
                                  <a:pt x="0" y="65707"/>
                                </a:moveTo>
                                <a:lnTo>
                                  <a:pt x="65713" y="65707"/>
                                </a:lnTo>
                                <a:lnTo>
                                  <a:pt x="65713" y="0"/>
                                </a:lnTo>
                                <a:lnTo>
                                  <a:pt x="0" y="0"/>
                                </a:lnTo>
                                <a:close/>
                              </a:path>
                            </a:pathLst>
                          </a:custGeom>
                          <a:solidFill>
                            <a:srgbClr val="FF0000"/>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4" name="Freeform: Shape 2664"/>
                        <wps:cNvSpPr/>
                        <wps:spPr>
                          <a:xfrm>
                            <a:off x="1756297" y="3850573"/>
                            <a:ext cx="33500" cy="42282"/>
                          </a:xfrm>
                          <a:custGeom>
                            <a:avLst/>
                            <a:gdLst>
                              <a:gd name="connsiteX0" fmla="*/ 998 w 33500"/>
                              <a:gd name="connsiteY0" fmla="*/ 44499 h 42282"/>
                              <a:gd name="connsiteX1" fmla="*/ 17295 w 33500"/>
                              <a:gd name="connsiteY1" fmla="*/ 44499 h 42282"/>
                              <a:gd name="connsiteX2" fmla="*/ 34498 w 33500"/>
                              <a:gd name="connsiteY2" fmla="*/ 23313 h 42282"/>
                              <a:gd name="connsiteX3" fmla="*/ 17295 w 33500"/>
                              <a:gd name="connsiteY3" fmla="*/ 2217 h 42282"/>
                              <a:gd name="connsiteX4" fmla="*/ 998 w 33500"/>
                              <a:gd name="connsiteY4" fmla="*/ 2217 h 42282"/>
                              <a:gd name="connsiteX5" fmla="*/ 6340 w 33500"/>
                              <a:gd name="connsiteY5" fmla="*/ 39791 h 42282"/>
                              <a:gd name="connsiteX6" fmla="*/ 6340 w 33500"/>
                              <a:gd name="connsiteY6" fmla="*/ 7016 h 42282"/>
                              <a:gd name="connsiteX7" fmla="*/ 16390 w 33500"/>
                              <a:gd name="connsiteY7" fmla="*/ 7016 h 42282"/>
                              <a:gd name="connsiteX8" fmla="*/ 29066 w 33500"/>
                              <a:gd name="connsiteY8" fmla="*/ 23404 h 42282"/>
                              <a:gd name="connsiteX9" fmla="*/ 16390 w 33500"/>
                              <a:gd name="connsiteY9" fmla="*/ 39791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3500" h="42282">
                                <a:moveTo>
                                  <a:pt x="998" y="44499"/>
                                </a:moveTo>
                                <a:lnTo>
                                  <a:pt x="17295" y="44499"/>
                                </a:lnTo>
                                <a:cubicBezTo>
                                  <a:pt x="27979" y="44499"/>
                                  <a:pt x="34498" y="36532"/>
                                  <a:pt x="34498" y="23313"/>
                                </a:cubicBezTo>
                                <a:cubicBezTo>
                                  <a:pt x="34498" y="10275"/>
                                  <a:pt x="27979" y="2217"/>
                                  <a:pt x="17295" y="2217"/>
                                </a:cubicBezTo>
                                <a:lnTo>
                                  <a:pt x="998" y="2217"/>
                                </a:lnTo>
                                <a:close/>
                                <a:moveTo>
                                  <a:pt x="6340" y="39791"/>
                                </a:moveTo>
                                <a:lnTo>
                                  <a:pt x="6340" y="7016"/>
                                </a:lnTo>
                                <a:lnTo>
                                  <a:pt x="16390" y="7016"/>
                                </a:lnTo>
                                <a:cubicBezTo>
                                  <a:pt x="24720" y="7016"/>
                                  <a:pt x="29066" y="12629"/>
                                  <a:pt x="29066" y="23404"/>
                                </a:cubicBezTo>
                                <a:cubicBezTo>
                                  <a:pt x="29066" y="34087"/>
                                  <a:pt x="24720" y="39791"/>
                                  <a:pt x="16390" y="3979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5" name="Freeform: Shape 2665"/>
                        <wps:cNvSpPr/>
                        <wps:spPr>
                          <a:xfrm>
                            <a:off x="1797410" y="3850573"/>
                            <a:ext cx="32957" cy="42282"/>
                          </a:xfrm>
                          <a:custGeom>
                            <a:avLst/>
                            <a:gdLst>
                              <a:gd name="connsiteX0" fmla="*/ 33979 w 32957"/>
                              <a:gd name="connsiteY0" fmla="*/ 2217 h 42282"/>
                              <a:gd name="connsiteX1" fmla="*/ 28909 w 32957"/>
                              <a:gd name="connsiteY1" fmla="*/ 2217 h 42282"/>
                              <a:gd name="connsiteX2" fmla="*/ 28909 w 32957"/>
                              <a:gd name="connsiteY2" fmla="*/ 36803 h 42282"/>
                              <a:gd name="connsiteX3" fmla="*/ 6816 w 32957"/>
                              <a:gd name="connsiteY3" fmla="*/ 2217 h 42282"/>
                              <a:gd name="connsiteX4" fmla="*/ 1022 w 32957"/>
                              <a:gd name="connsiteY4" fmla="*/ 2217 h 42282"/>
                              <a:gd name="connsiteX5" fmla="*/ 1022 w 32957"/>
                              <a:gd name="connsiteY5" fmla="*/ 44499 h 42282"/>
                              <a:gd name="connsiteX6" fmla="*/ 6092 w 32957"/>
                              <a:gd name="connsiteY6" fmla="*/ 44499 h 42282"/>
                              <a:gd name="connsiteX7" fmla="*/ 6092 w 32957"/>
                              <a:gd name="connsiteY7" fmla="*/ 10275 h 42282"/>
                              <a:gd name="connsiteX8" fmla="*/ 27913 w 32957"/>
                              <a:gd name="connsiteY8" fmla="*/ 44499 h 42282"/>
                              <a:gd name="connsiteX9" fmla="*/ 33979 w 32957"/>
                              <a:gd name="connsiteY9" fmla="*/ 44499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2957" h="42282">
                                <a:moveTo>
                                  <a:pt x="33979" y="2217"/>
                                </a:moveTo>
                                <a:lnTo>
                                  <a:pt x="28909" y="2217"/>
                                </a:lnTo>
                                <a:lnTo>
                                  <a:pt x="28909" y="36803"/>
                                </a:lnTo>
                                <a:lnTo>
                                  <a:pt x="6816" y="2217"/>
                                </a:lnTo>
                                <a:lnTo>
                                  <a:pt x="1022" y="2217"/>
                                </a:lnTo>
                                <a:lnTo>
                                  <a:pt x="1022" y="44499"/>
                                </a:lnTo>
                                <a:lnTo>
                                  <a:pt x="6092" y="44499"/>
                                </a:lnTo>
                                <a:lnTo>
                                  <a:pt x="6092" y="10275"/>
                                </a:lnTo>
                                <a:lnTo>
                                  <a:pt x="27913" y="44499"/>
                                </a:lnTo>
                                <a:lnTo>
                                  <a:pt x="33979" y="4449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6" name="Freeform: Shape 2666"/>
                        <wps:cNvSpPr/>
                        <wps:spPr>
                          <a:xfrm>
                            <a:off x="1839429" y="3850573"/>
                            <a:ext cx="33500" cy="42282"/>
                          </a:xfrm>
                          <a:custGeom>
                            <a:avLst/>
                            <a:gdLst>
                              <a:gd name="connsiteX0" fmla="*/ 6387 w 33500"/>
                              <a:gd name="connsiteY0" fmla="*/ 29741 h 42282"/>
                              <a:gd name="connsiteX1" fmla="*/ 13269 w 33500"/>
                              <a:gd name="connsiteY1" fmla="*/ 22860 h 42282"/>
                              <a:gd name="connsiteX2" fmla="*/ 28208 w 33500"/>
                              <a:gd name="connsiteY2" fmla="*/ 44499 h 42282"/>
                              <a:gd name="connsiteX3" fmla="*/ 34546 w 33500"/>
                              <a:gd name="connsiteY3" fmla="*/ 44499 h 42282"/>
                              <a:gd name="connsiteX4" fmla="*/ 17162 w 33500"/>
                              <a:gd name="connsiteY4" fmla="*/ 19510 h 42282"/>
                              <a:gd name="connsiteX5" fmla="*/ 34365 w 33500"/>
                              <a:gd name="connsiteY5" fmla="*/ 2217 h 42282"/>
                              <a:gd name="connsiteX6" fmla="*/ 27393 w 33500"/>
                              <a:gd name="connsiteY6" fmla="*/ 2217 h 42282"/>
                              <a:gd name="connsiteX7" fmla="*/ 6387 w 33500"/>
                              <a:gd name="connsiteY7" fmla="*/ 23675 h 42282"/>
                              <a:gd name="connsiteX8" fmla="*/ 6387 w 33500"/>
                              <a:gd name="connsiteY8" fmla="*/ 2217 h 42282"/>
                              <a:gd name="connsiteX9" fmla="*/ 1045 w 33500"/>
                              <a:gd name="connsiteY9" fmla="*/ 2217 h 42282"/>
                              <a:gd name="connsiteX10" fmla="*/ 1045 w 33500"/>
                              <a:gd name="connsiteY10" fmla="*/ 44499 h 42282"/>
                              <a:gd name="connsiteX11" fmla="*/ 6387 w 33500"/>
                              <a:gd name="connsiteY11" fmla="*/ 44499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3500" h="42282">
                                <a:moveTo>
                                  <a:pt x="6387" y="29741"/>
                                </a:moveTo>
                                <a:lnTo>
                                  <a:pt x="13269" y="22860"/>
                                </a:lnTo>
                                <a:lnTo>
                                  <a:pt x="28208" y="44499"/>
                                </a:lnTo>
                                <a:lnTo>
                                  <a:pt x="34546" y="44499"/>
                                </a:lnTo>
                                <a:lnTo>
                                  <a:pt x="17162" y="19510"/>
                                </a:lnTo>
                                <a:lnTo>
                                  <a:pt x="34365" y="2217"/>
                                </a:lnTo>
                                <a:lnTo>
                                  <a:pt x="27393" y="2217"/>
                                </a:lnTo>
                                <a:lnTo>
                                  <a:pt x="6387" y="23675"/>
                                </a:lnTo>
                                <a:lnTo>
                                  <a:pt x="6387" y="2217"/>
                                </a:lnTo>
                                <a:lnTo>
                                  <a:pt x="1045" y="2217"/>
                                </a:lnTo>
                                <a:lnTo>
                                  <a:pt x="1045" y="44499"/>
                                </a:lnTo>
                                <a:lnTo>
                                  <a:pt x="6387" y="4449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7" name="Freeform: Shape 2667"/>
                        <wps:cNvSpPr/>
                        <wps:spPr>
                          <a:xfrm>
                            <a:off x="1669010" y="3840932"/>
                            <a:ext cx="65712" cy="65707"/>
                          </a:xfrm>
                          <a:custGeom>
                            <a:avLst/>
                            <a:gdLst>
                              <a:gd name="connsiteX0" fmla="*/ 0 w 65712"/>
                              <a:gd name="connsiteY0" fmla="*/ 65707 h 65707"/>
                              <a:gd name="connsiteX1" fmla="*/ 65713 w 65712"/>
                              <a:gd name="connsiteY1" fmla="*/ 65707 h 65707"/>
                              <a:gd name="connsiteX2" fmla="*/ 65713 w 65712"/>
                              <a:gd name="connsiteY2" fmla="*/ 0 h 65707"/>
                              <a:gd name="connsiteX3" fmla="*/ 0 w 65712"/>
                              <a:gd name="connsiteY3" fmla="*/ 0 h 65707"/>
                            </a:gdLst>
                            <a:ahLst/>
                            <a:cxnLst>
                              <a:cxn ang="0">
                                <a:pos x="connsiteX0" y="connsiteY0"/>
                              </a:cxn>
                              <a:cxn ang="0">
                                <a:pos x="connsiteX1" y="connsiteY1"/>
                              </a:cxn>
                              <a:cxn ang="0">
                                <a:pos x="connsiteX2" y="connsiteY2"/>
                              </a:cxn>
                              <a:cxn ang="0">
                                <a:pos x="connsiteX3" y="connsiteY3"/>
                              </a:cxn>
                            </a:cxnLst>
                            <a:rect l="l" t="t" r="r" b="b"/>
                            <a:pathLst>
                              <a:path w="65712" h="65707">
                                <a:moveTo>
                                  <a:pt x="0" y="65707"/>
                                </a:moveTo>
                                <a:lnTo>
                                  <a:pt x="65713" y="65707"/>
                                </a:lnTo>
                                <a:lnTo>
                                  <a:pt x="65713" y="0"/>
                                </a:lnTo>
                                <a:lnTo>
                                  <a:pt x="0" y="0"/>
                                </a:lnTo>
                                <a:close/>
                              </a:path>
                            </a:pathLst>
                          </a:custGeom>
                          <a:solidFill>
                            <a:srgbClr val="0000FF"/>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8" name="Freeform: Shape 2668"/>
                        <wps:cNvSpPr/>
                        <wps:spPr>
                          <a:xfrm>
                            <a:off x="1993246" y="3850573"/>
                            <a:ext cx="32504" cy="42282"/>
                          </a:xfrm>
                          <a:custGeom>
                            <a:avLst/>
                            <a:gdLst>
                              <a:gd name="connsiteX0" fmla="*/ 28295 w 32504"/>
                              <a:gd name="connsiteY0" fmla="*/ 25305 h 42282"/>
                              <a:gd name="connsiteX1" fmla="*/ 28295 w 32504"/>
                              <a:gd name="connsiteY1" fmla="*/ 44499 h 42282"/>
                              <a:gd name="connsiteX2" fmla="*/ 33638 w 32504"/>
                              <a:gd name="connsiteY2" fmla="*/ 44499 h 42282"/>
                              <a:gd name="connsiteX3" fmla="*/ 33638 w 32504"/>
                              <a:gd name="connsiteY3" fmla="*/ 2217 h 42282"/>
                              <a:gd name="connsiteX4" fmla="*/ 28295 w 32504"/>
                              <a:gd name="connsiteY4" fmla="*/ 2217 h 42282"/>
                              <a:gd name="connsiteX5" fmla="*/ 28295 w 32504"/>
                              <a:gd name="connsiteY5" fmla="*/ 20506 h 42282"/>
                              <a:gd name="connsiteX6" fmla="*/ 6565 w 32504"/>
                              <a:gd name="connsiteY6" fmla="*/ 20506 h 42282"/>
                              <a:gd name="connsiteX7" fmla="*/ 6565 w 32504"/>
                              <a:gd name="connsiteY7" fmla="*/ 2217 h 42282"/>
                              <a:gd name="connsiteX8" fmla="*/ 1133 w 32504"/>
                              <a:gd name="connsiteY8" fmla="*/ 2217 h 42282"/>
                              <a:gd name="connsiteX9" fmla="*/ 1133 w 32504"/>
                              <a:gd name="connsiteY9" fmla="*/ 44499 h 42282"/>
                              <a:gd name="connsiteX10" fmla="*/ 6565 w 32504"/>
                              <a:gd name="connsiteY10" fmla="*/ 44499 h 42282"/>
                              <a:gd name="connsiteX11" fmla="*/ 6565 w 32504"/>
                              <a:gd name="connsiteY11" fmla="*/ 25305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2504" h="42282">
                                <a:moveTo>
                                  <a:pt x="28295" y="25305"/>
                                </a:moveTo>
                                <a:lnTo>
                                  <a:pt x="28295" y="44499"/>
                                </a:lnTo>
                                <a:lnTo>
                                  <a:pt x="33638" y="44499"/>
                                </a:lnTo>
                                <a:lnTo>
                                  <a:pt x="33638" y="2217"/>
                                </a:lnTo>
                                <a:lnTo>
                                  <a:pt x="28295" y="2217"/>
                                </a:lnTo>
                                <a:lnTo>
                                  <a:pt x="28295" y="20506"/>
                                </a:lnTo>
                                <a:lnTo>
                                  <a:pt x="6565" y="20506"/>
                                </a:lnTo>
                                <a:lnTo>
                                  <a:pt x="6565" y="2217"/>
                                </a:lnTo>
                                <a:lnTo>
                                  <a:pt x="1133" y="2217"/>
                                </a:lnTo>
                                <a:lnTo>
                                  <a:pt x="1133" y="44499"/>
                                </a:lnTo>
                                <a:lnTo>
                                  <a:pt x="6565" y="44499"/>
                                </a:lnTo>
                                <a:lnTo>
                                  <a:pt x="6565" y="2530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9" name="Freeform: Shape 2669"/>
                        <wps:cNvSpPr/>
                        <wps:spPr>
                          <a:xfrm>
                            <a:off x="2034903" y="3850573"/>
                            <a:ext cx="33500" cy="42282"/>
                          </a:xfrm>
                          <a:custGeom>
                            <a:avLst/>
                            <a:gdLst>
                              <a:gd name="connsiteX0" fmla="*/ 6499 w 33500"/>
                              <a:gd name="connsiteY0" fmla="*/ 29741 h 42282"/>
                              <a:gd name="connsiteX1" fmla="*/ 13380 w 33500"/>
                              <a:gd name="connsiteY1" fmla="*/ 22860 h 42282"/>
                              <a:gd name="connsiteX2" fmla="*/ 28320 w 33500"/>
                              <a:gd name="connsiteY2" fmla="*/ 44499 h 42282"/>
                              <a:gd name="connsiteX3" fmla="*/ 34657 w 33500"/>
                              <a:gd name="connsiteY3" fmla="*/ 44499 h 42282"/>
                              <a:gd name="connsiteX4" fmla="*/ 17273 w 33500"/>
                              <a:gd name="connsiteY4" fmla="*/ 19510 h 42282"/>
                              <a:gd name="connsiteX5" fmla="*/ 34476 w 33500"/>
                              <a:gd name="connsiteY5" fmla="*/ 2217 h 42282"/>
                              <a:gd name="connsiteX6" fmla="*/ 27505 w 33500"/>
                              <a:gd name="connsiteY6" fmla="*/ 2217 h 42282"/>
                              <a:gd name="connsiteX7" fmla="*/ 6499 w 33500"/>
                              <a:gd name="connsiteY7" fmla="*/ 23675 h 42282"/>
                              <a:gd name="connsiteX8" fmla="*/ 6499 w 33500"/>
                              <a:gd name="connsiteY8" fmla="*/ 2217 h 42282"/>
                              <a:gd name="connsiteX9" fmla="*/ 1157 w 33500"/>
                              <a:gd name="connsiteY9" fmla="*/ 2217 h 42282"/>
                              <a:gd name="connsiteX10" fmla="*/ 1157 w 33500"/>
                              <a:gd name="connsiteY10" fmla="*/ 44499 h 42282"/>
                              <a:gd name="connsiteX11" fmla="*/ 6499 w 33500"/>
                              <a:gd name="connsiteY11" fmla="*/ 44499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3500" h="42282">
                                <a:moveTo>
                                  <a:pt x="6499" y="29741"/>
                                </a:moveTo>
                                <a:lnTo>
                                  <a:pt x="13380" y="22860"/>
                                </a:lnTo>
                                <a:lnTo>
                                  <a:pt x="28320" y="44499"/>
                                </a:lnTo>
                                <a:lnTo>
                                  <a:pt x="34657" y="44499"/>
                                </a:lnTo>
                                <a:lnTo>
                                  <a:pt x="17273" y="19510"/>
                                </a:lnTo>
                                <a:lnTo>
                                  <a:pt x="34476" y="2217"/>
                                </a:lnTo>
                                <a:lnTo>
                                  <a:pt x="27505" y="2217"/>
                                </a:lnTo>
                                <a:lnTo>
                                  <a:pt x="6499" y="23675"/>
                                </a:lnTo>
                                <a:lnTo>
                                  <a:pt x="6499" y="2217"/>
                                </a:lnTo>
                                <a:lnTo>
                                  <a:pt x="1157" y="2217"/>
                                </a:lnTo>
                                <a:lnTo>
                                  <a:pt x="1157" y="44499"/>
                                </a:lnTo>
                                <a:lnTo>
                                  <a:pt x="6499" y="4449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0" name="Freeform: Shape 2670"/>
                        <wps:cNvSpPr/>
                        <wps:spPr>
                          <a:xfrm>
                            <a:off x="2068695" y="3849939"/>
                            <a:ext cx="38571" cy="44274"/>
                          </a:xfrm>
                          <a:custGeom>
                            <a:avLst/>
                            <a:gdLst>
                              <a:gd name="connsiteX0" fmla="*/ 39748 w 38571"/>
                              <a:gd name="connsiteY0" fmla="*/ 22860 h 44274"/>
                              <a:gd name="connsiteX1" fmla="*/ 22092 w 38571"/>
                              <a:gd name="connsiteY1" fmla="*/ 22860 h 44274"/>
                              <a:gd name="connsiteX2" fmla="*/ 22092 w 38571"/>
                              <a:gd name="connsiteY2" fmla="*/ 27568 h 44274"/>
                              <a:gd name="connsiteX3" fmla="*/ 34949 w 38571"/>
                              <a:gd name="connsiteY3" fmla="*/ 27568 h 44274"/>
                              <a:gd name="connsiteX4" fmla="*/ 34949 w 38571"/>
                              <a:gd name="connsiteY4" fmla="*/ 28745 h 44274"/>
                              <a:gd name="connsiteX5" fmla="*/ 21730 w 38571"/>
                              <a:gd name="connsiteY5" fmla="*/ 41693 h 44274"/>
                              <a:gd name="connsiteX6" fmla="*/ 11046 w 38571"/>
                              <a:gd name="connsiteY6" fmla="*/ 37437 h 44274"/>
                              <a:gd name="connsiteX7" fmla="*/ 6610 w 38571"/>
                              <a:gd name="connsiteY7" fmla="*/ 24128 h 44274"/>
                              <a:gd name="connsiteX8" fmla="*/ 21459 w 38571"/>
                              <a:gd name="connsiteY8" fmla="*/ 6925 h 44274"/>
                              <a:gd name="connsiteX9" fmla="*/ 33682 w 38571"/>
                              <a:gd name="connsiteY9" fmla="*/ 15707 h 44274"/>
                              <a:gd name="connsiteX10" fmla="*/ 39115 w 38571"/>
                              <a:gd name="connsiteY10" fmla="*/ 15707 h 44274"/>
                              <a:gd name="connsiteX11" fmla="*/ 21459 w 38571"/>
                              <a:gd name="connsiteY11" fmla="*/ 2217 h 44274"/>
                              <a:gd name="connsiteX12" fmla="*/ 8873 w 38571"/>
                              <a:gd name="connsiteY12" fmla="*/ 6291 h 44274"/>
                              <a:gd name="connsiteX13" fmla="*/ 1177 w 38571"/>
                              <a:gd name="connsiteY13" fmla="*/ 24490 h 44274"/>
                              <a:gd name="connsiteX14" fmla="*/ 20553 w 38571"/>
                              <a:gd name="connsiteY14" fmla="*/ 46491 h 44274"/>
                              <a:gd name="connsiteX15" fmla="*/ 34949 w 38571"/>
                              <a:gd name="connsiteY15" fmla="*/ 39701 h 44274"/>
                              <a:gd name="connsiteX16" fmla="*/ 36308 w 38571"/>
                              <a:gd name="connsiteY16" fmla="*/ 45405 h 44274"/>
                              <a:gd name="connsiteX17" fmla="*/ 39748 w 38571"/>
                              <a:gd name="connsiteY17" fmla="*/ 45405 h 442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38571" h="44274">
                                <a:moveTo>
                                  <a:pt x="39748" y="22860"/>
                                </a:moveTo>
                                <a:lnTo>
                                  <a:pt x="22092" y="22860"/>
                                </a:lnTo>
                                <a:lnTo>
                                  <a:pt x="22092" y="27568"/>
                                </a:lnTo>
                                <a:lnTo>
                                  <a:pt x="34949" y="27568"/>
                                </a:lnTo>
                                <a:lnTo>
                                  <a:pt x="34949" y="28745"/>
                                </a:lnTo>
                                <a:cubicBezTo>
                                  <a:pt x="34949" y="36260"/>
                                  <a:pt x="29426" y="41693"/>
                                  <a:pt x="21730" y="41693"/>
                                </a:cubicBezTo>
                                <a:cubicBezTo>
                                  <a:pt x="17384" y="41693"/>
                                  <a:pt x="13491" y="40153"/>
                                  <a:pt x="11046" y="37437"/>
                                </a:cubicBezTo>
                                <a:cubicBezTo>
                                  <a:pt x="8239" y="34449"/>
                                  <a:pt x="6610" y="29379"/>
                                  <a:pt x="6610" y="24128"/>
                                </a:cubicBezTo>
                                <a:cubicBezTo>
                                  <a:pt x="6610" y="13806"/>
                                  <a:pt x="12495" y="6925"/>
                                  <a:pt x="21459" y="6925"/>
                                </a:cubicBezTo>
                                <a:cubicBezTo>
                                  <a:pt x="27887" y="6925"/>
                                  <a:pt x="32505" y="10275"/>
                                  <a:pt x="33682" y="15707"/>
                                </a:cubicBezTo>
                                <a:lnTo>
                                  <a:pt x="39115" y="15707"/>
                                </a:lnTo>
                                <a:cubicBezTo>
                                  <a:pt x="37666" y="7106"/>
                                  <a:pt x="31147" y="2217"/>
                                  <a:pt x="21459" y="2217"/>
                                </a:cubicBezTo>
                                <a:cubicBezTo>
                                  <a:pt x="16298" y="2217"/>
                                  <a:pt x="12133" y="3484"/>
                                  <a:pt x="8873" y="6291"/>
                                </a:cubicBezTo>
                                <a:cubicBezTo>
                                  <a:pt x="3893" y="10275"/>
                                  <a:pt x="1177" y="16884"/>
                                  <a:pt x="1177" y="24490"/>
                                </a:cubicBezTo>
                                <a:cubicBezTo>
                                  <a:pt x="1177" y="37437"/>
                                  <a:pt x="9145" y="46491"/>
                                  <a:pt x="20553" y="46491"/>
                                </a:cubicBezTo>
                                <a:cubicBezTo>
                                  <a:pt x="26257" y="46491"/>
                                  <a:pt x="30785" y="44318"/>
                                  <a:pt x="34949" y="39701"/>
                                </a:cubicBezTo>
                                <a:lnTo>
                                  <a:pt x="36308" y="45405"/>
                                </a:lnTo>
                                <a:lnTo>
                                  <a:pt x="39748" y="45405"/>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1" name="Freeform: Shape 2671"/>
                        <wps:cNvSpPr/>
                        <wps:spPr>
                          <a:xfrm>
                            <a:off x="1906319" y="3840932"/>
                            <a:ext cx="65708" cy="65707"/>
                          </a:xfrm>
                          <a:custGeom>
                            <a:avLst/>
                            <a:gdLst>
                              <a:gd name="connsiteX0" fmla="*/ 1 w 65708"/>
                              <a:gd name="connsiteY0" fmla="*/ 65707 h 65707"/>
                              <a:gd name="connsiteX1" fmla="*/ 65709 w 65708"/>
                              <a:gd name="connsiteY1" fmla="*/ 65707 h 65707"/>
                              <a:gd name="connsiteX2" fmla="*/ 65709 w 65708"/>
                              <a:gd name="connsiteY2" fmla="*/ 0 h 65707"/>
                              <a:gd name="connsiteX3" fmla="*/ 1 w 65708"/>
                              <a:gd name="connsiteY3" fmla="*/ 0 h 65707"/>
                            </a:gdLst>
                            <a:ahLst/>
                            <a:cxnLst>
                              <a:cxn ang="0">
                                <a:pos x="connsiteX0" y="connsiteY0"/>
                              </a:cxn>
                              <a:cxn ang="0">
                                <a:pos x="connsiteX1" y="connsiteY1"/>
                              </a:cxn>
                              <a:cxn ang="0">
                                <a:pos x="connsiteX2" y="connsiteY2"/>
                              </a:cxn>
                              <a:cxn ang="0">
                                <a:pos x="connsiteX3" y="connsiteY3"/>
                              </a:cxn>
                            </a:cxnLst>
                            <a:rect l="l" t="t" r="r" b="b"/>
                            <a:pathLst>
                              <a:path w="65708" h="65707">
                                <a:moveTo>
                                  <a:pt x="1" y="65707"/>
                                </a:moveTo>
                                <a:lnTo>
                                  <a:pt x="65709" y="65707"/>
                                </a:lnTo>
                                <a:lnTo>
                                  <a:pt x="65709" y="0"/>
                                </a:lnTo>
                                <a:lnTo>
                                  <a:pt x="1" y="0"/>
                                </a:lnTo>
                                <a:close/>
                              </a:path>
                            </a:pathLst>
                          </a:custGeom>
                          <a:solidFill>
                            <a:srgbClr val="FFFF00"/>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2" name="Freeform: Shape 2672"/>
                        <wps:cNvSpPr/>
                        <wps:spPr>
                          <a:xfrm>
                            <a:off x="2234792" y="3850573"/>
                            <a:ext cx="5432" cy="42282"/>
                          </a:xfrm>
                          <a:custGeom>
                            <a:avLst/>
                            <a:gdLst>
                              <a:gd name="connsiteX0" fmla="*/ 6702 w 5432"/>
                              <a:gd name="connsiteY0" fmla="*/ 2217 h 42282"/>
                              <a:gd name="connsiteX1" fmla="*/ 1270 w 5432"/>
                              <a:gd name="connsiteY1" fmla="*/ 2217 h 42282"/>
                              <a:gd name="connsiteX2" fmla="*/ 1270 w 5432"/>
                              <a:gd name="connsiteY2" fmla="*/ 44499 h 42282"/>
                              <a:gd name="connsiteX3" fmla="*/ 6702 w 5432"/>
                              <a:gd name="connsiteY3" fmla="*/ 44499 h 42282"/>
                            </a:gdLst>
                            <a:ahLst/>
                            <a:cxnLst>
                              <a:cxn ang="0">
                                <a:pos x="connsiteX0" y="connsiteY0"/>
                              </a:cxn>
                              <a:cxn ang="0">
                                <a:pos x="connsiteX1" y="connsiteY1"/>
                              </a:cxn>
                              <a:cxn ang="0">
                                <a:pos x="connsiteX2" y="connsiteY2"/>
                              </a:cxn>
                              <a:cxn ang="0">
                                <a:pos x="connsiteX3" y="connsiteY3"/>
                              </a:cxn>
                            </a:cxnLst>
                            <a:rect l="l" t="t" r="r" b="b"/>
                            <a:pathLst>
                              <a:path w="5432" h="42282">
                                <a:moveTo>
                                  <a:pt x="6702" y="2217"/>
                                </a:moveTo>
                                <a:lnTo>
                                  <a:pt x="1270" y="2217"/>
                                </a:lnTo>
                                <a:lnTo>
                                  <a:pt x="1270" y="44499"/>
                                </a:lnTo>
                                <a:lnTo>
                                  <a:pt x="6702" y="4449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3" name="Freeform: Shape 2673"/>
                        <wps:cNvSpPr/>
                        <wps:spPr>
                          <a:xfrm>
                            <a:off x="2249544" y="3850573"/>
                            <a:ext cx="32957" cy="42282"/>
                          </a:xfrm>
                          <a:custGeom>
                            <a:avLst/>
                            <a:gdLst>
                              <a:gd name="connsiteX0" fmla="*/ 34236 w 32957"/>
                              <a:gd name="connsiteY0" fmla="*/ 2217 h 42282"/>
                              <a:gd name="connsiteX1" fmla="*/ 29166 w 32957"/>
                              <a:gd name="connsiteY1" fmla="*/ 2217 h 42282"/>
                              <a:gd name="connsiteX2" fmla="*/ 29166 w 32957"/>
                              <a:gd name="connsiteY2" fmla="*/ 36803 h 42282"/>
                              <a:gd name="connsiteX3" fmla="*/ 7074 w 32957"/>
                              <a:gd name="connsiteY3" fmla="*/ 2217 h 42282"/>
                              <a:gd name="connsiteX4" fmla="*/ 1279 w 32957"/>
                              <a:gd name="connsiteY4" fmla="*/ 2217 h 42282"/>
                              <a:gd name="connsiteX5" fmla="*/ 1279 w 32957"/>
                              <a:gd name="connsiteY5" fmla="*/ 44499 h 42282"/>
                              <a:gd name="connsiteX6" fmla="*/ 6349 w 32957"/>
                              <a:gd name="connsiteY6" fmla="*/ 44499 h 42282"/>
                              <a:gd name="connsiteX7" fmla="*/ 6349 w 32957"/>
                              <a:gd name="connsiteY7" fmla="*/ 10275 h 42282"/>
                              <a:gd name="connsiteX8" fmla="*/ 28170 w 32957"/>
                              <a:gd name="connsiteY8" fmla="*/ 44499 h 42282"/>
                              <a:gd name="connsiteX9" fmla="*/ 34236 w 32957"/>
                              <a:gd name="connsiteY9" fmla="*/ 44499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2957" h="42282">
                                <a:moveTo>
                                  <a:pt x="34236" y="2217"/>
                                </a:moveTo>
                                <a:lnTo>
                                  <a:pt x="29166" y="2217"/>
                                </a:lnTo>
                                <a:lnTo>
                                  <a:pt x="29166" y="36803"/>
                                </a:lnTo>
                                <a:lnTo>
                                  <a:pt x="7074" y="2217"/>
                                </a:lnTo>
                                <a:lnTo>
                                  <a:pt x="1279" y="2217"/>
                                </a:lnTo>
                                <a:lnTo>
                                  <a:pt x="1279" y="44499"/>
                                </a:lnTo>
                                <a:lnTo>
                                  <a:pt x="6349" y="44499"/>
                                </a:lnTo>
                                <a:lnTo>
                                  <a:pt x="6349" y="10275"/>
                                </a:lnTo>
                                <a:lnTo>
                                  <a:pt x="28170" y="44499"/>
                                </a:lnTo>
                                <a:lnTo>
                                  <a:pt x="34236" y="44499"/>
                                </a:ln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4" name="Freeform: Shape 2674"/>
                        <wps:cNvSpPr/>
                        <wps:spPr>
                          <a:xfrm>
                            <a:off x="2292106" y="3850573"/>
                            <a:ext cx="33500" cy="42282"/>
                          </a:xfrm>
                          <a:custGeom>
                            <a:avLst/>
                            <a:gdLst>
                              <a:gd name="connsiteX0" fmla="*/ 1303 w 33500"/>
                              <a:gd name="connsiteY0" fmla="*/ 44499 h 42282"/>
                              <a:gd name="connsiteX1" fmla="*/ 17601 w 33500"/>
                              <a:gd name="connsiteY1" fmla="*/ 44499 h 42282"/>
                              <a:gd name="connsiteX2" fmla="*/ 34804 w 33500"/>
                              <a:gd name="connsiteY2" fmla="*/ 23313 h 42282"/>
                              <a:gd name="connsiteX3" fmla="*/ 17601 w 33500"/>
                              <a:gd name="connsiteY3" fmla="*/ 2217 h 42282"/>
                              <a:gd name="connsiteX4" fmla="*/ 1303 w 33500"/>
                              <a:gd name="connsiteY4" fmla="*/ 2217 h 42282"/>
                              <a:gd name="connsiteX5" fmla="*/ 6645 w 33500"/>
                              <a:gd name="connsiteY5" fmla="*/ 39791 h 42282"/>
                              <a:gd name="connsiteX6" fmla="*/ 6645 w 33500"/>
                              <a:gd name="connsiteY6" fmla="*/ 7016 h 42282"/>
                              <a:gd name="connsiteX7" fmla="*/ 16695 w 33500"/>
                              <a:gd name="connsiteY7" fmla="*/ 7016 h 42282"/>
                              <a:gd name="connsiteX8" fmla="*/ 29371 w 33500"/>
                              <a:gd name="connsiteY8" fmla="*/ 23404 h 42282"/>
                              <a:gd name="connsiteX9" fmla="*/ 16695 w 33500"/>
                              <a:gd name="connsiteY9" fmla="*/ 39791 h 422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3500" h="42282">
                                <a:moveTo>
                                  <a:pt x="1303" y="44499"/>
                                </a:moveTo>
                                <a:lnTo>
                                  <a:pt x="17601" y="44499"/>
                                </a:lnTo>
                                <a:cubicBezTo>
                                  <a:pt x="28285" y="44499"/>
                                  <a:pt x="34804" y="36532"/>
                                  <a:pt x="34804" y="23313"/>
                                </a:cubicBezTo>
                                <a:cubicBezTo>
                                  <a:pt x="34804" y="10275"/>
                                  <a:pt x="28285" y="2217"/>
                                  <a:pt x="17601" y="2217"/>
                                </a:cubicBezTo>
                                <a:lnTo>
                                  <a:pt x="1303" y="2217"/>
                                </a:lnTo>
                                <a:close/>
                                <a:moveTo>
                                  <a:pt x="6645" y="39791"/>
                                </a:moveTo>
                                <a:lnTo>
                                  <a:pt x="6645" y="7016"/>
                                </a:lnTo>
                                <a:lnTo>
                                  <a:pt x="16695" y="7016"/>
                                </a:lnTo>
                                <a:cubicBezTo>
                                  <a:pt x="25025" y="7016"/>
                                  <a:pt x="29371" y="12629"/>
                                  <a:pt x="29371" y="23404"/>
                                </a:cubicBezTo>
                                <a:cubicBezTo>
                                  <a:pt x="29371" y="34087"/>
                                  <a:pt x="25025" y="39791"/>
                                  <a:pt x="16695" y="39791"/>
                                </a:cubicBezTo>
                                <a:close/>
                              </a:path>
                            </a:pathLst>
                          </a:custGeom>
                          <a:solidFill>
                            <a:srgbClr val="000000"/>
                          </a:solidFill>
                          <a:ln w="175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75" name="Freeform: Shape 2675"/>
                        <wps:cNvSpPr/>
                        <wps:spPr>
                          <a:xfrm>
                            <a:off x="2146870" y="3840932"/>
                            <a:ext cx="65708" cy="65707"/>
                          </a:xfrm>
                          <a:custGeom>
                            <a:avLst/>
                            <a:gdLst>
                              <a:gd name="connsiteX0" fmla="*/ 1 w 65708"/>
                              <a:gd name="connsiteY0" fmla="*/ 65707 h 65707"/>
                              <a:gd name="connsiteX1" fmla="*/ 65709 w 65708"/>
                              <a:gd name="connsiteY1" fmla="*/ 65707 h 65707"/>
                              <a:gd name="connsiteX2" fmla="*/ 65709 w 65708"/>
                              <a:gd name="connsiteY2" fmla="*/ 0 h 65707"/>
                              <a:gd name="connsiteX3" fmla="*/ 1 w 65708"/>
                              <a:gd name="connsiteY3" fmla="*/ 0 h 65707"/>
                            </a:gdLst>
                            <a:ahLst/>
                            <a:cxnLst>
                              <a:cxn ang="0">
                                <a:pos x="connsiteX0" y="connsiteY0"/>
                              </a:cxn>
                              <a:cxn ang="0">
                                <a:pos x="connsiteX1" y="connsiteY1"/>
                              </a:cxn>
                              <a:cxn ang="0">
                                <a:pos x="connsiteX2" y="connsiteY2"/>
                              </a:cxn>
                              <a:cxn ang="0">
                                <a:pos x="connsiteX3" y="connsiteY3"/>
                              </a:cxn>
                            </a:cxnLst>
                            <a:rect l="l" t="t" r="r" b="b"/>
                            <a:pathLst>
                              <a:path w="65708" h="65707">
                                <a:moveTo>
                                  <a:pt x="1" y="65707"/>
                                </a:moveTo>
                                <a:lnTo>
                                  <a:pt x="65709" y="65707"/>
                                </a:lnTo>
                                <a:lnTo>
                                  <a:pt x="65709" y="0"/>
                                </a:lnTo>
                                <a:lnTo>
                                  <a:pt x="1" y="0"/>
                                </a:lnTo>
                                <a:close/>
                              </a:path>
                            </a:pathLst>
                          </a:custGeom>
                          <a:solidFill>
                            <a:srgbClr val="006400"/>
                          </a:solidFill>
                          <a:ln w="4344" cap="rnd">
                            <a:solidFill>
                              <a:srgbClr val="FFFFFF"/>
                            </a:solidFill>
                            <a:prstDash val="solid"/>
                            <a:round/>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9F8F20" id="Group 6" o:spid="_x0000_s1026" style="position:absolute;margin-left:-11.2pt;margin-top:19.65pt;width:471pt;height:544.2pt;z-index:251660800;mso-width-relative:margin;mso-height-relative:margin" coordsize="37665,43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">
                <v:shape id="Freeform: Shape 7" o:spid="_x0000_s1027" style="position:absolute;width:37665;height:43459;visibility:visible;mso-wrap-style:square;v-text-anchor:middle" coordsize="3766562,434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" path="m,l3766563,r,4345940l,4345940,,xe" stroked="f" strokeweight=".04875mm">
                  <v:stroke joinstyle="miter"/>
                  <v:path arrowok="t" o:connecttype="custom" o:connectlocs="0,0;3766563,0;3766563,4345940;0,4345940" o:connectangles="0,0,0,0"/>
                </v:shape>
                <v:shape id="Freeform: Shape 8" o:spid="_x0000_s1028" style="position:absolute;left:17774;top:36094;width:464;height:269;visibility:visible;mso-wrap-style:square;v-text-anchor:middle" coordsize="46357,26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" path="m1038,26895r45090,2082l46400,23817,28473,23002c21863,22640,17698,19018,17970,13676v,-1720,634,-3350,1629,-4436c20777,7700,22316,7157,24670,7248l47124,8334r272,-5070l22859,2087v-5433,-272,-9054,3531,-9416,9778c13262,16483,14529,19290,18422,22459l1310,21734r-272,5161xe" fillcolor="black" stroked="f" strokeweight=".04875mm">
                  <v:stroke joinstyle="miter"/>
                  <v:path arrowok="t" o:connecttype="custom" o:connectlocs="1038,26895;46128,28977;46400,23817;28473,23002;17970,13676;19599,9240;24670,7248;47124,8334;47396,3264;22859,2087;13443,11865;18422,22459;1310,21734" o:connectangles="0,0,0,0,0,0,0,0,0,0,0,0,0"/>
                </v:shape>
                <v:shape id="Freeform: Shape 9" o:spid="_x0000_s1029" style="position:absolute;left:17913;top:35774;width:349;height:264;visibility:visible;mso-wrap-style:square;v-text-anchor:middle" coordsize="34906,26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" path="m11566,2697c5228,2516,1426,6590,1064,14014v-363,7606,3350,12676,9416,12948c15550,27143,18085,24698,20258,17093r1359,-4799c22703,8763,24061,7405,26325,7586v3078,91,4980,3169,4799,7696c31033,18089,30037,20443,28679,21620v-996,815,-1901,1086,-4256,1358l24152,28410v7515,91,11318,-3984,11770,-12404c36284,7767,32482,2425,26234,2063v-4799,-181,-7696,2354,-9507,8782l15279,15735v-1177,4255,-2626,5885,-4890,5794c7401,21348,5681,18632,5862,14376,6043,10302,7945,8129,11295,8220r271,-5523xe" fillcolor="black" stroked="f" strokeweight=".04875mm">
                  <v:stroke joinstyle="miter"/>
                  <v:path arrowok="t" o:connecttype="custom" o:connectlocs="11566,2697;1064,14014;10480,26962;20258,17093;21617,12294;26325,7586;31124,15282;28679,21620;24423,22978;24152,28410;35922,16006;26234,2063;16727,10845;15279,15735;10389,21529;5862,14376;11295,8220" o:connectangles="0,0,0,0,0,0,0,0,0,0,0,0,0,0,0,0,0"/>
                </v:shape>
                <v:shape id="Freeform: Shape 10" o:spid="_x0000_s1030" style="position:absolute;left:17928;top:35421;width:355;height:304;visibility:visible;mso-wrap-style:square;v-text-anchor:middle" coordsize="35464,3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" path="m32135,2036v181,544,181,815,181,1087c32225,4934,31229,5929,29599,5839l10495,4934c4791,4662,1441,8827,1079,16794v-272,4799,905,8511,3259,10956c5968,29198,7779,29923,11038,30285r272,-5251c7326,24400,5606,21955,5877,17157v181,-4709,2083,-7153,5161,-6972l12396,10185v2173,181,2988,1358,3350,5523c16290,23132,16471,24219,17195,26211v1449,3893,4165,5975,8421,6156c31501,32639,35394,28746,35756,22227v181,-4165,-1086,-7515,-4255,-11318c34851,10728,36390,9189,36481,5839v90,-1087,-91,-1811,-363,-3622l32135,2036xm24620,10819v1720,90,2716,543,4074,2173c30505,15255,31410,17790,31229,20778v-181,4074,-2173,6338,-5523,6247c22356,26844,20726,24490,20183,18967v-543,-5613,-634,-6700,-1358,-8420l24620,10819xe" fillcolor="black" stroked="f" strokeweight=".04875mm">
                  <v:stroke joinstyle="miter"/>
                  <v:path arrowok="t" o:connecttype="custom" o:connectlocs="32135,2036;32316,3123;29599,5839;10495,4934;1079,16794;4338,27750;11038,30285;11310,25034;5877,17157;11038,10185;12396,10185;15746,15708;17195,26211;25616,32367;35756,22227;31501,10909;36481,5839;36118,2217;24620,10819;28694,12992;31229,20778;25706,27025;20183,18967;18825,10547" o:connectangles="0,0,0,0,0,0,0,0,0,0,0,0,0,0,0,0,0,0,0,0,0,0,0,0"/>
                </v:shape>
                <v:shape id="Freeform: Shape 11" o:spid="_x0000_s1031" style="position:absolute;left:18079;top:35226;width:51;height:149;visibility:visible;mso-wrap-style:square;v-text-anchor:middle" coordsize="5160,1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" path="m1765,2017l1041,16775r4436,181l6202,2198,1765,2017xe" fillcolor="black" stroked="f" strokeweight=".04875mm">
                  <v:stroke joinstyle="miter"/>
                  <v:path arrowok="t" o:connecttype="custom" o:connectlocs="1765,2017;1041,16775;5477,16956;6202,2198" o:connectangles="0,0,0,0"/>
                </v:shape>
                <v:shape id="Freeform: Shape 12" o:spid="_x0000_s1032" style="position:absolute;left:17955;top:34722;width:348;height:439;visibility:visible;mso-wrap-style:square;v-text-anchor:middle" coordsize="34783,43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" path="m1328,44394r32414,1539l34014,40772,13642,39776c8934,39595,5312,35973,5493,31808v181,-3893,2626,-5975,6791,-5794l34648,27100r271,-5160l14547,20944c9839,20762,6217,17141,6399,12976,6580,9173,9115,7091,13189,7272l35553,8358r272,-5160l11469,2021c5674,1749,2234,5009,1962,10984v-272,4346,996,6881,4437,10141c2867,22845,1238,25471,1056,29636v-180,4345,1268,7243,5071,10140l1600,39595r-272,4799xe" fillcolor="black" stroked="f" strokeweight=".04875mm">
                  <v:stroke joinstyle="miter"/>
                  <v:path arrowok="t" o:connecttype="custom" o:connectlocs="1328,44394;33742,45933;34014,40772;13642,39776;5493,31808;12284,26014;34648,27100;34919,21940;14547,20944;6399,12976;13189,7272;35553,8358;35825,3198;11469,2021;1962,10984;6399,21125;1056,29636;6127,39776;1600,39595" o:connectangles="0,0,0,0,0,0,0,0,0,0,0,0,0,0,0,0,0,0,0"/>
                </v:shape>
                <v:shape id="Freeform: Shape 13" o:spid="_x0000_s1033" style="position:absolute;left:17855;top:34576;width:454;height:72;visibility:visible;mso-wrap-style:square;v-text-anchor:middle" coordsize="45361,7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" path="m13991,2519r-272,5161l46133,9219r272,-5161l13991,2519xm1315,1976l1043,7227r6429,272l7743,2247,1315,1976xe" fillcolor="black" stroked="f" strokeweight=".04875mm">
                  <v:stroke joinstyle="miter"/>
                  <v:path arrowok="t" o:connecttype="custom" o:connectlocs="13991,2519;13719,7680;46133,9219;46405,4058;1315,1976;1043,7227;7472,7499;7743,2247" o:connectangles="0,0,0,0,0,0,0,0"/>
                </v:shape>
                <v:shape id="Freeform: Shape 14" o:spid="_x0000_s1034" style="position:absolute;left:17863;top:34132;width:468;height:362;visibility:visible;mso-wrap-style:square;v-text-anchor:middle" coordsize="46810,3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" path="m26939,31575r724,-14849c27844,11565,30560,9392,36083,9664r4075,181c42874,10026,45590,9664,47492,8939r362,-6881l46405,1968c44866,3960,43236,4322,37170,4231,29745,3869,27482,4865,25128,9664,22864,4503,19876,2330,14715,2149,7019,1787,2402,6404,2039,15368l1043,36101r45091,2083l46405,32480,26939,31575xm21868,31303l6295,30579,6929,16635v181,-3259,815,-5070,2173,-6428c10369,8758,12542,8034,15168,8125v5342,271,7605,3078,7334,9235l21868,31303xe" fillcolor="black" stroked="f" strokeweight=".04875mm">
                  <v:stroke joinstyle="miter"/>
                  <v:path arrowok="t" o:connecttype="custom" o:connectlocs="26939,31575;27663,16726;36083,9664;40158,9845;47492,8939;47854,2058;46405,1968;37170,4231;25128,9664;14715,2149;2039,15368;1043,36101;46134,38184;46405,32480;21868,31303;6295,30579;6929,16635;9102,10207;15168,8125;22502,17360" o:connectangles="0,0,0,0,0,0,0,0,0,0,0,0,0,0,0,0,0,0,0,0"/>
                </v:shape>
                <v:shape id="Freeform: Shape 15" o:spid="_x0000_s1035" style="position:absolute;left:18140;top:33922;width:52;height:150;visibility:visible;mso-wrap-style:square;v-text-anchor:middle" coordsize="5160,1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" path="m1769,1942l1045,16701r4436,181l6205,2124,1769,1942xe" fillcolor="black" stroked="f" strokeweight=".04875mm">
                  <v:stroke joinstyle="miter"/>
                  <v:path arrowok="t" o:connecttype="custom" o:connectlocs="1769,1942;1045,16701;5481,16882;6205,2124" o:connectangles="0,0,0,0"/>
                </v:shape>
                <v:shape id="Freeform: Shape 16" o:spid="_x0000_s1036" style="position:absolute;left:17904;top:33558;width:444;height:297;visibility:visible;mso-wrap-style:square;v-text-anchor:middle" coordsize="44365,2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" path="m2494,1931l1045,31356r5342,272l7564,7906c21870,19043,30924,23751,45139,27735r272,-5885c31558,18862,19697,12705,7021,2202l2494,1931xe" fillcolor="black" stroked="f" strokeweight=".04875mm">
                  <v:stroke joinstyle="miter"/>
                  <v:path arrowok="t" o:connecttype="custom" o:connectlocs="2494,1931;1045,31356;6387,31628;7564,7906;45139,27735;45411,21850;7021,2202" o:connectangles="0,0,0,0,0,0,0"/>
                </v:shape>
                <v:shape id="Freeform: Shape 17" o:spid="_x0000_s1037" style="position:absolute;left:18166;top:33373;width:52;height:149;visibility:visible;mso-wrap-style:square;v-text-anchor:middle" coordsize="5160,1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" path="m1770,1911l1046,16669r4436,181l6207,2092,1770,1911xe" fillcolor="black" stroked="f" strokeweight=".04875mm">
                  <v:stroke joinstyle="miter"/>
                  <v:path arrowok="t" o:connecttype="custom" o:connectlocs="1770,1911;1046,16669;5482,16850;6207,2092" o:connectangles="0,0,0,0"/>
                </v:shape>
                <v:shape id="Freeform: Shape 18" o:spid="_x0000_s1038" style="position:absolute;left:17928;top:33116;width:450;height:157;visibility:visible;mso-wrap-style:square;v-text-anchor:middle" coordsize="44908,15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" path="m13813,7875l45684,9414r272,-5432l1228,1899,1047,5430c7747,7694,8743,8961,9377,17382r3983,181l13813,7875xe" fillcolor="black" stroked="f" strokeweight=".04875mm">
                  <v:stroke joinstyle="miter"/>
                  <v:path arrowok="t" o:connecttype="custom" o:connectlocs="13813,7875;45684,9414;45956,3982;1228,1899;1047,5430;9377,17382;13360,17563" o:connectangles="0,0,0,0,0,0,0"/>
                </v:shape>
                <v:shape id="Freeform: Shape 19" o:spid="_x0000_s1039" style="position:absolute;left:17029;top:35337;width:365;height:450;visibility:visible;mso-wrap-style:square;v-text-anchor:middle" coordsize="36488,4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" path="m988,43844r32234,3260l33674,42033,13393,40041c8685,39498,5334,35695,5787,31531v362,-3894,2898,-5795,7062,-5433l35123,28362r453,-5071l15294,21300c10586,20756,7236,16954,7689,12789,8051,8986,10586,6994,14660,7356l36934,9620r543,-5070l13212,2105c7507,1562,3886,4459,3343,10525v-453,4346,633,7062,3984,10503c3705,22477,1894,24921,1441,29086v-453,4346,906,7424,4527,10503l1441,39136,988,43844xe" fillcolor="black" stroked="f" strokeweight=".04875mm">
                  <v:stroke joinstyle="miter"/>
                  <v:path arrowok="t" o:connecttype="custom" o:connectlocs="988,43844;33222,47104;33674,42033;13393,40041;5787,31531;12849,26098;35123,28362;35576,23291;15294,21300;7689,12789;14660,7356;36934,9620;37477,4550;13212,2105;3343,10525;7327,21028;1441,29086;5968,39589;1441,39136" o:connectangles="0,0,0,0,0,0,0,0,0,0,0,0,0,0,0,0,0,0,0"/>
                </v:shape>
                <v:shape id="Freeform: Shape 20" o:spid="_x0000_s1040" style="position:absolute;left:16952;top:35180;width:455;height:96;visibility:visible;mso-wrap-style:square;v-text-anchor:middle" coordsize="45542,9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" path="m14301,3279r-453,5070l46081,11609r453,-5071l14301,3279xm1534,2011l991,7172r6519,634l8053,2645,1534,2011xe" fillcolor="black" stroked="f" strokeweight=".04875mm">
                  <v:stroke joinstyle="miter"/>
                  <v:path arrowok="t" o:connecttype="custom" o:connectlocs="14301,3279;13848,8349;46081,11609;46534,6538;1534,2011;991,7172;7510,7806;8053,2645" o:connectangles="0,0,0,0,0,0,0,0"/>
                </v:shape>
                <v:shape id="Freeform: Shape 21" o:spid="_x0000_s1041" style="position:absolute;left:16967;top:34746;width:487;height:377;visibility:visible;mso-wrap-style:square;v-text-anchor:middle" coordsize="48621,37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" path="m27250,32160l28698,17311v543,-5070,3260,-7152,8783,-6609l41465,11154v2716,272,5523,91,7515,-543l49613,3640,48165,3459c46535,5541,44905,5722,38929,5269v-7424,-724,-9778,272,-12313,4890c24533,4907,21726,2553,16565,2100,8779,1286,3980,5632,3075,14504l992,35148r45000,4527l46625,34061,27250,32160xm22179,31617l6696,30077,8054,16134v363,-3169,1087,-4980,2445,-6247c11948,8438,14121,7805,16747,8076v5251,543,7424,3531,6790,9597l22179,31617xe" fillcolor="black" stroked="f" strokeweight=".04875mm">
                  <v:stroke joinstyle="miter"/>
                  <v:path arrowok="t" o:connecttype="custom" o:connectlocs="27250,32160;28698,17311;37481,10702;41465,11154;48980,10611;49613,3640;48165,3459;38929,5269;26616,10159;16565,2100;3075,14504;992,35148;45992,39675;46625,34061;22179,31617;6696,30077;8054,16134;10499,9887;16747,8076;23537,17673" o:connectangles="0,0,0,0,0,0,0,0,0,0,0,0,0,0,0,0,0,0,0,0"/>
                </v:shape>
                <v:shape id="Freeform: Shape 22" o:spid="_x0000_s1042" style="position:absolute;left:17267;top:34544;width:59;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" path="m2443,1978l995,16646r4436,453l6880,2431,2443,1978xe" fillcolor="black" stroked="f" strokeweight=".04875mm">
                  <v:stroke joinstyle="miter"/>
                  <v:path arrowok="t" o:connecttype="custom" o:connectlocs="2443,1978;995,16646;5431,17099;6880,2431" o:connectangles="0,0,0,0"/>
                </v:shape>
                <v:shape id="Freeform: Shape 23" o:spid="_x0000_s1043" style="position:absolute;left:17047;top:34185;width:461;height:327;visibility:visible;mso-wrap-style:square;v-text-anchor:middle" coordsize="46097,32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" path="m41752,5019l39397,27926v-3531,-906,-5704,-3079,-8420,-8783l28170,12625c25273,6196,21108,2575,15675,2031,11963,1669,8251,2846,5625,5200,3090,7464,1551,10633,1098,14797v-543,5523,1086,9779,4708,12586c7979,29193,10786,30099,15132,30733r543,-5433c12778,24757,10967,24214,9609,23399,6983,21769,5625,18691,5897,15431v543,-4979,4527,-8330,9326,-7877c18844,7916,21561,10361,23462,14435r2807,6066c30615,30099,34508,33087,44106,34626l47094,5562,41752,5019xe" fillcolor="black" stroked="f" strokeweight=".04875mm">
                  <v:stroke joinstyle="miter"/>
                  <v:path arrowok="t" o:connecttype="custom" o:connectlocs="41752,5019;39397,27926;30977,19143;28170,12625;15675,2031;5625,5200;1098,14797;5806,27383;15132,30733;15675,25300;9609,23399;5897,15431;15223,7554;23462,14435;26269,20501;44106,34626;47094,5562" o:connectangles="0,0,0,0,0,0,0,0,0,0,0,0,0,0,0,0,0"/>
                </v:shape>
                <v:shape id="Freeform: Shape 24" o:spid="_x0000_s1044" style="position:absolute;left:17087;top:33854;width:450;height:308;visibility:visible;mso-wrap-style:square;v-text-anchor:middle" coordsize="44999,30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" path="m34680,14261r10774,1086l45997,9915,35223,8828r724,-6428l31058,1947r-725,6428l1360,5478,998,9552,27164,32188r5705,543l34680,14261xm29790,13808l28432,27480,10143,11816r19647,1992xe" fillcolor="black" stroked="f" strokeweight=".04875mm">
                  <v:stroke joinstyle="miter"/>
                  <v:path arrowok="t" o:connecttype="custom" o:connectlocs="34680,14261;45454,15347;45997,9915;35223,8828;35947,2400;31058,1947;30333,8375;1360,5478;998,9552;27164,32188;32869,32731;29790,13808;28432,27480;10143,11816" o:connectangles="0,0,0,0,0,0,0,0,0,0,0,0,0,0"/>
                </v:shape>
                <v:shape id="Freeform: Shape 25" o:spid="_x0000_s1045" style="position:absolute;left:17357;top:33654;width:58;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" path="m2448,1928l1000,16595r4436,453l6885,2380,2448,1928xe" fillcolor="black" stroked="f" strokeweight=".04875mm">
                  <v:stroke joinstyle="miter"/>
                  <v:path arrowok="t" o:connecttype="custom" o:connectlocs="2448,1928;1000,16595;5436,17048;6885,2380" o:connectangles="0,0,0,0"/>
                </v:shape>
                <v:shape id="Freeform: Shape 26" o:spid="_x0000_s1046" style="position:absolute;left:17135;top:33310;width:463;height:300;visibility:visible;mso-wrap-style:square;v-text-anchor:middle" coordsize="46289,29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" path="m24909,19466r90,-725l25180,16478v634,-5976,3712,-8873,9145,-8330c39848,8782,42926,12494,42293,18108v-544,6066,-3803,8601,-10413,8329l31337,31870v3622,90,5976,-272,8058,-1177c44013,28882,46639,24898,47182,18922,48087,9868,43289,3621,34868,2716,29164,2173,25814,4074,23369,8963,22192,4889,19385,2444,14858,1991,7162,1267,2001,5794,1096,14124,281,22906,4717,28067,14225,29244r543,-5432c12051,23450,10603,22997,9245,22272,6891,20824,5623,17927,5895,14486,6438,9687,9607,7062,14496,7514v3169,363,4980,1630,5614,4165c20563,13218,20653,15210,20381,19013r4528,453xe" fillcolor="black" stroked="f" strokeweight=".04875mm">
                  <v:stroke joinstyle="miter"/>
                  <v:path arrowok="t" o:connecttype="custom" o:connectlocs="24909,19466;24999,18741;25180,16478;34325,8148;42293,18108;31880,26437;31337,31870;39395,30693;47182,18922;34868,2716;23369,8963;14858,1991;1096,14124;14225,29244;14768,23812;9245,22272;5895,14486;14496,7514;20110,11679;20381,19013" o:connectangles="0,0,0,0,0,0,0,0,0,0,0,0,0,0,0,0,0,0,0,0"/>
                </v:shape>
                <v:shape id="Freeform: Shape 27" o:spid="_x0000_s1047" style="position:absolute;left:17282;top:32961;width:461;height:319;visibility:visible;mso-wrap-style:square;v-text-anchor:middle" coordsize="46086,3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" path="m46636,33835r453,-5161l30248,26954v3622,-2263,5523,-5161,5885,-9416c37039,9118,30791,3052,20560,2056,9695,969,2361,5496,1456,14097v-453,4437,1267,8149,4889,10865l1456,24419r-453,4799l46636,33835xm6254,15546c6888,9842,12140,6583,19926,7397v7244,725,11861,4890,11227,10594c30610,23514,25359,26501,17844,25687,10148,24962,5711,21069,6254,15546xe" fillcolor="black" stroked="f" strokeweight=".04875mm">
                  <v:stroke joinstyle="miter"/>
                  <v:path arrowok="t" o:connecttype="custom" o:connectlocs="46636,33835;47089,28674;30248,26954;36133,17538;20560,2056;1456,14097;6345,24962;1456,24419;1003,29218;6254,15546;19926,7397;31153,17991;17844,25687;6254,15546" o:connectangles="0,0,0,0,0,0,0,0,0,0,0,0,0,0"/>
                </v:shape>
                <v:shape id="Freeform: Shape 28" o:spid="_x0000_s1048" style="position:absolute;left:16481;top:35623;width:376;height:457;visibility:visible;mso-wrap-style:square;v-text-anchor:middle" coordsize="37665,45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" path="m957,43634r32143,4165l33824,42728,13633,40103c8925,39469,5665,35576,6118,31502v543,-3894,3078,-5795,7243,-5252l35544,29147r725,-5070l16078,21451c11369,20818,8019,16924,8563,12760,9106,9048,11732,7056,15806,7599r22183,2897l38623,5335,14448,2166c8744,1442,5122,4339,4307,10406v-543,4255,453,6971,3712,10502c4307,22266,2406,24711,1862,28876v-543,4255,725,7424,4256,10593l1591,38926,957,43634xe" fillcolor="black" stroked="f" strokeweight=".04875mm">
                  <v:stroke joinstyle="miter"/>
                  <v:path arrowok="t" o:connecttype="custom" o:connectlocs="957,43634;33100,47799;33824,42728;13633,40103;6118,31502;13361,26250;35544,29147;36269,24077;16078,21451;8563,12760;15806,7599;37989,10496;38623,5335;14448,2166;4307,10406;8019,20908;1862,28876;6118,39469;1591,38926" o:connectangles="0,0,0,0,0,0,0,0,0,0,0,0,0,0,0,0,0,0,0"/>
                </v:shape>
                <v:shape id="Freeform: Shape 29" o:spid="_x0000_s1049" style="position:absolute;left:16420;top:35461;width:455;height:110;visibility:visible;mso-wrap-style:square;v-text-anchor:middle" coordsize="45452,1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" path="m14270,3748r-633,5071l45779,12984r634,-5071l14270,3748xm1595,2028l961,7189r6519,905l8114,2934,1595,2028xe" fillcolor="black" stroked="f" strokeweight=".04875mm">
                  <v:stroke joinstyle="miter"/>
                  <v:path arrowok="t" o:connecttype="custom" o:connectlocs="14270,3748;13637,8819;45779,12984;46413,7913;1595,2028;961,7189;7480,8094;8114,2934" o:connectangles="0,0,0,0,0,0,0,0"/>
                </v:shape>
                <v:shape id="Freeform: Shape 30" o:spid="_x0000_s1050" style="position:absolute;left:16440;top:35033;width:495;height:386;visibility:visible;mso-wrap-style:square;v-text-anchor:middle" coordsize="49526,38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" path="m27219,32408l29211,17650v634,-5070,3441,-6972,8873,-6247l42159,11946v2625,271,5432,181,7424,-362l50489,4702,49040,4521c47320,6513,45599,6694,39714,6061v-7334,-996,-9778,-91,-12495,4436c25409,5246,22692,2801,17531,2167,9835,1171,4855,5246,3678,14119l962,34762r44818,5885l46505,34943,27219,32408xm22149,31774l6757,29782,8568,15930v452,-3169,1267,-4980,2716,-6248c12642,8324,14815,7781,17441,8143v5342,634,7334,3712,6519,9778l22149,31774xe" fillcolor="black" stroked="f" strokeweight=".04875mm">
                  <v:stroke joinstyle="miter"/>
                  <v:path arrowok="t" o:connecttype="custom" o:connectlocs="27219,32408;29211,17650;38084,11403;42159,11946;49583,11584;50489,4702;49040,4521;39714,6061;27219,10497;17531,2167;3678,14119;962,34762;45780,40647;46505,34943;22149,31774;6757,29782;8568,15930;11284,9682;17441,8143;23960,17921" o:connectangles="0,0,0,0,0,0,0,0,0,0,0,0,0,0,0,0,0,0,0,0"/>
                </v:shape>
                <v:shape id="Freeform: Shape 31" o:spid="_x0000_s1051" style="position:absolute;left:16751;top:34835;width:63;height:152;visibility:visible;mso-wrap-style:square;v-text-anchor:middle" coordsize="6247,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" path="m2867,1995l965,16572r4346,634l7213,2629,2867,1995xe" fillcolor="black" stroked="f" strokeweight=".04875mm">
                  <v:stroke joinstyle="miter"/>
                  <v:path arrowok="t" o:connecttype="custom" o:connectlocs="2867,1995;965,16572;5311,17206;7213,2629" o:connectangles="0,0,0,0"/>
                </v:shape>
                <v:shape id="Freeform: Shape 32" o:spid="_x0000_s1052" style="position:absolute;left:16542;top:34474;width:463;height:335;visibility:visible;mso-wrap-style:square;v-text-anchor:middle" coordsize="46357,33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" path="m42073,5833l39085,28740v-3622,-996,-5795,-3259,-8330,-9054l28220,13076c25594,6557,21429,2845,15997,2121,12284,1578,8663,2664,5946,5018,3321,7191,1691,10270,1148,14435v-725,5432,724,9869,4346,12766c7576,29012,10293,30008,14639,30732r724,-5342c12375,24847,10655,24122,9297,23217,6852,21497,5494,18418,5946,15249v634,-4979,4618,-8239,9417,-7605c18985,8097,21701,10541,23512,14797r2625,5975c30121,30551,33924,33720,43522,35531l47324,6557,42073,5833xe" fillcolor="black" stroked="f" strokeweight=".04875mm">
                  <v:stroke joinstyle="miter"/>
                  <v:path arrowok="t" o:connecttype="custom" o:connectlocs="42073,5833;39085,28740;30755,19686;28220,13076;15997,2121;5946,5018;1148,14435;5494,27201;14639,30732;15363,25390;9297,23217;5946,15249;15363,7644;23512,14797;26137,20772;43522,35531;47324,6557" o:connectangles="0,0,0,0,0,0,0,0,0,0,0,0,0,0,0,0,0"/>
                </v:shape>
                <v:shape id="Freeform: Shape 33" o:spid="_x0000_s1053" style="position:absolute;left:16578;top:34112;width:451;height:299;visibility:visible;mso-wrap-style:square;v-text-anchor:middle" coordsize="45090,29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" path="m4772,1964l969,31118r5433,724l9480,8302c22790,20525,31391,25957,45244,31209r815,-5885c32387,21249,21069,14187,9390,2598l4772,1964xe" fillcolor="black" stroked="f" strokeweight=".04875mm">
                  <v:stroke joinstyle="miter"/>
                  <v:path arrowok="t" o:connecttype="custom" o:connectlocs="4772,1964;969,31118;6402,31842;9480,8302;45244,31209;46059,25324;9390,2598" o:connectangles="0,0,0,0,0,0,0"/>
                </v:shape>
                <v:shape id="Freeform: Shape 34" o:spid="_x0000_s1054" style="position:absolute;left:16611;top:33803;width:483;height:311;visibility:visible;mso-wrap-style:square;v-text-anchor:middle" coordsize="48290,31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" path="m972,27179r44818,5885l46333,28537r-4165,-543c46333,25911,48597,22924,49140,18487,50227,9976,43979,3548,33295,2190,22883,832,15730,5178,14644,13688v-634,4437,724,7877,3983,10684l1605,22109,972,27179xm19352,15318c20076,9614,25509,6626,33205,7622v7334,996,11680,5342,10955,10956c43436,24010,38185,26907,30579,25911,22973,24915,18627,20751,19352,15318xe" fillcolor="black" stroked="f" strokeweight=".04875mm">
                  <v:stroke joinstyle="miter"/>
                  <v:path arrowok="t" o:connecttype="custom" o:connectlocs="972,27179;45790,33064;46333,28537;42168,27994;49140,18487;33295,2190;14644,13688;18627,24372;1605,22109;19352,15318;33205,7622;44160,18578;30579,25911;19352,15318" o:connectangles="0,0,0,0,0,0,0,0,0,0,0,0,0,0"/>
                </v:shape>
                <v:shape id="Freeform: Shape 35" o:spid="_x0000_s1055" style="position:absolute;left:16912;top:33607;width:62;height:152;visibility:visible;mso-wrap-style:square;v-text-anchor:middle" coordsize="6247,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" path="m2876,1925l974,16502r4346,634l7222,2559,2876,1925xe" fillcolor="black" stroked="f" strokeweight=".04875mm">
                  <v:stroke joinstyle="miter"/>
                  <v:path arrowok="t" o:connecttype="custom" o:connectlocs="2876,1925;974,16502;5320,17136;7222,2559" o:connectangles="0,0,0,0"/>
                </v:shape>
                <v:shape id="Freeform: Shape 36" o:spid="_x0000_s1056" style="position:absolute;left:16701;top:33261;width:463;height:304;visibility:visible;mso-wrap-style:square;v-text-anchor:middle" coordsize="46250,30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" path="m24796,19709r362,-2897c25883,10836,29142,8120,34484,8754v5614,724,8421,4618,7696,10231c41365,24961,38106,27496,31496,26953r-724,5342c34394,32566,36838,32295,38921,31480v4617,-1630,7334,-5704,8148,-11589c48156,10836,43538,4408,35118,3322,29504,2597,26154,4408,23528,9297,22442,5132,19726,2597,15199,2054,7593,1058,2251,5404,1164,13734,-13,22516,4333,27768,13750,29216r724,-5342c11758,23422,10219,22969,8951,22154,6688,20524,5511,17627,5963,14277,6597,9478,9766,6943,14655,7577v3169,362,4890,1720,5524,4346c20631,13462,20631,15454,20269,19166r4527,543xe" fillcolor="black" stroked="f" strokeweight=".04875mm">
                  <v:stroke joinstyle="miter"/>
                  <v:path arrowok="t" o:connecttype="custom" o:connectlocs="24796,19709;25158,16812;34484,8754;42180,18985;31496,26953;30772,32295;38921,31480;47069,19891;35118,3322;23528,9297;15199,2054;1164,13734;13750,29216;14474,23874;8951,22154;5963,14277;14655,7577;20179,11923;20269,19166" o:connectangles="0,0,0,0,0,0,0,0,0,0,0,0,0,0,0,0,0,0,0"/>
                </v:shape>
                <v:shape id="Freeform: Shape 37" o:spid="_x0000_s1057" style="position:absolute;left:16853;top:32916;width:462;height:328;visibility:visible;mso-wrap-style:square;v-text-anchor:middle" coordsize="46176,3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" path="m46521,34669r634,-5070l30314,27426v3712,-2264,5614,-5161,6248,-9326c37648,9770,31491,3433,21260,2165,10485,716,3061,5153,1884,13664v-543,4346,996,8148,4618,11046l1612,24076,978,28784r45543,5885xm6682,15203c7407,9499,12839,6511,20536,7507v7333,996,11679,5251,10955,10955c30767,23895,25515,26792,17910,25796,10304,24800,5958,20635,6682,15203xe" fillcolor="black" stroked="f" strokeweight=".04875mm">
                  <v:stroke joinstyle="miter"/>
                  <v:path arrowok="t" o:connecttype="custom" o:connectlocs="46521,34669;47155,29599;30314,27426;36562,18100;21260,2165;1884,13664;6502,24710;1612,24076;978,28784;6682,15203;20536,7507;31491,18462;17910,25796;6682,15203" o:connectangles="0,0,0,0,0,0,0,0,0,0,0,0,0,0"/>
                </v:shape>
                <v:shape id="Freeform: Shape 38" o:spid="_x0000_s1058" style="position:absolute;left:15420;top:35453;width:399;height:469;visibility:visible;mso-wrap-style:square;v-text-anchor:middle" coordsize="39929,46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" path="m896,42759r31781,6157l33673,43846,13663,39953c9045,39047,5967,34973,6782,30808v724,-3803,3440,-5432,7605,-4617l36298,30446r996,-5070l17285,21482c12667,20577,9588,16412,10403,12338v725,-3712,3441,-5433,7515,-4618l39830,11976r996,-5071l16922,2288c11218,1201,7415,3827,6238,9803v-814,4255,,6971,3079,10684c5514,21663,3522,24018,2707,28092v-815,4255,181,7334,3531,10774l1802,38051,896,42759xe" fillcolor="black" stroked="f" strokeweight=".04875mm">
                  <v:stroke joinstyle="miter"/>
                  <v:path arrowok="t" o:connecttype="custom" o:connectlocs="896,42759;32677,48916;33673,43846;13663,39953;6782,30808;14387,26191;36298,30446;37294,25376;17285,21482;10403,12338;17918,7720;39830,11976;40826,6905;16922,2288;6238,9803;9317,20487;2707,28092;6238,38866;1802,38051" o:connectangles="0,0,0,0,0,0,0,0,0,0,0,0,0,0,0,0,0,0,0"/>
                </v:shape>
                <v:shape id="Freeform: Shape 39" o:spid="_x0000_s1059" style="position:absolute;left:15392;top:35281;width:454;height:137;visibility:visible;mso-wrap-style:square;v-text-anchor:middle" coordsize="45361,13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" path="m14483,4464r-996,5070l45268,15691r995,-5070l14483,4464xm1898,2019l902,7180,7330,8448,8326,3287,1898,2019xe" fillcolor="black" stroked="f" strokeweight=".04875mm">
                  <v:stroke joinstyle="miter"/>
                  <v:path arrowok="t" o:connecttype="custom" o:connectlocs="14483,4464;13487,9534;45268,15691;46263,10621;1898,2019;902,7180;7330,8448;8326,3287" o:connectangles="0,0,0,0,0,0,0,0"/>
                </v:shape>
                <v:shape id="Freeform: Shape 40" o:spid="_x0000_s1060" style="position:absolute;left:15421;top:34862;width:512;height:405;visibility:visible;mso-wrap-style:square;v-text-anchor:middle" coordsize="51247,4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" path="m27251,33182l30058,18605v996,-5071,3893,-6791,9326,-5704l43368,13716v2716,452,5432,543,7515,90l52150,7015,50702,6744v-1721,1811,-3441,1811,-9326,905c34132,6201,31597,6925,28700,11361,27161,5929,24535,3303,19465,2307,11768,859,6607,4752,4887,13534l903,33906r44366,8601l46356,36894,27251,33182xm22271,32186l6970,29289,9686,15617v543,-3169,1449,-4889,2988,-6157c14304,8283,16386,7830,19012,8374v5161,996,7153,4074,5976,10140l22271,32186xe" fillcolor="black" stroked="f" strokeweight=".04875mm">
                  <v:stroke joinstyle="miter"/>
                  <v:path arrowok="t" o:connecttype="custom" o:connectlocs="27251,33182;30058,18605;39384,12901;43368,13716;50883,13806;52150,7015;50702,6744;41376,7649;28700,11361;19465,2307;4887,13534;903,33906;45269,42507;46356,36894;22271,32186;6970,29289;9686,15617;12674,9460;19012,8374;24988,18514" o:connectangles="0,0,0,0,0,0,0,0,0,0,0,0,0,0,0,0,0,0,0,0"/>
                </v:shape>
                <v:shape id="Freeform: Shape 41" o:spid="_x0000_s1061" style="position:absolute;left:15755;top:34677;width:71;height:154;visibility:visible;mso-wrap-style:square;v-text-anchor:middle" coordsize="7152,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" path="m3715,1987l908,16473r4346,906l8061,2892,3715,1987xe" fillcolor="black" stroked="f" strokeweight=".04875mm">
                  <v:stroke joinstyle="miter"/>
                  <v:path arrowok="t" o:connecttype="custom" o:connectlocs="3715,1987;908,16473;5254,17379;8061,2892" o:connectangles="0,0,0,0"/>
                </v:shape>
                <v:shape id="Freeform: Shape 42" o:spid="_x0000_s1062" style="position:absolute;left:15572;top:34388;width:447;height:172;visibility:visible;mso-wrap-style:square;v-text-anchor:middle" coordsize="44637,17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" path="m13224,9762r31328,6066l45548,10486,1544,1975,910,5506v6429,3169,7063,4527,6519,13038l11323,19269,13224,9762xe" fillcolor="black" stroked="f" strokeweight=".04875mm">
                  <v:stroke joinstyle="miter"/>
                  <v:path arrowok="t" o:connecttype="custom" o:connectlocs="13224,9762;44552,15828;45548,10486;1544,1975;910,5506;7429,18544;11323,19269" o:connectangles="0,0,0,0,0,0,0"/>
                </v:shape>
                <v:shape id="Freeform: Shape 43" o:spid="_x0000_s1063" style="position:absolute;left:15633;top:33971;width:469;height:354;visibility:visible;mso-wrap-style:square;v-text-anchor:middle" coordsize="46919,35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" path="m42582,7634l38146,30360c34614,29092,32713,26648,30540,20672l28367,14062c26103,7272,22301,3288,16868,2202,13246,1477,9444,2383,6637,4556,3921,6548,2110,9535,1295,13700v-1087,5342,181,9869,3440,12948c6727,28639,9444,29816,13699,30812r1087,-5342c11888,24746,10168,23931,8900,22935,6546,21034,5369,17956,6003,14787,6908,9897,11164,6819,15872,7725v3622,724,6248,3440,7696,7605l25741,21577v3441,9960,7063,13400,16479,15754l47834,8630,42582,7634xe" fillcolor="black" stroked="f" strokeweight=".04875mm">
                  <v:stroke joinstyle="miter"/>
                  <v:path arrowok="t" o:connecttype="custom" o:connectlocs="42582,7634;38146,30360;30540,20672;28367,14062;16868,2202;6637,4556;1295,13700;4735,26648;13699,30812;14786,25470;8900,22935;6003,14787;15872,7725;23568,15330;25741,21577;42220,37331;47834,8630" o:connectangles="0,0,0,0,0,0,0,0,0,0,0,0,0,0,0,0,0"/>
                </v:shape>
                <v:shape id="Freeform: Shape 44" o:spid="_x0000_s1064" style="position:absolute;left:15702;top:33641;width:458;height:312;visibility:visible;mso-wrap-style:square;v-text-anchor:middle" coordsize="45811,31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" path="m15034,1950c7610,1679,2449,5481,1181,12091v-905,4708,543,9416,4075,12676c8968,28388,14219,30652,22096,32191v7515,1449,12314,1267,16660,-634c42831,30018,45456,26577,46452,21869,47991,13540,43012,6477,34410,4757,26261,3218,19561,7654,18113,15441v-815,4165,,7786,2806,10774c10145,24042,4712,19425,5889,13358,6614,9556,9602,7383,13948,7383l15034,1950xm22640,16980v995,-5161,5251,-7696,11136,-6609c39299,11457,42559,15984,41653,20873v-995,4980,-5885,7968,-11498,6881c24722,26668,21644,22231,22640,16980xe" fillcolor="black" stroked="f" strokeweight=".04875mm">
                  <v:stroke joinstyle="miter"/>
                  <v:path arrowok="t" o:connecttype="custom" o:connectlocs="15034,1950;1181,12091;5256,24767;22096,32191;38756,31557;46452,21869;34410,4757;18113,15441;20919,26215;5889,13358;13948,7383;22640,16980;33776,10371;41653,20873;30155,27754;22640,16980" o:connectangles="0,0,0,0,0,0,0,0,0,0,0,0,0,0,0,0"/>
                </v:shape>
                <v:shape id="Freeform: Shape 45" o:spid="_x0000_s1065" style="position:absolute;left:15991;top:33461;width:72;height:154;visibility:visible;mso-wrap-style:square;v-text-anchor:middle" coordsize="7152,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" path="m3728,1918l922,16404r4346,906l8075,2823,3728,1918xe" fillcolor="black" stroked="f" strokeweight=".04875mm">
                  <v:stroke joinstyle="miter"/>
                  <v:path arrowok="t" o:connecttype="custom" o:connectlocs="3728,1918;922,16404;5268,17310;8075,2823" o:connectangles="0,0,0,0"/>
                </v:shape>
                <v:shape id="Freeform: Shape 46" o:spid="_x0000_s1066" style="position:absolute;left:15802;top:33108;width:462;height:318;visibility:visible;mso-wrap-style:square;v-text-anchor:middle" coordsize="46219,31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" path="m24493,20574r91,-724l25036,17586v1177,-5794,4527,-8511,9869,-7424c40338,11248,43054,15323,41968,20755v-1177,5976,-4708,8239,-11137,7424l29745,33431v3621,362,5975,362,8148,-362c42602,31620,45589,27817,46767,21932,48487,13059,44231,6359,35901,4729,30288,3643,26757,5182,23950,9981,23135,5725,20509,3009,16073,2194,8467,746,2944,4820,1314,12969,-406,21751,3578,27274,12904,29266r1086,-5342c11365,23290,9825,22747,8648,21842,6385,20121,5389,17224,6022,13784,6928,9075,10368,6812,15167,7717v3079,634,4799,2083,5252,4618c20781,13874,20690,15956,20056,19669r4437,905xe" fillcolor="black" stroked="f" strokeweight=".04875mm">
                  <v:stroke joinstyle="miter"/>
                  <v:path arrowok="t" o:connecttype="custom" o:connectlocs="24493,20574;24584,19850;25036,17586;34905,10162;41968,20755;30831,28179;29745,33431;37893,33069;46767,21932;35901,4729;23950,9981;16073,2194;1314,12969;12904,29266;13990,23924;8648,21842;6022,13784;15167,7717;20419,12335;20056,19669" o:connectangles="0,0,0,0,0,0,0,0,0,0,0,0,0,0,0,0,0,0,0,0"/>
                </v:shape>
                <v:shape id="Freeform: Shape 47" o:spid="_x0000_s1067" style="position:absolute;left:15968;top:32777;width:460;height:346;visibility:visible;mso-wrap-style:square;v-text-anchor:middle" coordsize="45995,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" path="m45927,36482r996,-5071l30354,28242v3803,-2082,5885,-4798,6700,-8963c38684,10949,32980,4430,22839,2438,12155,356,4459,4249,2829,12760v-815,4346,362,8149,3803,11227l1833,23082,928,27790r44999,8692xm7447,14571c8533,8957,14147,6151,21752,7690v7244,1358,11409,6066,10322,11680c30988,24711,25555,27247,18040,25798,10525,24349,6360,19913,7447,14571xe" fillcolor="black" stroked="f" strokeweight=".04875mm">
                  <v:stroke joinstyle="miter"/>
                  <v:path arrowok="t" o:connecttype="custom" o:connectlocs="45927,36482;46923,31411;30354,28242;37054,19279;22839,2438;2829,12760;6632,23987;1833,23082;928,27790;7447,14571;21752,7690;32074,19370;18040,25798;7447,14571" o:connectangles="0,0,0,0,0,0,0,0,0,0,0,0,0,0"/>
                </v:shape>
                <v:shape id="Freeform: Shape 48" o:spid="_x0000_s1068" style="position:absolute;left:10619;top:33779;width:487;height:507;visibility:visible;mso-wrap-style:square;v-text-anchor:middle" coordsize="48711,50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" path="m620,37517l29232,52637r2444,-4617l13659,38513c9494,36249,7773,31541,9675,27829v1810,-3440,4979,-4255,8692,-2354l38105,35978r2354,-4618l22441,21854c18276,19590,16556,14882,18548,11170,20268,7820,23528,6914,27149,8816l46887,19319r2445,-4618l27783,3293c22713,577,18186,2025,15379,7367v-1992,3893,-2083,6791,-272,11227c11214,18594,8588,20224,6687,23846v-2083,3893,-1992,7243,181,11498l2884,33262,620,37517xe" fillcolor="black" stroked="f" strokeweight=".04875mm">
                  <v:stroke joinstyle="miter"/>
                  <v:path arrowok="t" o:connecttype="custom" o:connectlocs="620,37517;29232,52637;31676,48020;13659,38513;9675,27829;18367,25475;38105,35978;40459,31360;22441,21854;18548,11170;27149,8816;46887,19319;49332,14701;27783,3293;15379,7367;15107,18594;6687,23846;6868,35344;2884,33262" o:connectangles="0,0,0,0,0,0,0,0,0,0,0,0,0,0,0,0,0,0,0"/>
                </v:shape>
                <v:shape id="Freeform: Shape 49" o:spid="_x0000_s1069" style="position:absolute;left:10746;top:33574;width:423;height:257;visibility:visible;mso-wrap-style:square;v-text-anchor:middle" coordsize="42373,25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" path="m14397,7904r-2355,4527l40654,27552r2354,-4527l14397,7904xm3079,1929l634,6546,6429,9534,8873,4917,3079,1929xe" fillcolor="black" stroked="f" strokeweight=".04875mm">
                  <v:stroke joinstyle="miter"/>
                  <v:path arrowok="t" o:connecttype="custom" o:connectlocs="14397,7904;12042,12431;40654,27552;43008,23025;3079,1929;634,6546;6429,9534;8873,4917" o:connectangles="0,0,0,0,0,0,0,0"/>
                </v:shape>
                <v:shape id="Freeform: Shape 50" o:spid="_x0000_s1070" style="position:absolute;left:10818;top:33219;width:569;height:476;visibility:visible;mso-wrap-style:square;v-text-anchor:middle" coordsize="56860,47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" path="m25990,35381l32961,22253v2445,-4618,5705,-5342,10594,-2807l47086,21347v2445,1268,5070,2173,7153,2354l57498,17545r-1267,-634c53967,18088,52337,17726,46905,15009v-6519,-3531,-9054,-3440,-13129,-90c33867,9215,32056,6046,27438,3601,20557,-20,14491,2243,10326,10120l638,28409,40567,49505r2626,-4979l25990,35381xm21463,33027l7700,25784,14219,13470v1539,-2897,2988,-4255,4708,-4980c20738,7766,23002,7947,25265,9215v4799,2535,5614,6066,2717,11498l21463,33027xe" fillcolor="black" stroked="f" strokeweight=".04875mm">
                  <v:stroke joinstyle="miter"/>
                  <v:path arrowok="t" o:connecttype="custom" o:connectlocs="25990,35381;32961,22253;43555,19446;47086,21347;54239,23701;57498,17545;56231,16911;46905,15009;33776,14919;27438,3601;10326,10120;638,28409;40567,49505;43193,44526;21463,33027;7700,25784;14219,13470;18927,8490;25265,9215;27982,20713" o:connectangles="0,0,0,0,0,0,0,0,0,0,0,0,0,0,0,0,0,0,0,0"/>
                </v:shape>
                <v:shape id="Freeform: Shape 51" o:spid="_x0000_s1071" style="position:absolute;left:11241;top:33107;width:109;height:151;visibility:visible;mso-wrap-style:square;v-text-anchor:middle" coordsize="1086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" path="m7621,1899l650,14937r3893,2083l11515,3982,7621,1899xe" fillcolor="black" stroked="f" strokeweight=".04875mm">
                  <v:stroke joinstyle="miter"/>
                  <v:path arrowok="t" o:connecttype="custom" o:connectlocs="7621,1899;650,14937;4543,17020;11515,3982" o:connectangles="0,0,0,0"/>
                </v:shape>
                <v:shape id="Freeform: Shape 52" o:spid="_x0000_s1072" style="position:absolute;left:11160;top:32727;width:481;height:425;visibility:visible;mso-wrap-style:square;v-text-anchor:middle" coordsize="48060,42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" path="m44008,16006l33233,36468c30155,34205,29068,31398,28706,25060r-181,-7062c28344,10936,25899,6047,21010,3421,17660,1701,13857,1429,10507,2606,7248,3783,4622,6137,2721,9850,95,14648,4,19266,2268,23249v1358,2445,3531,4346,7424,6519l12228,24970c9602,23431,8244,22254,7338,20895,5527,18360,5346,15010,6886,12113,9240,7767,14219,6137,18475,8401v3169,1720,4889,4980,5070,9507l23817,24427v362,10683,2897,14848,11227,20009l48716,18541,44008,16006xe" fillcolor="black" stroked="f" strokeweight=".04875mm">
                  <v:stroke joinstyle="miter"/>
                  <v:path arrowok="t" o:connecttype="custom" o:connectlocs="44008,16006;33233,36468;28706,25060;28525,17998;21010,3421;10507,2606;2721,9850;2268,23249;9692,29768;12228,24970;7338,20895;6886,12113;18475,8401;23545,17908;23817,24427;35044,44436;48716,18541" o:connectangles="0,0,0,0,0,0,0,0,0,0,0,0,0,0,0,0,0"/>
                </v:shape>
                <v:shape id="Freeform: Shape 53" o:spid="_x0000_s1073" style="position:absolute;left:11344;top:32468;width:413;height:257;visibility:visible;mso-wrap-style:square;v-text-anchor:middle" coordsize="41287,2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" path="m11258,12646l39416,27585r2536,-4798l2294,1872,664,4950v5161,4889,5433,6428,2535,14396l6730,21157r4528,-8511xe" fillcolor="black" stroked="f" strokeweight=".04875mm">
                  <v:stroke joinstyle="miter"/>
                  <v:path arrowok="t" o:connecttype="custom" o:connectlocs="11258,12646;39416,27585;41952,22787;2294,1872;664,4950;3199,19346;6730,21157" o:connectangles="0,0,0,0,0,0,0"/>
                </v:shape>
                <v:shape id="Freeform: Shape 54" o:spid="_x0000_s1074" style="position:absolute;left:11485;top:32134;width:440;height:352;visibility:visible;mso-wrap-style:square;v-text-anchor:middle" coordsize="43949,3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" path="m2135,8697c234,12319,234,16393,1864,19834v2082,4346,6700,8420,14124,12313c29208,39209,38624,38576,43061,30246,47407,22007,42608,13768,29660,6887,21964,2812,16260,1363,11280,1997,7387,2631,4037,4985,2135,8697xm6481,10961v2717,-5252,9417,-4980,20101,634c37900,17570,41883,22822,38986,28254v-2626,5070,-9507,4799,-20372,-996c7749,21554,3765,16122,6481,10961xe" fillcolor="black" stroked="f" strokeweight=".04875mm">
                  <v:stroke joinstyle="miter"/>
                  <v:path arrowok="t" o:connecttype="custom" o:connectlocs="2135,8697;1864,19834;15988,32147;43061,30246;29660,6887;11280,1997;2135,8697;6481,10961;26582,11595;38986,28254;18614,27258;6481,10961" o:connectangles="0,0,0,0,0,0,0,0,0,0,0,0"/>
                </v:shape>
                <v:shape id="Freeform: Shape 55" o:spid="_x0000_s1075" style="position:absolute;left:11820;top:32012;width:109;height:151;visibility:visible;mso-wrap-style:square;v-text-anchor:middle" coordsize="1086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" path="m7654,1837l683,14875r3893,2082l11548,3920,7654,1837xe" fillcolor="black" stroked="f" strokeweight=".04875mm">
                  <v:stroke joinstyle="miter"/>
                  <v:path arrowok="t" o:connecttype="custom" o:connectlocs="7654,1837;683,14875;4576,16957;11548,3920" o:connectangles="0,0,0,0"/>
                </v:shape>
                <v:shape id="Freeform: Shape 56" o:spid="_x0000_s1076" style="position:absolute;left:11735;top:31642;width:451;height:375;visibility:visible;mso-wrap-style:square;v-text-anchor:middle" coordsize="45049,37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" path="m22734,23442r272,-725l24092,20725v2807,-5251,6791,-6700,11590,-4164c40662,19186,42020,23804,39394,28693v-2897,5432,-6881,6609,-12857,3893l24002,37385v3350,1358,5613,2082,7968,1992c36859,39377,40752,36479,43559,31228,47815,23261,45732,15565,38217,11581,33147,8955,29434,9408,25269,13211,25722,8865,24002,5605,20018,3523,13137,-99,6618,2165,2724,9498,-1441,17375,823,23804,9153,28421r2535,-4798c9243,22265,8066,21269,7161,20092,5531,17828,5441,14659,7070,11581,9243,7416,13227,6148,17483,8502v2807,1449,4074,3350,3803,5976c21195,16017,20380,17919,18750,21359r3984,2083xe" fillcolor="black" stroked="f" strokeweight=".04875mm">
                  <v:stroke joinstyle="miter"/>
                  <v:path arrowok="t" o:connecttype="custom" o:connectlocs="22734,23442;23006,22717;24092,20725;35682,16561;39394,28693;26537,32586;24002,37385;31970,39377;43559,31228;38217,11581;25269,13211;20018,3523;2724,9498;9153,28421;11688,23623;7161,20092;7070,11581;17483,8502;21286,14478;18750,21359" o:connectangles="0,0,0,0,0,0,0,0,0,0,0,0,0,0,0,0,0,0,0,0"/>
                </v:shape>
                <v:shape id="Freeform: Shape 57" o:spid="_x0000_s1077" style="position:absolute;left:11965;top:31382;width:430;height:423;visibility:visible;mso-wrap-style:square;v-text-anchor:middle" coordsize="43007,42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" path="m41260,44083r2445,-4527l28675,31589v4255,-815,7062,-2898,9054,-6610c41622,17555,38182,9587,29037,4789,19440,-282,10929,1167,6854,8773v-2082,3893,-1992,7967,362,11860l2961,18370,697,22625,41260,44083xm10838,11941c13464,6871,19530,5875,26411,9587v6519,3441,9145,8964,6519,14034c30305,28420,24419,29325,17629,25794,10838,22172,8212,16740,10838,11941xe" fillcolor="black" stroked="f" strokeweight=".04875mm">
                  <v:stroke joinstyle="miter"/>
                  <v:path arrowok="t" o:connecttype="custom" o:connectlocs="41260,44083;43705,39556;28675,31589;37729,24979;29037,4789;6854,8773;7216,20633;2961,18370;697,22625;10838,11941;26411,9587;32930,23621;17629,25794;10838,11941" o:connectangles="0,0,0,0,0,0,0,0,0,0,0,0,0,0"/>
                </v:shape>
                <v:shape id="Freeform: Shape 58" o:spid="_x0000_s1078" style="position:absolute;left:9097;top:31830;width:514;height:511;visibility:visible;mso-wrap-style:square;v-text-anchor:middle" coordsize="51337,5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" path="m532,33995l26789,52918r2988,-4164l13299,36802c9405,34086,8409,29016,10854,25666v2263,-3169,5432,-3531,8873,-1087l37836,37617r2987,-4165l24345,21501c20451,18785,19365,13714,21810,10364v2263,-3078,5523,-3440,8873,-996l48791,22406r3079,-4255l32131,3936c27423,496,22806,1311,19274,6290v-2535,3531,-2988,6338,-1810,10956c13570,16793,10763,18060,8319,21410,5783,24941,5421,28291,6961,32728l3339,30102,532,33995xe" fillcolor="black" stroked="f" strokeweight=".04875mm">
                  <v:stroke joinstyle="miter"/>
                  <v:path arrowok="t" o:connecttype="custom" o:connectlocs="532,33995;26789,52918;29777,48754;13299,36802;10854,25666;19727,24579;37836,37617;40823,33452;24345,21501;21810,10364;30683,9368;48791,22406;51870,18151;32131,3936;19274,6290;17464,17246;8319,21410;6961,32728;3339,30102" o:connectangles="0,0,0,0,0,0,0,0,0,0,0,0,0,0,0,0,0,0,0"/>
                </v:shape>
                <v:shape id="Freeform: Shape 59" o:spid="_x0000_s1079" style="position:absolute;left:9293;top:31617;width:398;height:307;visibility:visible;mso-wrap-style:square;v-text-anchor:middle" coordsize="39748,30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" path="m14040,9335r-2988,4255l37309,32513r2988,-4255l14040,9335xm3628,1820l549,6166,5891,9969,8970,5623,3628,1820xe" fillcolor="black" stroked="f" strokeweight=".04875mm">
                  <v:stroke joinstyle="miter"/>
                  <v:path arrowok="t" o:connecttype="custom" o:connectlocs="14040,9335;11052,13590;37309,32513;40297,28258;3628,1820;549,6166;5891,9969;8970,5623" o:connectangles="0,0,0,0,0,0,0,0"/>
                </v:shape>
                <v:shape id="Freeform: Shape 60" o:spid="_x0000_s1080" style="position:absolute;left:9383;top:31300;width:579;height:499;visibility:visible;mso-wrap-style:square;v-text-anchor:middle" coordsize="57856,49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" path="m24819,35731l33511,23690v3079,-4165,6338,-4527,10865,-1358l47636,24776v2263,1539,4708,2807,6700,3260l58411,22422r-1178,-815c54789,22422,53250,21788,48360,18438,42294,14092,39759,13821,35232,16446,36137,10923,34779,7483,30614,4495,24276,-122,17938,1236,12687,8479l554,25319,37223,51757r3351,-4618l24819,35731xm20654,32744l8069,23690,16218,12372c18119,9746,19658,8569,21469,8207v1902,-543,4165,,6248,1539c32063,12915,32425,16446,28803,21426l20654,32744xe" fillcolor="black" stroked="f" strokeweight=".04875mm">
                  <v:stroke joinstyle="miter"/>
                  <v:path arrowok="t" o:connecttype="custom" o:connectlocs="24819,35731;33511,23690;44376,22332;47636,24776;54336,28036;58411,22422;57233,21607;48360,18438;35232,16446;30614,4495;12687,8479;554,25319;37223,51757;40574,47139;20654,32744;8069,23690;16218,12372;21469,8207;27717,9746;28803,21426" o:connectangles="0,0,0,0,0,0,0,0,0,0,0,0,0,0,0,0,0,0,0,0"/>
                </v:shape>
                <v:shape id="Freeform: Shape 61" o:spid="_x0000_s1081" style="position:absolute;left:9837;top:31230;width:122;height:145;visibility:visible;mso-wrap-style:square;v-text-anchor:middle" coordsize="12223,14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" path="m9170,1793l569,13744r3621,2626l12792,4419,9170,1793xe" fillcolor="black" stroked="f" strokeweight=".04875mm">
                  <v:stroke joinstyle="miter"/>
                  <v:path arrowok="t" o:connecttype="custom" o:connectlocs="9170,1793;569,13744;4190,16370;12792,4419" o:connectangles="0,0,0,0"/>
                </v:shape>
                <v:shape id="Freeform: Shape 62" o:spid="_x0000_s1082" style="position:absolute;left:9801;top:30858;width:438;height:400;visibility:visible;mso-wrap-style:square;v-text-anchor:middle" coordsize="43864,39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" path="m21507,24643r452,-634l23317,22199v3441,-4890,7606,-5795,12043,-2626c39887,22832,40520,27631,37261,32158v-3531,4889,-7696,5432,-13219,1901l20873,38496v3169,1901,5342,2806,7605,3078c33368,42298,37623,40035,41064,35146,46406,27812,45319,19935,38438,14955,33820,11605,30018,11696,25400,14774,26577,10519,25219,7078,21597,4452,15350,-74,8559,1193,3760,7984,-1491,15136,-224,21927,7382,27631r3169,-4437c8378,21655,7291,20478,6567,19120,5209,16585,5662,13507,7654,10700,10460,6807,14444,6173,18428,9070v2626,1811,3531,3893,2897,6429c20963,17038,20058,18758,17885,21927r3622,2716xe" fillcolor="black" stroked="f" strokeweight=".04875mm">
                  <v:stroke joinstyle="miter"/>
                  <v:path arrowok="t" o:connecttype="custom" o:connectlocs="21507,24643;21959,24009;23317,22199;35360,19573;37261,32158;24042,34059;20873,38496;28478,41574;41064,35146;38438,14955;25400,14774;21597,4452;3760,7984;7382,27631;10551,23194;6567,19120;7654,10700;18428,9070;21325,15499;17885,21927" o:connectangles="0,0,0,0,0,0,0,0,0,0,0,0,0,0,0,0,0,0,0,0"/>
                </v:shape>
                <v:shape id="Freeform: Shape 63" o:spid="_x0000_s1083" style="position:absolute;left:10006;top:30571;width:475;height:450;visibility:visible;mso-wrap-style:square;v-text-anchor:middle" coordsize="47487,44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" path="m43729,19953l30238,38695c27612,36069,26888,33081,27431,26834r724,-7062c28970,12800,27250,7549,22723,4289,19735,2116,15932,1301,12492,2026,9051,2750,6244,4651,3800,8092,631,12528,-275,17055,1446,21311v995,2716,2897,4889,6428,7515l11043,24480c8689,22578,7512,21130,6787,19772,5429,17055,5701,13615,7602,10989,10500,7005,15570,6100,19463,8907v2898,2082,4256,5613,3803,10140l22632,25566v-1086,10503,815,15030,8330,21187l48075,23031,43729,19953xe" fillcolor="black" stroked="f" strokeweight=".04875mm">
                  <v:stroke joinstyle="miter"/>
                  <v:path arrowok="t" o:connecttype="custom" o:connectlocs="43729,19953;30238,38695;27431,26834;28155,19772;22723,4289;12492,2026;3800,8092;1446,21311;7874,28826;11043,24480;6787,19772;7602,10989;19463,8907;23266,19047;22632,25566;30962,46753;48075,23031" o:connectangles="0,0,0,0,0,0,0,0,0,0,0,0,0,0,0,0,0"/>
                </v:shape>
                <v:shape id="Freeform: Shape 896" o:spid="_x0000_s1084" style="position:absolute;left:10219;top:30296;width:424;height:388;visibility:visible;mso-wrap-style:square;v-text-anchor:middle" coordsize="42397,38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" path="m19930,3625c13321,275,7164,1452,3271,6884,464,10778,-170,15757,1550,20284v1902,4799,5704,8964,12224,13672c19930,38393,24367,40294,29166,40475v4346,272,8149,-1811,10955,-5704c45101,27980,43471,19470,36319,14309,29709,9510,21741,10778,17124,17116v-2445,3440,-3260,7152,-1992,10955c6259,21552,3271,15214,6892,10144,9156,7066,12778,6251,16761,8152l19930,3625xm20655,20466v3078,-4256,7967,-4709,12766,-1268c38039,22457,39125,27890,36228,31874v-2988,4165,-8692,4798,-13310,1448c18391,30153,17486,24902,20655,20466xe" fillcolor="black" stroked="f" strokeweight=".04875mm">
                  <v:stroke joinstyle="miter"/>
                  <v:path arrowok="t" o:connecttype="custom" o:connectlocs="19930,3625;3271,6884;1550,20284;13774,33956;29166,40475;40121,34771;36319,14309;17124,17116;15132,28071;6892,10144;16761,8152;20655,20466;33421,19198;36228,31874;22918,33322;20655,20466" o:connectangles="0,0,0,0,0,0,0,0,0,0,0,0,0,0,0,0"/>
                </v:shape>
                <v:shape id="Freeform: Shape 897" o:spid="_x0000_s1085" style="position:absolute;left:7190;top:31886;width:525;height:509;visibility:visible;mso-wrap-style:square;v-text-anchor:middle" coordsize="5251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" path="m422,31619l24959,52806r3441,-3984l13008,35512c9386,32434,8662,27454,11378,24285v2535,-2987,5795,-3078,8964,-362l37273,38500r3350,-3893l25231,21298c21609,18219,20975,13149,23692,9980v2535,-2897,5885,-3078,8963,-362l49587,24195r3350,-3893l34466,4367c30120,654,25412,1017,21428,5634v-2807,3260,-3350,6157,-2716,10774c14909,15593,12012,16590,9295,19759,6398,23108,5855,26368,7032,30895l3591,27907,422,31619xe" fillcolor="black" stroked="f" strokeweight=".04875mm">
                  <v:stroke joinstyle="miter"/>
                  <v:path arrowok="t" o:connecttype="custom" o:connectlocs="422,31619;24959,52806;28400,48822;13008,35512;11378,24285;20342,23923;37273,38500;40623,34607;25231,21298;23692,9980;32655,9618;49587,24195;52937,20302;34466,4367;21428,5634;18712,16408;9295,19759;7032,30895;3591,27907" o:connectangles="0,0,0,0,0,0,0,0,0,0,0,0,0,0,0,0,0,0,0"/>
                </v:shape>
                <v:shape id="Freeform: Shape 898" o:spid="_x0000_s1086" style="position:absolute;left:7427;top:31671;width:377;height:335;visibility:visible;mso-wrap-style:square;v-text-anchor:middle" coordsize="37665,33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" path="m13570,10154r-3350,3893l34757,35234r3350,-3893l13570,10154xm3882,1825l441,5808r4980,4256l8862,6080,3882,1825xe" fillcolor="black" stroked="f" strokeweight=".04875mm">
                  <v:stroke joinstyle="miter"/>
                  <v:path arrowok="t" o:connecttype="custom" o:connectlocs="13570,10154;10220,14047;34757,35234;38107,31341;3882,1825;441,5808;5421,10064;8862,6080" o:connectangles="0,0,0,0,0,0,0,0"/>
                </v:shape>
                <v:shape id="Freeform: Shape 899" o:spid="_x0000_s1087" style="position:absolute;left:7529;top:31379;width:579;height:511;visibility:visible;mso-wrap-style:square;v-text-anchor:middle" coordsize="57856,51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" path="m23625,35817l33313,24590v3351,-3984,6701,-4074,10956,-453l47347,26763v1993,1811,4437,3259,6429,3893l58303,25314r-1086,-905c54682,25133,53233,24318,48525,20516,42911,15717,40466,15083,35758,17437,37026,12005,36030,8474,32046,5124,26161,53,19823,778,13937,7568l447,23322,34672,52838r3712,-4345l23625,35817xm19823,32467l7962,22326,17016,11733c19189,9289,20819,8293,22720,8021v1992,-362,4074,362,6066,2082c32770,13544,32951,17256,28877,21874l19823,32467xe" fillcolor="black" stroked="f" strokeweight=".04875mm">
                  <v:stroke joinstyle="miter"/>
                  <v:path arrowok="t" o:connecttype="custom" o:connectlocs="23625,35817;33313,24590;44269,24137;47347,26763;53776,30656;58303,25314;57217,24409;48525,20516;35758,17437;32046,5124;13937,7568;447,23322;34672,52838;38384,48493;19823,32467;7962,22326;17016,11733;22720,8021;28786,10103;28877,21874" o:connectangles="0,0,0,0,0,0,0,0,0,0,0,0,0,0,0,0,0,0,0,0"/>
                </v:shape>
                <v:shape id="Freeform: Shape 900" o:spid="_x0000_s1088" style="position:absolute;left:7996;top:31337;width:131;height:141;visibility:visible;mso-wrap-style:square;v-text-anchor:middle" coordsize="13038,14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" path="m10151,1799l463,13026r3350,2898l13501,4697,10151,1799xe" fillcolor="black" stroked="f" strokeweight=".04875mm">
                  <v:stroke joinstyle="miter"/>
                  <v:path arrowok="t" o:connecttype="custom" o:connectlocs="10151,1799;463,13026;3813,15924;13501,4697" o:connectangles="0,0,0,0"/>
                </v:shape>
                <v:shape id="Freeform: Shape 901" o:spid="_x0000_s1089" style="position:absolute;left:8029;top:30984;width:370;height:334;visibility:visible;mso-wrap-style:square;v-text-anchor:middle" coordsize="37031,33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" path="m9797,14376l33972,35200r3531,-4165l3549,1790,1195,4507v3984,5975,3893,7605,-724,14667l3459,21709,9797,14376xe" fillcolor="black" stroked="f" strokeweight=".04875mm">
                  <v:stroke joinstyle="miter"/>
                  <v:path arrowok="t" o:connecttype="custom" o:connectlocs="9797,14376;33972,35200;37503,31035;3549,1790;1195,4507;471,19174;3459,21709" o:connectangles="0,0,0,0,0,0,0"/>
                </v:shape>
                <v:shape id="Freeform: Shape 902" o:spid="_x0000_s1090" style="position:absolute;left:8219;top:30700;width:468;height:462;visibility:visible;mso-wrap-style:square;v-text-anchor:middle" coordsize="46850,4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" path="m43350,22424l28230,39898c25695,37091,25332,34013,26419,27766r1358,-6882c29226,13913,27777,8571,23612,5040,20805,2595,17093,1418,13652,1871,10212,2233,7224,3953,4508,7122,886,11287,-291,15724,976,20160v815,2626,2445,5070,5795,8058l10302,24144c8220,21971,7043,20432,6409,18893,5323,16176,5866,12826,7948,10382,11208,6579,16369,6217,20081,9295v2716,2354,3712,5885,2897,10412l21801,26226v-1992,10322,-633,15030,6429,21821l47334,25864,43350,22424xe" fillcolor="black" stroked="f" strokeweight=".04875mm">
                  <v:stroke joinstyle="miter"/>
                  <v:path arrowok="t" o:connecttype="custom" o:connectlocs="43350,22424;28230,39898;26419,27766;27777,20884;23612,5040;13652,1871;4508,7122;976,20160;6771,28218;10302,24144;6409,18893;7948,10382;20081,9295;22978,19707;21801,26226;28230,48047;47334,25864" o:connectangles="0,0,0,0,0,0,0,0,0,0,0,0,0,0,0,0,0"/>
                </v:shape>
                <v:shape id="Freeform: Shape 903" o:spid="_x0000_s1091" style="position:absolute;left:8420;top:30407;width:446;height:450;visibility:visible;mso-wrap-style:square;v-text-anchor:middle" coordsize="44601,45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" path="m15345,1761l496,18963,16432,37071r3259,-3712c19148,29466,19601,27022,21864,24486v3894,-4527,9326,-4617,14216,-362c40878,28289,41422,33450,37438,37977v-2988,3621,-6700,4346,-11318,1992l22589,44134v3169,1810,4889,2444,6972,2625c33725,47031,38071,44858,41331,41055,47035,34355,46220,25482,39158,19416,32639,13712,24309,14346,18877,20684v-2083,2354,-3079,4617,-3260,7786l7468,19235,19420,5382,15345,1761xe" fillcolor="black" stroked="f" strokeweight=".04875mm">
                  <v:stroke joinstyle="miter"/>
                  <v:path arrowok="t" o:connecttype="custom" o:connectlocs="15345,1761;496,18963;16432,37071;19691,33359;21864,24486;36080,24124;37438,37977;26120,39969;22589,44134;29561,46759;41331,41055;39158,19416;18877,20684;15617,28470;7468,19235;19420,5382" o:connectangles="0,0,0,0,0,0,0,0,0,0,0,0,0,0,0,0"/>
                </v:shape>
                <v:shape id="Freeform: Shape 904" o:spid="_x0000_s1092" style="position:absolute;left:8612;top:30251;width:483;height:381;visibility:visible;mso-wrap-style:square;v-text-anchor:middle" coordsize="48325,38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" path="m509,10262l34734,39779r2988,-3531l34553,33531v4618,544,8058,-724,11046,-4165c51122,22938,49493,14156,41344,7094,33376,213,24956,-59,19342,6460v-2988,3440,-3712,6971,-2535,11136l3859,6369,509,10262xm22420,10353v3713,-4346,9960,-3893,15845,1177c43879,16329,45056,22485,41434,26741v-3621,4165,-9688,3712,-15392,-1268c20157,20494,18799,14518,22420,10353xe" fillcolor="black" stroked="f" strokeweight=".04875mm">
                  <v:stroke joinstyle="miter"/>
                  <v:path arrowok="t" o:connecttype="custom" o:connectlocs="509,10262;34734,39779;37722,36248;34553,33531;45599,29366;41344,7094;19342,6460;16807,17596;3859,6369;22420,10353;38265,11530;41434,26741;26042,25473;22420,10353" o:connectangles="0,0,0,0,0,0,0,0,0,0,0,0,0,0"/>
                </v:shape>
                <v:shape id="Freeform: Shape 905" o:spid="_x0000_s1093" style="position:absolute;left:9030;top:30137;width:130;height:142;visibility:visible;mso-wrap-style:square;v-text-anchor:middle" coordsize="13038,14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" path="m10210,1731l522,12958r3350,2897l13560,4628,10210,1731xe" fillcolor="black" stroked="f" strokeweight=".04875mm">
                  <v:stroke joinstyle="miter"/>
                  <v:path arrowok="t" o:connecttype="custom" o:connectlocs="10210,1731;522,12958;3872,15855;13560,4628" o:connectangles="0,0,0,0"/>
                </v:shape>
                <v:shape id="Freeform: Shape 906" o:spid="_x0000_s1094" style="position:absolute;left:9004;top:29730;width:446;height:450;visibility:visible;mso-wrap-style:square;v-text-anchor:middle" coordsize="44601,45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" path="m15379,1722l530,18925,16465,37033r3260,-3712c19181,29428,19634,26983,21898,24448v3893,-4527,9326,-4618,14215,-362c40912,28250,41455,33411,37471,37938v-2988,3622,-6700,4346,-11318,1992l22622,44095v3169,1811,4889,2445,6972,2626c33759,46992,38105,44819,41364,41017,47068,34317,46254,25444,39191,19378,32672,13673,24342,14307,18910,20645v-2083,2354,-3079,4618,-3260,7787l7502,19196,19453,5344,15379,1722xe" fillcolor="black" stroked="f" strokeweight=".04875mm">
                  <v:stroke joinstyle="miter"/>
                  <v:path arrowok="t" o:connecttype="custom" o:connectlocs="15379,1722;530,18925;16465,37033;19725,33321;21898,24448;36113,24086;37471,37938;26153,39930;22622,44095;29594,46721;41364,41017;39191,19378;18910,20645;15650,28432;7502,19196;19453,5344" o:connectangles="0,0,0,0,0,0,0,0,0,0,0,0,0,0,0,0"/>
                </v:shape>
                <v:shape id="Freeform: Shape 907" o:spid="_x0000_s1095" style="position:absolute;left:9293;top:29575;width:388;height:467;visibility:visible;mso-wrap-style:square;v-text-anchor:middle" coordsize="38841,46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" path="m35311,48377r3350,-3894l25804,33437v4346,91,7515,-1267,10322,-4436c41649,22573,40019,14062,32232,7362,23993,300,15210,-244,9597,6275,6699,9716,5975,13609,7424,18046l3712,14786,542,18408,35311,48377xm12766,10169v3712,-4346,9959,-3894,15845,1177c34224,16144,35492,22210,31780,26556v-3622,4165,-9688,3713,-15393,-1267c10502,20309,9144,14333,12766,10169xe" fillcolor="black" stroked="f" strokeweight=".04875mm">
                  <v:stroke joinstyle="miter"/>
                  <v:path arrowok="t" o:connecttype="custom" o:connectlocs="35311,48377;38661,44483;25804,33437;36126,29001;32232,7362;9597,6275;7424,18046;3712,14786;542,18408;12766,10169;28611,11346;31780,26556;16387,25289;12766,10169" o:connectangles="0,0,0,0,0,0,0,0,0,0,0,0,0,0"/>
                </v:shape>
                <v:shape id="Freeform: Shape 908" o:spid="_x0000_s1096" style="position:absolute;left:3543;top:26138;width:528;height:461;visibility:visible;mso-wrap-style:square;v-text-anchor:middle" coordsize="52786,46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" path="m208,18548l14604,47611r4618,-2354l10168,26968c8085,22803,9444,17823,13156,16013v3531,-1721,6519,-544,8330,3168l31445,39191r4618,-2264l27009,18638c24926,14473,26284,9494,30087,7592v3350,-1629,6519,-453,8330,3260l48377,30861r4617,-2354l42129,6687c39594,1526,35067,168,29634,2884v-3893,1901,-5523,4165,-6700,8783c19675,9494,16687,9313,12975,11123,9081,13115,7180,15832,6456,20449l4464,16375,208,18548xe" fillcolor="black" stroked="f" strokeweight=".04875mm">
                  <v:stroke joinstyle="miter"/>
                  <v:path arrowok="t" o:connecttype="custom" o:connectlocs="208,18548;14604,47611;19222,45257;10168,26968;13156,16013;21486,19181;31445,39191;36063,36927;27009,18638;30087,7592;38417,10852;48377,30861;52994,28507;42129,6687;29634,2884;22934,11667;12975,11123;6456,20449;4464,16375" o:connectangles="0,0,0,0,0,0,0,0,0,0,0,0,0,0,0,0,0,0,0"/>
                </v:shape>
                <v:shape id="Freeform: Shape 909" o:spid="_x0000_s1097" style="position:absolute;left:3945;top:25942;width:248;height:428;visibility:visible;mso-wrap-style:square;v-text-anchor:middle" coordsize="24808,42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" path="m10647,12911l6029,15265,20425,44328r4618,-2354l10647,12911xm4943,1503l234,3857,3132,9742,7840,7388,4943,1503xe" fillcolor="black" stroked="f" strokeweight=".04875mm">
                  <v:stroke joinstyle="miter"/>
                  <v:path arrowok="t" o:connecttype="custom" o:connectlocs="10647,12911;6029,15265;20425,44328;25043,41974;4943,1503;234,3857;3132,9742;7840,7388" o:connectangles="0,0,0,0,0,0,0,0"/>
                </v:shape>
                <v:shape id="Freeform: Shape 910" o:spid="_x0000_s1098" style="position:absolute;left:4083;top:25784;width:526;height:518;visibility:visible;mso-wrap-style:square;v-text-anchor:middle" coordsize="52605,51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" path="m16811,33303l30120,26694v4618,-2355,7787,-996,10232,3893l42163,34208v1177,2445,2897,4708,4436,6067l52847,37196r-634,-1267c49587,35476,48501,34208,45694,28957,42434,22348,40352,20808,35100,21170v3350,-4526,3803,-8239,1539,-12856c33108,1342,26861,-378,18803,3606l242,12841,20342,53312r5161,-2535l16811,33303xm14547,28776l7666,14833,20161,8585c23058,7137,24960,6865,26770,7318v1902,453,3532,1901,4709,4255c33833,16372,32565,19812,27042,22529l14547,28776xe" fillcolor="black" stroked="f" strokeweight=".04875mm">
                  <v:stroke joinstyle="miter"/>
                  <v:path arrowok="t" o:connecttype="custom" o:connectlocs="16811,33303;30120,26694;40352,30587;42163,34208;46599,40275;52847,37196;52213,35929;45694,28957;35100,21170;36639,8314;18803,3606;242,12841;20342,53312;25503,50777;14547,28776;7666,14833;20161,8585;26770,7318;31479,11573;27042,22529" o:connectangles="0,0,0,0,0,0,0,0,0,0,0,0,0,0,0,0,0,0,0,0"/>
                </v:shape>
                <v:shape id="Freeform: Shape 911" o:spid="_x0000_s1099" style="position:absolute;left:4571;top:25878;width:152;height:105;visibility:visible;mso-wrap-style:square;v-text-anchor:middle" coordsize="15211,10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" path="m13483,1488l264,8007r1992,3984l15475,5472,13483,1488xe" fillcolor="black" stroked="f" strokeweight=".04875mm">
                  <v:stroke joinstyle="miter"/>
                  <v:path arrowok="t" o:connecttype="custom" o:connectlocs="13483,1488;264,8007;2256,11991;15475,5472" o:connectangles="0,0,0,0"/>
                </v:shape>
                <v:shape id="Freeform: Shape 912" o:spid="_x0000_s1100" style="position:absolute;left:4714;top:25541;width:295;height:425;visibility:visible;mso-wrap-style:square;v-text-anchor:middle" coordsize="29426,4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" path="m10687,15426l24902,43946r4799,-2354l9782,1483,6613,3022v1358,7062,724,8511,-6338,13129l1995,19772r8692,-4346xe" fillcolor="black" stroked="f" strokeweight=".04875mm">
                  <v:stroke joinstyle="miter"/>
                  <v:path arrowok="t" o:connecttype="custom" o:connectlocs="10687,15426;24902,43946;29701,41592;9782,1483;6613,3022;275,16151;1995,19772" o:connectangles="0,0,0,0,0,0,0"/>
                </v:shape>
                <v:shape id="Freeform: Shape 913" o:spid="_x0000_s1101" style="position:absolute;left:5012;top:25387;width:355;height:449;visibility:visible;mso-wrap-style:square;v-text-anchor:middle" coordsize="35486,44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" path="m24461,7688c20296,1712,14139,-99,8163,2889,3817,4972,920,9046,376,13845v-452,5070,906,10593,4437,17836c8254,38472,11332,42184,15497,44628v3712,2264,7968,2173,12314,91c35326,40916,37861,32767,33968,24890,30346,17466,22740,14750,15678,18281v-3803,1901,-6157,4889,-6791,8873c3998,17194,4360,10132,9974,7326v3441,-1630,6972,-725,9597,2806l24461,7688xm17308,22808v4708,-2354,9235,-453,11952,4889c31704,32767,30165,38109,25728,40282v-4527,2264,-9959,181,-12494,-4979c10789,30413,12419,25253,17308,22808xe" fillcolor="black" stroked="f" strokeweight=".04875mm">
                  <v:stroke joinstyle="miter"/>
                  <v:path arrowok="t" o:connecttype="custom" o:connectlocs="24461,7688;8163,2889;376,13845;4813,31681;15497,44628;27811,44719;33968,24890;15678,18281;8887,27154;9974,7326;19571,10132;17308,22808;29260,27697;25728,40282;13234,35303;17308,22808" o:connectangles="0,0,0,0,0,0,0,0,0,0,0,0,0,0,0,0"/>
                </v:shape>
                <v:shape id="Freeform: Shape 914" o:spid="_x0000_s1102" style="position:absolute;left:5372;top:25480;width:153;height:105;visibility:visible;mso-wrap-style:square;v-text-anchor:middle" coordsize="15211,10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" path="m13529,1465l310,7984r1992,3984l15521,5449,13529,1465xe" fillcolor="black" stroked="f" strokeweight=".04875mm">
                  <v:stroke joinstyle="miter"/>
                  <v:path arrowok="t" o:connecttype="custom" o:connectlocs="13529,1465;310,7984;2302,11968;15521,5449" o:connectangles="0,0,0,0"/>
                </v:shape>
                <v:shape id="Freeform: Shape 915" o:spid="_x0000_s1103" style="position:absolute;left:5483;top:25115;width:375;height:481;visibility:visible;mso-wrap-style:square;v-text-anchor:middle" coordsize="37524,4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" path="m20692,1460l320,11601,8107,34417r4437,-2264c13449,28441,14988,26449,18067,24910v5251,-2625,10231,-724,13128,5161c34002,35685,32463,40755,27121,43471v-4256,2082,-7877,1268,-11318,-2626l10914,43199v2354,2988,3622,4256,5432,5071c20240,50261,24948,49899,29475,47726,37352,43833,40068,35322,35904,26902,32010,19206,24224,16399,16709,20202v-2807,1358,-4618,3078,-6067,5885l6749,14408,23137,6259,20692,1460xe" fillcolor="black" stroked="f" strokeweight=".04875mm">
                  <v:stroke joinstyle="miter"/>
                  <v:path arrowok="t" o:connecttype="custom" o:connectlocs="20692,1460;320,11601;8107,34417;12544,32153;18067,24910;31195,30071;27121,43471;15803,40845;10914,43199;16346,48270;29475,47726;35904,26902;16709,20202;10642,26087;6749,14408;23137,6259" o:connectangles="0,0,0,0,0,0,0,0,0,0,0,0,0,0,0,0"/>
                </v:shape>
                <v:shape id="Freeform: Shape 916" o:spid="_x0000_s1104" style="position:absolute;left:5812;top:25091;width:360;height:501;visibility:visible;mso-wrap-style:square;v-text-anchor:middle" coordsize="35995,50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" path="m20710,51616r4618,-2354l17813,34142v3983,1811,7424,1811,11227,-90c36555,30249,38456,21829,33839,12593,29040,2906,21163,-897,13467,2906,9483,4897,7219,8157,6857,12775l4684,8338,338,10511,20710,51616xm14825,7704v5070,-2535,10593,181,14124,7153c32209,21466,31032,27623,25961,30158,20982,32603,15640,29796,12290,22915,8849,16034,9845,10149,14825,7704xe" fillcolor="black" stroked="f" strokeweight=".04875mm">
                  <v:stroke joinstyle="miter"/>
                  <v:path arrowok="t" o:connecttype="custom" o:connectlocs="20710,51616;25328,49262;17813,34142;29040,34052;33839,12593;13467,2906;6857,12775;4684,8338;338,10511;14825,7704;28949,14857;25961,30158;12290,22915;14825,7704" o:connectangles="0,0,0,0,0,0,0,0,0,0,0,0,0,0"/>
                </v:shape>
                <v:shape id="Freeform: Shape 917" o:spid="_x0000_s1105" style="position:absolute;left:2792;top:25340;width:521;height:448;visibility:visible;mso-wrap-style:square;v-text-anchor:middle" coordsize="52061,44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" path="m164,16373l12750,46251r4798,-1992l9581,25517c7770,21171,9490,16282,13293,14652v3622,-1448,6519,-181,8149,3622l30134,38917r4708,-1992l26874,18184c25064,13838,26784,8948,30677,7409v3441,-1539,6429,-90,8058,3622l47428,31674r4798,-2082l42719,7138c40456,1796,36110,166,30496,2520v-3984,1630,-5795,3893,-7153,8511c20174,8586,17186,8134,13293,9763,9309,11484,7317,14109,6321,18727l4601,14562,164,16373xe" fillcolor="black" stroked="f" strokeweight=".04875mm">
                  <v:stroke joinstyle="miter"/>
                  <v:path arrowok="t" o:connecttype="custom" o:connectlocs="164,16373;12750,46251;17548,44259;9581,25517;13293,14652;21442,18274;30134,38917;34842,36925;26874,18184;30677,7409;38735,11031;47428,31674;52226,29592;42719,7138;30496,2520;23343,11031;13293,9763;6321,18727;4601,14562" o:connectangles="0,0,0,0,0,0,0,0,0,0,0,0,0,0,0,0,0,0,0"/>
                </v:shape>
                <v:shape id="Freeform: Shape 918" o:spid="_x0000_s1106" style="position:absolute;left:3214;top:25152;width:225;height:436;visibility:visible;mso-wrap-style:square;v-text-anchor:middle" coordsize="22454,43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" path="m10060,13228l5262,15220,17847,45099r4799,-1992l10060,13228xm5081,1458l191,3450,2727,9516,7616,7524,5081,1458xe" fillcolor="black" stroked="f" strokeweight=".04875mm">
                  <v:stroke joinstyle="miter"/>
                  <v:path arrowok="t" o:connecttype="custom" o:connectlocs="10060,13228;5262,15220;17847,45099;22646,43107;5081,1458;191,3450;2727,9516;7616,7524" o:connectangles="0,0,0,0,0,0,0,0"/>
                </v:shape>
                <v:shape id="Freeform: Shape 919" o:spid="_x0000_s1107" style="position:absolute;left:3357;top:25016;width:509;height:513;visibility:visible;mso-wrap-style:square;v-text-anchor:middle" coordsize="50884,51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" path="m15410,32662l29082,26867v4798,-1991,7877,-543,10050,4528l40671,35107v1086,2535,2535,4889,4074,6247l51083,38728r-543,-1358c48005,36918,47100,35469,44564,30037,41667,23246,39675,21616,34333,21526v3712,-4256,4346,-7877,2354,-12585c33699,1788,27542,-385,19303,3055l199,11114,17764,52762r5251,-2173l15410,32662xm13508,27954l7442,13649,20299,8216v2988,-1267,4799,-1539,6610,-905c28901,7854,30440,9484,31436,11928v2082,4890,633,8149,-5071,10594l13508,27954xe" fillcolor="black" stroked="f" strokeweight=".04875mm">
                  <v:stroke joinstyle="miter"/>
                  <v:path arrowok="t" o:connecttype="custom" o:connectlocs="15410,32662;29082,26867;39132,31395;40671,35107;44745,41354;51083,38728;50540,37370;44564,30037;34333,21526;36687,8941;19303,3055;199,11114;17764,52762;23015,50589;13508,27954;7442,13649;20299,8216;26909,7311;31436,11928;26365,22522" o:connectangles="0,0,0,0,0,0,0,0,0,0,0,0,0,0,0,0,0,0,0,0"/>
                </v:shape>
                <v:shape id="Freeform: Shape 920" o:spid="_x0000_s1108" style="position:absolute;left:3841;top:25132;width:153;height:98;visibility:visible;mso-wrap-style:square;v-text-anchor:middle" coordsize="15301,9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" path="m13803,1445l222,7149r1720,4075l15524,5520,13803,1445xe" fillcolor="black" stroked="f" strokeweight=".04875mm">
                  <v:stroke joinstyle="miter"/>
                  <v:path arrowok="t" o:connecttype="custom" o:connectlocs="13803,1445;222,7149;1942,11224;15524,5520" o:connectangles="0,0,0,0"/>
                </v:shape>
                <v:shape id="Freeform: Shape 921" o:spid="_x0000_s1109" style="position:absolute;left:3977;top:24803;width:392;height:486;visibility:visible;mso-wrap-style:square;v-text-anchor:middle" coordsize="39190,48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" path="m37341,33707l16064,42761v-996,-3712,,-6610,3712,-11771l24122,25468c28377,19854,29554,14512,27381,9442,25933,6001,23217,3285,19866,2199,16607,1021,13076,1203,9273,2832,4203,4915,1124,8355,400,12973v-453,2716,,5523,1539,9778l7009,20578c5923,17772,5651,15961,5742,14331,5923,11253,8005,8536,10993,7269v4618,-1902,9417,,11228,4346c23669,14965,22945,18677,20319,22299r-4074,5251c9907,35880,9182,40859,12442,50004l39424,38596,37341,33707xe" fillcolor="black" stroked="f" strokeweight=".04875mm">
                  <v:stroke joinstyle="miter"/>
                  <v:path arrowok="t" o:connecttype="custom" o:connectlocs="37341,33707;16064,42761;19776,30990;24122,25468;27381,9442;19866,2199;9273,2832;400,12973;1939,22751;7009,20578;5742,14331;10993,7269;22221,11615;20319,22299;16245,27550;12442,50004;39424,38596" o:connectangles="0,0,0,0,0,0,0,0,0,0,0,0,0,0,0,0,0"/>
                </v:shape>
                <v:shape id="Freeform: Shape 922" o:spid="_x0000_s1110" style="position:absolute;left:4302;top:24674;width:336;height:448;visibility:visible;mso-wrap-style:square;v-text-anchor:middle" coordsize="33613,4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" path="m7971,2525c4258,4064,1633,7233,727,11036,-450,15653,546,21810,3806,29506,9691,43359,17297,48791,25989,45170,34590,41548,36220,32132,30516,18641,27075,10583,23544,5784,19288,3159,15848,1076,11864,895,7971,2525xm9872,7052c15305,4789,20375,9134,25083,20271v4980,11770,4708,18380,-905,20734c18836,43268,13765,38651,8967,27333,4168,16015,4439,9315,9872,7052xe" fillcolor="black" stroked="f" strokeweight=".04875mm">
                  <v:stroke joinstyle="miter"/>
                  <v:path arrowok="t" o:connecttype="custom" o:connectlocs="7971,2525;727,11036;3806,29506;25989,45170;30516,18641;19288,3159;7971,2525;9872,7052;25083,20271;24178,41005;8967,27333;9872,7052" o:connectangles="0,0,0,0,0,0,0,0,0,0,0,0"/>
                </v:shape>
                <v:shape id="Freeform: Shape 923" o:spid="_x0000_s1111" style="position:absolute;left:4653;top:24639;width:370;height:364;visibility:visible;mso-wrap-style:square;v-text-anchor:middle" coordsize="37040,36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" path="m35770,24834v-362,362,-634,453,-905,543c33235,26102,31967,25558,31334,24110l23909,6454c21646,1203,16394,26,9060,3104,4624,4915,1817,7631,730,10800,6,12883,97,14875,1274,17953l6072,15871c4986,11977,6434,9442,10781,7631v4346,-1901,7333,-1267,8601,1630l19925,10529v725,2082,91,3259,-3531,5251c9966,19583,9060,20217,7612,21756,4714,24744,4080,28094,5710,31987v2264,5432,7425,7243,13491,4708c23004,35065,25448,32439,27531,28003v1630,2897,3621,3622,6700,2354c35227,29904,35861,29452,37309,28456l35770,24834xm24633,21756v634,1539,634,2625,-180,4617c23185,28999,21283,30900,18477,32077v-3713,1630,-6610,725,-7968,-2354c9241,26645,10599,24200,15398,21212v4708,-2806,5795,-3440,6972,-4798l24633,21756xe" fillcolor="black" stroked="f" strokeweight=".04875mm">
                  <v:stroke joinstyle="miter"/>
                  <v:path arrowok="t" o:connecttype="custom" o:connectlocs="35770,24834;34865,25377;31334,24110;23909,6454;9060,3104;730,10800;1274,17953;6072,15871;10781,7631;19382,9261;19925,10529;16394,15780;7612,21756;5710,31987;19201,36695;27531,28003;34231,30357;37309,28456;24633,21756;24453,26373;18477,32077;10509,29723;15398,21212;22370,16414" o:connectangles="0,0,0,0,0,0,0,0,0,0,0,0,0,0,0,0,0,0,0,0,0,0,0,0"/>
                </v:shape>
                <v:shape id="Freeform: Shape 924" o:spid="_x0000_s1112" style="position:absolute;left:4982;top:24651;width:153;height:98;visibility:visible;mso-wrap-style:square;v-text-anchor:middle" coordsize="15301,9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" path="m13868,1418l287,7122r1720,4074l15589,5492,13868,1418xe" fillcolor="black" stroked="f" strokeweight=".04875mm">
                  <v:stroke joinstyle="miter"/>
                  <v:path arrowok="t" o:connecttype="custom" o:connectlocs="13868,1418;287,7122;2007,11196;15589,5492" o:connectangles="0,0,0,0"/>
                </v:shape>
                <v:shape id="Freeform: Shape 1844" o:spid="_x0000_s1113" style="position:absolute;left:5113;top:24296;width:360;height:482;visibility:visible;mso-wrap-style:square;v-text-anchor:middle" coordsize="36055,48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" path="m21213,1413l298,10286,6636,33555r4617,-1992c12340,27942,14060,26040,17229,24682v5342,-2263,10232,,12767,6066c32440,36543,30539,41432,25106,43786v-4346,1811,-8058,815,-11136,-3350l8990,42609v1992,3079,3350,4437,5161,5342c17772,50034,22571,50124,27098,48223,35247,44782,38507,36362,34885,27761,31444,19793,23839,16624,16143,19974v-2898,1177,-4799,2716,-6429,5523l6545,13546,23386,6393,21213,1413xe" fillcolor="black" stroked="f" strokeweight=".04875mm">
                  <v:stroke joinstyle="miter"/>
                  <v:path arrowok="t" o:connecttype="custom" o:connectlocs="21213,1413;298,10286;6636,33555;11253,31563;17229,24682;29996,30748;25106,43786;13970,40436;8990,42609;14151,47951;27098,48223;34885,27761;16143,19974;9714,25497;6545,13546;23386,6393" o:connectangles="0,0,0,0,0,0,0,0,0,0,0,0,0,0,0,0"/>
                </v:shape>
                <v:shape id="Freeform: Shape 1845" o:spid="_x0000_s1114" style="position:absolute;left:5443;top:24292;width:353;height:502;visibility:visible;mso-wrap-style:square;v-text-anchor:middle" coordsize="35226,50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" path="m18153,51605r4798,-2082l16342,33950v3803,2082,7243,2354,11137,634c35265,31324,37619,22995,33636,13488,29380,3438,21684,-817,13807,2532,9732,4253,7288,7422,6654,11949l4752,7422,316,9323,18153,51605xm14893,7422v5252,-2264,10684,815,13672,8058c31463,22180,29923,28246,24672,30509,19601,32592,14440,29423,11543,22451,8465,15389,9823,9504,14893,7422xe" fillcolor="black" stroked="f" strokeweight=".04875mm">
                  <v:stroke joinstyle="miter"/>
                  <v:path arrowok="t" o:connecttype="custom" o:connectlocs="18153,51605;22951,49523;16342,33950;27479,34584;33636,13488;13807,2532;6654,11949;4752,7422;316,9323;14893,7422;28565,15480;24672,30509;11543,22451;14893,7422" o:connectangles="0,0,0,0,0,0,0,0,0,0,0,0,0,0"/>
                </v:shape>
                <v:shape id="Freeform: Shape 1846" o:spid="_x0000_s1115" style="position:absolute;left:2602;top:24870;width:516;height:442;visibility:visible;mso-wrap-style:square;v-text-anchor:middle" coordsize="51609,44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" path="m153,15377l11833,45617r4799,-1901l9298,24702v-1721,-4346,90,-9144,3984,-10593c16903,12661,19801,14019,21340,17912r8058,20824l34197,36925,26863,17912v-1720,-4346,90,-9145,3984,-10593c34378,5870,37366,7319,38905,11121r8058,20825l51762,30135,42979,7409c40897,1977,36551,166,30937,2339v-4074,1630,-5975,3803,-7515,8239c20434,8133,17447,7590,13553,9130,9479,10669,7306,13294,6219,17912l4590,13657,153,15377xe" fillcolor="black" stroked="f" strokeweight=".04875mm">
                  <v:stroke joinstyle="miter"/>
                  <v:path arrowok="t" o:connecttype="custom" o:connectlocs="153,15377;11833,45617;16632,43716;9298,24702;13282,14109;21340,17912;29398,38736;34197,36925;26863,17912;30847,7319;38905,11121;46963,31946;51762,30135;42979,7409;30937,2339;23422,10578;13553,9130;6219,17912;4590,13657" o:connectangles="0,0,0,0,0,0,0,0,0,0,0,0,0,0,0,0,0,0,0"/>
                </v:shape>
                <v:shape id="Freeform: Shape 1847" o:spid="_x0000_s1116" style="position:absolute;left:3033;top:24687;width:212;height:439;visibility:visible;mso-wrap-style:square;v-text-anchor:middle" coordsize="21186,4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" path="m9687,13293l4889,15103,16568,45344r4799,-1811l9687,13293xm5070,1432l180,3333,2534,9399,7424,7498,5070,1432xe" fillcolor="black" stroked="f" strokeweight=".04875mm">
                  <v:stroke joinstyle="miter"/>
                  <v:path arrowok="t" o:connecttype="custom" o:connectlocs="9687,13293;4889,15103;16568,45344;21367,43533;5070,1432;180,3333;2534,9399;7424,7498" o:connectangles="0,0,0,0,0,0,0,0"/>
                </v:shape>
                <v:shape id="Freeform: Shape 1848" o:spid="_x0000_s1117" style="position:absolute;left:3178;top:24560;width:501;height:511;visibility:visible;mso-wrap-style:square;v-text-anchor:middle" coordsize="50069,5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" path="m14674,32309l28527,26967v4799,-1901,7878,-362,9870,4799l39936,35478v996,2535,2263,4889,3802,6429l50257,39371r-543,-1358c47089,37470,46274,36021,43920,30589,41203,23617,39302,21988,33960,21807v3803,-4165,4618,-7787,2716,-12586c33869,1888,27894,-376,19473,2884l188,10398,16485,52500r5252,-2083l14674,32309xm12864,27511l7250,13024,20288,7954v3078,-1177,4889,-1268,6700,-634c28890,7954,30429,9584,31334,12028v1902,4980,272,8239,-5432,10412l12864,27511xe" fillcolor="black" stroked="f" strokeweight=".04875mm">
                  <v:stroke joinstyle="miter"/>
                  <v:path arrowok="t" o:connecttype="custom" o:connectlocs="14674,32309;28527,26967;38397,31766;39936,35478;43738,41907;50257,39371;49714,38013;43920,30589;33960,21807;36676,9221;19473,2884;188,10398;16485,52500;21737,50417;12864,27511;7250,13024;20288,7954;26988,7320;31334,12028;25902,22440" o:connectangles="0,0,0,0,0,0,0,0,0,0,0,0,0,0,0,0,0,0,0,0"/>
                </v:shape>
                <v:shape id="Freeform: Shape 1849" o:spid="_x0000_s1118" style="position:absolute;left:3659;top:24687;width:154;height:95;visibility:visible;mso-wrap-style:square;v-text-anchor:middle" coordsize="15392,9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" path="m13974,1420l211,6762r1630,4165l15603,5585,13974,1420xe" fillcolor="black" stroked="f" strokeweight=".04875mm">
                  <v:stroke joinstyle="miter"/>
                  <v:path arrowok="t" o:connecttype="custom" o:connectlocs="13974,1420;211,6762;1841,10927;15603,5585" o:connectangles="0,0,0,0"/>
                </v:shape>
                <v:shape id="Freeform: Shape 1850" o:spid="_x0000_s1119" style="position:absolute;left:3796;top:24367;width:341;height:455;visibility:visible;mso-wrap-style:square;v-text-anchor:middle" coordsize="34005,45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" path="m9376,39629v3621,6428,9597,8783,15845,6338c29838,44247,32917,40444,33822,35736v996,-5070,181,-10593,-2716,-18199c28299,10475,25583,6491,21780,3685,18158,1240,13903,697,9466,2417,1589,5495,-1761,13644,1408,21612v2988,7695,10322,11136,17656,8329c22957,28402,25311,25867,26760,21702v3893,10412,2807,17384,-2988,19647c20150,42707,16891,41349,14446,37637l9376,39629xm11096,7035v4708,-1902,9779,724,11861,6066c24949,18262,22957,23151,17977,25052,13088,26953,8651,24690,6478,19257,4486,13916,6297,8845,11096,7035xe" fillcolor="black" stroked="f" strokeweight=".04875mm">
                  <v:stroke joinstyle="miter"/>
                  <v:path arrowok="t" o:connecttype="custom" o:connectlocs="9376,39629;25221,45967;33822,35736;31106,17537;21780,3685;9466,2417;1408,21612;19064,29941;26760,21702;23772,41349;14446,37637;11096,7035;22957,13101;17977,25052;6478,19257;11096,7035" o:connectangles="0,0,0,0,0,0,0,0,0,0,0,0,0,0,0,0"/>
                </v:shape>
                <v:shape id="Freeform: Shape 1851" o:spid="_x0000_s1120" style="position:absolute;left:4123;top:24238;width:385;height:486;visibility:visible;mso-wrap-style:square;v-text-anchor:middle" coordsize="38488,48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" path="m36737,34379l15188,42709v-815,-3622,181,-6519,4074,-11589l23699,25778c28317,20255,29584,15003,27592,9843,26234,6311,23608,3595,20168,2328,16999,1060,13558,1060,9665,2599,4504,4591,1335,8032,520,12468v-634,2717,-181,5614,1268,9869l6858,20345c5953,17448,5681,15637,5862,14098,6134,11019,8126,8394,11204,7217v4618,-1811,9507,181,11227,4708c23699,15275,22884,18897,20077,22428r-4165,5160c9303,35737,8397,40626,11385,49952l38729,39359,36737,34379xe" fillcolor="black" stroked="f" strokeweight=".04875mm">
                  <v:stroke joinstyle="miter"/>
                  <v:path arrowok="t" o:connecttype="custom" o:connectlocs="36737,34379;15188,42709;19262,31120;23699,25778;27592,9843;20168,2328;9665,2599;520,12468;1788,22337;6858,20345;5862,14098;11204,7217;22431,11925;20077,22428;15912,27588;11385,49952;38729,39359" o:connectangles="0,0,0,0,0,0,0,0,0,0,0,0,0,0,0,0,0"/>
                </v:shape>
                <v:shape id="Freeform: Shape 1852" o:spid="_x0000_s1121" style="position:absolute;left:4483;top:24220;width:366;height:363;visibility:visible;mso-wrap-style:square;v-text-anchor:middle" coordsize="36601,36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" path="m35412,25325v-453,362,-725,452,-996,543c32695,26502,31518,26049,30885,24510l24003,6674c21921,1422,16851,-26,9426,2871,4989,4591,2002,7217,734,10295v-724,2173,-634,3984,362,7153l5985,15546c4989,11653,6529,9118,10965,7398v4437,-1720,7425,-996,8511,1901l19929,10567v724,2082,91,3259,-3622,5251c9698,19258,8883,19983,7344,21522,4356,24329,3541,27679,5080,31663v2173,5523,7334,7424,13400,5070c22374,35284,24909,32749,27082,28222v1539,3078,3531,3803,6700,2626c34778,30486,35412,30033,36860,29037l35412,25325xm24366,21975v633,1539,543,2807,-272,4617c22736,29218,20744,31029,17937,32115v-3803,1449,-6700,544,-7877,-2625c8792,26411,10331,23967,15130,21251v4890,-2807,5795,-3351,7153,-4709l24366,21975xe" fillcolor="black" stroked="f" strokeweight=".04875mm">
                  <v:stroke joinstyle="miter"/>
                  <v:path arrowok="t" o:connecttype="custom" o:connectlocs="35412,25325;34416,25868;30885,24510;24003,6674;9426,2871;734,10295;1096,17448;5985,15546;10965,7398;19476,9299;19929,10567;16307,15818;7344,21522;5080,31663;18480,36733;27082,28222;33782,30848;36860,29037;24366,21975;24094,26592;17937,32115;10060,29490;15130,21251;22283,16542" o:connectangles="0,0,0,0,0,0,0,0,0,0,0,0,0,0,0,0,0,0,0,0,0,0,0,0"/>
                </v:shape>
                <v:shape id="Freeform: Shape 1853" o:spid="_x0000_s1122" style="position:absolute;left:4814;top:24239;width:154;height:96;visibility:visible;mso-wrap-style:square;v-text-anchor:middle" coordsize="15392,9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" path="m14040,1394l277,6736r1630,4165l15669,5559,14040,1394xe" fillcolor="black" stroked="f" strokeweight=".04875mm">
                  <v:stroke joinstyle="miter"/>
                  <v:path arrowok="t" o:connecttype="custom" o:connectlocs="14040,1394;277,6736;1907,10901;15669,5559" o:connectangles="0,0,0,0"/>
                </v:shape>
                <v:shape id="Freeform: Shape 1854" o:spid="_x0000_s1123" style="position:absolute;left:4953;top:23918;width:355;height:458;visibility:visible;mso-wrap-style:square;v-text-anchor:middle" coordsize="35443,45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" path="m15245,26201r633,-181l18051,25205v5523,-2173,9507,-725,11409,4346c31542,34802,29460,39239,24299,41230v-5704,2173,-9507,453,-12223,-5613l7096,37609v1448,3259,2897,5251,4617,6700c15335,47568,20224,48021,25838,45848,34258,42589,37699,35436,34620,27468,32538,22217,29369,20134,23755,20225v3260,-2988,4166,-6610,2536,-10865c23484,2208,16965,-418,9269,2660,939,5829,-1596,12257,1663,21131l6734,19229c5828,16603,5556,15064,5647,13615,5828,10809,7820,8364,11080,7097v4436,-1721,8239,-91,9959,4436c22216,14521,21945,16694,19953,18595v-1177,996,-2898,1992,-6338,3441l15245,26201xe" fillcolor="black" stroked="f" strokeweight=".04875mm">
                  <v:stroke joinstyle="miter"/>
                  <v:path arrowok="t" o:connecttype="custom" o:connectlocs="15245,26201;15878,26020;18051,25205;29460,29551;24299,41230;12076,35617;7096,37609;11713,44309;25838,45848;34620,27468;23755,20225;26291,9360;9269,2660;1663,21131;6734,19229;5647,13615;11080,7097;21039,11533;19953,18595;13615,22036" o:connectangles="0,0,0,0,0,0,0,0,0,0,0,0,0,0,0,0,0,0,0,0"/>
                </v:shape>
                <v:shape id="Freeform: Shape 1855" o:spid="_x0000_s1124" style="position:absolute;left:5285;top:23896;width:348;height:502;visibility:visible;mso-wrap-style:square;v-text-anchor:middle" coordsize="34766,50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" path="m16876,51589r4798,-1902l15517,33933v3803,2083,7153,2445,11137,906c34531,31760,37157,23521,33354,13924,29461,3783,22036,-744,13978,2335,9904,3964,7278,7043,6463,11570l4743,6952,306,8763,16876,51589xm14884,7224v5342,-2083,10593,1267,13400,8511c30910,22525,29280,28591,23938,30674,18777,32666,13797,29316,10990,22253,8274,15101,9723,9216,14884,7224xe" fillcolor="black" stroked="f" strokeweight=".04875mm">
                  <v:stroke joinstyle="miter"/>
                  <v:path arrowok="t" o:connecttype="custom" o:connectlocs="16876,51589;21674,49687;15517,33933;26654,34839;33354,13924;13978,2335;6463,11570;4743,6952;306,8763;14884,7224;28284,15735;23938,30674;10990,22253;14884,7224" o:connectangles="0,0,0,0,0,0,0,0,0,0,0,0,0,0"/>
                </v:shape>
                <v:shape id="Freeform: Shape 1856" o:spid="_x0000_s1125" style="position:absolute;left:1798;top:22136;width:484;height:397;visibility:visible;mso-wrap-style:square;v-text-anchor:middle" coordsize="48440,39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" path="m104,9178l6623,40958r5071,-996l7619,20043v-996,-4618,1630,-9145,5704,-9960c17126,9269,19752,11261,20567,15335r4527,21911l30164,36159,26090,16240v-996,-4617,1630,-9054,5704,-9959c35506,5557,38222,7548,39037,11532r4528,21911l48544,32356,43655,8454c42478,2840,38585,396,32699,1573v-4346,905,-6519,2716,-8782,6790c21291,5466,18484,4470,14410,5375,10154,6190,7619,8363,5718,12709l4812,8273,104,9178xe" fillcolor="black" stroked="f" strokeweight=".04875mm">
                  <v:stroke joinstyle="miter"/>
                  <v:path arrowok="t" o:connecttype="custom" o:connectlocs="104,9178;6623,40958;11694,39962;7619,20043;13323,10083;20567,15335;25094,37246;30164,36159;26090,16240;31794,6281;39037,11532;43565,33443;48544,32356;43655,8454;32699,1573;23917,8363;14410,5375;5718,12709;4812,8273" o:connectangles="0,0,0,0,0,0,0,0,0,0,0,0,0,0,0,0,0,0,0"/>
                </v:shape>
                <v:shape id="Freeform: Shape 1857" o:spid="_x0000_s1126" style="position:absolute;left:2275;top:21977;width:142;height:453;visibility:visible;mso-wrap-style:square;v-text-anchor:middle" coordsize="14215,45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" path="m7829,13773l2759,14859,9278,46639r5070,-1087l7829,13773xm5294,1278l133,2364,1400,8793,6561,7706,5294,1278xe" fillcolor="black" stroked="f" strokeweight=".04875mm">
                  <v:stroke joinstyle="miter"/>
                  <v:path arrowok="t" o:connecttype="custom" o:connectlocs="7829,13773;2759,14859;9278,46639;14348,45552;5294,1278;133,2364;1400,8793;6561,7706" o:connectangles="0,0,0,0,0,0,0,0"/>
                </v:shape>
                <v:shape id="Freeform: Shape 1858" o:spid="_x0000_s1127" style="position:absolute;left:2427;top:21910;width:445;height:489;visibility:visible;mso-wrap-style:square;v-text-anchor:middle" coordsize="44546,48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" path="m10825,30007l25402,27019v5070,-1087,7696,996,8873,6428l35090,37431v543,2626,1539,5161,2716,6881l44688,42954r-272,-1449c41971,40600,41247,38970,39889,33176,38349,25932,36720,23940,31649,22854v4346,-3441,5705,-6881,4709,-11952c34728,3297,29205,-53,20422,1758l141,5923,9195,50197r5523,-1086l10825,30007xm9829,25117l6660,9816,20331,7009v3260,-724,5071,-543,6791,453c28842,8367,30110,10269,30563,12804v1086,5251,-996,8239,-7063,9507l9829,25117xe" fillcolor="black" stroked="f" strokeweight=".04875mm">
                  <v:stroke joinstyle="miter"/>
                  <v:path arrowok="t" o:connecttype="custom" o:connectlocs="10825,30007;25402,27019;34275,33447;35090,37431;37806,44312;44688,42954;44416,41505;39889,33176;31649,22854;36358,10902;20422,1758;141,5923;9195,50197;14718,49111;9829,25117;6660,9816;20331,7009;27122,7462;30563,12804;23500,22311" o:connectangles="0,0,0,0,0,0,0,0,0,0,0,0,0,0,0,0,0,0,0,0"/>
                </v:shape>
                <v:shape id="Freeform: Shape 1859" o:spid="_x0000_s1128" style="position:absolute;left:2885;top:22097;width:154;height:73;visibility:visible;mso-wrap-style:square;v-text-anchor:middle" coordsize="15392,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" path="m14652,1271l165,4259r906,4346l15558,5617,14652,1271xe" fillcolor="black" stroked="f" strokeweight=".04875mm">
                  <v:stroke joinstyle="miter"/>
                  <v:path arrowok="t" o:connecttype="custom" o:connectlocs="14652,1271;165,4259;1071,8605;15558,5617" o:connectangles="0,0,0,0"/>
                </v:shape>
                <v:shape id="Freeform: Shape 1860" o:spid="_x0000_s1129" style="position:absolute;left:3072;top:21801;width:315;height:462;visibility:visible;mso-wrap-style:square;v-text-anchor:middle" coordsize="31475,46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" path="m26496,10530c23871,3558,18438,208,11919,1566,7211,2562,3408,5821,1688,10258,-214,15147,-304,20670,1325,28638v1449,7424,3532,11860,6972,15210c11285,47017,15450,48104,20158,47108,28398,45478,33015,38144,31295,29543,29665,21485,22965,16867,15269,18407v-4165,905,-7243,3259,-8873,6881c4223,14513,6305,7723,12462,6455v3712,-724,6881,1087,8602,5161l26496,10530xm15541,23296v5161,-1087,9144,1901,10321,7786c26949,36605,24142,41313,19253,42309,14273,43305,9655,39955,8478,34342,7392,28909,10199,24382,15541,23296xe" fillcolor="black" stroked="f" strokeweight=".04875mm">
                  <v:stroke joinstyle="miter"/>
                  <v:path arrowok="t" o:connecttype="custom" o:connectlocs="26496,10530;11919,1566;1688,10258;1325,28638;8297,43848;20158,47108;31295,29543;15269,18407;6396,25288;12462,6455;21064,11616;15541,23296;25862,31082;19253,42309;8478,34342;15541,23296" o:connectangles="0,0,0,0,0,0,0,0,0,0,0,0,0,0,0,0"/>
                </v:shape>
                <v:shape id="Freeform: Shape 1861" o:spid="_x0000_s1130" style="position:absolute;left:3402;top:21733;width:341;height:473;visibility:visible;mso-wrap-style:square;v-text-anchor:middle" coordsize="34059,47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" path="m33169,37491l10533,42108v-181,-3712,1358,-6428,5886,-10774l21851,26716v5342,-4527,7515,-9597,6429,-15029c27555,8065,25292,4896,22213,3085,19225,1365,15875,822,11801,1637,6368,2723,2656,5620,1117,9876,30,12411,-60,15399,664,19745l6006,18658v-453,-2987,-362,-4798,91,-6428c6821,9332,9356,7069,12525,6345v4890,-996,9235,1811,10231,6519c23481,16395,22123,19926,18682,22823r-4889,4437c5916,34231,4105,38849,5644,48537l34255,42742,33169,37491xe" fillcolor="black" stroked="f" strokeweight=".04875mm">
                  <v:stroke joinstyle="miter"/>
                  <v:path arrowok="t" o:connecttype="custom" o:connectlocs="33169,37491;10533,42108;16419,31334;21851,26716;28280,11687;22213,3085;11801,1637;1117,9876;664,19745;6006,18658;6097,12230;12525,6345;22756,12864;18682,22823;13793,27260;5644,48537;34255,42742" o:connectangles="0,0,0,0,0,0,0,0,0,0,0,0,0,0,0,0,0"/>
                </v:shape>
                <v:shape id="Freeform: Shape 1862" o:spid="_x0000_s1131" style="position:absolute;left:3751;top:21653;width:309;height:474;visibility:visible;mso-wrap-style:square;v-text-anchor:middle" coordsize="30830,47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" path="m22489,1261l215,5788,1845,29872r4889,-996c8636,25435,10537,23896,13887,23172v5795,-1177,10050,2082,11409,8420c26563,37839,23756,42276,17871,43453,13253,44449,9903,42638,7640,38021l2388,39107v1358,3531,2354,4980,3984,6338c9451,48252,14159,49248,19048,48252,27650,46441,32539,38926,30638,29781,28917,21270,22036,16562,13797,18283v-2988,634,-5252,1811,-7334,4255l5648,10225,23575,6603,22489,1261xe" fillcolor="black" stroked="f" strokeweight=".04875mm">
                  <v:stroke joinstyle="miter"/>
                  <v:path arrowok="t" o:connecttype="custom" o:connectlocs="22489,1261;215,5788;1845,29872;6734,28876;13887,23172;25296,31592;17871,43453;7640,38021;2388,39107;6372,45445;19048,48252;30638,29781;13797,18283;6463,22538;5648,10225;23575,6603" o:connectangles="0,0,0,0,0,0,0,0,0,0,0,0,0,0,0,0"/>
                </v:shape>
                <v:shape id="Freeform: Shape 1863" o:spid="_x0000_s1132" style="position:absolute;left:4098;top:21848;width:154;height:74;visibility:visible;mso-wrap-style:square;v-text-anchor:middle" coordsize="15392,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" path="m14721,1257l235,4245r905,4346l15627,5603,14721,1257xe" fillcolor="black" stroked="f" strokeweight=".04875mm">
                  <v:stroke joinstyle="miter"/>
                  <v:path arrowok="t" o:connecttype="custom" o:connectlocs="14721,1257;235,4245;1140,8591;15627,5603" o:connectangles="0,0,0,0"/>
                </v:shape>
                <v:shape id="Freeform: Shape 1864" o:spid="_x0000_s1133" style="position:absolute;left:4290;top:21542;width:309;height:474;visibility:visible;mso-wrap-style:square;v-text-anchor:middle" coordsize="30830,47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" path="m22519,1255l246,5782,1876,29866r4889,-996c8666,25429,10568,23890,13918,23166v5795,-1178,10050,2082,11408,8420c26594,37833,23787,42270,17902,43447,13284,44443,9934,42632,7670,38014l2419,39101v1358,3531,2354,4979,3984,6338c9481,48245,14190,49241,19079,48245,27680,46434,32570,38920,30668,29775,28948,21264,22067,16556,13827,18276v-2988,634,-5251,1811,-7334,4256l5679,10218,23606,6597,22519,1255xe" fillcolor="black" stroked="f" strokeweight=".04875mm">
                  <v:stroke joinstyle="miter"/>
                  <v:path arrowok="t" o:connecttype="custom" o:connectlocs="22519,1255;246,5782;1876,29866;6765,28870;13918,23166;25326,31586;17902,43447;7670,38014;2419,39101;6403,45439;19079,48245;30668,29775;13827,18276;6493,22532;5679,10218;23606,6597" o:connectangles="0,0,0,0,0,0,0,0,0,0,0,0,0,0,0,0"/>
                </v:shape>
                <v:shape id="Freeform: Shape 1865" o:spid="_x0000_s1134" style="position:absolute;left:4617;top:21595;width:324;height:493;visibility:visible;mso-wrap-style:square;v-text-anchor:middle" coordsize="32416,49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" path="m9501,50540r5070,-1087l11130,32884v3350,2716,6700,3622,10865,2807c30235,33971,34219,26184,32136,16134,29963,5450,23354,-163,14933,1557,10587,2463,7509,5088,5969,9344l4973,4545,265,5541,9501,50540xm15024,6446c20637,5269,25255,9434,26794,17130v1449,7153,-1177,12766,-6791,13943c14571,32160,10225,28086,8686,20661,7146,13056,9591,7533,15024,6446xe" fillcolor="black" stroked="f" strokeweight=".04875mm">
                  <v:stroke joinstyle="miter"/>
                  <v:path arrowok="t" o:connecttype="custom" o:connectlocs="9501,50540;14571,49453;11130,32884;21995,35691;32136,16134;14933,1557;5969,9344;4973,4545;265,5541;15024,6446;26794,17130;20003,31073;8686,20661;15024,6446" o:connectangles="0,0,0,0,0,0,0,0,0,0,0,0,0,0"/>
                </v:shape>
                <v:shape id="Freeform: Shape 1866" o:spid="_x0000_s1135" style="position:absolute;left:1648;top:21285;width:472;height:383;visibility:visible;mso-wrap-style:square;v-text-anchor:middle" coordsize="47263,3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" path="m95,7472l4984,39523r5161,-815l7066,18608c6342,13900,9149,9645,13314,9011v3803,-543,6338,1358,6972,5523l23636,36626r5070,-725l25628,15801v-725,-4708,2173,-8963,6247,-9597c35678,5661,38304,7653,38937,11727r3350,22092l47358,33004,43645,8920c42831,3216,38937,500,32961,1405v-4255,634,-6518,2445,-9054,6519c21553,4755,18656,3579,14581,4212,10235,4846,7700,6928,5618,11274l4893,6747,95,7472xe" fillcolor="black" stroked="f" strokeweight=".04875mm">
                  <v:stroke joinstyle="miter"/>
                  <v:path arrowok="t" o:connecttype="custom" o:connectlocs="95,7472;4984,39523;10145,38708;7066,18608;13314,9011;20286,14534;23636,36626;28706,35901;25628,15801;31875,6204;38937,11727;42287,33819;47358,33004;43645,8920;32961,1405;23907,7924;14581,4212;5618,11274;4893,6747" o:connectangles="0,0,0,0,0,0,0,0,0,0,0,0,0,0,0,0,0,0,0"/>
                </v:shape>
                <v:shape id="Freeform: Shape 1867" o:spid="_x0000_s1136" style="position:absolute;left:2136;top:21136;width:120;height:454;visibility:visible;mso-wrap-style:square;v-text-anchor:middle" coordsize="12042,45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" path="m7277,13815r-5161,815l7005,46681r5161,-815l7277,13815xm5375,1230l124,2045r996,6428l6371,7658,5375,1230xe" fillcolor="black" stroked="f" strokeweight=".04875mm">
                  <v:stroke joinstyle="miter"/>
                  <v:path arrowok="t" o:connecttype="custom" o:connectlocs="7277,13815;2116,14630;7005,46681;12166,45866;5375,1230;124,2045;1120,8473;6371,7658" o:connectangles="0,0,0,0,0,0,0,0"/>
                </v:shape>
                <v:shape id="Freeform: Shape 1868" o:spid="_x0000_s1137" style="position:absolute;left:2289;top:21087;width:426;height:480;visibility:visible;mso-wrap-style:square;v-text-anchor:middle" coordsize="42645,47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" path="m9729,29128l24397,26865v5070,-724,7696,1449,8511,6881l33542,37820v362,2717,1267,5252,2354,7062l42777,43796r-181,-1449c40151,41261,39517,39722,38521,33837,37344,26503,35805,24511,30735,23153v4617,-3350,6157,-6610,5342,-11771c34900,3687,29558,156,20685,1514l131,4592,6922,49228r5704,-814l9729,29128xm8914,24149l6560,8757,20322,6674v3169,-543,5071,-271,6700,815c28743,8485,29920,10386,30282,13012v815,5252,-1539,8058,-7606,9054l8914,24149xe" fillcolor="black" stroked="f" strokeweight=".04875mm">
                  <v:stroke joinstyle="miter"/>
                  <v:path arrowok="t" o:connecttype="custom" o:connectlocs="9729,29128;24397,26865;32908,33746;33542,37820;35896,44882;42777,43796;42596,42347;38521,33837;30735,23153;36077,11382;20685,1514;131,4592;6922,49228;12626,48414;8914,24149;6560,8757;20322,6674;27022,7489;30282,13012;22676,22066" o:connectangles="0,0,0,0,0,0,0,0,0,0,0,0,0,0,0,0,0,0,0,0"/>
                </v:shape>
                <v:shape id="Freeform: Shape 1869" o:spid="_x0000_s1138" style="position:absolute;left:2739;top:21292;width:152;height:66;visibility:visible;mso-wrap-style:square;v-text-anchor:middle" coordsize="15211,6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" path="m14734,1225l157,3398,790,7834,15368,5661,14734,1225xe" fillcolor="black" stroked="f" strokeweight=".04875mm">
                  <v:stroke joinstyle="miter"/>
                  <v:path arrowok="t" o:connecttype="custom" o:connectlocs="14734,1225;157,3398;790,7834;15368,5661" o:connectangles="0,0,0,0"/>
                </v:shape>
                <v:shape id="Freeform: Shape 1870" o:spid="_x0000_s1139" style="position:absolute;left:2952;top:21002;width:204;height:451;visibility:visible;mso-wrap-style:square;v-text-anchor:middle" coordsize="20371,45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" path="m10399,14804r4799,31508l20540,45497,13749,1223r-3440,543c9403,8829,8317,10005,168,12360r634,3893l10399,14804xe" fillcolor="black" stroked="f" strokeweight=".04875mm">
                  <v:stroke joinstyle="miter"/>
                  <v:path arrowok="t" o:connecttype="custom" o:connectlocs="10399,14804;15198,46312;20540,45497;13749,1223;10309,1766;168,12360;802,16253" o:connectangles="0,0,0,0,0,0,0"/>
                </v:shape>
                <v:shape id="Freeform: Shape 1871" o:spid="_x0000_s1140" style="position:absolute;left:3268;top:20955;width:326;height:467;visibility:visible;mso-wrap-style:square;v-text-anchor:middle" coordsize="32555,46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" path="m31928,38308l9111,41748v,-3802,1630,-6428,6428,-10412l21153,26990v5523,-4346,7968,-9325,7153,-14758c27763,8520,25680,5351,22783,3359,19885,1458,16445,824,12370,1458,6847,2273,3135,4808,1234,9063,147,11689,-34,14496,419,18932r5342,-815c5489,15129,5670,13228,6214,11689,7119,8792,9654,6619,12914,6166v4889,-724,9145,2354,9869,7062c23326,16850,21787,20109,18165,23007r-5070,4074c4855,33690,2954,38217,3859,47996l32743,43559r-815,-5251xe" fillcolor="black" stroked="f" strokeweight=".04875mm">
                  <v:stroke joinstyle="miter"/>
                  <v:path arrowok="t" o:connecttype="custom" o:connectlocs="31928,38308;9111,41748;15539,31336;21153,26990;28306,12232;22783,3359;12370,1458;1234,9063;419,18932;5761,18117;6214,11689;12914,6166;22783,13228;18165,23007;13095,27081;3859,47996;32743,43559" o:connectangles="0,0,0,0,0,0,0,0,0,0,0,0,0,0,0,0,0"/>
                </v:shape>
                <v:shape id="Freeform: Shape 1872" o:spid="_x0000_s1141" style="position:absolute;left:3587;top:20891;width:297;height:470;visibility:visible;mso-wrap-style:square;v-text-anchor:middle" coordsize="29788,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" path="m29271,1217l207,5654r815,5342l24472,7465c16414,23671,13607,33450,12430,48208r5795,-906c18496,33087,22028,20231,29995,5744l29271,1217xe" fillcolor="black" stroked="f" strokeweight=".04875mm">
                  <v:stroke joinstyle="miter"/>
                  <v:path arrowok="t" o:connecttype="custom" o:connectlocs="29271,1217;207,5654;1022,10996;24472,7465;12430,48208;18225,47302;29995,5744" o:connectangles="0,0,0,0,0,0,0"/>
                </v:shape>
                <v:shape id="Freeform: Shape 1873" o:spid="_x0000_s1142" style="position:absolute;left:3964;top:21105;width:152;height:66;visibility:visible;mso-wrap-style:square;v-text-anchor:middle" coordsize="15211,6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" path="m14804,1214l226,3387,860,7824,15437,5651,14804,1214xe" fillcolor="black" stroked="f" strokeweight=".04875mm">
                  <v:stroke joinstyle="miter"/>
                  <v:path arrowok="t" o:connecttype="custom" o:connectlocs="14804,1214;226,3387;860,7824;15437,5651" o:connectangles="0,0,0,0"/>
                </v:shape>
                <v:shape id="Freeform: Shape 1874" o:spid="_x0000_s1143" style="position:absolute;left:4149;top:20821;width:312;height:463;visibility:visible;mso-wrap-style:square;v-text-anchor:middle" coordsize="31191,46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" path="m12579,25804r725,-90l15567,25351v5885,-905,9416,1359,10231,6791c26704,37665,23716,41468,18193,42283,12217,43188,8867,40743,7509,34315r-5342,815c2982,38570,3887,40834,5336,42735v2807,3893,7424,5433,13310,4527c27609,45814,32499,39657,31231,31237v-815,-5704,-3441,-8421,-8964,-9507c26070,19466,27700,16207,26975,11680,25798,4074,20094,181,11855,1449,3072,2807,-731,8420,447,17837r5342,-815c5517,14305,5517,12766,5970,11318,6875,8601,9229,6700,12670,6157v4708,-724,8058,1720,8782,6519c21996,15845,21181,17837,18827,19195v-1268,905,-3169,1448,-6972,2082l12579,25804xe" fillcolor="black" stroked="f" strokeweight=".04875mm">
                  <v:stroke joinstyle="miter"/>
                  <v:path arrowok="t" o:connecttype="custom" o:connectlocs="12579,25804;13304,25714;15567,25351;25798,32142;18193,42283;7509,34315;2167,35130;5336,42735;18646,47262;31231,31237;22267,21730;26975,11680;11855,1449;447,17837;5789,17022;5970,11318;12670,6157;21452,12676;18827,19195;11855,21277" o:connectangles="0,0,0,0,0,0,0,0,0,0,0,0,0,0,0,0,0,0,0,0"/>
                </v:shape>
                <v:shape id="Freeform: Shape 1875" o:spid="_x0000_s1144" style="position:absolute;left:4493;top:20879;width:316;height:488;visibility:visible;mso-wrap-style:square;v-text-anchor:middle" coordsize="31543,48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" path="m7138,49998r5071,-725l9674,32523v3259,2898,6428,3984,10684,3350c28687,34606,33033,27091,31494,16860,29865,6086,23527,110,15016,1378,10579,2102,7501,4637,5690,8711l4965,3913,257,4637,7138,49998xm14835,6448v5613,-906,10140,3440,11317,11136c27239,24828,24251,30260,18637,31165,13114,31980,8949,27725,7772,20210,6686,12605,9311,7263,14835,6448xe" fillcolor="black" stroked="f" strokeweight=".04875mm">
                  <v:stroke joinstyle="miter"/>
                  <v:path arrowok="t" o:connecttype="custom" o:connectlocs="7138,49998;12209,49273;9674,32523;20358,35873;31494,16860;15016,1378;5690,8711;4965,3913;257,4637;14835,6448;26152,17584;18637,31165;7772,20210;14835,6448" o:connectangles="0,0,0,0,0,0,0,0,0,0,0,0,0,0"/>
                </v:shape>
                <v:shape id="Freeform: Shape 1876" o:spid="_x0000_s1145" style="position:absolute;left:1581;top:20783;width:464;height:374;visibility:visible;mso-wrap-style:square;v-text-anchor:middle" coordsize="46357,3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" path="m90,6387l3984,38529r5070,-634l6609,17705c5976,12997,8963,8832,13128,8289v3803,-453,6248,1630,6791,5794l22635,36266r5161,-634l25352,15441v-634,-4708,2263,-8963,6428,-9416c35583,5573,38209,7746,38661,11820r2717,22182l46448,33368,43460,9194c42826,3400,39023,593,33048,1317v-4346,543,-6700,2264,-9236,6157c21458,4305,18651,3128,14486,3581,10231,4124,7515,6116,5342,10281l4798,5844,90,6387xe" fillcolor="black" stroked="f" strokeweight=".04875mm">
                  <v:stroke joinstyle="miter"/>
                  <v:path arrowok="t" o:connecttype="custom" o:connectlocs="90,6387;3984,38529;9054,37895;6609,17705;13128,8289;19919,14083;22635,36266;27796,35632;25352,15441;31780,6025;38661,11820;41378,34002;46448,33368;43460,9194;33048,1317;23812,7474;14486,3581;5342,10281;4798,5844" o:connectangles="0,0,0,0,0,0,0,0,0,0,0,0,0,0,0,0,0,0,0"/>
                </v:shape>
                <v:shape id="Freeform: Shape 1877" o:spid="_x0000_s1146" style="position:absolute;left:2074;top:20640;width:107;height:454;visibility:visible;mso-wrap-style:square;v-text-anchor:middle" coordsize="10684,45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" path="m6910,13877r-5070,544l5733,46562r5070,-543l6910,13877xm5280,1202l119,1836,934,8264,6095,7630,5280,1202xe" fillcolor="black" stroked="f" strokeweight=".04875mm">
                  <v:stroke joinstyle="miter"/>
                  <v:path arrowok="t" o:connecttype="custom" o:connectlocs="6910,13877;1840,14421;5733,46562;10803,46019;5280,1202;119,1836;934,8264;6095,7630" o:connectangles="0,0,0,0,0,0,0,0"/>
                </v:shape>
                <v:shape id="Freeform: Shape 1878" o:spid="_x0000_s1147" style="position:absolute;left:2228;top:20600;width:415;height:476;visibility:visible;mso-wrap-style:square;v-text-anchor:middle" coordsize="41468,47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" path="m8910,28820l23668,27009v5071,-634,7606,1539,8330,7062l32451,38146v362,2625,1086,5251,2173,7062l41596,44393r-181,-1449c39060,41767,38517,40138,37612,34252,36706,26828,35258,24836,30097,23297v4798,-3078,6428,-6428,5794,-11499c34895,4012,29553,300,20680,1386l127,3921,5650,48739r5614,-634l8910,28820xm8276,23750l6375,8267,20227,6547v3260,-362,5161,-90,6701,996c28557,8630,29644,10621,30006,13247v634,5251,-1811,8058,-7877,8782l8276,23750xe" fillcolor="black" stroked="f" strokeweight=".04875mm">
                  <v:stroke joinstyle="miter"/>
                  <v:path arrowok="t" o:connecttype="custom" o:connectlocs="8910,28820;23668,27009;31998,34071;32451,38146;34624,45208;41596,44393;41415,42944;37612,34252;30097,23297;35891,11798;20680,1386;127,3921;5650,48739;11264,48105;8276,23750;6375,8267;20227,6547;26928,7543;30006,13247;22129,22029" o:connectangles="0,0,0,0,0,0,0,0,0,0,0,0,0,0,0,0,0,0,0,0"/>
                </v:shape>
                <v:shape id="Freeform: Shape 1879" o:spid="_x0000_s1148" style="position:absolute;left:2672;top:20816;width:152;height:62;visibility:visible;mso-wrap-style:square;v-text-anchor:middle" coordsize="15211,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" path="m14820,1198l152,3008,696,7354,15363,5544,14820,1198xe" fillcolor="black" stroked="f" strokeweight=".04875mm">
                  <v:stroke joinstyle="miter"/>
                  <v:path arrowok="t" o:connecttype="custom" o:connectlocs="14820,1198;152,3008;696,7354;15363,5544" o:connectangles="0,0,0,0"/>
                </v:shape>
                <v:shape id="Freeform: Shape 1880" o:spid="_x0000_s1149" style="position:absolute;left:2870;top:20528;width:308;height:451;visibility:visible;mso-wrap-style:square;v-text-anchor:middle" coordsize="30874,45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" path="m19178,35511r1358,10774l25969,45652,24610,34877r6429,-815l30496,29173r-6429,815l20536,1196r-4074,453l164,32070r634,5705l19178,35511xm18635,30622l4963,32252,16190,11065r2445,19557xe" fillcolor="black" stroked="f" strokeweight=".04875mm">
                  <v:stroke joinstyle="miter"/>
                  <v:path arrowok="t" o:connecttype="custom" o:connectlocs="19178,35511;20536,46285;25969,45652;24610,34877;31039,34062;30496,29173;24067,29988;20536,1196;16462,1649;164,32070;798,37775;18635,30622;4963,32252;16190,11065" o:connectangles="0,0,0,0,0,0,0,0,0,0,0,0,0,0"/>
                </v:shape>
                <v:shape id="Freeform: Shape 1881" o:spid="_x0000_s1150" style="position:absolute;left:3209;top:20496;width:294;height:461;visibility:visible;mso-wrap-style:square;v-text-anchor:middle" coordsize="29382,46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" path="m12117,1279c8043,1823,4511,4177,2701,7436,347,11691,-378,17667,618,25997,2429,40936,8314,48360,17731,47183,26966,46097,30950,37496,29139,22919,28143,14227,26151,8704,22801,4992,19994,2185,16191,827,12117,1279xm12660,6078v5795,-724,9507,4889,10956,16931c25155,35685,23073,41932,17097,42656,11302,43381,7680,37586,6141,25363,4693,13140,6775,6802,12660,6078xe" fillcolor="black" stroked="f" strokeweight=".04875mm">
                  <v:stroke joinstyle="miter"/>
                  <v:path arrowok="t" o:connecttype="custom" o:connectlocs="12117,1279;2701,7436;618,25997;17731,47183;29139,22919;22801,4992;12117,1279;12660,6078;23616,23009;17097,42656;6141,25363;12660,6078" o:connectangles="0,0,0,0,0,0,0,0,0,0,0,0"/>
                </v:shape>
                <v:shape id="Freeform: Shape 1882" o:spid="_x0000_s1151" style="position:absolute;left:3541;top:20454;width:304;height:463;visibility:visible;mso-wrap-style:square;v-text-anchor:middle" coordsize="30341,4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" path="m3606,37276v1992,7062,7153,10865,13853,10050c22258,46692,26332,43885,28324,39449v2264,-4618,2717,-10141,1721,-18199c29139,13645,27600,9118,24431,5496,21624,2237,17550,698,12842,1332,4421,2327,-740,9299,347,17810v996,8239,7243,13309,15120,12404c19542,29671,22439,27769,24793,24148v1268,11046,-1449,17474,-7605,18198c13294,42890,10397,40717,8948,36552r-5342,724xm13294,6040v4980,-634,9326,3169,10050,8872c23978,20435,20719,24691,15467,25325,10216,25959,6504,22608,5779,16723,5145,11110,8224,6583,13294,6040xe" fillcolor="black" stroked="f" strokeweight=".04875mm">
                  <v:stroke joinstyle="miter"/>
                  <v:path arrowok="t" o:connecttype="custom" o:connectlocs="3606,37276;17459,47326;28324,39449;30045,21250;24431,5496;12842,1332;347,17810;15467,30214;24793,24148;17188,42346;8948,36552;13294,6040;23344,14912;15467,25325;5779,16723;13294,6040" o:connectangles="0,0,0,0,0,0,0,0,0,0,0,0,0,0,0,0"/>
                </v:shape>
                <v:shape id="Freeform: Shape 1883" o:spid="_x0000_s1152" style="position:absolute;left:3902;top:20666;width:152;height:61;visibility:visible;mso-wrap-style:square;v-text-anchor:middle" coordsize="15211,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" path="m14890,1189l222,3000,766,7346,15433,5535,14890,1189xe" fillcolor="black" stroked="f" strokeweight=".04875mm">
                  <v:stroke joinstyle="miter"/>
                  <v:path arrowok="t" o:connecttype="custom" o:connectlocs="14890,1189;222,3000;766,7346;15433,5535" o:connectangles="0,0,0,0"/>
                </v:shape>
                <v:shape id="Freeform: Shape 1884" o:spid="_x0000_s1153" style="position:absolute;left:4111;top:20382;width:290;height:467;visibility:visible;mso-wrap-style:square;v-text-anchor:middle" coordsize="29022,46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" path="m23322,1188l687,3994,415,28078r4889,-543c7477,24185,9560,22827,13001,22464v5794,-724,9869,2807,10683,9236c24409,38037,21240,42202,15355,42927,10646,43470,7387,41478,5576,36770l234,37404v1087,3531,1992,5070,3441,6609c6481,47001,11190,48359,16169,47816,24862,46729,30204,39486,29117,30251,28031,21650,21602,16489,13272,17485v-3078,452,-5432,1448,-7696,3621l5757,8793,23956,6529,23322,1188xe" fillcolor="black" stroked="f" strokeweight=".04875mm">
                  <v:stroke joinstyle="miter"/>
                  <v:path arrowok="t" o:connecttype="custom" o:connectlocs="23322,1188;687,3994;415,28078;5304,27535;13001,22464;23684,31700;15355,42927;5576,36770;234,37404;3675,44013;16169,47816;29117,30251;13272,17485;5576,21106;5757,8793;23956,6529" o:connectangles="0,0,0,0,0,0,0,0,0,0,0,0,0,0,0,0"/>
                </v:shape>
                <v:shape id="Freeform: Shape 1885" o:spid="_x0000_s1154" style="position:absolute;left:4438;top:20456;width:310;height:486;visibility:visible;mso-wrap-style:square;v-text-anchor:middle" coordsize="30994,48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" path="m5777,49729r5070,-633l8764,32255v3169,2988,6429,4165,10594,3622c27778,34881,32306,27456,31038,17225,29680,6451,23613,294,15012,1290,10666,1834,7406,4278,5505,8352l4962,3554,254,4187,5777,49729xm14831,6179v5613,-633,9869,3894,10865,11590c26601,25102,23432,30444,17819,31078,12296,31802,8221,27456,7316,19851,6320,12246,9308,6904,14831,6179xe" fillcolor="black" stroked="f" strokeweight=".04875mm">
                  <v:stroke joinstyle="miter"/>
                  <v:path arrowok="t" o:connecttype="custom" o:connectlocs="5777,49729;10847,49096;8764,32255;19358,35877;31038,17225;15012,1290;5505,8352;4962,3554;254,4187;14831,6179;25696,17769;17819,31078;7316,19851;14831,6179" o:connectangles="0,0,0,0,0,0,0,0,0,0,0,0,0,0"/>
                </v:shape>
                <v:shape id="Freeform: Shape 1886" o:spid="_x0000_s1155" style="position:absolute;left:2448;top:13910;width:485;height:432;visibility:visible;mso-wrap-style:square;v-text-anchor:middle" coordsize="48502,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" path="m9282,809l138,31864r4979,1449l10912,13756c12180,9229,16526,6604,20510,7781v3712,1086,5251,3983,4074,7967l18246,37206r4889,1449l28930,19098v1268,-4527,5704,-7243,9688,-6066c42240,14119,43779,17106,42602,21000l36264,42458r4980,1539l48125,20637c49755,15114,47491,10950,41696,9229,37532,8052,34634,8686,30650,11221,29835,7328,27753,5155,23769,3978,19604,2710,16344,3435,12632,6513l13900,2167,9282,809xe" fillcolor="black" stroked="f" strokeweight=".04875mm">
                  <v:stroke joinstyle="miter"/>
                  <v:path arrowok="t" o:connecttype="custom" o:connectlocs="9282,809;138,31864;5117,33313;10912,13756;20510,7781;24584,15748;18246,37206;23135,38655;28930,19098;38618,13032;42602,21000;36264,42458;41244,43997;48125,20637;41696,9229;30650,11221;23769,3978;12632,6513;13900,2167" o:connectangles="0,0,0,0,0,0,0,0,0,0,0,0,0,0,0,0,0,0,0"/>
                </v:shape>
                <v:shape id="Freeform: Shape 1887" o:spid="_x0000_s1156" style="position:absolute;left:2941;top:13932;width:177;height:448;visibility:visible;mso-wrap-style:square;v-text-anchor:middle" coordsize="17746,44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" path="m14290,14580l9310,13131,166,44186r4980,1449l14290,14580xm17912,2266l12842,817,11031,7155r5070,1449l17912,2266xe" fillcolor="black" stroked="f" strokeweight=".04875mm">
                  <v:stroke joinstyle="miter"/>
                  <v:path arrowok="t" o:connecttype="custom" o:connectlocs="14290,14580;9310,13131;166,44186;5146,45635;17912,2266;12842,817;11031,7155;16101,8604" o:connectangles="0,0,0,0,0,0,0,0"/>
                </v:shape>
                <v:shape id="Freeform: Shape 1888" o:spid="_x0000_s1157" style="position:absolute;left:3088;top:13976;width:432;height:536;visibility:visible;mso-wrap-style:square;v-text-anchor:middle" coordsize="43142,53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" path="m11219,27167r14215,4165c30414,32871,31863,35949,30324,41201r-1177,3893c28332,47720,28060,50436,28241,52518r6700,1902l35394,53062v-1720,-1992,-1630,-3622,-90,-9417c37386,36493,36933,33957,32859,30607v5614,-995,8330,-3349,9779,-8329c44901,14763,41460,9240,32859,6705l12940,820,173,44189r5523,1629l11219,27167xm12668,22278l17105,7339r13309,3983c33583,12228,35123,13224,36209,14853v1087,1721,1177,3894,453,6429c35123,26352,31953,27982,25978,26262l12668,22278xe" fillcolor="black" stroked="f" strokeweight=".04875mm">
                  <v:stroke joinstyle="miter"/>
                  <v:path arrowok="t" o:connecttype="custom" o:connectlocs="11219,27167;25434,31332;30324,41201;29147,45094;28241,52518;34941,54420;35394,53062;35304,43645;32859,30607;42638,22278;32859,6705;12940,820;173,44189;5696,45818;12668,22278;17105,7339;30414,11322;36209,14853;36662,21282;25978,26262" o:connectangles="0,0,0,0,0,0,0,0,0,0,0,0,0,0,0,0,0,0,0,0"/>
                </v:shape>
                <v:shape id="Freeform: Shape 1889" o:spid="_x0000_s1158" style="position:absolute;left:3529;top:14343;width:154;height:84;visibility:visible;mso-wrap-style:square;v-text-anchor:middle" coordsize="15392,8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" path="m15590,4992l1465,827,198,5082,14322,9247,15590,4992xe" fillcolor="black" stroked="f" strokeweight=".04875mm">
                  <v:stroke joinstyle="miter"/>
                  <v:path arrowok="t" o:connecttype="custom" o:connectlocs="15590,4992;1465,827;198,5082;14322,9247" o:connectangles="0,0,0,0"/>
                </v:shape>
                <v:shape id="Freeform: Shape 1890" o:spid="_x0000_s1159" style="position:absolute;left:3678;top:14190;width:379;height:476;visibility:visible;mso-wrap-style:square;v-text-anchor:middle" coordsize="37951,47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" path="m29816,43260l7633,36741v1630,-3440,4165,-5070,10322,-6609l24836,28502c31717,26963,36064,23522,37603,18181v1086,-3531,543,-7334,-1268,-10322c34615,4871,31717,2789,27734,1612,22482,72,17864,797,14514,3875,12251,5686,10983,8130,9535,12386r5161,1539c15692,11118,16688,9489,17774,8312,19857,6048,23116,5233,26194,6139v4799,1448,7334,5975,5976,10593c31174,20263,28277,22527,23931,23613r-6519,1630c7271,27597,3559,30856,209,40182r28068,8239l29816,43260xe" fillcolor="black" stroked="f" strokeweight=".04875mm">
                  <v:stroke joinstyle="miter"/>
                  <v:path arrowok="t" o:connecttype="custom" o:connectlocs="29816,43260;7633,36741;17955,30132;24836,28502;37603,18181;36335,7859;27734,1612;14514,3875;9535,12386;14696,13925;17774,8312;26194,6139;32170,16732;23931,23613;17412,25243;209,40182;28277,48421" o:connectangles="0,0,0,0,0,0,0,0,0,0,0,0,0,0,0,0,0"/>
                </v:shape>
                <v:shape id="Freeform: Shape 1891" o:spid="_x0000_s1160" style="position:absolute;left:4008;top:14287;width:380;height:476;visibility:visible;mso-wrap-style:square;v-text-anchor:middle" coordsize="37951,47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" path="m29835,43266l7652,36747v1630,-3441,4165,-5070,10322,-6610l24855,28508c31736,26969,36082,23528,37622,18186v1086,-3531,543,-7334,-1268,-10322c34634,4877,31736,2794,27753,1617,22501,78,17883,802,14533,3881,12270,5691,11002,8136,9553,12392r5161,1539c15710,11124,16706,9494,17793,8317,19875,6054,23135,5239,26213,6144v4799,1449,7334,5976,5976,10593c31193,20268,28296,22532,23950,23619r-6519,1629c7290,27602,3578,30862,228,40187r28068,8240l29835,43266xe" fillcolor="black" stroked="f" strokeweight=".04875mm">
                  <v:stroke joinstyle="miter"/>
                  <v:path arrowok="t" o:connecttype="custom" o:connectlocs="29835,43266;7652,36747;17974,30137;24855,28508;37622,18186;36354,7864;27753,1617;14533,3881;9553,12392;14714,13931;17793,8317;26213,6144;32189,16737;23950,23619;17431,25248;228,40187;28296,48427" o:connectangles="0,0,0,0,0,0,0,0,0,0,0,0,0,0,0,0,0"/>
                </v:shape>
                <v:shape id="Freeform: Shape 1892" o:spid="_x0000_s1161" style="position:absolute;left:4387;top:14596;width:154;height:84;visibility:visible;mso-wrap-style:square;v-text-anchor:middle" coordsize="15392,8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" path="m15639,5006l1514,841,246,5097,14371,9262,15639,5006xe" fillcolor="black" stroked="f" strokeweight=".04875mm">
                  <v:stroke joinstyle="miter"/>
                  <v:path arrowok="t" o:connecttype="custom" o:connectlocs="15639,5006;1514,841;246,5097;14371,9262" o:connectangles="0,0,0,0"/>
                </v:shape>
                <v:shape id="Freeform: Shape 1893" o:spid="_x0000_s1162" style="position:absolute;left:4565;top:14429;width:358;height:470;visibility:visible;mso-wrap-style:square;v-text-anchor:middle" coordsize="35785,46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" path="m36043,7273l14222,845,4353,22846r4799,1449c12412,22122,14766,21669,18025,22665v5704,1720,8058,6519,6157,12766c22462,41497,17935,44213,12140,42493,7703,41135,5440,38057,5712,32896l460,31357v-362,3621,-272,5432,543,7424c2452,42674,6164,45753,10872,47111v8421,2535,16389,-1902,19014,-10865c32331,27916,28347,20673,20289,18319v-2988,-906,-5433,-815,-8421,271l16939,7273r17565,5161l36043,7273xe" fillcolor="black" stroked="f" strokeweight=".04875mm">
                  <v:stroke joinstyle="miter"/>
                  <v:path arrowok="t" o:connecttype="custom" o:connectlocs="36043,7273;14222,845;4353,22846;9152,24295;18025,22665;24182,35431;12140,42493;5712,32896;460,31357;1003,38781;10872,47111;29886,36246;20289,18319;11868,18590;16939,7273;34504,12434" o:connectangles="0,0,0,0,0,0,0,0,0,0,0,0,0,0,0,0"/>
                </v:shape>
                <v:shape id="Freeform: Shape 1894" o:spid="_x0000_s1163" style="position:absolute;left:4840;top:14627;width:373;height:456;visibility:visible;mso-wrap-style:square;v-text-anchor:middle" coordsize="37296,45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" path="m276,44853r4980,1539l10055,30185v1630,3894,4165,6248,8239,7425c26353,39964,33505,34984,36403,25115v3078,-10412,,-18470,-8240,-20915c23908,2933,19833,3838,16484,6826l17842,2208,13224,850,276,44853xm25809,8637v5433,1629,7696,7424,5433,14848c29159,30547,24180,34350,18747,32720,13496,31181,11413,25477,13586,18143,15759,10810,20558,7097,25809,8637xe" fillcolor="black" stroked="f" strokeweight=".04875mm">
                  <v:stroke joinstyle="miter"/>
                  <v:path arrowok="t" o:connecttype="custom" o:connectlocs="276,44853;5256,46392;10055,30185;18294,37610;36403,25115;28163,4200;16484,6826;17842,2208;13224,850;25809,8637;31242,23485;18747,32720;13586,18143;25809,8637" o:connectangles="0,0,0,0,0,0,0,0,0,0,0,0,0,0"/>
                </v:shape>
                <v:shape id="Freeform: Shape 1895" o:spid="_x0000_s1164" style="position:absolute;left:2555;top:12472;width:495;height:457;visibility:visible;mso-wrap-style:square;v-text-anchor:middle" coordsize="49517,45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" path="m11824,727l144,30967r4798,1901l12276,13855c13997,9509,18524,7155,22417,8604v3622,1448,4889,4436,3350,8329l17709,37758r4799,1901l29842,20646v1720,-4346,6247,-6701,10140,-5252c43513,16752,44781,19921,43332,23724l35274,44548r4799,1902l48856,23724v2082,-5433,90,-9597,-5524,-11861c39258,10324,36451,10686,32196,12950,31743,9056,29842,6702,25948,5163,21874,3624,18614,4077,14630,6702l16260,2447,11824,727xe" fillcolor="black" stroked="f" strokeweight=".04875mm">
                  <v:stroke joinstyle="miter"/>
                  <v:path arrowok="t" o:connecttype="custom" o:connectlocs="11824,727;144,30967;4942,32868;12276,13855;22417,8604;25767,16933;17709,37758;22508,39659;29842,20646;39982,15394;43332,23724;35274,44548;40073,46450;48856,23724;43332,11863;32196,12950;25948,5163;14630,6702;16260,2447" o:connectangles="0,0,0,0,0,0,0,0,0,0,0,0,0,0,0,0,0,0,0"/>
                </v:shape>
                <v:shape id="Freeform: Shape 1896" o:spid="_x0000_s1165" style="position:absolute;left:3034;top:12538;width:211;height:440;visibility:visible;mso-wrap-style:square;v-text-anchor:middle" coordsize="21096,44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" path="m16650,14499l11851,12688,171,42929r4799,1811l16650,14499xm21267,2638l16378,737,14024,6803r4889,1902l21267,2638xe" fillcolor="black" stroked="f" strokeweight=".04875mm">
                  <v:stroke joinstyle="miter"/>
                  <v:path arrowok="t" o:connecttype="custom" o:connectlocs="16650,14499;11851,12688;171,42929;4970,44740;21267,2638;16378,737;14024,6803;18913,8705" o:connectangles="0,0,0,0,0,0,0,0"/>
                </v:shape>
                <v:shape id="Freeform: Shape 1897" o:spid="_x0000_s1166" style="position:absolute;left:3178;top:12594;width:451;height:551;visibility:visible;mso-wrap-style:square;v-text-anchor:middle" coordsize="45132,55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" path="m12492,26725r13853,5342c31234,33878,32321,37228,30329,42298r-1449,3803c27884,48636,27431,51262,27431,53435r6520,2444l34494,54521v-1539,-2082,-1268,-3803,724,-9416c37844,38133,37572,35689,33770,31976v5704,-543,8601,-2716,10502,-7514c47079,17128,44182,11424,35761,8255l16476,740,178,42841r5252,2083l12492,26725xm14303,22017l19917,7530r13038,4980c36033,13687,37482,14864,38387,16494v906,1811,906,4074,,6519c36395,27993,33136,29260,27341,26997l14303,22017xe" fillcolor="black" stroked="f" strokeweight=".04875mm">
                  <v:stroke joinstyle="miter"/>
                  <v:path arrowok="t" o:connecttype="custom" o:connectlocs="12492,26725;26345,32067;30329,42298;28880,46101;27431,53435;33951,55879;34494,54521;35218,45105;33770,31976;44272,24462;35761,8255;16476,740;178,42841;5430,44924;14303,22017;19917,7530;32955,12510;38387,16494;38387,23013;27341,26997" o:connectangles="0,0,0,0,0,0,0,0,0,0,0,0,0,0,0,0,0,0,0,0"/>
                </v:shape>
                <v:shape id="Freeform: Shape 1898" o:spid="_x0000_s1167" style="position:absolute;left:3619;top:12985;width:154;height:95;visibility:visible;mso-wrap-style:square;v-text-anchor:middle" coordsize="15392,9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" path="m15594,6091l1832,749,202,4914r13762,5342l15594,6091xe" fillcolor="black" stroked="f" strokeweight=".04875mm">
                  <v:stroke joinstyle="miter"/>
                  <v:path arrowok="t" o:connecttype="custom" o:connectlocs="15594,6091;1832,749;202,4914;13964,10256" o:connectangles="0,0,0,0"/>
                </v:shape>
                <v:shape id="Freeform: Shape 1899" o:spid="_x0000_s1168" style="position:absolute;left:3881;top:12875;width:211;height:431;visibility:visible;mso-wrap-style:square;v-text-anchor:middle" coordsize="21187,43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" path="m11712,12252l213,41949r5070,1902l21400,2021,18140,753c13794,6458,12346,7001,4106,5009l2658,8721r9054,3531xe" fillcolor="black" stroked="f" strokeweight=".04875mm">
                  <v:stroke joinstyle="miter"/>
                  <v:path arrowok="t" o:connecttype="custom" o:connectlocs="11712,12252;213,41949;5283,43851;21400,2021;18140,753;4106,5009;2658,8721" o:connectangles="0,0,0,0,0,0,0"/>
                </v:shape>
                <v:shape id="Freeform: Shape 1900" o:spid="_x0000_s1169" style="position:absolute;left:4106;top:12968;width:380;height:471;visibility:visible;mso-wrap-style:square;v-text-anchor:middle" coordsize="37971,4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" path="m38203,9000l17016,760,5336,21856r4708,1811c13485,21766,15839,21585,19099,22762v5432,2173,7424,7152,5070,13219c21905,41866,17107,44220,11584,42047,7147,40327,5155,36977,5789,31906l719,30005c85,33627,85,35437,628,37429v1268,3984,4618,7425,9326,9235c18103,49833,26252,46121,29602,37429v3169,-8148,-91,-15844,-7968,-18832c18736,17510,16201,17329,13213,18235l19189,7460r17022,6610l38203,9000xe" fillcolor="black" stroked="f" strokeweight=".04875mm">
                  <v:stroke joinstyle="miter"/>
                  <v:path arrowok="t" o:connecttype="custom" o:connectlocs="38203,9000;17016,760;5336,21856;10044,23667;19099,22762;24169,35981;11584,42047;5789,31906;719,30005;628,37429;9954,46664;29602,37429;21634,18597;13213,18235;19189,7460;36211,14070" o:connectangles="0,0,0,0,0,0,0,0,0,0,0,0,0,0,0,0"/>
                </v:shape>
                <v:shape id="Freeform: Shape 1901" o:spid="_x0000_s1170" style="position:absolute;left:4392;top:13110;width:400;height:480;visibility:visible;mso-wrap-style:square;v-text-anchor:middle" coordsize="39969,47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" path="m29585,43764l8036,35434v1720,-3259,4527,-4708,10775,-5794l25692,28644v7062,-996,11589,-4165,13581,-9235c40631,15877,40541,12075,38911,8996,37372,5828,34746,3564,30853,2025,25692,33,21165,395,17453,3202v-2264,1630,-3803,3984,-5614,8058l16909,13252v1268,-2716,2264,-4346,3532,-5433c22704,5828,25963,5284,28951,6461v4618,1811,6882,6519,5161,10956c32754,20857,29676,23030,25239,23664r-6519,996c8308,26290,4324,29187,250,38151l27593,48744r1992,-4980xe" fillcolor="black" stroked="f" strokeweight=".04875mm">
                  <v:stroke joinstyle="miter"/>
                  <v:path arrowok="t" o:connecttype="custom" o:connectlocs="29585,43764;8036,35434;18811,29640;25692,28644;39273,19409;38911,8996;30853,2025;17453,3202;11839,11260;16909,13252;20441,7819;28951,6461;34112,17417;25239,23664;18720,24660;250,38151;27593,48744" o:connectangles="0,0,0,0,0,0,0,0,0,0,0,0,0,0,0,0,0"/>
                </v:shape>
                <v:shape id="Freeform: Shape 1902" o:spid="_x0000_s1171" style="position:absolute;left:4774;top:13431;width:154;height:95;visibility:visible;mso-wrap-style:square;v-text-anchor:middle" coordsize="15392,9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" path="m15660,6117l1898,775,268,4939r13762,5342l15660,6117xe" fillcolor="black" stroked="f" strokeweight=".04875mm">
                  <v:stroke joinstyle="miter"/>
                  <v:path arrowok="t" o:connecttype="custom" o:connectlocs="15660,6117;1898,775;268,4939;14030,10281" o:connectangles="0,0,0,0"/>
                </v:shape>
                <v:shape id="Freeform: Shape 1903" o:spid="_x0000_s1172" style="position:absolute;left:4940;top:13305;width:354;height:457;visibility:visible;mso-wrap-style:square;v-text-anchor:middle" coordsize="35410,45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" path="m15124,23465r633,272l17930,24551v5524,2173,7515,5976,5524,11046c21462,40849,17025,42750,11864,40758,6160,38585,4530,34692,6522,28445l1542,26453c456,29893,94,32247,365,34601v543,4890,3803,8421,9417,10594c18202,48454,25627,45466,28705,37499v1992,-5252,1086,-8964,-3169,-12676c29973,24733,33051,22741,34681,18485,37488,11333,34319,5085,26623,2007,18293,-1162,12226,1826,8605,10699r5070,1901c14761,10156,15576,8797,16572,7711,18655,5810,21733,5357,24993,6625v4436,1720,6157,5432,4346,9959c28252,19572,26532,20930,23816,20930v-1449,181,-3441,-272,-7063,-1630l15124,23465xe" fillcolor="black" stroked="f" strokeweight=".04875mm">
                  <v:stroke joinstyle="miter"/>
                  <v:path arrowok="t" o:connecttype="custom" o:connectlocs="15124,23465;15757,23737;17930,24551;23454,35597;11864,40758;6522,28445;1542,26453;365,34601;9782,45195;28705,37499;25536,24823;34681,18485;26623,2007;8605,10699;13675,12600;16572,7711;24993,6625;29339,16584;23816,20930;16753,19300" o:connectangles="0,0,0,0,0,0,0,0,0,0,0,0,0,0,0,0,0,0,0,0"/>
                </v:shape>
                <v:shape id="Freeform: Shape 1904" o:spid="_x0000_s1173" style="position:absolute;left:5190;top:13509;width:395;height:448;visibility:visible;mso-wrap-style:square;v-text-anchor:middle" coordsize="39430,4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" path="m297,43611r4799,1902l11253,29759v1267,4074,3531,6609,7515,8148c26645,40895,34160,36549,37872,26952,41856,16811,39321,8482,31263,5403,27188,3774,23114,4317,19583,7033l21303,2506,16866,786,297,43611xm28727,9568v5342,2083,6972,7968,4165,15302c30267,31660,25015,35101,19673,33018,14512,31026,12973,25141,15689,18079,18496,10926,23566,7576,28727,9568xe" fillcolor="black" stroked="f" strokeweight=".04875mm">
                  <v:stroke joinstyle="miter"/>
                  <v:path arrowok="t" o:connecttype="custom" o:connectlocs="297,43611;5096,45513;11253,29759;18768,37907;37872,26952;31263,5403;19583,7033;21303,2506;16866,786;28727,9568;32892,24870;19673,33018;15689,18079;28727,9568" o:connectangles="0,0,0,0,0,0,0,0,0,0,0,0,0,0"/>
                </v:shape>
                <v:shape id="Freeform: Shape 1905" o:spid="_x0000_s1174" style="position:absolute;left:3062;top:12129;width:499;height:465;visibility:visible;mso-wrap-style:square;v-text-anchor:middle" coordsize="49841,46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" path="m12758,707l173,30585r4798,1992l12849,13835c14750,9489,19368,7316,23170,8856v3622,1539,4709,4527,3079,8329l17557,37829r4708,2082l30142,21169v1901,-4346,6519,-6609,10412,-4980c44086,17638,45172,20807,43633,24519l34941,45162r4708,1992l49065,24700v2264,-5342,453,-9597,-5160,-11951c39921,11029,37023,11300,32858,13473,32496,9580,30595,7135,26701,5506,22718,3785,19458,4238,15474,6683l17195,2518,12758,707xe" fillcolor="black" stroked="f" strokeweight=".04875mm">
                  <v:stroke joinstyle="miter"/>
                  <v:path arrowok="t" o:connecttype="custom" o:connectlocs="12758,707;173,30585;4971,32577;12849,13835;23170,8856;26249,17185;17557,37829;22265,39911;30142,21169;40554,16189;43633,24519;34941,45162;39649,47154;49065,24700;43905,12749;32858,13473;26701,5506;15474,6683;17195,2518" o:connectangles="0,0,0,0,0,0,0,0,0,0,0,0,0,0,0,0,0,0,0"/>
                </v:shape>
                <v:shape id="Freeform: Shape 1906" o:spid="_x0000_s1175" style="position:absolute;left:3536;top:12210;width:223;height:437;visibility:visible;mso-wrap-style:square;v-text-anchor:middle" coordsize="22363,43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" path="m17584,14571l12785,12579,200,42457r4798,1992l17584,14571xm22564,2801l17674,718,15139,6694r4889,2082l22564,2801xe" fillcolor="black" stroked="f" strokeweight=".04875mm">
                  <v:stroke joinstyle="miter"/>
                  <v:path arrowok="t" o:connecttype="custom" o:connectlocs="17584,14571;12785,12579;200,42457;4998,44449;22564,2801;17674,718;15139,6694;20028,8776" o:connectangles="0,0,0,0,0,0,0,0"/>
                </v:shape>
                <v:shape id="Freeform: Shape 1907" o:spid="_x0000_s1176" style="position:absolute;left:3678;top:12270;width:458;height:557;visibility:visible;mso-wrap-style:square;v-text-anchor:middle" coordsize="45814,55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" path="m12973,26616r13672,5794c31444,34402,32621,37662,30448,42732r-1630,3712c27822,48979,27098,51696,27188,53687r6429,2717l34160,55046v-1539,-2083,-1177,-3803,996,-9417c38054,38839,37873,36213,34070,32410v5704,-362,8782,-2354,10774,-7062c47832,18105,45116,12220,36877,8779l17772,721,207,42370r5251,2173l12973,26616xm14965,21908l21031,7602r12858,5433c36877,14302,38416,15479,39140,17200v996,1811,906,3984,-90,6428c36967,28517,33526,29694,27822,27340l14965,21908xe" fillcolor="black" stroked="f" strokeweight=".04875mm">
                  <v:stroke joinstyle="miter"/>
                  <v:path arrowok="t" o:connecttype="custom" o:connectlocs="12973,26616;26645,32410;30448,42732;28818,46444;27188,53687;33617,56404;34160,55046;35156,45629;34070,32410;44844,25348;36877,8779;17772,721;207,42370;5458,44543;14965,21908;21031,7602;33889,13035;39140,17200;39050,23628;27822,27340" o:connectangles="0,0,0,0,0,0,0,0,0,0,0,0,0,0,0,0,0,0,0,0"/>
                </v:shape>
                <v:shape id="Freeform: Shape 1908" o:spid="_x0000_s1177" style="position:absolute;left:4119;top:12671;width:153;height:97;visibility:visible;mso-wrap-style:square;v-text-anchor:middle" coordsize="15301,9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" path="m15532,6435l1951,731,230,4805r13582,5704l15532,6435xe" fillcolor="black" stroked="f" strokeweight=".04875mm">
                  <v:stroke joinstyle="miter"/>
                  <v:path arrowok="t" o:connecttype="custom" o:connectlocs="15532,6435;1951,731;230,4805;13812,10509" o:connectangles="0,0,0,0"/>
                </v:shape>
                <v:shape id="Freeform: Shape 1909" o:spid="_x0000_s1178" style="position:absolute;left:4244;top:12558;width:407;height:480;visibility:visible;mso-wrap-style:square;v-text-anchor:middle" coordsize="40689,47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" path="m29305,43804l8028,34840v1901,-3169,4708,-4617,10955,-5523l26046,28593v6972,-815,11680,-3712,13853,-8873c41347,16370,41257,12477,39717,9308,38269,6139,35734,3785,31931,2155,26861,73,22243,254,18440,2880v-2263,1629,-3984,3893,-5885,7877l17625,12839v1268,-2625,2354,-4074,3622,-5161c23511,5686,26951,5324,29939,6592v4618,1901,6519,6700,4618,11046c33198,20988,30120,23070,25684,23613r-6520,906c8571,25786,4587,28593,241,37376l27223,48693r2082,-4889xe" fillcolor="black" stroked="f" strokeweight=".04875mm">
                  <v:stroke joinstyle="miter"/>
                  <v:path arrowok="t" o:connecttype="custom" o:connectlocs="29305,43804;8028,34840;18983,29317;26046,28593;39899,19720;39717,9308;31931,2155;18440,2880;12555,10757;17625,12839;21247,7678;29939,6592;34557,17638;25684,23613;19164,24519;241,37376;27223,48693" o:connectangles="0,0,0,0,0,0,0,0,0,0,0,0,0,0,0,0,0"/>
                </v:shape>
                <v:shape id="Freeform: Shape 1910" o:spid="_x0000_s1179" style="position:absolute;left:4690;top:12708;width:223;height:426;visibility:visible;mso-wrap-style:square;v-text-anchor:middle" coordsize="22363,42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" path="m12664,11970l259,41305r4980,2083l22623,2101,19364,743c14927,6266,13388,6719,5330,4455l3790,8168r8874,3802xe" fillcolor="black" stroked="f" strokeweight=".04875mm">
                  <v:stroke joinstyle="miter"/>
                  <v:path arrowok="t" o:connecttype="custom" o:connectlocs="12664,11970;259,41305;5239,43388;22623,2101;19364,743;5330,4455;3790,8168" o:connectangles="0,0,0,0,0,0,0"/>
                </v:shape>
                <v:shape id="Freeform: Shape 1911" o:spid="_x0000_s1180" style="position:absolute;left:4944;top:13018;width:153;height:98;visibility:visible;mso-wrap-style:square;v-text-anchor:middle" coordsize="15301,9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" path="m15579,6455l1998,751,277,4825r13582,5704l15579,6455xe" fillcolor="black" stroked="f" strokeweight=".04875mm">
                  <v:stroke joinstyle="miter"/>
                  <v:path arrowok="t" o:connecttype="custom" o:connectlocs="15579,6455;1998,751;277,4825;13859,10529" o:connectangles="0,0,0,0"/>
                </v:shape>
                <v:shape id="Freeform: Shape 1912" o:spid="_x0000_s1181" style="position:absolute;left:5105;top:12886;width:386;height:470;visibility:visible;mso-wrap-style:square;v-text-anchor:middle" coordsize="38648,4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" path="m38937,9628l18021,755,5798,21489r4618,1901c13856,21670,16301,21580,19470,22847v5342,2354,7153,7334,4618,13400c21643,42042,16844,44215,11412,41861,7066,40050,5164,36700,5889,31630l909,29457c185,33078,94,34980,637,36972v1087,3983,4437,7514,8964,9506c17750,49828,25899,46297,29520,37696v3441,-7968,363,-15664,-7334,-18923c19289,17596,16844,17324,13766,18139l20013,7455r16841,7153l38937,9628xe" fillcolor="black" stroked="f" strokeweight=".04875mm">
                  <v:stroke joinstyle="miter"/>
                  <v:path arrowok="t" o:connecttype="custom" o:connectlocs="38937,9628;18021,755;5798,21489;10416,23390;19470,22847;24088,36247;11412,41861;5889,31630;909,29457;637,36972;9601,46478;29520,37696;22186,18773;13766,18139;20013,7455;36854,14608" o:connectangles="0,0,0,0,0,0,0,0,0,0,0,0,0,0,0,0"/>
                </v:shape>
                <v:shape id="Freeform: Shape 1913" o:spid="_x0000_s1182" style="position:absolute;left:5345;top:13112;width:402;height:443;visibility:visible;mso-wrap-style:square;v-text-anchor:middle" coordsize="40230,44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" path="m306,43045r4799,1992l11714,29464v1087,4165,3441,6791,7334,8511c26835,41235,34440,37070,38424,27563,42680,17513,40416,9093,32449,5743,28374,4022,24390,4475,20678,7191l22580,2664,18143,763,306,43045xm29732,9907v5252,2264,6791,8240,3803,15483c30638,32090,25296,35259,20044,32995,14974,30913,13616,24937,16513,17966,19501,10813,24662,7825,29732,9907xe" fillcolor="black" stroked="f" strokeweight=".04875mm">
                  <v:stroke joinstyle="miter"/>
                  <v:path arrowok="t" o:connecttype="custom" o:connectlocs="306,43045;5105,45037;11714,29464;19048,37975;38424,27563;32449,5743;20678,7191;22580,2664;18143,763;29732,9907;33535,25390;20044,32995;16513,17966;29732,9907" o:connectangles="0,0,0,0,0,0,0,0,0,0,0,0,0,0"/>
                </v:shape>
                <v:shape id="Freeform: Shape 1914" o:spid="_x0000_s1183" style="position:absolute;left:4204;top:8573;width:511;height:511;visibility:visible;mso-wrap-style:square;v-text-anchor:middle" coordsize="51063,5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" path="m18890,502l238,27030r4255,2897l16173,13268c18890,9375,23870,8288,27310,10733v3169,2173,3622,5342,1268,8782l15721,37805r4165,2987l31565,24133v2717,-3893,7697,-4980,11137,-2626c45781,23680,46324,26940,43970,30290l31113,48579r4255,2988l49312,31648v3350,-4799,2444,-9326,-2535,-12857c43245,16346,40348,15984,35731,17161v452,-3893,-815,-6609,-4166,-9054c27944,5663,24684,5301,20248,6930l22873,3218,18890,502xe" fillcolor="black" stroked="f" strokeweight=".04875mm">
                  <v:stroke joinstyle="miter"/>
                  <v:path arrowok="t" o:connecttype="custom" o:connectlocs="18890,502;238,27030;4493,29927;16173,13268;27310,10733;28578,19515;15721,37805;19886,40792;31565,24133;42702,21507;43970,30290;31113,48579;35368,51567;49312,31648;46777,18791;35731,17161;31565,8107;20248,6930;22873,3218" o:connectangles="0,0,0,0,0,0,0,0,0,0,0,0,0,0,0,0,0,0,0"/>
                </v:shape>
                <v:shape id="Freeform: Shape 1915" o:spid="_x0000_s1184" style="position:absolute;left:4626;top:8763;width:301;height:400;visibility:visible;mso-wrap-style:square;v-text-anchor:middle" coordsize="30150,39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" path="m23079,13919l18914,10931,262,37459r4165,2988l23079,13919xm30413,3507l26157,519,22354,5770r4256,2988l30413,3507xe" fillcolor="black" stroked="f" strokeweight=".04875mm">
                  <v:stroke joinstyle="miter"/>
                  <v:path arrowok="t" o:connecttype="custom" o:connectlocs="23079,13919;18914,10931;262,37459;4427,40447;30413,3507;26157,519;22354,5770;26610,8758" o:connectangles="0,0,0,0,0,0,0,0"/>
                </v:shape>
                <v:shape id="Freeform: Shape 1916" o:spid="_x0000_s1185" style="position:absolute;left:4751;top:8852;width:498;height:577;visibility:visible;mso-wrap-style:square;v-text-anchor:middle" coordsize="49800,5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" path="m16113,24788r12133,8511c32501,36287,32863,39637,29694,44164r-2263,3350c25801,49687,24624,52222,24262,54214r5704,3984l30781,57021v-996,-2354,-272,-3984,2988,-8964c38024,41991,38387,39456,35489,35019v5614,815,9055,-543,12042,-4798c51968,23883,50610,17545,43276,12384l26254,523,268,37464r4709,3259l16113,24788xm19101,20623l27974,7857r11409,7968c42099,17726,43276,19265,43729,21167v543,1810,,4074,-1540,6247c39111,31760,35580,32122,30509,28591l19101,20623xe" fillcolor="black" stroked="f" strokeweight=".04875mm">
                  <v:stroke joinstyle="miter"/>
                  <v:path arrowok="t" o:connecttype="custom" o:connectlocs="16113,24788;28246,33299;29694,44164;27431,47514;24262,54214;29966,58198;30781,57021;33769,48057;35489,35019;47531,30221;43276,12384;26254,523;268,37464;4977,40723;19101,20623;27974,7857;39383,15825;43729,21167;42189,27414;30509,28591" o:connectangles="0,0,0,0,0,0,0,0,0,0,0,0,0,0,0,0,0,0,0,0"/>
                </v:shape>
                <v:shape id="Freeform: Shape 1917" o:spid="_x0000_s1186" style="position:absolute;left:5176;top:9303;width:147;height:120;visibility:visible;mso-wrap-style:square;v-text-anchor:middle" coordsize="14667,12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" path="m14957,8958l2824,538,289,4159r12133,8421l14957,8958xe" fillcolor="black" stroked="f" strokeweight=".04875mm">
                  <v:stroke joinstyle="miter"/>
                  <v:path arrowok="t" o:connecttype="custom" o:connectlocs="14957,8958;2824,538;289,4159;12422,12580" o:connectangles="0,0,0,0"/>
                </v:shape>
                <v:shape id="Freeform: Shape 1918" o:spid="_x0000_s1187" style="position:absolute;left:5368;top:9299;width:302;height:387;visibility:visible;mso-wrap-style:square;v-text-anchor:middle" coordsize="30150,38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" path="m18588,10051l299,36127r4436,3078l30449,2537,27552,545c22029,4981,20399,5162,12884,1178l10621,4438r7967,5613xe" fillcolor="black" stroked="f" strokeweight=".04875mm">
                  <v:stroke joinstyle="miter"/>
                  <v:path arrowok="t" o:connecttype="custom" o:connectlocs="18588,10051;299,36127;4735,39205;30449,2537;27552,545;12884,1178;10621,4438" o:connectangles="0,0,0,0,0,0,0"/>
                </v:shape>
                <v:shape id="Freeform: Shape 1919" o:spid="_x0000_s1188" style="position:absolute;left:5586;top:9462;width:386;height:427;visibility:visible;mso-wrap-style:square;v-text-anchor:middle" coordsize="38553,42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" path="m2105,23820c-1245,30520,204,36676,5636,40570v4075,2806,8964,3440,13400,1539c23654,40117,27910,36405,32527,29705v4437,-6248,6157,-10684,6338,-15483c38956,9876,36964,6074,32980,3267,26099,-1532,17588,189,12699,7251,7900,13951,9167,22099,15596,26626v3440,2354,6881,2807,11046,1630c20123,37401,13876,40389,8805,36767,5636,34594,4821,31063,6632,26898l2105,23820xm30264,7160v4074,2897,4798,8602,1448,13310c28543,24997,23292,25902,18946,22914,14690,19836,14057,15037,17497,10239,20757,5531,26099,4263,30264,7160xe" fillcolor="black" stroked="f" strokeweight=".04875mm">
                  <v:stroke joinstyle="miter"/>
                  <v:path arrowok="t" o:connecttype="custom" o:connectlocs="2105,23820;5636,40570;19036,42109;32527,29705;38865,14222;32980,3267;12699,7251;15596,26626;26642,28256;8805,36767;6632,26898;30264,7160;31712,20470;18946,22914;17497,10239;30264,7160" o:connectangles="0,0,0,0,0,0,0,0,0,0,0,0,0,0,0,0"/>
                </v:shape>
                <v:shape id="Freeform: Shape 1920" o:spid="_x0000_s1189" style="position:absolute;left:5868;top:9660;width:385;height:426;visibility:visible;mso-wrap-style:square;v-text-anchor:middle" coordsize="38553,42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" path="m2121,23831c-1229,30531,220,36688,5652,40581v4075,2807,8964,3440,13400,1539c23670,40128,27926,36416,32543,29716v4437,-6247,6157,-10684,6338,-15482c38972,9888,36980,6085,32996,3278,26115,-1520,17604,200,12715,7262,7916,13962,9183,22111,15612,26638v3440,2354,6881,2806,11046,1629c20139,37412,13892,40400,8821,36778,5652,34605,4837,31074,6648,26909l2121,23831xm30280,7171v4074,2898,4799,8602,1448,13310c28559,25008,23308,25913,18962,22925,14706,19847,14073,15048,17513,10250,20773,5542,26115,4274,30280,7171xe" fillcolor="black" stroked="f" strokeweight=".04875mm">
                  <v:stroke joinstyle="miter"/>
                  <v:path arrowok="t" o:connecttype="custom" o:connectlocs="2121,23831;5652,40581;19052,42120;32543,29716;38881,14234;32996,3278;12715,7262;15612,26638;26658,28267;8821,36778;6648,26909;30280,7171;31728,20481;18962,22925;17513,10250;30280,7171" o:connectangles="0,0,0,0,0,0,0,0,0,0,0,0,0,0,0,0"/>
                </v:shape>
                <v:shape id="Freeform: Shape 1921" o:spid="_x0000_s1190" style="position:absolute;left:6132;top:9947;width:347;height:406;visibility:visible;mso-wrap-style:square;v-text-anchor:middle" coordsize="34694,40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" path="m24357,37919v-634,-91,-905,-272,-1087,-453c21731,36470,21460,35202,22365,33844l33411,18181c36671,13563,35041,8493,28522,3875,24629,1159,20735,73,17476,797v-2173,543,-3712,1630,-5704,4255l16118,8131v2625,-3079,5523,-3260,9416,-453c29427,10394,30604,13292,28793,15827r-814,1086c26620,18634,25262,18724,21460,16823,15031,13292,13945,12839,11862,12477v-4074,-906,-7153,362,-9597,3802c-1176,21169,92,26420,5434,30223v3350,2354,6881,3078,11680,2444c15575,35565,16027,37738,18834,39639v905,634,1539,815,3169,1539l24357,37919xm21007,26873v-996,1448,-1992,2082,-4074,2354c14035,29498,11409,28865,8965,27144,5615,24790,4800,21984,6701,19267v1902,-2806,4799,-2897,9688,-452c21369,21350,22365,21802,24357,22165r-3350,4708xe" fillcolor="black" stroked="f" strokeweight=".04875mm">
                  <v:stroke joinstyle="miter"/>
                  <v:path arrowok="t" o:connecttype="custom" o:connectlocs="24357,37919;23270,37466;22365,33844;33411,18181;28522,3875;17476,797;11772,5052;16118,8131;25534,7678;28793,15827;27979,16913;21460,16823;11862,12477;2265,16279;5434,30223;17114,32667;18834,39639;22003,41178;21007,26873;16933,29227;8965,27144;6701,19267;16389,18815;24357,22165" o:connectangles="0,0,0,0,0,0,0,0,0,0,0,0,0,0,0,0,0,0,0,0,0,0,0,0"/>
                </v:shape>
                <v:shape id="Freeform: Shape 1922" o:spid="_x0000_s1191" style="position:absolute;left:6472;top:10212;width:147;height:120;visibility:visible;mso-wrap-style:square;v-text-anchor:middle" coordsize="14667,12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" path="m15031,9010l2898,590,363,4211r12133,8421l15031,9010xe" fillcolor="black" stroked="f" strokeweight=".04875mm">
                  <v:stroke joinstyle="miter"/>
                  <v:path arrowok="t" o:connecttype="custom" o:connectlocs="15031,9010;2898,590;363,4211;12496,12632" o:connectangles="0,0,0,0"/>
                </v:shape>
                <v:shape id="Freeform: Shape 1923" o:spid="_x0000_s1192" style="position:absolute;left:6593;top:10170;width:397;height:441;visibility:visible;mso-wrap-style:square;v-text-anchor:middle" coordsize="39761,44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" path="m17474,21664r543,362l19918,23384v4889,3440,5795,7605,2716,12042c19375,40043,14667,40768,10049,37508,5160,34068,4435,29903,7967,24289l3530,21211c1629,24289,723,26553,452,28816v-544,4799,1720,9145,6609,12585c14486,46562,22272,45476,27161,38504v3260,-4708,3351,-8420,91,-13038c31508,26462,35039,25195,37664,21483,42011,15145,40562,8445,33771,3646,26437,-1515,19827,-66,14123,7539r4437,3169c20280,8445,21367,7358,22634,6634v2536,-1358,5614,-1087,8421,905c35039,10346,35673,14330,32866,18404v-1811,2535,-3803,3441,-6338,2897c24988,20939,23178,20124,20099,17951r-2625,3713xe" fillcolor="black" stroked="f" strokeweight=".04875mm">
                  <v:stroke joinstyle="miter"/>
                  <v:path arrowok="t" o:connecttype="custom" o:connectlocs="17474,21664;18017,22026;19918,23384;22634,35426;10049,37508;7967,24289;3530,21211;452,28816;7061,41401;27161,38504;27252,25466;37664,21483;33771,3646;14123,7539;18560,10708;22634,6634;31055,7539;32866,18404;26528,21301;20099,17951" o:connectangles="0,0,0,0,0,0,0,0,0,0,0,0,0,0,0,0,0,0,0,0"/>
                </v:shape>
                <v:shape id="Freeform: Shape 1924" o:spid="_x0000_s1193" style="position:absolute;left:6764;top:10423;width:450;height:406;visibility:visible;mso-wrap-style:square;v-text-anchor:middle" coordsize="44982,40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" path="m389,38182r4255,2988l14423,27317v362,4255,1901,7334,5432,9778c26736,41894,35066,39540,40952,31029,47199,22156,46837,13464,39775,8485,36153,5950,32078,5587,28004,7398l30811,3415,26827,608,389,38182xm36243,11925v4618,3350,4799,9507,363,15935c32350,33836,26465,35828,21847,32478,17320,29309,17229,23333,21575,17086,26012,10748,31716,8756,36243,11925xe" fillcolor="black" stroked="f" strokeweight=".04875mm">
                  <v:stroke joinstyle="miter"/>
                  <v:path arrowok="t" o:connecttype="custom" o:connectlocs="389,38182;4644,41170;14423,27317;19855,37095;40952,31029;39775,8485;28004,7398;30811,3415;26827,608;36243,11925;36606,27860;21847,32478;21575,17086;36243,11925" o:connectangles="0,0,0,0,0,0,0,0,0,0,0,0,0,0"/>
                </v:shape>
                <v:shape id="Freeform: Shape 1925" o:spid="_x0000_s1194" style="position:absolute;left:4786;top:8356;width:511;height:516;visibility:visible;mso-wrap-style:square;v-text-anchor:middle" coordsize="51058,51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" path="m19647,489l271,26474r4165,3079l16659,13255c19466,9453,24536,8457,27796,10901v3169,2354,3441,5523,996,8873l15392,37701r4165,3079l31780,24482v2807,-3802,7786,-4798,11137,-2263c45995,24482,46357,27832,43912,31092l30512,49019r4075,3078l49164,32540v3441,-4617,2807,-9235,-2082,-12856c43641,17058,40743,16605,36126,17692v543,-3893,-634,-6700,-3984,-9235c28701,5922,25351,5469,20824,6917l23541,3296,19647,489xe" fillcolor="black" stroked="f" strokeweight=".04875mm">
                  <v:stroke joinstyle="miter"/>
                  <v:path arrowok="t" o:connecttype="custom" o:connectlocs="19647,489;271,26474;4436,29553;16659,13255;27796,10901;28792,19774;15392,37701;19557,40780;31780,24482;42917,22219;43912,31092;30512,49019;34587,52097;49164,32540;47082,19684;36126,17692;32142,8457;20824,6917;23541,3296" o:connectangles="0,0,0,0,0,0,0,0,0,0,0,0,0,0,0,0,0,0,0"/>
                </v:shape>
                <v:shape id="Freeform: Shape 1926" o:spid="_x0000_s1195" style="position:absolute;left:5199;top:8560;width:312;height:394;visibility:visible;mso-wrap-style:square;v-text-anchor:middle" coordsize="31237,39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" path="m23836,13907l19671,10828,295,36813r4165,3079l23836,13907xm31532,3676l27276,507,23383,5758r4255,3169l31532,3676xe" fillcolor="black" stroked="f" strokeweight=".04875mm">
                  <v:stroke joinstyle="miter"/>
                  <v:path arrowok="t" o:connecttype="custom" o:connectlocs="23836,13907;19671,10828;295,36813;4460,39892;31532,3676;27276,507;23383,5758;27638,8927" o:connectangles="0,0,0,0,0,0,0,0"/>
                </v:shape>
                <v:shape id="Freeform: Shape 1927" o:spid="_x0000_s1196" style="position:absolute;left:5321;top:8652;width:503;height:580;visibility:visible;mso-wrap-style:square;v-text-anchor:middle" coordsize="50231,5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" path="m16599,24595r11861,8873c32625,36546,32896,39896,29546,44333r-2445,3259c25562,49765,24295,52210,23751,54292r5614,4165l30270,57280v-905,-2535,-271,-3984,3169,-8873c37876,42432,38238,39896,35612,35369v5614,906,9055,-362,12133,-4436c52453,24686,51186,18348,44033,12916l27373,511,301,36728r4618,3440l16599,24595xm19586,20521l28912,8026r11137,8330c42675,18348,43852,19887,44214,21698v453,1901,-91,4165,-1630,6247c39325,32201,35703,32563,30723,28851l19586,20521xe" fillcolor="black" stroked="f" strokeweight=".04875mm">
                  <v:stroke joinstyle="miter"/>
                  <v:path arrowok="t" o:connecttype="custom" o:connectlocs="16599,24595;28460,33468;29546,44333;27101,47592;23751,54292;29365,58457;30270,57280;33439,48407;35612,35369;47745,30933;44033,12916;27373,511;301,36728;4919,40168;19586,20521;28912,8026;40049,16356;44214,21698;42584,27945;30723,28851" o:connectangles="0,0,0,0,0,0,0,0,0,0,0,0,0,0,0,0,0,0,0,0"/>
                </v:shape>
                <v:shape id="Freeform: Shape 1928" o:spid="_x0000_s1197" style="position:absolute;left:5744;top:9109;width:144;height:124;visibility:visible;mso-wrap-style:square;v-text-anchor:middle" coordsize="14396,12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" path="m14717,9309l2947,527,321,4148r11771,8783l14717,9309xe" fillcolor="black" stroked="f" strokeweight=".04875mm">
                  <v:stroke joinstyle="miter"/>
                  <v:path arrowok="t" o:connecttype="custom" o:connectlocs="14717,9309;2947,527;321,4148;12092,12931" o:connectangles="0,0,0,0"/>
                </v:shape>
                <v:shape id="Freeform: Shape 1929" o:spid="_x0000_s1198" style="position:absolute;left:5815;top:9082;width:453;height:474;visibility:visible;mso-wrap-style:square;v-text-anchor:middle" coordsize="45287,47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" path="m26950,43699l8479,29846v2626,-2626,5614,-3350,11952,-2716l27403,28126v6972,995,12223,-906,15482,-5252c45149,19886,46054,16084,45421,12734,44696,9293,42795,6396,39445,3861,35099,601,30572,-304,26226,1326v-2626,996,-4799,2897,-7606,6247l22966,10832c24958,8569,26407,7392,27765,6667v2716,-1358,6157,-995,8783,996c40532,10651,41346,15721,38449,19524v-2173,2897,-5704,4256,-10141,3712l21608,22421c11196,21244,6578,22965,331,30480l23781,47954r3169,-4255xe" fillcolor="black" stroked="f" strokeweight=".04875mm">
                  <v:stroke joinstyle="miter"/>
                  <v:path arrowok="t" o:connecttype="custom" o:connectlocs="26950,43699;8479,29846;20431,27130;27403,28126;42885,22874;45421,12734;39445,3861;26226,1326;18620,7573;22966,10832;27765,6667;36548,7663;38449,19524;28308,23236;21608,22421;331,30480;23781,47954" o:connectangles="0,0,0,0,0,0,0,0,0,0,0,0,0,0,0,0,0"/>
                </v:shape>
                <v:shape id="Freeform: Shape 1930" o:spid="_x0000_s1199" style="position:absolute;left:6141;top:9241;width:453;height:421;visibility:visible;mso-wrap-style:square;v-text-anchor:middle" coordsize="45271,4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" path="m45618,18110l22077,545,18817,4891,37831,19016c20628,24810,11664,29609,346,39116r4709,3531c15376,32868,27056,26349,42901,21822r2717,-3712xe" fillcolor="black" stroked="f" strokeweight=".04875mm">
                  <v:stroke joinstyle="miter"/>
                  <v:path arrowok="t" o:connecttype="custom" o:connectlocs="45618,18110;22077,545;18817,4891;37831,19016;346,39116;5055,42647;42901,21822" o:connectangles="0,0,0,0,0,0,0"/>
                </v:shape>
                <v:shape id="Freeform: Shape 1931" o:spid="_x0000_s1200" style="position:absolute;left:6398;top:9580;width:350;height:407;visibility:visible;mso-wrap-style:square;v-text-anchor:middle" coordsize="35019,40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" path="m23812,38117v-543,-272,-724,-362,-905,-543c21458,36487,21187,35129,22183,33862l33591,18560c37031,13943,35492,8873,29154,4164,25261,1267,21458,90,18199,724v-2264,543,-3803,1630,-5886,4074l16569,7967v2716,-2897,5704,-2897,9507,-90c29879,10683,30875,13581,28973,16025r-815,1087c26709,18923,25442,18923,21730,16840,15301,13128,14305,12766,12223,12223v-3984,-996,-7244,90,-9779,3531c-1087,20462,-91,25894,5160,29787v3351,2536,6882,3260,11771,2717c15211,35491,15573,37664,18289,39656v906,634,1630,906,3169,1630l23812,38117xm20915,26890v-1087,1449,-2083,1992,-4256,2264c13853,29425,11227,28701,8782,26890,5523,24446,4889,21548,6881,18832v1992,-2626,4889,-2716,9688,-91c21458,21458,22545,21910,24356,22273r-3441,4617xe" fillcolor="black" stroked="f" strokeweight=".04875mm">
                  <v:stroke joinstyle="miter"/>
                  <v:path arrowok="t" o:connecttype="custom" o:connectlocs="23812,38117;22907,37574;22183,33862;33591,18560;29154,4164;18199,724;12313,4798;16569,7967;26076,7877;28973,16025;28158,17112;21730,16840;12223,12223;2444,15754;5160,29787;16931,32504;18289,39656;21458,41286;20915,26890;16659,29154;8782,26890;6881,18832;16569,18741;24356,22273" o:connectangles="0,0,0,0,0,0,0,0,0,0,0,0,0,0,0,0,0,0,0,0,0,0,0,0"/>
                </v:shape>
                <v:shape id="Freeform: Shape 1932" o:spid="_x0000_s1201" style="position:absolute;left:6736;top:9850;width:144;height:124;visibility:visible;mso-wrap-style:square;v-text-anchor:middle" coordsize="14396,12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" path="m14774,9351l3003,569,378,4190r11770,8783l14774,9351xe" fillcolor="black" stroked="f" strokeweight=".04875mm">
                  <v:stroke joinstyle="miter"/>
                  <v:path arrowok="t" o:connecttype="custom" o:connectlocs="14774,9351;3003,569;378,4190;12148,12973" o:connectangles="0,0,0,0"/>
                </v:shape>
                <v:shape id="Freeform: Shape 1933" o:spid="_x0000_s1202" style="position:absolute;left:6850;top:9818;width:402;height:439;visibility:visible;mso-wrap-style:square;v-text-anchor:middle" coordsize="40216,43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" path="m17667,21430r544,453l20021,23241v4799,3621,5704,7786,2445,12132c19116,39900,14408,40534,9881,37184,5082,33562,4448,29307,8160,23875l3814,20615c1822,23693,917,25957,555,28130v-815,4889,1358,9145,6157,12766c13955,46329,21832,45423,26993,38542v3350,-4527,3531,-8239,453,-12947c31701,26681,35142,25504,37858,21883,42476,15726,41208,8845,34508,3865,27446,-1477,20655,-300,14860,7306r4346,3259c20927,8483,22104,7306,23462,6672v2445,-1358,5614,-905,8330,1177c35685,10656,36138,14821,33241,18714v-1902,2535,-3803,3350,-6429,2625c25273,21068,23552,19981,20384,17808r-2717,3622xe" fillcolor="black" stroked="f" strokeweight=".04875mm">
                  <v:stroke joinstyle="miter"/>
                  <v:path arrowok="t" o:connecttype="custom" o:connectlocs="17667,21430;18211,21883;20021,23241;22466,35373;9881,37184;8160,23875;3814,20615;555,28130;6712,40896;26993,38542;27446,25595;37858,21883;34508,3865;14860,7306;19206,10565;23462,6672;31792,7849;33241,18714;26812,21339;20384,17808" o:connectangles="0,0,0,0,0,0,0,0,0,0,0,0,0,0,0,0,0,0,0,0"/>
                </v:shape>
                <v:shape id="Freeform: Shape 1934" o:spid="_x0000_s1203" style="position:absolute;left:7012;top:10077;width:455;height:399;visibility:visible;mso-wrap-style:square;v-text-anchor:middle" coordsize="45455,39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" path="m403,37347r4074,3078l14618,26935v181,4255,1720,7424,5070,9959c26479,41874,34899,39701,41147,31371,47575,22679,47485,13987,40513,8827,36982,6201,32998,5658,28743,7378l31640,3485,27837,588,403,37347xm36891,12267v4618,3441,4618,9597,-90,15845c32455,33906,26479,35808,21861,32367v-4346,-3259,-4346,-9416,181,-15482c26660,10728,32545,9008,36891,12267xe" fillcolor="black" stroked="f" strokeweight=".04875mm">
                  <v:stroke joinstyle="miter"/>
                  <v:path arrowok="t" o:connecttype="custom" o:connectlocs="403,37347;4477,40425;14618,26935;19688,36894;41147,31371;40513,8827;28743,7378;31640,3485;27837,588;36891,12267;36801,28112;21861,32367;22042,16885;36891,12267" o:connectangles="0,0,0,0,0,0,0,0,0,0,0,0,0,0"/>
                </v:shape>
                <v:shape id="Freeform: Shape 1935" o:spid="_x0000_s1204" style="position:absolute;left:5551;top:8309;width:510;height:520;visibility:visible;mso-wrap-style:square;v-text-anchor:middle" coordsize="50983,51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" path="m20506,486l315,25837r3984,3169l16974,13071c19872,9359,24942,8544,28202,11170v3078,2354,3259,5613,724,8873l14983,37517r4074,3260l31733,24841v2897,-3712,7967,-4617,11227,-1991c45948,25204,46220,28554,43684,31813l29741,49287r4074,3169l48936,33352v3622,-4527,3078,-9144,-1630,-12947c43866,17779,40968,17236,36260,18141v724,-3893,-362,-6700,-3622,-9325c29288,6100,25938,5556,21411,7005l24218,3474,20506,486xe" fillcolor="black" stroked="f" strokeweight=".04875mm">
                  <v:stroke joinstyle="miter"/>
                  <v:path arrowok="t" o:connecttype="custom" o:connectlocs="20506,486;315,25837;4299,29006;16974,13071;28202,11170;28926,20043;14983,37517;19057,40777;31733,24841;42960,22850;43684,31813;29741,49287;33815,52456;48936,33352;47306,20405;36260,18141;32638,8816;21411,7005;24218,3474" o:connectangles="0,0,0,0,0,0,0,0,0,0,0,0,0,0,0,0,0,0,0"/>
                </v:shape>
                <v:shape id="Freeform: Shape 1936" o:spid="_x0000_s1205" style="position:absolute;left:5953;top:8527;width:322;height:387;visibility:visible;mso-wrap-style:square;v-text-anchor:middle" coordsize="32142,38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" path="m24603,13814l20529,10645,338,35996r4074,3169l24603,13814xm32480,3764l28315,504,24331,5665r4165,3260l32480,3764xe" fillcolor="black" stroked="f" strokeweight=".04875mm">
                  <v:stroke joinstyle="miter"/>
                  <v:path arrowok="t" o:connecttype="custom" o:connectlocs="24603,13814;20529,10645;338,35996;4412,39165;32480,3764;28315,504;24331,5665;28496,8925" o:connectangles="0,0,0,0,0,0,0,0"/>
                </v:shape>
                <v:shape id="Freeform: Shape 1937" o:spid="_x0000_s1206" style="position:absolute;left:6074;top:8624;width:505;height:579;visibility:visible;mso-wrap-style:square;v-text-anchor:middle" coordsize="50534,5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" path="m16913,24231r11680,9235c32577,36635,32758,40076,29317,44331r-2535,3259c25152,49673,23794,52117,23251,54109r5433,4346l29589,57278v-724,-2445,-91,-3984,3531,-8782c37738,42701,38281,40166,35655,35458v5523,1177,9055,90,12224,-3984c52768,25408,51681,18980,44619,13366l28412,509,344,35911r4436,3531l16913,24231xm20082,20247l29770,8024r10956,8692c43261,18708,44347,20338,44619,22239v453,1901,-181,4074,-1811,6066c39458,32561,35836,32742,31038,28939l20082,20247xe" fillcolor="black" stroked="f" strokeweight=".04875mm">
                  <v:stroke joinstyle="miter"/>
                  <v:path arrowok="t" o:connecttype="custom" o:connectlocs="16913,24231;28593,33466;29317,44331;26782,47590;23251,54109;28684,58455;29589,57278;33120,48496;35655,35458;47879,31474;44619,13366;28412,509;344,35911;4780,39442;20082,20247;29770,8024;40726,16716;44619,22239;42808,28305;31038,28939" o:connectangles="0,0,0,0,0,0,0,0,0,0,0,0,0,0,0,0,0,0,0,0"/>
                </v:shape>
                <v:shape id="Freeform: Shape 1938" o:spid="_x0000_s1207" style="position:absolute;left:6491;top:9085;width:143;height:127;visibility:visible;mso-wrap-style:square;v-text-anchor:middle" coordsize="14305,12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" path="m14669,9760l3080,525,364,4056r11589,9235l14669,9760xe" fillcolor="black" stroked="f" strokeweight=".04875mm">
                  <v:stroke joinstyle="miter"/>
                  <v:path arrowok="t" o:connecttype="custom" o:connectlocs="14669,9760;3080,525;364,4056;11953,13291" o:connectangles="0,0,0,0"/>
                </v:shape>
                <v:shape id="Freeform: Shape 1939" o:spid="_x0000_s1208" style="position:absolute;left:6556;top:9069;width:457;height:472;visibility:visible;mso-wrap-style:square;v-text-anchor:middle" coordsize="45688,47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" path="m26539,43549l8431,29244v2807,-2626,5795,-3169,12042,-2445l27445,28067v7062,1086,12314,-453,15754,-4799c45463,20371,46459,16568,45916,13127,45372,9778,43562,6699,40302,4164,35956,724,31429,-272,27083,1176v-2626,996,-4890,2716,-7696,6066l23642,10592c25544,8419,26992,7333,28441,6609v2807,-1268,6157,-815,8692,1177c41026,10955,41751,16025,38763,19827v-2264,2807,-5885,3984,-10322,3260l21831,22182c11419,20642,6892,22272,373,29515l23280,47714r3259,-4165xe" fillcolor="black" stroked="f" strokeweight=".04875mm">
                  <v:stroke joinstyle="miter"/>
                  <v:path arrowok="t" o:connecttype="custom" o:connectlocs="26539,43549;8431,29244;20473,26799;27445,28067;43199,23268;45916,13127;40302,4164;27083,1176;19387,7242;23642,10592;28441,6609;37133,7786;38763,19827;28441,23087;21831,22182;373,29515;23280,47714" o:connectangles="0,0,0,0,0,0,0,0,0,0,0,0,0,0,0,0,0"/>
                </v:shape>
                <v:shape id="Freeform: Shape 1940" o:spid="_x0000_s1209" style="position:absolute;left:6825;top:9283;width:457;height:472;visibility:visible;mso-wrap-style:square;v-text-anchor:middle" coordsize="45688,47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" path="m26555,43561l8446,29256v2807,-2626,5795,-3169,12042,-2445l27460,28079v7063,1086,12314,-453,15755,-4799c45478,20383,46474,16580,45931,13140,45388,9790,43577,6711,40317,4176,35971,736,31444,-260,27098,1188v-2626,996,-4889,2717,-7696,6067l23657,10605c25559,8431,27008,7345,28456,6621v2807,-1268,6157,-815,8692,1177c41042,10967,41766,16037,38778,19840v-2263,2806,-5885,3983,-10322,3259l21847,22194c11434,20655,6907,22284,388,29527l23295,47726r3260,-4165xe" fillcolor="black" stroked="f" strokeweight=".04875mm">
                  <v:stroke joinstyle="miter"/>
                  <v:path arrowok="t" o:connecttype="custom" o:connectlocs="26555,43561;8446,29256;20488,26811;27460,28079;43215,23280;45931,13140;40317,4176;27098,1188;19402,7255;23657,10605;28456,6621;37148,7798;38778,19840;28456,23099;21847,22194;388,29527;23295,47726" o:connectangles="0,0,0,0,0,0,0,0,0,0,0,0,0,0,0,0,0"/>
                </v:shape>
                <v:shape id="Freeform: Shape 1941" o:spid="_x0000_s1210" style="position:absolute;left:7154;top:9502;width:385;height:419;visibility:visible;mso-wrap-style:square;v-text-anchor:middle" coordsize="38483,41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" path="m33994,3323c30825,788,26751,-26,23039,969,18330,2237,13532,6040,8371,12559,-1046,24329,-2132,33745,5202,39630v7334,5795,16297,2626,25442,-8873c36077,23967,38612,18625,38883,13554,38974,9571,37254,5949,33994,3323xm30916,7217v4617,3621,3169,10050,-4346,19556c18602,36823,12717,39721,7918,35918,3391,32387,5021,25687,12717,16090,20322,6402,26298,3595,30916,7217xe" fillcolor="black" stroked="f" strokeweight=".04875mm">
                  <v:stroke joinstyle="miter"/>
                  <v:path arrowok="t" o:connecttype="custom" o:connectlocs="33994,3323;23039,969;8371,12559;5202,39630;30644,30757;38883,13554;33994,3323;30916,7217;26570,26773;7918,35918;12717,16090;30916,7217" o:connectangles="0,0,0,0,0,0,0,0,0,0,0,0"/>
                </v:shape>
                <v:shape id="Freeform: Shape 1942" o:spid="_x0000_s1211" style="position:absolute;left:7412;top:9798;width:324;height:336;visibility:visible;mso-wrap-style:square;v-text-anchor:middle" coordsize="32390,3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" path="m30158,20896v1810,-2716,2444,-4617,2625,-6881c33055,10303,31154,6500,27622,3694,20651,-1829,11868,72,5168,8583v-6610,8148,-6247,16931,634,22363c11777,35745,18568,35021,24001,29317l20017,26057v-3984,3441,-7696,3893,-11137,1177c4353,23612,4625,17908,9423,11933,14494,5504,20107,3875,24544,7406v3441,2716,3893,6247,1539,10321l30158,20896xe" fillcolor="black" stroked="f" strokeweight=".04875mm">
                  <v:stroke joinstyle="miter"/>
                  <v:path arrowok="t" o:connecttype="custom" o:connectlocs="30158,20896;32783,14015;27622,3694;5168,8583;5802,30946;24001,29317;20017,26057;8880,27234;9423,11933;24544,7406;26083,17727" o:connectangles="0,0,0,0,0,0,0,0,0,0,0"/>
                </v:shape>
                <v:shape id="Freeform: Shape 1943" o:spid="_x0000_s1212" style="position:absolute;left:5995;top:7938;width:330;height:378;visibility:visible;mso-wrap-style:square;v-text-anchor:middle" coordsize="33047,37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" path="m33388,3820l29495,470,340,34966r3893,3350l33388,3820xe" fillcolor="black" stroked="f" strokeweight=".04875mm">
                  <v:stroke joinstyle="miter"/>
                  <v:path arrowok="t" o:connecttype="custom" o:connectlocs="33388,3820;29495,470;340,34966;4233,38316" o:connectangles="0,0,0,0"/>
                </v:shape>
                <v:shape id="Freeform: Shape 1944" o:spid="_x0000_s1213" style="position:absolute;left:6137;top:8165;width:331;height:337;visibility:visible;mso-wrap-style:square;v-text-anchor:middle" coordsize="33117,3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" path="m27000,27775v3260,-3803,4889,-6338,5795,-8692c34515,13650,32885,7946,28267,4053,21296,-1832,12423,-383,5451,7856v-6881,8149,-6791,16750,181,22726c11336,35290,17946,35380,23469,30853l19575,27503v-3893,2354,-7515,2264,-10684,-453c6356,24968,5179,22071,5632,18811v181,-2263,1086,-3893,3078,-6428l27000,27775xm11608,9214c15773,4868,21115,4325,25099,7675v3983,3440,4164,8782,452,13219l11608,9214xe" fillcolor="black" stroked="f" strokeweight=".04875mm">
                  <v:stroke joinstyle="miter"/>
                  <v:path arrowok="t" o:connecttype="custom" o:connectlocs="27000,27775;32795,19083;28267,4053;5451,7856;5632,30582;23469,30853;19575,27503;8891,27050;5632,18811;8710,12383;11608,9214;25099,7675;25551,20894" o:connectangles="0,0,0,0,0,0,0,0,0,0,0,0,0"/>
                </v:shape>
                <v:shape id="Freeform: Shape 1945" o:spid="_x0000_s1214" style="position:absolute;left:6377;top:8280;width:296;height:391;visibility:visible;mso-wrap-style:square;v-text-anchor:middle" coordsize="29584,3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" path="m28225,14069l24150,10628,29945,3838,25961,488,20166,7278,16907,4472,14190,7731r3260,2807l1605,29280c-477,31815,66,34712,3144,37247v1087,905,1992,1539,3532,2354l9482,36342c8849,35980,8215,35617,7400,34893,5680,33535,5589,32630,7128,30909l21434,13888r4074,3440l28225,14069xe" fillcolor="black" stroked="f" strokeweight=".04875mm">
                  <v:stroke joinstyle="miter"/>
                  <v:path arrowok="t" o:connecttype="custom" o:connectlocs="28225,14069;24150,10628;29945,3838;25961,488;20166,7278;16907,4472;14190,7731;17450,10538;1605,29280;3144,37247;6676,39601;9482,36342;7400,34893;7128,30909;21434,13888;25508,17328" o:connectangles="0,0,0,0,0,0,0,0,0,0,0,0,0,0,0,0"/>
                </v:shape>
                <v:shape id="Freeform: Shape 1946" o:spid="_x0000_s1215" style="position:absolute;left:6568;top:8538;width:140;height:129;visibility:visible;mso-wrap-style:square;v-text-anchor:middle" coordsize="14034,12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" path="m14402,10000l3175,494,368,3934r11227,9507l14402,10000xe" fillcolor="black" stroked="f" strokeweight=".04875mm">
                  <v:stroke joinstyle="miter"/>
                  <v:path arrowok="t" o:connecttype="custom" o:connectlocs="14402,10000;3175,494;368,3934;11595,13441" o:connectangles="0,0,0,0"/>
                </v:shape>
                <v:shape id="Freeform: Shape 1947" o:spid="_x0000_s1216" style="position:absolute;left:6673;top:8482;width:464;height:411;visibility:visible;mso-wrap-style:square;v-text-anchor:middle" coordsize="46448,4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" path="m46825,19515l24370,501,20839,4666,38948,19967c21383,24676,12238,28931,377,37804r4436,3803c15678,32372,27721,26667,43837,23046r2988,-3531xe" fillcolor="black" stroked="f" strokeweight=".04875mm">
                  <v:stroke joinstyle="miter"/>
                  <v:path arrowok="t" o:connecttype="custom" o:connectlocs="46825,19515;24370,501;20839,4666;38948,19967;377,37804;4813,41607;43837,23046" o:connectangles="0,0,0,0,0,0,0"/>
                </v:shape>
                <v:shape id="Freeform: Shape 1948" o:spid="_x0000_s1217" style="position:absolute;left:6940;top:8843;width:331;height:337;visibility:visible;mso-wrap-style:square;v-text-anchor:middle" coordsize="33117,3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" path="m27046,27813v3259,-3802,4889,-6337,5794,-8692c34561,13689,32931,7985,28313,4092,21341,-1793,12468,-345,5497,7894v-6882,8149,-6791,16750,181,22726c11382,35328,17992,35419,23514,30892l19621,27542v-3893,2354,-7515,2263,-10684,-453c6402,25007,5225,22109,5678,18850v181,-2264,1086,-3893,3078,-6429l27046,27813xm11653,9253c15819,4907,21160,4363,25144,7713v3984,3441,4165,8783,453,13219l11653,9253xe" fillcolor="black" stroked="f" strokeweight=".04875mm">
                  <v:stroke joinstyle="miter"/>
                  <v:path arrowok="t" o:connecttype="custom" o:connectlocs="27046,27813;32840,19121;28313,4092;5497,7894;5678,30620;23514,30892;19621,27542;8937,27089;5678,18850;8756,12421;11653,9253;25144,7713;25597,20932" o:connectangles="0,0,0,0,0,0,0,0,0,0,0,0,0"/>
                </v:shape>
                <v:shape id="Freeform: Shape 1949" o:spid="_x0000_s1218" style="position:absolute;left:7257;top:9119;width:140;height:130;visibility:visible;mso-wrap-style:square;v-text-anchor:middle" coordsize="14034,12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" path="m14441,10034l3214,527,407,3967r11227,9507l14441,10034xe" fillcolor="black" stroked="f" strokeweight=".04875mm">
                  <v:stroke joinstyle="miter"/>
                  <v:path arrowok="t" o:connecttype="custom" o:connectlocs="14441,10034;3214,527;407,3967;11634,13474" o:connectangles="0,0,0,0"/>
                </v:shape>
                <v:shape id="Freeform: Shape 1950" o:spid="_x0000_s1219" style="position:absolute;left:7357;top:9089;width:448;height:449;visibility:visible;mso-wrap-style:square;v-text-anchor:middle" coordsize="44828,44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" path="m45245,15202l27861,534,10024,16741r3803,3260c17629,19367,20074,19910,22700,22174v4436,3802,4617,9054,453,14033c19078,41096,13827,41730,9300,37837,5678,34759,4863,31046,7127,26429l2962,22898c1151,26248,608,27878,426,29960v-181,4165,1992,8511,5795,11680c12921,47344,21795,46438,27861,39286,33474,32676,32841,24437,26412,19005,24058,17013,21795,16017,18535,15836l27770,7597,41714,19367r3531,-4165xe" fillcolor="black" stroked="f" strokeweight=".04875mm">
                  <v:stroke joinstyle="miter"/>
                  <v:path arrowok="t" o:connecttype="custom" o:connectlocs="45245,15202;27861,534;10024,16741;13827,20001;22700,22174;23153,36207;9300,37837;7127,26429;2962,22898;426,29960;6221,41640;27861,39286;26412,19005;18535,15836;27770,7597;41714,19367" o:connectangles="0,0,0,0,0,0,0,0,0,0,0,0,0,0,0,0"/>
                </v:shape>
                <v:shape id="Freeform: Shape 1951" o:spid="_x0000_s1220" style="position:absolute;left:7498;top:9378;width:465;height:388;visibility:visible;mso-wrap-style:square;v-text-anchor:middle" coordsize="46534,38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" path="m431,35677r3984,3350l15370,26079v-90,4256,1268,7425,4528,10141c26326,41652,34837,40023,41537,32146v6972,-8330,7244,-17022,725,-22545c38821,6704,34928,5979,30581,7428l33751,3625,30038,547,431,35677xm38368,12679v4346,3712,4075,9869,-996,15845c32664,34137,26598,35586,22252,31874,18087,28343,18449,22367,23429,16573,28318,10687,34203,9148,38368,12679xe" fillcolor="black" stroked="f" strokeweight=".04875mm">
                  <v:stroke joinstyle="miter"/>
                  <v:path arrowok="t" o:connecttype="custom" o:connectlocs="431,35677;4415,39027;15370,26079;19898,36220;41537,32146;42262,9601;30581,7428;33751,3625;30038,547;38368,12679;37372,28524;22252,31874;23429,16573;38368,12679" o:connectangles="0,0,0,0,0,0,0,0,0,0,0,0,0,0"/>
                </v:shape>
                <v:shape id="Freeform: Shape 1952" o:spid="_x0000_s1221" style="position:absolute;left:5754;top:7162;width:508;height:527;visibility:visible;mso-wrap-style:square;v-text-anchor:middle" coordsize="50781,5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" path="m21966,420l326,24594r3803,3441l17710,12824c20880,9384,25950,8750,29119,11556v2897,2626,2988,5886,181,8964l14360,37179r3803,3441l31745,25409v3168,-3440,8239,-4074,11408,-1267c45960,26677,46050,30117,43334,33105l28394,49765r3803,3440l48495,35097v3803,-4346,3440,-9054,-996,-13128c44239,19071,41432,18438,36815,19071v815,-3802,-181,-6700,-3260,-9506c30296,6667,27127,5943,22509,7029l25497,3589,21966,420xe" fillcolor="black" stroked="f" strokeweight=".04875mm">
                  <v:stroke joinstyle="miter"/>
                  <v:path arrowok="t" o:connecttype="custom" o:connectlocs="21966,420;326,24594;4129,28035;17710,12824;29119,11556;29300,20520;14360,37179;18163,40620;31745,25409;43153,24142;43334,33105;28394,49765;32197,53205;48495,35097;47499,21969;36815,19071;33555,9565;22509,7029;25497,3589" o:connectangles="0,0,0,0,0,0,0,0,0,0,0,0,0,0,0,0,0,0,0"/>
                </v:shape>
                <v:shape id="Freeform: Shape 1953" o:spid="_x0000_s1222" style="position:absolute;left:6136;top:7409;width:341;height:372;visibility:visible;mso-wrap-style:square;v-text-anchor:middle" coordsize="34043,37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" path="m25881,13477l21988,10037,348,34211r3893,3441l25881,13477xm34392,3971l30499,440,26153,5329r3893,3531l34392,3971xe" fillcolor="black" stroked="f" strokeweight=".04875mm">
                  <v:stroke joinstyle="miter"/>
                  <v:path arrowok="t" o:connecttype="custom" o:connectlocs="25881,13477;21988,10037;348,34211;4241,37652;34392,3971;30499,440;26153,5329;30046,8860" o:connectangles="0,0,0,0,0,0,0,0"/>
                </v:shape>
                <v:shape id="Freeform: Shape 1954" o:spid="_x0000_s1223" style="position:absolute;left:6251;top:7512;width:512;height:579;visibility:visible;mso-wrap-style:square;v-text-anchor:middle" coordsize="51139,5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" path="m17648,23442r11046,9869c32497,36751,32497,40192,28784,44266r-2716,3079c24257,49337,22718,51600,22084,53592r5252,4708l28332,57214v-725,-2536,90,-3984,3893,-8511c37205,43180,37839,40645,35575,35846v5523,1449,9054,543,12495,-3350c53231,26701,52597,20273,45897,14297l30505,445,354,34126r4256,3802l17648,23442xm20998,19639l31410,8050r10322,9326c44176,19549,45173,21178,45353,23080v363,1901,-452,4074,-2263,5975c39559,33039,35937,33039,31320,28965l20998,19639xe" fillcolor="black" stroked="f" strokeweight=".04875mm">
                  <v:stroke joinstyle="miter"/>
                  <v:path arrowok="t" o:connecttype="custom" o:connectlocs="17648,23442;28694,33311;28784,44266;26068,47345;22084,53592;27336,58300;28332,57214;32225,48703;35575,35846;48070,32496;45897,14297;30505,445;354,34126;4610,37928;20998,19639;31410,8050;41732,17376;45353,23080;43090,29055;31320,28965" o:connectangles="0,0,0,0,0,0,0,0,0,0,0,0,0,0,0,0,0,0,0,0"/>
                </v:shape>
                <v:shape id="Freeform: Shape 1955" o:spid="_x0000_s1224" style="position:absolute;left:6659;top:7983;width:140;height:131;visibility:visible;mso-wrap-style:square;v-text-anchor:middle" coordsize="13943,1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" path="m14316,10240l3361,462,373,3812r10956,9778l14316,10240xe" fillcolor="black" stroked="f" strokeweight=".04875mm">
                  <v:stroke joinstyle="miter"/>
                  <v:path arrowok="t" o:connecttype="custom" o:connectlocs="14316,10240;3361,462;373,3812;11329,13590" o:connectangles="0,0,0,0"/>
                </v:shape>
                <v:shape id="Freeform: Shape 1956" o:spid="_x0000_s1225" style="position:absolute;left:6759;top:7985;width:404;height:413;visibility:visible;mso-wrap-style:square;v-text-anchor:middle" coordsize="40476,41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" path="m3086,21066c-989,27222,-445,33651,4625,38087v3622,3260,8511,4437,13038,3079c22643,39717,27170,36548,32603,30482v5070,-5704,7424,-9960,8148,-14577c41295,11559,39755,7485,36224,4225,29977,-1388,21285,-574,15490,5764v-5432,6157,-5161,14306,634,19557c19293,28128,22552,29033,26898,28399,19383,36639,12774,38902,8156,34737,5259,32112,4897,28580,7070,24687l3086,21066xm32965,7847v3802,3350,3802,9054,-91,13400c29162,25321,23820,25683,19927,22062v-3984,-3441,-3803,-8330,90,-12767c23820,5040,29162,4406,32965,7847xe" fillcolor="black" stroked="f" strokeweight=".04875mm">
                  <v:stroke joinstyle="miter"/>
                  <v:path arrowok="t" o:connecttype="custom" o:connectlocs="3086,21066;4625,38087;17663,41166;32603,30482;40751,15905;36224,4225;15490,5764;16124,25321;26898,28399;8156,34737;7070,24687;32965,7847;32874,21247;19927,22062;20017,9295;32965,7847" o:connectangles="0,0,0,0,0,0,0,0,0,0,0,0,0,0,0,0"/>
                </v:shape>
                <v:shape id="Freeform: Shape 1957" o:spid="_x0000_s1226" style="position:absolute;left:7015;top:8215;width:405;height:412;visibility:visible;mso-wrap-style:square;v-text-anchor:middle" coordsize="40476,41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" path="m3100,21079c-974,27235,-431,33664,4640,38100v3621,3260,8511,4437,13038,3079c22658,39730,27185,36561,32617,30495v5070,-5704,7425,-9960,8149,-14577c41309,11572,39770,7498,36239,4238,29992,-1375,21299,-560,15505,5777v-5433,6157,-5161,14306,634,19557c19307,28141,22567,29046,26913,28412,19398,36652,12788,38915,8171,34750,5273,32125,4911,28594,7084,24700l3100,21079xm32979,7860v3803,3350,3803,9054,-90,13400c29177,25334,23835,25696,19941,22075v-3984,-3441,-3802,-8330,91,-12767c23835,5053,29177,4419,32979,7860xe" fillcolor="black" stroked="f" strokeweight=".04875mm">
                  <v:stroke joinstyle="miter"/>
                  <v:path arrowok="t" o:connecttype="custom" o:connectlocs="3100,21079;4640,38100;17678,41179;32617,30495;40766,15918;36239,4238;15505,5777;16139,25334;26913,28412;8171,34750;7084,24700;32979,7860;32889,21260;19941,22075;20032,9308;32979,7860" o:connectangles="0,0,0,0,0,0,0,0,0,0,0,0,0,0,0,0"/>
                </v:shape>
                <v:shape id="Freeform: Shape 1958" o:spid="_x0000_s1227" style="position:absolute;left:7231;top:8391;width:381;height:481;visibility:visible;mso-wrap-style:square;v-text-anchor:middle" coordsize="38097,4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" path="m30561,496l411,34177r3440,3078l6658,34177v-724,4436,453,7967,3803,11046c16799,50927,25763,49388,33006,41330v6972,-7787,7334,-16207,996,-21911c30561,16340,27121,15526,22956,16703l34364,3936,30561,496xm29928,22316v4255,3893,3802,10050,-1449,15845c23590,43684,17433,44861,13177,41058,9103,37436,9737,31370,14807,25757v5161,-5705,11046,-7063,15121,-3441xe" fillcolor="black" stroked="f" strokeweight=".04875mm">
                  <v:stroke joinstyle="miter"/>
                  <v:path arrowok="t" o:connecttype="custom" o:connectlocs="30561,496;411,34177;3851,37255;6658,34177;10461,45223;33006,41330;34002,19419;22956,16703;34364,3936;29928,22316;28479,38161;13177,41058;14807,25757;29928,22316" o:connectangles="0,0,0,0,0,0,0,0,0,0,0,0,0,0"/>
                </v:shape>
                <v:shape id="Freeform: Shape 1959" o:spid="_x0000_s1228" style="position:absolute;left:7582;top:8810;width:139;height:131;visibility:visible;mso-wrap-style:square;v-text-anchor:middle" coordsize="13943,1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" path="m14369,10287l3413,509,425,3859r10956,9778l14369,10287xe" fillcolor="black" stroked="f" strokeweight=".04875mm">
                  <v:stroke joinstyle="miter"/>
                  <v:path arrowok="t" o:connecttype="custom" o:connectlocs="14369,10287;3413,509;425,3859;11381,13637" o:connectangles="0,0,0,0"/>
                </v:shape>
                <v:shape id="Freeform: Shape 1960" o:spid="_x0000_s1229" style="position:absolute;left:7676;top:8791;width:453;height:443;visibility:visible;mso-wrap-style:square;v-text-anchor:middle" coordsize="45311,4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" path="m45746,15728l28815,517,10434,16090r3713,3350c18040,18896,20394,19530,22929,21884v4346,3894,4346,9326,,14125c18674,40717,13422,41169,8986,37186,5545,34017,4911,30214,7265,25687l3191,22065c1380,25234,656,26955,475,29037v-362,4165,1720,8601,5432,11861c12426,46783,21390,46149,27547,39178v5885,-6429,5523,-14668,-815,-20372c24468,16814,22205,15728,19036,15456l28452,7579,42124,19802r3622,-4074xe" fillcolor="black" stroked="f" strokeweight=".04875mm">
                  <v:stroke joinstyle="miter"/>
                  <v:path arrowok="t" o:connecttype="custom" o:connectlocs="45746,15728;28815,517;10434,16090;14147,19440;22929,21884;22929,36009;8986,37186;7265,25687;3191,22065;475,29037;5907,40898;27547,39178;26732,18806;19036,15456;28452,7579;42124,19802" o:connectangles="0,0,0,0,0,0,0,0,0,0,0,0,0,0,0,0"/>
                </v:shape>
                <v:shape id="Freeform: Shape 1961" o:spid="_x0000_s1230" style="position:absolute;left:7808;top:9083;width:469;height:388;visibility:visible;mso-wrap-style:square;v-text-anchor:middle" coordsize="46928,3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" path="m449,34754r3803,3441l15479,25609v-181,4256,1086,7425,4255,10322c25982,41545,34583,40096,41465,32400,48799,24342,49342,15650,42913,9855,39563,6868,35670,6053,31324,7411l34583,3699,31052,530,449,34754xm38929,12843v4256,3893,3803,10050,-1448,15845c32591,34211,26434,35478,22179,31585,18105,27963,18738,21897,23809,16284,28970,10580,34855,9222,38929,12843xe" fillcolor="black" stroked="f" strokeweight=".04875mm">
                  <v:stroke joinstyle="miter"/>
                  <v:path arrowok="t" o:connecttype="custom" o:connectlocs="449,34754;4252,38195;15479,25609;19734,35931;41465,32400;42913,9855;31324,7411;34583,3699;31052,530;38929,12843;37481,28688;22179,31585;23809,16284;38929,12843" o:connectangles="0,0,0,0,0,0,0,0,0,0,0,0,0,0"/>
                </v:shape>
                <v:shape id="Freeform: Shape 1962" o:spid="_x0000_s1231" style="position:absolute;left:5848;top:6545;width:507;height:530;visibility:visible;mso-wrap-style:square;v-text-anchor:middle" coordsize="50641,52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" path="m22696,384l332,23834r3712,3531l18078,12607v3260,-3440,8420,-3712,11408,-905c32293,14418,32203,17587,29305,20575l13913,36782r3803,3621l31750,25645v3259,-3440,8330,-3803,11408,-905c45874,27365,45784,30625,42977,33613l27585,49819r3712,3532l48048,35695v4074,-4165,3893,-8782,-544,-13038c44335,19669,41619,18945,36820,19488v1087,-3893,181,-6790,-2806,-9687c30844,6813,27675,5998,22967,6994l26136,3734,22696,384xe" fillcolor="black" stroked="f" strokeweight=".04875mm">
                  <v:stroke joinstyle="miter"/>
                  <v:path arrowok="t" o:connecttype="custom" o:connectlocs="22696,384;332,23834;4044,27365;18078,12607;29486,11702;29305,20575;13913,36782;17716,40403;31750,25645;43158,24740;42977,33613;27585,49819;31297,53351;48048,35695;47504,22657;36820,19488;34014,9801;22967,6994;26136,3734" o:connectangles="0,0,0,0,0,0,0,0,0,0,0,0,0,0,0,0,0,0,0"/>
                </v:shape>
                <v:shape id="Freeform: Shape 1963" o:spid="_x0000_s1232" style="position:absolute;left:6220;top:6806;width:350;height:363;visibility:visible;mso-wrap-style:square;v-text-anchor:middle" coordsize="34949,36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" path="m26520,13261l22717,9730,353,33180r3803,3531l26520,13261xm35302,4026l31499,405,26973,5113r3802,3621l35302,4026xe" fillcolor="black" stroked="f" strokeweight=".04875mm">
                  <v:stroke joinstyle="miter"/>
                  <v:path arrowok="t" o:connecttype="custom" o:connectlocs="26520,13261;22717,9730;353,33180;4156,36711;35302,4026;31499,405;26973,5113;30775,8734" o:connectangles="0,0,0,0,0,0,0,0"/>
                </v:shape>
                <v:shape id="Freeform: Shape 1964" o:spid="_x0000_s1233" style="position:absolute;left:6332;top:6913;width:514;height:576;visibility:visible;mso-wrap-style:square;v-text-anchor:middle" coordsize="51473,5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" path="m17924,22955l28699,33186v3712,3531,3621,6971,-182,10955l25711,47038v-1902,1992,-3441,4346,-4165,6248l26616,58084r996,-1086c27069,54463,27884,53104,31867,48578v5071,-5342,5886,-7877,3803,-12676c41012,37622,44543,36717,48165,33005,53507,27301,53054,20872,46535,14715l31505,410,359,33095r4165,3984l17924,22955xm21455,19333l32139,8016r10141,9597c44634,19876,45539,21415,45811,23407v181,1992,-634,3984,-2445,5885c39654,33186,36032,33186,31596,28930l21455,19333xe" fillcolor="black" stroked="f" strokeweight=".04875mm">
                  <v:stroke joinstyle="miter"/>
                  <v:path arrowok="t" o:connecttype="custom" o:connectlocs="17924,22955;28699,33186;28517,44141;25711,47038;21546,53286;26616,58084;27612,56998;31867,48578;35670,35902;48165,33005;46535,14715;31505,410;359,33095;4524,37079;21455,19333;32139,8016;42280,17613;45811,23407;43366,29292;31596,28930" o:connectangles="0,0,0,0,0,0,0,0,0,0,0,0,0,0,0,0,0,0,0,0"/>
                </v:shape>
                <v:shape id="Freeform: Shape 1965" o:spid="_x0000_s1234" style="position:absolute;left:6735;top:7387;width:138;height:134;visibility:visible;mso-wrap-style:square;v-text-anchor:middle" coordsize="13852,1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" path="m14230,10659l3455,428,377,3596,11152,13828r3078,-3169xe" fillcolor="black" stroked="f" strokeweight=".04875mm">
                  <v:stroke joinstyle="miter"/>
                  <v:path arrowok="t" o:connecttype="custom" o:connectlocs="14230,10659;3455,428;377,3596;11152,13828" o:connectangles="0,0,0,0"/>
                </v:shape>
                <v:shape id="Freeform: Shape 1966" o:spid="_x0000_s1235" style="position:absolute;left:6878;top:7433;width:349;height:364;visibility:visible;mso-wrap-style:square;v-text-anchor:middle" coordsize="34858,36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" path="m22387,10033l386,33121r3983,3712l35244,4329,32619,1884c26462,5506,24923,5415,18132,436l15416,3333r6971,6700xe" fillcolor="black" stroked="f" strokeweight=".04875mm">
                  <v:stroke joinstyle="miter"/>
                  <v:path arrowok="t" o:connecttype="custom" o:connectlocs="22387,10033;386,33121;4369,36833;35244,4329;32619,1884;18132,436;15416,3333" o:connectangles="0,0,0,0,0,0,0"/>
                </v:shape>
                <v:shape id="Freeform: Shape 1967" o:spid="_x0000_s1236" style="position:absolute;left:7028;top:7638;width:467;height:464;visibility:visible;mso-wrap-style:square;v-text-anchor:middle" coordsize="46758,46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" path="m25208,43040l8458,27105v2988,-2354,6066,-2716,12223,-1358l27563,27467v6790,1811,12223,724,16026,-3350c46214,21491,47391,17960,47120,14429,46938,10898,45399,7729,42411,4922,38337,1120,33991,-329,29464,848v-2716,634,-5070,2264,-8239,5251l25118,9902c27381,7820,28921,6914,30460,6280v2897,-995,6157,-181,8511,1992c42592,11713,42774,16964,39514,20405v-2535,2625,-6157,3440,-10593,2354l22492,21310c12261,18775,7462,19952,400,26652l21587,46843r3621,-3803xe" fillcolor="black" stroked="f" strokeweight=".04875mm">
                  <v:stroke joinstyle="miter"/>
                  <v:path arrowok="t" o:connecttype="custom" o:connectlocs="25208,43040;8458,27105;20681,25747;27563,27467;43589,24117;47120,14429;42411,4922;29464,848;21225,6099;25118,9902;30460,6280;38971,8272;39514,20405;28921,22759;22492,21310;400,26652;21587,46843" o:connectangles="0,0,0,0,0,0,0,0,0,0,0,0,0,0,0,0,0"/>
                </v:shape>
                <v:shape id="Freeform: Shape 1968" o:spid="_x0000_s1237" style="position:absolute;left:7321;top:7853;width:456;height:440;visibility:visible;mso-wrap-style:square;v-text-anchor:middle" coordsize="45608,43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" path="m46023,16126l29544,463,10711,15492r3622,3441c18226,18480,20580,19205,23025,21559v4255,4074,4165,9416,-362,14124c18317,40300,13065,40572,8810,36407,5369,33148,4826,29526,7361,24999l3377,21287c1385,24365,661,26086,480,28168,27,32242,1929,36769,5550,40210v6338,5976,15302,5613,21730,-1087c33256,32786,33166,24546,27099,18752,24836,16579,22482,15492,19403,15040l29091,7344,42310,20019r3713,-3893xe" fillcolor="black" stroked="f" strokeweight=".04875mm">
                  <v:stroke joinstyle="miter"/>
                  <v:path arrowok="t" o:connecttype="custom" o:connectlocs="46023,16126;29544,463;10711,15492;14333,18933;23025,21559;22663,35683;8810,36407;7361,24999;3377,21287;480,28168;5550,40210;27280,39123;27099,18752;19403,15040;29091,7344;42310,20019" o:connectangles="0,0,0,0,0,0,0,0,0,0,0,0,0,0,0,0"/>
                </v:shape>
                <v:shape id="Freeform: Shape 1969" o:spid="_x0000_s1238" style="position:absolute;left:7557;top:8190;width:358;height:405;visibility:visible;mso-wrap-style:square;v-text-anchor:middle" coordsize="35741,40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" path="m21765,38155v-453,-181,-634,-362,-906,-543c19592,36345,19501,35077,20588,33900l33807,20047c37700,15882,36795,10631,31000,5199,27560,1849,23938,309,20588,490,18324,762,16694,1577,14340,3750r3803,3622c21222,4927,24119,5199,27650,8458v3350,3259,4075,6247,1902,8420l28646,17874v-1630,1630,-2988,1449,-6428,-996c16242,12532,15336,11989,13344,11084,9451,9635,6101,10450,3204,13528,-871,17784,-418,23307,4290,27834v2988,2806,6338,3983,11318,4074c13525,34624,13707,36797,16151,39061v815,815,1358,1086,2898,1992l21765,38155xm20226,26747v-1177,1268,-2264,1811,-4437,1720c12892,28377,10356,27290,8183,25298,5286,22492,4924,19504,7188,17059v2354,-2354,5160,-2082,9687,1087c21403,21405,22399,21949,24209,22582r-3983,4165xe" fillcolor="black" stroked="f" strokeweight=".04875mm">
                  <v:stroke joinstyle="miter"/>
                  <v:path arrowok="t" o:connecttype="custom" o:connectlocs="21765,38155;20859,37612;20588,33900;33807,20047;31000,5199;20588,490;14340,3750;18143,7372;27650,8458;29552,16878;28646,17874;22218,16878;13344,11084;3204,13528;4290,27834;15608,31908;16151,39061;19049,41053;20226,26747;15789,28467;8183,25298;7188,17059;16875,18146;24209,22582" o:connectangles="0,0,0,0,0,0,0,0,0,0,0,0,0,0,0,0,0,0,0,0,0,0,0,0"/>
                </v:shape>
                <v:shape id="Freeform: Shape 1970" o:spid="_x0000_s1239" style="position:absolute;left:7882;top:8478;width:138;height:134;visibility:visible;mso-wrap-style:square;v-text-anchor:middle" coordsize="13852,1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" path="m14295,10721l3521,490,442,3659,11217,13890r3078,-3169xe" fillcolor="black" stroked="f" strokeweight=".04875mm">
                  <v:stroke joinstyle="miter"/>
                  <v:path arrowok="t" o:connecttype="custom" o:connectlocs="14295,10721;3521,490;442,3659;11217,13890" o:connectangles="0,0,0,0"/>
                </v:shape>
                <v:shape id="Freeform: Shape 1971" o:spid="_x0000_s1240" style="position:absolute;left:7969;top:8470;width:456;height:439;visibility:visible;mso-wrap-style:square;v-text-anchor:middle" coordsize="45608,43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" path="m46059,16161l29581,498,10748,15528r3622,3440c18263,18515,20617,19240,23062,21594v4255,4074,4165,9416,-362,14124c18354,40336,13102,40607,8847,36442,5406,33183,4863,29561,7398,25034l3414,21322c1422,24400,698,26121,517,28203,64,32277,1965,36805,5587,40245v6338,5976,15302,5614,21730,-1086c33293,32821,33203,24582,27136,18787,24873,16614,22519,15528,19440,15075l29128,7379,42347,20055r3712,-3894xe" fillcolor="black" stroked="f" strokeweight=".04875mm">
                  <v:stroke joinstyle="miter"/>
                  <v:path arrowok="t" o:connecttype="custom" o:connectlocs="46059,16161;29581,498;10748,15528;14370,18968;23062,21594;22700,35718;8847,36442;7398,25034;3414,21322;517,28203;5587,40245;27317,39159;27136,18787;19440,15075;29128,7379;42347,20055" o:connectangles="0,0,0,0,0,0,0,0,0,0,0,0,0,0,0,0"/>
                </v:shape>
                <v:shape id="Freeform: Shape 1972" o:spid="_x0000_s1241" style="position:absolute;left:8089;top:8766;width:474;height:387;visibility:visible;mso-wrap-style:square;v-text-anchor:middle" coordsize="47418,38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" path="m465,33740r3712,3531l15857,24957v-271,4255,815,7605,3984,10503c25907,41254,34509,40077,41571,32653v7515,-7877,8421,-16569,2173,-22454c40485,7121,36591,6125,32245,7302l35596,3771,32155,511,465,33740xm39760,13096v4075,3894,3351,10050,-1991,15664c32698,34102,26541,35098,22467,31204,18392,27402,19207,21426,24459,15994,29801,10380,35686,9294,39760,13096xe" fillcolor="black" stroked="f" strokeweight=".04875mm">
                  <v:stroke joinstyle="miter"/>
                  <v:path arrowok="t" o:connecttype="custom" o:connectlocs="465,33740;4177,37271;15857,24957;19841,35460;41571,32653;43744,10199;32245,7302;35596,3771;32155,511;39760,13096;37769,28760;22467,31204;24459,15994;39760,13096" o:connectangles="0,0,0,0,0,0,0,0,0,0,0,0,0,0"/>
                </v:shape>
                <v:shape id="Freeform: Shape 1973" o:spid="_x0000_s1242" style="position:absolute;left:8679;top:5630;width:493;height:538;visibility:visible;mso-wrap-style:square;v-text-anchor:middle" coordsize="49217,53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" path="m26298,330l493,19977r3169,4165l19869,11829v3803,-2898,8783,-2445,11318,905c33541,15812,32998,18981,29738,21516l11902,35007r3078,4074l31187,26768v3803,-2898,8873,-2354,11409,905c44950,30751,44406,34011,41147,36546l23310,50037r3078,4074l45764,39353v4618,-3441,5252,-8149,1540,-12947c44678,22965,42052,21788,37344,21426v1539,-3531,1177,-6519,-1268,-9869c33451,8116,30372,6758,25573,6939l29195,4133,26298,330xe" fillcolor="black" stroked="f" strokeweight=".04875mm">
                  <v:stroke joinstyle="miter"/>
                  <v:path arrowok="t" o:connecttype="custom" o:connectlocs="26298,330;493,19977;3662,24142;19869,11829;31187,12734;29738,21516;11902,35007;14980,39081;31187,26768;42596,27673;41147,36546;23310,50037;26388,54111;45764,39353;47304,26406;37344,21426;36076,11557;25573,6939;29195,4133" o:connectangles="0,0,0,0,0,0,0,0,0,0,0,0,0,0,0,0,0,0,0"/>
                </v:shape>
                <v:shape id="Freeform: Shape 1974" o:spid="_x0000_s1243" style="position:absolute;left:8990;top:5962;width:391;height:315;visibility:visible;mso-wrap-style:square;v-text-anchor:middle" coordsize="39023,31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" path="m29394,12214l26315,8140,511,27787r3078,4074l29394,12214xm39535,4518l36366,353,31205,4337r3169,4165l39535,4518xe" fillcolor="black" stroked="f" strokeweight=".04875mm">
                  <v:stroke joinstyle="miter"/>
                  <v:path arrowok="t" o:connecttype="custom" o:connectlocs="29394,12214;26315,8140;511,27787;3589,31861;39535,4518;36366,353;31205,4337;34374,8502" o:connectangles="0,0,0,0,0,0,0,0"/>
                </v:shape>
                <v:shape id="Freeform: Shape 1975" o:spid="_x0000_s1244" style="position:absolute;left:9083;top:6085;width:522;height:562;visibility:visible;mso-wrap-style:square;v-text-anchor:middle" coordsize="52178,5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" path="m19439,20459r8964,11861c31481,36395,30938,39745,26501,43095r-3169,2444c21159,47169,19258,49161,18171,50972r4256,5613l23604,55680v-272,-2626,905,-3894,5433,-7606c35012,43547,36189,41193,34831,36032v5071,2536,8692,2264,12857,-905c53845,30419,54388,23991,48956,16838l36461,359,516,27703r3440,4527l19439,20459xm23513,17381l35918,7965r8420,11136c46330,21637,46964,23447,46783,25349v,2082,-1268,3983,-3350,5523c39177,34131,35646,33407,31934,28518l23513,17381xe" fillcolor="black" stroked="f" strokeweight=".04875mm">
                  <v:stroke joinstyle="miter"/>
                  <v:path arrowok="t" o:connecttype="custom" o:connectlocs="19439,20459;28403,32320;26501,43095;23332,45539;18171,50972;22427,56585;23604,55680;29037,48074;34831,36032;47688,35127;48956,16838;36461,359;516,27703;3956,32230;23513,17381;35918,7965;44338,19101;46783,25349;43433,30872;31934,28518" o:connectangles="0,0,0,0,0,0,0,0,0,0,0,0,0,0,0,0,0,0,0,0"/>
                </v:shape>
                <v:shape id="Freeform: Shape 1976" o:spid="_x0000_s1245" style="position:absolute;left:9454;top:6573;width:124;height:144;visibility:visible;mso-wrap-style:square;v-text-anchor:middle" coordsize="12404,1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" path="m12936,12059l4062,380,531,3096,9404,14776r3532,-2717xe" fillcolor="black" stroked="f" strokeweight=".04875mm">
                  <v:stroke joinstyle="miter"/>
                  <v:path arrowok="t" o:connecttype="custom" o:connectlocs="12936,12059;4062,380;531,3096;9404,14776" o:connectangles="0,0,0,0"/>
                </v:shape>
                <v:shape id="Freeform: Shape 1977" o:spid="_x0000_s1246" style="position:absolute;left:9539;top:6665;width:390;height:337;visibility:visible;mso-wrap-style:square;v-text-anchor:middle" coordsize="38933,33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" path="m25890,10439l538,29724r3260,4346l39471,6999,37389,4192c30689,6727,29240,6365,23174,389l20005,2743r5885,7696xe" fillcolor="black" stroked="f" strokeweight=".04875mm">
                  <v:stroke joinstyle="miter"/>
                  <v:path arrowok="t" o:connecttype="custom" o:connectlocs="25890,10439;538,29724;3798,34070;39471,6999;37389,4192;23174,389;20005,2743" o:connectangles="0,0,0,0,0,0,0"/>
                </v:shape>
                <v:shape id="Freeform: Shape 1978" o:spid="_x0000_s1247" style="position:absolute;left:9705;top:6894;width:473;height:414;visibility:visible;mso-wrap-style:square;v-text-anchor:middle" coordsize="47298,4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" path="m47849,18513l34086,405,13171,12175r2988,3984c20052,16340,22225,17426,24308,20233v3621,4617,2625,9959,-2626,13853c16702,37979,11451,37345,7829,32637,4932,28834,5022,25032,8282,21048l5022,16702c2487,19418,1582,21048,948,23040v-1087,4074,90,8782,3078,12675c9368,42777,18241,43864,25666,38160v6881,-5251,8149,-13400,2988,-20191c26843,15525,24760,14076,21773,13261l32456,7195,43503,21772r4346,-3259xe" fillcolor="black" stroked="f" strokeweight=".04875mm">
                  <v:stroke joinstyle="miter"/>
                  <v:path arrowok="t" o:connecttype="custom" o:connectlocs="47849,18513;34086,405;13171,12175;16159,16159;24308,20233;21682,34086;7829,32637;8282,21048;5022,16702;948,23040;4026,35715;25666,38160;28654,17969;21773,13261;32456,7195;43503,21772" o:connectangles="0,0,0,0,0,0,0,0,0,0,0,0,0,0,0,0"/>
                </v:shape>
                <v:shape id="Freeform: Shape 1979" o:spid="_x0000_s1248" style="position:absolute;left:9914;top:7168;width:473;height:414;visibility:visible;mso-wrap-style:square;v-text-anchor:middle" coordsize="47298,4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" path="m47861,18528l34098,420,13183,12190r2988,3984c20064,16355,22237,17442,24320,20249v3621,4617,2625,9959,-2626,13852c16714,37994,11462,37361,7841,32653,4943,28850,5034,25047,8293,21063l5034,16717c2499,19434,1593,21063,960,23055v-1087,4075,90,8783,3078,12676c9380,42793,18253,43880,25678,38176v6881,-5252,8149,-13400,2988,-20191c26855,15540,24772,14092,21784,13277l32468,7211,43515,21788r4346,-3260xe" fillcolor="black" stroked="f" strokeweight=".04875mm">
                  <v:stroke joinstyle="miter"/>
                  <v:path arrowok="t" o:connecttype="custom" o:connectlocs="47861,18528;34098,420;13183,12190;16171,16174;24320,20249;21694,34101;7841,32653;8293,21063;5034,16717;960,23055;4038,35731;25678,38176;28666,17985;21784,13277;32468,7211;43515,21788" o:connectangles="0,0,0,0,0,0,0,0,0,0,0,0,0,0,0,0"/>
                </v:shape>
                <v:shape id="Freeform: Shape 1980" o:spid="_x0000_s1249" style="position:absolute;left:9380;top:3679;width:478;height:534;visibility:visible;mso-wrap-style:square;v-text-anchor:middle" coordsize="47784,53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" path="m28149,217l533,17148r2717,4346l20634,10810v3984,-2444,9054,-1448,11227,2083c33853,16243,33038,19321,29507,21494l10402,33174r2717,4436l30503,26926v3984,-2444,9054,-1539,11227,1992c43722,32178,42817,35347,39376,37520l20272,49199r2625,4437l43632,40870v4979,-2988,6066,-7515,2897,-12766c44265,24482,41730,23033,37112,22309v1902,-3441,1811,-6519,-362,-10050c34487,8547,31589,6917,26881,6645l30684,4291,28149,217xe" fillcolor="black" stroked="f" strokeweight=".04875mm">
                  <v:stroke joinstyle="miter"/>
                  <v:path arrowok="t" o:connecttype="custom" o:connectlocs="28149,217;533,17148;3250,21494;20634,10810;31861,12893;29507,21494;10402,33174;13119,37610;30503,26926;41730,28918;39376,37520;20272,49199;22897,53636;43632,40870;46529,28104;37112,22309;36750,12259;26881,6645;30684,4291" o:connectangles="0,0,0,0,0,0,0,0,0,0,0,0,0,0,0,0,0,0,0"/>
                </v:shape>
                <v:shape id="Freeform: Shape 1981" o:spid="_x0000_s1250" style="position:absolute;left:9649;top:4049;width:412;height:282;visibility:visible;mso-wrap-style:square;v-text-anchor:middle" coordsize="41196,28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" path="m30881,11469l28164,7033,549,23964r2716,4436l30881,11469xm41746,4769l39029,242,33506,3683r2716,4527l41746,4769xe" fillcolor="black" stroked="f" strokeweight=".04875mm">
                  <v:stroke joinstyle="miter"/>
                  <v:path arrowok="t" o:connecttype="custom" o:connectlocs="30881,11469;28164,7033;549,23964;3265,28400;41746,4769;39029,242;33506,3683;36222,8210" o:connectangles="0,0,0,0,0,0,0,0"/>
                </v:shape>
                <v:shape id="Freeform: Shape 1982" o:spid="_x0000_s1251" style="position:absolute;left:9729;top:4181;width:522;height:545;visibility:visible;mso-wrap-style:square;v-text-anchor:middle" coordsize="52200,54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" path="m20110,18538r7787,12676c30613,35650,29617,38819,24909,41716r-3441,2173c19114,45247,17122,47058,15854,48778r3713,5886l20834,53939v,-2625,1268,-3712,6248,-7062c33420,42984,34687,40811,33963,35560v4799,3078,8511,3078,12857,362c53429,31847,54607,25510,49898,17904l39033,249,553,23880r2988,4799l20110,18538xm24456,15822l37766,7673r7334,11861c46820,22341,47182,24151,47001,26143v-271,1902,-1720,3713,-3984,5071c38490,34020,35050,32934,31790,27683l24456,15822xe" fillcolor="black" stroked="f" strokeweight=".04875mm">
                  <v:stroke joinstyle="miter"/>
                  <v:path arrowok="t" o:connecttype="custom" o:connectlocs="20110,18538;27897,31214;24909,41716;21468,43889;15854,48778;19567,54664;20834,53939;27082,46877;33963,35560;46820,35922;49898,17904;39033,249;553,23880;3541,28679;24456,15822;37766,7673;45100,19534;47001,26143;43017,31214;31790,27683" o:connectangles="0,0,0,0,0,0,0,0,0,0,0,0,0,0,0,0,0,0,0,0"/>
                </v:shape>
                <v:shape id="Freeform: Shape 1983" o:spid="_x0000_s1252" style="position:absolute;left:10073;top:4671;width:115;height:148;visibility:visible;mso-wrap-style:square;v-text-anchor:middle" coordsize="11498,1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" path="m12065,12856l4369,270,566,2534,8262,15119r3803,-2263xe" fillcolor="black" stroked="f" strokeweight=".04875mm">
                  <v:stroke joinstyle="miter"/>
                  <v:path arrowok="t" o:connecttype="custom" o:connectlocs="12065,12856;4369,270;566,2534;8262,15119" o:connectangles="0,0,0,0"/>
                </v:shape>
                <v:shape id="Freeform: Shape 1984" o:spid="_x0000_s1253" style="position:absolute;left:10087;top:4762;width:447;height:386;visibility:visible;mso-wrap-style:square;v-text-anchor:middle" coordsize="44706,38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" path="m20557,17386r362,633l22096,19921v3169,5070,2445,9235,-2173,12042c15124,34950,10416,33773,7519,28975,4350,23814,5436,19740,10869,16027l8062,11410c5074,13492,3263,15122,2177,17204,-268,21369,94,26168,3173,31238v4708,7696,12495,9869,19738,5433c27710,33683,29158,30152,28072,24719v3621,2626,7334,2807,11137,453c45818,21098,47086,14307,42740,7245,38122,-360,31422,-1718,23273,3080r2807,4618c28434,6340,29883,5796,31331,5615v2807,-181,5614,1268,7425,4256c41200,13945,40204,17929,36039,20464v-2625,1630,-4798,1720,-6971,181c27710,19740,26533,18110,24450,15031r-3893,2355xe" fillcolor="black" stroked="f" strokeweight=".04875mm">
                  <v:stroke joinstyle="miter"/>
                  <v:path arrowok="t" o:connecttype="custom" o:connectlocs="20557,17386;20919,18019;22096,19921;19923,31963;7519,28975;10869,16027;8062,11410;2177,17204;3173,31238;22911,36671;28072,24719;39209,25172;42740,7245;23273,3080;26080,7698;31331,5615;38756,9871;36039,20464;29068,20645;24450,15031" o:connectangles="0,0,0,0,0,0,0,0,0,0,0,0,0,0,0,0,0,0,0,0"/>
                </v:shape>
                <v:shape id="Freeform: Shape 1985" o:spid="_x0000_s1254" style="position:absolute;left:10276;top:5068;width:434;height:362;visibility:visible;mso-wrap-style:square;v-text-anchor:middle" coordsize="43403,3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" path="m42030,6270c39947,2829,36326,656,32523,385,27724,-159,21839,1833,14777,6179,1920,14056,-2336,22477,2554,30444v4889,7968,14396,8149,26891,453c36869,26370,41215,22114,43116,17587,44565,13966,44203,9801,42030,6270xm37865,8805v3079,5070,-453,10684,-10865,17021c16135,32527,9616,33160,6447,27999,3368,23110,7262,17406,17765,10978,28268,4550,34787,3825,37865,8805xe" fillcolor="black" stroked="f" strokeweight=".04875mm">
                  <v:stroke joinstyle="miter"/>
                  <v:path arrowok="t" o:connecttype="custom" o:connectlocs="42030,6270;32523,385;14777,6179;2554,30444;29445,30897;43116,17587;42030,6270;37865,8805;27000,25826;6447,27999;17765,10978;37865,8805" o:connectangles="0,0,0,0,0,0,0,0,0,0,0,0"/>
                </v:shape>
                <v:shape id="Freeform: Shape 1986" o:spid="_x0000_s1255" style="position:absolute;left:10484;top:5377;width:410;height:316;visibility:visible;mso-wrap-style:square;v-text-anchor:middle" coordsize="41015,3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" path="m27755,10635l593,27295r2807,4617l41608,8463,39798,5475c32826,7376,31377,6923,26126,314l22685,2396r5070,8239xe" fillcolor="black" stroked="f" strokeweight=".04875mm">
                  <v:stroke joinstyle="miter"/>
                  <v:path arrowok="t" o:connecttype="custom" o:connectlocs="27755,10635;593,27295;3400,31912;41608,8463;39798,5475;26126,314;22685,2396" o:connectangles="0,0,0,0,0,0,0"/>
                </v:shape>
                <v:shape id="Freeform: Shape 1987" o:spid="_x0000_s1256" style="position:absolute;left:10597;top:5596;width:412;height:434;visibility:visible;mso-wrap-style:square;v-text-anchor:middle" coordsize="41196,43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" path="m39083,331l603,23962r2445,3893l6579,25682v-1902,4165,-1811,7877,634,11680c11649,44605,20613,45782,29758,40078,38721,34645,41619,26768,37092,19435,34737,15541,31568,13731,27222,13640l41800,4676,39083,331xm32293,21064v2988,4889,815,10684,-5885,14758c20160,39625,13913,38991,10925,34193,8118,29485,10382,23962,16901,19978v6519,-4075,12585,-3622,15392,1086xe" fillcolor="black" stroked="f" strokeweight=".04875mm">
                  <v:stroke joinstyle="miter"/>
                  <v:path arrowok="t" o:connecttype="custom" o:connectlocs="39083,331;603,23962;3048,27855;6579,25682;7213,37362;29758,40078;37092,19435;27222,13640;41800,4676;32293,21064;26408,35822;10925,34193;16901,19978;32293,21064" o:connectangles="0,0,0,0,0,0,0,0,0,0,0,0,0,0"/>
                </v:shape>
                <v:shape id="Freeform: Shape 1988" o:spid="_x0000_s1257" style="position:absolute;left:10901;top:6020;width:115;height:148;visibility:visible;mso-wrap-style:square;v-text-anchor:middle" coordsize="11498,1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" path="m12112,12932l4416,347,613,2611,8309,15196r3803,-2264xe" fillcolor="black" stroked="f" strokeweight=".04875mm">
                  <v:stroke joinstyle="miter"/>
                  <v:path arrowok="t" o:connecttype="custom" o:connectlocs="12112,12932;4416,347;613,2611;8309,15196" o:connectangles="0,0,0,0"/>
                </v:shape>
                <v:shape id="Freeform: Shape 1989" o:spid="_x0000_s1258" style="position:absolute;left:10915;top:6111;width:447;height:386;visibility:visible;mso-wrap-style:square;v-text-anchor:middle" coordsize="44706,38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" path="m20604,17462r362,634l22143,19997v3169,5071,2445,9236,-2173,12042c15171,35027,10463,33850,7566,29052,4397,23891,5483,19816,10916,16104l8109,11487c5121,13569,3310,15199,2224,17281,-221,21446,141,26245,3220,31315v4708,7696,12495,9869,19738,5433c27757,33760,29205,30229,28119,24796v3622,2626,7334,2807,11137,453c45865,21175,47133,14384,42787,7322,38169,-284,31469,-1642,23320,3157r2807,4618c28481,6416,29930,5873,31378,5692v2807,-181,5614,1268,7425,4256c41248,14022,40252,18006,36087,20541v-2626,1629,-4799,1720,-6972,181c27757,19816,26580,18187,24497,15108r-3893,2354xe" fillcolor="black" stroked="f" strokeweight=".04875mm">
                  <v:stroke joinstyle="miter"/>
                  <v:path arrowok="t" o:connecttype="custom" o:connectlocs="20604,17462;20966,18096;22143,19997;19970,32039;7566,29052;10916,16104;8109,11487;2224,17281;3220,31315;22958,36748;28119,24796;39256,25249;42787,7322;23320,3157;26127,7775;31378,5692;38803,9948;36087,20541;29115,20722;24497,15108" o:connectangles="0,0,0,0,0,0,0,0,0,0,0,0,0,0,0,0,0,0,0,0"/>
                </v:shape>
                <v:shape id="Freeform: Shape 1990" o:spid="_x0000_s1259" style="position:absolute;left:10950;top:6426;width:500;height:368;visibility:visible;mso-wrap-style:square;v-text-anchor:middle" coordsize="49985,3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" path="m630,24367r2716,4346l17742,19840v-1358,4074,-1086,7515,1087,11137c23265,38129,31867,39216,40649,33874,49975,28170,53054,20021,48617,12687,46263,8885,42732,6983,38114,6983l42279,4448,39744,374,630,24367xm43818,14408v2988,4889,815,10684,-5885,14758c31686,32969,25438,32425,22450,27536,19644,22828,21907,17305,28426,13321,34945,9247,41011,9700,43818,14408xe" fillcolor="black" stroked="f" strokeweight=".04875mm">
                  <v:stroke joinstyle="miter"/>
                  <v:path arrowok="t" o:connecttype="custom" o:connectlocs="630,24367;3346,28713;17742,19840;18829,30977;40649,33874;48617,12687;38114,6983;42279,4448;39744,374;43818,14408;37933,29166;22450,27536;28426,13321;43818,14408" o:connectangles="0,0,0,0,0,0,0,0,0,0,0,0,0,0"/>
                </v:shape>
                <v:shape id="Freeform: Shape 1991" o:spid="_x0000_s1260" style="position:absolute;left:11679;top:2876;width:451;height:522;visibility:visible;mso-wrap-style:square;v-text-anchor:middle" coordsize="45116,5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" path="m30363,169l665,13116r2082,4708l21399,9676v4346,-1902,9145,-272,10865,3531c33803,16828,32445,19816,28642,21446l8180,30409r2082,4709l28914,26969v4346,-1901,9235,-272,10865,3531c41318,33940,40051,37019,36248,38649l15785,47612r2083,4708l40232,42542v5251,-2264,6881,-6610,4436,-12223c42948,26335,40684,24524,36157,23166v2354,-3078,2716,-6066,996,-9959c35433,9223,32807,7231,28099,6416l32264,4605,30363,169xe" fillcolor="black" stroked="f" strokeweight=".04875mm">
                  <v:stroke joinstyle="miter"/>
                  <v:path arrowok="t" o:connecttype="custom" o:connectlocs="30363,169;665,13116;2747,17824;21399,9676;32264,13207;28642,21446;8180,30409;10262,35118;28914,26969;39779,30500;36248,38649;15785,47612;17868,52320;40232,42542;44668,30319;36157,23166;37153,13207;28099,6416;32264,4605" o:connectangles="0,0,0,0,0,0,0,0,0,0,0,0,0,0,0,0,0,0,0"/>
                </v:shape>
                <v:shape id="Freeform: Shape 1992" o:spid="_x0000_s1261" style="position:absolute;left:11884;top:3294;width:435;height:229;visibility:visible;mso-wrap-style:square;v-text-anchor:middle" coordsize="43460,22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" path="m32457,10155l30374,5447,676,18394r2083,4709l32457,10155xm44137,4995l42054,196,36078,2822r2083,4798l44137,4995xe" fillcolor="black" stroked="f" strokeweight=".04875mm">
                  <v:stroke joinstyle="miter"/>
                  <v:path arrowok="t" o:connecttype="custom" o:connectlocs="32457,10155;30374,5447;676,18394;2759,23103;44137,4995;42054,196;36078,2822;38161,7620" o:connectangles="0,0,0,0,0,0,0,0"/>
                </v:shape>
                <v:shape id="Freeform: Shape 1993" o:spid="_x0000_s1262" style="position:absolute;left:11946;top:3436;width:514;height:513;visibility:visible;mso-wrap-style:square;v-text-anchor:middle" coordsize="51362,5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" path="m20780,15685r5885,13672c28748,34065,27299,37143,22229,39407r-3713,1630c16072,42123,13718,43572,12359,45111r2807,6338l16524,50906v363,-2626,1811,-3531,7153,-6067c30468,41852,32098,39860,32007,34518v4346,3621,7968,4255,12676,2173c51836,33522,53918,27365,50297,19126l42057,203,679,18311r2264,5161l20780,15685xm25398,13694l39703,7446r5523,12766c46584,23200,46766,25102,46222,26912v-543,1902,-2082,3441,-4527,4528c36806,33612,33456,32164,30921,26460l25398,13694xe" fillcolor="black" stroked="f" strokeweight=".04875mm">
                  <v:stroke joinstyle="miter"/>
                  <v:path arrowok="t" o:connecttype="custom" o:connectlocs="20780,15685;26665,29357;22229,39407;18516,41037;12359,45111;15166,51449;16524,50906;23677,44839;32007,34518;44683,36691;50297,19126;42057,203;679,18311;2943,23472;25398,13694;39703,7446;45226,20212;46222,26912;41695,31440;30921,26460" o:connectangles="0,0,0,0,0,0,0,0,0,0,0,0,0,0,0,0,0,0,0,0"/>
                </v:shape>
                <v:shape id="Freeform: Shape 1994" o:spid="_x0000_s1263" style="position:absolute;left:12248;top:3921;width:100;height:153;visibility:visible;mso-wrap-style:square;v-text-anchor:middle" coordsize="10050,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" path="m10740,13807l4764,226,690,1947,6665,15528r4075,-1721xe" fillcolor="black" stroked="f" strokeweight=".04875mm">
                  <v:stroke joinstyle="miter"/>
                  <v:path arrowok="t" o:connecttype="custom" o:connectlocs="10740,13807;4764,226;690,1947;6665,15528" o:connectangles="0,0,0,0"/>
                </v:shape>
                <v:shape id="Freeform: Shape 1995" o:spid="_x0000_s1264" style="position:absolute;left:12193;top:4054;width:487;height:394;visibility:visible;mso-wrap-style:square;v-text-anchor:middle" coordsize="48672,39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" path="m17354,37550l8028,16364v3713,-906,6610,-91,11771,3621l25412,24241v5614,4255,11047,5342,16117,3169c44879,25870,47505,23064,48682,19714v1086,-3260,905,-6700,-725,-10503c45694,4141,42163,1153,37636,429v-2807,-544,-5614,90,-9688,1629l30121,7038v2716,-996,4527,-1268,6247,-1177c39447,6042,42072,7943,43430,10931v1992,4527,91,9416,-4255,11318c35825,23697,32203,23064,28581,20347l23239,16545c14728,10207,9930,9483,694,12923l12465,39723r4889,-2173xe" fillcolor="black" stroked="f" strokeweight=".04875mm">
                  <v:stroke joinstyle="miter"/>
                  <v:path arrowok="t" o:connecttype="custom" o:connectlocs="17354,37550;8028,16364;19799,19985;25412,24241;41529,27410;48682,19714;47957,9211;37636,429;27948,2058;30121,7038;36368,5861;43430,10931;39175,22249;28581,20347;23239,16545;694,12923;12465,39723" o:connectangles="0,0,0,0,0,0,0,0,0,0,0,0,0,0,0,0,0"/>
                </v:shape>
                <v:shape id="Freeform: Shape 1996" o:spid="_x0000_s1265" style="position:absolute;left:12331;top:4369;width:486;height:395;visibility:visible;mso-wrap-style:square;v-text-anchor:middle" coordsize="48672,39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" path="m17362,37568l8036,16382v3712,-906,6610,-91,11771,3621l25420,24259v5614,4255,11046,5341,16117,3169c44887,25888,47513,23082,48690,19732v1086,-3260,905,-6700,-725,-10503c45702,4159,42171,1171,37643,447,34837,-97,32030,537,27956,2076r2173,4980c32845,6060,34655,5788,36376,5879v3078,181,5704,2082,7062,5070c45430,15476,43529,20365,39183,22267v-3350,1448,-6972,815,-10594,-1902l23247,16563c14736,10225,9938,9501,702,12941l12473,39741r4889,-2173xe" fillcolor="black" stroked="f" strokeweight=".04875mm">
                  <v:stroke joinstyle="miter"/>
                  <v:path arrowok="t" o:connecttype="custom" o:connectlocs="17362,37568;8036,16382;19807,20003;25420,24259;41537,27428;48690,19732;47965,9229;37643,447;27956,2076;30129,7056;36376,5879;43438,10949;39183,22267;28589,20365;23247,16563;702,12941;12473,39741" o:connectangles="0,0,0,0,0,0,0,0,0,0,0,0,0,0,0,0,0"/>
                </v:shape>
                <v:shape id="Freeform: Shape 1997" o:spid="_x0000_s1266" style="position:absolute;left:12468;top:4684;width:487;height:395;visibility:visible;mso-wrap-style:square;v-text-anchor:middle" coordsize="48672,39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" path="m17370,37586l8044,16400v3712,-906,6610,-91,11770,3621l25428,24277v5614,4255,11046,5341,16117,3168c44895,25906,47521,23100,48698,19750v1086,-3260,905,-6700,-725,-10503c45710,4177,42179,1189,37651,464,34845,-79,32038,555,27963,2094r2173,4980c32853,6078,34663,5806,36384,5897v3078,181,5704,2082,7062,5070c45438,15494,43537,20383,39191,22285v-3350,1448,-6972,815,-10594,-1902l23255,16581c14744,10243,9945,9519,710,12959l12481,39759r4889,-2173xe" fillcolor="black" stroked="f" strokeweight=".04875mm">
                  <v:stroke joinstyle="miter"/>
                  <v:path arrowok="t" o:connecttype="custom" o:connectlocs="17370,37586;8044,16400;19814,20021;25428,24277;41545,27445;48698,19750;47973,9247;37651,464;27963,2094;30136,7074;36384,5897;43446,10967;39191,22285;28597,20383;23255,16581;710,12959;12481,39759" o:connectangles="0,0,0,0,0,0,0,0,0,0,0,0,0,0,0,0,0"/>
                </v:shape>
                <v:shape id="Freeform: Shape 1998" o:spid="_x0000_s1267" style="position:absolute;left:12744;top:5056;width:100;height:153;visibility:visible;mso-wrap-style:square;v-text-anchor:middle" coordsize="10050,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" path="m10768,13872l4792,291,718,2011,6694,15592r4074,-1720xe" fillcolor="black" stroked="f" strokeweight=".04875mm">
                  <v:stroke joinstyle="miter"/>
                  <v:path arrowok="t" o:connecttype="custom" o:connectlocs="10768,13872;4792,291;718,2011;6694,15592" o:connectangles="0,0,0,0"/>
                </v:shape>
                <v:shape id="Freeform: Shape 1999" o:spid="_x0000_s1268" style="position:absolute;left:12716;top:5185;width:456;height:362;visibility:visible;mso-wrap-style:square;v-text-anchor:middle" coordsize="45658,36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" path="m21469,15715r362,724l22737,18522v2354,5432,1086,9416,-3894,11589c13682,32375,9246,30564,6982,25493,4538,19880,6077,16077,12053,12999l9880,8019c6620,9739,4628,11188,3270,12999,192,16802,-80,21600,2365,27123v3621,8239,10955,11408,18742,8058c26358,32918,28260,29658,27988,24135v3079,2988,6700,3712,10865,1902c45915,22958,48179,16439,44919,8834,41298,685,34869,-1669,26087,1953r2173,4980c30704,5937,32244,5575,33783,5575v2806,181,5342,2082,6700,5251c42384,15172,40936,18975,36408,20876v-2897,1267,-5070,1086,-6971,-724c28260,19065,27264,17345,25634,13904r-4165,1811xe" fillcolor="black" stroked="f" strokeweight=".04875mm">
                  <v:stroke joinstyle="miter"/>
                  <v:path arrowok="t" o:connecttype="custom" o:connectlocs="21469,15715;21831,16439;22737,18522;18843,30111;6982,25493;12053,12999;9880,8019;3270,12999;2365,27123;21107,35181;27988,24135;38853,26037;44919,8834;26087,1953;28260,6933;33783,5575;40483,10826;36408,20876;29437,20152;25634,13904" o:connectangles="0,0,0,0,0,0,0,0,0,0,0,0,0,0,0,0,0,0,0,0"/>
                </v:shape>
                <v:shape id="Freeform: Shape 2000" o:spid="_x0000_s1269" style="position:absolute;left:12707;top:5513;width:502;height:353;visibility:visible;mso-wrap-style:square;v-text-anchor:middle" coordsize="50251,35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" path="m730,18699r2083,4708l18386,16617v-1992,3893,-2263,7243,-543,11136c21193,35449,29613,37713,39120,33638,48990,29293,53245,21597,49804,13720,47994,9645,44734,7201,40297,6567l44734,4666,42833,320,730,18699xm45006,14897v2263,5251,-906,10593,-8059,13671c30247,31556,24271,30198,22008,24947v-2264,-5071,815,-10322,7787,-13310c36857,8559,42742,9826,45006,14897xe" fillcolor="black" stroked="f" strokeweight=".04875mm">
                  <v:stroke joinstyle="miter"/>
                  <v:path arrowok="t" o:connecttype="custom" o:connectlocs="730,18699;2813,23407;18386,16617;17843,27753;39120,33638;49804,13720;40297,6567;44734,4666;42833,320;45006,14897;36947,28568;22008,24947;29795,11637;45006,14897" o:connectangles="0,0,0,0,0,0,0,0,0,0,0,0,0,0"/>
                </v:shape>
                <v:shape id="Freeform: Shape 2001" o:spid="_x0000_s1270" style="position:absolute;left:12153;top:2680;width:443;height:517;visibility:visible;mso-wrap-style:square;v-text-anchor:middle" coordsize="44342,51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" path="m30752,157l692,12199r1901,4708l21516,9302v4346,-1721,9145,90,10684,3893c33740,16817,32291,19804,28398,21344l7663,29673r1992,4708l28579,26776v4346,-1720,9145,91,10684,3893c40711,34200,39263,37279,35460,38818l14726,47148r1901,4708l39263,42802v5342,-2173,7062,-6519,4798,-12133c42522,26595,40259,24784,35732,23336v2625,-3079,2988,-6157,1448,-9960c35550,9302,33015,7310,28398,6223l32563,4594,30752,157xe" fillcolor="black" stroked="f" strokeweight=".04875mm">
                  <v:stroke joinstyle="miter"/>
                  <v:path arrowok="t" o:connecttype="custom" o:connectlocs="30752,157;692,12199;2593,16907;21516,9302;32200,13195;28398,21344;7663,29673;9655,34381;28579,26776;39263,30669;35460,38818;14726,47148;16627,51856;39263,42802;44061,30669;35732,23336;37180,13376;28398,6223;32563,4594" o:connectangles="0,0,0,0,0,0,0,0,0,0,0,0,0,0,0,0,0,0,0"/>
                </v:shape>
                <v:shape id="Freeform: Shape 2002" o:spid="_x0000_s1271" style="position:absolute;left:12344;top:3107;width:439;height:218;visibility:visible;mso-wrap-style:square;v-text-anchor:middle" coordsize="43822,21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" path="m32664,9872l30763,5074,703,17115r1901,4799l32664,9872xm44525,5074l42624,184,36557,2629r1902,4889l44525,5074xe" fillcolor="black" stroked="f" strokeweight=".04875mm">
                  <v:stroke joinstyle="miter"/>
                  <v:path arrowok="t" o:connecttype="custom" o:connectlocs="32664,9872;30763,5074;703,17115;2604,21914;44525,5074;42624,184;36557,2629;38459,7518" o:connectangles="0,0,0,0,0,0,0,0"/>
                </v:shape>
                <v:shape id="Freeform: Shape 2003" o:spid="_x0000_s1272" style="position:absolute;left:12402;top:3250;width:511;height:505;visibility:visible;mso-wrap-style:square;v-text-anchor:middle" coordsize="51136,50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" path="m20806,15131r5613,13762c28321,33692,26872,36679,21711,38762r-3802,1539c15373,41297,13019,42746,11571,44194r2625,6519l15554,50170v544,-2626,1902,-3531,7425,-5885c29860,41478,31490,39577,31580,34235v4256,3712,7878,4436,12676,2535c51409,33873,53673,27807,50323,19477l42627,192,706,17032r2082,5342l20806,15131xm25514,13230l40001,7435r5251,12947c46429,23370,46611,25271,45977,27082v-634,1811,-2264,3441,-4708,4437c36379,33510,33029,31881,30766,26177l25514,13230xe" fillcolor="black" stroked="f" strokeweight=".04875mm">
                  <v:stroke joinstyle="miter"/>
                  <v:path arrowok="t" o:connecttype="custom" o:connectlocs="20806,15131;26419,28893;21711,38762;17909,40301;11571,44194;14196,50713;15554,50170;22979,44285;31580,34235;44256,36770;50323,19477;42627,192;706,17032;2788,22374;25514,13230;40001,7435;45252,20382;45977,27082;41269,31519;30766,26177" o:connectangles="0,0,0,0,0,0,0,0,0,0,0,0,0,0,0,0,0,0,0,0"/>
                </v:shape>
                <v:shape id="Freeform: Shape 2004" o:spid="_x0000_s1273" style="position:absolute;left:12695;top:3733;width:96;height:153;visibility:visible;mso-wrap-style:square;v-text-anchor:middle" coordsize="9597,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" path="m10313,13887l4880,215,715,1845,6148,15517r4165,-1630xe" fillcolor="black" stroked="f" strokeweight=".04875mm">
                  <v:stroke joinstyle="miter"/>
                  <v:path arrowok="t" o:connecttype="custom" o:connectlocs="10313,13887;4880,215;715,1845;6148,15517" o:connectangles="0,0,0,0"/>
                </v:shape>
                <v:shape id="Freeform: Shape 2005" o:spid="_x0000_s1274" style="position:absolute;left:12683;top:3895;width:436;height:274;visibility:visible;mso-wrap-style:square;v-text-anchor:middle" coordsize="43550,27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" path="m30327,10729l719,22590r1992,5070l44270,10910,43003,7650v-7063,725,-8421,,-12676,-7424l26705,1765r3622,8964xe" fillcolor="black" stroked="f" strokeweight=".04875mm">
                  <v:stroke joinstyle="miter"/>
                  <v:path arrowok="t" o:connecttype="custom" o:connectlocs="30327,10729;719,22590;2711,27660;44270,10910;43003,7650;30327,226;26705,1765" o:connectangles="0,0,0,0,0,0,0"/>
                </v:shape>
                <v:shape id="Freeform: Shape 2006" o:spid="_x0000_s1275" style="position:absolute;left:12789;top:4193;width:454;height:356;visibility:visible;mso-wrap-style:square;v-text-anchor:middle" coordsize="45398,3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" path="m28004,23511v4255,3169,6881,3712,10865,2173c45298,23058,47833,16087,44935,8843,42038,1781,35428,-1478,29000,1147v-3984,1540,-5433,3713,-6429,8964c18406,6399,13970,5403,9352,7304,1837,10292,-1241,18079,2018,26137v3260,8148,10865,11589,18380,8601c25016,32837,27551,29215,28004,23511xm40408,10745v1721,4346,181,8058,-3893,9688c32621,22062,29000,20342,27280,15996,25559,11741,27008,7938,31082,6308v3894,-1629,7606,181,9326,4437xm22934,17716v1991,5071,181,9869,-4709,11771c13246,31479,8628,29487,6545,24326,4553,19346,6455,14547,11254,12646v4979,-1992,9597,,11680,5070xe" fillcolor="black" stroked="f" strokeweight=".04875mm">
                  <v:stroke joinstyle="miter"/>
                  <v:path arrowok="t" o:connecttype="custom" o:connectlocs="28004,23511;38869,25684;44935,8843;29000,1147;22571,10111;9352,7304;2018,26137;20398,34738;28004,23511;40408,10745;36515,20433;27280,15996;31082,6308;40408,10745;22934,17716;18225,29487;6545,24326;11254,12646;22934,17716" o:connectangles="0,0,0,0,0,0,0,0,0,0,0,0,0,0,0,0,0,0,0"/>
                </v:shape>
                <v:shape id="Freeform: Shape 2007" o:spid="_x0000_s1276" style="position:absolute;left:12917;top:4513;width:454;height:355;visibility:visible;mso-wrap-style:square;v-text-anchor:middle" coordsize="45398,3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" path="m28011,23529v4256,3169,6881,3712,10865,2173c45305,23076,47840,16105,44943,8862,42045,1799,35436,-1460,29007,1166v-3984,1539,-5432,3712,-6428,8963c18414,6417,13977,5421,9360,7322,1845,10310,-1234,18097,2026,26155v3259,8149,10865,11589,18380,8601c25023,32855,27558,29233,28011,23529xm40416,10763v1720,4346,181,8058,-3894,9688c32629,22081,29007,20360,27287,16014,25567,11759,27015,7956,31090,6326v3893,-1629,7605,182,9326,4437xm22941,17735v1992,5070,181,9868,-4708,11770c13253,31497,8635,29505,6553,24344,4561,19364,6462,14566,11261,12664v4980,-1992,9598,,11680,5071xe" fillcolor="black" stroked="f" strokeweight=".04875mm">
                  <v:stroke joinstyle="miter"/>
                  <v:path arrowok="t" o:connecttype="custom" o:connectlocs="28011,23529;38876,25702;44943,8862;29007,1166;22579,10129;9360,7322;2026,26155;20406,34756;28011,23529;40416,10763;36522,20451;27287,16014;31090,6326;40416,10763;22941,17735;18233,29505;6553,24344;11261,12664;22941,17735" o:connectangles="0,0,0,0,0,0,0,0,0,0,0,0,0,0,0,0,0,0,0"/>
                </v:shape>
                <v:shape id="Freeform: Shape 2008" o:spid="_x0000_s1277" style="position:absolute;left:13157;top:4883;width:96;height:153;visibility:visible;mso-wrap-style:square;v-text-anchor:middle" coordsize="9597,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" path="m10339,13952l4906,281,741,1910,6174,15582r4165,-1630xe" fillcolor="black" stroked="f" strokeweight=".04875mm">
                  <v:stroke joinstyle="miter"/>
                  <v:path arrowok="t" o:connecttype="custom" o:connectlocs="10339,13952;4906,281;741,1910;6174,15582" o:connectangles="0,0,0,0"/>
                </v:shape>
                <v:shape id="Freeform: Shape 2009" o:spid="_x0000_s1278" style="position:absolute;left:13119;top:5019;width:457;height:357;visibility:visible;mso-wrap-style:square;v-text-anchor:middle" coordsize="45755,35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" path="m21655,15325r271,725l22832,18132v2173,5523,724,9507,-4346,11499c13325,31713,8888,29812,6806,24651,4542,18947,6263,15235,12329,12337l10246,7267c6896,8897,4995,10345,3546,12066,287,15778,-75,20667,2188,26190v3350,8420,10594,11770,18471,8601c26001,32618,27993,29450,27812,23927v2987,3168,6700,3893,10865,2263c45830,23293,48274,16774,45196,9078,41846,839,35508,-1606,26635,1744r1991,4980c31252,5818,32701,5547,34150,5637v2897,272,5341,2083,6609,5342c42570,15416,40940,19218,36413,21029v-2897,1177,-5161,815,-6972,-1086c28355,18856,27359,17136,25820,13605r-4165,1720xe" fillcolor="black" stroked="f" strokeweight=".04875mm">
                  <v:stroke joinstyle="miter"/>
                  <v:path arrowok="t" o:connecttype="custom" o:connectlocs="21655,15325;21926,16050;22832,18132;18486,29631;6806,24651;12329,12337;10246,7267;3546,12066;2188,26190;20659,34791;27812,23927;38677,26190;45196,9078;26635,1744;28626,6724;34150,5637;40759,10979;36413,21029;29441,19943;25820,13605" o:connectangles="0,0,0,0,0,0,0,0,0,0,0,0,0,0,0,0,0,0,0,0"/>
                </v:shape>
                <v:shape id="Freeform: Shape 2010" o:spid="_x0000_s1279" style="position:absolute;left:13101;top:5349;width:501;height:350;visibility:visible;mso-wrap-style:square;v-text-anchor:middle" coordsize="50093,34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" path="m753,17422r1901,4799l18318,15883v-2082,3802,-2354,7243,-815,11136c20672,34896,29002,37341,38600,33448,48650,29464,52996,21858,49827,13891,48197,9817,45028,7372,40592,6648l45119,4837,43308,310,753,17422xm44938,14977v2173,5252,-1087,10594,-8330,13491c29817,31184,23841,29554,21668,24303,19676,19142,22845,14072,29908,11175,37060,8368,42946,9817,44938,14977xe" fillcolor="black" stroked="f" strokeweight=".04875mm">
                  <v:stroke joinstyle="miter"/>
                  <v:path arrowok="t" o:connecttype="custom" o:connectlocs="753,17422;2654,22221;18318,15883;17503,27019;38600,33448;49827,13891;40592,6648;45119,4837;43308,310;44938,14977;36608,28468;21668,24303;29908,11175;44938,14977" o:connectangles="0,0,0,0,0,0,0,0,0,0,0,0,0,0"/>
                </v:shape>
                <v:shape id="Freeform: Shape 2011" o:spid="_x0000_s1280" style="position:absolute;left:12634;top:2496;width:436;height:514;visibility:visible;mso-wrap-style:square;v-text-anchor:middle" coordsize="43665,51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" path="m31141,146l719,11373r1720,4889l21544,9200v4436,-1629,9145,272,10593,4165c33495,17077,32047,19884,28153,21333l7148,29029r1810,4889l28063,26856v4436,-1630,9145,271,10593,4255c39924,34642,38475,37539,34672,38988l13667,46684r1810,4889l38294,43153v5523,-1992,7334,-6247,5252,-11951c42006,27127,39924,25226,35487,23596v2536,-2988,3079,-5975,1630,-9869c35578,9653,33043,7480,28516,6303l32771,4673,31141,146xe" fillcolor="black" stroked="f" strokeweight=".04875mm">
                  <v:stroke joinstyle="miter"/>
                  <v:path arrowok="t" o:connecttype="custom" o:connectlocs="31141,146;719,11373;2439,16262;21544,9200;32137,13365;28153,21333;7148,29029;8958,33918;28063,26856;38656,31111;34672,38988;13667,46684;15477,51573;38294,43153;43546,31202;35487,23596;37117,13727;28516,6303;32771,4673" o:connectangles="0,0,0,0,0,0,0,0,0,0,0,0,0,0,0,0,0,0,0"/>
                </v:shape>
                <v:shape id="Freeform: Shape 2012" o:spid="_x0000_s1281" style="position:absolute;left:12811;top:2933;width:441;height:206;visibility:visible;mso-wrap-style:square;v-text-anchor:middle" coordsize="44184,20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" path="m32962,9499l31151,4610,729,15837r1811,4889l32962,9499xm44914,5153l43103,174,37037,2437r1811,4980l44914,5153xe" fillcolor="black" stroked="f" strokeweight=".04875mm">
                  <v:stroke joinstyle="miter"/>
                  <v:path arrowok="t" o:connecttype="custom" o:connectlocs="32962,9499;31151,4610;729,15837;2540,20726;44914,5153;43103,174;37037,2437;38848,7417" o:connectangles="0,0,0,0,0,0,0,0"/>
                </v:shape>
                <v:shape id="Freeform: Shape 2013" o:spid="_x0000_s1282" style="position:absolute;left:12863;top:3079;width:509;height:495;visibility:visible;mso-wrap-style:square;v-text-anchor:middle" coordsize="50847,4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" path="m21013,14396r5071,13943c27895,33228,26355,36126,21104,38118r-3803,1358c14766,40381,12321,41830,10873,43188r2354,6519l14585,49163v634,-2444,1992,-3349,7605,-5613c29162,41015,30792,39114,31154,33772v4075,3893,7696,4798,12585,2987c50983,34043,53337,28067,50258,19647l43106,181,732,15754r1992,5342l21013,14396xm25722,12585l40390,7243r4798,13129c46275,23450,46365,25261,45732,27072v-634,1901,-2355,3440,-4799,4345c35953,33228,32603,31508,30520,25714l25722,12585xe" fillcolor="black" stroked="f" strokeweight=".04875mm">
                  <v:stroke joinstyle="miter"/>
                  <v:path arrowok="t" o:connecttype="custom" o:connectlocs="21013,14396;26084,28339;21104,38118;17301,39476;10873,43188;13227,49707;14585,49163;22190,43550;31154,33772;43739,36759;50258,19647;43106,181;732,15754;2724,21096;25722,12585;40390,7243;45188,20372;45732,27072;40933,31417;30520,25714" o:connectangles="0,0,0,0,0,0,0,0,0,0,0,0,0,0,0,0,0,0,0,0"/>
                </v:shape>
                <v:shape id="Freeform: Shape 2014" o:spid="_x0000_s1283" style="position:absolute;left:13147;top:3558;width:92;height:154;visibility:visible;mso-wrap-style:square;v-text-anchor:middle" coordsize="9235,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" path="m9976,14058l4906,205,741,1744,5811,15597,9976,14058xe" fillcolor="black" stroked="f" strokeweight=".04875mm">
                  <v:stroke joinstyle="miter"/>
                  <v:path arrowok="t" o:connecttype="custom" o:connectlocs="9976,14058;4906,205;741,1744;5811,15597" o:connectangles="0,0,0,0"/>
                </v:shape>
                <v:shape id="Freeform: Shape 2015" o:spid="_x0000_s1284" style="position:absolute;left:13077;top:3706;width:484;height:380;visibility:visible;mso-wrap-style:square;v-text-anchor:middle" coordsize="48417,38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" path="m15775,36372l7807,14643v3712,-725,6610,362,11590,4346l24738,23606v5342,4618,10684,5885,15845,3984c44115,26322,46921,23787,48189,20437v1268,-3169,1358,-6700,-91,-10593c46197,4683,42847,1514,38410,518,35603,-115,32706,247,28541,1605r1811,5070c33249,5860,35151,5679,36781,5770v2987,362,5613,2444,6700,5523c45201,16001,43028,20709,38591,22429v-3440,1177,-7062,362,-10412,-2535l23018,15639c14869,8939,10071,7852,745,10840l10795,38274r4980,-1902xe" fillcolor="black" stroked="f" strokeweight=".04875mm">
                  <v:stroke joinstyle="miter"/>
                  <v:path arrowok="t" o:connecttype="custom" o:connectlocs="15775,36372;7807,14643;19397,18989;24738,23606;40583,27590;48189,20437;48098,9844;38410,518;28541,1605;30352,6675;36781,5770;43481,11293;38591,22429;28179,19894;23018,15639;745,10840;10795,38274" o:connectangles="0,0,0,0,0,0,0,0,0,0,0,0,0,0,0,0,0"/>
                </v:shape>
                <v:shape id="Freeform: Shape 2016" o:spid="_x0000_s1285" style="position:absolute;left:13195;top:4029;width:485;height:380;visibility:visible;mso-wrap-style:square;v-text-anchor:middle" coordsize="48417,38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" path="m15782,36391l7814,14661v3712,-724,6609,362,11589,4346l24745,23625v5342,4617,10684,5885,15845,3984c44121,26341,46928,23806,48196,20456v1267,-3169,1358,-6700,-91,-10593c46204,4702,42854,1533,38417,537,35610,-97,32713,265,28548,1623r1811,5071c33256,5879,35158,5698,36787,5788v2988,362,5614,2445,6700,5523c45208,16019,43035,20727,38598,22448v-3440,1177,-7062,362,-10412,-2535l23025,15657c14876,8957,10077,7871,751,10858l10802,38292r4980,-1901xe" fillcolor="black" stroked="f" strokeweight=".04875mm">
                  <v:stroke joinstyle="miter"/>
                  <v:path arrowok="t" o:connecttype="custom" o:connectlocs="15782,36391;7814,14661;19403,19007;24745,23625;40590,27609;48196,20456;48105,9863;38417,537;28548,1623;30359,6694;36787,5788;43487,11311;38598,22448;28186,19913;23025,15657;751,10858;10802,38292" o:connectangles="0,0,0,0,0,0,0,0,0,0,0,0,0,0,0,0,0"/>
                </v:shape>
                <v:shape id="Freeform: Shape 2017" o:spid="_x0000_s1286" style="position:absolute;left:13337;top:4348;width:459;height:351;visibility:visible;mso-wrap-style:square;v-text-anchor:middle" coordsize="45844,35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" path="m21724,14973r272,634l22720,17780v2083,5614,543,9507,-4527,11408c12851,31089,8595,29098,6694,23846,4612,18142,6422,14339,12398,11714l10587,6644c7328,8092,5245,9450,3797,11171,447,14792,-97,19681,1986,25295v3078,8511,10141,12042,18199,9054c25527,32448,27700,29279,27609,23756v2988,3169,6610,4165,10865,2535c45718,23665,48344,17237,45446,9450,42458,1121,36120,-1596,27066,1483r1901,5070c31593,5738,33132,5467,34672,5648v2716,271,5161,2263,6338,5523c42639,15607,40919,19410,36301,21039v-2987,1087,-5070,725,-6881,-1177c28334,18776,27428,16965,25980,13434r-4256,1539xe" fillcolor="black" stroked="f" strokeweight=".04875mm">
                  <v:stroke joinstyle="miter"/>
                  <v:path arrowok="t" o:connecttype="custom" o:connectlocs="21724,14973;21996,15607;22720,17780;18193,29188;6694,23846;12398,11714;10587,6644;3797,11171;1986,25295;20185,34349;27609,23756;38474,26291;45446,9450;27066,1483;28967,6553;34672,5648;41010,11171;36301,21039;29420,19862;25980,13434" o:connectangles="0,0,0,0,0,0,0,0,0,0,0,0,0,0,0,0,0,0,0,0"/>
                </v:shape>
                <v:shape id="Freeform: Shape 2018" o:spid="_x0000_s1287" style="position:absolute;left:13574;top:4720;width:93;height:154;visibility:visible;mso-wrap-style:square;v-text-anchor:middle" coordsize="9235,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" path="m10000,14124l4930,271,765,1810,5835,15663r4165,-1539xe" fillcolor="black" stroked="f" strokeweight=".04875mm">
                  <v:stroke joinstyle="miter"/>
                  <v:path arrowok="t" o:connecttype="custom" o:connectlocs="10000,14124;4930,271;765,1810;5835,15663" o:connectangles="0,0,0,0"/>
                </v:shape>
                <v:shape id="Freeform: Shape 2019" o:spid="_x0000_s1288" style="position:absolute;left:13527;top:4864;width:459;height:352;visibility:visible;mso-wrap-style:square;v-text-anchor:middle" coordsize="45844,35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" path="m21735,15003r272,633l22731,17809v2082,5614,543,9507,-4527,11409c12862,31119,8606,29127,6705,23876,4622,18172,6433,14369,12409,11743l10598,6673c7339,8122,5256,9480,3808,11200,458,14822,-86,19711,1997,25324v3078,8511,10140,12042,18199,9054c25538,32477,27711,29308,27620,23785v2988,3169,6610,4165,10865,2535c45729,23695,48354,17266,45457,9480,42469,1150,36131,-1566,27077,1512r1901,5070c31604,5768,33143,5496,34682,5677v2717,272,5161,2264,6339,5523c42650,15636,40930,19439,36312,21069v-2988,1086,-5070,724,-6881,-1177c28345,18805,27439,16995,25990,13463r-4255,1540xe" fillcolor="black" stroked="f" strokeweight=".04875mm">
                  <v:stroke joinstyle="miter"/>
                  <v:path arrowok="t" o:connecttype="custom" o:connectlocs="21735,15003;22007,15636;22731,17809;18204,29218;6705,23876;12409,11743;10598,6673;3808,11200;1997,25324;20196,34378;27620,23785;38485,26320;45457,9480;27077,1512;28978,6582;34682,5677;41021,11200;36312,21069;29431,19892;25990,13463" o:connectangles="0,0,0,0,0,0,0,0,0,0,0,0,0,0,0,0,0,0,0,0"/>
                </v:shape>
                <v:shape id="Freeform: Shape 2020" o:spid="_x0000_s1289" style="position:absolute;left:13500;top:5197;width:500;height:346;visibility:visible;mso-wrap-style:square;v-text-anchor:middle" coordsize="50070,3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" path="m776,16145r1720,4799l18432,15149v-2173,3712,-2536,7153,-1087,11137c20242,34253,28482,36969,38170,33348,48401,29636,52928,22302,49940,14153,48401,9988,45413,7363,40886,6457l45504,4737,43874,301,776,16145xm45142,14968v1991,5342,-1449,10593,-8783,13310c29478,30813,23593,29002,21601,23660,19699,18499,22959,13429,30112,10803v7243,-2625,13128,-996,15030,4165xe" fillcolor="black" stroked="f" strokeweight=".04875mm">
                  <v:stroke joinstyle="miter"/>
                  <v:path arrowok="t" o:connecttype="custom" o:connectlocs="776,16145;2496,20944;18432,15149;17345,26286;38170,33348;49940,14153;40886,6457;45504,4737;43874,301;45142,14968;36359,28278;21601,23660;30112,10803;45142,14968" o:connectangles="0,0,0,0,0,0,0,0,0,0,0,0,0,0"/>
                </v:shape>
                <v:shape id="Freeform: Shape 2021" o:spid="_x0000_s1290" style="position:absolute;left:13008;top:1999;width:430;height:508;visibility:visible;mso-wrap-style:square;v-text-anchor:middle" coordsize="42985,50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" path="m31525,117l741,10348r1629,4890l21656,8809v4527,-1539,9235,543,10593,4437c33517,16958,31887,19765,27903,21123l6716,28185r1630,4889l27632,26646v4527,-1540,9235,543,10593,4527c39402,34704,37772,37601,33879,38959l12692,46021r1630,4890l37410,43214v5523,-1901,7515,-6066,5614,-11860c41666,27279,39583,25288,35147,23477v2716,-2898,3259,-5795,1991,-9779c35780,9624,33336,7361,28718,6002l33064,4644,31525,117xe" fillcolor="black" stroked="f" strokeweight=".04875mm">
                  <v:stroke joinstyle="miter"/>
                  <v:path arrowok="t" o:connecttype="custom" o:connectlocs="31525,117;741,10348;2370,15238;21656,8809;32249,13246;27903,21123;6716,28185;8346,33074;27632,26646;38225,31173;33879,38959;12692,46021;14322,50911;37410,43214;43024,31354;35147,23477;37138,13698;28718,6002;33064,4644" o:connectangles="0,0,0,0,0,0,0,0,0,0,0,0,0,0,0,0,0,0,0"/>
                </v:shape>
                <v:shape id="Freeform: Shape 2022" o:spid="_x0000_s1291" style="position:absolute;left:13172;top:2444;width:444;height:193;visibility:visible;mso-wrap-style:square;v-text-anchor:middle" coordsize="44456,1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" path="m33164,9199l31534,4310,750,14541r1630,4889l33164,9199xm45206,5125l43486,145,37329,2228r1720,4979l45206,5125xe" fillcolor="black" stroked="f" strokeweight=".04875mm">
                  <v:stroke joinstyle="miter"/>
                  <v:path arrowok="t" o:connecttype="custom" o:connectlocs="33164,9199;31534,4310;750,14541;2380,19430;45206,5125;43486,145;37329,2228;39049,7207" o:connectangles="0,0,0,0,0,0,0,0"/>
                </v:shape>
                <v:shape id="Freeform: Shape 2023" o:spid="_x0000_s1292" style="position:absolute;left:13220;top:2591;width:505;height:486;visibility:visible;mso-wrap-style:square;v-text-anchor:middle" coordsize="50550,48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" path="m21034,13643r4708,14124c27372,32657,25652,35645,20400,37365r-3803,1267c13971,39538,11617,40715,10078,42163r2173,6610l13609,48320v634,-2535,2083,-3350,7787,-5432c28458,40534,30088,38632,30541,33381v4074,3984,7605,4889,12495,3259c50460,34196,52995,28311,50188,19800l43579,153,752,14458r1811,5342l21034,13643xm25832,12013l40591,7124r4437,13310c46023,23512,46114,25323,45390,27134v-725,1810,-2445,3259,-4890,4074c35430,32928,32261,31117,30269,25323l25832,12013xe" fillcolor="black" stroked="f" strokeweight=".04875mm">
                  <v:stroke joinstyle="miter"/>
                  <v:path arrowok="t" o:connecttype="custom" o:connectlocs="21034,13643;25742,27767;20400,37365;16597,38632;10078,42163;12251,48773;13609,48320;21396,42888;30541,33381;43036,36640;50188,19800;43579,153;752,14458;2563,19800;25832,12013;40591,7124;45028,20434;45390,27134;40500,31208;30269,25323" o:connectangles="0,0,0,0,0,0,0,0,0,0,0,0,0,0,0,0,0,0,0,0"/>
                </v:shape>
                <v:shape id="Freeform: Shape 2024" o:spid="_x0000_s1293" style="position:absolute;left:13493;top:3066;width:88;height:155;visibility:visible;mso-wrap-style:square;v-text-anchor:middle" coordsize="8782,15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" path="m9543,14210l4925,177,760,1625,5378,15659,9543,14210xe" fillcolor="black" stroked="f" strokeweight=".04875mm">
                  <v:stroke joinstyle="miter"/>
                  <v:path arrowok="t" o:connecttype="custom" o:connectlocs="9543,14210;4925,177;760,1625;5378,15659" o:connectangles="0,0,0,0"/>
                </v:shape>
                <v:shape id="Freeform: Shape 2025" o:spid="_x0000_s1294" style="position:absolute;left:13437;top:3218;width:458;height:345;visibility:visible;mso-wrap-style:square;v-text-anchor:middle" coordsize="45821,34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" path="m21807,14536r181,724l22712,17433v1902,5614,272,9507,-4889,11227c12481,30380,8225,28207,6505,22866,4513,17161,6414,13449,12662,11005l10942,5844c7591,7293,5509,8470,3970,10190,620,13630,-105,18520,1797,24224v2807,8510,9869,12313,17927,9597c25157,32010,27330,29022,27511,23409v2807,3350,6338,4346,10684,2988c45438,23952,48245,17614,45619,9737,42812,1317,36656,-1580,27601,1226r1721,5161c31857,5572,33396,5391,35026,5572v2716,362,5070,2445,6157,5704c42631,15894,40911,19516,36293,21055v-3078,996,-5160,633,-6971,-1449c28235,18520,27420,16709,26153,13087r-4346,1449xe" fillcolor="black" stroked="f" strokeweight=".04875mm">
                  <v:stroke joinstyle="miter"/>
                  <v:path arrowok="t" o:connecttype="custom" o:connectlocs="21807,14536;21988,15260;22712,17433;17823,28660;6505,22866;12662,11005;10942,5844;3970,10190;1797,24224;19724,33821;27511,23409;38195,26397;45619,9737;27601,1226;29322,6387;35026,5572;41183,11276;36293,21055;29322,19606;26153,13087" o:connectangles="0,0,0,0,0,0,0,0,0,0,0,0,0,0,0,0,0,0,0,0"/>
                </v:shape>
                <v:shape id="Freeform: Shape 2026" o:spid="_x0000_s1295" style="position:absolute;left:13545;top:3510;width:491;height:295;visibility:visible;mso-wrap-style:square;v-text-anchor:middle" coordsize="49164,29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" path="m49935,28183l40609,206,35448,1927r7515,22544c25579,19310,15529,18224,770,19582r1811,5614c16706,22932,29925,24290,45589,29632r4346,-1449xe" fillcolor="black" stroked="f" strokeweight=".04875mm">
                  <v:stroke joinstyle="miter"/>
                  <v:path arrowok="t" o:connecttype="custom" o:connectlocs="49935,28183;40609,206;35448,1927;42963,24471;770,19582;2581,25196;45589,29632" o:connectangles="0,0,0,0,0,0,0"/>
                </v:shape>
                <v:shape id="Freeform: Shape 2027" o:spid="_x0000_s1296" style="position:absolute;left:13691;top:3914;width:442;height:308;visibility:visible;mso-wrap-style:square;v-text-anchor:middle" coordsize="44184,30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" path="m11098,19601l777,23041r1720,5161l12819,24762r2082,6247l19519,29470,17436,23222,44961,13987,43693,10184,10646,225,5213,2036r5885,17565xm15716,18061l11370,5024r23088,6790l15716,18061xe" fillcolor="black" stroked="f" strokeweight=".04875mm">
                  <v:stroke joinstyle="miter"/>
                  <v:path arrowok="t" o:connecttype="custom" o:connectlocs="11098,19601;777,23041;2497,28202;12819,24762;14901,31009;19519,29470;17436,23222;44961,13987;43693,10184;10646,225;5213,2036;15716,18061;11370,5024;34458,11814" o:connectangles="0,0,0,0,0,0,0,0,0,0,0,0,0,0"/>
                </v:shape>
                <v:shape id="Freeform: Shape 2028" o:spid="_x0000_s1297" style="position:absolute;left:13756;top:4235;width:362;height:358;visibility:visible;mso-wrap-style:square;v-text-anchor:middle" coordsize="36187,35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" path="m12140,34764v-362,-453,-452,-634,-543,-905c11054,32138,11597,30871,13136,30328l31245,24261v5432,-1811,7062,-6790,4617,-14396c34323,5338,31879,2260,28800,811,26718,-4,24816,87,21647,902r1630,4980c27261,4976,29705,6696,31245,11223v1448,4527,634,7425,-2354,8421l27623,20006v-2173,634,-3260,-91,-5070,-3893c19384,9413,18750,8507,17301,6878,14585,3799,11325,2984,7251,4252,1728,6153,-536,11133,1547,17290v1358,3983,3712,6609,8058,8963c6527,27702,5712,29694,6798,32863v272,1086,725,1629,1630,3169l12140,34764xm16034,23899v-1630,543,-2717,543,-4618,-543c8971,21998,7160,19825,6164,17018,4897,13125,5983,10318,9152,9232v3169,-1087,5523,543,8059,5523c19655,19734,20198,20730,21557,22088r-5523,1811xe" fillcolor="black" stroked="f" strokeweight=".04875mm">
                  <v:stroke joinstyle="miter"/>
                  <v:path arrowok="t" o:connecttype="custom" o:connectlocs="12140,34764;11597,33859;13136,30328;31245,24261;35862,9865;28800,811;21647,902;23277,5882;31245,11223;28891,19644;27623,20006;22553,16113;17301,6878;7251,4252;1547,17290;9605,26253;6798,32863;8428,36032;16034,23899;11416,23356;6164,17018;9152,9232;17211,14755;21557,22088" o:connectangles="0,0,0,0,0,0,0,0,0,0,0,0,0,0,0,0,0,0,0,0,0,0,0,0"/>
                </v:shape>
                <v:shape id="Freeform: Shape 2029" o:spid="_x0000_s1298" style="position:absolute;left:13995;top:4567;width:88;height:155;visibility:visible;mso-wrap-style:square;v-text-anchor:middle" coordsize="8782,15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" path="m9572,14296l4954,262,789,1711,5406,15745,9572,14296xe" fillcolor="black" stroked="f" strokeweight=".04875mm">
                  <v:stroke joinstyle="miter"/>
                  <v:path arrowok="t" o:connecttype="custom" o:connectlocs="9572,14296;4954,262;789,1711;5406,15745" o:connectangles="0,0,0,0"/>
                </v:shape>
                <v:shape id="Freeform: Shape 2030" o:spid="_x0000_s1299" style="position:absolute;left:13940;top:4723;width:480;height:341;visibility:visible;mso-wrap-style:square;v-text-anchor:middle" coordsize="47959,34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" path="m48752,21822l41599,273,17877,4800r1630,4708c23128,10957,24758,12677,25845,16027v1901,5523,-634,10231,-6882,12223c12988,30333,8189,28069,6288,22456,4839,17929,6106,14398,10452,11591l8732,6430c5473,8241,4024,9418,2937,11138,583,14579,131,19377,1760,24085v2717,8330,10775,12314,19648,9326c29647,30604,33450,23271,30734,15303,29828,12406,28289,10233,25663,8512l37796,6249r5795,17293l48752,21822xe" fillcolor="black" stroked="f" strokeweight=".04875mm">
                  <v:stroke joinstyle="miter"/>
                  <v:path arrowok="t" o:connecttype="custom" o:connectlocs="48752,21822;41599,273;17877,4800;19507,9508;25845,16027;18963,28250;6288,22456;10452,11591;8732,6430;2937,11138;1760,24085;21408,33411;30734,15303;25663,8512;37796,6249;43591,23542" o:connectangles="0,0,0,0,0,0,0,0,0,0,0,0,0,0,0,0"/>
                </v:shape>
                <v:shape id="Freeform: Shape 2031" o:spid="_x0000_s1300" style="position:absolute;left:13902;top:5054;width:500;height:342;visibility:visible;mso-wrap-style:square;v-text-anchor:middle" coordsize="49995,3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" path="m799,14778r1630,4890l18455,14326v-2354,3712,-2807,7062,-1449,11046c19632,33430,27780,36417,37559,33158,47881,29718,52770,22474,50054,14235,48605,10070,45617,7354,41181,6358l45889,4819,44350,292,799,14778xm45074,14959v1811,5433,-1720,10594,-9145,13038c28958,30351,23072,28359,21261,22927,19541,17676,23072,12786,30316,10342v7334,-2445,13038,-634,14758,4617xe" fillcolor="black" stroked="f" strokeweight=".04875mm">
                  <v:stroke joinstyle="miter"/>
                  <v:path arrowok="t" o:connecttype="custom" o:connectlocs="799,14778;2429,19668;18455,14326;17006,25372;37559,33158;50054,14235;41181,6358;45889,4819;44350,292;45074,14959;35929,27997;21261,22927;30316,10342;45074,14959" o:connectangles="0,0,0,0,0,0,0,0,0,0,0,0,0,0"/>
                </v:shape>
                <v:shape id="Freeform: Shape 2032" o:spid="_x0000_s1301" style="position:absolute;left:20128;top:4264;width:364;height:450;visibility:visible;mso-wrap-style:square;v-text-anchor:middle" coordsize="36398,44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" path="m1165,42094r32233,3169l33851,40192,13569,38200c8861,37748,5511,33945,5964,29780v362,-3893,2807,-5885,6972,-5432l35209,26521r543,-5071l15471,19459c10763,19006,7412,15203,7775,11038,8137,7236,10763,5153,14837,5606l37110,7779r453,-5070l13298,355c7594,-279,4062,2709,3429,8775v-453,4346,724,6971,3983,10322c3791,20636,1980,23171,1618,27336v-453,4345,905,7333,4436,10412l1618,37295r-453,4799xe" fillcolor="black" stroked="f" strokeweight=".04875mm">
                  <v:stroke joinstyle="miter"/>
                  <v:path arrowok="t" o:connecttype="custom" o:connectlocs="1165,42094;33398,45263;33851,40192;13569,38200;5964,29780;12936,24348;35209,26521;35752,21450;15471,19459;7775,11038;14837,5606;37110,7779;37563,2709;13298,355;3429,8775;7412,19097;1618,27336;6054,37748;1618,37295" o:connectangles="0,0,0,0,0,0,0,0,0,0,0,0,0,0,0,0,0,0,0"/>
                </v:shape>
                <v:shape id="Freeform: Shape 2033" o:spid="_x0000_s1302" style="position:absolute;left:20050;top:4107;width:456;height:95;visibility:visible;mso-wrap-style:square;v-text-anchor:middle" coordsize="45542,9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" path="m14478,1509r-453,5071l46258,9748r453,-5070l14478,1509xm1711,242l1168,5403r6519,633l8230,876,1711,242xe" fillcolor="black" stroked="f" strokeweight=".04875mm">
                  <v:stroke joinstyle="miter"/>
                  <v:path arrowok="t" o:connecttype="custom" o:connectlocs="14478,1509;14025,6580;46258,9748;46711,4678;1711,242;1168,5403;7687,6036;8230,876" o:connectangles="0,0,0,0,0,0,0,0"/>
                </v:shape>
                <v:shape id="Freeform: Shape 2034" o:spid="_x0000_s1303" style="position:absolute;left:20066;top:3673;width:486;height:376;visibility:visible;mso-wrap-style:square;v-text-anchor:middle" coordsize="48621,37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" path="m27426,30371l28875,15523v452,-5071,3259,-7062,8782,-6519l41641,9366v2716,272,5433,90,7425,-543l49790,1851,48341,1670c46621,3753,44991,3933,39106,3571,31681,2847,29237,3753,26702,8461,24709,3119,21812,855,16742,312,8955,-413,4157,3933,3251,12806l1169,33450r44999,4436l46802,32273,27426,30371xm22356,29828l6873,28289,8231,14346v272,-3169,996,-4890,2445,-6248c12034,6740,14207,6106,16832,6378v5252,543,7425,3441,6882,9507l22356,29828xe" fillcolor="black" stroked="f" strokeweight=".04875mm">
                  <v:stroke joinstyle="miter"/>
                  <v:path arrowok="t" o:connecttype="custom" o:connectlocs="27426,30371;28875,15523;37657,9004;41641,9366;49066,8823;49790,1851;48341,1670;39106,3571;26702,8461;16742,312;3251,12806;1169,33450;46168,37886;46802,32273;22356,29828;6873,28289;8231,14346;10676,8098;16832,6378;23714,15885" o:connectangles="0,0,0,0,0,0,0,0,0,0,0,0,0,0,0,0,0,0,0,0"/>
                </v:shape>
                <v:shape id="Freeform: Shape 2035" o:spid="_x0000_s1304" style="position:absolute;left:20365;top:3470;width:59;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" path="m2620,209l1171,14876r4437,453l7056,662,2620,209xe" fillcolor="black" stroked="f" strokeweight=".04875mm">
                  <v:stroke joinstyle="miter"/>
                  <v:path arrowok="t" o:connecttype="custom" o:connectlocs="2620,209;1171,14876;5608,15329;7056,662" o:connectangles="0,0,0,0"/>
                </v:shape>
                <v:shape id="Freeform: Shape 2036" o:spid="_x0000_s1305" style="position:absolute;left:20144;top:3112;width:460;height:326;visibility:visible;mso-wrap-style:square;v-text-anchor:middle" coordsize="46007,32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" path="m41837,3185l39574,26092v-3622,-905,-5704,-3078,-8421,-8782l28256,10791c25449,4363,21194,831,15761,288,12049,-165,8427,1103,5802,3366,3176,5721,1727,8799,1274,12964v-543,5523,1087,9778,4709,12675c8156,27360,10962,28265,15308,28899r544,-5433c12864,23014,11144,22380,9785,21565,7160,19935,5711,16857,6073,13598,6526,8618,10510,5268,15308,5811v3622,362,6429,2716,8330,6791l26445,18668v4346,9597,8240,12585,17837,14124l47179,3729,41837,3185xe" fillcolor="black" stroked="f" strokeweight=".04875mm">
                  <v:stroke joinstyle="miter"/>
                  <v:path arrowok="t" o:connecttype="custom" o:connectlocs="41837,3185;39574,26092;31153,17310;28256,10791;15761,288;5802,3366;1274,12964;5983,25639;15308,28899;15852,23466;9785,21565;6073,13598;15308,5811;23638,12602;26445,18668;44282,32792;47179,3729" o:connectangles="0,0,0,0,0,0,0,0,0,0,0,0,0,0,0,0,0"/>
                </v:shape>
                <v:shape id="Freeform: Shape 2037" o:spid="_x0000_s1306" style="position:absolute;left:20179;top:2779;width:462;height:292;visibility:visible;mso-wrap-style:square;v-text-anchor:middle" coordsize="46236,2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" path="m1252,12488v-453,4074,1087,7877,3984,10503c8767,26250,14653,28242,22892,29057,37831,30596,46342,26431,47338,17105,48244,7780,40638,1985,26061,537,17459,-369,11574,446,7228,2891,3787,4882,1614,8323,1252,12488xm6142,13031c6685,7146,12932,4792,24974,5969v12676,1267,18380,4708,17747,10774c42177,22538,35749,24711,23435,23443,11212,22266,5508,18916,6142,13031xe" fillcolor="black" stroked="f" strokeweight=".04875mm">
                  <v:stroke joinstyle="miter"/>
                  <v:path arrowok="t" o:connecttype="custom" o:connectlocs="1252,12488;5236,22991;22892,29057;47338,17105;26061,537;7228,2891;1252,12488;6142,13031;24974,5969;42721,16743;23435,23443;6142,13031" o:connectangles="0,0,0,0,0,0,0,0,0,0,0,0"/>
                </v:shape>
                <v:shape id="Freeform: Shape 2038" o:spid="_x0000_s1307" style="position:absolute;left:20212;top:2437;width:463;height:292;visibility:visible;mso-wrap-style:square;v-text-anchor:middle" coordsize="46236,2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" path="m1254,12468v-453,4075,1087,7877,3984,10503c8769,26231,14654,28222,22894,29037,37833,30576,46344,26412,47340,17086,48246,7760,40640,1966,26063,517,17461,-388,11576,427,7230,2871,3789,4863,1616,8304,1254,12468xm6144,13012c6687,7126,12934,4773,24976,5950v12676,1267,18380,4708,17747,10774c42179,22518,35751,24691,23437,23424,11214,22247,5510,18897,6144,13012xe" fillcolor="black" stroked="f" strokeweight=".04875mm">
                  <v:stroke joinstyle="miter"/>
                  <v:path arrowok="t" o:connecttype="custom" o:connectlocs="1254,12468;5238,22971;22894,29037;47340,17086;26063,517;7230,2871;1254,12468;6144,13012;24976,5950;42723,16724;23437,23424;6144,13012" o:connectangles="0,0,0,0,0,0,0,0,0,0,0,0"/>
                </v:shape>
                <v:shape id="Freeform: Shape 2039" o:spid="_x0000_s1308" style="position:absolute;left:20360;top:2099;width:360;height:299;visibility:visible;mso-wrap-style:square;v-text-anchor:middle" coordsize="36035,29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" path="m33013,138v91,544,91,815,91,1087c32923,3036,31927,3941,30297,3760l11283,1859c5669,1316,2048,5209,1323,13176v-543,4799,453,8511,2717,11046c5488,25852,7299,26667,10468,27120r544,-5252c7118,21144,5579,18609,6032,13810,6484,9102,8386,6748,11464,7020r1358,181c15086,7472,15810,8650,15901,12905v181,7424,362,8511,996,10502c18164,27301,20790,29564,24955,29926v5885,634,9960,-3078,10593,-9506c36001,16255,34824,12814,31836,8830v3441,,5071,-1448,5342,-4708c37269,3036,37178,2221,36997,501l33013,138xm25045,8378v1630,181,2717,724,3984,2444c30750,13176,31474,15802,31202,18790v-452,4074,-2535,6157,-5885,5795c22058,24222,20518,21868,20247,16345v-272,-5613,-362,-6790,-996,-8510l25045,8378xe" fillcolor="black" stroked="f" strokeweight=".04875mm">
                  <v:stroke joinstyle="miter"/>
                  <v:path arrowok="t" o:connecttype="custom" o:connectlocs="33013,138;33104,1225;30297,3760;11283,1859;1323,13176;4040,24222;10468,27120;11012,21868;6032,13810;11464,7020;12822,7201;15901,12905;16897,23407;24955,29926;35548,20420;31836,8830;37178,4122;36997,501;25045,8378;29029,10822;31202,18790;25317,24585;20247,16345;19251,7835" o:connectangles="0,0,0,0,0,0,0,0,0,0,0,0,0,0,0,0,0,0,0,0,0,0,0,0"/>
                </v:shape>
                <v:shape id="Freeform: Shape 2040" o:spid="_x0000_s1309" style="position:absolute;left:20521;top:1895;width:59;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" path="m2629,119l1180,14787r4436,452l7065,572,2629,119xe" fillcolor="black" stroked="f" strokeweight=".04875mm">
                  <v:stroke joinstyle="miter"/>
                  <v:path arrowok="t" o:connecttype="custom" o:connectlocs="2629,119;1180,14787;5616,15239;7065,572" o:connectangles="0,0,0,0"/>
                </v:shape>
                <v:shape id="Freeform: Shape 2041" o:spid="_x0000_s1310" style="position:absolute;left:20299;top:1552;width:463;height:299;visibility:visible;mso-wrap-style:square;v-text-anchor:middle" coordsize="46306,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" path="m25107,17676r91,-725l25379,14688v634,-5976,3712,-8873,9145,-8330c40047,6901,43035,10613,42491,16227v-543,6066,-3893,8601,-10412,8330l31536,29989v3621,91,5975,-272,8058,-1177c44212,27001,46747,23017,47381,17042,48286,7988,43397,1740,34976,835,29272,292,26013,2193,23568,7173,22300,3008,19494,654,15057,201,7361,-614,2109,3913,1295,12243,389,21025,4916,26277,14423,27363r544,-5432c12250,21569,10711,21116,9443,20482,7089,18943,5731,16046,6093,12605,6546,7807,9806,5271,14695,5724v3169,272,4799,1539,5614,4165c20761,11338,20852,13420,20580,17223r4527,453xe" fillcolor="black" stroked="f" strokeweight=".04875mm">
                  <v:stroke joinstyle="miter"/>
                  <v:path arrowok="t" o:connecttype="custom" o:connectlocs="25107,17676;25198,16951;25379,14688;34524,6358;42491,16227;32079,24557;31536,29989;39594,28812;47381,17042;34976,835;23568,7173;15057,201;1295,12243;14423,27363;14967,21931;9443,20482;6093,12605;14695,5724;20309,9889;20580,17223" o:connectangles="0,0,0,0,0,0,0,0,0,0,0,0,0,0,0,0,0,0,0,0"/>
                </v:shape>
                <v:shape id="Freeform: Shape 2042" o:spid="_x0000_s1311" style="position:absolute;left:20446;top:1202;width:461;height:319;visibility:visible;mso-wrap-style:square;v-text-anchor:middle" coordsize="46086,31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" path="m46816,32024r453,-5161l30428,25143v3622,-2263,5523,-5161,5885,-9416c37128,7307,30881,1240,20650,245,9785,-842,2451,3776,1636,12377v-453,4436,1177,8149,4798,10774l1636,22699r-453,4798l46816,32024xm6434,13735c6978,8031,12229,4771,20016,5586v7243,725,11861,4890,11318,10594c30790,21703,25539,24690,18024,23966,10328,23151,5891,19258,6434,13735xe" fillcolor="black" stroked="f" strokeweight=".04875mm">
                  <v:stroke joinstyle="miter"/>
                  <v:path arrowok="t" o:connecttype="custom" o:connectlocs="46816,32024;47269,26863;30428,25143;36313,15727;20650,245;1636,12377;6434,23151;1636,22699;1183,27497;6434,13735;20016,5586;31334,16180;18024,23966;6434,13735" o:connectangles="0,0,0,0,0,0,0,0,0,0,0,0,0,0"/>
                </v:shape>
                <v:shape id="Freeform: Shape 2043" o:spid="_x0000_s1312" style="position:absolute;left:20950;top:4369;width:386;height:464;visibility:visible;mso-wrap-style:square;v-text-anchor:middle" coordsize="38661,4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" path="m1211,41550r32052,5070l33988,41459,13887,38290c9179,37566,6010,33582,6734,29417v544,-3803,3260,-5613,7334,-4979l36161,27969r815,-5071l16875,19729c12167,19005,8998,14931,9632,10857v634,-3803,3440,-5614,7424,-4980l39149,9408r724,-5161l15789,444c10085,-461,6463,2346,5467,8321v-634,4346,181,7062,3350,10684c5105,20363,3203,22627,2570,26792v-725,4255,362,7424,3893,10683l1936,36751r-725,4799xe" fillcolor="black" stroked="f" strokeweight=".04875mm">
                  <v:stroke joinstyle="miter"/>
                  <v:path arrowok="t" o:connecttype="custom" o:connectlocs="1211,41550;33263,46620;33988,41459;13887,38290;6734,29417;14068,24438;36161,27969;36976,22898;16875,19729;9632,10857;17056,5877;39149,9408;39873,4247;15789,444;5467,8321;8817,19005;2570,26792;6463,37475;1936,36751" o:connectangles="0,0,0,0,0,0,0,0,0,0,0,0,0,0,0,0,0,0,0"/>
                </v:shape>
                <v:shape id="Freeform: Shape 2044" o:spid="_x0000_s1313" style="position:absolute;left:20904;top:4203;width:454;height:122;visibility:visible;mso-wrap-style:square;v-text-anchor:middle" coordsize="45452,1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" path="m14616,2241r-815,5160l45853,12472r815,-5161l14616,2241xm2031,249l1216,5500r6428,996l8459,1245,2031,249xe" fillcolor="black" stroked="f" strokeweight=".04875mm">
                  <v:stroke joinstyle="miter"/>
                  <v:path arrowok="t" o:connecttype="custom" o:connectlocs="14616,2241;13801,7401;45853,12472;46668,7311;2031,249;1216,5500;7644,6496;8459,1245" o:connectangles="0,0,0,0,0,0,0,0"/>
                </v:shape>
                <v:shape id="Freeform: Shape 2045" o:spid="_x0000_s1314" style="position:absolute;left:20928;top:3778;width:503;height:395;visibility:visible;mso-wrap-style:square;v-text-anchor:middle" coordsize="50341,3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" path="m27565,31042l29829,16375v815,-5161,3621,-6882,9144,-6067l42957,10942v2717,453,5433,453,7425,-91l51559,3970,50110,3699c48299,5600,46670,5691,40694,4966,33360,3789,31006,4604,28108,9222,26388,3699,23762,1254,18601,439,10996,-738,5835,3337,4477,12210l1217,32672r44638,7062l46760,34120,27565,31042xm22495,30318l7103,27873,9276,14020v543,-3169,1358,-4889,2806,-6156c13622,6596,15795,6143,18330,6506v5342,814,7334,3893,6338,9959l22495,30318xe" fillcolor="black" stroked="f" strokeweight=".04875mm">
                  <v:stroke joinstyle="miter"/>
                  <v:path arrowok="t" o:connecttype="custom" o:connectlocs="27565,31042;29829,16375;38973,10308;42957,10942;50382,10851;51559,3970;50110,3699;40694,4966;28108,9222;18601,439;4477,12210;1217,32672;45855,39734;46760,34120;22495,30318;7103,27873;9276,14020;12082,7864;18330,6506;24668,16465" o:connectangles="0,0,0,0,0,0,0,0,0,0,0,0,0,0,0,0,0,0,0,0"/>
                </v:shape>
                <v:shape id="Freeform: Shape 2046" o:spid="_x0000_s1315" style="position:absolute;left:21249;top:3586;width:66;height:152;visibility:visible;mso-wrap-style:square;v-text-anchor:middle" coordsize="6609,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" path="m3485,216l1221,14793r4346,634l7831,850,3485,216xe" fillcolor="black" stroked="f" strokeweight=".04875mm">
                  <v:stroke joinstyle="miter"/>
                  <v:path arrowok="t" o:connecttype="custom" o:connectlocs="3485,216;1221,14793;5567,15427;7831,850" o:connectangles="0,0,0,0"/>
                </v:shape>
                <v:shape id="Freeform: Shape 2047" o:spid="_x0000_s1316" style="position:absolute;left:21048;top:3237;width:462;height:310;visibility:visible;mso-wrap-style:square;v-text-anchor:middle" coordsize="46185,31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" path="m24955,18415r90,-724l25408,15427v905,-5885,4164,-8511,9597,-7605c40528,8637,43244,12530,42339,18053v-996,5975,-4346,8420,-10865,7696l30568,31091v3622,362,6067,181,8240,-544c43425,29008,46232,25024,47138,19139,48586,10176,44150,3566,35729,2208,30025,1393,26675,3023,23959,7912,22963,3657,20337,1122,15810,397,8204,-780,2772,3476,1504,11715,56,20497,4220,25839,13637,27560r815,-5342c11826,21674,10377,21131,9110,20316,6756,18687,5669,15789,6212,12349,6937,7641,10287,5196,15086,5920v3169,544,4889,1902,5523,4528c20971,11987,20880,13888,20428,17781r4527,634xe" fillcolor="black" stroked="f" strokeweight=".04875mm">
                  <v:stroke joinstyle="miter"/>
                  <v:path arrowok="t" o:connecttype="custom" o:connectlocs="24955,18415;25045,17691;25408,15427;35005,7822;42339,18053;31474,25749;30568,31091;38808,30547;47138,19139;35729,2208;23959,7912;15810,397;1504,11715;13637,27560;14452,22218;9110,20316;6212,12349;15086,5920;20609,10448;20428,17781" o:connectangles="0,0,0,0,0,0,0,0,0,0,0,0,0,0,0,0,0,0,0,0"/>
                </v:shape>
                <v:shape id="Freeform: Shape 2048" o:spid="_x0000_s1317" style="position:absolute;left:21103;top:2895;width:460;height:299;visibility:visible;mso-wrap-style:square;v-text-anchor:middle" coordsize="46061,29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" path="m1380,11542v-633,4074,725,7968,3350,10684c8171,25757,13875,28020,22115,29379,36964,31733,45656,28111,47104,18785,48553,9641,41400,3303,26913,949,18312,-409,12427,43,7899,2307,4459,4118,2105,7468,1380,11542xm6179,12266c7175,6472,13604,4571,25555,6472v12586,1992,18018,5704,17022,11680c41672,23946,35062,25757,22930,23856,10797,21864,5274,18152,6179,12266xe" fillcolor="black" stroked="f" strokeweight=".04875mm">
                  <v:stroke joinstyle="miter"/>
                  <v:path arrowok="t" o:connecttype="custom" o:connectlocs="1380,11542;4730,22226;22115,29379;47104,18785;26913,949;7899,2307;1380,11542;6179,12266;25555,6472;42577,18152;22930,23856;6179,12266" o:connectangles="0,0,0,0,0,0,0,0,0,0,0,0"/>
                </v:shape>
                <v:shape id="Freeform: Shape 2049" o:spid="_x0000_s1318" style="position:absolute;left:21268;top:2584;width:348;height:282;visibility:visible;mso-wrap-style:square;v-text-anchor:middle" coordsize="34804,2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" path="m15092,253c11923,-19,9931,343,7939,1339,4498,2879,2144,6500,1420,10937,62,19719,6038,26329,16631,28049,27044,29679,34468,25242,35826,16550,37003,8945,33110,3331,25504,1520r-815,5071c29579,8311,31752,11299,31027,15645v-905,5613,-5885,8239,-13490,7062c9478,21439,5223,17365,6128,11842,6853,7587,9750,5233,14277,5323l15092,253xe" fillcolor="black" stroked="f" strokeweight=".04875mm">
                  <v:stroke joinstyle="miter"/>
                  <v:path arrowok="t" o:connecttype="custom" o:connectlocs="15092,253;7939,1339;1420,10937;16631,28049;35826,16550;25504,1520;24689,6591;31027,15645;17537,22707;6128,11842;14277,5323" o:connectangles="0,0,0,0,0,0,0,0,0,0,0"/>
                </v:shape>
                <v:shape id="Freeform: Shape 2050" o:spid="_x0000_s1319" style="position:absolute;left:21437;top:2399;width:66;height:152;visibility:visible;mso-wrap-style:square;v-text-anchor:middle" coordsize="6609,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" path="m3495,148l1232,14725r4346,634l7841,782,3495,148xe" fillcolor="black" stroked="f" strokeweight=".04875mm">
                  <v:stroke joinstyle="miter"/>
                  <v:path arrowok="t" o:connecttype="custom" o:connectlocs="3495,148;1232,14725;5578,15359;7841,782" o:connectangles="0,0,0,0"/>
                </v:shape>
                <v:shape id="Freeform: Shape 2051" o:spid="_x0000_s1320" style="position:absolute;left:21232;top:2039;width:466;height:321;visibility:visible;mso-wrap-style:square;v-text-anchor:middle" coordsize="46567,3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" path="m4765,137l1234,22591r23088,6881l25137,24583c22511,21685,21787,19331,22330,15891v906,-5795,5433,-8692,11861,-7606c40439,9191,43608,13356,42702,19241v-815,4708,-3531,7243,-8692,7696l33195,32279v3712,-91,5523,-453,7334,-1449c44241,28838,46777,24854,47591,19875,48950,11183,43608,3939,34372,2491,25771,1133,19071,6022,17713,14261v-453,3078,-91,5614,1358,8420l7210,19150,10107,1042,4765,137xe" fillcolor="black" stroked="f" strokeweight=".04875mm">
                  <v:stroke joinstyle="miter"/>
                  <v:path arrowok="t" o:connecttype="custom" o:connectlocs="4765,137;1234,22591;24322,29472;25137,24583;22330,15891;34191,8285;42702,19241;34010,26937;33195,32279;40529,30830;47591,19875;34372,2491;17713,14261;19071,22681;7210,19150;10107,1042" o:connectangles="0,0,0,0,0,0,0,0,0,0,0,0,0,0,0,0"/>
                </v:shape>
                <v:shape id="Freeform: Shape 2052" o:spid="_x0000_s1321" style="position:absolute;left:21394;top:1710;width:461;height:336;visibility:visible;mso-wrap-style:square;v-text-anchor:middle" coordsize="46176,33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" path="m46599,33722r814,-5070l30663,26026v3712,-2082,5795,-4889,6429,-9054c38450,8643,32565,2124,22333,494,11649,-1226,4044,3029,2686,11540v-725,4346,633,8149,4164,11046l1961,21862r-724,4708l46599,33722xm7303,13170c8209,7556,13732,4659,21428,5927v7243,1086,11499,5522,10593,11136c31206,22586,25864,25302,18349,24035,10744,22857,6488,18693,7303,13170xe" fillcolor="black" stroked="f" strokeweight=".04875mm">
                  <v:stroke joinstyle="miter"/>
                  <v:path arrowok="t" o:connecttype="custom" o:connectlocs="46599,33722;47413,28652;30663,26026;37092,16972;22333,494;2686,11540;6850,22586;1961,21862;1237,26570;7303,13170;21428,5927;32021,17063;18349,24035;7303,13170" o:connectangles="0,0,0,0,0,0,0,0,0,0,0,0,0,0"/>
                </v:shape>
                <v:shape id="Freeform: Shape 2053" o:spid="_x0000_s1322" style="position:absolute;left:21367;top:4442;width:398;height:469;visibility:visible;mso-wrap-style:square;v-text-anchor:middle" coordsize="39838,46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" path="m1235,41169r31871,5976l34011,42075,14002,38272c9384,37457,6396,33292,7120,29218v725,-3803,3441,-5523,7515,-4799l36637,28584r906,-5070l17533,19711c12915,18896,9837,14822,10651,10748v634,-3712,3441,-5523,7425,-4799l40078,10114r996,-5070l17171,517c11466,-570,7573,2146,6396,8122v-815,4255,91,6972,3079,10684c5762,20073,3770,22337,2956,26502v-815,4255,271,7333,3621,10774l2141,36461r-906,4708xe" fillcolor="black" stroked="f" strokeweight=".04875mm">
                  <v:stroke joinstyle="miter"/>
                  <v:path arrowok="t" o:connecttype="custom" o:connectlocs="1235,41169;33106,47145;34011,42075;14002,38272;7120,29218;14635,24419;36637,28584;37543,23514;17533,19711;10651,10748;18076,5949;40078,10114;41074,5044;17171,517;6396,8122;9475,18806;2956,26502;6577,37276;2141,36461" o:connectangles="0,0,0,0,0,0,0,0,0,0,0,0,0,0,0,0,0,0,0"/>
                </v:shape>
                <v:shape id="Freeform: Shape 2054" o:spid="_x0000_s1323" style="position:absolute;left:21337;top:4271;width:453;height:135;visibility:visible;mso-wrap-style:square;v-text-anchor:middle" coordsize="45361,13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" path="m14731,2698r-905,5070l45697,13744r905,-5070l14731,2698xm2236,253l1240,5414,7578,6682,8574,1521,2236,253xe" fillcolor="black" stroked="f" strokeweight=".04875mm">
                  <v:stroke joinstyle="miter"/>
                  <v:path arrowok="t" o:connecttype="custom" o:connectlocs="14731,2698;13826,7768;45697,13744;46602,8674;2236,253;1240,5414;7578,6682;8574,1521" o:connectangles="0,0,0,0,0,0,0,0"/>
                </v:shape>
                <v:shape id="Freeform: Shape 2055" o:spid="_x0000_s1324" style="position:absolute;left:21366;top:3852;width:511;height:403;visibility:visible;mso-wrap-style:square;v-text-anchor:middle" coordsize="51065,40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" path="m27590,31325l30306,16748v996,-5070,3803,-6881,9235,-5795l43525,11678v2717,543,5433,633,7515,181l52308,4978,50859,4706v-1720,1901,-3440,1992,-9326,996c34199,4344,31755,5068,28767,9414,27318,3982,24602,1537,19532,541,11926,-907,6765,2986,5045,11768l1242,32140r44366,8420l46694,34947,27590,31325xm22610,30420l7308,27522,9843,13851v634,-3169,1540,-4889,2988,-6157c14371,6426,16544,6064,19079,6607v5251,996,7243,4075,6066,10141l22610,30420xe" fillcolor="black" stroked="f" strokeweight=".04875mm">
                  <v:stroke joinstyle="miter"/>
                  <v:path arrowok="t" o:connecttype="custom" o:connectlocs="27590,31325;30306,16748;39541,10953;43525,11678;51040,11859;52308,4978;50859,4706;41533,5702;28767,9414;19532,541;5045,11768;1242,32140;45608,40560;46694,34947;22610,30420;7308,27522;9843,13851;12831,7694;19079,6607;25145,16748" o:connectangles="0,0,0,0,0,0,0,0,0,0,0,0,0,0,0,0,0,0,0,0"/>
                </v:shape>
                <v:shape id="Freeform: Shape 2056" o:spid="_x0000_s1325" style="position:absolute;left:21698;top:3665;width:70;height:155;visibility:visible;mso-wrap-style:square;v-text-anchor:middle" coordsize="7062,15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" path="m3963,221l1247,14798r4346,905l8309,1126,3963,221xe" fillcolor="black" stroked="f" strokeweight=".04875mm">
                  <v:stroke joinstyle="miter"/>
                  <v:path arrowok="t" o:connecttype="custom" o:connectlocs="3963,221;1247,14798;5593,15703;8309,1126" o:connectangles="0,0,0,0"/>
                </v:shape>
                <v:shape id="Freeform: Shape 2057" o:spid="_x0000_s1326" style="position:absolute;left:21507;top:3314;width:461;height:316;visibility:visible;mso-wrap-style:square;v-text-anchor:middle" coordsize="46151,31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" path="m24783,18787r181,-725l25327,15799c26413,9914,29763,7288,35105,8375v5523,995,8240,4979,7153,10502c41172,24853,37640,27116,31121,26211r-996,5342c33747,32006,36101,32006,38274,31281v4708,-1448,7696,-5342,8783,-11227c48687,11181,44431,4481,36011,2851,30397,1856,27047,3395,24150,8193,23335,3847,20709,1312,16272,497,8757,-951,3144,3123,1605,11272,-25,19964,3959,25577,13284,27569r996,-5342c11564,21593,10206,21050,8938,20145,6675,18424,5679,15527,6313,12087,7218,7379,10568,5115,15367,6020v3169,544,4799,1902,5342,4528c21071,12177,20981,14079,20347,17881r4436,906xe" fillcolor="black" stroked="f" strokeweight=".04875mm">
                  <v:stroke joinstyle="miter"/>
                  <v:path arrowok="t" o:connecttype="custom" o:connectlocs="24783,18787;24964,18062;25327,15799;35105,8375;42258,18877;31121,26211;30125,31553;38274,31281;47057,20054;36011,2851;24150,8193;16272,497;1605,11272;13284,27569;14280,22227;8938,20145;6313,12087;15367,6020;20709,10548;20347,17881" o:connectangles="0,0,0,0,0,0,0,0,0,0,0,0,0,0,0,0,0,0,0,0"/>
                </v:shape>
                <v:shape id="Freeform: Shape 2058" o:spid="_x0000_s1327" style="position:absolute;left:21573;top:2975;width:459;height:302;visibility:visible;mso-wrap-style:square;v-text-anchor:middle" coordsize="45925,30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" path="m1472,10957v-724,3983,362,8058,2988,10774c7719,25352,13333,27978,21482,29517v14758,2717,23722,-724,25442,-9959c48645,10413,41582,3894,27186,1178,18675,-361,12790,-90,8263,1903,4641,3713,2196,6882,1472,10957xm6271,11862c7357,6067,13786,4347,25647,6611v12585,2354,17927,6247,16841,12223c41401,24538,34701,26258,22568,23994,10526,21640,5184,17656,6271,11862xe" fillcolor="black" stroked="f" strokeweight=".04875mm">
                  <v:stroke joinstyle="miter"/>
                  <v:path arrowok="t" o:connecttype="custom" o:connectlocs="1472,10957;4460,21731;21482,29517;46924,19558;27186,1178;8263,1903;1472,10957;6271,11862;25647,6611;42488,18834;22568,23994;6271,11862" o:connectangles="0,0,0,0,0,0,0,0,0,0,0,0"/>
                </v:shape>
                <v:shape id="Freeform: Shape 2059" o:spid="_x0000_s1328" style="position:absolute;left:21748;top:2647;width:349;height:300;visibility:visible;mso-wrap-style:square;v-text-anchor:middle" coordsize="34837,29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" path="m22837,1043c17947,138,14869,-44,12515,409,6811,1496,2646,5842,1559,11727,-161,20690,5543,27662,16137,29654,26639,31646,34154,27390,35784,18336,37142,11093,33973,5208,27273,2673r-996,5070c30171,9916,31891,13175,31167,17250v-634,3259,-2626,5704,-5614,6971c23470,25127,21569,25127,18400,24583l22837,1043xm14235,23769c8440,22139,5271,17793,6177,12632,7173,7471,11972,4755,17676,5842l14235,23769xe" fillcolor="black" stroked="f" strokeweight=".04875mm">
                  <v:stroke joinstyle="miter"/>
                  <v:path arrowok="t" o:connecttype="custom" o:connectlocs="22837,1043;12515,409;1559,11727;16137,29654;35784,18336;27273,2673;26277,7743;31167,17250;25553,24221;18400,24583;14235,23769;6177,12632;17676,5842" o:connectangles="0,0,0,0,0,0,0,0,0,0,0,0,0"/>
                </v:shape>
                <v:shape id="Freeform: Shape 2060" o:spid="_x0000_s1329" style="position:absolute;left:21929;top:2440;width:71;height:155;visibility:visible;mso-wrap-style:square;v-text-anchor:middle" coordsize="7062,15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" path="m3976,151l1260,14728r4346,905l8322,1056,3976,151xe" fillcolor="black" stroked="f" strokeweight=".04875mm">
                  <v:stroke joinstyle="miter"/>
                  <v:path arrowok="t" o:connecttype="custom" o:connectlocs="3976,151;1260,14728;5606,15633;8322,1056" o:connectangles="0,0,0,0"/>
                </v:shape>
                <v:shape id="Freeform: Shape 2061" o:spid="_x0000_s1330" style="position:absolute;left:21738;top:2089;width:462;height:317;visibility:visible;mso-wrap-style:square;v-text-anchor:middle" coordsize="46151,31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" path="m24797,18717r181,-724l25340,15729c26426,9844,29776,7218,35118,8305v5523,996,8240,4980,7153,10502c41185,24783,37654,27047,31134,26141r-995,5342c33760,31936,36114,31936,38287,31211v4709,-1448,7696,-5341,8783,-11227c48700,11112,44444,4411,36024,2782,30410,1786,27060,3325,24163,8124,23348,3778,20722,1242,16286,428,8771,-1021,3157,3053,1618,11202,-12,19894,3972,25507,13298,27499r996,-5342c11577,21524,10219,20980,8952,20075,6688,18355,5692,15457,6326,12017,7231,7309,10581,5045,15380,5951v3169,543,4799,1901,5342,4527c21084,12107,20994,14009,20360,17811r4437,906xe" fillcolor="black" stroked="f" strokeweight=".04875mm">
                  <v:stroke joinstyle="miter"/>
                  <v:path arrowok="t" o:connecttype="custom" o:connectlocs="24797,18717;24978,17993;25340,15729;35118,8305;42271,18807;31134,26141;30139,31483;38287,31211;47070,19984;36024,2782;24163,8124;16286,428;1618,11202;13298,27499;14294,22157;8952,20075;6326,12017;15380,5951;20722,10478;20360,17811" o:connectangles="0,0,0,0,0,0,0,0,0,0,0,0,0,0,0,0,0,0,0,0"/>
                </v:shape>
                <v:shape id="Freeform: Shape 2062" o:spid="_x0000_s1331" style="position:absolute;left:21902;top:1756;width:460;height:346;visibility:visible;mso-wrap-style:square;v-text-anchor:middle" coordsize="45995,34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" path="m46356,34668r905,-5070l30692,26429v3803,-2082,5885,-4799,6700,-8963c38931,9136,33227,2526,23086,625,12402,-1367,4616,2617,3076,11128v-815,4346,544,8148,3894,11227l2171,21449r-905,4708l46356,34668xm7694,12848c8781,7234,14394,4518,22000,5967v7243,1358,11499,5885,10412,11499c31416,22898,25893,25524,18378,24075,10863,22717,6698,18280,7694,12848xe" fillcolor="black" stroked="f" strokeweight=".04875mm">
                  <v:stroke joinstyle="miter"/>
                  <v:path arrowok="t" o:connecttype="custom" o:connectlocs="46356,34668;47261,29598;30692,26429;37392,17466;23086,625;3076,11128;6970,22355;2171,21449;1266,26157;7694,12848;22000,5967;32412,17466;18378,24075;7694,12848" o:connectangles="0,0,0,0,0,0,0,0,0,0,0,0,0,0"/>
                </v:shape>
                <v:shape id="Freeform: Shape 2063" o:spid="_x0000_s1332" style="position:absolute;left:21940;top:4564;width:413;height:476;visibility:visible;mso-wrap-style:square;v-text-anchor:middle" coordsize="41287,47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" path="m1267,40530r31600,7334l34044,42884,14215,38267c9597,37180,6609,33015,7605,28941v815,-3803,3713,-5342,7696,-4436l37122,29575r1177,-5070l18470,19887c13853,18800,10865,14635,11861,10561v815,-3712,3803,-5342,7696,-4436l41378,11195,42555,6125,18833,602c13219,-666,9235,1960,7877,7845v-996,4255,-272,6972,2535,10774c6700,19615,4617,21969,3712,25953v-996,4256,-91,7424,3078,10955l2354,35912,1267,40530xe" fillcolor="black" stroked="f" strokeweight=".04875mm">
                  <v:stroke joinstyle="miter"/>
                  <v:path arrowok="t" o:connecttype="custom" o:connectlocs="1267,40530;32867,47864;34044,42884;14215,38267;7605,28941;15301,24505;37122,29575;38299,24505;18470,19887;11861,10561;19557,6125;41378,11195;42555,6125;18833,602;7877,7845;10412,18619;3712,25953;6790,36908;2354,35912" o:connectangles="0,0,0,0,0,0,0,0,0,0,0,0,0,0,0,0,0,0,0"/>
                </v:shape>
                <v:shape id="Freeform: Shape 2064" o:spid="_x0000_s1333" style="position:absolute;left:21931;top:4387;width:452;height:152;visibility:visible;mso-wrap-style:square;v-text-anchor:middle" coordsize="45180,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" path="m14855,3158l13678,8138r31600,7334l46455,10492,14855,3158xm2451,261l1274,5331,7612,6870,8789,1800,2451,261xe" fillcolor="black" stroked="f" strokeweight=".04875mm">
                  <v:stroke joinstyle="miter"/>
                  <v:path arrowok="t" o:connecttype="custom" o:connectlocs="14855,3158;13678,8138;45278,15472;46455,10492;2451,261;1274,5331;7612,6870;8789,1800" o:connectangles="0,0,0,0,0,0,0,0"/>
                </v:shape>
                <v:shape id="Freeform: Shape 2065" o:spid="_x0000_s1334" style="position:absolute;left:21966;top:3975;width:522;height:415;visibility:visible;mso-wrap-style:square;v-text-anchor:middle" coordsize="52242,41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" path="m27714,31672l31064,17276v1177,-5070,4075,-6609,9417,-5342l44465,12840v2625,543,5432,724,7424,362l53519,6411,52070,6049v-1901,1811,-3622,1811,-9416,634c35410,4963,32966,5687,29797,9852,28529,4419,25994,1794,20923,707,13409,-1104,8067,2518,5984,11300l1276,31491,45279,41722r1359,-5613l27714,31672xm22734,30586l7523,27055,10602,13473v815,-3168,1720,-4798,3350,-5975c15582,6411,17755,6049,20290,6592v5251,1268,6971,4437,5523,10412l22734,30586xe" fillcolor="black" stroked="f" strokeweight=".04875mm">
                  <v:stroke joinstyle="miter"/>
                  <v:path arrowok="t" o:connecttype="custom" o:connectlocs="27714,31672;31064,17276;40481,11934;44465,12840;51889,13202;53519,6411;52070,6049;42654,6683;29797,9852;20923,707;5984,11300;1276,31491;45279,41722;46638,36109;22734,30586;7523,27055;10602,13473;13952,7498;20290,6592;25813,17004" o:connectangles="0,0,0,0,0,0,0,0,0,0,0,0,0,0,0,0,0,0,0,0"/>
                </v:shape>
                <v:shape id="Freeform: Shape 2066" o:spid="_x0000_s1335" style="position:absolute;left:22313;top:3797;width:76;height:154;visibility:visible;mso-wrap-style:square;v-text-anchor:middle" coordsize="7605,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" path="m4632,229l1282,14624r4255,996l8887,1224,4632,229xe" fillcolor="black" stroked="f" strokeweight=".04875mm">
                  <v:stroke joinstyle="miter"/>
                  <v:path arrowok="t" o:connecttype="custom" o:connectlocs="4632,229;1282,14624;5537,15620;8887,1224" o:connectangles="0,0,0,0"/>
                </v:shape>
                <v:shape id="Freeform: Shape 2067" o:spid="_x0000_s1336" style="position:absolute;left:22145;top:3501;width:445;height:176;visibility:visible;mso-wrap-style:square;v-text-anchor:middle" coordsize="44456,1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" path="m13417,8456r31056,7244l45740,10358,2099,217,1284,3658c7532,7189,8256,8547,7351,17058r3893,815l13417,8456xe" fillcolor="black" stroked="f" strokeweight=".04875mm">
                  <v:stroke joinstyle="miter"/>
                  <v:path arrowok="t" o:connecttype="custom" o:connectlocs="13417,8456;44473,15700;45740,10358;2099,217;1284,3658;7351,17058;11244,17873" o:connectangles="0,0,0,0,0,0,0"/>
                </v:shape>
                <v:shape id="Freeform: Shape 2068" o:spid="_x0000_s1337" style="position:absolute;left:22216;top:3104;width:460;height:326;visibility:visible;mso-wrap-style:square;v-text-anchor:middle" coordsize="46009,32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" path="m23994,8488c22455,3327,20463,1516,16298,520,9507,-1019,3531,3055,1720,10661,,18176,3531,24694,10322,26234v4165,996,6700,,10412,-3713c22092,27863,25171,31304,30060,32390v7877,1811,14849,-2806,16751,-11227c48803,12653,44547,5409,36670,3599,31781,2512,27616,3961,23994,8488xm6429,11747c7515,7220,10956,4957,15211,5953v4075,996,6157,4527,5071,9054c19286,19534,15845,21797,11590,20801,7515,19805,5433,16274,6429,11747xm24809,16003c26076,10661,30332,7854,35493,9031v5161,1268,7786,5523,6519,11046c40835,25238,36489,28044,31418,26958,26257,25690,23632,21344,24809,16003xe" fillcolor="black" stroked="f" strokeweight=".04875mm">
                  <v:stroke joinstyle="miter"/>
                  <v:path arrowok="t" o:connecttype="custom" o:connectlocs="23994,8488;16298,520;1720,10661;10322,26234;20734,22521;30060,32390;46811,21163;36670,3599;23994,8488;6429,11747;15211,5953;20282,15007;11590,20801;6429,11747;24809,16003;35493,9031;42012,20077;31418,26958;24809,16003" o:connectangles="0,0,0,0,0,0,0,0,0,0,0,0,0,0,0,0,0,0,0"/>
                </v:shape>
                <v:shape id="Freeform: Shape 2069" o:spid="_x0000_s1338" style="position:absolute;left:22298;top:2764;width:456;height:318;visibility:visible;mso-wrap-style:square;v-text-anchor:middle" coordsize="45611,31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" path="m15797,234c8463,-310,3212,3221,1673,9740v-1087,4709,181,9507,3531,12948c8825,26400,13986,28844,21863,30655v7425,1720,12133,1720,16660,91c42688,29207,45404,25947,46491,21239,48392,13000,43594,5757,35083,3765,27024,1954,20143,6028,18423,13724v-996,4165,-272,7877,2444,10865c10183,22054,4842,17255,6290,11189,7105,7477,10183,5394,14529,5576l15797,234xm22950,15444c24127,10374,28383,7930,34268,9288v5432,1267,8601,5794,7515,10683c40606,24951,35535,27758,30012,26490,24580,25223,21682,20696,22950,15444xe" fillcolor="black" stroked="f" strokeweight=".04875mm">
                  <v:stroke joinstyle="miter"/>
                  <v:path arrowok="t" o:connecttype="custom" o:connectlocs="15797,234;1673,9740;5204,22688;21863,30655;38523,30746;46491,21239;35083,3765;18423,13724;20867,24589;6290,11189;14529,5576;22950,15444;34268,9288;41783,19971;30012,26490;22950,15444" o:connectangles="0,0,0,0,0,0,0,0,0,0,0,0,0,0,0,0"/>
                </v:shape>
                <v:shape id="Freeform: Shape 2070" o:spid="_x0000_s1339" style="position:absolute;left:22593;top:2591;width:76;height:154;visibility:visible;mso-wrap-style:square;v-text-anchor:middle" coordsize="7605,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" path="m4648,160l1297,14556r4256,996l8903,1156,4648,160xe" fillcolor="black" stroked="f" strokeweight=".04875mm">
                  <v:stroke joinstyle="miter"/>
                  <v:path arrowok="t" o:connecttype="custom" o:connectlocs="4648,160;1297,14556;5553,15552;8903,1156" o:connectangles="0,0,0,0"/>
                </v:shape>
                <v:shape id="Freeform: Shape 2071" o:spid="_x0000_s1340" style="position:absolute;left:22408;top:2217;width:469;height:342;visibility:visible;mso-wrap-style:square;v-text-anchor:middle" coordsize="46884,34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" path="m6461,148l1300,22331r22545,8601l24932,26043c22668,22965,22034,20611,22849,17260v1268,-5794,5976,-8420,12314,-6971c41320,11738,44217,16084,42859,21969v-996,4527,-3984,7062,-9145,7062l32447,34373v3712,90,5613,-181,7424,-996c43674,31657,46571,27763,47748,22965,49740,14363,44761,6848,35706,4676,27286,2774,20224,7030,18322,15269v-724,2988,-543,5523,725,8510l7548,19253,11713,1416,6461,148xe" fillcolor="black" stroked="f" strokeweight=".04875mm">
                  <v:stroke joinstyle="miter"/>
                  <v:path arrowok="t" o:connecttype="custom" o:connectlocs="6461,148;1300,22331;23845,30932;24932,26043;22849,17260;35163,10289;42859,21969;33714,29031;32447,34373;39871,33377;47748,22965;35706,4676;18322,15269;19047,23779;7548,19253;11713,1416" o:connectangles="0,0,0,0,0,0,0,0,0,0,0,0,0,0,0,0"/>
                </v:shape>
                <v:shape id="Freeform: Shape 2072" o:spid="_x0000_s1341" style="position:absolute;left:22589;top:1911;width:459;height:356;visibility:visible;mso-wrap-style:square;v-text-anchor:middle" coordsize="45904,35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" path="m46032,35818r1178,-5070l30731,26855v3893,-1811,6157,-4437,7062,-8601c39695,10105,34352,3224,24212,870,13709,-1575,5832,2137,3840,10467v-996,4346,90,8239,3350,11318l2391,20698,1305,25406,46032,35818xm8367,12459c9635,6936,15339,4401,22854,6212v7152,1629,11227,6338,9959,11860c31546,23414,25932,25768,18598,24048,11083,22328,7099,17801,8367,12459xe" fillcolor="black" stroked="f" strokeweight=".04875mm">
                  <v:stroke joinstyle="miter"/>
                  <v:path arrowok="t" o:connecttype="custom" o:connectlocs="46032,35818;47210,30748;30731,26855;37793,18254;24212,870;3840,10467;7190,21785;2391,20698;1305,25406;8367,12459;22854,6212;32813,18072;18598,24048;8367,12459" o:connectangles="0,0,0,0,0,0,0,0,0,0,0,0,0,0"/>
                </v:shape>
                <v:shape id="Freeform: Shape 2073" o:spid="_x0000_s1342" style="position:absolute;left:22462;top:4697;width:425;height:482;visibility:visible;mso-wrap-style:square;v-text-anchor:middle" coordsize="42464,4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" path="m1297,40008r31237,8511l33892,43539,14244,38197c9717,36929,6910,32583,7997,28600v996,-3803,3803,-5252,7877,-4165l37423,30320r1358,-4980l19134,19998c14607,18731,11800,14385,12886,10401v996,-3712,3984,-5251,7968,-4165l42403,12121,43761,7141,20220,713c14697,-735,10623,1619,8993,7504v-1087,4165,-453,6971,2263,10955c7363,19365,5190,21447,4104,25431v-1087,4255,-362,7515,2806,11136l2564,35390,1297,40008xe" fillcolor="black" stroked="f" strokeweight=".04875mm">
                  <v:stroke joinstyle="miter"/>
                  <v:path arrowok="t" o:connecttype="custom" o:connectlocs="1297,40008;32534,48519;33892,43539;14244,38197;7997,28600;15874,24435;37423,30320;38781,25340;19134,19998;12886,10401;20854,6236;42403,12121;43761,7141;20220,713;8993,7504;11256,18459;4104,25431;6910,36567;2564,35390" o:connectangles="0,0,0,0,0,0,0,0,0,0,0,0,0,0,0,0,0,0,0"/>
                </v:shape>
                <v:shape id="Freeform: Shape 2074" o:spid="_x0000_s1343" style="position:absolute;left:22473;top:4515;width:450;height:169;visibility:visible;mso-wrap-style:square;v-text-anchor:middle" coordsize="44908,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" path="m14976,3619l13618,8599r31237,8511l46214,12130,14976,3619xm2663,269l1305,5339,7552,7060,8910,1989,2663,269xe" fillcolor="black" stroked="f" strokeweight=".04875mm">
                  <v:stroke joinstyle="miter"/>
                  <v:path arrowok="t" o:connecttype="custom" o:connectlocs="14976,3619;13618,8599;44855,17110;46214,12130;2663,269;1305,5339;7552,7060;8910,1989" o:connectangles="0,0,0,0,0,0,0,0"/>
                </v:shape>
                <v:shape id="Freeform: Shape 2075" o:spid="_x0000_s1344" style="position:absolute;left:22514;top:4110;width:531;height:425;visibility:visible;mso-wrap-style:square;v-text-anchor:middle" coordsize="53057,42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" path="m27564,32138l31457,17833v1358,-4980,4437,-6519,9688,-5071l45129,13849v2626,724,5342,905,7425,724l54364,7783,53006,7420v-2082,1721,-3712,1630,-9507,272c36347,5700,33902,6243,30552,10408,29465,4885,27021,2169,22041,811,14526,-1181,9093,2260,6739,10861l1307,30870,44857,42731r1449,-5523l27564,32138xm22675,30780l7645,26705,11357,13305v815,-3168,1720,-4798,3440,-5885c16337,6334,18600,6062,21135,6696v5071,1449,6882,4708,5252,10684l22675,30780xe" fillcolor="black" stroked="f" strokeweight=".04875mm">
                  <v:stroke joinstyle="miter"/>
                  <v:path arrowok="t" o:connecttype="custom" o:connectlocs="27564,32138;31457,17833;41145,12762;45129,13849;52554,14573;54364,7783;53006,7420;43499,7692;30552,10408;22041,811;6739,10861;1307,30870;44857,42731;46306,37208;22675,30780;7645,26705;11357,13305;14797,7420;21135,6696;26387,17380" o:connectangles="0,0,0,0,0,0,0,0,0,0,0,0,0,0,0,0,0,0,0,0"/>
                </v:shape>
                <v:shape id="Freeform: Shape 2076" o:spid="_x0000_s1345" style="position:absolute;left:22872;top:3941;width:82;height:154;visibility:visible;mso-wrap-style:square;v-text-anchor:middle" coordsize="8239,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" path="m5207,237l1313,14452r4346,1177l9553,1414,5207,237xe" fillcolor="black" stroked="f" strokeweight=".04875mm">
                  <v:stroke joinstyle="miter"/>
                  <v:path arrowok="t" o:connecttype="custom" o:connectlocs="5207,237;1313,14452;5659,15629;9553,1414" o:connectangles="0,0,0,0"/>
                </v:shape>
                <v:shape id="Freeform: Shape 2077" o:spid="_x0000_s1346" style="position:absolute;left:22709;top:3582;width:460;height:333;visibility:visible;mso-wrap-style:square;v-text-anchor:middle" coordsize="46008,33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" path="m24617,19595r181,-633l25341,16698v1630,-5704,5161,-8058,10412,-6609c41186,11537,43449,15793,42001,21135v-1630,5885,-5252,7877,-11680,6519l28872,32905v3622,724,5976,815,8149,272c41820,32090,44989,28468,46618,22674,48972,13982,45351,6920,37111,4747,31588,3208,28057,4475,24798,9093,24345,4747,21900,1940,17554,763,10130,-1229,4154,2393,1981,10360,-283,18962,3249,24847,12393,27472r1449,-5251c11216,21406,9768,20773,8681,19867,6599,17875,5874,14887,6780,11537,7957,6920,11488,4837,16196,6196v3078,814,4708,2354,4980,4979c21357,12805,21176,14797,20271,18418r4346,1177xe" fillcolor="black" stroked="f" strokeweight=".04875mm">
                  <v:stroke joinstyle="miter"/>
                  <v:path arrowok="t" o:connecttype="custom" o:connectlocs="24617,19595;24798,18962;25341,16698;35753,10089;42001,21135;30321,27654;28872,32905;37021,33177;46618,22674;37111,4747;24798,9093;17554,763;1981,10360;12393,27472;13842,22221;8681,19867;6780,11537;16196,6196;21176,11175;20271,18418" o:connectangles="0,0,0,0,0,0,0,0,0,0,0,0,0,0,0,0,0,0,0,0"/>
                </v:shape>
                <v:shape id="Freeform: Shape 2078" o:spid="_x0000_s1347" style="position:absolute;left:22820;top:3264;width:444;height:321;visibility:visible;mso-wrap-style:square;v-text-anchor:middle" coordsize="44365,3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" path="m33736,14421r10503,2807l45687,11977,35184,9170,36814,2832,32106,1474,30476,7812,2408,207,1322,4100,23323,30809r5523,1540l33736,14421xm29028,13063l25406,26373,10014,7902r19014,5161xe" fillcolor="black" stroked="f" strokeweight=".04875mm">
                  <v:stroke joinstyle="miter"/>
                  <v:path arrowok="t" o:connecttype="custom" o:connectlocs="33736,14421;44239,17228;45687,11977;35184,9170;36814,2832;32106,1474;30476,7812;2408,207;1322,4100;23323,30809;28846,32349;29028,13063;25406,26373;10014,7902" o:connectangles="0,0,0,0,0,0,0,0,0,0,0,0,0,0"/>
                </v:shape>
                <v:shape id="Freeform: Shape 2079" o:spid="_x0000_s1348" style="position:absolute;left:23000;top:2947;width:382;height:308;visibility:visible;mso-wrap-style:square;v-text-anchor:middle" coordsize="38150,30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" path="m35584,2455v,634,,905,-91,1086c35040,5352,33863,5986,32324,5533l13944,553c8421,-986,4165,2364,2083,10060v-1268,4618,-906,8511,815,11318c4256,23279,5795,24366,8964,25452r1358,-5070c6519,18843,5433,16126,6700,11509,7878,6891,10232,4899,13220,5714r1358,362c16751,6710,17203,8068,16570,12143v-996,7333,-996,8510,-725,10593c16389,26901,18652,29436,22726,30522v5705,1540,10232,-1358,11952,-7696c35765,18843,35312,15311,32958,10875v3350,634,5161,-634,6066,-3893c39296,5986,39386,5262,39477,3541l35584,2455xm26348,9245v1630,453,2626,1177,3531,3169c31237,14949,31419,17666,30694,20563v-1086,3893,-3531,5704,-6790,4799c20735,24456,19648,21830,20372,16308v634,-5614,725,-6610,363,-8511l26348,9245xe" fillcolor="black" stroked="f" strokeweight=".04875mm">
                  <v:stroke joinstyle="miter"/>
                  <v:path arrowok="t" o:connecttype="custom" o:connectlocs="35584,2455;35493,3541;32324,5533;13944,553;2083,10060;2898,21378;8964,25452;10322,20382;6700,11509;13220,5714;14578,6076;16570,12143;15845,22736;22726,30522;34678,22826;32958,10875;39024,6982;39477,3541;26348,9245;29879,12414;30694,20563;23904,25362;20372,16308;20735,7797" o:connectangles="0,0,0,0,0,0,0,0,0,0,0,0,0,0,0,0,0,0,0,0,0,0,0,0"/>
                </v:shape>
                <v:shape id="Freeform: Shape 2080" o:spid="_x0000_s1349" style="position:absolute;left:23197;top:2746;width:82;height:154;visibility:visible;mso-wrap-style:square;v-text-anchor:middle" coordsize="8239,15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" path="m5225,169l1332,14384r4346,1177l9571,1346,5225,169xe" fillcolor="black" stroked="f" strokeweight=".04875mm">
                  <v:stroke joinstyle="miter"/>
                  <v:path arrowok="t" o:connecttype="custom" o:connectlocs="5225,169;1332,14384;5678,15561;9571,1346" o:connectangles="0,0,0,0"/>
                </v:shape>
                <v:shape id="Freeform: Shape 2081" o:spid="_x0000_s1350" style="position:absolute;left:23025;top:2367;width:469;height:352;visibility:visible;mso-wrap-style:square;v-text-anchor:middle" coordsize="46934,35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" path="m7311,158l1335,22159r22183,9326l24876,26686c22612,23426,22069,21072,22975,17722v1539,-5613,6428,-8058,12675,-6337c41807,13014,44433,17541,42894,23245v-1268,4618,-4256,6791,-9417,6791l32029,35287v3712,181,5523,,7424,-724c43347,33024,46334,29221,47693,24332,49956,15912,45429,8216,36465,5771,28045,3417,20802,7491,18629,15640v-815,2988,-725,5523,452,8511l7763,19171,12562,1516,7311,158xe" fillcolor="black" stroked="f" strokeweight=".04875mm">
                  <v:stroke joinstyle="miter"/>
                  <v:path arrowok="t" o:connecttype="custom" o:connectlocs="7311,158;1335,22159;23518,31485;24876,26686;22975,17722;35650,11385;42894,23245;33477,30036;32029,35287;39453,34563;47693,24332;36465,5771;18629,15640;19081,24151;7763,19171;12562,1516" o:connectangles="0,0,0,0,0,0,0,0,0,0,0,0,0,0,0,0"/>
                </v:shape>
                <v:shape id="Freeform: Shape 2082" o:spid="_x0000_s1351" style="position:absolute;left:23217;top:2071;width:457;height:366;visibility:visible;mso-wrap-style:square;v-text-anchor:middle" coordsize="45633,36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" path="m45615,36758r1358,-4979l30585,27342v3984,-1720,6157,-4255,7334,-8420c40092,10773,35022,3892,25062,1176,14559,-1721,6501,1538,4328,9868v-1177,4255,-271,8239,2988,11498l2608,20099,1340,24716,45615,36758xm8765,12041c10213,6518,16008,4254,23523,6246v7062,1992,10865,6881,9416,12404c31491,23992,25877,26074,18543,24083,11119,22000,7316,17383,8765,12041xe" fillcolor="black" stroked="f" strokeweight=".04875mm">
                  <v:stroke joinstyle="miter"/>
                  <v:path arrowok="t" o:connecttype="custom" o:connectlocs="45615,36758;46973,31779;30585,27342;37919,18922;25062,1176;4328,9868;7316,21366;2608,20099;1340,24716;8765,12041;23523,6246;32939,18650;18543,24083;8765,12041" o:connectangles="0,0,0,0,0,0,0,0,0,0,0,0,0,0"/>
                </v:shape>
                <v:shape id="Freeform: Shape 2083" o:spid="_x0000_s1352" style="position:absolute;left:24079;top:5252;width:462;height:498;visibility:visible;mso-wrap-style:square;v-text-anchor:middle" coordsize="46176,49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" path="m1388,37875l31448,50098r1901,-4799l14517,37603c10080,35883,7907,31265,9446,27372v1449,-3622,4527,-4708,8330,-3169l38510,32623r1992,-4798l21669,20129c17233,18409,14969,13791,16509,9898,17957,6367,21126,5190,24929,6729r20734,8420l47564,10350,25020,1206c19587,-967,15332,934,13068,6548v-1630,3984,-1358,6881,815,11136c10080,18137,7635,19948,6006,23750,4376,27825,4829,31175,7454,35068l3199,33348,1388,37875xe" fillcolor="black" stroked="f" strokeweight=".04875mm">
                  <v:stroke joinstyle="miter"/>
                  <v:path arrowok="t" o:connecttype="custom" o:connectlocs="1388,37875;31448,50098;33349,45299;14517,37603;9446,27372;17776,24203;38510,32623;40502,27825;21669,20129;16509,9898;24929,6729;45663,15149;47564,10350;25020,1206;13068,6548;13883,17684;6006,23750;7454,35068;3199,33348" o:connectangles="0,0,0,0,0,0,0,0,0,0,0,0,0,0,0,0,0,0,0"/>
                </v:shape>
                <v:shape id="Freeform: Shape 2084" o:spid="_x0000_s1353" style="position:absolute;left:24155;top:5056;width:438;height:217;visibility:visible;mso-wrap-style:square;v-text-anchor:middle" coordsize="43822,21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" path="m15162,5101l13170,9809,43230,22032r1992,-4708l15162,5101xm3391,303l1399,5101,7375,7546,9367,2747,3391,303xe" fillcolor="black" stroked="f" strokeweight=".04875mm">
                  <v:stroke joinstyle="miter"/>
                  <v:path arrowok="t" o:connecttype="custom" o:connectlocs="15162,5101;13170,9809;43230,22032;45222,17324;3391,303;1399,5101;7375,7546;9367,2747" o:connectangles="0,0,0,0,0,0,0,0"/>
                </v:shape>
                <v:shape id="Freeform: Shape 2085" o:spid="_x0000_s1354" style="position:absolute;left:24213;top:4676;width:555;height:455;visibility:visible;mso-wrap-style:square;v-text-anchor:middle" coordsize="55502,45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" path="m27388,33144l32911,19382v1992,-4708,5161,-5885,10231,-3802l46945,17119v2535,996,5251,1630,7334,1539l56905,12230r-1359,-543c53283,13135,51744,12863,46130,10781,39249,8065,36623,8246,32911,11958,32458,6345,30376,3357,25577,1455,18333,-1532,12539,1274,9189,9604l1402,28799,43233,45820r2173,-5342l27388,33144xm22679,31243l8283,25358,13535,12501c14712,9423,15889,8065,17609,7159v1720,-995,3984,-905,6429,91c29018,9242,30195,12683,27931,18387l22679,31243xe" fillcolor="black" stroked="f" strokeweight=".04875mm">
                  <v:stroke joinstyle="miter"/>
                  <v:path arrowok="t" o:connecttype="custom" o:connectlocs="27388,33144;32911,19382;43142,15580;46945,17119;54279,18658;56905,12230;55546,11687;46130,10781;32911,11958;25577,1455;9189,9604;1402,28799;43233,45820;45406,40478;22679,31243;8283,25358;13535,12501;17609,7159;24038,7250;27931,18387" o:connectangles="0,0,0,0,0,0,0,0,0,0,0,0,0,0,0,0,0,0,0,0"/>
                </v:shape>
                <v:shape id="Freeform: Shape 2086" o:spid="_x0000_s1355" style="position:absolute;left:24609;top:4536;width:96;height:153;visibility:visible;mso-wrap-style:square;v-text-anchor:middle" coordsize="9597,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" path="m6935,272l1412,13943r4074,1630l11009,1901,6935,272xe" fillcolor="black" stroked="f" strokeweight=".04875mm">
                  <v:stroke joinstyle="miter"/>
                  <v:path arrowok="t" o:connecttype="custom" o:connectlocs="6935,272;1412,13943;5486,15573;11009,1901" o:connectangles="0,0,0,0"/>
                </v:shape>
                <v:shape id="Freeform: Shape 2087" o:spid="_x0000_s1356" style="position:absolute;left:24491;top:4172;width:447;height:345;visibility:visible;mso-wrap-style:square;v-text-anchor:middle" coordsize="44721,34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" path="m29540,34218v7153,1811,13038,-996,15483,-7153c46924,22538,46381,17558,43483,13665,40586,9591,35968,6422,28453,3344,21391,446,16592,-278,11884,627,7629,1533,4369,4249,2558,8776v-3169,7786,453,15663,8421,18923c18675,30777,26190,27789,29178,20546v1539,-3893,1267,-7334,-725,-11227c38685,13665,43031,19097,40677,24892v-1449,3622,-4709,5161,-9145,4255l29540,34218xm6904,10677c8806,5969,14238,3977,19580,6241v5161,1992,7334,6881,5252,11770c22930,22900,18222,24530,12790,22266,7447,20184,5003,15295,6904,10677xe" fillcolor="black" stroked="f" strokeweight=".04875mm">
                  <v:stroke joinstyle="miter"/>
                  <v:path arrowok="t" o:connecttype="custom" o:connectlocs="29540,34218;45023,27065;43483,13665;28453,3344;11884,627;2558,8776;10979,27699;29178,20546;28453,9319;40677,24892;31532,29147;6904,10677;19580,6241;24832,18011;12790,22266;6904,10677" o:connectangles="0,0,0,0,0,0,0,0,0,0,0,0,0,0,0,0"/>
                </v:shape>
                <v:shape id="Freeform: Shape 2088" o:spid="_x0000_s1357" style="position:absolute;left:24816;top:4026;width:96;height:153;visibility:visible;mso-wrap-style:square;v-text-anchor:middle" coordsize="9597,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" path="m6946,243l1423,13914r4075,1630l11021,1872,6946,243xe" fillcolor="black" stroked="f" strokeweight=".04875mm">
                  <v:stroke joinstyle="miter"/>
                  <v:path arrowok="t" o:connecttype="custom" o:connectlocs="6946,243;1423,13914;5498,15544;11021,1872" o:connectangles="0,0,0,0"/>
                </v:shape>
                <v:shape id="Freeform: Shape 2089" o:spid="_x0000_s1358" style="position:absolute;left:24680;top:3632;width:470;height:383;visibility:visible;mso-wrap-style:square;v-text-anchor:middle" coordsize="46998,3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" path="m10029,232l1428,21328,22343,33279r1811,-4618c22434,25130,22252,22776,23520,19607v2264,-5523,7243,-7333,13310,-4889c42715,17072,44888,21871,42625,27394v-1811,4436,-5071,6247,-10141,5523l30401,37987v3622,634,5433,724,7425,181c41810,37082,45341,33732,47242,29114,50502,20965,46880,12726,38278,9286,30220,5936,22524,9105,19355,16891v-1177,2898,-1358,5433,-634,8511l8128,19155,15009,2224,10029,232xe" fillcolor="black" stroked="f" strokeweight=".04875mm">
                  <v:stroke joinstyle="miter"/>
                  <v:path arrowok="t" o:connecttype="custom" o:connectlocs="10029,232;1428,21328;22343,33279;24154,28661;23520,19607;36830,14718;42625,27394;32484,32917;30401,37987;37826,38168;47242,29114;38278,9286;19355,16891;18721,25402;8128,19155;15009,2224" o:connectangles="0,0,0,0,0,0,0,0,0,0,0,0,0,0,0,0"/>
                </v:shape>
                <v:shape id="Freeform: Shape 2090" o:spid="_x0000_s1359" style="position:absolute;left:24903;top:3373;width:445;height:399;visibility:visible;mso-wrap-style:square;v-text-anchor:middle" coordsize="44456,39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" path="m43990,40114r1901,-4799l30228,28977v4165,-1267,6700,-3531,8330,-7515c41727,13676,37471,6070,27964,2177,17914,-1897,9403,457,6234,8424,4514,12499,5057,16573,7773,20285l3246,18384,1435,22820,43990,40114xm10399,11141c12572,5889,18548,4260,25791,7247v6791,2717,10050,8059,7877,13310c31586,25718,25701,27076,18638,24269,11485,21372,8316,16302,10399,11141xe" fillcolor="black" stroked="f" strokeweight=".04875mm">
                  <v:stroke joinstyle="miter"/>
                  <v:path arrowok="t" o:connecttype="custom" o:connectlocs="43990,40114;45891,35315;30228,28977;38558,21462;27964,2177;6234,8424;7773,20285;3246,18384;1435,22820;10399,11141;25791,7247;33668,20557;18638,24269;10399,11141" o:connectangles="0,0,0,0,0,0,0,0,0,0,0,0,0,0"/>
                </v:shape>
                <v:shape id="Freeform: Shape 2091" o:spid="_x0000_s1360" style="position:absolute;left:24992;top:5666;width:479;height:504;visibility:visible;mso-wrap-style:square;v-text-anchor:middle" coordsize="47896,5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" path="m1439,36438l30503,50743r2264,-4618l14477,37162c10222,35080,8411,30372,10222,26569v1720,-3441,4799,-4437,8511,-2626l38833,33812r2264,-4617l22807,20231c18552,18148,16650,13440,18552,9728,20182,6288,23351,5201,26972,7012r20101,9869l49336,12263,27425,1580c22264,-1046,17918,584,15292,6107v-1992,3893,-1901,6700,,11045c11399,17334,8864,19054,7053,22856v-1901,3894,-1720,7153,453,11228l3522,32092,1439,36438xe" fillcolor="black" stroked="f" strokeweight=".04875mm">
                  <v:stroke joinstyle="miter"/>
                  <v:path arrowok="t" o:connecttype="custom" o:connectlocs="1439,36438;30503,50743;32767,46125;14477,37162;10222,26569;18733,23943;38833,33812;41097,29195;22807,20231;18552,9728;26972,7012;47073,16881;49336,12263;27425,1580;15292,6107;15292,17152;7053,22856;7506,34084;3522,32092" o:connectangles="0,0,0,0,0,0,0,0,0,0,0,0,0,0,0,0,0,0,0"/>
                </v:shape>
                <v:shape id="Freeform: Shape 2092" o:spid="_x0000_s1361" style="position:absolute;left:25103;top:5464;width:428;height:245;visibility:visible;mso-wrap-style:square;v-text-anchor:middle" coordsize="42826,24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" path="m15215,5941r-2264,4617l42015,24864r2264,-4618l15215,5941xm3716,327l1452,5035,7338,7933,9601,3225,3716,327xe" fillcolor="black" stroked="f" strokeweight=".04875mm">
                  <v:stroke joinstyle="miter"/>
                  <v:path arrowok="t" o:connecttype="custom" o:connectlocs="15215,5941;12951,10558;42015,24864;44279,20246;3716,327;1452,5035;7338,7933;9601,3225" o:connectangles="0,0,0,0,0,0,0,0"/>
                </v:shape>
                <v:shape id="Freeform: Shape 2093" o:spid="_x0000_s1362" style="position:absolute;left:25171;top:5100;width:565;height:471;visibility:visible;mso-wrap-style:square;v-text-anchor:middle" coordsize="56498,47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" path="m27079,33666l33598,20357v2264,-4618,5523,-5523,10503,-3079l47723,18998v2444,1268,5070,2083,7153,2083l57954,14834r-1268,-634c54423,15558,52793,15196,47361,12661,40660,9401,38125,9492,34141,12932,34051,7228,32149,4059,27532,1796,20560,-1554,14584,800,10600,8858l1456,27509,42019,47428r2535,-5161l27079,33666xm22552,31493l8518,24612,14675,12117c16123,9130,17391,7771,19111,7047v1902,-815,4075,-634,6429,543c30339,9944,31425,13476,28709,18998l22552,31493xe" fillcolor="black" stroked="f" strokeweight=".04875mm">
                  <v:stroke joinstyle="miter"/>
                  <v:path arrowok="t" o:connecttype="custom" o:connectlocs="27079,33666;33598,20357;44101,17278;47723,18998;54876,21081;57954,14834;56686,14200;47361,12661;34141,12932;27532,1796;10600,8858;1456,27509;42019,47428;44554,42267;22552,31493;8518,24612;14675,12117;19111,7047;25540,7590;28709,18998" o:connectangles="0,0,0,0,0,0,0,0,0,0,0,0,0,0,0,0,0,0,0,0"/>
                </v:shape>
                <v:shape id="Freeform: Shape 2094" o:spid="_x0000_s1363" style="position:absolute;left:25587;top:4980;width:104;height:152;visibility:visible;mso-wrap-style:square;v-text-anchor:middle" coordsize="10412,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" path="m7895,297l1467,13516r3984,1992l11879,2289,7895,297xe" fillcolor="black" stroked="f" strokeweight=".04875mm">
                  <v:stroke joinstyle="miter"/>
                  <v:path arrowok="t" o:connecttype="custom" o:connectlocs="7895,297;1467,13516;5451,15508;11879,2289" o:connectangles="0,0,0,0"/>
                </v:shape>
                <v:shape id="Freeform: Shape 2095" o:spid="_x0000_s1364" style="position:absolute;left:25515;top:4647;width:417;height:246;visibility:visible;mso-wrap-style:square;v-text-anchor:middle" coordsize="41740,24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" path="m12246,10880l40858,24914r2354,-4889l3011,287,1472,3456c6723,8345,7176,9794,4369,17852r3622,1720l12246,10880xe" fillcolor="black" stroked="f" strokeweight=".04875mm">
                  <v:stroke joinstyle="miter"/>
                  <v:path arrowok="t" o:connecttype="custom" o:connectlocs="12246,10880;40858,24914;43212,20025;3011,287;1472,3456;4369,17852;7991,19572" o:connectangles="0,0,0,0,0,0,0"/>
                </v:shape>
                <v:shape id="Freeform: Shape 2096" o:spid="_x0000_s1365" style="position:absolute;left:25646;top:4299;width:449;height:370;visibility:visible;mso-wrap-style:square;v-text-anchor:middle" coordsize="44918,36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" path="m25337,11033c24885,5691,23436,3428,19633,1526,13386,-1552,6595,1164,3154,8136,-286,15107,1706,22170,7953,25248v3803,1901,6519,1539,11046,-1267c18999,29503,21263,33578,25699,35751v7334,3531,15030,543,18924,-7244c48426,20721,45981,12753,38647,9222,34210,7049,29864,7502,25337,11033xm7500,10309c9492,6144,13386,4786,17369,6687v3713,1811,4890,5704,2898,9869c18184,20721,14382,22170,10488,20268,6686,18458,5418,14474,7500,10309xm24432,18548v2354,-4889,7153,-6609,11861,-4346c41092,16556,42721,21355,40186,26425v-2354,4799,-7243,6609,-11861,4346c23526,28417,21987,23528,24432,18548xe" fillcolor="black" stroked="f" strokeweight=".04875mm">
                  <v:stroke joinstyle="miter"/>
                  <v:path arrowok="t" o:connecttype="custom" o:connectlocs="25337,11033;19633,1526;3154,8136;7953,25248;18999,23981;25699,35751;44623,28507;38647,9222;25337,11033;7500,10309;17369,6687;20267,16556;10488,20268;7500,10309;24432,18548;36293,14202;40186,26425;28325,30771;24432,18548" o:connectangles="0,0,0,0,0,0,0,0,0,0,0,0,0,0,0,0,0,0,0"/>
                </v:shape>
                <v:shape id="Freeform: Shape 2097" o:spid="_x0000_s1366" style="position:absolute;left:25818;top:4029;width:417;height:246;visibility:visible;mso-wrap-style:square;v-text-anchor:middle" coordsize="41740,24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" path="m12264,10845l40875,24879r2354,-4889l3029,252,1489,3421c6741,8310,7193,9759,4387,17817r3621,1720l12264,10845xe" fillcolor="black" stroked="f" strokeweight=".04875mm">
                  <v:stroke joinstyle="miter"/>
                  <v:path arrowok="t" o:connecttype="custom" o:connectlocs="12264,10845;40875,24879;43229,19990;3029,252;1489,3421;4387,17817;8008,19537" o:connectangles="0,0,0,0,0,0,0"/>
                </v:shape>
                <v:shape id="Freeform: Shape 2098" o:spid="_x0000_s1367" style="position:absolute;left:26047;top:3730;width:399;height:332;visibility:visible;mso-wrap-style:square;v-text-anchor:middle" coordsize="39928,3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" path="m37805,7092v-91,634,-181,814,-272,1086c36718,9808,35451,10351,34002,9627l16890,1207c11729,-1329,7021,1116,3580,8269,1407,12615,954,16508,2131,19586v906,1992,2264,3441,5161,4980l9646,19858c6206,17775,5662,14878,7745,10532,9827,6277,12453,4738,15260,6096r1177,633c18519,7816,18701,9174,17342,13067v-2444,7062,-2625,8149,-2806,10231c14354,27463,16075,30451,19878,32262v5342,2626,10412,634,13219,-5251c34908,23298,35089,19677,33730,14969v3169,1177,5161,362,6610,-2717c40793,11347,41064,10532,41427,8812l37805,7092xm27483,12071v1539,815,2264,1721,2897,3713c31195,18500,30833,21306,29566,23932v-1811,3712,-4437,4980,-7515,3531c19063,25924,18519,23208,20240,17866v1629,-5342,1992,-6428,1992,-8330l27483,12071xe" fillcolor="black" stroked="f" strokeweight=".04875mm">
                  <v:stroke joinstyle="miter"/>
                  <v:path arrowok="t" o:connecttype="custom" o:connectlocs="37805,7092;37533,8178;34002,9627;16890,1207;3580,8269;2131,19586;7292,24566;9646,19858;7745,10532;15260,6096;16437,6729;17342,13067;14536,23298;19878,32262;33097,27011;33730,14969;40340,12252;41427,8812;27483,12071;30380,15784;29566,23932;22051,27463;20240,17866;22232,9536" o:connectangles="0,0,0,0,0,0,0,0,0,0,0,0,0,0,0,0,0,0,0,0,0,0,0,0"/>
                </v:shape>
                <v:shape id="Freeform: Shape 2099" o:spid="_x0000_s1368" style="position:absolute;left:26284;top:3559;width:104;height:152;visibility:visible;mso-wrap-style:square;v-text-anchor:middle" coordsize="10412,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" path="m7935,217l1506,13435r3984,1992l11919,2208,7935,217xe" fillcolor="black" stroked="f" strokeweight=".04875mm">
                  <v:stroke joinstyle="miter"/>
                  <v:path arrowok="t" o:connecttype="custom" o:connectlocs="7935,217;1506,13435;5490,15427;11919,2208" o:connectangles="0,0,0,0"/>
                </v:shape>
                <v:shape id="Freeform: Shape 2100" o:spid="_x0000_s1369" style="position:absolute;left:26171;top:3158;width:466;height:400;visibility:visible;mso-wrap-style:square;v-text-anchor:middle" coordsize="46685,40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" path="m11471,206l1512,20668,21522,34068r2173,-4436c22155,25919,22065,23565,23604,20487v2626,-5342,7787,-6881,13581,-3984c42889,19310,44791,24199,42165,29632v-2082,4164,-5523,5885,-10593,4889l29218,39319v3531,906,5342,1177,7334,725c40807,39229,44338,36060,46511,31623v3893,-7877,906,-16297,-7515,-20462c31210,7359,23423,9984,19711,17590v-1359,2716,-1721,5251,-1177,8329l8302,19038,16270,2560,11471,206xe" fillcolor="black" stroked="f" strokeweight=".04875mm">
                  <v:stroke joinstyle="miter"/>
                  <v:path arrowok="t" o:connecttype="custom" o:connectlocs="11471,206;1512,20668;21522,34068;23695,29632;23604,20487;37185,16503;42165,29632;31572,34521;29218,39319;36552,40044;46511,31623;38996,11161;19711,17590;18534,25919;8302,19038;16270,2560" o:connectangles="0,0,0,0,0,0,0,0,0,0,0,0,0,0,0,0"/>
                </v:shape>
                <v:shape id="Freeform: Shape 2101" o:spid="_x0000_s1370" style="position:absolute;left:26410;top:2921;width:434;height:416;visibility:visible;mso-wrap-style:square;v-text-anchor:middle" coordsize="43460,4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" path="m42717,41769r2264,-4617l29769,29637v4256,-905,6972,-3078,8783,-6881c42264,15151,38643,7364,29407,2837,19629,-1962,11118,-151,7315,7545v-1992,3984,-1811,7968,724,11770l3693,17142,1520,21488,42717,41769xm11208,10443c13743,5282,19900,4195,26872,7545v6519,3260,9416,8783,6881,13943c31399,26468,25333,27555,18542,24205,11661,20764,8854,15422,11208,10443xe" fillcolor="black" stroked="f" strokeweight=".04875mm">
                  <v:stroke joinstyle="miter"/>
                  <v:path arrowok="t" o:connecttype="custom" o:connectlocs="42717,41769;44981,37152;29769,29637;38552,22756;29407,2837;7315,7545;8039,19315;3693,17142;1520,21488;11208,10443;26872,7545;33753,21488;18542,24205;11208,10443" o:connectangles="0,0,0,0,0,0,0,0,0,0,0,0,0,0"/>
                </v:shape>
                <v:shape id="Freeform: Shape 2102" o:spid="_x0000_s1371" style="position:absolute;left:27173;top:7011;width:516;height:510;visibility:visible;mso-wrap-style:square;v-text-anchor:middle" coordsize="51518,51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" path="m1561,32278l27638,51472r3078,-4165l14328,35266c10525,32459,9529,27479,11974,24129v2354,-3169,5523,-3531,8873,-996l38865,36352r3078,-4165l25555,20145c21752,17338,20666,12268,23110,8918v2264,-2988,5614,-3440,8874,-996l50002,21141r3078,-4165l33432,2490c28815,-860,24197,-136,20575,4753v-2535,3532,-2988,6338,-1901,11046c14871,15256,11974,16433,9529,19783,6994,23314,6541,26664,8080,31101l4459,28475,1561,32278xe" fillcolor="black" stroked="f" strokeweight=".04875mm">
                  <v:stroke joinstyle="miter"/>
                  <v:path arrowok="t" o:connecttype="custom" o:connectlocs="1561,32278;27638,51472;30716,47307;14328,35266;11974,24129;20847,23133;38865,36352;41943,32187;25555,20145;23110,8918;31984,7922;50002,21141;53080,16976;33432,2490;20575,4753;18674,15799;9529,19783;8080,31101;4459,28475" o:connectangles="0,0,0,0,0,0,0,0,0,0,0,0,0,0,0,0,0,0,0"/>
                </v:shape>
                <v:shape id="Freeform: Shape 2103" o:spid="_x0000_s1372" style="position:absolute;left:27375;top:6798;width:395;height:310;visibility:visible;mso-wrap-style:square;v-text-anchor:middle" coordsize="39476,3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" path="m14979,8012r-3078,4165l37977,31372r3078,-4165l14979,8012xm4657,407l1579,4662,6830,8555,9909,4300,4657,407xe" fillcolor="black" stroked="f" strokeweight=".04875mm">
                  <v:stroke joinstyle="miter"/>
                  <v:path arrowok="t" o:connecttype="custom" o:connectlocs="14979,8012;11901,12177;37977,31372;41055,27207;4657,407;1579,4662;6830,8555;9909,4300" o:connectangles="0,0,0,0,0,0,0,0"/>
                </v:shape>
                <v:shape id="Freeform: Shape 2104" o:spid="_x0000_s1373" style="position:absolute;left:27467;top:6483;width:578;height:500;visibility:visible;mso-wrap-style:square;v-text-anchor:middle" coordsize="57856,50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" path="m25668,34380l34541,22428v2988,-4165,6338,-4527,10865,-1267l48665,23605v2173,1630,4618,2898,6610,3260l59440,21251r-1177,-815c55818,21342,54370,20617,49390,17267,43414,12922,40879,12469,36352,15094,37257,9571,35990,6131,31825,3143,25577,-1474,19149,-297,13897,6946l1584,23605,37981,50405r3351,-4527l25668,34380xm21593,31301l9008,22066,17338,10839c19239,8213,20778,7127,22589,6674v1992,-543,4165,91,6338,1630c33183,11473,33545,15094,29923,20074l21593,31301xe" fillcolor="black" stroked="f" strokeweight=".04875mm">
                  <v:stroke joinstyle="miter"/>
                  <v:path arrowok="t" o:connecttype="custom" o:connectlocs="25668,34380;34541,22428;45406,21161;48665,23605;55275,26865;59440,21251;58263,20436;49390,17267;36352,15094;31825,3143;13897,6946;1584,23605;37981,50405;41332,45878;21593,31301;9008,22066;17338,10839;22589,6674;28927,8304;29923,20074" o:connectangles="0,0,0,0,0,0,0,0,0,0,0,0,0,0,0,0,0,0,0,0"/>
                </v:shape>
                <v:shape id="Freeform: Shape 2105" o:spid="_x0000_s1374" style="position:absolute;left:27921;top:6416;width:124;height:145;visibility:visible;mso-wrap-style:square;v-text-anchor:middle" coordsize="12404,14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" path="m10381,380l1599,12241r3621,2625l14003,3006,10381,380xe" fillcolor="black" stroked="f" strokeweight=".04875mm">
                  <v:stroke joinstyle="miter"/>
                  <v:path arrowok="t" o:connecttype="custom" o:connectlocs="10381,380;1599,12241;5220,14866;14003,3006" o:connectangles="0,0,0,0"/>
                </v:shape>
                <v:shape id="Freeform: Shape 2106" o:spid="_x0000_s1375" style="position:absolute;left:27868;top:6008;width:457;height:436;visibility:visible;mso-wrap-style:square;v-text-anchor:middle" coordsize="45610,4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" path="m15096,371l1606,18660,18990,35500r2988,-4074c20982,27623,21525,25179,23517,22462v3531,-4708,8782,-5341,14034,-1448c42712,24816,43617,29977,40086,34776v-2807,3803,-6519,4799,-11227,2807l25599,42019v3350,1539,5161,2083,7153,1992c37008,44011,41173,41476,44160,37492,49321,30430,47873,21557,40358,16034,33295,10873,25147,12141,20167,18931v-1811,2445,-2626,4890,-2717,7968l8758,18298,19533,3630,15096,371xe" fillcolor="black" stroked="f" strokeweight=".04875mm">
                  <v:stroke joinstyle="miter"/>
                  <v:path arrowok="t" o:connecttype="custom" o:connectlocs="15096,371;1606,18660;18990,35500;21978,31426;23517,22462;37551,21014;40086,34776;28859,37583;25599,42019;32752,44011;44160,37492;40358,16034;20167,18931;17450,26899;8758,18298;19533,3630" o:connectangles="0,0,0,0,0,0,0,0,0,0,0,0,0,0,0,0"/>
                </v:shape>
                <v:shape id="Freeform: Shape 2107" o:spid="_x0000_s1376" style="position:absolute;left:28072;top:5730;width:457;height:437;visibility:visible;mso-wrap-style:square;v-text-anchor:middle" coordsize="45610,43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" path="m15108,355l1617,18644,19001,35484r2988,-4074c20993,27608,21536,25163,23528,22447v3532,-4709,8783,-5342,14034,-1449c42723,24801,43629,29961,40098,34760v-2807,3803,-6519,4799,-11228,2807l25611,42003v3350,1540,5161,2083,7153,1992c37019,43995,41184,41460,44172,37476,49333,30414,47884,21541,40369,16018,33307,10858,25158,12125,20178,18916v-1810,2444,-2625,4889,-2716,7967l8770,18282,19545,3614,15108,355xe" fillcolor="black" stroked="f" strokeweight=".04875mm">
                  <v:stroke joinstyle="miter"/>
                  <v:path arrowok="t" o:connecttype="custom" o:connectlocs="15108,355;1617,18644;19001,35484;21989,31410;23528,22447;37562,20998;40098,34760;28870,37567;25611,42003;32764,43995;44172,37476;40369,16018;20178,18916;17462,26883;8770,18282;19545,3614" o:connectangles="0,0,0,0,0,0,0,0,0,0,0,0,0,0,0,0"/>
                </v:shape>
                <v:shape id="Freeform: Shape 2108" o:spid="_x0000_s1377" style="position:absolute;left:28301;top:5489;width:435;height:399;visibility:visible;mso-wrap-style:square;v-text-anchor:middle" coordsize="43516,39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" path="m25917,13046c26551,7704,25555,5260,22114,2725,16500,-1440,9167,-82,4549,6256,22,12412,837,19836,6450,24002v3441,2535,5976,2625,10956,633c16410,30158,17949,34414,22024,37401v6519,4799,14758,3260,19828,-3712c47013,26627,46017,18388,39498,13589,35424,10601,30987,10420,25917,13046xm8533,9153c11340,5441,15323,4716,18855,7342v3350,2445,3893,6609,1086,10321c17225,21376,13241,22009,9800,19474,6360,16939,5816,12865,8533,9153xm23653,20380v3260,-4437,8330,-5342,12495,-2264c40494,21285,41218,26355,37868,30792v-3169,4346,-8239,5251,-12404,2173c21209,29796,20394,24816,23653,20380xe" fillcolor="black" stroked="f" strokeweight=".04875mm">
                  <v:stroke joinstyle="miter"/>
                  <v:path arrowok="t" o:connecttype="custom" o:connectlocs="25917,13046;22114,2725;4549,6256;6450,24002;17406,24635;22024,37401;41852,33689;39498,13589;25917,13046;8533,9153;18855,7342;19941,17663;9800,19474;8533,9153;23653,20380;36148,18116;37868,30792;25464,32965;23653,20380" o:connectangles="0,0,0,0,0,0,0,0,0,0,0,0,0,0,0,0,0,0,0"/>
                </v:shape>
                <v:shape id="Freeform: Shape 2109" o:spid="_x0000_s1378" style="position:absolute;left:30444;top:10423;width:537;height:487;visibility:visible;mso-wrap-style:square;v-text-anchor:middle" coordsize="53691,4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" path="m1743,22680l20213,49299r4256,-2988l12880,29561c10163,25668,10797,20597,14238,18243v3259,-2173,6338,-1539,8692,1902l35696,38524r4256,-2897l28362,18877c25646,14984,26280,9913,29720,7559v3169,-2173,6338,-1539,8692,1811l51179,27750r4256,-2897l41581,4843c38231,45,33704,-680,28724,2761v-3621,2535,-4979,5070,-5432,9778c19761,10819,16773,11000,13332,13444,9801,15889,8352,18877,8262,23585l5727,19873,1743,22680xe" fillcolor="black" stroked="f" strokeweight=".04875mm">
                  <v:stroke joinstyle="miter"/>
                  <v:path arrowok="t" o:connecttype="custom" o:connectlocs="1743,22680;20213,49299;24469,46311;12880,29561;14238,18243;22930,20145;35696,38524;39952,35627;28362,18877;29720,7559;38412,9370;51179,27750;55435,24853;41581,4843;28724,2761;23292,12539;13332,13444;8262,23585;5727,19873" o:connectangles="0,0,0,0,0,0,0,0,0,0,0,0,0,0,0,0,0,0,0"/>
                </v:shape>
                <v:shape id="Freeform: Shape 2110" o:spid="_x0000_s1379" style="position:absolute;left:30793;top:10216;width:301;height:401;visibility:visible;mso-wrap-style:square;v-text-anchor:middle" coordsize="30150,40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" path="m13447,11109l9191,14096,27662,40715r4256,-2987l13447,11109xm6113,606l1767,3594,5479,8936,9825,5948,6113,606xe" fillcolor="black" stroked="f" strokeweight=".04875mm">
                  <v:stroke joinstyle="miter"/>
                  <v:path arrowok="t" o:connecttype="custom" o:connectlocs="13447,11109;9191,14096;27662,40715;31918,37728;6113,606;1767,3594;5479,8936;9825,5948" o:connectangles="0,0,0,0,0,0,0,0"/>
                </v:shape>
                <v:shape id="Freeform: Shape 2111" o:spid="_x0000_s1380" style="position:absolute;left:30920;top:10006;width:555;height:523;visibility:visible;mso-wrap-style:square;v-text-anchor:middle" coordsize="55502,52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" path="m21059,33642l33282,25131v4256,-2897,7515,-2173,10684,2354l46320,30835v1539,2264,3531,4256,5252,5342l57276,32194r-815,-1178c53835,31107,52568,29930,49127,25222,44872,19065,42608,17888,37357,18975v2716,-4980,2625,-8692,-272,-12948c32648,-311,26129,-1216,18795,3945l1773,15806,27578,52927r4618,-3259l21059,33642xm18162,29477l9288,16711,20787,8744c23413,6842,25314,6299,27216,6570v1992,91,3803,1359,5251,3532c35546,14448,34731,17979,29660,21510l18162,29477xe" fillcolor="black" stroked="f" strokeweight=".04875mm">
                  <v:stroke joinstyle="miter"/>
                  <v:path arrowok="t" o:connecttype="custom" o:connectlocs="21059,33642;33282,25131;43966,27485;46320,30835;51572,36177;57276,32194;56461,31016;49127,25222;37357,18975;37085,6027;18795,3945;1773,15806;27578,52927;32196,49668;18162,29477;9288,16711;20787,8744;27216,6570;32467,10102;29660,21510" o:connectangles="0,0,0,0,0,0,0,0,0,0,0,0,0,0,0,0,0,0,0,0"/>
                </v:shape>
                <v:shape id="Freeform: Shape 2112" o:spid="_x0000_s1381" style="position:absolute;left:31409;top:10049;width:146;height:120;visibility:visible;mso-wrap-style:square;v-text-anchor:middle" coordsize="14577,12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" path="m13927,587l1794,9007r2445,3622l16372,4209,13927,587xe" fillcolor="black" stroked="f" strokeweight=".04875mm">
                  <v:stroke joinstyle="miter"/>
                  <v:path arrowok="t" o:connecttype="custom" o:connectlocs="13927,587;1794,9007;4239,12629;16372,4209" o:connectangles="0,0,0,0"/>
                </v:shape>
                <v:shape id="Freeform: Shape 2113" o:spid="_x0000_s1382" style="position:absolute;left:31488;top:9693;width:434;height:484;visibility:visible;mso-wrap-style:square;v-text-anchor:middle" coordsize="43390,48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" path="m42207,28043l23284,41172c21563,37822,21925,34743,24461,28949r3078,-6338c30708,16273,30708,10750,27539,6133,25457,3145,22197,1153,18666,700,15225,248,11875,1062,8435,3416,3907,6585,1553,10569,1825,15277v90,2716,1177,5432,3531,9235l9793,21343c8254,18808,7620,16997,7439,15458,6986,12470,8344,9392,11060,7581,15135,4684,20296,5589,23012,9483v2082,2987,2082,6700,90,10774l20477,26233v-4527,9597,-4346,14395,724,22816l45195,32389,42207,28043xe" fillcolor="black" stroked="f" strokeweight=".04875mm">
                  <v:stroke joinstyle="miter"/>
                  <v:path arrowok="t" o:connecttype="custom" o:connectlocs="42207,28043;23284,41172;24461,28949;27539,22611;27539,6133;18666,700;8435,3416;1825,15277;5356,24512;9793,21343;7439,15458;11060,7581;23012,9483;23102,20257;20477,26233;21201,49049;45195,32389" o:connectangles="0,0,0,0,0,0,0,0,0,0,0,0,0,0,0,0,0"/>
                </v:shape>
                <v:shape id="Freeform: Shape 2114" o:spid="_x0000_s1383" style="position:absolute;left:31784;top:9497;width:378;height:436;visibility:visible;mso-wrap-style:square;v-text-anchor:middle" coordsize="37828,43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" path="m24730,5420c19660,-13,13412,-918,7889,2885,3905,5601,1732,10128,1823,14927v271,5161,2354,10321,6971,16931c13141,38105,16762,41455,21199,43175v3984,1721,8239,1087,12223,-1629c40303,36656,41661,28145,36591,20993,31973,14202,24006,12573,17577,17100v-3531,2444,-5432,5704,-5432,9778c5897,17824,5263,10762,10334,7231v3169,-2173,6790,-1811,9869,1267l24730,5420xm19750,21446v4346,-2988,9145,-1811,12495,3078c35504,29142,34780,34664,30706,37471v-4165,2898,-9779,1539,-13038,-3169c14499,29775,15314,24524,19750,21446xe" fillcolor="black" stroked="f" strokeweight=".04875mm">
                  <v:stroke joinstyle="miter"/>
                  <v:path arrowok="t" o:connecttype="custom" o:connectlocs="24730,5420;7889,2885;1823,14927;8794,31858;21199,43175;33422,41546;36591,20993;17577,17100;12145,26878;10334,7231;20203,8498;19750,21446;32245,24524;30706,37471;17668,34302;19750,21446" o:connectangles="0,0,0,0,0,0,0,0,0,0,0,0,0,0,0,0"/>
                </v:shape>
                <v:shape id="Freeform: Shape 2115" o:spid="_x0000_s1384" style="position:absolute;left:32000;top:9377;width:446;height:402;visibility:visible;mso-wrap-style:square;v-text-anchor:middle" coordsize="44611,40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" path="m1836,3546l27641,40667r3803,-2625l29089,34601v4256,1720,7968,1268,11680,-1267c47741,28444,48375,19481,42218,10608,36242,2007,28184,-347,21122,4542v-3713,2625,-5342,5794,-5252,10050l6092,558,1836,3546xm23023,9069c27731,5809,33707,7801,38144,14230v4165,6066,3802,12313,-815,15482c32802,32881,27188,30799,22842,24551,18405,18304,18496,12238,23023,9069xe" fillcolor="black" stroked="f" strokeweight=".04875mm">
                  <v:stroke joinstyle="miter"/>
                  <v:path arrowok="t" o:connecttype="custom" o:connectlocs="1836,3546;27641,40667;31444,38042;29089,34601;40769,33334;42218,10608;21122,4542;15870,14592;6092,558;23023,9069;38144,14230;37329,29712;22842,24551;23023,9069" o:connectangles="0,0,0,0,0,0,0,0,0,0,0,0,0,0"/>
                </v:shape>
                <v:shape id="Freeform: Shape 2116" o:spid="_x0000_s1385" style="position:absolute;left:32427;top:9342;width:146;height:121;visibility:visible;mso-wrap-style:square;v-text-anchor:middle" coordsize="14577,12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" path="m13985,547l1852,8967r2445,3622l16430,4168,13985,547xe" fillcolor="black" stroked="f" strokeweight=".04875mm">
                  <v:stroke joinstyle="miter"/>
                  <v:path arrowok="t" o:connecttype="custom" o:connectlocs="13985,547;1852,8967;4297,12589;16430,4168" o:connectangles="0,0,0,0"/>
                </v:shape>
                <v:shape id="Freeform: Shape 2117" o:spid="_x0000_s1386" style="position:absolute;left:32489;top:8955;width:406;height:476;visibility:visible;mso-wrap-style:square;v-text-anchor:middle" coordsize="40609,47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" path="m20514,540l1862,13488,12818,34945r4074,-2897c17254,28155,18431,26072,21238,24081v4889,-3350,10050,-2083,13762,3259c38622,32501,37898,37752,32918,41193v-3803,2625,-7515,2354,-11499,-996l16983,43275v2625,2626,4164,3712,6156,4256c27123,48889,31831,47893,35906,45086v7243,-5070,8692,-13853,3350,-21549c34276,16385,26218,14846,19246,19644v-2535,1811,-4074,3803,-5070,6791l8653,15389,23683,4976,20514,540xe" fillcolor="black" stroked="f" strokeweight=".04875mm">
                  <v:stroke joinstyle="miter"/>
                  <v:path arrowok="t" o:connecttype="custom" o:connectlocs="20514,540;1862,13488;12818,34945;16892,32048;21238,24081;35000,27340;32918,41193;21419,40197;16983,43275;23139,47531;35906,45086;39256,23537;19246,19644;14176,26435;8653,15389;23683,4976" o:connectangles="0,0,0,0,0,0,0,0,0,0,0,0,0,0,0,0"/>
                </v:shape>
                <v:shape id="Freeform: Shape 2118" o:spid="_x0000_s1387" style="position:absolute;left:32808;top:8883;width:375;height:496;visibility:visible;mso-wrap-style:square;v-text-anchor:middle" coordsize="37451,49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" path="m28045,50102r4255,-2988l22612,33261v4165,1177,7606,725,11046,-1720c40630,26742,41173,18141,35288,9630,29131,667,20892,-1959,13830,3021,10117,5556,8306,9177,8669,13705l5862,9721,1878,12437,28045,50102xm15731,7457c20439,4198,26415,6190,30852,12618v4164,6066,3893,12223,-815,15482c25510,31269,19896,29187,15550,22940,11113,16692,11204,10626,15731,7457xe" fillcolor="black" stroked="f" strokeweight=".04875mm">
                  <v:stroke joinstyle="miter"/>
                  <v:path arrowok="t" o:connecttype="custom" o:connectlocs="28045,50102;32300,47114;22612,33261;33658,31541;35288,9630;13830,3021;8669,13705;5862,9721;1878,12437;15731,7457;30852,12618;30037,28100;15550,22940;15731,7457" o:connectangles="0,0,0,0,0,0,0,0,0,0,0,0,0,0"/>
                </v:shape>
                <v:shape id="Freeform: Shape 2119" o:spid="_x0000_s1388" style="position:absolute;left:30683;top:10783;width:536;height:481;visibility:visible;mso-wrap-style:square;v-text-anchor:middle" coordsize="53601,48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" path="m1756,21651l19412,48813r4346,-2806l12621,28894c10086,25001,10901,19931,14341,17667v3260,-2173,6429,-1448,8692,2083l35257,38492r4255,-2807l28375,18573c25840,14680,26655,9700,30186,7346v3169,-2083,6429,-1268,8602,2173l51011,28261r4346,-2807l42047,5082c38878,193,34351,-712,29190,2638v-3621,2354,-4980,4798,-5613,9597c20136,10334,17058,10515,13617,12778,9995,15132,8456,18120,8275,22828l5830,19025,1756,21651xe" fillcolor="black" stroked="f" strokeweight=".04875mm">
                  <v:stroke joinstyle="miter"/>
                  <v:path arrowok="t" o:connecttype="custom" o:connectlocs="1756,21651;19412,48813;23758,46007;12621,28894;14341,17667;23033,19750;35257,38492;39512,35685;28375,18573;30186,7346;38788,9519;51011,28261;55357,25454;42047,5082;29190,2638;23577,12235;13617,12778;8275,22828;5830,19025" o:connectangles="0,0,0,0,0,0,0,0,0,0,0,0,0,0,0,0,0,0,0"/>
                </v:shape>
                <v:shape id="Freeform: Shape 2120" o:spid="_x0000_s1389" style="position:absolute;left:31044;top:10577;width:290;height:407;visibility:visible;mso-wrap-style:square;v-text-anchor:middle" coordsize="28973,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" path="m13098,11311l8843,14117,26499,41279r4255,-2806l13098,11311xm6127,627l1781,3434,5312,8866,9658,6059,6127,627xe" fillcolor="black" stroked="f" strokeweight=".04875mm">
                  <v:stroke joinstyle="miter"/>
                  <v:path arrowok="t" o:connecttype="custom" o:connectlocs="13098,11311;8843,14117;26499,41279;30754,38473;6127,627;1781,3434;5312,8866;9658,6059" o:connectangles="0,0,0,0,0,0,0,0"/>
                </v:shape>
                <v:shape id="Freeform: Shape 2121" o:spid="_x0000_s1390" style="position:absolute;left:31174;top:10378;width:549;height:522;visibility:visible;mso-wrap-style:square;v-text-anchor:middle" coordsize="54959,52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" path="m20529,33483l33024,25335v4346,-2807,7606,-1902,10594,2716l45881,31491v1449,2264,3350,4256,4980,5433l56746,33121r-815,-1177c53396,31853,52129,30676,48779,25787,44704,19540,42441,18272,37280,19268v2806,-4979,2806,-8601,,-12947c33024,-198,26686,-1194,19171,3695l1787,15013,26415,52859r4708,-3079l20529,33483xm17723,29228l9212,16190,20892,8585c23698,6774,25509,6230,27411,6502v1992,181,3802,1539,5251,3712c35559,14651,34563,18272,29403,21622l17723,29228xe" fillcolor="black" stroked="f" strokeweight=".04875mm">
                  <v:stroke joinstyle="miter"/>
                  <v:path arrowok="t" o:connecttype="custom" o:connectlocs="20529,33483;33024,25335;43618,28051;45881,31491;50861,36924;56746,33121;55931,31944;48779,25787;37280,19268;37280,6321;19171,3695;1787,15013;26415,52859;31123,49780;17723,29228;9212,16190;20892,8585;27411,6502;32662,10214;29403,21622" o:connectangles="0,0,0,0,0,0,0,0,0,0,0,0,0,0,0,0,0,0,0,0"/>
                </v:shape>
                <v:shape id="Freeform: Shape 2122" o:spid="_x0000_s1391" style="position:absolute;left:31663;top:10430;width:149;height:119;visibility:visible;mso-wrap-style:square;v-text-anchor:middle" coordsize="14848,11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" path="m14213,609l1808,8667r2445,3803l16657,4411,14213,609xe" fillcolor="black" stroked="f" strokeweight=".04875mm">
                  <v:stroke joinstyle="miter"/>
                  <v:path arrowok="t" o:connecttype="custom" o:connectlocs="14213,609;1808,8667;4253,12470;16657,4411" o:connectangles="0,0,0,0"/>
                </v:shape>
                <v:shape id="Freeform: Shape 2123" o:spid="_x0000_s1392" style="position:absolute;left:31746;top:10082;width:391;height:445;visibility:visible;mso-wrap-style:square;v-text-anchor:middle" coordsize="39140,44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" path="m19268,25276r544,-453l21713,23646v5070,-3260,9235,-2626,12133,1901c36924,30256,35838,34873,31129,37951v-5070,3350,-9144,2354,-13038,-2987l13474,37951v2263,2898,3984,4618,5975,5704c23795,46010,28594,45466,33665,42207v7515,-4980,9416,-12676,4798,-19828c35294,17670,31854,16222,26331,17489v2625,-3621,2625,-7243,181,-11046c22256,15,15466,-1253,8494,3365,1069,8164,-198,14864,4872,23012l9399,20024c8041,17670,7407,16312,7136,14773,6864,11966,8313,9250,11210,7349,15194,4723,19178,5538,21894,9703v1720,2625,1811,4798,362,6971c21351,18033,19902,19300,16733,21473r2535,3803xe" fillcolor="black" stroked="f" strokeweight=".04875mm">
                  <v:stroke joinstyle="miter"/>
                  <v:path arrowok="t" o:connecttype="custom" o:connectlocs="19268,25276;19812,24823;21713,23646;33846,25547;31129,37951;18091,34964;13474,37951;19449,43655;33665,42207;38463,22379;26331,17489;26512,6443;8494,3365;4872,23012;9399,20024;7136,14773;11210,7349;21894,9703;22256,16674;16733,21473" o:connectangles="0,0,0,0,0,0,0,0,0,0,0,0,0,0,0,0,0,0,0,0"/>
                </v:shape>
                <v:shape id="Freeform: Shape 2124" o:spid="_x0000_s1393" style="position:absolute;left:31989;top:9845;width:337;height:497;visibility:visible;mso-wrap-style:square;v-text-anchor:middle" coordsize="33681,49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" path="m26462,592l1835,16617r2988,4527l24742,8197v-634,18108,815,28249,5885,42101l35517,47039c29812,34001,27820,20873,28997,4394l26462,592xe" fillcolor="black" stroked="f" strokeweight=".04875mm">
                  <v:stroke joinstyle="miter"/>
                  <v:path arrowok="t" o:connecttype="custom" o:connectlocs="26462,592;1835,16617;4823,21144;24742,8197;30627,50298;35517,47039;28997,4394" o:connectangles="0,0,0,0,0,0,0"/>
                </v:shape>
                <v:shape id="Freeform: Shape 2125" o:spid="_x0000_s1394" style="position:absolute;left:32311;top:9672;width:401;height:477;visibility:visible;mso-wrap-style:square;v-text-anchor:middle" coordsize="40026,47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" path="m20865,581l1851,12985,12173,34805r4165,-2716c16791,28105,18058,26023,20955,24212v4980,-3260,10141,-1901,13672,3531c38068,33085,37163,38246,32092,41505v-3893,2626,-7696,2264,-11499,-1267l16066,43225v2626,2717,4075,3803,5976,4437c26026,49111,30825,48205,34990,45489v7333,-4799,9054,-13491,3983,-21277c34175,16878,26207,15067,19145,19685v-2626,1720,-4346,3531,-5342,6609l8551,15067,23853,5108,20865,581xe" fillcolor="black" stroked="f" strokeweight=".04875mm">
                  <v:stroke joinstyle="miter"/>
                  <v:path arrowok="t" o:connecttype="custom" o:connectlocs="20865,581;1851,12985;12173,34805;16338,32089;20955,24212;34627,27743;32092,41505;20593,40238;16066,43225;22042,47662;34990,45489;38973,24212;19145,19685;13803,26294;8551,15067;23853,5108" o:connectangles="0,0,0,0,0,0,0,0,0,0,0,0,0,0,0,0"/>
                </v:shape>
                <v:shape id="Freeform: Shape 2126" o:spid="_x0000_s1395" style="position:absolute;left:32701;top:9755;width:149;height:118;visibility:visible;mso-wrap-style:square;v-text-anchor:middle" coordsize="14848,11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" path="m14272,570l1868,8628r2444,3803l16716,4373,14272,570xe" fillcolor="black" stroked="f" strokeweight=".04875mm">
                  <v:stroke joinstyle="miter"/>
                  <v:path arrowok="t" o:connecttype="custom" o:connectlocs="14272,570;1868,8628;4312,12431;16716,4373" o:connectangles="0,0,0,0"/>
                </v:shape>
                <v:shape id="Freeform: Shape 2127" o:spid="_x0000_s1396" style="position:absolute;left:32784;top:9406;width:391;height:445;visibility:visible;mso-wrap-style:square;v-text-anchor:middle" coordsize="39140,44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" path="m19327,25237r544,-452l21772,23608v5070,-3260,9235,-2626,12133,1901c36983,30217,35897,34835,31189,37913v-5071,3350,-9145,2354,-13039,-2988l13533,37913v2263,2897,3984,4618,5976,5704c23855,45971,28653,45428,33724,42168v7515,-4979,9416,-12675,4799,-19828c35353,17632,31913,16183,26390,17451v2626,-3622,2626,-7244,181,-11046c22315,-23,15525,-1291,8553,3326,1128,8125,-139,14825,4931,22974l9458,19986c8100,17632,7466,16274,7195,14735,6923,11928,8372,9212,11269,7310,15253,4685,19237,5499,21953,9664v1721,2626,1811,4799,362,6972c21410,17994,19961,19262,16792,21435r2535,3802xe" fillcolor="black" stroked="f" strokeweight=".04875mm">
                  <v:stroke joinstyle="miter"/>
                  <v:path arrowok="t" o:connecttype="custom" o:connectlocs="19327,25237;19871,24785;21772,23608;33905,25509;31189,37913;18150,34925;13533,37913;19509,43617;33724,42168;38523,22340;26390,17451;26571,6405;8553,3326;4931,22974;9458,19986;7195,14735;11269,7310;21953,9664;22315,16636;16792,21435" o:connectangles="0,0,0,0,0,0,0,0,0,0,0,0,0,0,0,0,0,0,0,0"/>
                </v:shape>
                <v:shape id="Freeform: Shape 2128" o:spid="_x0000_s1397" style="position:absolute;left:33095;top:9310;width:372;height:497;visibility:visible;mso-wrap-style:square;v-text-anchor:middle" coordsize="37192,49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" path="m26883,50337r4347,-2807l21994,33315v4075,1268,7515,905,11137,-1449c40193,27249,41008,18738,35394,10046,29419,902,21270,-1905,14026,2803,10314,5157,8413,8779,8503,13306l5878,9231,1894,11857,26883,50337xm15928,7330v4708,-3078,10593,-996,14849,5523c34761,19010,34308,25257,29600,28335v-4708,2988,-10232,906,-14396,-5432c11039,16384,11220,10318,15928,7330xe" fillcolor="black" stroked="f" strokeweight=".04875mm">
                  <v:stroke joinstyle="miter"/>
                  <v:path arrowok="t" o:connecttype="custom" o:connectlocs="26883,50337;31230,47530;21994,33315;33131,31866;35394,10046;14026,2803;8503,13306;5878,9231;1894,11857;15928,7330;30777,12853;29600,28335;15204,22903;15928,7330" o:connectangles="0,0,0,0,0,0,0,0,0,0,0,0,0,0"/>
                </v:shape>
                <v:shape id="Freeform: Shape 2129" o:spid="_x0000_s1398" style="position:absolute;left:31523;top:12272;width:528;height:461;visibility:visible;mso-wrap-style:square;v-text-anchor:middle" coordsize="52786,46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" path="m1802,17781l16198,46845r4618,-2354l11761,26202c9679,22037,11128,17148,14840,15246v3531,-1720,6428,-543,8330,3260l33039,38515r4708,-2354l28693,17872c26610,13707,28059,8727,31771,6916v3441,-1720,6519,-543,8330,3169l49970,30095r4618,-2264l43814,6011c41188,760,36751,-598,31319,2027v-3894,1902,-5524,4346,-6701,8964c21359,8637,18280,8456,14568,10357v-3893,1901,-5794,4618,-6338,9326l6148,15608,1802,17781xe" fillcolor="black" stroked="f" strokeweight=".04875mm">
                  <v:stroke joinstyle="miter"/>
                  <v:path arrowok="t" o:connecttype="custom" o:connectlocs="1802,17781;16198,46845;20816,44491;11761,26202;14840,15246;23170,18506;33039,38515;37747,36161;28693,17872;31771,6916;40101,10085;49970,30095;54588,27831;43814,6011;31319,2027;24618,10991;14568,10357;8230,19683;6148,15608" o:connectangles="0,0,0,0,0,0,0,0,0,0,0,0,0,0,0,0,0,0,0"/>
                </v:shape>
                <v:shape id="Freeform: Shape 2130" o:spid="_x0000_s1399" style="position:absolute;left:31926;top:12077;width:248;height:428;visibility:visible;mso-wrap-style:square;v-text-anchor:middle" coordsize="24718,42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" path="m12150,12121l7532,14475,21928,43539r4618,-2354l12150,12121xm6536,713l1828,3067,4725,8862,9434,6508,6536,713xe" fillcolor="black" stroked="f" strokeweight=".04875mm">
                  <v:stroke joinstyle="miter"/>
                  <v:path arrowok="t" o:connecttype="custom" o:connectlocs="12150,12121;7532,14475;21928,43539;26546,41185;6536,713;1828,3067;4725,8862;9434,6508" o:connectangles="0,0,0,0,0,0,0,0"/>
                </v:shape>
                <v:shape id="Freeform: Shape 2131" o:spid="_x0000_s1400" style="position:absolute;left:32065;top:11919;width:525;height:518;visibility:visible;mso-wrap-style:square;v-text-anchor:middle" coordsize="52514,51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" path="m18404,32488l31714,25878v4618,-2263,7696,-996,10141,3984l43666,33483v1177,2445,2897,4709,4436,6067l54350,36381r-634,-1268c51090,34751,50094,33483,47287,28232,43937,21623,41855,19993,36603,20265v3441,-4437,3894,-8058,1540,-12676c34702,617,28455,-1193,20487,2790l1835,12025,21845,52497r5161,-2535l18404,32488xm16141,27961l9260,14017,21754,7770c24652,6412,26463,6050,28364,6593v1992,362,3622,1901,4799,4255c35517,15647,34159,18997,28636,21713l16141,27961xe" fillcolor="black" stroked="f" strokeweight=".04875mm">
                  <v:stroke joinstyle="miter"/>
                  <v:path arrowok="t" o:connecttype="custom" o:connectlocs="18404,32488;31714,25878;41855,29862;43666,33483;48102,39550;54350,36381;53716,35113;47287,28232;36603,20265;38143,7589;20487,2790;1835,12025;21845,52497;27006,49962;16141,27961;9260,14017;21754,7770;28364,6593;33163,10848;28636,21713" o:connectangles="0,0,0,0,0,0,0,0,0,0,0,0,0,0,0,0,0,0,0,0"/>
                </v:shape>
                <v:shape id="Freeform: Shape 2132" o:spid="_x0000_s1401" style="position:absolute;left:32553;top:12014;width:152;height:105;visibility:visible;mso-wrap-style:square;v-text-anchor:middle" coordsize="15120,10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" path="m15077,699l1858,7217r1901,3984l16978,4682,15077,699xe" fillcolor="black" stroked="f" strokeweight=".04875mm">
                  <v:stroke joinstyle="miter"/>
                  <v:path arrowok="t" o:connecttype="custom" o:connectlocs="15077,699;1858,7217;3759,11201;16978,4682" o:connectangles="0,0,0,0"/>
                </v:shape>
                <v:shape id="Freeform: Shape 2133" o:spid="_x0000_s1402" style="position:absolute;left:32673;top:11676;width:406;height:488;visibility:visible;mso-wrap-style:square;v-text-anchor:middle" coordsize="40532,48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" path="m39957,31682l19313,41914v-1177,-3622,-362,-6610,2988,-11861l26285,24258c30269,18373,31174,12941,28729,7961,27100,4611,24112,2166,20762,1170,17321,265,13971,627,10259,2438,5279,4882,2382,8504,1929,13122v-272,2806,362,5613,2082,9688l8901,20365c7814,17558,7452,15747,7452,14208v,-3078,1811,-5885,4708,-7333c16597,4702,21577,6241,23659,10496v1630,3260,1177,6972,-1358,10774l18770,26793v-5976,8692,-6429,13581,-2535,22635l42401,36481,39957,31682xe" fillcolor="black" stroked="f" strokeweight=".04875mm">
                  <v:stroke joinstyle="miter"/>
                  <v:path arrowok="t" o:connecttype="custom" o:connectlocs="39957,31682;19313,41914;22301,30053;26285,24258;28729,7961;20762,1170;10259,2438;1929,13122;4011,22810;8901,20365;7452,14208;12160,6875;23659,10496;22301,21270;18770,26793;16235,49428;42401,36481" o:connectangles="0,0,0,0,0,0,0,0,0,0,0,0,0,0,0,0,0"/>
                </v:shape>
                <v:shape id="Freeform: Shape 2134" o:spid="_x0000_s1403" style="position:absolute;left:32994;top:11523;width:356;height:450;visibility:visible;mso-wrap-style:square;v-text-anchor:middle" coordsize="35566,44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" path="m26176,7074c21921,917,15764,-894,9788,2094,5442,4267,2545,8341,2001,13140v-543,5070,815,10593,4437,17746c9788,37767,12866,41479,17031,43924v3713,2263,8059,2173,12314,90c36860,40302,39576,31972,35683,24186,31971,16762,24365,14136,17303,17576v-3803,1902,-6157,4890,-6791,8873c5623,16490,6076,9428,11599,6711v3440,-1720,6972,-724,9597,2807l26176,7074xm18842,22194v4708,-2354,9326,-453,11952,4889c33239,32153,31699,37405,27263,39578v-4527,2263,-9960,181,-12495,-4980c12323,29709,13953,24548,18842,22194xe" fillcolor="black" stroked="f" strokeweight=".04875mm">
                  <v:stroke joinstyle="miter"/>
                  <v:path arrowok="t" o:connecttype="custom" o:connectlocs="26176,7074;9788,2094;2001,13140;6438,30886;17031,43924;29345,44014;35683,24186;17303,17576;10512,26449;11599,6711;21196,9518;18842,22194;30794,27083;27263,39578;14768,34598;18842,22194" o:connectangles="0,0,0,0,0,0,0,0,0,0,0,0,0,0,0,0"/>
                </v:shape>
                <v:shape id="Freeform: Shape 2135" o:spid="_x0000_s1404" style="position:absolute;left:33337;top:11473;width:379;height:364;visibility:visible;mso-wrap-style:square;v-text-anchor:middle" coordsize="37823,3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" path="m38007,22869v-362,272,-634,453,-905,543c35472,24227,34204,23865,33480,22417l25059,5304c22524,234,17182,-762,10120,2769,5774,4852,3058,7749,2152,10918v-453,2263,-362,4165,906,7153l7766,15716v-1268,-3712,,-6428,4346,-8510c16277,5123,19265,5485,20623,8202r634,1267c22253,11552,21619,12729,18178,15083v-6247,4074,-7062,4708,-8511,6338c7041,24590,6498,27940,8400,31742v2625,5342,7877,6791,13762,3893c25874,33825,28138,31108,29949,26491v1811,2807,3893,3350,6881,1901c37826,27940,38369,27487,39727,26400l38007,22869xm26689,20425v724,1539,906,2625,181,4708c25693,27849,23882,29841,21257,31199v-3713,1720,-6610,1086,-8149,-1901c11659,26219,12836,23684,17454,20515v4617,-3169,5523,-3802,6700,-5342l26689,20425xe" fillcolor="black" stroked="f" strokeweight=".04875mm">
                  <v:stroke joinstyle="miter"/>
                  <v:path arrowok="t" o:connecttype="custom" o:connectlocs="38007,22869;37102,23412;33480,22417;25059,5304;10120,2769;2152,10918;3058,18071;7766,15716;12112,7206;20623,8202;21257,9469;18178,15083;9667,21421;8400,31742;22162,35635;29949,26491;36830,28392;39727,26400;26689,20425;26870,25133;21257,31199;13108,29298;17454,20515;24154,15173" o:connectangles="0,0,0,0,0,0,0,0,0,0,0,0,0,0,0,0,0,0,0,0,0,0,0,0"/>
                </v:shape>
                <v:shape id="Freeform: Shape 2136" o:spid="_x0000_s1405" style="position:absolute;left:33664;top:11465;width:151;height:105;visibility:visible;mso-wrap-style:square;v-text-anchor:middle" coordsize="15120,10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" path="m15140,667l1921,7186r1902,3984l17042,4651,15140,667xe" fillcolor="black" stroked="f" strokeweight=".04875mm">
                  <v:stroke joinstyle="miter"/>
                  <v:path arrowok="t" o:connecttype="custom" o:connectlocs="15140,667;1921,7186;3823,11170;17042,4651" o:connectangles="0,0,0,0"/>
                </v:shape>
                <v:shape id="Freeform: Shape 2137" o:spid="_x0000_s1406" style="position:absolute;left:33774;top:11100;width:375;height:482;visibility:visible;mso-wrap-style:square;v-text-anchor:middle" coordsize="37503,4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" path="m22304,662l1932,10712,9628,33619r4436,-2264c14970,27553,16509,25651,19587,24112v5252,-2535,10322,-634,13220,5251c35613,34977,33984,40047,28642,42673v-4256,2082,-7878,1358,-11318,-2626l12525,42401v2264,2988,3531,4256,5433,5161c21760,49463,26559,49101,30996,46928,38873,43035,41680,34524,37515,26104,33621,18317,25835,15692,18320,19404v-2807,1358,-4708,3078,-6157,5885l8360,13609,24748,5551,22304,662xe" fillcolor="black" stroked="f" strokeweight=".04875mm">
                  <v:stroke joinstyle="miter"/>
                  <v:path arrowok="t" o:connecttype="custom" o:connectlocs="22304,662;1932,10712;9628,33619;14064,31355;19587,24112;32807,29363;28642,42673;17324,40047;12525,42401;17958,47562;30996,46928;37515,26104;18320,19404;12163,25289;8360,13609;24748,5551" o:connectangles="0,0,0,0,0,0,0,0,0,0,0,0,0,0,0,0"/>
                </v:shape>
                <v:shape id="Freeform: Shape 2138" o:spid="_x0000_s1407" style="position:absolute;left:34103;top:11076;width:360;height:503;visibility:visible;mso-wrap-style:square;v-text-anchor:middle" coordsize="35995,5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" path="m22321,50922r4618,-2354l19424,33357v3984,1811,7424,1811,11227,-90c38166,29555,40068,21044,35450,11809,30651,2030,22774,-1682,15078,2121,11094,4022,8830,7463,8468,11899l6295,7554,1949,9726,22321,50922xm16436,6920v5070,-2535,10684,271,14125,7243c33820,20772,32643,26839,27573,29374,22593,31818,17251,29011,13901,22130,10460,15249,11456,9364,16436,6920xe" fillcolor="black" stroked="f" strokeweight=".04875mm">
                  <v:stroke joinstyle="miter"/>
                  <v:path arrowok="t" o:connecttype="custom" o:connectlocs="22321,50922;26939,48568;19424,33357;30651,33267;35450,11809;15078,2121;8468,11899;6295,7554;1949,9726;16436,6920;30561,14163;27573,29374;13901,22130;16436,6920" o:connectangles="0,0,0,0,0,0,0,0,0,0,0,0,0,0"/>
                </v:shape>
                <v:shape id="Freeform: Shape 2139" o:spid="_x0000_s1408" style="position:absolute;left:32634;top:15362;width:491;height:406;visibility:visible;mso-wrap-style:square;v-text-anchor:middle" coordsize="49164,40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" path="m1861,9999l9376,41508r4980,-1177l9648,20502c8561,15885,11006,11448,15080,10452v3803,-905,6429,906,7425,4980l27665,37162r5071,-1177l28028,16156c26941,11539,29386,7102,33370,6106v3712,-815,6519,996,7424,4980l45955,32816r5070,-1177l45412,7917c44054,2304,40070,-141,34184,1308v-4255,996,-6428,2897,-8510,7062c22957,5473,20060,4658,15985,5563,11821,6559,9285,8823,7565,13259l6479,8913,1861,9999xe" fillcolor="black" stroked="f" strokeweight=".04875mm">
                  <v:stroke joinstyle="miter"/>
                  <v:path arrowok="t" o:connecttype="custom" o:connectlocs="1861,9999;9376,41508;14356,40331;9648,20502;15080,10452;22505,15432;27665,37162;32736,35985;28028,16156;33370,6106;40794,11086;45955,32816;51025,31639;45412,7917;34184,1308;25674,8370;15985,5563;7565,13259;6479,8913" o:connectangles="0,0,0,0,0,0,0,0,0,0,0,0,0,0,0,0,0,0,0"/>
                </v:shape>
                <v:shape id="Freeform: Shape 2140" o:spid="_x0000_s1409" style="position:absolute;left:33104;top:15197;width:155;height:452;visibility:visible;mso-wrap-style:square;v-text-anchor:middle" coordsize="15482,4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" path="m9857,13387l4877,14563r7515,31509l17372,44894,9857,13387xm6960,892l1889,2159,3338,8588,8409,7320,6960,892xe" fillcolor="black" stroked="f" strokeweight=".04875mm">
                  <v:stroke joinstyle="miter"/>
                  <v:path arrowok="t" o:connecttype="custom" o:connectlocs="9857,13387;4877,14563;12392,46072;17372,44894;6960,892;1889,2159;3338,8588;8409,7320" o:connectangles="0,0,0,0,0,0,0,0"/>
                </v:shape>
                <v:shape id="Freeform: Shape 2141" o:spid="_x0000_s1410" style="position:absolute;left:33254;top:15120;width:456;height:494;visibility:visible;mso-wrap-style:square;v-text-anchor:middle" coordsize="45633,49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" path="m13396,30092l27792,26651v5070,-1177,7877,725,9145,6067l37842,36701v634,2626,1721,5252,2988,6881l47530,41953r-362,-1449c44814,39599,43999,38059,42460,32355,40740,25112,39201,23211,33859,22305v4436,-3712,5613,-7152,4436,-12132c36484,2567,30780,-511,22088,1481l1897,6280,12309,50282r5614,-1267l13396,30092xm12219,25112l8688,9992,22179,6732v3169,-724,5070,-634,6700,272c30780,7909,32048,9720,32682,12346v1177,5161,-906,8058,-6972,9507l12219,25112xe" fillcolor="black" stroked="f" strokeweight=".04875mm">
                  <v:stroke joinstyle="miter"/>
                  <v:path arrowok="t" o:connecttype="custom" o:connectlocs="13396,30092;27792,26651;36937,32718;37842,36701;40830,43582;47530,41953;47168,40504;42460,32355;33859,22305;38295,10173;22088,1481;1897,6280;12309,50282;17923,49015;12219,25112;8688,9992;22179,6732;28879,7004;32682,12346;25710,21853" o:connectangles="0,0,0,0,0,0,0,0,0,0,0,0,0,0,0,0,0,0,0,0"/>
                </v:shape>
                <v:shape id="Freeform: Shape 2142" o:spid="_x0000_s1411" style="position:absolute;left:33718;top:15296;width:154;height:77;visibility:visible;mso-wrap-style:square;v-text-anchor:middle" coordsize="15392,7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" path="m16318,884l1922,4325r996,4255l17314,5139,16318,884xe" fillcolor="black" stroked="f" strokeweight=".04875mm">
                  <v:stroke joinstyle="miter"/>
                  <v:path arrowok="t" o:connecttype="custom" o:connectlocs="16318,884;1922,4325;2918,8580;17314,5139" o:connectangles="0,0,0,0"/>
                </v:shape>
                <v:shape id="Freeform: Shape 2143" o:spid="_x0000_s1412" style="position:absolute;left:33915;top:14991;width:230;height:449;visibility:visible;mso-wrap-style:square;v-text-anchor:middle" coordsize="22997,44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" path="m12255,14734r7334,31055l24931,44522,14609,881r-3440,815c10716,8849,9901,10116,1933,13195r906,3802l12255,14734xe" fillcolor="black" stroked="f" strokeweight=".04875mm">
                  <v:stroke joinstyle="miter"/>
                  <v:path arrowok="t" o:connecttype="custom" o:connectlocs="12255,14734;19589,45789;24931,44522;14609,881;11169,1696;1933,13195;2839,16997" o:connectangles="0,0,0,0,0,0,0"/>
                </v:shape>
                <v:shape id="Freeform: Shape 2144" o:spid="_x0000_s1413" style="position:absolute;left:34236;top:14902;width:317;height:476;visibility:visible;mso-wrap-style:square;v-text-anchor:middle" coordsize="31733,47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" path="m24045,877l1952,6128,4306,30121,9105,28944v1811,-3440,3712,-5070,7062,-5794c21872,21792,26308,24780,27757,31117v1539,6157,-1177,10775,-6972,12133c16167,44336,12727,42707,10463,38180l5121,39357v1539,3440,2535,4979,4165,6247c12546,48230,17254,49135,22143,47958,30654,45966,35272,38180,33189,29126,31107,20705,24045,16359,15896,18261v-2988,724,-5252,1901,-7244,4436l7566,10293,25312,6128,24045,877xe" fillcolor="black" stroked="f" strokeweight=".04875mm">
                  <v:stroke joinstyle="miter"/>
                  <v:path arrowok="t" o:connecttype="custom" o:connectlocs="24045,877;1952,6128;4306,30121;9105,28944;16167,23150;27757,31117;20785,43250;10463,38180;5121,39357;9286,45604;22143,47958;33189,29126;15896,18261;8652,22697;7566,10293;25312,6128" o:connectangles="0,0,0,0,0,0,0,0,0,0,0,0,0,0,0,0"/>
                </v:shape>
                <v:shape id="Freeform: Shape 2145" o:spid="_x0000_s1414" style="position:absolute;left:34534;top:14858;width:357;height:452;visibility:visible;mso-wrap-style:square;v-text-anchor:middle" coordsize="35635,4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" path="m1971,2049l12384,46052r4527,-996l15915,40982v3350,3078,6972,4165,11408,3078c35563,42159,39365,33920,36830,23417,34386,13186,27867,8116,19446,10108v-4346,996,-7062,3350,-8601,7424l6951,872,1971,2049xm19627,14997v5523,-1268,10322,2716,12133,10321c33480,32471,30854,38175,25422,39443,19989,40710,15462,36726,13651,29393v-1720,-7515,544,-13129,5976,-14396xe" fillcolor="black" stroked="f" strokeweight=".04875mm">
                  <v:stroke joinstyle="miter"/>
                  <v:path arrowok="t" o:connecttype="custom" o:connectlocs="1971,2049;12384,46052;16911,45056;15915,40982;27323,44060;36830,23417;19446,10108;10845,17532;6951,872;19627,14997;31760,25318;25422,39443;13651,29393;19627,14997" o:connectangles="0,0,0,0,0,0,0,0,0,0,0,0,0,0"/>
                </v:shape>
                <v:shape id="Freeform: Shape 2146" o:spid="_x0000_s1415" style="position:absolute;left:34924;top:15010;width:153;height:77;visibility:visible;mso-wrap-style:square;v-text-anchor:middle" coordsize="15392,7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" path="m16387,868l1990,4308r996,4256l17383,5123,16387,868xe" fillcolor="black" stroked="f" strokeweight=".04875mm">
                  <v:stroke joinstyle="miter"/>
                  <v:path arrowok="t" o:connecttype="custom" o:connectlocs="16387,868;1990,4308;2986,8564;17383,5123" o:connectangles="0,0,0,0"/>
                </v:shape>
                <v:shape id="Freeform: Shape 2147" o:spid="_x0000_s1416" style="position:absolute;left:35106;top:14696;width:317;height:476;visibility:visible;mso-wrap-style:square;v-text-anchor:middle" coordsize="31733,47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" path="m24094,865l2002,6117,4356,30110,9155,28933v1811,-3441,3712,-5071,7062,-5795c21921,21780,26358,24768,27806,31106v1540,6156,-1177,10774,-6971,12132c16217,44325,12776,42695,10513,38168l5171,39345v1539,3440,2535,4980,4165,6247c12595,48218,17303,49123,22193,47946,30704,45954,35321,38168,33239,29114,31157,20694,24094,16348,15945,18249v-2988,724,-5251,1901,-7243,4436l7615,10281,25362,6117,24094,865xe" fillcolor="black" stroked="f" strokeweight=".04875mm">
                  <v:stroke joinstyle="miter"/>
                  <v:path arrowok="t" o:connecttype="custom" o:connectlocs="24094,865;2002,6117;4356,30110;9155,28933;16217,23138;27806,31106;20835,43238;10513,38168;5171,39345;9336,45592;22193,47946;33239,29114;15945,18249;8702,22685;7615,10281;25362,6117" o:connectangles="0,0,0,0,0,0,0,0,0,0,0,0,0,0,0,0"/>
                </v:shape>
                <v:shape id="Freeform: Shape 2148" o:spid="_x0000_s1417" style="position:absolute;left:35434;top:14740;width:328;height:495;visibility:visible;mso-wrap-style:square;v-text-anchor:middle" coordsize="32848,49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" path="m12614,50340r4980,-1177l13701,32685v3531,2625,6881,3531,10956,2535c32896,33228,36518,25351,34163,15301,31628,4708,24928,-725,16508,1267,12252,2263,9264,4979,7906,9325l6729,4617,2021,5704,12614,50340xm16779,6156c22302,4889,27101,8873,28912,16478v1720,7153,-815,12857,-6338,14124c17141,31870,12614,27886,10804,20552,9083,13037,11347,7424,16779,6156xe" fillcolor="black" stroked="f" strokeweight=".04875mm">
                  <v:stroke joinstyle="miter"/>
                  <v:path arrowok="t" o:connecttype="custom" o:connectlocs="12614,50340;17594,49163;13701,32685;24657,35220;34163,15301;16508,1267;7906,9325;6729,4617;2021,5704;16779,6156;28912,16478;22574,30602;10804,20552;16779,6156" o:connectangles="0,0,0,0,0,0,0,0,0,0,0,0,0,0"/>
                </v:shape>
                <v:shape id="Freeform: Shape 2149" o:spid="_x0000_s1418" style="position:absolute;left:31302;top:25360;width:506;height:487;visibility:visible;mso-wrap-style:square;v-text-anchor:middle" coordsize="50593,48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" path="m16901,1459l1781,30161r4618,2444l15906,14588v2173,-4165,7062,-5885,10684,-3984c30030,12415,30936,15493,28944,19115l18531,38943r4527,2445l32565,23370v2173,-4165,7063,-5885,10684,-3983c46599,21197,47505,24366,45604,27897l35191,47726r4527,2444l51036,28622v2716,-5161,1268,-9507,-4074,-12404c43068,14226,40262,14226,35825,15946,35734,12053,34105,9518,30483,7526,26590,5534,23330,5534,19074,7707l21157,3723,16901,1459xe" fillcolor="black" stroked="f" strokeweight=".04875mm">
                  <v:stroke joinstyle="miter"/>
                  <v:path arrowok="t" o:connecttype="custom" o:connectlocs="16901,1459;1781,30161;6399,32605;15906,14588;26590,10604;28944,19115;18531,38943;23058,41388;32565,23370;43249,19387;45604,27897;35191,47726;39718,50170;51036,28622;46962,16218;35825,15946;30483,7526;19074,7707;21157,3723" o:connectangles="0,0,0,0,0,0,0,0,0,0,0,0,0,0,0,0,0,0,0"/>
                </v:shape>
                <v:shape id="Freeform: Shape 2150" o:spid="_x0000_s1419" style="position:absolute;left:31757;top:25486;width:256;height:425;visibility:visible;mso-wrap-style:square;v-text-anchor:middle" coordsize="25623,4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" path="m21455,15235l16928,12791,1807,41492r4527,2445l21455,15235xm27430,3918l22813,1473,19734,7268r4618,2444l27430,3918xe" fillcolor="black" stroked="f" strokeweight=".04875mm">
                  <v:stroke joinstyle="miter"/>
                  <v:path arrowok="t" o:connecttype="custom" o:connectlocs="21455,15235;16928,12791;1807,41492;6334,43937;27430,3918;22813,1473;19734,7268;24352,9712" o:connectangles="0,0,0,0,0,0,0,0"/>
                </v:shape>
                <v:shape id="Freeform: Shape 2151" o:spid="_x0000_s1420" style="position:absolute;left:31893;top:25558;width:476;height:569;visibility:visible;mso-wrap-style:square;v-text-anchor:middle" coordsize="47602,5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" path="m15848,26919r13129,6971c33594,36244,34409,39594,31874,44483r-1901,3531c28705,50459,27800,52994,27619,55077r6247,3259l34500,57068v-1268,-2263,-815,-3893,1811,-9325c39751,41224,39751,38689,36492,34524v5613,181,8873,-1720,11227,-6247c51340,21396,49167,15329,41200,11165l22910,1477,1814,41496r4980,2625l15848,26919xm18202,22392l25446,8629r12404,6519c40657,16687,42105,17955,42739,19766v815,1811,543,4074,-724,6428c39570,30902,36039,31808,30606,28910l18202,22392xe" fillcolor="black" stroked="f" strokeweight=".04875mm">
                  <v:stroke joinstyle="miter"/>
                  <v:path arrowok="t" o:connecttype="custom" o:connectlocs="15848,26919;28977,33890;31874,44483;29973,48014;27619,55077;33866,58336;34500,57068;36311,47743;36492,34524;47719,28277;41200,11165;22910,1477;1814,41496;6794,44121;18202,22392;25446,8629;37850,15148;42739,19766;42015,26194;30606,28910" o:connectangles="0,0,0,0,0,0,0,0,0,0,0,0,0,0,0,0,0,0,0,0"/>
                </v:shape>
                <v:shape id="Freeform: Shape 2152" o:spid="_x0000_s1421" style="position:absolute;left:32329;top:25981;width:152;height:108;visibility:visible;mso-wrap-style:square;v-text-anchor:middle" coordsize="15211,10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" path="m17048,8370l3919,1489,1836,5382r13129,6881l17048,8370xe" fillcolor="black" stroked="f" strokeweight=".04875mm">
                  <v:stroke joinstyle="miter"/>
                  <v:path arrowok="t" o:connecttype="custom" o:connectlocs="17048,8370;3919,1489;1836,5382;14965,12263" o:connectangles="0,0,0,0"/>
                </v:shape>
                <v:shape id="Freeform: Shape 2153" o:spid="_x0000_s1422" style="position:absolute;left:32560;top:25921;width:257;height:413;visibility:visible;mso-wrap-style:square;v-text-anchor:middle" coordsize="25713,4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" path="m16696,12087l1847,40245r4798,2535l27561,3124,24392,1494c19412,6655,17873,7017,9996,4120l8094,7651r8602,4436xe" fillcolor="black" stroked="f" strokeweight=".04875mm">
                  <v:stroke joinstyle="miter"/>
                  <v:path arrowok="t" o:connecttype="custom" o:connectlocs="16696,12087;1847,40245;6645,42780;27561,3124;24392,1494;9996,4120;8094,7651" o:connectangles="0,0,0,0,0,0,0"/>
                </v:shape>
                <v:shape id="Freeform: Shape 2154" o:spid="_x0000_s1423" style="position:absolute;left:32789;top:26099;width:370;height:416;visibility:visible;mso-wrap-style:square;v-text-anchor:middle" coordsize="37031,41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" path="m18252,30929r-5070,9597l17981,43061r5070,-9597l28846,36542r2263,-4345l25315,29118,38896,3405,35274,1503,4490,17257,1864,22328r16388,8601xm20516,26583l8383,20245,29751,9109,20516,26583xe" fillcolor="black" stroked="f" strokeweight=".04875mm">
                  <v:stroke joinstyle="miter"/>
                  <v:path arrowok="t" o:connecttype="custom" o:connectlocs="18252,30929;13182,40526;17981,43061;23051,33464;28846,36542;31109,32197;25315,29118;38896,3405;35274,1503;4490,17257;1864,22328;20516,26583;8383,20245;29751,9109" o:connectangles="0,0,0,0,0,0,0,0,0,0,0,0,0,0"/>
                </v:shape>
                <v:shape id="Freeform: Shape 2155" o:spid="_x0000_s1424" style="position:absolute;left:33086;top:26199;width:407;height:466;visibility:visible;mso-wrap-style:square;v-text-anchor:middle" coordsize="40644,4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" path="m42526,12106l22425,1512,8482,21069r4346,2354c16450,21974,18894,22065,21973,23695v5161,2716,6519,7967,3531,13671c22516,42980,17536,44610,12285,41803,8120,39630,6581,36189,7667,31210l2868,28674v-996,3532,-1177,5342,-814,7425c2687,40264,5766,43976,10202,46239v7787,4075,16298,1358,20644,-6881c34830,31662,32476,23785,25051,19801,22335,18443,19800,17900,16631,18353l23874,8393r16117,8511l42526,12106xe" fillcolor="black" stroked="f" strokeweight=".04875mm">
                  <v:stroke joinstyle="miter"/>
                  <v:path arrowok="t" o:connecttype="custom" o:connectlocs="42526,12106;22425,1512;8482,21069;12828,23423;21973,23695;25504,37366;12285,41803;7667,31210;2868,28674;2054,36099;10202,46239;30846,39358;25051,19801;16631,18353;23874,8393;39991,16904" o:connectangles="0,0,0,0,0,0,0,0,0,0,0,0,0,0,0,0"/>
                </v:shape>
                <v:shape id="Freeform: Shape 2156" o:spid="_x0000_s1425" style="position:absolute;left:33425;top:26558;width:152;height:108;visibility:visible;mso-wrap-style:square;v-text-anchor:middle" coordsize="15211,10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" path="m17110,8403l3981,1521,1899,5415r13128,6881l17110,8403xe" fillcolor="black" stroked="f" strokeweight=".04875mm">
                  <v:stroke joinstyle="miter"/>
                  <v:path arrowok="t" o:connecttype="custom" o:connectlocs="17110,8403;3981,1521;1899,5415;15027,12296" o:connectangles="0,0,0,0"/>
                </v:shape>
                <v:shape id="Freeform: Shape 2157" o:spid="_x0000_s1426" style="position:absolute;left:33573;top:26455;width:406;height:466;visibility:visible;mso-wrap-style:square;v-text-anchor:middle" coordsize="40644,4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" path="m42554,12120l22453,1527,8510,21084r4346,2354c16477,21989,18922,22080,22001,23709v5161,2717,6519,7968,3531,13672c22544,42994,17564,44624,12313,41817,8148,39644,6608,36204,7695,31224l2896,28689v-996,3531,-1177,5342,-815,7424c2715,40278,5794,43990,10230,46254v7787,4074,16298,1358,20644,-6881c34858,31677,32504,23800,25079,19816,22363,18458,19828,17915,16659,18367l23902,8408r16117,8511l42554,12120xe" fillcolor="black" stroked="f" strokeweight=".04875mm">
                  <v:stroke joinstyle="miter"/>
                  <v:path arrowok="t" o:connecttype="custom" o:connectlocs="42554,12120;22453,1527;8510,21084;12856,23438;22001,23709;25532,37381;12313,41817;7695,31224;2896,28689;2081,36113;10230,46254;30874,39373;25079,19816;16659,18367;23902,8408;40019,16919" o:connectangles="0,0,0,0,0,0,0,0,0,0,0,0,0,0,0,0"/>
                </v:shape>
                <v:shape id="Freeform: Shape 2158" o:spid="_x0000_s1427" style="position:absolute;left:33786;top:26701;width:423;height:431;visibility:visible;mso-wrap-style:square;v-text-anchor:middle" coordsize="42238,43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" path="m1927,42189r4527,2444l14331,29604v815,4255,2897,7062,6609,9054c28455,42551,36333,39110,41222,29966,46292,20369,44753,11767,37057,7783,33164,5701,29180,5792,25286,8146l27550,3800,23295,1536,1927,42189xm34069,11586v4980,2716,5976,8873,2354,15754c32983,33859,27369,36485,22389,33769,17500,31233,16594,25348,20126,18558v3621,-6791,9054,-9507,13943,-6972xe" fillcolor="black" stroked="f" strokeweight=".04875mm">
                  <v:stroke joinstyle="miter"/>
                  <v:path arrowok="t" o:connecttype="custom" o:connectlocs="1927,42189;6454,44633;14331,29604;20940,38658;41222,29966;37057,7783;25286,8146;27550,3800;23295,1536;34069,11586;36423,27340;22389,33769;20126,18558;34069,11586" o:connectangles="0,0,0,0,0,0,0,0,0,0,0,0,0,0"/>
                </v:shape>
                <v:shape id="Freeform: Shape 2159" o:spid="_x0000_s1428" style="position:absolute;left:31094;top:25733;width:507;height:492;visibility:visible;mso-wrap-style:square;v-text-anchor:middle" coordsize="50749,49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" path="m17705,1480l1769,29729r4437,2535l16256,14518v2264,-4074,7153,-5794,10865,-3712c30471,12707,31196,15876,29203,19498l18157,38964r4437,2535l32644,23753v2264,-4074,7244,-5704,10865,-3712c46769,21942,47584,25202,45592,28733l34545,48199r4528,2535l51024,29548v2898,-5070,1539,-9507,-3712,-12495c43509,14971,40612,14880,36175,16510v,-3893,-1448,-6609,-5070,-8601c27302,5736,23952,5645,19697,7818l21870,3834,17705,1480xe" fillcolor="black" stroked="f" strokeweight=".04875mm">
                  <v:stroke joinstyle="miter"/>
                  <v:path arrowok="t" o:connecttype="custom" o:connectlocs="17705,1480;1769,29729;6206,32264;16256,14518;27121,10806;29203,19498;18157,38964;22594,41499;32644,23753;43509,20041;45592,28733;34545,48199;39073,50734;51024,29548;47312,17053;36175,16510;31105,7909;19697,7818;21870,3834" o:connectangles="0,0,0,0,0,0,0,0,0,0,0,0,0,0,0,0,0,0,0"/>
                </v:shape>
                <v:shape id="Freeform: Shape 2160" o:spid="_x0000_s1429" style="position:absolute;left:31541;top:25874;width:268;height:419;visibility:visible;mso-wrap-style:square;v-text-anchor:middle" coordsize="26800,4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" path="m22257,15166l17730,12631,1795,40880r4527,2535l22257,15166xm28595,4120l23978,1495,20718,7108r4618,2626l28595,4120xe" fillcolor="black" stroked="f" strokeweight=".04875mm">
                  <v:stroke joinstyle="miter"/>
                  <v:path arrowok="t" o:connecttype="custom" o:connectlocs="22257,15166;17730,12631;1795,40880;6322,43415;28595,4120;23978,1495;20718,7108;25336,9734" o:connectangles="0,0,0,0,0,0,0,0"/>
                </v:shape>
                <v:shape id="Freeform: Shape 2161" o:spid="_x0000_s1430" style="position:absolute;left:31675;top:25950;width:481;height:571;visibility:visible;mso-wrap-style:square;v-text-anchor:middle" coordsize="48138,57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" path="m16379,26669r12857,7334c33763,36538,34487,39888,31771,44686r-1992,3532c28421,50662,27425,53197,27244,55189r6066,3441l34035,57362v-1177,-2263,-634,-3893,2082,-9144c39739,41789,39829,39163,36570,34999v5704,181,8964,-1449,11499,-5976c51871,22232,49880,16166,42093,11730l24075,1499,1802,40793r4979,2807l16379,26669xm18824,22232l26519,8651r12133,6881c41459,17162,42727,18611,43361,20422v724,1810,452,4074,-815,6337c39920,31468,36298,32192,30956,29114l18824,22232xe" fillcolor="black" stroked="f" strokeweight=".04875mm">
                  <v:stroke joinstyle="miter"/>
                  <v:path arrowok="t" o:connecttype="custom" o:connectlocs="16379,26669;29236,34003;31771,44686;29779,48218;27244,55189;33310,58630;34035,57362;36117,48218;36570,34999;48069,29023;42093,11730;24075,1499;1802,40793;6781,43600;18824,22232;26519,8651;38652,15532;43361,20422;42546,26759;30956,29114" o:connectangles="0,0,0,0,0,0,0,0,0,0,0,0,0,0,0,0,0,0,0,0"/>
                </v:shape>
                <v:shape id="Freeform: Shape 2162" o:spid="_x0000_s1431" style="position:absolute;left:32110;top:26380;width:150;height:111;visibility:visible;mso-wrap-style:square;v-text-anchor:middle" coordsize="15029,1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" path="m16854,8754l3997,1511,1824,5314r12857,7243l16854,8754xe" fillcolor="black" stroked="f" strokeweight=".04875mm">
                  <v:stroke joinstyle="miter"/>
                  <v:path arrowok="t" o:connecttype="custom" o:connectlocs="16854,8754;3997,1511;1824,5314;14681,12557" o:connectangles="0,0,0,0"/>
                </v:shape>
                <v:shape id="Freeform: Shape 2163" o:spid="_x0000_s1432" style="position:absolute;left:32331;top:26333;width:268;height:409;visibility:visible;mso-wrap-style:square;v-text-anchor:middle" coordsize="26800,4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" path="m17498,11929l1834,39635r4708,2716l28634,3328,25556,1517c20395,6587,18946,6859,11069,3599l9077,7130r8421,4799xe" fillcolor="black" stroked="f" strokeweight=".04875mm">
                  <v:stroke joinstyle="miter"/>
                  <v:path arrowok="t" o:connecttype="custom" o:connectlocs="17498,11929;1834,39635;6542,42351;28634,3328;25556,1517;11069,3599;9077,7130" o:connectangles="0,0,0,0,0,0,0"/>
                </v:shape>
                <v:shape id="Freeform: Shape 2164" o:spid="_x0000_s1433" style="position:absolute;left:32560;top:26522;width:376;height:410;visibility:visible;mso-wrap-style:square;v-text-anchor:middle" coordsize="37575,4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" path="m17968,30409r-5343,9416l17334,42541r5342,-9416l28380,36294r2444,-4255l25120,28870,39426,3518,35895,1527,4658,16285,1851,21264r16117,9145xm20412,26153l8460,19363,30100,8951,20412,26153xe" fillcolor="black" stroked="f" strokeweight=".04875mm">
                  <v:stroke joinstyle="miter"/>
                  <v:path arrowok="t" o:connecttype="custom" o:connectlocs="17968,30409;12625,39825;17334,42541;22676,33125;28380,36294;30824,32039;25120,28870;39426,3518;35895,1527;4658,16285;1851,21264;20412,26153;8460,19363;30100,8951" o:connectangles="0,0,0,0,0,0,0,0,0,0,0,0,0,0"/>
                </v:shape>
                <v:shape id="Freeform: Shape 2165" o:spid="_x0000_s1434" style="position:absolute;left:32867;top:26656;width:368;height:436;visibility:visible;mso-wrap-style:square;v-text-anchor:middle" coordsize="36797,43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" path="m37508,19657c40133,12776,38232,6619,32437,3360,28272,1006,23292,915,19037,3179,14419,5623,10617,9788,6633,16760,2920,23369,1562,28077,1924,32785v182,4437,2626,7968,6791,10322c16049,47272,24379,44827,28725,37131,32799,29979,30717,22102,23836,18208,20123,16126,16321,15945,12699,17575,18222,7977,24198,4356,29630,7434v3351,1902,4528,5342,3079,9507l37508,19657xm20938,22192v4527,2626,5614,7334,2626,12585c20848,39667,15596,41387,11250,38942,6814,36407,5546,30794,8353,25814v2716,-4799,7877,-6338,12585,-3622xe" fillcolor="black" stroked="f" strokeweight=".04875mm">
                  <v:stroke joinstyle="miter"/>
                  <v:path arrowok="t" o:connecttype="custom" o:connectlocs="37508,19657;32437,3360;19037,3179;6633,16760;1924,32785;8715,43107;28725,37131;23836,18208;12699,17575;29630,7434;32709,16941;20938,22192;23564,34777;11250,38942;8353,25814;20938,22192" o:connectangles="0,0,0,0,0,0,0,0,0,0,0,0,0,0,0,0"/>
                </v:shape>
                <v:shape id="Freeform: Shape 2166" o:spid="_x0000_s1435" style="position:absolute;left:33139;top:26912;width:339;height:403;visibility:visible;mso-wrap-style:square;v-text-anchor:middle" coordsize="33831,4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" path="m27444,38304v-634,-91,-815,-181,-1087,-362c24818,37036,24365,35769,25180,34411l34506,17751c37313,12772,35230,7973,28349,4080,24184,1635,20200,1001,17031,1997v-2082,815,-3531,2083,-5342,4890l16307,9422c18661,6162,21649,5710,25814,8154v4074,2264,5432,4980,3893,7696l29073,17027v-1177,1901,-2625,2173,-6519,543c15764,14764,14677,14401,12595,14130,8520,13768,5351,15216,3269,18928,371,23999,2092,29250,7796,32509v3622,1992,7153,2355,11951,1268c18480,36855,19114,38938,22102,40568v905,543,1629,724,3350,1267l27444,38304xm23098,27711v-906,1448,-1902,2173,-3984,2716c16397,30970,13681,30518,11055,29069,7524,27077,6438,24270,8068,21373v1629,-2897,4436,-3259,9597,-1268c23007,22097,24003,22550,25904,22641r-2806,5070xe" fillcolor="black" stroked="f" strokeweight=".04875mm">
                  <v:stroke joinstyle="miter"/>
                  <v:path arrowok="t" o:connecttype="custom" o:connectlocs="27444,38304;26357,37942;25180,34411;34506,17751;28349,4080;17031,1997;11689,6887;16307,9422;25814,8154;29707,15850;29073,17027;22554,17570;12595,14130;3269,18928;7796,32509;19747,33777;22102,40568;25452,41835;23098,27711;19114,30427;11055,29069;8068,21373;17665,20105;25904,22641" o:connectangles="0,0,0,0,0,0,0,0,0,0,0,0,0,0,0,0,0,0,0,0,0,0,0,0"/>
                </v:shape>
                <v:shape id="Freeform: Shape 2167" o:spid="_x0000_s1436" style="position:absolute;left:33488;top:27159;width:150;height:111;visibility:visible;mso-wrap-style:square;v-text-anchor:middle" coordsize="15029,1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" path="m16932,8799l4075,1556,1902,5358r12857,7243l16932,8799xe" fillcolor="black" stroked="f" strokeweight=".04875mm">
                  <v:stroke joinstyle="miter"/>
                  <v:path arrowok="t" o:connecttype="custom" o:connectlocs="16932,8799;4075,1556;1902,5358;14759,12601" o:connectangles="0,0,0,0"/>
                </v:shape>
                <v:shape id="Freeform: Shape 2168" o:spid="_x0000_s1437" style="position:absolute;left:33629;top:27066;width:414;height:465;visibility:visible;mso-wrap-style:square;v-text-anchor:middle" coordsize="41384,46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" path="m43296,12698l23468,1561,8890,20756r4346,2444c16858,21842,19303,21933,22291,23653v5161,2897,6337,8149,3169,13762c22291,42938,17311,44568,12059,41580,7985,39226,6446,35695,7894,30715l3186,28090c2009,31621,1738,33431,2009,35423v543,4256,3441,8058,7787,10503c17401,50272,26093,47737,30711,39588,34967,32073,32794,24015,25460,19850,22743,18402,20299,17768,17130,18311l24645,8442r15935,8964l43296,12698xe" fillcolor="black" stroked="f" strokeweight=".04875mm">
                  <v:stroke joinstyle="miter"/>
                  <v:path arrowok="t" o:connecttype="custom" o:connectlocs="43296,12698;23468,1561;8890,20756;13236,23200;22291,23653;25460,37415;12059,41580;7894,30715;3186,28090;2009,35423;9796,45926;30711,39588;25460,19850;17130,18311;24645,8442;40580,17406" o:connectangles="0,0,0,0,0,0,0,0,0,0,0,0,0,0,0,0"/>
                </v:shape>
                <v:shape id="Freeform: Shape 2169" o:spid="_x0000_s1438" style="position:absolute;left:33832;top:27318;width:429;height:425;visibility:visible;mso-wrap-style:square;v-text-anchor:middle" coordsize="42926,42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" path="m1929,41590r4528,2535l14786,29367v634,4255,2626,7153,6248,9235c28368,42767,36517,39507,41587,30453,46929,21037,45661,12436,38237,8180v-3893,-2173,-7968,-2173,-11952,l28639,3925,24474,1571,1929,41590xm34977,11983v4980,2807,5705,9054,1902,15845c33257,34166,27643,36610,22664,33803,17865,31087,17141,25111,20943,18502v3712,-6700,9236,-9235,14034,-6519xe" fillcolor="black" stroked="f" strokeweight=".04875mm">
                  <v:stroke joinstyle="miter"/>
                  <v:path arrowok="t" o:connecttype="custom" o:connectlocs="1929,41590;6457,44125;14786,29367;21034,38602;41587,30453;38237,8180;26285,8180;28639,3925;24474,1571;34977,11983;36879,27828;22664,33803;20943,18502;34977,11983" o:connectangles="0,0,0,0,0,0,0,0,0,0,0,0,0,0"/>
                </v:shape>
                <v:shape id="Freeform: Shape 2170" o:spid="_x0000_s1439" style="position:absolute;left:30874;top:26100;width:509;height:499;visibility:visible;mso-wrap-style:square;v-text-anchor:middle" coordsize="50871,4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" path="m18507,1501l1757,29206r4436,2626l16696,14448v2445,-4074,7334,-5523,10956,-3350c30911,13090,31636,16259,29463,19880l17873,38984r4437,2626l32813,24226v2444,-4074,7334,-5523,10955,-3350c47028,22778,47662,26037,45579,29568l33990,48672r4436,2717l51012,30564v2988,-4979,1811,-9506,-3350,-12675c43949,15625,41052,15535,36615,16983v91,-3893,-1358,-6609,-4889,-8782c27923,5937,24664,5937,20227,7839l22582,3945,18507,1501xe" fillcolor="black" stroked="f" strokeweight=".04875mm">
                  <v:stroke joinstyle="miter"/>
                  <v:path arrowok="t" o:connecttype="custom" o:connectlocs="18507,1501;1757,29206;6193,31832;16696,14448;27652,11098;29463,19880;17873,38984;22310,41610;32813,24226;43768,20876;45579,29568;33990,48672;38426,51389;51012,30564;47662,17889;36615,16983;31726,8201;20227,7839;22582,3945" o:connectangles="0,0,0,0,0,0,0,0,0,0,0,0,0,0,0,0,0,0,0"/>
                </v:shape>
                <v:shape id="Freeform: Shape 2171" o:spid="_x0000_s1440" style="position:absolute;left:31313;top:26255;width:278;height:414;visibility:visible;mso-wrap-style:square;v-text-anchor:middle" coordsize="27796,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" path="m22969,15188l18532,12562,1782,40267r4436,2626l22969,15188xm29578,4232l25051,1516,21701,7129r4527,2717l29578,4232xe" fillcolor="black" stroked="f" strokeweight=".04875mm">
                  <v:stroke joinstyle="miter"/>
                  <v:path arrowok="t" o:connecttype="custom" o:connectlocs="22969,15188;18532,12562;1782,40267;6218,42893;29578,4232;25051,1516;21701,7129;26228,9846" o:connectangles="0,0,0,0,0,0,0,0"/>
                </v:shape>
                <v:shape id="Freeform: Shape 2172" o:spid="_x0000_s1441" style="position:absolute;left:31446;top:26336;width:487;height:574;visibility:visible;mso-wrap-style:square;v-text-anchor:middle" coordsize="48699,57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" path="m16728,26509r12676,7696c33840,36831,34474,40181,31577,44889r-2083,3531c28046,50684,27050,53309,26778,55301r5976,3622l33478,57655v-1086,-2263,-543,-3893,2355,-9054c39726,42263,39816,39638,36738,35382v5704,453,8964,-1177,11680,-5613c52492,23069,50500,16912,42895,12294l25148,1520,1789,40181r4889,2988l16728,26509xm19354,22163l27412,8854r11861,7153c42080,17727,43347,19085,43981,20986v724,1902,272,4075,-1086,6338c40088,31851,36557,32575,31215,29316l19354,22163xe" fillcolor="black" stroked="f" strokeweight=".04875mm">
                  <v:stroke joinstyle="miter"/>
                  <v:path arrowok="t" o:connecttype="custom" o:connectlocs="16728,26509;29404,34205;31577,44889;29494,48420;26778,55301;32754,58923;33478,57655;35833,48601;36738,35382;48418,29769;42895,12294;25148,1520;1789,40181;6678,43169;19354,22163;27412,8854;39273,16007;43981,20986;42895,27324;31215,29316" o:connectangles="0,0,0,0,0,0,0,0,0,0,0,0,0,0,0,0,0,0,0,0"/>
                </v:shape>
                <v:shape id="Freeform: Shape 2173" o:spid="_x0000_s1442" style="position:absolute;left:31878;top:26773;width:149;height:114;visibility:visible;mso-wrap-style:square;v-text-anchor:middle" coordsize="14848,11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" path="m16659,9139l4074,1533,1810,5336r12586,7605l16659,9139xe" fillcolor="black" stroked="f" strokeweight=".04875mm">
                  <v:stroke joinstyle="miter"/>
                  <v:path arrowok="t" o:connecttype="custom" o:connectlocs="16659,9139;4074,1533;1810,5336;14396,12941" o:connectangles="0,0,0,0"/>
                </v:shape>
                <v:shape id="Freeform: Shape 2174" o:spid="_x0000_s1443" style="position:absolute;left:32090;top:26740;width:279;height:401;visibility:visible;mso-wrap-style:square;v-text-anchor:middle" coordsize="27887,40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" path="m18299,11589l1820,38842r4708,2807l29707,3350,26629,1539c21468,6338,19838,6519,12142,3078l10060,6519r8239,5070xe" fillcolor="black" stroked="f" strokeweight=".04875mm">
                  <v:stroke joinstyle="miter"/>
                  <v:path arrowok="t" o:connecttype="custom" o:connectlocs="18299,11589;1820,38842;6528,41649;29707,3350;26629,1539;12142,3078;10060,6519" o:connectangles="0,0,0,0,0,0,0"/>
                </v:shape>
                <v:shape id="Freeform: Shape 2175" o:spid="_x0000_s1444" style="position:absolute;left:32325;top:26894;width:363;height:434;visibility:visible;mso-wrap-style:square;v-text-anchor:middle" coordsize="36227,43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" path="m31864,3402c28333,1319,24168,957,20728,2496,16201,4217,11854,8653,7599,15806,-188,28663,-97,38079,7961,42968v7968,4889,16479,634,24084,-11951c36482,23592,38383,17888,38021,12909,37569,9015,35396,5575,31864,3402xm29329,7567v4980,3078,4437,9687,-1811,20100c20909,38531,15386,42244,10225,39075,5245,36087,5969,29206,12398,18703,18736,8110,24259,4579,29329,7567xe" fillcolor="black" stroked="f" strokeweight=".04875mm">
                  <v:stroke joinstyle="miter"/>
                  <v:path arrowok="t" o:connecttype="custom" o:connectlocs="31864,3402;20728,2496;7599,15806;7961,42968;32045,31017;38021,12909;31864,3402;29329,7567;27518,27667;10225,39075;12398,18703;29329,7567" o:connectangles="0,0,0,0,0,0,0,0,0,0,0,0"/>
                </v:shape>
                <v:shape id="Freeform: Shape 2176" o:spid="_x0000_s1445" style="position:absolute;left:32602;top:27065;width:385;height:445;visibility:visible;mso-wrap-style:square;v-text-anchor:middle" coordsize="38569,4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" path="m18275,23097r634,362l20810,24636v5161,3079,6429,7153,3622,11861c21535,41296,16826,42292,12028,39394,6867,36226,5961,32242,9040,26357l4422,23550c2702,26809,1977,29073,1887,31336v-362,4890,2263,9054,7424,12133c17007,48177,24794,46457,29140,39213v2988,-4889,2716,-8601,-724,-12947c32671,26990,36021,25451,38375,21558,42359,14948,40458,8339,33305,3993,25790,-534,19180,1277,14020,9244r4708,2807c20267,9788,21263,8611,22531,7705v2354,-1448,5523,-1358,8420,453c35116,10603,36021,14586,33486,18751v-1630,2716,-3531,3803,-6066,3441c25790,21920,23889,21105,20629,19204r-2354,3893xe" fillcolor="black" stroked="f" strokeweight=".04875mm">
                  <v:stroke joinstyle="miter"/>
                  <v:path arrowok="t" o:connecttype="custom" o:connectlocs="18275,23097;18909,23459;20810,24636;24432,36497;12028,39394;9040,26357;4422,23550;1887,31336;9311,43469;29140,39213;28416,26266;38375,21558;33305,3993;14020,9244;18728,12051;22531,7705;30951,8158;33486,18751;27420,22192;20629,19204" o:connectangles="0,0,0,0,0,0,0,0,0,0,0,0,0,0,0,0,0,0,0,0"/>
                </v:shape>
                <v:shape id="Freeform: Shape 2177" o:spid="_x0000_s1446" style="position:absolute;left:32886;top:27340;width:341;height:405;visibility:visible;mso-wrap-style:square;v-text-anchor:middle" coordsize="34055,40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" path="m26881,38614v-543,-181,-815,-272,-996,-453c24346,37256,23893,35898,24708,34540l34577,18152c37565,13263,35573,8374,28782,4209,24617,1764,20724,1040,17555,1945v-2173,725,-3622,1992,-5432,4618l16559,9279v2535,-3169,5523,-3440,9598,-996c30231,10728,31499,13534,29869,16160r-725,1177c27877,19148,26519,19329,22716,17609,16016,14621,14930,14259,12756,13987v-4074,-634,-7152,815,-9325,4437c352,23494,1891,28745,7505,32186v3531,2082,7062,2535,11861,1539c18008,36803,18642,38886,21539,40606v905,634,1630,815,3259,1449l26881,38614xm22897,27749v-905,1539,-1992,2173,-3984,2626c16016,30918,13390,30375,10855,28836,7414,26753,6237,23947,8048,21049v1721,-2807,4618,-3169,9688,-996c22897,22226,23893,22588,25885,22860r-2988,4889xe" fillcolor="black" stroked="f" strokeweight=".04875mm">
                  <v:stroke joinstyle="miter"/>
                  <v:path arrowok="t" o:connecttype="custom" o:connectlocs="26881,38614;25885,38161;24708,34540;34577,18152;28782,4209;17555,1945;12123,6563;16559,9279;26157,8283;29869,16160;29144,17337;22716,17609;12756,13987;3431,18424;7505,32186;19366,33725;21539,40606;24798,42055;22897,27749;18913,30375;10855,28836;8048,21049;17736,20053;25885,22860" o:connectangles="0,0,0,0,0,0,0,0,0,0,0,0,0,0,0,0,0,0,0,0,0,0,0,0"/>
                </v:shape>
                <v:shape id="Freeform: Shape 2178" o:spid="_x0000_s1447" style="position:absolute;left:33233;top:27592;width:148;height:114;visibility:visible;mso-wrap-style:square;v-text-anchor:middle" coordsize="14848,11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" path="m16736,9185l4151,1580,1887,5383r12586,7605l16736,9185xe" fillcolor="black" stroked="f" strokeweight=".04875mm">
                  <v:stroke joinstyle="miter"/>
                  <v:path arrowok="t" o:connecttype="custom" o:connectlocs="16736,9185;4151,1580;1887,5383;14473,12988" o:connectangles="0,0,0,0"/>
                </v:shape>
                <v:shape id="Freeform: Shape 2179" o:spid="_x0000_s1448" style="position:absolute;left:33367;top:27528;width:386;height:445;visibility:visible;mso-wrap-style:square;v-text-anchor:middle" coordsize="38569,44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" path="m18319,23124r633,362l20854,24663v5161,3078,6428,7152,3622,11861c21578,41322,16870,42318,12071,39421,6910,36252,6005,32268,9083,26383l4466,23576c2745,26836,2021,29099,1930,31363v-362,4889,2264,9054,7425,12132c17051,48203,24838,46483,29184,39240v2988,-4889,2716,-8602,-725,-12948c32715,27017,36065,25478,38419,21584,42403,14975,40501,8365,33349,4020,25834,-507,19224,1303,14063,9271r4708,2807c20311,9814,21306,8637,22574,7732v2354,-1449,5523,-1358,8421,452c35159,10629,36065,14613,33530,18778v-1630,2716,-3531,3802,-6067,3440c25834,21947,23932,21132,20673,19230r-2354,3894xe" fillcolor="black" stroked="f" strokeweight=".04875mm">
                  <v:stroke joinstyle="miter"/>
                  <v:path arrowok="t" o:connecttype="custom" o:connectlocs="18319,23124;18952,23486;20854,24663;24476,36524;12071,39421;9083,26383;4466,23576;1930,31363;9355,43495;29184,39240;28459,26292;38419,21584;33349,4020;14063,9271;18771,12078;22574,7732;30995,8184;33530,18778;27463,22218;20673,19230" o:connectangles="0,0,0,0,0,0,0,0,0,0,0,0,0,0,0,0,0,0,0,0"/>
                </v:shape>
                <v:shape id="Freeform: Shape 2180" o:spid="_x0000_s1449" style="position:absolute;left:33561;top:27768;width:436;height:419;visibility:visible;mso-wrap-style:square;v-text-anchor:middle" coordsize="43526,4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" path="m1914,40800r4346,2717l15043,29030v634,4255,2444,7243,6066,9416c28353,42792,36501,39804,41843,30931,47457,21606,46461,13004,39127,8568,35324,6214,31250,6123,27175,8296l29711,4131,25636,1596,1914,40800xm35777,12280v4889,2988,5523,9145,1449,15754c33423,34281,27719,36635,22829,33648,18121,30841,17578,24865,21471,18346v3984,-6519,9598,-8873,14306,-6066xe" fillcolor="black" stroked="f" strokeweight=".04875mm">
                  <v:stroke joinstyle="miter"/>
                  <v:path arrowok="t" o:connecttype="custom" o:connectlocs="1914,40800;6260,43517;15043,29030;21109,38446;41843,30931;39127,8568;27175,8296;29711,4131;25636,1596;35777,12280;37226,28034;22829,33648;21471,18346;35777,12280" o:connectangles="0,0,0,0,0,0,0,0,0,0,0,0,0,0"/>
                </v:shape>
                <v:shape id="Freeform: Shape 2181" o:spid="_x0000_s1450" style="position:absolute;left:30644;top:26459;width:510;height:505;visibility:visible;mso-wrap-style:square;v-text-anchor:middle" coordsize="50948,50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" path="m19309,1521l1744,28774r4346,2806l17136,14468v2535,-3983,7515,-5251,11046,-2987c31442,13563,31985,16732,29721,20263l17589,39005r4346,2807l32981,24699v2535,-3983,7515,-5251,10955,-2987c47196,23703,47830,27053,45566,30494l33434,49236r4255,2807l50908,31580v3169,-4889,2083,-9416,-2988,-12766c44299,16460,41401,16279,36965,17637v181,-3983,-1177,-6609,-4709,-8873c28635,6410,25375,6139,20939,7949l23383,4147,19309,1521xe" fillcolor="black" stroked="f" strokeweight=".04875mm">
                  <v:stroke joinstyle="miter"/>
                  <v:path arrowok="t" o:connecttype="custom" o:connectlocs="19309,1521;1744,28774;6090,31580;17136,14468;28182,11481;29721,20263;17589,39005;21935,41812;32981,24699;43936,21712;45566,30494;33434,49236;37689,52043;50908,31580;47920,18814;36965,17637;32256,8764;20939,7949;23383,4147" o:connectangles="0,0,0,0,0,0,0,0,0,0,0,0,0,0,0,0,0,0,0"/>
                </v:shape>
                <v:shape id="Freeform: Shape 2182" o:spid="_x0000_s1451" style="position:absolute;left:31076;top:26630;width:288;height:409;visibility:visible;mso-wrap-style:square;v-text-anchor:middle" coordsize="28792,4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" path="m23589,15118l19333,12311,1768,39564r4256,2807l23589,15118xm30561,4434l26215,1537,22684,6969r4346,2898l30561,4434xe" fillcolor="black" stroked="f" strokeweight=".04875mm">
                  <v:stroke joinstyle="miter"/>
                  <v:path arrowok="t" o:connecttype="custom" o:connectlocs="23589,15118;19333,12311;1768,39564;6024,42371;30561,4434;26215,1537;22684,6969;27030,9867" o:connectangles="0,0,0,0,0,0,0,0"/>
                </v:shape>
                <v:shape id="Freeform: Shape 2183" o:spid="_x0000_s1452" style="position:absolute;left:31205;top:26715;width:492;height:576;visibility:visible;mso-wrap-style:square;v-text-anchor:middle" coordsize="49181,57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" path="m17167,26168r12404,8058c33917,37033,34461,40474,31382,45091r-2173,3441c27761,50795,26584,53240,26312,55322r5885,3803l33012,57948v-1177,-2445,-543,-3984,2535,-9054c39622,42647,39893,40111,36905,35584v5614,725,8964,-814,11771,-5070c52931,23905,51211,17657,43696,12768l26312,1541,1775,39478r4799,3078l17167,26168xm19883,21913l28394,8875r11680,7605c42791,18201,43968,19649,44511,21551v634,1901,181,4074,-1268,6247c40346,32325,36724,32868,31563,29518l19883,21913xe" fillcolor="black" stroked="f" strokeweight=".04875mm">
                  <v:stroke joinstyle="miter"/>
                  <v:path arrowok="t" o:connecttype="custom" o:connectlocs="17167,26168;29571,34226;31382,45091;29209,48532;26312,55322;32197,59125;33012,57948;35547,48894;36905,35584;48676,30514;43696,12768;26312,1541;1775,39478;6574,42556;19883,21913;28394,8875;40074,16480;44511,21551;43243,27798;31563,29518" o:connectangles="0,0,0,0,0,0,0,0,0,0,0,0,0,0,0,0,0,0,0,0"/>
                </v:shape>
                <v:shape id="Freeform: Shape 2184" o:spid="_x0000_s1453" style="position:absolute;left:31635;top:27158;width:148;height:117;visibility:visible;mso-wrap-style:square;v-text-anchor:middle" coordsize="14849,11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" path="m16645,9523l4241,1555,1796,5267r12404,7968l16645,9523xe" fillcolor="black" stroked="f" strokeweight=".04875mm">
                  <v:stroke joinstyle="miter"/>
                  <v:path arrowok="t" o:connecttype="custom" o:connectlocs="16645,9523;4241,1555;1796,5267;14200,13235" o:connectangles="0,0,0,0"/>
                </v:shape>
                <v:shape id="Freeform: Shape 2185" o:spid="_x0000_s1454" style="position:absolute;left:31763;top:27104;width:392;height:443;visibility:visible;mso-wrap-style:square;v-text-anchor:middle" coordsize="39210,44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" path="m18610,22999r633,362l21145,24629v4980,3259,6066,7334,3078,11861c21235,41198,16527,42103,11819,39025,6749,35765,5934,31691,9193,25987l4576,22999c2855,26259,2040,28522,1859,30695v-452,4889,1992,9054,7063,12314c16527,47898,24404,46540,29022,39387v3078,-4799,2897,-8511,-453,-13038c32825,27255,36265,25715,38710,21913,42965,15484,41245,8784,34273,4258,26758,-541,20149,1088,14807,8966r4527,2987c20873,9780,21960,8513,23227,7789v2445,-1449,5523,-1268,8421,543c35722,10957,36627,15032,33911,19106v-1720,2626,-3621,3622,-6247,3078c26125,22003,24314,21188,21054,19197r-2444,3802xe" fillcolor="black" stroked="f" strokeweight=".04875mm">
                  <v:stroke joinstyle="miter"/>
                  <v:path arrowok="t" o:connecttype="custom" o:connectlocs="18610,22999;19243,23361;21145,24629;24223,36490;11819,39025;9193,25987;4576,22999;1859,30695;8922,43009;29022,39387;28569,26349;38710,21913;34273,4258;14807,8966;19334,11953;23227,7789;31648,8332;33911,19106;27664,22184;21054,19197" o:connectangles="0,0,0,0,0,0,0,0,0,0,0,0,0,0,0,0,0,0,0,0"/>
                </v:shape>
                <v:shape id="Freeform: Shape 2186" o:spid="_x0000_s1455" style="position:absolute;left:32066;top:27345;width:386;height:398;visibility:visible;mso-wrap-style:square;v-text-anchor:middle" coordsize="38571,39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" path="m17396,29368r-5885,9145l16038,41410r5885,-9145l27446,35796r2626,-4074l24549,28191,40394,3745,37044,1572,4901,14429,1823,19227,17396,29368xm20022,25294l8432,17779,30796,8725,20022,25294xe" fillcolor="black" stroked="f" strokeweight=".04875mm">
                  <v:stroke joinstyle="miter"/>
                  <v:path arrowok="t" o:connecttype="custom" o:connectlocs="17396,29368;11511,38513;16038,41410;21923,32265;27446,35796;30072,31722;24549,28191;40394,3745;37044,1572;4901,14429;1823,19227;20022,25294;8432,17779;30796,8725" o:connectangles="0,0,0,0,0,0,0,0,0,0,0,0,0,0"/>
                </v:shape>
                <v:shape id="Freeform: Shape 2187" o:spid="_x0000_s1456" style="position:absolute;left:32359;top:27486;width:368;height:430;visibility:visible;mso-wrap-style:square;v-text-anchor:middle" coordsize="36762,43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" path="m32796,3598c29355,1425,25190,972,21659,2421,17132,4051,12605,8306,8077,15278,-71,27953,-252,37369,7625,42440v7786,5070,16478,1086,24446,-11227c36779,23879,38771,18265,38590,13376,38319,9392,36236,5861,32796,3598xm30079,7763v4890,3169,4165,9778,-2444,20009c20663,38456,15049,41896,9979,38637,5090,35468,6086,28678,12786,18265,19486,7944,25099,4594,30079,7763xe" fillcolor="black" stroked="f" strokeweight=".04875mm">
                  <v:stroke joinstyle="miter"/>
                  <v:path arrowok="t" o:connecttype="custom" o:connectlocs="32796,3598;21659,2421;8077,15278;7625,42440;32071,31213;38590,13376;32796,3598;30079,7763;27635,27772;9979,38637;12786,18265;30079,7763" o:connectangles="0,0,0,0,0,0,0,0,0,0,0,0"/>
                </v:shape>
                <v:shape id="Freeform: Shape 2188" o:spid="_x0000_s1457" style="position:absolute;left:32675;top:27831;width:148;height:116;visibility:visible;mso-wrap-style:square;v-text-anchor:middle" coordsize="14849,11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" path="m16704,9561l4300,1593,1855,5306r12405,7967l16704,9561xe" fillcolor="black" stroked="f" strokeweight=".04875mm">
                  <v:stroke joinstyle="miter"/>
                  <v:path arrowok="t" o:connecttype="custom" o:connectlocs="16704,9561;4300,1593;1855,5306;14260,13273" o:connectangles="0,0,0,0"/>
                </v:shape>
                <v:shape id="Freeform: Shape 2189" o:spid="_x0000_s1458" style="position:absolute;left:32803;top:27776;width:392;height:444;visibility:visible;mso-wrap-style:square;v-text-anchor:middle" coordsize="39210,44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" path="m18669,23038r634,362l21204,24667v4980,3260,6066,7334,3078,11861c21295,41236,16586,42142,11878,39063,6808,35804,5993,31729,9252,26025l4635,23038c2914,26297,2100,28561,1918,30734v-452,4889,1992,9054,7063,12313c16586,47936,24464,46578,29081,39425v3079,-4798,2898,-8510,-453,-13037c32884,27293,36325,25754,38769,21951,43025,15523,41304,8823,34333,4296,26818,-503,20208,1127,14866,9004r4527,2988c20932,9819,22019,8551,23287,7827v2444,-1449,5523,-1268,8420,543c35781,10996,36687,15070,33970,19144v-1720,2626,-3621,3622,-6247,3079c26184,22042,24373,21227,21114,19235r-2445,3803xe" fillcolor="black" stroked="f" strokeweight=".04875mm">
                  <v:stroke joinstyle="miter"/>
                  <v:path arrowok="t" o:connecttype="custom" o:connectlocs="18669,23038;19303,23400;21204,24667;24282,36528;11878,39063;9252,26025;4635,23038;1918,30734;8981,43047;29081,39425;28628,26388;38769,21951;34333,4296;14866,9004;19393,11992;23287,7827;31707,8370;33970,19144;27723,22223;21114,19235" o:connectangles="0,0,0,0,0,0,0,0,0,0,0,0,0,0,0,0,0,0,0,0"/>
                </v:shape>
                <v:shape id="Freeform: Shape 2190" o:spid="_x0000_s1459" style="position:absolute;left:32988;top:28022;width:442;height:414;visibility:visible;mso-wrap-style:square;v-text-anchor:middle" coordsize="44191,4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" path="m1882,40180r4346,2807l15463,28772v453,4256,2173,7244,5704,9507c28229,42897,36559,40090,42173,31489,48058,22344,47244,13652,40000,9034,36288,6590,32213,6409,28229,8401l30855,4236,26781,1610,1882,40180xm36650,12566v4799,3169,5161,9416,905,15935c33662,34657,27867,36830,23069,33662,18451,30674,18089,24698,22254,18270v4165,-6429,9778,-8692,14396,-5704xe" fillcolor="black" stroked="f" strokeweight=".04875mm">
                  <v:stroke joinstyle="miter"/>
                  <v:path arrowok="t" o:connecttype="custom" o:connectlocs="1882,40180;6228,42987;15463,28772;21167,38279;42173,31489;40000,9034;28229,8401;30855,4236;26781,1610;36650,12566;37555,28501;23069,33662;22254,18270;36650,12566" o:connectangles="0,0,0,0,0,0,0,0,0,0,0,0,0,0"/>
                </v:shape>
                <v:shape id="Freeform: Shape 2191" o:spid="_x0000_s1460" style="position:absolute;left:29476;top:28000;width:510;height:525;visibility:visible;mso-wrap-style:square;v-text-anchor:middle" coordsize="50966,52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" path="m22774,1607l1677,26234r3984,3350l18880,14101v3079,-3531,8240,-4164,11318,-1448c33186,15188,33277,18447,30560,21526l15983,38547r3984,3350l33186,26415v3078,-3531,8149,-4255,11318,-1539c47401,27411,47492,30670,44866,33749l30289,50770r3984,3350l50118,35650v3802,-4436,3259,-9054,-1268,-13038c45500,19806,42693,19172,37985,19987v815,-3894,-181,-6791,-3350,-9507c31375,7673,28025,7039,23498,8216l26486,4776,22774,1607xe" fillcolor="black" stroked="f" strokeweight=".04875mm">
                  <v:stroke joinstyle="miter"/>
                  <v:path arrowok="t" o:connecttype="custom" o:connectlocs="22774,1607;1677,26234;5661,29584;18880,14101;30198,12653;30560,21526;15983,38547;19967,41897;33186,26415;44504,24876;44866,33749;30289,50770;34273,54120;50118,35650;48850,22612;37985,19987;34635,10480;23498,8216;26486,4776" o:connectangles="0,0,0,0,0,0,0,0,0,0,0,0,0,0,0,0,0,0,0"/>
                </v:shape>
                <v:shape id="Freeform: Shape 2192" o:spid="_x0000_s1461" style="position:absolute;left:29867;top:28237;width:333;height:377;visibility:visible;mso-wrap-style:square;v-text-anchor:middle" coordsize="33319,37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" path="m26689,14755l22796,11405,1700,36032r3893,3350l26689,14755xm35019,5067l31035,1626,26780,6606r3984,3441l35019,5067xe" fillcolor="black" stroked="f" strokeweight=".04875mm">
                  <v:stroke joinstyle="miter"/>
                  <v:path arrowok="t" o:connecttype="custom" o:connectlocs="26689,14755;22796,11405;1700,36032;5593,39382;35019,5067;31035,1626;26780,6606;30764,10047" o:connectangles="0,0,0,0,0,0,0,0"/>
                </v:shape>
                <v:shape id="Freeform: Shape 2193" o:spid="_x0000_s1462" style="position:absolute;left:29984;top:28338;width:510;height:578;visibility:visible;mso-wrap-style:square;v-text-anchor:middle" coordsize="50977,5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" path="m18637,24900r11318,9597c33848,37938,33939,41288,30317,45453r-2626,3169c25880,50614,24522,52968,23889,54959r5251,4528l30045,58400v-633,-2535,181,-3984,3894,-8692c38737,44095,39371,41650,37017,36851v5433,1358,8964,363,12404,-3531c54492,27435,53677,20916,46796,15122l31132,1631,1706,35946r4255,3712l18637,24900xm21897,21007l32037,9237r10594,9054c45166,20373,46162,21912,46434,23904v362,1901,-363,4074,-2083,6066c40910,34045,37198,34045,32490,30061l21897,21007xe" fillcolor="black" stroked="f" strokeweight=".04875mm">
                  <v:stroke joinstyle="miter"/>
                  <v:path arrowok="t" o:connecttype="custom" o:connectlocs="18637,24900;29955,34497;30317,45453;27691,48622;23889,54959;29140,59487;30045,58400;33939,49708;37017,36851;49421,33320;46796,15122;31132,1631;1706,35946;5961,39658;21897,21007;32037,9237;42631,18291;46434,23904;44351,29970;32490,30061" o:connectangles="0,0,0,0,0,0,0,0,0,0,0,0,0,0,0,0,0,0,0,0"/>
                </v:shape>
                <v:shape id="Freeform: Shape 2194" o:spid="_x0000_s1463" style="position:absolute;left:30397;top:28805;width:140;height:129;visibility:visible;mso-wrap-style:square;v-text-anchor:middle" coordsize="14034,12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" path="m15759,11245l4622,1648,1725,4998r11137,9597l15759,11245xe" fillcolor="black" stroked="f" strokeweight=".04875mm">
                  <v:stroke joinstyle="miter"/>
                  <v:path arrowok="t" o:connecttype="custom" o:connectlocs="15759,11245;4622,1648;1725,4998;12862,14595" o:connectangles="0,0,0,0"/>
                </v:shape>
                <v:shape id="Freeform: Shape 2195" o:spid="_x0000_s1464" style="position:absolute;left:30494;top:28797;width:412;height:430;visibility:visible;mso-wrap-style:square;v-text-anchor:middle" coordsize="41232,43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" path="m19598,21914r543,453l21861,23906v4527,3893,5070,7968,1539,12133c19779,40294,15070,40656,10724,36944,6197,33051,5835,28886,9910,23635l5835,20103c3662,23001,2576,25174,2032,27347v-1086,4798,815,9325,5342,13128c14256,46451,22223,46089,27746,39570v3713,-4346,3984,-7968,1268,-12857c33179,28071,36710,27075,39698,23635,44678,17840,43953,10959,37616,5526,30825,-268,24034,456,17696,7609r4165,3531c23762,9148,24939,8062,26207,7518v2716,-1177,5795,-543,8330,1630c38249,12317,38521,16482,35352,20194v-2083,2354,-4165,3078,-6700,2264c27203,22005,25573,20918,22585,18474r-2987,3440xe" fillcolor="black" stroked="f" strokeweight=".04875mm">
                  <v:stroke joinstyle="miter"/>
                  <v:path arrowok="t" o:connecttype="custom" o:connectlocs="19598,21914;20141,22367;21861,23906;23400,36039;10724,36944;9910,23635;5835,20103;2032,27347;7374,40475;27746,39570;29014,26713;39698,23635;37616,5526;17696,7609;21861,11140;26207,7518;34537,9148;35352,20194;28652,22458;22585,18474" o:connectangles="0,0,0,0,0,0,0,0,0,0,0,0,0,0,0,0,0,0,0,0"/>
                </v:shape>
                <v:shape id="Freeform: Shape 2196" o:spid="_x0000_s1465" style="position:absolute;left:30771;top:29031;width:390;height:413;visibility:visible;mso-wrap-style:square;v-text-anchor:middle" coordsize="39008,4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" path="m36289,4712c33211,2086,29137,1090,25334,1995,20626,3082,15646,6703,10304,13041,525,24449,-923,33775,6229,39841v7063,6066,16117,3350,25624,-7786c37467,25445,40273,20103,40726,15124,40998,11140,39458,7428,36289,4712xm33121,8424v4436,3893,2716,10231,-5161,19466c19630,37578,13654,40294,9036,36401,4600,32598,6501,25989,14559,16663,22527,7247,28594,4621,33121,8424xe" fillcolor="black" stroked="f" strokeweight=".04875mm">
                  <v:stroke joinstyle="miter"/>
                  <v:path arrowok="t" o:connecttype="custom" o:connectlocs="36289,4712;25334,1995;10304,13041;6229,39841;31853,32055;40726,15124;36289,4712;33121,8424;27960,27890;9036,36401;14559,16663;33121,8424" o:connectangles="0,0,0,0,0,0,0,0,0,0,0,0"/>
                </v:shape>
                <v:shape id="Freeform: Shape 2197" o:spid="_x0000_s1466" style="position:absolute;left:31005;top:29331;width:355;height:407;visibility:visible;mso-wrap-style:square;v-text-anchor:middle" coordsize="35417,4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" path="m24082,39336v-543,-181,-724,-362,-905,-543c21819,37616,21547,36258,22634,34991l35038,20504c38750,16158,37663,11088,31597,5837,27885,2758,24173,1310,20913,1762v-2263,272,-3893,1268,-6157,3712l18740,8824v2988,-2716,5976,-2535,9598,544c31959,12446,32684,15434,30692,17697r-906,1087c28247,20414,26889,20414,23358,18060,17291,13985,16295,13442,14213,12808,10229,11541,6970,12446,4253,15705,360,20142,1084,25574,6064,29830v3169,2716,6519,3712,11409,3531c15571,36168,15933,38340,18469,40513v814,725,1448,1087,2987,1902l24082,39336xm21909,28019v-1177,1358,-2263,1901,-4346,1992c14666,30011,12131,29105,9867,27114,6788,24488,6245,21500,8418,18965v2173,-2535,4980,-2264,9688,634c22815,22587,23810,23130,25621,23673r-3712,4346xe" fillcolor="black" stroked="f" strokeweight=".04875mm">
                  <v:stroke joinstyle="miter"/>
                  <v:path arrowok="t" o:connecttype="custom" o:connectlocs="24082,39336;23177,38793;22634,34991;35038,20504;31597,5837;20913,1762;14756,5474;18740,8824;28338,9368;30692,17697;29786,18784;23358,18060;14213,12808;4253,15705;6064,29830;17473,33361;18469,40513;21456,42415;21909,28019;17563,30011;9867,27114;8418,18965;18106,19599;25621,23673" o:connectangles="0,0,0,0,0,0,0,0,0,0,0,0,0,0,0,0,0,0,0,0,0,0,0,0"/>
                </v:shape>
                <v:shape id="Freeform: Shape 2198" o:spid="_x0000_s1467" style="position:absolute;left:31337;top:29611;width:140;height:129;visibility:visible;mso-wrap-style:square;v-text-anchor:middle" coordsize="14034,12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" path="m15813,11291l4676,1694,1778,5044r11137,9597l15813,11291xe" fillcolor="black" stroked="f" strokeweight=".04875mm">
                  <v:stroke joinstyle="miter"/>
                  <v:path arrowok="t" o:connecttype="custom" o:connectlocs="15813,11291;4676,1694;1778,5044;12915,14641" o:connectangles="0,0,0,0"/>
                </v:shape>
                <v:shape id="Freeform: Shape 2199" o:spid="_x0000_s1468" style="position:absolute;left:31435;top:29585;width:450;height:446;visibility:visible;mso-wrap-style:square;v-text-anchor:middle" coordsize="44931,44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" path="m46718,16460l29515,1701,11497,17637r3713,3259c19103,20262,21457,20896,24083,23159v4436,3803,4527,9145,362,14125c20280,42082,15119,42626,10592,38732,6970,35654,6246,31942,8509,27415l4345,23884c2534,27053,1990,28682,1809,30765v-271,4255,1992,8601,5704,11770c14214,48330,23087,47424,29153,40362,34767,33753,34314,25604,27886,20081,25531,18089,23177,17093,20099,16822l29334,8673,43187,20534r3531,-4074xe" fillcolor="black" stroked="f" strokeweight=".04875mm">
                  <v:stroke joinstyle="miter"/>
                  <v:path arrowok="t" o:connecttype="custom" o:connectlocs="46718,16460;29515,1701;11497,17637;15210,20896;24083,23159;24445,37284;10592,38732;8509,27415;4345,23884;1809,30765;7513,42535;29153,40362;27886,20081;20099,16822;29334,8673;43187,20534" o:connectangles="0,0,0,0,0,0,0,0,0,0,0,0,0,0,0,0"/>
                </v:shape>
                <v:shape id="Freeform: Shape 2200" o:spid="_x0000_s1469" style="position:absolute;left:31574;top:29873;width:466;height:388;visibility:visible;mso-wrap-style:square;v-text-anchor:middle" coordsize="46663,38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" path="m1802,36572r3894,3350l16742,27065v-91,4346,1267,7515,4527,10231c27607,42819,36118,41190,42908,33403v7063,-8239,7425,-16931,906,-22544c40464,7961,36480,7237,32134,8595l35303,4883,31681,1714,1802,36572xm39921,13937v4346,3712,3893,9959,-1178,15845c34035,35305,27969,36663,23623,32950,19458,29419,19911,23353,24890,17559v4980,-5795,10866,-7153,15031,-3622xe" fillcolor="black" stroked="f" strokeweight=".04875mm">
                  <v:stroke joinstyle="miter"/>
                  <v:path arrowok="t" o:connecttype="custom" o:connectlocs="1802,36572;5696,39922;16742,27065;21269,37296;42908,33403;43814,10859;32134,8595;35303,4883;31681,1714;39921,13937;38743,29782;23623,32950;24890,17559;39921,13937" o:connectangles="0,0,0,0,0,0,0,0,0,0,0,0,0,0"/>
                </v:shape>
                <v:shape id="Freeform: Shape 2201" o:spid="_x0000_s1470" style="position:absolute;left:26821;top:30398;width:486;height:537;visibility:visible;mso-wrap-style:square;v-text-anchor:middle" coordsize="48649,53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" path="m28055,1740l1527,20391r2897,4256l21084,12967v3893,-2716,8963,-2083,11408,1358c34665,17494,34031,20572,30591,22926l12301,35783r2988,4255l31949,28359v3893,-2717,8964,-2083,11317,1358c45439,32795,44806,36055,41456,38409l23166,51265r2898,4165l45983,41397v4708,-3260,5523,-7878,2082,-12857c45530,25009,42995,23741,38196,23288v1720,-3531,1539,-6609,-905,-9959c34846,9707,31768,8259,27060,8349l30772,5724,28055,1740xe" fillcolor="black" stroked="f" strokeweight=".04875mm">
                  <v:stroke joinstyle="miter"/>
                  <v:path arrowok="t" o:connecttype="custom" o:connectlocs="28055,1740;1527,20391;4424,24647;21084,12967;32492,14325;30591,22926;12301,35783;15289,40038;31949,28359;43266,29717;41456,38409;23166,51265;26064,55430;45983,41397;48065,28540;38196,23288;37291,13329;27060,8349;30772,5724" o:connectangles="0,0,0,0,0,0,0,0,0,0,0,0,0,0,0,0,0,0,0"/>
                </v:shape>
                <v:shape id="Freeform: Shape 2202" o:spid="_x0000_s1471" style="position:absolute;left:27115;top:30745;width:400;height:302;visibility:visible;mso-wrap-style:square;v-text-anchor:middle" coordsize="39929,3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" path="m31060,13353l28072,9188,1543,27839r2988,4165l31060,13353xm41473,6019l38485,1764,33143,5566r2988,4256l41473,6019xe" fillcolor="black" stroked="f" strokeweight=".04875mm">
                  <v:stroke joinstyle="miter"/>
                  <v:path arrowok="t" o:connecttype="custom" o:connectlocs="31060,13353;28072,9188;1543,27839;4531,32004;41473,6019;38485,1764;33143,5566;36131,9822" o:connectangles="0,0,0,0,0,0,0,0"/>
                </v:shape>
                <v:shape id="Freeform: Shape 2203" o:spid="_x0000_s1472" style="position:absolute;left:27204;top:30871;width:523;height:556;visibility:visible;mso-wrap-style:square;v-text-anchor:middle" coordsize="52219,55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" path="m20743,21236r8511,12133c32242,37624,31427,40974,26900,44143r-3350,2264c21377,48036,19385,49938,18298,51749r4075,5704l23550,56638v-91,-2626,1086,-3894,5794,-7515c35411,44867,36588,42604,35501,37443v4980,2716,8692,2535,12948,-453c54787,32554,55511,26126,50350,18792l38489,1770,1548,27755r3259,4708l20743,21236xm24908,18339l37584,9376r8058,11408c47453,23409,48177,25311,47906,27212v-91,1992,-1358,3803,-3532,5342c40028,35632,36497,34817,32966,29747l24908,18339xe" fillcolor="black" stroked="f" strokeweight=".04875mm">
                  <v:stroke joinstyle="miter"/>
                  <v:path arrowok="t" o:connecttype="custom" o:connectlocs="20743,21236;29254,33369;26900,44143;23550,46407;18298,51749;22373,57453;23550,56638;29344,49123;35501,37443;48449,36990;50350,18792;38489,1770;1548,27755;4807,32463;24908,18339;37584,9376;45642,20784;47906,27212;44374,32554;32966,29747" o:connectangles="0,0,0,0,0,0,0,0,0,0,0,0,0,0,0,0,0,0,0,0"/>
                </v:shape>
                <v:shape id="Freeform: Shape 2204" o:spid="_x0000_s1473" style="position:absolute;left:27565;top:31360;width:121;height:147;visibility:visible;mso-wrap-style:square;v-text-anchor:middle" coordsize="12132,1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" path="m13695,13923l5184,1791,1562,4326r8512,12132l13695,13923xe" fillcolor="black" stroked="f" strokeweight=".04875mm">
                  <v:stroke joinstyle="miter"/>
                  <v:path arrowok="t" o:connecttype="custom" o:connectlocs="13695,13923;5184,1791;1562,4326;10074,16458" o:connectangles="0,0,0,0"/>
                </v:shape>
                <v:shape id="Freeform: Shape 2205" o:spid="_x0000_s1474" style="position:absolute;left:27638;top:31462;width:397;height:330;visibility:visible;mso-wrap-style:square;v-text-anchor:middle" coordsize="39748,33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" path="m27645,12122l1569,30411r3079,4437l41317,9044,39326,6147c32535,8501,31086,8048,25291,1801l22032,4155r5613,7967xe" fillcolor="black" stroked="f" strokeweight=".04875mm">
                  <v:stroke joinstyle="miter"/>
                  <v:path arrowok="t" o:connecttype="custom" o:connectlocs="27645,12122;1569,30411;4648,34848;41317,9044;39326,6147;25291,1801;22032,4155" o:connectangles="0,0,0,0,0,0,0"/>
                </v:shape>
                <v:shape id="Freeform: Shape 2206" o:spid="_x0000_s1475" style="position:absolute;left:27842;top:31818;width:416;height:290;visibility:visible;mso-wrap-style:square;v-text-anchor:middle" coordsize="41558,29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" path="m12265,20196l3391,26444r3079,4436l15343,24633r3803,5342l23130,27168,19327,21826,43139,5076,40785,1817r-34496,l1581,5076,12265,20196xm16249,17390l8281,6163r24174,-91l16249,17390xe" fillcolor="black" stroked="f" strokeweight=".04875mm">
                  <v:stroke joinstyle="miter"/>
                  <v:path arrowok="t" o:connecttype="custom" o:connectlocs="12265,20196;3391,26444;6470,30880;15343,24633;19146,29975;23130,27168;19327,21826;43139,5076;40785,1817;6289,1817;1581,5076;16249,17390;8281,6163;32455,6072" o:connectangles="0,0,0,0,0,0,0,0,0,0,0,0,0,0"/>
                </v:shape>
                <v:shape id="Freeform: Shape 2207" o:spid="_x0000_s1476" style="position:absolute;left:27996;top:32000;width:438;height:395;visibility:visible;mso-wrap-style:square;v-text-anchor:middle" coordsize="43748,39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" path="m29317,25997v4890,2263,7606,2082,11046,-362c46068,21651,46973,14317,42536,7979,38100,1641,30857,12,25152,3995,21712,6440,20716,8885,21078,14226,16098,11601,11571,11691,7497,14498,796,19206,-290,27445,4690,34598v4980,7062,13128,8782,19828,4074c28593,35866,30223,31701,29317,25997xm38553,10876v2625,3803,1992,7787,-1630,10322c33573,23643,29498,22828,26873,19025,24247,15222,24881,11148,28412,8613v3440,-2445,7515,-1539,10141,2263xm23160,21651v3169,4436,2354,9416,-1992,12494c16822,37224,11843,36318,8583,31701,5595,27355,6410,22194,10575,19206v4436,-3078,9416,-2082,12585,2445xe" fillcolor="black" stroked="f" strokeweight=".04875mm">
                  <v:stroke joinstyle="miter"/>
                  <v:path arrowok="t" o:connecttype="custom" o:connectlocs="29317,25997;40363,25635;42536,7979;25152,3995;21078,14226;7497,14498;4690,34598;24518,38672;29317,25997;38553,10876;36923,21198;26873,19025;28412,8613;38553,10876;23160,21651;21168,34145;8583,31701;10575,19206;23160,21651" o:connectangles="0,0,0,0,0,0,0,0,0,0,0,0,0,0,0,0,0,0,0"/>
                </v:shape>
                <v:shape id="Freeform: Shape 2208" o:spid="_x0000_s1477" style="position:absolute;left:28180;top:32342;width:364;height:396;visibility:visible;mso-wrap-style:square;v-text-anchor:middle" coordsize="36453,39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" path="m19109,39094v-453,-181,-634,-453,-815,-634c17298,36921,17479,35563,18837,34658l34501,23612v4618,-3260,4799,-8511,181,-15030c31966,4598,28706,2425,25447,1882v-2354,-181,-4165,362,-6972,2082l21553,8220v3532,-1811,6339,-996,9145,2897c33414,15010,33414,18089,30879,19899r-1086,725c27801,21891,26533,21439,23726,18270,18747,12837,18022,12113,16121,10936,12590,8763,9240,8853,5799,11298,910,14739,276,20171,3988,25422v2354,3441,5433,5342,10232,6338c11684,34024,11503,36106,13405,38913v633,815,1177,1358,2444,2535l19109,39094xm19743,27686v-1358,996,-2536,1267,-4618,815c12318,27776,10055,26237,8334,23793,6071,20443,6252,17455,8968,15553v2807,-1901,5433,-1086,9235,2988c22097,22616,22821,23340,24541,24336r-4798,3350xe" fillcolor="black" stroked="f" strokeweight=".04875mm">
                  <v:stroke joinstyle="miter"/>
                  <v:path arrowok="t" o:connecttype="custom" o:connectlocs="19109,39094;18294,38460;18837,34658;34501,23612;34682,8582;25447,1882;18475,3964;21553,8220;30698,11117;30879,19899;29793,20624;23726,18270;16121,10936;5799,11298;3988,25422;14220,31760;13405,38913;15849,41448;19743,27686;15125,28501;8334,23793;8968,15553;18203,18541;24541,24336" o:connectangles="0,0,0,0,0,0,0,0,0,0,0,0,0,0,0,0,0,0,0,0,0,0,0,0"/>
                </v:shape>
                <v:shape id="Freeform: Shape 2209" o:spid="_x0000_s1478" style="position:absolute;left:28475;top:32655;width:121;height:147;visibility:visible;mso-wrap-style:square;v-text-anchor:middle" coordsize="12132,1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" path="m13747,13997l5236,1865,1614,4400r8511,12132l13747,13997xe" fillcolor="black" stroked="f" strokeweight=".04875mm">
                  <v:stroke joinstyle="miter"/>
                  <v:path arrowok="t" o:connecttype="custom" o:connectlocs="13747,13997;5236,1865;1614,4400;10125,16532" o:connectangles="0,0,0,0"/>
                </v:shape>
                <v:shape id="Freeform: Shape 2210" o:spid="_x0000_s1479" style="position:absolute;left:28507;top:32727;width:441;height:397;visibility:visible;mso-wrap-style:square;v-text-anchor:middle" coordsize="44160,3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" path="m21302,19699r363,544l23023,22144v3440,4889,2897,9054,-1540,12132c16866,37536,12158,36630,8898,32013,5458,27124,6182,22959,11433,18884l8355,14448c5458,16712,3918,18522,2922,20605,659,24951,1383,29749,4824,34639v5161,7424,12947,9054,19919,4164c29361,35453,30628,31922,29180,26580v3712,2445,7424,2354,11136,-271c46564,21872,47560,14991,42761,8201,37600,867,30900,-38,22932,5213r3169,4436c28365,8201,29813,7567,31262,7295v2807,-362,5614,906,7606,3712c41674,14991,40860,18975,36876,21782v-2536,1811,-4799,2082,-6972,634c28636,21601,27188,20152,24924,17074r-3622,2625xe" fillcolor="black" stroked="f" strokeweight=".04875mm">
                  <v:stroke joinstyle="miter"/>
                  <v:path arrowok="t" o:connecttype="custom" o:connectlocs="21302,19699;21665,20243;23023,22144;21483,34276;8898,32013;11433,18884;8355,14448;2922,20605;4824,34639;24743,38803;29180,26580;40316,26309;42761,8201;22932,5213;26101,9649;31262,7295;38868,11007;36876,21782;29904,22416;24924,17074" o:connectangles="0,0,0,0,0,0,0,0,0,0,0,0,0,0,0,0,0,0,0,0"/>
                </v:shape>
                <v:shape id="Freeform: Shape 2211" o:spid="_x0000_s1480" style="position:absolute;left:28562;top:33034;width:496;height:376;visibility:visible;mso-wrap-style:square;v-text-anchor:middle" coordsize="49601,37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" path="m1632,28328r2988,4256l18473,22805v-1177,4075,-634,7515,1811,11046c25083,40732,33775,41275,42286,35390,51159,29143,53694,20813,48714,13751,46179,10130,42558,8409,38030,8681l42014,5874,39207,1890,1632,28328xm44278,15834v3259,4617,1267,10593,-5161,15029c33141,35119,26984,34847,23725,30230,20465,25703,22457,19998,28705,15653v6337,-4437,12313,-4346,15573,181xe" fillcolor="black" stroked="f" strokeweight=".04875mm">
                  <v:stroke joinstyle="miter"/>
                  <v:path arrowok="t" o:connecttype="custom" o:connectlocs="1632,28328;4620,32584;18473,22805;20284,33851;42286,35390;48714,13751;38030,8681;42014,5874;39207,1890;44278,15834;39117,30863;23725,30230;28705,15653;44278,15834" o:connectangles="0,0,0,0,0,0,0,0,0,0,0,0,0,0"/>
                </v:shape>
                <v:shape id="Freeform: Shape 2212" o:spid="_x0000_s1481" style="position:absolute;left:25329;top:31317;width:467;height:532;visibility:visible;mso-wrap-style:square;v-text-anchor:middle" coordsize="46678,53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" path="m30053,1790l1442,17091r2354,4618l21723,12112v4165,-2173,9145,-996,11137,2716c34671,18268,33675,21256,30053,23248l10315,33751r2354,4527l30596,28681v4166,-2173,9145,-906,11137,2716c43544,34747,42457,37916,38836,39817l19098,50320r2444,4617l43001,43439v5161,-2716,6519,-7244,3621,-12585c44630,27051,42186,25421,37568,24425v2173,-3350,2264,-6338,272,-10050c35848,10573,33041,8852,28333,8218l32317,6046,30053,1790xe" fillcolor="black" stroked="f" strokeweight=".04875mm">
                  <v:stroke joinstyle="miter"/>
                  <v:path arrowok="t" o:connecttype="custom" o:connectlocs="30053,1790;1442,17091;3796,21709;21723,12112;32860,14828;30053,23248;10315,33751;12669,38278;30596,28681;41733,31397;38836,39817;19098,50320;21542,54937;43001,43439;46622,30854;37568,24425;37840,14375;28333,8218;32317,6046" o:connectangles="0,0,0,0,0,0,0,0,0,0,0,0,0,0,0,0,0,0,0"/>
                </v:shape>
                <v:shape id="Freeform: Shape 2213" o:spid="_x0000_s1482" style="position:absolute;left:25571;top:31711;width:422;height:258;visibility:visible;mso-wrap-style:square;v-text-anchor:middle" coordsize="42192,25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" path="m32421,12409l30067,7882,1456,23184r2354,4527l32421,12409xm43648,6434l41204,1816,35500,4894r2444,4618l43648,6434xe" fillcolor="black" stroked="f" strokeweight=".04875mm">
                  <v:stroke joinstyle="miter"/>
                  <v:path arrowok="t" o:connecttype="custom" o:connectlocs="32421,12409;30067,7882;1456,23184;3810,27711;43648,6434;41204,1816;35500,4894;37944,9512" o:connectangles="0,0,0,0,0,0,0,0"/>
                </v:shape>
                <v:shape id="Freeform: Shape 2214" o:spid="_x0000_s1483" style="position:absolute;left:25643;top:31846;width:520;height:533;visibility:visible;mso-wrap-style:square;v-text-anchor:middle" coordsize="51983,53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" path="m21379,19026r6972,13128c30795,36681,29618,39850,24729,42476r-3622,1901c18753,45644,16580,47274,15222,48904r3259,6157l19749,54336v272,-2535,1539,-3621,6700,-6609c33059,44286,34507,42113,34055,36862v4617,3260,8329,3622,12856,1177c53793,34417,55332,28080,51076,20112l41298,1823,1459,23100r2717,5070l21379,19026xm25815,16581l39578,9247r6519,12314c47636,24458,48089,26269,47545,28170v-362,1902,-1810,3622,-4165,4889c38672,35594,35232,34327,32334,28894l25815,16581xe" fillcolor="black" stroked="f" strokeweight=".04875mm">
                  <v:stroke joinstyle="miter"/>
                  <v:path arrowok="t" o:connecttype="custom" o:connectlocs="21379,19026;28351,32154;24729,42476;21107,44377;15222,48904;18481,55061;19749,54336;26449,47727;34055,36862;46911,38039;51076,20112;41298,1823;1459,23100;4176,28170;25815,16581;39578,9247;46097,21561;47545,28170;43380,33059;32334,28894" o:connectangles="0,0,0,0,0,0,0,0,0,0,0,0,0,0,0,0,0,0,0,0"/>
                </v:shape>
                <v:shape id="Freeform: Shape 2215" o:spid="_x0000_s1484" style="position:absolute;left:25970;top:32335;width:108;height:152;visibility:visible;mso-wrap-style:square;v-text-anchor:middle" coordsize="10774,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" path="m12246,14883l5365,1845,1471,3928,8352,16965r3894,-2082xe" fillcolor="black" stroked="f" strokeweight=".04875mm">
                  <v:stroke joinstyle="miter"/>
                  <v:path arrowok="t" o:connecttype="custom" o:connectlocs="12246,14883;5365,1845;1471,3928;8352,16965" o:connectangles="0,0,0,0"/>
                </v:shape>
                <v:shape id="Freeform: Shape 2216" o:spid="_x0000_s1485" style="position:absolute;left:25968;top:32444;width:446;height:359;visibility:visible;mso-wrap-style:square;v-text-anchor:middle" coordsize="44606,35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" path="m7500,13911c1524,18257,-106,24504,3063,30480v2264,4255,6429,6881,11227,7243c19361,38176,24793,36637,31946,32834,38646,29212,42268,26043,44622,21879v1992,-3894,1992,-8149,-272,-12405c40366,2050,31946,-213,24341,3861,17097,7664,14562,15450,18274,22331v1992,3712,4799,5704,9054,6610c17459,34101,10488,33920,7590,28397,5779,24957,6594,21516,10035,18710l7500,13911xm40095,11647v2354,4527,362,9869,-4708,12586c30497,26858,25336,25410,22892,20701,20357,15993,22077,11376,27328,8660,32308,5943,37650,7211,40095,11647xe" fillcolor="black" stroked="f" strokeweight=".04875mm">
                  <v:stroke joinstyle="miter"/>
                  <v:path arrowok="t" o:connecttype="custom" o:connectlocs="7500,13911;3063,30480;14290,37723;31946,32834;44622,21879;44350,9474;24341,3861;18274,22331;27328,28941;7590,28397;10035,18710;40095,11647;35387,24233;22892,20701;27328,8660;40095,11647" o:connectangles="0,0,0,0,0,0,0,0,0,0,0,0,0,0,0,0"/>
                </v:shape>
                <v:shape id="Freeform: Shape 2217" o:spid="_x0000_s1486" style="position:absolute;left:26128;top:32747;width:451;height:376;visibility:visible;mso-wrap-style:square;v-text-anchor:middle" coordsize="45158,3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" path="m21805,18240r362,634l23254,20866v2807,5342,1810,9325,-2988,11860c15286,35443,10759,33994,8133,29014,5326,23672,6503,19779,12207,16248l9582,11449c6594,13441,4783,14981,3425,16972,709,20956,890,25845,3696,31187v4256,7968,11771,10413,19286,6429c27962,34899,29682,31549,28867,26026v3350,2898,7063,3260,11046,1087c46704,23491,48515,16791,44622,9458,40366,1671,33756,-140,25336,4116r2535,4798c30316,7737,31765,7285,33213,7194v2898,-90,5523,1630,7153,4618c42630,16067,41453,19960,37107,22224v-2807,1539,-4980,1539,-6972,-181c28867,21047,27690,19417,25789,16067r-3984,2173xe" fillcolor="black" stroked="f" strokeweight=".04875mm">
                  <v:stroke joinstyle="miter"/>
                  <v:path arrowok="t" o:connecttype="custom" o:connectlocs="21805,18240;22167,18874;23254,20866;20266,32726;8133,29014;12207,16248;9582,11449;3425,16972;3696,31187;22982,37616;28867,26026;39913,27113;44622,9458;25336,4116;27871,8914;33213,7194;40366,11812;37107,22224;30135,22043;25789,16067" o:connectangles="0,0,0,0,0,0,0,0,0,0,0,0,0,0,0,0,0,0,0,0"/>
                </v:shape>
                <v:shape id="Freeform: Shape 2218" o:spid="_x0000_s1487" style="position:absolute;left:26392;top:33124;width:107;height:152;visibility:visible;mso-wrap-style:square;v-text-anchor:middle" coordsize="10774,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" path="m12270,14928l5389,1890,1495,3973,8376,17010r3894,-2082xe" fillcolor="black" stroked="f" strokeweight=".04875mm">
                  <v:stroke joinstyle="miter"/>
                  <v:path arrowok="t" o:connecttype="custom" o:connectlocs="12270,14928;5389,1890;1495,3973;8376,17010" o:connectangles="0,0,0,0"/>
                </v:shape>
                <v:shape id="Freeform: Shape 2219" o:spid="_x0000_s1488" style="position:absolute;left:26389;top:33226;width:481;height:381;visibility:visible;mso-wrap-style:square;v-text-anchor:middle" coordsize="48102,38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" path="m49603,22001l38919,1901,16284,10230r2354,4437c22440,15482,24523,16930,26153,19918v2716,5251,905,10231,-4890,13310c15740,36215,10670,34857,7863,29515,5690,25441,6233,21638,10127,18198l7501,13399c4694,15753,3427,17111,2612,19013,801,22815,1254,27705,3608,32051v4165,7786,12766,10231,20915,5885c32219,33771,34664,25894,30680,18469,29231,15753,27511,13942,24613,12584l36203,8329r8601,16207l49603,22001xe" fillcolor="black" stroked="f" strokeweight=".04875mm">
                  <v:stroke joinstyle="miter"/>
                  <v:path arrowok="t" o:connecttype="custom" o:connectlocs="49603,22001;38919,1901;16284,10230;18638,14667;26153,19918;21263,33228;7863,29515;10127,18198;7501,13399;2612,19013;3608,32051;24523,37936;30680,18469;24613,12584;36203,8329;44804,24536" o:connectangles="0,0,0,0,0,0,0,0,0,0,0,0,0,0,0,0"/>
                </v:shape>
                <v:shape id="Freeform: Shape 2220" o:spid="_x0000_s1489" style="position:absolute;left:26403;top:33553;width:501;height:363;visibility:visible;mso-wrap-style:square;v-text-anchor:middle" coordsize="50183,36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" path="m1510,23557r2445,4527l18894,20116v-1720,3984,-1630,7425,453,11227c23240,38768,31842,40307,40986,35508,50493,30348,54115,22380,50041,14775,47958,10881,44518,8708,39900,8437l44246,6083,41982,1918,1510,23557xm45242,16314v2716,5070,,10684,-6791,14305c31932,34060,25866,33154,23150,28084v-2536,-4889,,-10231,6700,-13853c36640,10610,42707,11425,45242,16314xe" fillcolor="black" stroked="f" strokeweight=".04875mm">
                  <v:stroke joinstyle="miter"/>
                  <v:path arrowok="t" o:connecttype="custom" o:connectlocs="1510,23557;3955,28084;18894,20116;19347,31343;40986,35508;50041,14775;39900,8437;44246,6083;41982,1918;45242,16314;38451,30619;23150,28084;29850,14231;45242,16314" o:connectangles="0,0,0,0,0,0,0,0,0,0,0,0,0,0"/>
                </v:shape>
                <v:shape id="Freeform: Shape 2221" o:spid="_x0000_s1490" style="position:absolute;left:24949;top:31514;width:462;height:528;visibility:visible;mso-wrap-style:square;v-text-anchor:middle" coordsize="46163,5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" path="m30484,1801l1420,16197r2354,4617l22064,11760v4165,-2082,9145,-724,10956,2988c34740,18279,33563,21267,29851,23078l9841,33037r2263,4618l30394,28601v4165,-2083,9145,-725,10956,3078c43070,35029,41893,38198,38181,40009l18171,49968r2354,4618l42345,43721v5161,-2535,6610,-6972,3894,-12404c44337,27424,41983,25703,37275,24526v2264,-3169,2535,-6247,724,-9959c36008,10674,33201,8772,28583,8048l32657,6056,30484,1801xe" fillcolor="black" stroked="f" strokeweight=".04875mm">
                  <v:stroke joinstyle="miter"/>
                  <v:path arrowok="t" o:connecttype="custom" o:connectlocs="30484,1801;1420,16197;3774,20814;22064,11760;33020,14748;29851,23078;9841,33037;12104,37655;30394,28601;41350,31679;38181,40009;18171,49968;20525,54586;42345,43721;46239,31317;37275,24526;37999,14567;28583,8048;32657,6056" o:connectangles="0,0,0,0,0,0,0,0,0,0,0,0,0,0,0,0,0,0,0"/>
                </v:shape>
                <v:shape id="Freeform: Shape 2222" o:spid="_x0000_s1491" style="position:absolute;left:25178;top:31916;width:428;height:248;visibility:visible;mso-wrap-style:square;v-text-anchor:middle" coordsize="42826,2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" path="m32852,12239l30497,7622,1433,22018r2354,4617l32852,12239xm44260,6535l41906,1827,36111,4724r2354,4708l44260,6535xe" fillcolor="black" stroked="f" strokeweight=".04875mm">
                  <v:stroke joinstyle="miter"/>
                  <v:path arrowok="t" o:connecttype="custom" o:connectlocs="32852,12239;30497,7622;1433,22018;3787,26635;44260,6535;41906,1827;36111,4724;38465,9432" o:connectangles="0,0,0,0,0,0,0,0"/>
                </v:shape>
                <v:shape id="Freeform: Shape 2223" o:spid="_x0000_s1492" style="position:absolute;left:25246;top:32055;width:518;height:526;visibility:visible;mso-wrap-style:square;v-text-anchor:middle" coordsize="51814,52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" path="m21447,18403r6609,13309c30410,36330,29143,39499,24163,41943r-3622,1811c18097,44931,15833,46651,14475,48191r3078,6247l18821,53804v453,-2625,1720,-3622,6972,-6519c32402,44026,33942,41943,33579,36692v4527,3350,8240,3803,12857,1539c53408,34791,55128,28453,51144,20395l41909,1834,1437,21934r2535,5161l21447,18403xm25974,16230l39917,9258r6248,12495c47613,24650,47885,26552,47432,28362v-543,1902,-1992,3622,-4346,4799c38288,35606,34938,34247,32221,28725l25974,16230xe" fillcolor="black" stroked="f" strokeweight=".04875mm">
                  <v:stroke joinstyle="miter"/>
                  <v:path arrowok="t" o:connecttype="custom" o:connectlocs="21447,18403;28056,31712;24163,41943;20541,43754;14475,48191;17553,54438;18821,53804;25793,47285;33579,36692;46436,38231;51144,20395;41909,1834;1437,21934;3972,27095;25974,16230;39917,9258;46165,21753;47432,28362;43086,33161;32221,28725" o:connectangles="0,0,0,0,0,0,0,0,0,0,0,0,0,0,0,0,0,0,0,0"/>
                </v:shape>
                <v:shape id="Freeform: Shape 2224" o:spid="_x0000_s1493" style="position:absolute;left:25564;top:32543;width:105;height:152;visibility:visible;mso-wrap-style:square;v-text-anchor:middle" coordsize="10502,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" path="m11951,15076l5432,1857,1448,3849,7967,17068r3984,-1992xe" fillcolor="black" stroked="f" strokeweight=".04875mm">
                  <v:stroke joinstyle="miter"/>
                  <v:path arrowok="t" o:connecttype="custom" o:connectlocs="11951,15076;5432,1857;1448,3849;7967,17068" o:connectangles="0,0,0,0"/>
                </v:shape>
                <v:shape id="Freeform: Shape 2225" o:spid="_x0000_s1494" style="position:absolute;left:25520;top:32663;width:488;height:406;visibility:visible;mso-wrap-style:square;v-text-anchor:middle" coordsize="48772,4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" path="m19290,39992l8968,19349v3531,-1177,6610,-362,11952,2988l26715,26320v5794,3984,11318,4890,16297,2354c46272,27045,48716,24057,49712,20616v996,-3259,544,-6700,-1358,-10412c45910,5224,42379,2418,37761,1965v-2807,-362,-5614,272,-9688,2082l30517,8937c33324,7760,35135,7307,36674,7397v3079,,5885,1902,7334,4799c46272,16633,44642,21522,40386,23695v-3259,1629,-6971,1086,-10683,-1358l24180,18624c15397,12830,10508,12377,1453,16270l14491,42437r4799,-2445xe" fillcolor="black" stroked="f" strokeweight=".04875mm">
                  <v:stroke joinstyle="miter"/>
                  <v:path arrowok="t" o:connecttype="custom" o:connectlocs="19290,39992;8968,19349;20920,22337;26715,26320;43012,28674;49712,20616;48354,10204;37761,1965;28073,4047;30517,8937;36674,7397;44008,12196;40386,23695;29703,22337;24180,18624;1453,16270;14491,42437" o:connectangles="0,0,0,0,0,0,0,0,0,0,0,0,0,0,0,0,0"/>
                </v:shape>
                <v:shape id="Freeform: Shape 2226" o:spid="_x0000_s1495" style="position:absolute;left:25706;top:32962;width:481;height:375;visibility:visible;mso-wrap-style:square;v-text-anchor:middle" coordsize="48119,37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" path="m49581,22256l39440,1885,16624,9671r2263,4437c22690,15013,24591,16552,26131,19631v2625,5251,633,10231,-5252,13128c15265,35566,10286,34027,7569,28685,5487,24429,6302,20808,10195,17367l7841,12569c4853,14832,3586,16100,2771,17910,779,21804,1141,26512,3314,31039v3893,7877,12404,10593,20825,6428c31925,33574,34642,25788,30839,18273,29481,15466,27760,13655,24954,12206l36633,8313r8149,16388l49581,22256xe" fillcolor="black" stroked="f" strokeweight=".04875mm">
                  <v:stroke joinstyle="miter"/>
                  <v:path arrowok="t" o:connecttype="custom" o:connectlocs="49581,22256;39440,1885;16624,9671;18887,14108;26131,19631;20879,32759;7569,28685;10195,17367;7841,12569;2771,17910;3314,31039;24139,37467;30839,18273;24954,12206;36633,8313;44782,24701" o:connectangles="0,0,0,0,0,0,0,0,0,0,0,0,0,0,0,0"/>
                </v:shape>
                <v:shape id="Freeform: Shape 2227" o:spid="_x0000_s1496" style="position:absolute;left:25962;top:33344;width:105;height:152;visibility:visible;mso-wrap-style:square;v-text-anchor:middle" coordsize="10502,1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" path="m11974,15121l5455,1902,1471,3894,7990,17113r3984,-1992xe" fillcolor="black" stroked="f" strokeweight=".04875mm">
                  <v:stroke joinstyle="miter"/>
                  <v:path arrowok="t" o:connecttype="custom" o:connectlocs="11974,15121;5455,1902;1471,3894;7990,17113" o:connectangles="0,0,0,0"/>
                </v:shape>
                <v:shape id="Freeform: Shape 2228" o:spid="_x0000_s1497" style="position:absolute;left:25949;top:33460;width:453;height:371;visibility:visible;mso-wrap-style:square;v-text-anchor:middle" coordsize="45313,37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" path="m21927,17952r363,634l23286,20668v2625,5342,1539,9326,-3260,11771c14956,34974,10428,33344,7893,28364,5177,22932,6626,18948,12330,15689l9976,10890c6807,12701,4996,14240,3638,16141,740,20035,831,24924,3457,30266v3984,8148,11408,10865,19104,7152c27632,34883,29442,31533,28718,26010v3260,2898,7062,3350,11137,1358c46736,23928,48637,17318,44925,9894,40941,1927,34422,-156,25821,4009r2444,4799c30710,7721,32249,7268,33788,7268v2807,,5342,1811,6882,4890c42843,16413,41485,20306,37139,22479v-2807,1358,-4980,1268,-6972,-452c28990,21031,27813,19310,26002,15870r-4075,2082xe" fillcolor="black" stroked="f" strokeweight=".04875mm">
                  <v:stroke joinstyle="miter"/>
                  <v:path arrowok="t" o:connecttype="custom" o:connectlocs="21927,17952;22290,18586;23286,20668;20026,32439;7893,28364;12330,15689;9976,10890;3638,16141;3457,30266;22561,37418;28718,26010;39855,27368;44925,9894;25821,4009;28265,8808;33788,7268;40670,12158;37139,22479;30167,22027;26002,15870" o:connectangles="0,0,0,0,0,0,0,0,0,0,0,0,0,0,0,0,0,0,0,0"/>
                </v:shape>
                <v:shape id="Freeform: Shape 2229" o:spid="_x0000_s1498" style="position:absolute;left:25955;top:33784;width:502;height:360;visibility:visible;mso-wrap-style:square;v-text-anchor:middle" coordsize="50241,35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" path="m1485,22302r2354,4618l18959,19405v-1811,3984,-1811,7424,91,11227c22762,38147,31273,40048,40508,35431,50196,30632,54090,22755,50287,15059,48295,11075,44945,8812,40327,8449l44764,6276,42591,1930,1485,22302xm45398,16417v2535,5070,-272,10593,-7244,14124c31545,33801,25478,32624,22943,27553v-2444,-4979,362,-10321,7244,-13671c37068,10441,42953,11437,45398,16417xe" fillcolor="black" stroked="f" strokeweight=".04875mm">
                  <v:stroke joinstyle="miter"/>
                  <v:path arrowok="t" o:connecttype="custom" o:connectlocs="1485,22302;3839,26920;18959,19405;19050,30632;40508,35431;50287,15059;40327,8449;44764,6276;42591,1930;45398,16417;38154,30541;22943,27553;30187,13882;45398,16417" o:connectangles="0,0,0,0,0,0,0,0,0,0,0,0,0,0"/>
                </v:shape>
                <v:shape id="Freeform: Shape 2230" o:spid="_x0000_s1499" style="position:absolute;left:24406;top:31773;width:452;height:522;visibility:visible;mso-wrap-style:square;v-text-anchor:middle" coordsize="45176,52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" path="m30997,1815l1389,14943r2083,4708l22123,11412v4256,-1992,9055,-362,10775,3440c34437,18384,33260,21371,29457,23092l8995,32146r2082,4708l29729,28615v4256,-1992,9145,-363,10775,3440c42043,35496,40866,38574,37154,40294l16691,49348r2082,4708l41047,44188v5251,-2354,6881,-6791,4346,-12314c43673,27890,41409,26170,36882,24812v2354,-3169,2626,-6157,996,-9960c36067,10869,33441,8877,28733,7971l32898,6161,30997,1815xe" fillcolor="black" stroked="f" strokeweight=".04875mm">
                  <v:stroke joinstyle="miter"/>
                  <v:path arrowok="t" o:connecttype="custom" o:connectlocs="30997,1815;1389,14943;3472,19651;22123,11412;32898,14852;29457,23092;8995,32146;11077,36854;29729,28615;40504,32055;37154,40294;16691,49348;18773,54056;41047,44188;45393,31874;36882,24812;37878,14852;28733,7971;32898,6161" o:connectangles="0,0,0,0,0,0,0,0,0,0,0,0,0,0,0,0,0,0,0"/>
                </v:shape>
                <v:shape id="Freeform: Shape 2231" o:spid="_x0000_s1500" style="position:absolute;left:24615;top:32189;width:433;height:231;visibility:visible;mso-wrap-style:square;v-text-anchor:middle" coordsize="43369,23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" path="m33091,11891l31009,7183,1401,20312r2083,4708l33091,11891xm44771,6640l42598,1842,36622,4467r2173,4799l44771,6640xe" fillcolor="black" stroked="f" strokeweight=".04875mm">
                  <v:stroke joinstyle="miter"/>
                  <v:path arrowok="t" o:connecttype="custom" o:connectlocs="33091,11891;31009,7183;1401,20312;3484,25020;44771,6640;42598,1842;36622,4467;38795,9266" o:connectangles="0,0,0,0,0,0,0,0"/>
                </v:shape>
                <v:shape id="Freeform: Shape 2232" o:spid="_x0000_s1501" style="position:absolute;left:24677;top:32329;width:515;height:516;visibility:visible;mso-wrap-style:square;v-text-anchor:middle" coordsize="51478,51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" path="m21505,17603r5976,13581c29563,35892,28296,38970,23225,41234r-3712,1629c17068,43950,14714,45399,13266,47028r2897,6338l17521,52732v362,-2535,1720,-3531,7062,-6066c31374,43678,33004,41596,32913,36254v4346,3622,7968,4255,12767,2173c52742,35258,54734,29011,51112,20862l42692,1849,1405,20228r2354,5252l21505,17603xm26213,15520l40428,9182r5614,12767c47400,24936,47581,26747,46947,28649v-452,1901,-1992,3440,-4436,4527c37621,35348,34362,33900,31827,28286l26213,15520xe" fillcolor="black" stroked="f" strokeweight=".04875mm">
                  <v:stroke joinstyle="miter"/>
                  <v:path arrowok="t" o:connecttype="custom" o:connectlocs="21505,17603;27481,31184;23225,41234;19513,42863;13266,47028;16163,53366;17521,52732;24583,46666;32913,36254;45680,38427;51112,20862;42692,1849;1405,20228;3759,25480;26213,15520;40428,9182;46042,21949;46947,28649;42511,33176;31827,28286" o:connectangles="0,0,0,0,0,0,0,0,0,0,0,0,0,0,0,0,0,0,0,0"/>
                </v:shape>
                <v:shape id="Freeform: Shape 2233" o:spid="_x0000_s1502" style="position:absolute;left:24982;top:32815;width:100;height:153;visibility:visible;mso-wrap-style:square;v-text-anchor:middle" coordsize="10050,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" path="m11465,15362l5489,1872,1415,3683,7391,17173r4074,-1811xe" fillcolor="black" stroked="f" strokeweight=".04875mm">
                  <v:stroke joinstyle="miter"/>
                  <v:path arrowok="t" o:connecttype="custom" o:connectlocs="11465,15362;5489,1872;1415,3683;7391,17173" o:connectangles="0,0,0,0"/>
                </v:shape>
                <v:shape id="Freeform: Shape 2234" o:spid="_x0000_s1503" style="position:absolute;left:24927;top:32946;width:487;height:396;visibility:visible;mso-wrap-style:square;v-text-anchor:middle" coordsize="48685,3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" path="m18260,39338l8844,18243v3531,-996,6519,-181,11771,3531l26228,25939v5614,4255,11046,5341,16117,3078c45695,27478,48321,24580,49498,21321v996,-3350,815,-6791,-906,-10593c46329,5748,42797,2670,38270,2036v-2807,-453,-5523,90,-9688,1720l30755,8736v2807,-996,4618,-1358,6248,-1268c39991,7559,42797,9551,44156,12448v1992,4618,181,9507,-4165,11408c36641,25305,33019,24671,29307,22045l24055,18152c15544,11995,10655,11271,1420,14802l13371,41511r4889,-2173xe" fillcolor="black" stroked="f" strokeweight=".04875mm">
                  <v:stroke joinstyle="miter"/>
                  <v:path arrowok="t" o:connecttype="custom" o:connectlocs="18260,39338;8844,18243;20615,21774;26228,25939;42345,29017;49498,21321;48592,10728;38270,2036;28582,3756;30755,8736;37003,7468;44156,12448;39991,23856;29307,22045;24055,18152;1420,14802;13371,41511" o:connectangles="0,0,0,0,0,0,0,0,0,0,0,0,0,0,0,0,0"/>
                </v:shape>
                <v:shape id="Freeform: Shape 2235" o:spid="_x0000_s1504" style="position:absolute;left:25097;top:33256;width:452;height:348;visibility:visible;mso-wrap-style:square;v-text-anchor:middle" coordsize="45152,3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" path="m8209,12173c1962,16157,-121,22223,2595,28380v1992,4437,5886,7424,10685,8149c18350,37163,23782,36166,31207,32817v6972,-3079,10865,-5976,13491,-9960c46961,19145,47233,14799,45241,10453,41800,2757,33652,-140,25865,3391,18259,6741,15181,14165,18350,21408v1720,3803,4437,5976,8511,7153c16720,32997,9748,32454,7213,26750,5674,23129,6760,19779,10382,17153l8209,12173xm40895,12264v2082,4617,-272,9869,-5614,12313c30301,26750,25231,24849,23058,19960v-2173,-4799,,-9235,5342,-11680c33652,6017,38812,7646,40895,12264xe" fillcolor="black" stroked="f" strokeweight=".04875mm">
                  <v:stroke joinstyle="miter"/>
                  <v:path arrowok="t" o:connecttype="custom" o:connectlocs="8209,12173;2595,28380;13280,36529;31207,32817;44698,22857;45241,10453;25865,3391;18350,21408;26861,28561;7213,26750;10382,17153;40895,12264;35281,24577;23058,19960;28400,8280;40895,12264" o:connectangles="0,0,0,0,0,0,0,0,0,0,0,0,0,0,0,0"/>
                </v:shape>
                <v:shape id="Freeform: Shape 2236" o:spid="_x0000_s1505" style="position:absolute;left:25226;top:33618;width:364;height:373;visibility:visible;mso-wrap-style:square;v-text-anchor:middle" coordsize="36419,3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" path="m14939,37589v-452,-362,-543,-634,-633,-906c13581,35054,13943,33786,15483,33152l32957,25366v5161,-2354,6338,-7515,3079,-14758c34134,6171,31327,3365,28249,2278v-2173,-634,-4074,-453,-7153,724l23179,7801v3802,-1177,6519,272,8511,4618c33591,16674,32957,19662,30151,20929r-1177,544c26891,22288,25714,21654,23450,18032,19648,11785,18923,10879,17384,9340,14396,6624,11046,5900,7153,7620,1811,10065,,15406,2626,21292v1720,3802,4436,6156,8963,8148c8692,31160,7968,33243,9326,36321v452,996,905,1539,1992,2898l14939,37589xm17746,26452v-1539,725,-2716,725,-4708,-90c10412,25185,8511,23193,7334,20477,5614,16765,6428,13867,9507,12509v3078,-1358,5523,,8511,4708c21006,22016,21640,22921,23088,24098r-5342,2354xe" fillcolor="black" stroked="f" strokeweight=".04875mm">
                  <v:stroke joinstyle="miter"/>
                  <v:path arrowok="t" o:connecttype="custom" o:connectlocs="14939,37589;14306,36683;15483,33152;32957,25366;36036,10608;28249,2278;21096,3002;23179,7801;31690,12419;30151,20929;28974,21473;23450,18032;17384,9340;7153,7620;2626,21292;11589,29440;9326,36321;11318,39219;17746,26452;13038,26362;7334,20477;9507,12509;18018,17217;23088,24098" o:connectangles="0,0,0,0,0,0,0,0,0,0,0,0,0,0,0,0,0,0,0,0,0,0,0,0"/>
                </v:shape>
                <v:shape id="Freeform: Shape 2237" o:spid="_x0000_s1506" style="position:absolute;left:25485;top:33946;width:101;height:153;visibility:visible;mso-wrap-style:square;v-text-anchor:middle" coordsize="10050,15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" path="m11494,15427l5518,1936,1443,3747,7419,17238r4075,-1811xe" fillcolor="black" stroked="f" strokeweight=".04875mm">
                  <v:stroke joinstyle="miter"/>
                  <v:path arrowok="t" o:connecttype="custom" o:connectlocs="11494,15427;5518,1936;1443,3747;7419,17238" o:connectangles="0,0,0,0"/>
                </v:shape>
                <v:shape id="Freeform: Shape 2238" o:spid="_x0000_s1507" style="position:absolute;left:25458;top:34074;width:456;height:364;visibility:visible;mso-wrap-style:square;v-text-anchor:middle" coordsize="45566,36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" path="m22112,17423r362,634l23380,20140v2445,5432,1177,9506,-3803,11679c14507,34173,9980,32453,7716,27292,5271,21769,6811,17876,12696,14798l10523,9818c7263,11629,5362,12987,3913,14798,925,18691,654,23580,3098,29013v3713,8329,11047,11317,18833,7877c27183,34536,29084,31367,28631,25753v3169,3079,6791,3712,10956,1901c46649,24486,48822,17967,45472,10361,41851,2303,35422,-51,26640,3661r2173,4980c31438,7645,32887,7283,34426,7283v2807,90,5342,1901,6700,5070c43118,16699,41669,20592,37142,22584v-2897,1358,-5070,1087,-6971,-724c28993,20683,27907,19053,26277,15613r-4165,1810xe" fillcolor="black" stroked="f" strokeweight=".04875mm">
                  <v:stroke joinstyle="miter"/>
                  <v:path arrowok="t" o:connecttype="custom" o:connectlocs="22112,17423;22474,18057;23380,20140;19577,31819;7716,27292;12696,14798;10523,9818;3913,14798;3098,29013;21931,36890;28631,25753;39587,27654;45472,10361;26640,3661;28813,8641;34426,7283;41126,12353;37142,22584;30171,21860;26277,15613" o:connectangles="0,0,0,0,0,0,0,0,0,0,0,0,0,0,0,0,0,0,0,0"/>
                </v:shape>
                <v:shape id="Freeform: Shape 2239" o:spid="_x0000_s1508" style="position:absolute;left:25452;top:34402;width:502;height:354;visibility:visible;mso-wrap-style:square;v-text-anchor:middle" coordsize="50185,35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" path="m1456,20616r2083,4708l19021,18443v-1991,3803,-2173,7244,-452,11137c22009,37276,30430,39449,39846,35284,49806,30847,53880,23151,50440,15274,48629,11291,45369,8846,40933,8212l45369,6311,43377,1965,1456,20616xm45641,16451v2263,5252,-724,10594,-7877,13762c31064,33201,24997,31934,22734,26682v-2264,-4979,724,-10231,7696,-13399c37401,10204,43377,11472,45641,16451xe" fillcolor="black" stroked="f" strokeweight=".04875mm">
                  <v:stroke joinstyle="miter"/>
                  <v:path arrowok="t" o:connecttype="custom" o:connectlocs="1456,20616;3539,25324;19021,18443;18569,29580;39846,35284;50440,15274;40933,8212;45369,6311;43377,1965;45641,16451;37764,30213;22734,26682;30430,13283;45641,16451" o:connectangles="0,0,0,0,0,0,0,0,0,0,0,0,0,0"/>
                </v:shape>
                <v:shape id="Freeform: Shape 2240" o:spid="_x0000_s1509" style="position:absolute;left:20028;top:32959;width:365;height:458;visibility:visible;mso-wrap-style:square;v-text-anchor:middle" coordsize="36574,45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" path="m33374,1876l1141,5136r453,5070l21875,8214v4708,-543,8783,2535,9235,6700c31472,18808,29390,21252,25225,21614l2952,23878r543,5070l23777,26956v4708,-543,8782,2535,9144,6700c33374,37459,31201,39994,27126,40356l4853,42620r543,5070l29662,45245v5704,-543,8601,-4165,7967,-10231c37267,30668,35637,28314,31744,25598v3169,-2173,4527,-4980,4075,-9145c35366,12107,33464,9391,29299,7037r4528,-452l33374,1876xe" fillcolor="black" stroked="f" strokeweight=".04875mm">
                  <v:stroke joinstyle="miter"/>
                  <v:path arrowok="t" o:connecttype="custom" o:connectlocs="33374,1876;1141,5136;1594,10206;21875,8214;31110,14914;25225,21614;2952,23878;3495,28948;23777,26956;32921,33656;27126,40356;4853,42620;5396,47690;29662,45245;37629,35014;31744,25598;35819,16453;29299,7037;33827,6585" o:connectangles="0,0,0,0,0,0,0,0,0,0,0,0,0,0,0,0,0,0,0"/>
                </v:shape>
                <v:shape id="Freeform: Shape 2241" o:spid="_x0000_s1510" style="position:absolute;left:20079;top:33457;width:454;height:97;visibility:visible;mso-wrap-style:square;v-text-anchor:middle" coordsize="45452,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" path="m33830,8334l33377,3264,1144,6523r452,5070l33830,8334xm46596,7066l46053,1906r-6519,724l40077,7791r6519,-725xe" fillcolor="black" stroked="f" strokeweight=".04875mm">
                  <v:stroke joinstyle="miter"/>
                  <v:path arrowok="t" o:connecttype="custom" o:connectlocs="33830,8334;33377,3264;1144,6523;1596,11593;46596,7066;46053,1906;39534,2630;40077,7791" o:connectangles="0,0,0,0,0,0,0,0"/>
                </v:shape>
                <v:shape id="Freeform: Shape 2242" o:spid="_x0000_s1511" style="position:absolute;left:20093;top:33611;width:472;height:405;visibility:visible;mso-wrap-style:square;v-text-anchor:middle" coordsize="47210,40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" path="m21154,10153r1449,14848c23146,30071,20792,32516,15269,33059r-3984,453c8569,33784,5943,34508,4042,35504r724,6972l6215,42295v1267,-2264,2807,-2807,8692,-3622c22331,37948,24504,36590,26134,31520v2988,4799,6157,6428,11318,5976c45239,36681,49132,31430,48227,22557l46144,1913,1145,6440r633,5614l21154,10153xm26225,9609l41708,8070r1358,13943c43428,25182,43066,27084,41889,28623v-1087,1630,-3079,2716,-5705,2897c30933,32063,28217,29619,27583,23553l26225,9609xe" fillcolor="black" stroked="f" strokeweight=".04875mm">
                  <v:stroke joinstyle="miter"/>
                  <v:path arrowok="t" o:connecttype="custom" o:connectlocs="21154,10153;22603,25001;15269,33059;11285,33512;4042,35504;4766,42476;6215,42295;14907,38673;26134,31520;37452,37496;48227,22557;46144,1913;1145,6440;1778,12054;26225,9609;41708,8070;43066,22013;41889,28623;36184,31520;27583,23553" o:connectangles="0,0,0,0,0,0,0,0,0,0,0,0,0,0,0,0,0,0,0,0"/>
                </v:shape>
                <v:shape id="Freeform: Shape 2243" o:spid="_x0000_s1512" style="position:absolute;left:20283;top:34051;width:58;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" path="m7032,16606l5584,1939,1147,2391,2596,17059r4436,-453xe" fillcolor="black" stroked="f" strokeweight=".04875mm">
                  <v:stroke joinstyle="miter"/>
                  <v:path arrowok="t" o:connecttype="custom" o:connectlocs="7032,16606;5584,1939;1147,2391;2596,17059" o:connectangles="0,0,0,0"/>
                </v:shape>
                <v:shape id="Freeform: Shape 2244" o:spid="_x0000_s1513" style="position:absolute;left:20154;top:34245;width:462;height:302;visibility:visible;mso-wrap-style:square;v-text-anchor:middle" coordsize="46284,30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" path="m22976,13638r91,724l23248,16626v633,5976,-1902,9416,-7334,9959c10391,27219,6769,24050,6135,18437,5592,12370,8308,9292,14737,8296l14193,2864c10572,3498,8399,4222,6497,5489,2423,8206,703,12733,1246,18708v905,9054,6881,14215,15302,13310c22252,31474,25149,29030,26507,23688v2083,3803,5252,5523,9779,5070c43982,28034,48147,22602,47332,14272,46517,5489,40994,1234,31487,2049r543,5432c34746,7300,36376,7391,37734,7843v2717,996,4528,3532,4799,6972c43076,19614,40451,22783,35561,23326v-3169,271,-5070,-634,-6337,-2988c28409,18980,27956,16988,27503,13185r-4527,453xe" fillcolor="black" stroked="f" strokeweight=".04875mm">
                  <v:stroke joinstyle="miter"/>
                  <v:path arrowok="t" o:connecttype="custom" o:connectlocs="22976,13638;23067,14362;23248,16626;15914,26585;6135,18437;14737,8296;14193,2864;6497,5489;1246,18708;16548,32018;26507,23688;36286,28758;47332,14272;31487,2049;32030,7481;37734,7843;42533,14815;35561,23326;29224,20338;27503,13185" o:connectangles="0,0,0,0,0,0,0,0,0,0,0,0,0,0,0,0,0,0,0,0"/>
                </v:shape>
                <v:shape id="Freeform: Shape 2245" o:spid="_x0000_s1514" style="position:absolute;left:20189;top:34591;width:462;height:292;visibility:visible;mso-wrap-style:square;v-text-anchor:middle" coordsize="46227,2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" path="m47323,14304c46870,10229,44607,6698,41347,4797,37092,2352,31025,1447,22786,2262,7846,3801,241,9596,1237,18921v905,9326,9507,13491,24084,12042c33923,30058,39536,28156,43339,24897v2897,-2626,4346,-6428,3984,-10593xm42434,14756v543,5886,-5161,9417,-17203,10594c12555,26617,6307,24444,5764,18378,5130,12583,11015,9143,23329,7875v12223,-1177,18471,996,19105,6881xe" fillcolor="black" stroked="f" strokeweight=".04875mm">
                  <v:stroke joinstyle="miter"/>
                  <v:path arrowok="t" o:connecttype="custom" o:connectlocs="47323,14304;41347,4797;22786,2262;1237,18921;25321,30963;43339,24897;47323,14304;42434,14756;25231,25350;5764,18378;23329,7875;42434,14756" o:connectangles="0,0,0,0,0,0,0,0,0,0,0,0"/>
                </v:shape>
                <v:shape id="Freeform: Shape 2246" o:spid="_x0000_s1515" style="position:absolute;left:20224;top:34920;width:455;height:319;visibility:visible;mso-wrap-style:square;v-text-anchor:middle" coordsize="45529,31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" path="m46229,1989l1229,6516r453,4618l5847,10681c2316,13579,777,17019,1229,21546v815,8511,8511,13310,19195,12223c30927,32683,36812,26888,35907,18287,35454,13760,33462,10772,29569,8870l46681,7150,46229,1989xm30927,17834v634,5704,-3893,9869,-11680,10684c12004,29242,6571,25892,6028,20279,5485,14756,10012,10862,17527,10047v7696,-724,12857,2264,13400,7787xe" fillcolor="black" stroked="f" strokeweight=".04875mm">
                  <v:stroke joinstyle="miter"/>
                  <v:path arrowok="t" o:connecttype="custom" o:connectlocs="46229,1989;1229,6516;1682,11134;5847,10681;1229,21546;20424,33769;35907,18287;29569,8870;46681,7150;30927,17834;19247,28518;6028,20279;17527,10047;30927,17834" o:connectangles="0,0,0,0,0,0,0,0,0,0,0,0,0,0"/>
                </v:shape>
                <v:shape id="Freeform: Shape 2247" o:spid="_x0000_s1516" style="position:absolute;left:20406;top:35283;width:59;height:151;visibility:visible;mso-wrap-style:square;v-text-anchor:middle" coordsize="5885,1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" path="m7039,16676l5591,2009,1154,2462,2603,17129r4436,-453xe" fillcolor="black" stroked="f" strokeweight=".04875mm">
                  <v:stroke joinstyle="miter"/>
                  <v:path arrowok="t" o:connecttype="custom" o:connectlocs="7039,16676;5591,2009;1154,2462;2603,17129" o:connectangles="0,0,0,0"/>
                </v:shape>
                <v:shape id="Freeform: Shape 2248" o:spid="_x0000_s1517" style="position:absolute;left:20277;top:35490;width:465;height:292;visibility:visible;mso-wrap-style:square;v-text-anchor:middle" coordsize="46529,2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" path="m47685,25923l45421,3379,21337,2473r453,4980c25049,9626,26407,11708,26679,15149v634,5885,-2988,9869,-9507,10502c10925,26285,6760,23026,6126,17050,5673,12342,7756,9264,12464,7453l11921,2021c8480,3107,6850,3922,5311,5371,2232,8268,784,12795,1237,17775v905,8782,7967,14305,17203,13309c27132,30269,32383,23931,31478,15511,31206,12433,30210,10079,28128,7725r12313,543l42252,26466r5433,-543xe" fillcolor="black" stroked="f" strokeweight=".04875mm">
                  <v:stroke joinstyle="miter"/>
                  <v:path arrowok="t" o:connecttype="custom" o:connectlocs="47685,25923;45421,3379;21337,2473;21790,7453;26679,15149;17172,25651;6126,17050;12464,7453;11921,2021;5311,5371;1237,17775;18440,31084;31478,15511;28128,7725;40441,8268;42252,26466" o:connectangles="0,0,0,0,0,0,0,0,0,0,0,0,0,0,0,0"/>
                </v:shape>
                <v:shape id="Freeform: Shape 2249" o:spid="_x0000_s1518" style="position:absolute;left:20180;top:35823;width:481;height:307;visibility:visible;mso-wrap-style:square;v-text-anchor:middle" coordsize="48164,30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" path="m1157,6658r453,5160l18451,10098v-3079,2988,-4256,6247,-3894,10503c15463,29021,22797,33639,33028,32643,43893,31556,50141,25581,49235,16979,48782,12543,46519,9193,42354,7382r4889,-543l46791,2040,1157,6658xm44255,16617v634,5704,-3893,9869,-11680,10684c25332,28025,19990,24766,19356,19062,18813,13539,23340,9645,30855,8831v7696,-725,12857,2263,13400,7786xe" fillcolor="black" stroked="f" strokeweight=".04875mm">
                  <v:stroke joinstyle="miter"/>
                  <v:path arrowok="t" o:connecttype="custom" o:connectlocs="1157,6658;1610,11818;18451,10098;14557,20601;33028,32643;49235,16979;42354,7382;47243,6839;46791,2040;44255,16617;32575,27301;19356,19062;30855,8831;44255,16617" o:connectangles="0,0,0,0,0,0,0,0,0,0,0,0,0,0"/>
                </v:shape>
                <v:shape id="Freeform: Shape 2250" o:spid="_x0000_s1519" style="position:absolute;left:20015;top:5635;width:244;height:24;visibility:visible;mso-wrap-style:square;v-text-anchor:middle" coordsize="24355,2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" path="m1,l12187,1154,24356,2399e" filled="f" strokeweight=".1207mm">
                  <v:stroke endcap="round"/>
                  <v:path arrowok="t" o:connecttype="custom" o:connectlocs="1,0;12187,1154;24356,2399" o:connectangles="0,0,0"/>
                </v:shape>
                <v:shape id="Freeform: Shape 2251" o:spid="_x0000_s1520" style="position:absolute;left:20977;top:5757;width:241;height:42;visibility:visible;mso-wrap-style:square;v-text-anchor:middle" coordsize="24127,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" path="m1,l12064,2037,24128,4188e" filled="f" strokeweight=".1207mm">
                  <v:stroke endcap="round"/>
                  <v:path arrowok="t" o:connecttype="custom" o:connectlocs="1,0;12064,2037;24128,4188" o:connectangles="0,0,0"/>
                </v:shape>
                <v:shape id="Freeform: Shape 2252" o:spid="_x0000_s1521" style="position:absolute;left:20977;top:5757;width:241;height:42;visibility:visible;mso-wrap-style:square;v-text-anchor:middle" coordsize="24127,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" path="m1,l12064,2037,24128,4188e" filled="f" strokeweight=".1207mm">
                  <v:stroke endcap="round"/>
                  <v:path arrowok="t" o:connecttype="custom" o:connectlocs="1,0;12064,2037;24128,4188" o:connectangles="0,0,0"/>
                </v:shape>
                <v:shape id="Freeform: Shape 2253" o:spid="_x0000_s1522" style="position:absolute;left:21706;top:5898;width:238;height:55;visibility:visible;mso-wrap-style:square;v-text-anchor:middle" coordsize="23863,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" path="m1,l11959,2716,23864,5521e" filled="f" strokeweight=".1207mm">
                  <v:stroke endcap="round"/>
                  <v:path arrowok="t" o:connecttype="custom" o:connectlocs="1,0;11959,2716;23864,5521" o:connectangles="0,0,0"/>
                </v:shape>
                <v:shape id="Freeform: Shape 2254" o:spid="_x0000_s1523" style="position:absolute;left:22192;top:6015;width:236;height:65;visibility:visible;mso-wrap-style:square;v-text-anchor:middle" coordsize="2363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" path="m1,l11853,3170,23636,6432e" filled="f" strokeweight=".1207mm">
                  <v:stroke endcap="round"/>
                  <v:path arrowok="t" o:connecttype="custom" o:connectlocs="1,0;11853,3170;23636,6432" o:connectangles="0,0,0"/>
                </v:shape>
                <v:shape id="Freeform: Shape 2255" o:spid="_x0000_s1524" style="position:absolute;left:23702;top:6510;width:227;height:92;visibility:visible;mso-wrap-style:square;v-text-anchor:middle" coordsize="22704,9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" path="m1,l11379,4550,22705,9213e" filled="f" strokeweight=".1207mm">
                  <v:stroke endcap="round"/>
                  <v:path arrowok="t" o:connecttype="custom" o:connectlocs="1,0;11379,4550;22705,9213" o:connectangles="0,0,0"/>
                </v:shape>
                <v:shape id="Freeform: Shape 2256" o:spid="_x0000_s1525" style="position:absolute;left:24653;top:6929;width:22;height:11;visibility:visible;mso-wrap-style:square;v-text-anchor:middle" coordsize="2194,1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" path="m1,l2195,1083e" filled="f" strokeweight=".1207mm">
                  <v:stroke endcap="round"/>
                  <v:path arrowok="t" o:connecttype="custom" o:connectlocs="1,0;2195,1083" o:connectangles="0,0"/>
                </v:shape>
                <v:shape id="Freeform: Shape 2257" o:spid="_x0000_s1526" style="position:absolute;left:26590;top:8091;width:198;height:145;visibility:visible;mso-wrap-style:square;v-text-anchor:middle" coordsize="19719,14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" path="m1,l9904,7220r9816,7314e" filled="f" strokeweight=".1207mm">
                  <v:stroke endcap="round"/>
                  <v:path arrowok="t" o:connecttype="custom" o:connectlocs="1,0;9904,7220;19720,14534" o:connectangles="0,0,0"/>
                </v:shape>
                <v:shape id="Freeform: Shape 2258" o:spid="_x0000_s1527" style="position:absolute;left:29755;top:11332;width:137;height:203;visibility:visible;mso-wrap-style:square;v-text-anchor:middle" coordsize="13679,20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" path="m1,l6884,10123r6796,10181e" filled="f" strokeweight=".1207mm">
                  <v:stroke endcap="round"/>
                  <v:path arrowok="t" o:connecttype="custom" o:connectlocs="1,0;6884,10123;13680,20304" o:connectangles="0,0,0"/>
                </v:shape>
                <v:shape id="Freeform: Shape 2259" o:spid="_x0000_s1528" style="position:absolute;left:29763;top:11344;width:137;height:203;visibility:visible;mso-wrap-style:square;v-text-anchor:middle" coordsize="13643,20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" path="m1,l6866,10140r6778,10181e" filled="f" strokeweight=".1207mm">
                  <v:stroke endcap="round"/>
                  <v:path arrowok="t" o:connecttype="custom" o:connectlocs="1,0;6866,10140;13644,20321" o:connectangles="0,0,0"/>
                </v:shape>
                <v:shape id="Freeform: Shape 2260" o:spid="_x0000_s1529" style="position:absolute;left:30656;top:12851;width:108;height:220;visibility:visible;mso-wrap-style:square;v-text-anchor:middle" coordsize="10852,21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" path="m1,l5462,10957r5391,10997e" filled="f" strokeweight=".1207mm">
                  <v:stroke endcap="round"/>
                  <v:path arrowok="t" o:connecttype="custom" o:connectlocs="1,0;5462,10957;10853,21954" o:connectangles="0,0,0"/>
                </v:shape>
                <v:shape id="Freeform: Shape 2261" o:spid="_x0000_s1530" style="position:absolute;left:31696;top:15656;width:56;height:239;visibility:visible;mso-wrap-style:square;v-text-anchor:middle" coordsize="5636,23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" path="m1,l2880,11884,5637,23816e" filled="f" strokeweight=".1207mm">
                  <v:stroke endcap="round"/>
                  <v:path arrowok="t" o:connecttype="custom" o:connectlocs="1,0;2880,11884;5637,23816" o:connectangles="0,0,0"/>
                </v:shape>
                <v:shape id="Freeform: Shape 2262" o:spid="_x0000_s1531" style="position:absolute;left:30394;top:25090;width:117;height:214;visibility:visible;mso-wrap-style:square;v-text-anchor:middle" coordsize="11782,21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" path="m11783,l5936,10764,1,21457e" filled="f" strokeweight=".1207mm">
                  <v:stroke endcap="round"/>
                  <v:path arrowok="t" o:connecttype="custom" o:connectlocs="11783,0;5936,10764;1,21457" o:connectangles="0,0,0"/>
                </v:shape>
                <v:shape id="Freeform: Shape 2263" o:spid="_x0000_s1532" style="position:absolute;left:30259;top:25327;width:122;height:212;visibility:visible;mso-wrap-style:square;v-text-anchor:middle" coordsize="12203,21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" path="m12204,l6146,10641,1,21229e" filled="f" strokeweight=".1207mm">
                  <v:stroke endcap="round"/>
                  <v:path arrowok="t" o:connecttype="custom" o:connectlocs="12204,0;6146,10641;1,21229" o:connectangles="0,0,0"/>
                </v:shape>
                <v:shape id="Freeform: Shape 2264" o:spid="_x0000_s1533" style="position:absolute;left:30158;top:25498;width:125;height:211;visibility:visible;mso-wrap-style:square;v-text-anchor:middle" coordsize="12520,2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" path="m12521,l6287,10536,1,21036e" filled="f" strokeweight=".1207mm">
                  <v:stroke endcap="round"/>
                  <v:path arrowok="t" o:connecttype="custom" o:connectlocs="12521,0;6287,10536;1,21036" o:connectangles="0,0,0"/>
                </v:shape>
                <v:shape id="Freeform: Shape 2265" o:spid="_x0000_s1534" style="position:absolute;left:30010;top:25739;width:129;height:208;visibility:visible;mso-wrap-style:square;v-text-anchor:middle" coordsize="12941,20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" path="m12942,l6515,10413,1,20773e" filled="f" strokeweight=".1207mm">
                  <v:stroke endcap="round"/>
                  <v:path arrowok="t" o:connecttype="custom" o:connectlocs="12942,0;6515,10413;1,20773" o:connectangles="0,0,0"/>
                </v:shape>
                <v:shape id="Freeform: Shape 2266" o:spid="_x0000_s1535" style="position:absolute;left:28812;top:27362;width:159;height:186;visibility:visible;mso-wrap-style:square;v-text-anchor:middle" coordsize="15926,18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" path="m15927,l8008,9324,1,18578e" filled="f" strokeweight=".1207mm">
                  <v:stroke endcap="round"/>
                  <v:path arrowok="t" o:connecttype="custom" o:connectlocs="15927,0;8008,9324;1,18578" o:connectangles="0,0,0"/>
                </v:shape>
                <v:shape id="Freeform: Shape 2267" o:spid="_x0000_s1536" style="position:absolute;left:26348;top:29603;width:201;height:141;visibility:visible;mso-wrap-style:square;v-text-anchor:middle" coordsize="20035,1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" path="m20036,l10062,7094,1,14083e" filled="f" strokeweight=".1207mm">
                  <v:stroke endcap="round"/>
                  <v:path arrowok="t" o:connecttype="custom" o:connectlocs="20036,0;10062,7094;1,14083" o:connectangles="0,0,0"/>
                </v:shape>
                <v:shape id="Freeform: Shape 2268" o:spid="_x0000_s1537" style="position:absolute;left:24787;top:30556;width:218;height:112;visibility:visible;mso-wrap-style:square;v-text-anchor:middle" coordsize="21774,11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" path="m21775,l10940,5672,1,11238e" filled="f" strokeweight=".1207mm">
                  <v:stroke endcap="round"/>
                  <v:path arrowok="t" o:connecttype="custom" o:connectlocs="21775,0;10940,5672;1,11238" o:connectangles="0,0,0"/>
                </v:shape>
                <v:shape id="Freeform: Shape 2269" o:spid="_x0000_s1538" style="position:absolute;left:24787;top:30556;width:218;height:112;visibility:visible;mso-wrap-style:square;v-text-anchor:middle" coordsize="21774,11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" path="m21775,l10940,5672,1,11238e" filled="f" strokeweight=".1207mm">
                  <v:stroke endcap="round"/>
                  <v:path arrowok="t" o:connecttype="custom" o:connectlocs="21775,0;10940,5672;1,11238" o:connectangles="0,0,0"/>
                </v:shape>
                <v:shape id="Freeform: Shape 2270" o:spid="_x0000_s1539" style="position:absolute;left:24104;top:30888;width:224;height:100;visibility:visible;mso-wrap-style:square;v-text-anchor:middle" coordsize="22371,9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" path="m22372,l11221,5040,1,9956e" filled="f" strokeweight=".1207mm">
                  <v:stroke endcap="round"/>
                  <v:path arrowok="t" o:connecttype="custom" o:connectlocs="22372,0;11221,5040;1,9956" o:connectangles="0,0,0"/>
                </v:shape>
                <v:shape id="Freeform: Shape 2271" o:spid="_x0000_s1540" style="position:absolute;left:20028;top:32003;width:244;height:25;visibility:visible;mso-wrap-style:square;v-text-anchor:middle" coordsize="24355,2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" path="m24356,l12169,1282,1,2458e" filled="f" strokeweight=".1207mm">
                  <v:stroke endcap="round"/>
                  <v:path arrowok="t" o:connecttype="custom" o:connectlocs="24356,0;12169,1282;1,2458" o:connectangles="0,0,0"/>
                </v:shape>
                <v:shape id="Freeform: Shape 2272" o:spid="_x0000_s1541" style="position:absolute;left:18086;top:32061;width:245;height:11;visibility:visible;mso-wrap-style:square;v-text-anchor:middle" coordsize="24478,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" path="m24479,1141l12240,632,,e" filled="f" strokeweight=".1207mm">
                  <v:stroke endcap="round"/>
                  <v:path arrowok="t" o:connecttype="custom" o:connectlocs="24479,1141;12240,632;0,0" o:connectangles="0,0,0"/>
                </v:shape>
                <v:shape id="Freeform: Shape 2273" o:spid="_x0000_s1542" style="position:absolute;left:17191;top:31979;width:244;height:29;visibility:visible;mso-wrap-style:square;v-text-anchor:middle" coordsize="24332,2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" path="m24333,2809l12152,1475,,e" filled="f" strokeweight=".1207mm">
                  <v:stroke endcap="round"/>
                  <v:path arrowok="t" o:connecttype="custom" o:connectlocs="24333,2809;12152,1475;0,0" o:connectangles="0,0,0"/>
                </v:shape>
                <v:shape id="Freeform: Shape 2274" o:spid="_x0000_s1543" style="position:absolute;left:17191;top:31979;width:244;height:29;visibility:visible;mso-wrap-style:square;v-text-anchor:middle" coordsize="24332,2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" path="m24333,2809l12152,1475,,e" filled="f" strokeweight=".1207mm">
                  <v:stroke endcap="round"/>
                  <v:path arrowok="t" o:connecttype="custom" o:connectlocs="24333,2809;12152,1475;0,0" o:connectangles="0,0,0"/>
                </v:shape>
                <v:shape id="Freeform: Shape 2275" o:spid="_x0000_s1544" style="position:absolute;left:16187;top:31815;width:240;height:46;visibility:visible;mso-wrap-style:square;v-text-anchor:middle" coordsize="24037,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" path="m24038,4653l11996,2388,,e" filled="f" strokeweight=".1207mm">
                  <v:stroke endcap="round"/>
                  <v:path arrowok="t" o:connecttype="custom" o:connectlocs="24038,4653;11996,2388;0,0" o:connectangles="0,0,0"/>
                </v:shape>
                <v:shape id="Freeform: Shape 2276" o:spid="_x0000_s1545" style="position:absolute;left:12528;top:30486;width:217;height:114;visibility:visible;mso-wrap-style:square;v-text-anchor:middle" coordsize="21638,11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" path="m21639,11449l10796,5760,,e" filled="f" strokeweight=".1207mm">
                  <v:stroke endcap="round"/>
                  <v:path arrowok="t" o:connecttype="custom" o:connectlocs="21639,11449;10796,5760;0,0" o:connectangles="0,0,0"/>
                </v:shape>
                <v:shape id="Freeform: Shape 2277" o:spid="_x0000_s1546" style="position:absolute;left:10983;top:29506;width:198;height:144;visibility:visible;mso-wrap-style:square;v-text-anchor:middle" coordsize="19852,14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" path="m19853,14328l9892,7199,,e" filled="f" strokeweight=".1207mm">
                  <v:stroke endcap="round"/>
                  <v:path arrowok="t" o:connecttype="custom" o:connectlocs="19853,14328;9892,7199;0,0" o:connectangles="0,0,0"/>
                </v:shape>
                <v:shape id="Freeform: Shape 2278" o:spid="_x0000_s1547" style="position:absolute;left:10091;top:28789;width:185;height:160;visibility:visible;mso-wrap-style:square;v-text-anchor:middle" coordsize="18543,15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" path="m18544,15979l9239,8042,,e" filled="f" strokeweight=".1207mm">
                  <v:stroke endcap="round"/>
                  <v:path arrowok="t" o:connecttype="custom" o:connectlocs="18544,15979;9239,8042;0,0" o:connectangles="0,0,0"/>
                </v:shape>
                <v:shape id="Freeform: Shape 2279" o:spid="_x0000_s1548" style="position:absolute;left:6911;top:24615;width:109;height:220;visibility:visible;mso-wrap-style:square;v-text-anchor:middle" coordsize="10888,21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" path="m10889,21932l5390,10992,,e" filled="f" strokeweight=".1207mm">
                  <v:stroke endcap="round"/>
                  <v:path arrowok="t" o:connecttype="custom" o:connectlocs="10889,21932;5390,10992;0,0" o:connectangles="0,0,0"/>
                </v:shape>
                <v:shape id="Freeform: Shape 2280" o:spid="_x0000_s1549" style="position:absolute;left:6505;top:23689;width:92;height:227;visibility:visible;mso-wrap-style:square;v-text-anchor:middle" coordsize="9189,22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" path="m9189,22704l4548,11361,,e" filled="f" strokeweight=".1207mm">
                  <v:stroke endcap="round"/>
                  <v:path arrowok="t" o:connecttype="custom" o:connectlocs="9189,22704;4548,11361;0,0" o:connectangles="0,0,0"/>
                </v:shape>
                <v:shape id="Freeform: Shape 2281" o:spid="_x0000_s1550" style="position:absolute;left:6505;top:23689;width:92;height:227;visibility:visible;mso-wrap-style:square;v-text-anchor:middle" coordsize="9189,22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" path="m9189,22704l4548,11361,,e" filled="f" strokeweight=".1207mm">
                  <v:stroke endcap="round"/>
                  <v:path arrowok="t" o:connecttype="custom" o:connectlocs="9189,22704;4548,11361;0,0" o:connectangles="0,0,0"/>
                </v:shape>
                <v:shape id="Freeform: Shape 2282" o:spid="_x0000_s1551" style="position:absolute;left:5828;top:21372;width:49;height:240;visibility:visible;mso-wrap-style:square;v-text-anchor:middle" coordsize="4913,23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" path="m4914,23969l2399,11993,,e" filled="f" strokeweight=".1207mm">
                  <v:stroke endcap="round"/>
                  <v:path arrowok="t" o:connecttype="custom" o:connectlocs="4914,23969;2399,11993;0,0" o:connectangles="0,0,0"/>
                </v:shape>
                <v:shape id="Freeform: Shape 2283" o:spid="_x0000_s1552" style="position:absolute;left:5690;top:20516;width:33;height:242;visibility:visible;mso-wrap-style:square;v-text-anchor:middle" coordsize="3327,24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" path="m3328,24267l1609,12134,,e" filled="f" strokeweight=".1207mm">
                  <v:stroke endcap="round"/>
                  <v:path arrowok="t" o:connecttype="custom" o:connectlocs="3328,24267;1609,12134;0,0" o:connectangles="0,0,0"/>
                </v:shape>
                <v:shape id="Freeform: Shape 2284" o:spid="_x0000_s1553" style="position:absolute;left:5689;top:20511;width:33;height:243;visibility:visible;mso-wrap-style:square;v-text-anchor:middle" coordsize="3327,242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" path="m3328,24267l1607,12134,,e" filled="f" strokeweight=".1207mm">
                  <v:stroke endcap="round"/>
                  <v:path arrowok="t" o:connecttype="custom" o:connectlocs="3328,24267;1607,12134;0,0" o:connectangles="0,0,0"/>
                </v:shape>
                <v:shape id="Freeform: Shape 2285" o:spid="_x0000_s1554" style="position:absolute;left:6091;top:14961;width:69;height:234;visibility:visible;mso-wrap-style:square;v-text-anchor:middle" coordsize="6923,23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" path="m,23475l3418,11728,6924,e" filled="f" strokeweight=".1207mm">
                  <v:stroke endcap="round"/>
                  <v:path arrowok="t" o:connecttype="custom" o:connectlocs="0,23475;3418,11728;6924,0" o:connectangles="0,0,0"/>
                </v:shape>
                <v:shape id="Freeform: Shape 2286" o:spid="_x0000_s1555" style="position:absolute;left:6449;top:13891;width:89;height:228;visibility:visible;mso-wrap-style:square;v-text-anchor:middle" coordsize="8918,22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" path="m,22797l4417,11364,8919,e" filled="f" strokeweight=".1207mm">
                  <v:stroke endcap="round"/>
                  <v:path arrowok="t" o:connecttype="custom" o:connectlocs="0,22797;4417,11364;8919,0" o:connectangles="0,0,0"/>
                </v:shape>
                <v:shape id="Freeform: Shape 2287" o:spid="_x0000_s1556" style="position:absolute;left:6555;top:13624;width:94;height:226;visibility:visible;mso-wrap-style:square;v-text-anchor:middle" coordsize="9417,22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" path="m,22611l4666,11294,9418,e" filled="f" strokeweight=".1207mm">
                  <v:stroke endcap="round"/>
                  <v:path arrowok="t" o:connecttype="custom" o:connectlocs="0,22611;4666,11294;9418,0" o:connectangles="0,0,0"/>
                </v:shape>
                <v:shape id="Freeform: Shape 2288" o:spid="_x0000_s1557" style="position:absolute;left:8080;top:10892;width:145;height:197;visibility:visible;mso-wrap-style:square;v-text-anchor:middle" coordsize="14486,1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" path="m,19737l7196,9823,14487,e" filled="f" strokeweight=".1207mm">
                  <v:stroke endcap="round"/>
                  <v:path arrowok="t" o:connecttype="custom" o:connectlocs="0,19737;7196,9823;14487,0" o:connectangles="0,0,0"/>
                </v:shape>
                <v:shape id="Freeform: Shape 2289" o:spid="_x0000_s1558" style="position:absolute;left:8123;top:10833;width:147;height:196;visibility:visible;mso-wrap-style:square;v-text-anchor:middle" coordsize="14625,19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" path="m,19672l7267,9805,14626,e" filled="f" strokeweight=".1207mm">
                  <v:stroke endcap="round"/>
                  <v:path arrowok="t" o:connecttype="custom" o:connectlocs="0,19672;7267,9805;14626,0" o:connectangles="0,0,0"/>
                </v:shape>
                <v:shape id="Freeform: Shape 2290" o:spid="_x0000_s1559" style="position:absolute;left:8654;top:10162;width:158;height:187;visibility:visible;mso-wrap-style:square;v-text-anchor:middle" coordsize="15842,18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" path="m,18671l7874,9301,15843,e" filled="f" strokeweight=".1207mm">
                  <v:stroke endcap="round"/>
                  <v:path arrowok="t" o:connecttype="custom" o:connectlocs="0,18671;7874,9301;15843,0" o:connectangles="0,0,0"/>
                </v:shape>
                <v:shape id="Freeform: Shape 2291" o:spid="_x0000_s1560" style="position:absolute;left:8695;top:10114;width:160;height:186;visibility:visible;mso-wrap-style:square;v-text-anchor:middle" coordsize="15958,18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" path="m,18606l7927,9261,15959,e" filled="f" strokeweight=".1207mm">
                  <v:stroke endcap="round"/>
                  <v:path arrowok="t" o:connecttype="custom" o:connectlocs="0,18606;7927,9261;15959,0" o:connectangles="0,0,0"/>
                </v:shape>
                <v:shape id="Freeform: Shape 2292" o:spid="_x0000_s1561" style="position:absolute;left:8695;top:10114;width:160;height:186;visibility:visible;mso-wrap-style:square;v-text-anchor:middle" coordsize="15958,18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" path="m,18606l7927,9261,15959,e" filled="f" strokeweight=".1207mm">
                  <v:stroke endcap="round"/>
                  <v:path arrowok="t" o:connecttype="custom" o:connectlocs="0,18606;7927,9261;15959,0" o:connectangles="0,0,0"/>
                </v:shape>
                <v:shape id="Freeform: Shape 2293" o:spid="_x0000_s1562" style="position:absolute;left:8695;top:10114;width:160;height:186;visibility:visible;mso-wrap-style:square;v-text-anchor:middle" coordsize="15958,18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" path="m,18606l7927,9261,15959,e" filled="f" strokeweight=".1207mm">
                  <v:stroke endcap="round"/>
                  <v:path arrowok="t" o:connecttype="custom" o:connectlocs="0,18606;7927,9261;15959,0" o:connectangles="0,0,0"/>
                </v:shape>
                <v:shape id="Freeform: Shape 2294" o:spid="_x0000_s1563" style="position:absolute;left:10722;top:8207;width:194;height:148;visibility:visible;mso-wrap-style:square;v-text-anchor:middle" coordsize="19493,14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" path="m,14799l9713,7354,19494,e" filled="f" strokeweight=".1207mm">
                  <v:stroke endcap="round"/>
                  <v:path arrowok="t" o:connecttype="custom" o:connectlocs="0,14799;9713,7354;19494,0" o:connectangles="0,0,0"/>
                </v:shape>
                <v:shape id="Freeform: Shape 2295" o:spid="_x0000_s1564" style="position:absolute;left:11798;top:7475;width:209;height:129;visibility:visible;mso-wrap-style:square;v-text-anchor:middle" coordsize="20871,12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" path="m,12811l10413,6334,20872,e" filled="f" strokeweight=".1207mm">
                  <v:stroke endcap="round"/>
                  <v:path arrowok="t" o:connecttype="custom" o:connectlocs="0,12811;10413,6334;20872,0" o:connectangles="0,0,0"/>
                </v:shape>
                <v:shape id="Freeform: Shape 2296" o:spid="_x0000_s1565" style="position:absolute;left:13638;top:6549;width:226;height:94;visibility:visible;mso-wrap-style:square;v-text-anchor:middle" coordsize="22616,9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" path="m,9392l11300,4641,22617,e" filled="f" strokeweight=".1207mm">
                  <v:stroke endcap="round"/>
                  <v:path arrowok="t" o:connecttype="custom" o:connectlocs="0,9392;11300,4641;22617,0" o:connectangles="0,0,0"/>
                </v:shape>
                <v:shape id="Freeform: Shape 2297" o:spid="_x0000_s1566" style="position:absolute;left:13734;top:6510;width:227;height:92;visibility:visible;mso-wrap-style:square;v-text-anchor:middle" coordsize="22680,9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" path="m,9213l11318,4553,22681,e" filled="f" strokeweight=".1207mm">
                  <v:stroke endcap="round"/>
                  <v:path arrowok="t" o:connecttype="custom" o:connectlocs="0,9213;11318,4553;22681,0" o:connectangles="0,0,0"/>
                </v:shape>
                <v:shape id="Freeform: Shape 2298" o:spid="_x0000_s1567" style="position:absolute;left:14098;top:6372;width:230;height:85;visibility:visible;mso-wrap-style:square;v-text-anchor:middle" coordsize="22954,8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" path="m,8536l11451,4207,22955,e" filled="f" strokeweight=".1207mm">
                  <v:stroke endcap="round"/>
                  <v:path arrowok="t" o:connecttype="custom" o:connectlocs="0,8536;11451,4207;22955,0" o:connectangles="0,0,0"/>
                </v:shape>
                <v:shape id="Freeform: Shape 2299" o:spid="_x0000_s1568" style="position:absolute;left:14288;top:6304;width:231;height:82;visibility:visible;mso-wrap-style:square;v-text-anchor:middle" coordsize="23092,8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" path="m,8193l11521,4028,23093,e" filled="f" strokeweight=".1207mm">
                  <v:stroke endcap="round"/>
                  <v:path arrowok="t" o:connecttype="custom" o:connectlocs="0,8193;11521,4028;23093,0" o:connectangles="0,0,0"/>
                </v:shape>
                <v:shape id="Freeform: Shape 2300" o:spid="_x0000_s1569" style="position:absolute;left:20137;top:5370;width:28;height:277;visibility:visible;mso-wrap-style:square;v-text-anchor:middle" coordsize="2721,27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" path="m1,27637l1370,13807,2722,e" filled="f" strokeweight=".1207mm">
                  <v:stroke endcap="round"/>
                  <v:path arrowok="t" o:connecttype="custom" o:connectlocs="1,27637;1370,13807;2722,0" o:connectangles="0,0,0"/>
                </v:shape>
                <v:shape id="Freeform: Shape 2301" o:spid="_x0000_s1570" style="position:absolute;left:21098;top:5504;width:47;height:273;visibility:visible;mso-wrap-style:square;v-text-anchor:middle" coordsize="4758,27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" path="m1,27366l2371,13672,4759,e" filled="f" strokeweight=".1207mm">
                  <v:stroke endcap="round"/>
                  <v:path arrowok="t" o:connecttype="custom" o:connectlocs="1,27366;2371,13672;4759,0" o:connectangles="0,0,0"/>
                </v:shape>
                <v:shape id="Freeform: Shape 2302" o:spid="_x0000_s1571" style="position:absolute;left:21098;top:5504;width:47;height:273;visibility:visible;mso-wrap-style:square;v-text-anchor:middle" coordsize="4758,27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" path="m1,27366l2371,13672,4759,e" filled="f" strokeweight=".1207mm">
                  <v:stroke endcap="round"/>
                  <v:path arrowok="t" o:connecttype="custom" o:connectlocs="1,27366;2371,13672;4759,0" o:connectangles="0,0,0"/>
                </v:shape>
                <v:shape id="Freeform: Shape 2303" o:spid="_x0000_s1572" style="position:absolute;left:21825;top:5654;width:63;height:271;visibility:visible;mso-wrap-style:square;v-text-anchor:middle" coordsize="6268,27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" path="m1,27071l3126,13535,6269,e" filled="f" strokeweight=".1207mm">
                  <v:stroke endcap="round"/>
                  <v:path arrowok="t" o:connecttype="custom" o:connectlocs="1,27071;3126,13535;6269,0" o:connectangles="0,0,0"/>
                </v:shape>
                <v:shape id="Freeform: Shape 2304" o:spid="_x0000_s1573" style="position:absolute;left:22311;top:5779;width:72;height:268;visibility:visible;mso-wrap-style:square;v-text-anchor:middle" coordsize="7287,26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" path="m1,26799l7288,e" filled="f" strokeweight=".1207mm">
                  <v:stroke endcap="round"/>
                  <v:path arrowok="t" o:connecttype="custom" o:connectlocs="1,26799;7288,0" o:connectangles="0,0"/>
                </v:shape>
                <v:shape id="Freeform: Shape 2305" o:spid="_x0000_s1574" style="position:absolute;left:23816;top:6298;width:104;height:257;visibility:visible;mso-wrap-style:square;v-text-anchor:middle" coordsize="10447,2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" path="m1,25740l5216,12882,10448,e" filled="f" strokeweight=".1207mm">
                  <v:stroke endcap="round"/>
                  <v:path arrowok="t" o:connecttype="custom" o:connectlocs="1,25740;5216,12882;10448,0" o:connectangles="0,0,0"/>
                </v:shape>
                <v:shape id="Freeform: Shape 2306" o:spid="_x0000_s1575" style="position:absolute;left:24664;top:6685;width:122;height:249;visibility:visible;mso-wrap-style:square;v-text-anchor:middle" coordsize="12221,24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" path="m1,24947l12222,e" filled="f" strokeweight=".1207mm">
                  <v:stroke endcap="round"/>
                  <v:path arrowok="t" o:connecttype="custom" o:connectlocs="1,24947;12222,0" o:connectangles="0,0"/>
                </v:shape>
                <v:shape id="Freeform: Shape 2307" o:spid="_x0000_s1576" style="position:absolute;left:26689;top:7939;width:165;height:224;visibility:visible;mso-wrap-style:square;v-text-anchor:middle" coordsize="16453,22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" path="m1,22367l8219,11184,16454,e" filled="f" strokeweight=".1207mm">
                  <v:stroke endcap="round"/>
                  <v:path arrowok="t" o:connecttype="custom" o:connectlocs="1,22367;8219,11184;16454,0" o:connectangles="0,0,0"/>
                </v:shape>
                <v:shape id="Freeform: Shape 2308" o:spid="_x0000_s1577" style="position:absolute;left:29824;top:11278;width:230;height:155;visibility:visible;mso-wrap-style:square;v-text-anchor:middle" coordsize="23038,15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" path="m1,15507l11520,7742,23039,e" filled="f" strokeweight=".1207mm">
                  <v:stroke endcap="round"/>
                  <v:path arrowok="t" o:connecttype="custom" o:connectlocs="1,15507;11520,7742;23039,0" o:connectangles="0,0,0"/>
                </v:shape>
                <v:shape id="Freeform: Shape 2309" o:spid="_x0000_s1578" style="position:absolute;left:29832;top:11290;width:230;height:155;visibility:visible;mso-wrap-style:square;v-text-anchor:middle" coordsize="23055,15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" path="m1,15484l11537,7742,23056,e" filled="f" strokeweight=".1207mm">
                  <v:stroke endcap="round"/>
                  <v:path arrowok="t" o:connecttype="custom" o:connectlocs="1,15484;11537,7742;23056,0" o:connectangles="0,0,0"/>
                </v:shape>
                <v:shape id="Freeform: Shape 2310" o:spid="_x0000_s1579" style="position:absolute;left:30710;top:12837;width:249;height:124;visibility:visible;mso-wrap-style:square;v-text-anchor:middle" coordsize="24899,12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" path="m1,12314l24900,e" filled="f" strokeweight=".1207mm">
                  <v:stroke endcap="round"/>
                  <v:path arrowok="t" o:connecttype="custom" o:connectlocs="1,12314;24900,0" o:connectangles="0,0"/>
                </v:shape>
                <v:shape id="Freeform: Shape 2311" o:spid="_x0000_s1580" style="position:absolute;left:31725;top:15711;width:270;height:64;visibility:visible;mso-wrap-style:square;v-text-anchor:middle" coordsize="27024,6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" path="m1,6404l13522,3212,27025,e" filled="f" strokeweight=".1207mm">
                  <v:stroke endcap="round"/>
                  <v:path arrowok="t" o:connecttype="custom" o:connectlocs="1,6404;13522,3212;27025,0" o:connectangles="0,0,0"/>
                </v:shape>
                <v:shape id="Freeform: Shape 2312" o:spid="_x0000_s1581" style="position:absolute;left:30453;top:25197;width:244;height:134;visibility:visible;mso-wrap-style:square;v-text-anchor:middle" coordsize="24372,13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" path="m1,l12204,6673r12169,6672e" filled="f" strokeweight=".1207mm">
                  <v:stroke endcap="round"/>
                  <v:path arrowok="t" o:connecttype="custom" o:connectlocs="1,0;12204,6673;24373,13345" o:connectangles="0,0,0"/>
                </v:shape>
                <v:shape id="Freeform: Shape 2313" o:spid="_x0000_s1582" style="position:absolute;left:30321;top:25433;width:240;height:139;visibility:visible;mso-wrap-style:square;v-text-anchor:middle" coordsize="24074,13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" path="m1,l12047,6901r12028,6936e" filled="f" strokeweight=".1207mm">
                  <v:stroke endcap="round"/>
                  <v:path arrowok="t" o:connecttype="custom" o:connectlocs="1,0;12047,6901;24075,13837" o:connectangles="0,0,0"/>
                </v:shape>
                <v:shape id="Freeform: Shape 2314" o:spid="_x0000_s1583" style="position:absolute;left:30221;top:25604;width:238;height:142;visibility:visible;mso-wrap-style:square;v-text-anchor:middle" coordsize="23881,14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" path="m1,l11959,7111r11923,7112e" filled="f" strokeweight=".1207mm">
                  <v:stroke endcap="round"/>
                  <v:path arrowok="t" o:connecttype="custom" o:connectlocs="1,0;11959,7111;23882,14223" o:connectangles="0,0,0"/>
                </v:shape>
                <v:shape id="Freeform: Shape 2315" o:spid="_x0000_s1584" style="position:absolute;left:30075;top:25843;width:236;height:147;visibility:visible;mso-wrap-style:square;v-text-anchor:middle" coordsize="23565,14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" path="m1,l11801,7357r11765,7358e" filled="f" strokeweight=".1207mm">
                  <v:stroke endcap="round"/>
                  <v:path arrowok="t" o:connecttype="custom" o:connectlocs="1,0;11801,7357;23566,14715" o:connectangles="0,0,0"/>
                </v:shape>
                <v:shape id="Freeform: Shape 2316" o:spid="_x0000_s1585" style="position:absolute;left:28892;top:27456;width:210;height:180;visibility:visible;mso-wrap-style:square;v-text-anchor:middle" coordsize="21089,18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" path="m1,l21090,18069e" filled="f" strokeweight=".1207mm">
                  <v:stroke endcap="round"/>
                  <v:path arrowok="t" o:connecttype="custom" o:connectlocs="1,0;21090,18069" o:connectangles="0,0"/>
                </v:shape>
                <v:shape id="Freeform: Shape 2317" o:spid="_x0000_s1586" style="position:absolute;left:26449;top:29674;width:159;height:227;visibility:visible;mso-wrap-style:square;v-text-anchor:middle" coordsize="15944,22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" path="m1,l7973,11343r7972,11379e" filled="f" strokeweight=".1207mm">
                  <v:stroke endcap="round"/>
                  <v:path arrowok="t" o:connecttype="custom" o:connectlocs="1,0;7973,11343;15945,22722" o:connectangles="0,0,0"/>
                </v:shape>
                <v:shape id="Freeform: Shape 2318" o:spid="_x0000_s1587" style="position:absolute;left:24896;top:30613;width:127;height:247;visibility:visible;mso-wrap-style:square;v-text-anchor:middle" coordsize="12695,24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" path="m1,l6340,12362r6356,12326e" filled="f" strokeweight=".1207mm">
                  <v:stroke endcap="round"/>
                  <v:path arrowok="t" o:connecttype="custom" o:connectlocs="1,0;6340,12362;12696,24688" o:connectangles="0,0,0"/>
                </v:shape>
                <v:shape id="Freeform: Shape 2319" o:spid="_x0000_s1588" style="position:absolute;left:24896;top:30613;width:127;height:247;visibility:visible;mso-wrap-style:square;v-text-anchor:middle" coordsize="12695,24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" path="m1,l6340,12362r6356,12326e" filled="f" strokeweight=".1207mm">
                  <v:stroke endcap="round"/>
                  <v:path arrowok="t" o:connecttype="custom" o:connectlocs="1,0;6340,12362;12696,24688" o:connectangles="0,0,0"/>
                </v:shape>
                <v:shape id="Freeform: Shape 2320" o:spid="_x0000_s1589" style="position:absolute;left:24216;top:30938;width:113;height:254;visibility:visible;mso-wrap-style:square;v-text-anchor:middle" coordsize="11291,25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" path="m1,l5637,12695r5655,12678e" filled="f" strokeweight=".1207mm">
                  <v:stroke endcap="round"/>
                  <v:path arrowok="t" o:connecttype="custom" o:connectlocs="1,0;5637,12695;11292,25373" o:connectangles="0,0,0"/>
                </v:shape>
                <v:shape id="Freeform: Shape 2321" o:spid="_x0000_s1590" style="position:absolute;left:20150;top:32016;width:28;height:276;visibility:visible;mso-wrap-style:square;v-text-anchor:middle" coordsize="2756,2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" path="m1,l1370,13819,2757,27621e" filled="f" strokeweight=".1207mm">
                  <v:stroke endcap="round"/>
                  <v:path arrowok="t" o:connecttype="custom" o:connectlocs="1,0;1370,13819;2757,27621" o:connectangles="0,0,0"/>
                </v:shape>
                <v:shape id="Freeform: Shape 2322" o:spid="_x0000_s1591" style="position:absolute;left:18195;top:32067;width:13;height:277;visibility:visible;mso-wrap-style:square;v-text-anchor:middle" coordsize="1299,27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" path="m1300,l,27744e" filled="f" strokeweight=".1207mm">
                  <v:stroke endcap="round"/>
                  <v:path arrowok="t" o:connecttype="custom" o:connectlocs="1300,0;0,27744" o:connectangles="0,0"/>
                </v:shape>
                <v:shape id="Freeform: Shape 2323" o:spid="_x0000_s1592" style="position:absolute;left:17281;top:31994;width:32;height:276;visibility:visible;mso-wrap-style:square;v-text-anchor:middle" coordsize="3192,27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" path="m3193,l1611,13784,,27586e" filled="f" strokeweight=".1207mm">
                  <v:stroke endcap="round"/>
                  <v:path arrowok="t" o:connecttype="custom" o:connectlocs="3193,0;1611,13784;0,27586" o:connectangles="0,0,0"/>
                </v:shape>
                <v:shape id="Freeform: Shape 2324" o:spid="_x0000_s1593" style="position:absolute;left:17281;top:31994;width:32;height:276;visibility:visible;mso-wrap-style:square;v-text-anchor:middle" coordsize="3192,27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" path="m3193,l1611,13784,,27586e" filled="f" strokeweight=".1207mm">
                  <v:stroke endcap="round"/>
                  <v:path arrowok="t" o:connecttype="custom" o:connectlocs="3193,0;1611,13784;0,27586" o:connectangles="0,0,0"/>
                </v:shape>
                <v:shape id="Freeform: Shape 2325" o:spid="_x0000_s1594" style="position:absolute;left:16254;top:31839;width:53;height:272;visibility:visible;mso-wrap-style:square;v-text-anchor:middle" coordsize="5295,2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" path="m5296,l,27252e" filled="f" strokeweight=".1207mm">
                  <v:stroke endcap="round"/>
                  <v:path arrowok="t" o:connecttype="custom" o:connectlocs="5296,0;0,27252" o:connectangles="0,0"/>
                </v:shape>
                <v:shape id="Freeform: Shape 2326" o:spid="_x0000_s1595" style="position:absolute;left:12506;top:30543;width:130;height:246;visibility:visible;mso-wrap-style:square;v-text-anchor:middle" coordsize="12990,24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" path="m12991,l6496,12274,,24566e" filled="f" strokeweight=".1207mm">
                  <v:stroke endcap="round"/>
                  <v:path arrowok="t" o:connecttype="custom" o:connectlocs="12991,0;6496,12274;0,24566" o:connectangles="0,0,0"/>
                </v:shape>
                <v:shape id="Freeform: Shape 2327" o:spid="_x0000_s1596" style="position:absolute;left:10920;top:29578;width:162;height:226;visibility:visible;mso-wrap-style:square;v-text-anchor:middle" coordsize="16230,2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" path="m16231,l8106,11273,,22529e" filled="f" strokeweight=".1207mm">
                  <v:stroke endcap="round"/>
                  <v:path arrowok="t" o:connecttype="custom" o:connectlocs="16231,0;8106,11273;0,22529" o:connectangles="0,0,0"/>
                </v:shape>
                <v:shape id="Freeform: Shape 2328" o:spid="_x0000_s1597" style="position:absolute;left:10002;top:28870;width:181;height:210;visibility:visible;mso-wrap-style:square;v-text-anchor:middle" coordsize="18132,21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" path="m18133,l9081,10500,,21018e" filled="f" strokeweight=".1207mm">
                  <v:stroke endcap="round"/>
                  <v:path arrowok="t" o:connecttype="custom" o:connectlocs="18133,0;9081,10500;0,21018" o:connectangles="0,0,0"/>
                </v:shape>
                <v:shape id="Freeform: Shape 2329" o:spid="_x0000_s1598" style="position:absolute;left:6716;top:24725;width:249;height:124;visibility:visible;mso-wrap-style:square;v-text-anchor:middle" coordsize="24876,1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" path="m24877,l12449,6181,,12362e" filled="f" strokeweight=".1207mm">
                  <v:stroke endcap="round"/>
                  <v:path arrowok="t" o:connecttype="custom" o:connectlocs="24877,0;12449,6181;0,12362" o:connectangles="0,0,0"/>
                </v:shape>
                <v:shape id="Freeform: Shape 2330" o:spid="_x0000_s1599" style="position:absolute;left:6293;top:23803;width:257;height:104;visibility:visible;mso-wrap-style:square;v-text-anchor:middle" coordsize="25756,10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" path="m25757,l,10413e" filled="f" strokeweight=".1207mm">
                  <v:stroke endcap="round"/>
                  <v:path arrowok="t" o:connecttype="custom" o:connectlocs="25757,0;0,10413" o:connectangles="0,0"/>
                </v:shape>
                <v:shape id="Freeform: Shape 2331" o:spid="_x0000_s1600" style="position:absolute;left:6293;top:23803;width:257;height:104;visibility:visible;mso-wrap-style:square;v-text-anchor:middle" coordsize="25756,10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" path="m25757,l,10413e" filled="f" strokeweight=".1207mm">
                  <v:stroke endcap="round"/>
                  <v:path arrowok="t" o:connecttype="custom" o:connectlocs="25757,0;0,10413" o:connectangles="0,0"/>
                </v:shape>
                <v:shape id="Freeform: Shape 2332" o:spid="_x0000_s1601" style="position:absolute;left:5580;top:21492;width:272;height:55;visibility:visible;mso-wrap-style:square;v-text-anchor:middle" coordsize="27207,5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" path="m27207,l,5566e" filled="f" strokeweight=".1207mm">
                  <v:stroke endcap="round"/>
                  <v:path arrowok="t" o:connecttype="custom" o:connectlocs="27207,0;0,5566" o:connectangles="0,0"/>
                </v:shape>
                <v:shape id="Freeform: Shape 2333" o:spid="_x0000_s1602" style="position:absolute;left:5431;top:20637;width:275;height:38;visibility:visible;mso-wrap-style:square;v-text-anchor:middle" coordsize="27524,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" path="m27525,l,3810e" filled="f" strokeweight=".1207mm">
                  <v:stroke endcap="round"/>
                  <v:path arrowok="t" o:connecttype="custom" o:connectlocs="27525,0;0,3810" o:connectangles="0,0"/>
                </v:shape>
                <v:shape id="Freeform: Shape 2334" o:spid="_x0000_s1603" style="position:absolute;left:5430;top:20633;width:275;height:38;visibility:visible;mso-wrap-style:square;v-text-anchor:middle" coordsize="27502,3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" path="m27502,l13764,1896,,3775e" filled="f" strokeweight=".1207mm">
                  <v:stroke endcap="round"/>
                  <v:path arrowok="t" o:connecttype="custom" o:connectlocs="27502,0;13764,1896;0,3775" o:connectangles="0,0,0"/>
                </v:shape>
                <v:shape id="Freeform: Shape 2335" o:spid="_x0000_s1604" style="position:absolute;left:5859;top:14999;width:266;height:79;visibility:visible;mso-wrap-style:square;v-text-anchor:middle" coordsize="26643,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" path="m26644,7881l13311,3942,,e" filled="f" strokeweight=".1207mm">
                  <v:stroke endcap="round"/>
                  <v:path arrowok="t" o:connecttype="custom" o:connectlocs="26644,7881;13311,3942;0,0" o:connectangles="0,0,0"/>
                </v:shape>
                <v:shape id="Freeform: Shape 2336" o:spid="_x0000_s1605" style="position:absolute;left:6234;top:13904;width:259;height:101;visibility:visible;mso-wrap-style:square;v-text-anchor:middle" coordsize="25874,10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" path="m25875,10118l12923,5069,,e" filled="f" strokeweight=".1207mm">
                  <v:stroke endcap="round"/>
                  <v:path arrowok="t" o:connecttype="custom" o:connectlocs="25875,10118;12923,5069;0,0" o:connectangles="0,0,0"/>
                </v:shape>
                <v:shape id="Freeform: Shape 2337" o:spid="_x0000_s1606" style="position:absolute;left:6345;top:13630;width:256;height:107;visibility:visible;mso-wrap-style:square;v-text-anchor:middle" coordsize="25647,10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" path="m25648,10685l12835,5343,,e" filled="f" strokeweight=".1207mm">
                  <v:stroke endcap="round"/>
                  <v:path arrowok="t" o:connecttype="custom" o:connectlocs="25648,10685;12835,5343;0,0" o:connectangles="0,0,0"/>
                </v:shape>
                <v:shape id="Freeform: Shape 2338" o:spid="_x0000_s1607" style="position:absolute;left:7928;top:10826;width:224;height:164;visibility:visible;mso-wrap-style:square;v-text-anchor:middle" coordsize="22385,16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" path="m22386,16434l11184,8216,,e" filled="f" strokeweight=".1207mm">
                  <v:stroke endcap="round"/>
                  <v:path arrowok="t" o:connecttype="custom" o:connectlocs="22386,16434;11184,8216;0,0" o:connectangles="0,0,0"/>
                </v:shape>
                <v:shape id="Freeform: Shape 2339" o:spid="_x0000_s1608" style="position:absolute;left:7973;top:10765;width:223;height:166;visibility:visible;mso-wrap-style:square;v-text-anchor:middle" coordsize="22292,1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" path="m22293,16572l11132,8286,,e" filled="f" strokeweight=".1207mm">
                  <v:stroke endcap="round"/>
                  <v:path arrowok="t" o:connecttype="custom" o:connectlocs="22293,16572;11132,8286;0,0" o:connectangles="0,0,0"/>
                </v:shape>
                <v:shape id="Freeform: Shape 2340" o:spid="_x0000_s1609" style="position:absolute;left:8521;top:10076;width:212;height:179;visibility:visible;mso-wrap-style:square;v-text-anchor:middle" coordsize="21185,17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" path="m21186,17993l10594,9004,,e" filled="f" strokeweight=".1207mm">
                  <v:stroke endcap="round"/>
                  <v:path arrowok="t" o:connecttype="custom" o:connectlocs="21186,17993;10594,9004;0,0" o:connectangles="0,0,0"/>
                </v:shape>
                <v:shape id="Freeform: Shape 2341" o:spid="_x0000_s1610" style="position:absolute;left:8564;top:10025;width:210;height:181;visibility:visible;mso-wrap-style:square;v-text-anchor:middle" coordsize="21075,18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" path="m21076,18091l10547,9057,,e" filled="f" strokeweight=".1207mm">
                  <v:stroke endcap="round"/>
                  <v:path arrowok="t" o:connecttype="custom" o:connectlocs="21076,18091;10547,9057;0,0" o:connectangles="0,0,0"/>
                </v:shape>
                <v:shape id="Freeform: Shape 2342" o:spid="_x0000_s1611" style="position:absolute;left:8564;top:10025;width:210;height:181;visibility:visible;mso-wrap-style:square;v-text-anchor:middle" coordsize="21075,18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" path="m21076,18091l10547,9057,,e" filled="f" strokeweight=".1207mm">
                  <v:stroke endcap="round"/>
                  <v:path arrowok="t" o:connecttype="custom" o:connectlocs="21076,18091;10547,9057;0,0" o:connectangles="0,0,0"/>
                </v:shape>
                <v:shape id="Freeform: Shape 2343" o:spid="_x0000_s1612" style="position:absolute;left:8564;top:10025;width:210;height:181;visibility:visible;mso-wrap-style:square;v-text-anchor:middle" coordsize="21075,18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" path="m21076,18091l10547,9057,,e" filled="f" strokeweight=".1207mm">
                  <v:stroke endcap="round"/>
                  <v:path arrowok="t" o:connecttype="custom" o:connectlocs="21076,18091;10547,9057;0,0" o:connectangles="0,0,0"/>
                </v:shape>
                <v:shape id="Freeform: Shape 2344" o:spid="_x0000_s1613" style="position:absolute;left:10651;top:8059;width:168;height:221;visibility:visible;mso-wrap-style:square;v-text-anchor:middle" coordsize="16792,22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" path="m16793,22112l8396,11045,,e" filled="f" strokeweight=".1207mm">
                  <v:stroke endcap="round"/>
                  <v:path arrowok="t" o:connecttype="custom" o:connectlocs="16793,22112;8396,11045;0,0" o:connectangles="0,0,0"/>
                </v:shape>
                <v:shape id="Freeform: Shape 2345" o:spid="_x0000_s1614" style="position:absolute;left:11757;top:7302;width:145;height:237;visibility:visible;mso-wrap-style:square;v-text-anchor:middle" coordsize="14532,23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" path="m14533,23654l7267,11839,,e" filled="f" strokeweight=".1207mm">
                  <v:stroke endcap="round"/>
                  <v:path arrowok="t" o:connecttype="custom" o:connectlocs="14533,23654;7267,11839;0,0" o:connectangles="0,0,0"/>
                </v:shape>
                <v:shape id="Freeform: Shape 2346" o:spid="_x0000_s1615" style="position:absolute;left:13644;top:6339;width:107;height:256;visibility:visible;mso-wrap-style:square;v-text-anchor:middle" coordsize="10662,2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" path="m10663,25645l5319,12811,,e" filled="f" strokeweight=".1207mm">
                  <v:stroke endcap="round"/>
                  <v:path arrowok="t" o:connecttype="custom" o:connectlocs="10663,25645;5319,12811;0,0" o:connectangles="0,0,0"/>
                </v:shape>
                <v:shape id="Freeform: Shape 2347" o:spid="_x0000_s1616" style="position:absolute;left:13743;top:6298;width:104;height:258;visibility:visible;mso-wrap-style:square;v-text-anchor:middle" coordsize="10460,25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" path="m10461,25738l5228,12859,,e" filled="f" strokeweight=".1207mm">
                  <v:stroke endcap="round"/>
                  <v:path arrowok="t" o:connecttype="custom" o:connectlocs="10461,25738;5228,12859;0,0" o:connectangles="0,0,0"/>
                </v:shape>
                <v:shape id="Freeform: Shape 2348" o:spid="_x0000_s1617" style="position:absolute;left:14116;top:6153;width:97;height:261;visibility:visible;mso-wrap-style:square;v-text-anchor:middle" coordsize="9664,26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" path="m9665,26028l4821,13013,,e" filled="f" strokeweight=".1207mm">
                  <v:stroke endcap="round"/>
                  <v:path arrowok="t" o:connecttype="custom" o:connectlocs="9665,26028;4821,13013;0,0" o:connectangles="0,0,0"/>
                </v:shape>
                <v:shape id="Freeform: Shape 2349" o:spid="_x0000_s1618" style="position:absolute;left:14310;top:6083;width:93;height:261;visibility:visible;mso-wrap-style:square;v-text-anchor:middle" coordsize="9278,26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" path="m9279,26169l,e" filled="f" strokeweight=".1207mm">
                  <v:stroke endcap="round"/>
                  <v:path arrowok="t" o:connecttype="custom" o:connectlocs="9279,26169;0,0" o:connectangles="0,0"/>
                </v:shape>
                <v:shape id="Freeform: Shape 2350" o:spid="_x0000_s1619" style="position:absolute;left:20165;top:5094;width:27;height:276;visibility:visible;mso-wrap-style:square;v-text-anchor:middle" coordsize="2739,27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" path="m1,27659l1370,13830,2740,e" filled="f" strokeweight=".1207mm">
                  <v:stroke endcap="round"/>
                  <v:path arrowok="t" o:connecttype="custom" o:connectlocs="1,27659;1370,13830;2740,0" o:connectangles="0,0,0"/>
                </v:shape>
                <v:shape id="Freeform: Shape 2351" o:spid="_x0000_s1620" style="position:absolute;left:20990;top:5196;width:155;height:308;visibility:visible;mso-wrap-style:square;v-text-anchor:middle" coordsize="15540,30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" path="m15541,30738l7885,15347,1,e" filled="f" strokeweight=".1207mm">
                  <v:stroke endcap="round"/>
                  <v:path arrowok="t" o:connecttype="custom" o:connectlocs="15541,30738;7885,15347;1,0" o:connectangles="0,0,0"/>
                </v:shape>
                <v:shape id="Freeform: Shape 2352" o:spid="_x0000_s1621" style="position:absolute;left:21145;top:5267;width:250;height:237;visibility:visible;mso-wrap-style:square;v-text-anchor:middle" coordsize="24969,2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" path="m1,23698l12380,11793,24970,e" filled="f" strokeweight=".1207mm">
                  <v:stroke endcap="round"/>
                  <v:path arrowok="t" o:connecttype="custom" o:connectlocs="1,23698;12380,11793;24970,0" o:connectangles="0,0,0"/>
                </v:shape>
                <v:shape id="Freeform: Shape 2353" o:spid="_x0000_s1622" style="position:absolute;left:21888;top:5383;width:63;height:271;visibility:visible;mso-wrap-style:square;v-text-anchor:middle" coordsize="6268,2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" path="m1,27048l3144,13535,6269,e" filled="f" strokeweight=".1207mm">
                  <v:stroke endcap="round"/>
                  <v:path arrowok="t" o:connecttype="custom" o:connectlocs="1,27048;3144,13535;6269,0" o:connectangles="0,0,0"/>
                </v:shape>
                <v:shape id="Freeform: Shape 2354" o:spid="_x0000_s1623" style="position:absolute;left:22383;top:5511;width:73;height:268;visibility:visible;mso-wrap-style:square;v-text-anchor:middle" coordsize="7287,26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" path="m1,26799l7288,e" filled="f" strokeweight=".1207mm">
                  <v:stroke endcap="round"/>
                  <v:path arrowok="t" o:connecttype="custom" o:connectlocs="1,26799;7288,0" o:connectangles="0,0"/>
                </v:shape>
                <v:shape id="Freeform: Shape 2355" o:spid="_x0000_s1624" style="position:absolute;left:23920;top:6040;width:105;height:258;visibility:visible;mso-wrap-style:square;v-text-anchor:middle" coordsize="10447,25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" path="m1,25733l5216,12882,10448,e" filled="f" strokeweight=".1207mm">
                  <v:stroke endcap="round"/>
                  <v:path arrowok="t" o:connecttype="custom" o:connectlocs="1,25733;5216,12882;10448,0" o:connectangles="0,0,0"/>
                </v:shape>
                <v:shape id="Freeform: Shape 2356" o:spid="_x0000_s1625" style="position:absolute;left:24786;top:6436;width:122;height:249;visibility:visible;mso-wrap-style:square;v-text-anchor:middle" coordsize="12221,24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" path="m1,24945l12222,e" filled="f" strokeweight=".1207mm">
                  <v:stroke endcap="round"/>
                  <v:path arrowok="t" o:connecttype="custom" o:connectlocs="1,24945;12222,0" o:connectangles="0,0"/>
                </v:shape>
                <v:shape id="Freeform: Shape 2357" o:spid="_x0000_s1626" style="position:absolute;left:26854;top:7716;width:165;height:223;visibility:visible;mso-wrap-style:square;v-text-anchor:middle" coordsize="16471,2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" path="m1,22362l16472,e" filled="f" strokeweight=".1207mm">
                  <v:stroke endcap="round"/>
                  <v:path arrowok="t" o:connecttype="custom" o:connectlocs="1,22362;16472,0" o:connectangles="0,0"/>
                </v:shape>
                <v:shape id="Freeform: Shape 2358" o:spid="_x0000_s1627" style="position:absolute;left:30054;top:10959;width:119;height:319;visibility:visible;mso-wrap-style:square;v-text-anchor:middle" coordsize="11887,31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" path="m1,31847l6023,15981,11888,e" filled="f" strokeweight=".1207mm">
                  <v:stroke endcap="round"/>
                  <v:path arrowok="t" o:connecttype="custom" o:connectlocs="1,31847;6023,15981;11888,0" o:connectangles="0,0,0"/>
                </v:shape>
                <v:shape id="Freeform: Shape 2359" o:spid="_x0000_s1628" style="position:absolute;left:30062;top:11290;width:340;height:10;visibility:visible;mso-wrap-style:square;v-text-anchor:middle" coordsize="33960,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" path="m1,l16963,383,33961,997e" filled="f" strokeweight=".1207mm">
                  <v:stroke endcap="round"/>
                  <v:path arrowok="t" o:connecttype="custom" o:connectlocs="1,0;16963,383;33961,997" o:connectangles="0,0,0"/>
                </v:shape>
                <v:shape id="Freeform: Shape 2360" o:spid="_x0000_s1629" style="position:absolute;left:30959;top:12715;width:249;height:122;visibility:visible;mso-wrap-style:square;v-text-anchor:middle" coordsize="24899,1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" path="m1,12290l12468,6155,24900,e" filled="f" strokeweight=".1207mm">
                  <v:stroke endcap="round"/>
                  <v:path arrowok="t" o:connecttype="custom" o:connectlocs="1,12290;12468,6155;24900,0" o:connectangles="0,0,0"/>
                </v:shape>
                <v:shape id="Freeform: Shape 2361" o:spid="_x0000_s1630" style="position:absolute;left:31995;top:15647;width:270;height:64;visibility:visible;mso-wrap-style:square;v-text-anchor:middle" coordsize="27024,6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" path="m1,6407l13522,3215,27025,e" filled="f" strokeweight=".1207mm">
                  <v:stroke endcap="round"/>
                  <v:path arrowok="t" o:connecttype="custom" o:connectlocs="1,6407;13522,3215;27025,0" o:connectangles="0,0,0"/>
                </v:shape>
                <v:shape id="Freeform: Shape 2362" o:spid="_x0000_s1631" style="position:absolute;left:30697;top:25265;width:350;height:66;visibility:visible;mso-wrap-style:square;v-text-anchor:middle" coordsize="35066,6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" path="m1,6585l17525,3424,35067,e" filled="f" strokeweight=".1207mm">
                  <v:stroke endcap="round"/>
                  <v:path arrowok="t" o:connecttype="custom" o:connectlocs="1,6585;17525,3424;35067,0" o:connectangles="0,0,0"/>
                </v:shape>
                <v:shape id="Freeform: Shape 2363" o:spid="_x0000_s1632" style="position:absolute;left:30561;top:25572;width:289;height:53;visibility:visible;mso-wrap-style:square;v-text-anchor:middle" coordsize="28903,5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" path="m1,l14452,2739,28904,5391e" filled="f" strokeweight=".1207mm">
                  <v:stroke endcap="round"/>
                  <v:path arrowok="t" o:connecttype="custom" o:connectlocs="1,0;14452,2739;28904,5391" o:connectangles="0,0,0"/>
                </v:shape>
                <v:shape id="Freeform: Shape 2364" o:spid="_x0000_s1633" style="position:absolute;left:30459;top:25746;width:184;height:234;visibility:visible;mso-wrap-style:square;v-text-anchor:middle" coordsize="18332,23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" path="m1,l9219,11659r9114,11730e" filled="f" strokeweight=".1207mm">
                  <v:stroke endcap="round"/>
                  <v:path arrowok="t" o:connecttype="custom" o:connectlocs="1,0;9219,11659;18333,23389" o:connectangles="0,0,0"/>
                </v:shape>
                <v:shape id="Freeform: Shape 2365" o:spid="_x0000_s1634" style="position:absolute;left:30311;top:25991;width:114;height:337;visibility:visible;mso-wrap-style:square;v-text-anchor:middle" coordsize="11431,33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" path="m1,l5813,16822r5619,16962e" filled="f" strokeweight=".1207mm">
                  <v:stroke endcap="round"/>
                  <v:path arrowok="t" o:connecttype="custom" o:connectlocs="1,0;5813,16822;11432,33784" o:connectangles="0,0,0"/>
                </v:shape>
                <v:shape id="Freeform: Shape 2366" o:spid="_x0000_s1635" style="position:absolute;left:29102;top:27636;width:211;height:181;visibility:visible;mso-wrap-style:square;v-text-anchor:middle" coordsize="21071,18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" path="m1,l10536,9043r10536,9025e" filled="f" strokeweight=".1207mm">
                  <v:stroke endcap="round"/>
                  <v:path arrowok="t" o:connecttype="custom" o:connectlocs="1,0;10536,9043;21072,18068" o:connectangles="0,0,0"/>
                </v:shape>
                <v:shape id="Freeform: Shape 2367" o:spid="_x0000_s1636" style="position:absolute;left:26608;top:29901;width:160;height:227;visibility:visible;mso-wrap-style:square;v-text-anchor:middle" coordsize="15979,22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" path="m1,l7990,11378r7990,11361e" filled="f" strokeweight=".1207mm">
                  <v:stroke endcap="round"/>
                  <v:path arrowok="t" o:connecttype="custom" o:connectlocs="1,0;7990,11378;15980,22739" o:connectangles="0,0,0"/>
                </v:shape>
                <v:shape id="Freeform: Shape 2368" o:spid="_x0000_s1637" style="position:absolute;left:25023;top:30860;width:309;height:151;visibility:visible;mso-wrap-style:square;v-text-anchor:middle" coordsize="30922,15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" path="m1,l15383,7673r15540,7498e" filled="f" strokeweight=".1207mm">
                  <v:stroke endcap="round"/>
                  <v:path arrowok="t" o:connecttype="custom" o:connectlocs="1,0;15383,7673;30923,15171" o:connectangles="0,0,0"/>
                </v:shape>
                <v:shape id="Freeform: Shape 2369" o:spid="_x0000_s1638" style="position:absolute;left:24967;top:30860;width:56;height:339;visibility:visible;mso-wrap-style:square;v-text-anchor:middle" coordsize="5619,33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" path="m5620,l2916,16980,1,33977e" filled="f" strokeweight=".1207mm">
                  <v:stroke endcap="round"/>
                  <v:path arrowok="t" o:connecttype="custom" o:connectlocs="5620,0;2916,16980;1,33977" o:connectangles="0,0,0"/>
                </v:shape>
                <v:shape id="Freeform: Shape 2370" o:spid="_x0000_s1639" style="position:absolute;left:24329;top:31192;width:113;height:254;visibility:visible;mso-wrap-style:square;v-text-anchor:middle" coordsize="11273,25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" path="m1,l11274,25391e" filled="f" strokeweight=".1207mm">
                  <v:stroke endcap="round"/>
                  <v:path arrowok="t" o:connecttype="custom" o:connectlocs="1,0;11274,25391" o:connectangles="0,0"/>
                </v:shape>
                <v:shape id="Freeform: Shape 2371" o:spid="_x0000_s1640" style="position:absolute;left:20178;top:32292;width:27;height:276;visibility:visible;mso-wrap-style:square;v-text-anchor:middle" coordsize="2756,27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" path="m1,l1388,13837,2757,27638e" filled="f" strokeweight=".1207mm">
                  <v:stroke endcap="round"/>
                  <v:path arrowok="t" o:connecttype="custom" o:connectlocs="1,0;1388,13837;2757,27638" o:connectangles="0,0,0"/>
                </v:shape>
                <v:shape id="Freeform: Shape 2372" o:spid="_x0000_s1641" style="position:absolute;left:18182;top:32344;width:13;height:278;visibility:visible;mso-wrap-style:square;v-text-anchor:middle" coordsize="1316,2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" path="m1317,l650,13854,,27726e" filled="f" strokeweight=".1207mm">
                  <v:stroke endcap="round"/>
                  <v:path arrowok="t" o:connecttype="custom" o:connectlocs="1317,0;650,13854;0,27726" o:connectangles="0,0,0"/>
                </v:shape>
                <v:shape id="Freeform: Shape 2373" o:spid="_x0000_s1642" style="position:absolute;left:17281;top:32270;width:173;height:298;visibility:visible;mso-wrap-style:square;v-text-anchor:middle" coordsize="17250,29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" path="m,l8513,14925r8738,14873e" filled="f" strokeweight=".1207mm">
                  <v:stroke endcap="round"/>
                  <v:path arrowok="t" o:connecttype="custom" o:connectlocs="0,0;8513,14925;17251,29798" o:connectangles="0,0,0"/>
                </v:shape>
                <v:shape id="Freeform: Shape 2374" o:spid="_x0000_s1643" style="position:absolute;left:17045;top:32270;width:236;height:251;visibility:visible;mso-wrap-style:square;v-text-anchor:middle" coordsize="23561,25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" path="m23562,l11885,12590,,25092e" filled="f" strokeweight=".1207mm">
                  <v:stroke endcap="round"/>
                  <v:path arrowok="t" o:connecttype="custom" o:connectlocs="23562,0;11885,12590;0,25092" o:connectangles="0,0,0"/>
                </v:shape>
                <v:shape id="Freeform: Shape 2375" o:spid="_x0000_s1644" style="position:absolute;left:16201;top:32111;width:53;height:273;visibility:visible;mso-wrap-style:square;v-text-anchor:middle" coordsize="5273,27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" path="m5274,l2626,13644,,27287e" filled="f" strokeweight=".1207mm">
                  <v:stroke endcap="round"/>
                  <v:path arrowok="t" o:connecttype="custom" o:connectlocs="5274,0;2626,13644;0,27287" o:connectangles="0,0,0"/>
                </v:shape>
                <v:shape id="Freeform: Shape 2376" o:spid="_x0000_s1645" style="position:absolute;left:12376;top:30789;width:130;height:245;visibility:visible;mso-wrap-style:square;v-text-anchor:middle" coordsize="12992,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" path="m12993,l,24531e" filled="f" strokeweight=".1207mm">
                  <v:stroke endcap="round"/>
                  <v:path arrowok="t" o:connecttype="custom" o:connectlocs="12993,0;0,24531" o:connectangles="0,0"/>
                </v:shape>
                <v:shape id="Freeform: Shape 2377" o:spid="_x0000_s1646" style="position:absolute;left:10757;top:29804;width:163;height:225;visibility:visible;mso-wrap-style:square;v-text-anchor:middle" coordsize="16249,2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" path="m16250,l,22529e" filled="f" strokeweight=".1207mm">
                  <v:stroke endcap="round"/>
                  <v:path arrowok="t" o:connecttype="custom" o:connectlocs="16250,0;0,22529" o:connectangles="0,0"/>
                </v:shape>
                <v:shape id="Freeform: Shape 2378" o:spid="_x0000_s1647" style="position:absolute;left:9821;top:29080;width:181;height:210;visibility:visible;mso-wrap-style:square;v-text-anchor:middle" coordsize="18132,21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" path="m18133,l9081,10518,,21054e" filled="f" strokeweight=".1207mm">
                  <v:stroke endcap="round"/>
                  <v:path arrowok="t" o:connecttype="custom" o:connectlocs="18133,0;9081,10518;0,21054" o:connectangles="0,0,0"/>
                </v:shape>
                <v:shape id="Freeform: Shape 2379" o:spid="_x0000_s1648" style="position:absolute;left:6468;top:24849;width:248;height:123;visibility:visible;mso-wrap-style:square;v-text-anchor:middle" coordsize="24876,12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" path="m24877,l12454,6181,,12327e" filled="f" strokeweight=".1207mm">
                  <v:stroke endcap="round"/>
                  <v:path arrowok="t" o:connecttype="custom" o:connectlocs="24877,0;12454,6181;0,12327" o:connectangles="0,0,0"/>
                </v:shape>
                <v:shape id="Freeform: Shape 2380" o:spid="_x0000_s1649" style="position:absolute;left:6114;top:23907;width:179;height:294;visibility:visible;mso-wrap-style:square;v-text-anchor:middle" coordsize="17882,29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" path="m17883,l8872,14627,,29429e" filled="f" strokeweight=".1207mm">
                  <v:stroke endcap="round"/>
                  <v:path arrowok="t" o:connecttype="custom" o:connectlocs="17883,0;8872,14627;0,29429" o:connectangles="0,0,0"/>
                </v:shape>
                <v:shape id="Freeform: Shape 2381" o:spid="_x0000_s1650" style="position:absolute;left:5960;top:23820;width:333;height:87;visibility:visible;mso-wrap-style:square;v-text-anchor:middle" coordsize="33302,8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" path="m33302,8674l16659,4443,,e" filled="f" strokeweight=".1207mm">
                  <v:stroke endcap="round"/>
                  <v:path arrowok="t" o:connecttype="custom" o:connectlocs="33302,8674;16659,4443;0,0" o:connectangles="0,0,0"/>
                </v:shape>
                <v:shape id="Freeform: Shape 2382" o:spid="_x0000_s1651" style="position:absolute;left:5308;top:21547;width:272;height:56;visibility:visible;mso-wrap-style:square;v-text-anchor:middle" coordsize="27208,5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" path="m27209,l13604,2792,,5584e" filled="f" strokeweight=".1207mm">
                  <v:stroke endcap="round"/>
                  <v:path arrowok="t" o:connecttype="custom" o:connectlocs="27209,0;13604,2792;0,5584" o:connectangles="0,0,0"/>
                </v:shape>
                <v:shape id="Freeform: Shape 2383" o:spid="_x0000_s1652" style="position:absolute;left:5185;top:20675;width:246;height:239;visibility:visible;mso-wrap-style:square;v-text-anchor:middle" coordsize="24581,2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" path="m24582,l12245,11835,,23881e" filled="f" strokeweight=".1207mm">
                  <v:stroke endcap="round"/>
                  <v:path arrowok="t" o:connecttype="custom" o:connectlocs="24582,0;12245,11835;0,23881" o:connectangles="0,0,0"/>
                </v:shape>
                <v:shape id="Freeform: Shape 2384" o:spid="_x0000_s1653" style="position:absolute;left:5129;top:20507;width:301;height:164;visibility:visible;mso-wrap-style:square;v-text-anchor:middle" coordsize="30128,1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" path="m30129,16365l15032,8288,,e" filled="f" strokeweight=".1207mm">
                  <v:stroke endcap="round"/>
                  <v:path arrowok="t" o:connecttype="custom" o:connectlocs="30129,16365;15032,8288;0,0" o:connectangles="0,0,0"/>
                </v:shape>
                <v:shape id="Freeform: Shape 2385" o:spid="_x0000_s1654" style="position:absolute;left:5593;top:14920;width:266;height:79;visibility:visible;mso-wrap-style:square;v-text-anchor:middle" coordsize="26641,7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" path="m26642,7874l13334,3940,,e" filled="f" strokeweight=".1207mm">
                  <v:stroke endcap="round"/>
                  <v:path arrowok="t" o:connecttype="custom" o:connectlocs="26642,7874;13334,3940;0,0" o:connectangles="0,0,0"/>
                </v:shape>
                <v:shape id="Freeform: Shape 2386" o:spid="_x0000_s1655" style="position:absolute;left:5956;top:13854;width:278;height:50;visibility:visible;mso-wrap-style:square;v-text-anchor:middle" coordsize="27865,5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" path="m27866,5001l13941,2492,,e" filled="f" strokeweight=".1207mm">
                  <v:stroke endcap="round"/>
                  <v:path arrowok="t" o:connecttype="custom" o:connectlocs="27866,5001;13941,2492;0,0" o:connectangles="0,0,0"/>
                </v:shape>
                <v:shape id="Freeform: Shape 2387" o:spid="_x0000_s1656" style="position:absolute;left:6109;top:13473;width:236;height:157;visibility:visible;mso-wrap-style:square;v-text-anchor:middle" coordsize="23521,15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" path="m23522,15726l11753,7874,,e" filled="f" strokeweight=".1207mm">
                  <v:stroke endcap="round"/>
                  <v:path arrowok="t" o:connecttype="custom" o:connectlocs="23522,15726;11753,7874;0,0" o:connectangles="0,0,0"/>
                </v:shape>
                <v:shape id="Freeform: Shape 2388" o:spid="_x0000_s1657" style="position:absolute;left:7531;top:10826;width:397;height:78;visibility:visible;mso-wrap-style:square;v-text-anchor:middle" coordsize="39769,7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" path="m39770,l26530,2421,13288,5024,,7765e" filled="f" strokeweight=".1207mm">
                  <v:stroke endcap="round"/>
                  <v:path arrowok="t" o:connecttype="custom" o:connectlocs="39770,0;26530,2421;13288,5024;0,7765" o:connectangles="0,0,0,0"/>
                </v:shape>
                <v:shape id="Freeform: Shape 2389" o:spid="_x0000_s1658" style="position:absolute;left:7772;top:10571;width:201;height:194;visibility:visible;mso-wrap-style:square;v-text-anchor:middle" coordsize="20149,19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" path="m20150,19442l10050,9730,,e" filled="f" strokeweight=".1207mm">
                  <v:stroke endcap="round"/>
                  <v:path arrowok="t" o:connecttype="custom" o:connectlocs="20150,19442;10050,9730;0,0" o:connectangles="0,0,0"/>
                </v:shape>
                <v:shape id="Freeform: Shape 2390" o:spid="_x0000_s1659" style="position:absolute;left:8022;top:10076;width:499;height:169;visibility:visible;mso-wrap-style:square;v-text-anchor:middle" coordsize="49845,16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" path="m49846,l33232,5406,16614,11045,,16950e" filled="f" strokeweight=".1207mm">
                  <v:stroke endcap="round"/>
                  <v:path arrowok="t" o:connecttype="custom" o:connectlocs="49846,0;33232,5406;16614,11045;0,16950" o:connectangles="0,0,0,0"/>
                </v:shape>
                <v:shape id="Freeform: Shape 2391" o:spid="_x0000_s1660" style="position:absolute;left:8283;top:9927;width:281;height:98;visibility:visible;mso-wrap-style:square;v-text-anchor:middle" coordsize="2809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" path="m28093,9846l14080,4890,,e" filled="f" strokeweight=".1207mm">
                  <v:stroke endcap="round"/>
                  <v:path arrowok="t" o:connecttype="custom" o:connectlocs="28093,9846;14080,4890;0,0" o:connectangles="0,0,0"/>
                </v:shape>
                <v:shape id="Freeform: Shape 2392" o:spid="_x0000_s1661" style="position:absolute;left:8553;top:9617;width:11;height:408;visibility:visible;mso-wrap-style:square;v-text-anchor:middle" coordsize="1106,40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" path="m1107,40829l585,27275,225,13670,,e" filled="f" strokeweight=".1207mm">
                  <v:stroke endcap="round"/>
                  <v:path arrowok="t" o:connecttype="custom" o:connectlocs="1107,40829;585,27275;225,13670;0,0" o:connectangles="0,0,0,0"/>
                </v:shape>
                <v:shape id="Freeform: Shape 2393" o:spid="_x0000_s1662" style="position:absolute;left:8564;top:9315;width:267;height:710;visibility:visible;mso-wrap-style:square;v-text-anchor:middle" coordsize="26753,71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" path="m,71024l4979,56810,10141,42595,15507,28381,21030,14190,26754,e" filled="f" strokeweight=".1207mm">
                  <v:stroke endcap="round"/>
                  <v:path arrowok="t" o:connecttype="custom" o:connectlocs="0,71024;4979,56810;10141,42595;15507,28381;21030,14190;26754,0" o:connectangles="0,0,0,0,0,0"/>
                </v:shape>
                <v:shape id="Freeform: Shape 2394" o:spid="_x0000_s1663" style="position:absolute;left:10482;top:7838;width:169;height:221;visibility:visible;mso-wrap-style:square;v-text-anchor:middle" coordsize="16822,2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" path="m16823,22135l8420,11068,,e" filled="f" strokeweight=".1207mm">
                  <v:stroke endcap="round"/>
                  <v:path arrowok="t" o:connecttype="custom" o:connectlocs="16823,22135;8420,11068;0,0" o:connectangles="0,0,0"/>
                </v:shape>
                <v:shape id="Freeform: Shape 2395" o:spid="_x0000_s1664" style="position:absolute;left:11612;top:7065;width:145;height:237;visibility:visible;mso-wrap-style:square;v-text-anchor:middle" coordsize="14527,23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" path="m14528,23677l,e" filled="f" strokeweight=".1207mm">
                  <v:stroke endcap="round"/>
                  <v:path arrowok="t" o:connecttype="custom" o:connectlocs="14528,23677;0,0" o:connectangles="0,0"/>
                </v:shape>
                <v:shape id="Freeform: Shape 2396" o:spid="_x0000_s1665" style="position:absolute;left:13306;top:6181;width:338;height:158;visibility:visible;mso-wrap-style:square;v-text-anchor:middle" coordsize="33863,15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" path="m33864,15774l17019,7782,,e" filled="f" strokeweight=".1207mm">
                  <v:stroke endcap="round"/>
                  <v:path arrowok="t" o:connecttype="custom" o:connectlocs="33864,15774;17019,7782;0,0" o:connectangles="0,0,0"/>
                </v:shape>
                <v:shape id="Freeform: Shape 2397" o:spid="_x0000_s1666" style="position:absolute;left:13685;top:6022;width:58;height:276;visibility:visible;mso-wrap-style:square;v-text-anchor:middle" coordsize="5817,27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" path="m5818,27612l2898,13803,,e" filled="f" strokeweight=".1207mm">
                  <v:stroke endcap="round"/>
                  <v:path arrowok="t" o:connecttype="custom" o:connectlocs="5818,27612;2898,13803;0,0" o:connectangles="0,0,0"/>
                </v:shape>
                <v:shape id="Freeform: Shape 2398" o:spid="_x0000_s1667" style="position:absolute;left:14068;top:5875;width:48;height:278;visibility:visible;mso-wrap-style:square;v-text-anchor:middle" coordsize="4776,27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" path="m4777,27839l2354,13919,,e" filled="f" strokeweight=".1207mm">
                  <v:stroke endcap="round"/>
                  <v:path arrowok="t" o:connecttype="custom" o:connectlocs="4777,27839;2354,13919;0,0" o:connectangles="0,0,0"/>
                </v:shape>
                <v:shape id="Freeform: Shape 2399" o:spid="_x0000_s1668" style="position:absolute;left:14310;top:5739;width:146;height:344;visibility:visible;mso-wrap-style:square;v-text-anchor:middle" coordsize="14579,34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" path="m,34379l7153,17182,14580,e" filled="f" strokeweight=".1207mm">
                  <v:stroke endcap="round"/>
                  <v:path arrowok="t" o:connecttype="custom" o:connectlocs="0,34379;7153,17182;14580,0" o:connectangles="0,0,0"/>
                </v:shape>
                <v:shape id="Freeform: Shape 2400" o:spid="_x0000_s1669" style="position:absolute;left:20192;top:4817;width:28;height:277;visibility:visible;mso-wrap-style:square;v-text-anchor:middle" coordsize="2756,27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" path="m1,27638l1370,13830,2757,e" filled="f" strokeweight=".1207mm">
                  <v:stroke endcap="round"/>
                  <v:path arrowok="t" o:connecttype="custom" o:connectlocs="1,27638;1370,13830;2757,0" o:connectangles="0,0,0"/>
                </v:shape>
                <v:shape id="Freeform: Shape 2401" o:spid="_x0000_s1670" style="position:absolute;left:20990;top:4922;width:43;height:274;visibility:visible;mso-wrap-style:square;v-text-anchor:middle" coordsize="4354,2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" path="m1,27435l4355,e" filled="f" strokeweight=".1207mm">
                  <v:stroke endcap="round"/>
                  <v:path arrowok="t" o:connecttype="custom" o:connectlocs="1,27435;4355,0" o:connectangles="0,0"/>
                </v:shape>
                <v:shape id="Freeform: Shape 2402" o:spid="_x0000_s1671" style="position:absolute;left:21395;top:4994;width:51;height:273;visibility:visible;mso-wrap-style:square;v-text-anchor:middle" coordsize="5145,2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" path="m1,27298l5146,e" filled="f" strokeweight=".1207mm">
                  <v:stroke endcap="round"/>
                  <v:path arrowok="t" o:connecttype="custom" o:connectlocs="1,27298;5146,0" o:connectangles="0,0"/>
                </v:shape>
                <v:shape id="Freeform: Shape 2403" o:spid="_x0000_s1672" style="position:absolute;left:21951;top:5113;width:62;height:270;visibility:visible;mso-wrap-style:square;v-text-anchor:middle" coordsize="6268,27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" path="m1,27050l3144,13514,6269,e" filled="f" strokeweight=".1207mm">
                  <v:stroke endcap="round"/>
                  <v:path arrowok="t" o:connecttype="custom" o:connectlocs="1,27050;3144,13514;6269,0" o:connectangles="0,0,0"/>
                </v:shape>
                <v:shape id="Freeform: Shape 2404" o:spid="_x0000_s1673" style="position:absolute;left:22456;top:5243;width:73;height:268;visibility:visible;mso-wrap-style:square;v-text-anchor:middle" coordsize="7287,26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" path="m1,26801l7288,e" filled="f" strokeweight=".1207mm">
                  <v:stroke endcap="round"/>
                  <v:path arrowok="t" o:connecttype="custom" o:connectlocs="1,26801;7288,0" o:connectangles="0,0"/>
                </v:shape>
                <v:shape id="Freeform: Shape 2405" o:spid="_x0000_s1674" style="position:absolute;left:24025;top:5783;width:104;height:257;visibility:visible;mso-wrap-style:square;v-text-anchor:middle" coordsize="10430,25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" path="m1,25737l5216,12878,10431,e" filled="f" strokeweight=".1207mm">
                  <v:stroke endcap="round"/>
                  <v:path arrowok="t" o:connecttype="custom" o:connectlocs="1,25737;5216,12878;10431,0" o:connectangles="0,0,0"/>
                </v:shape>
                <v:shape id="Freeform: Shape 2406" o:spid="_x0000_s1675" style="position:absolute;left:24908;top:6186;width:122;height:250;visibility:visible;mso-wrap-style:square;v-text-anchor:middle" coordsize="12221,24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" path="m1,24940l12222,e" filled="f" strokeweight=".1207mm">
                  <v:stroke endcap="round"/>
                  <v:path arrowok="t" o:connecttype="custom" o:connectlocs="1,24940;12222,0" o:connectangles="0,0"/>
                </v:shape>
                <v:shape id="Freeform: Shape 2407" o:spid="_x0000_s1676" style="position:absolute;left:27019;top:7492;width:164;height:224;visibility:visible;mso-wrap-style:square;v-text-anchor:middle" coordsize="16453,2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" path="m1,22362l8236,11178,16454,e" filled="f" strokeweight=".1207mm">
                  <v:stroke endcap="round"/>
                  <v:path arrowok="t" o:connecttype="custom" o:connectlocs="1,22362;8236,11178;16454,0" o:connectangles="0,0,0"/>
                </v:shape>
                <v:shape id="Freeform: Shape 2408" o:spid="_x0000_s1677" style="position:absolute;left:30173;top:10801;width:228;height:158;visibility:visible;mso-wrap-style:square;v-text-anchor:middle" coordsize="22827,1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" path="m1,15847l22828,e" filled="f" strokeweight=".1207mm">
                  <v:stroke endcap="round"/>
                  <v:path arrowok="t" o:connecttype="custom" o:connectlocs="1,15847;22828,0" o:connectangles="0,0"/>
                </v:shape>
                <v:shape id="Freeform: Shape 2409" o:spid="_x0000_s1678" style="position:absolute;left:30402;top:11149;width:233;height:151;visibility:visible;mso-wrap-style:square;v-text-anchor:middle" coordsize="23284,1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" path="m1,15147l11660,7584,23285,e" filled="f" strokeweight=".1207mm">
                  <v:stroke endcap="round"/>
                  <v:path arrowok="t" o:connecttype="custom" o:connectlocs="1,15147;11660,7584;23285,0" o:connectangles="0,0,0"/>
                </v:shape>
                <v:shape id="Freeform: Shape 2410" o:spid="_x0000_s1679" style="position:absolute;left:31208;top:12591;width:249;height:124;visibility:visible;mso-wrap-style:square;v-text-anchor:middle" coordsize="24899,12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" path="m1,12314l24900,e" filled="f" strokeweight=".1207mm">
                  <v:stroke endcap="round"/>
                  <v:path arrowok="t" o:connecttype="custom" o:connectlocs="1,12314;24900,0" o:connectangles="0,0"/>
                </v:shape>
                <v:shape id="Freeform: Shape 2411" o:spid="_x0000_s1680" style="position:absolute;left:32265;top:15583;width:271;height:64;visibility:visible;mso-wrap-style:square;v-text-anchor:middle" coordsize="27024,6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" path="m1,6404l13521,3210,27025,e" filled="f" strokeweight=".1207mm">
                  <v:stroke endcap="round"/>
                  <v:path arrowok="t" o:connecttype="custom" o:connectlocs="1,6404;13521,3210;27025,0" o:connectangles="0,0,0"/>
                </v:shape>
                <v:shape id="Freeform: Shape 2412" o:spid="_x0000_s1681" style="position:absolute;left:31047;top:25265;width:246;height:129;visibility:visible;mso-wrap-style:square;v-text-anchor:middle" coordsize="24583,1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" path="m1,l12292,6480r12292,6444e" filled="f" strokeweight=".1207mm">
                  <v:stroke endcap="round"/>
                  <v:path arrowok="t" o:connecttype="custom" o:connectlocs="1,0;12292,6480;24584,12924" o:connectangles="0,0,0"/>
                </v:shape>
                <v:shape id="Freeform: Shape 2413" o:spid="_x0000_s1682" style="position:absolute;left:30850;top:25625;width:242;height:137;visibility:visible;mso-wrap-style:square;v-text-anchor:middle" coordsize="24179,1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" path="m1,l24180,13661e" filled="f" strokeweight=".1207mm">
                  <v:stroke endcap="round"/>
                  <v:path arrowok="t" o:connecttype="custom" o:connectlocs="1,0;24180,13661" o:connectangles="0,0"/>
                </v:shape>
                <v:shape id="Freeform: Shape 2414" o:spid="_x0000_s1683" style="position:absolute;left:30643;top:25980;width:238;height:144;visibility:visible;mso-wrap-style:square;v-text-anchor:middle" coordsize="23775,14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" path="m1,l11889,7217r11887,7164e" filled="f" strokeweight=".1207mm">
                  <v:stroke endcap="round"/>
                  <v:path arrowok="t" o:connecttype="custom" o:connectlocs="1,0;11889,7217;23776,14381" o:connectangles="0,0,0"/>
                </v:shape>
                <v:shape id="Freeform: Shape 2415" o:spid="_x0000_s1684" style="position:absolute;left:30425;top:26328;width:233;height:151;visibility:visible;mso-wrap-style:square;v-text-anchor:middle" coordsize="23336,15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" path="m1,l11678,7550r11659,7533e" filled="f" strokeweight=".1207mm">
                  <v:stroke endcap="round"/>
                  <v:path arrowok="t" o:connecttype="custom" o:connectlocs="1,0;11678,7550;23337,15083" o:connectangles="0,0,0"/>
                </v:shape>
                <v:shape id="Freeform: Shape 2416" o:spid="_x0000_s1685" style="position:absolute;left:29313;top:27817;width:211;height:181;visibility:visible;mso-wrap-style:square;v-text-anchor:middle" coordsize="21106,18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" path="m1,l10554,9043r10553,9061e" filled="f" strokeweight=".1207mm">
                  <v:stroke endcap="round"/>
                  <v:path arrowok="t" o:connecttype="custom" o:connectlocs="1,0;10554,9043;21107,18104" o:connectangles="0,0,0"/>
                </v:shape>
                <v:shape id="Freeform: Shape 2417" o:spid="_x0000_s1686" style="position:absolute;left:26768;top:30128;width:160;height:228;visibility:visible;mso-wrap-style:square;v-text-anchor:middle" coordsize="15961,22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" path="m1,l7973,11361r7989,11361e" filled="f" strokeweight=".1207mm">
                  <v:stroke endcap="round"/>
                  <v:path arrowok="t" o:connecttype="custom" o:connectlocs="1,0;7973,11361;15962,22722" o:connectangles="0,0,0"/>
                </v:shape>
                <v:shape id="Freeform: Shape 2418" o:spid="_x0000_s1687" style="position:absolute;left:25332;top:31011;width:131;height:245;visibility:visible;mso-wrap-style:square;v-text-anchor:middle" coordsize="13064,24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" path="m1,l6533,12239r6532,12239e" filled="f" strokeweight=".1207mm">
                  <v:stroke endcap="round"/>
                  <v:path arrowok="t" o:connecttype="custom" o:connectlocs="1,0;6533,12239;13065,24478" o:connectangles="0,0,0"/>
                </v:shape>
                <v:shape id="Freeform: Shape 2419" o:spid="_x0000_s1688" style="position:absolute;left:24967;top:31199;width:123;height:249;visibility:visible;mso-wrap-style:square;v-text-anchor:middle" coordsize="12344,24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" path="m1,l6164,12415r6181,12467e" filled="f" strokeweight=".1207mm">
                  <v:stroke endcap="round"/>
                  <v:path arrowok="t" o:connecttype="custom" o:connectlocs="1,0;6164,12415;12345,24882" o:connectangles="0,0,0"/>
                </v:shape>
                <v:shape id="Freeform: Shape 2420" o:spid="_x0000_s1689" style="position:absolute;left:24442;top:31446;width:113;height:254;visibility:visible;mso-wrap-style:square;v-text-anchor:middle" coordsize="11291,25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" path="m1,l5655,12678r5637,12695e" filled="f" strokeweight=".1207mm">
                  <v:stroke endcap="round"/>
                  <v:path arrowok="t" o:connecttype="custom" o:connectlocs="1,0;5655,12678;11292,25373" o:connectangles="0,0,0"/>
                </v:shape>
                <v:shape id="Freeform: Shape 2421" o:spid="_x0000_s1690" style="position:absolute;left:20205;top:32568;width:28;height:277;visibility:visible;mso-wrap-style:square;v-text-anchor:middle" coordsize="2774,27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" path="m1,l1388,13837,2775,27638e" filled="f" strokeweight=".1207mm">
                  <v:stroke endcap="round"/>
                  <v:path arrowok="t" o:connecttype="custom" o:connectlocs="1,0;1388,13837;2775,27638" o:connectangles="0,0,0"/>
                </v:shape>
                <v:shape id="Freeform: Shape 2422" o:spid="_x0000_s1691" style="position:absolute;left:18169;top:32622;width:13;height:277;visibility:visible;mso-wrap-style:square;v-text-anchor:middle" coordsize="1316,2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" path="m1317,l,27761e" filled="f" strokeweight=".1207mm">
                  <v:stroke endcap="round"/>
                  <v:path arrowok="t" o:connecttype="custom" o:connectlocs="1317,0;0,27761" o:connectangles="0,0"/>
                </v:shape>
                <v:shape id="Freeform: Shape 2423" o:spid="_x0000_s1692" style="position:absolute;left:17426;top:32568;width:28;height:276;visibility:visible;mso-wrap-style:square;v-text-anchor:middle" coordsize="2781,27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" path="m2782,l1404,13802,,27638e" filled="f" strokeweight=".1207mm">
                  <v:stroke endcap="round"/>
                  <v:path arrowok="t" o:connecttype="custom" o:connectlocs="2782,0;1404,13802;0,27638" o:connectangles="0,0,0"/>
                </v:shape>
                <v:shape id="Freeform: Shape 2424" o:spid="_x0000_s1693" style="position:absolute;left:17009;top:32521;width:36;height:275;visibility:visible;mso-wrap-style:square;v-text-anchor:middle" coordsize="3598,27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" path="m3598,l1792,13749,,27533e" filled="f" strokeweight=".1207mm">
                  <v:stroke endcap="round"/>
                  <v:path arrowok="t" o:connecttype="custom" o:connectlocs="3598,0;1792,13749;0,27533" o:connectangles="0,0,0"/>
                </v:shape>
                <v:shape id="Freeform: Shape 2425" o:spid="_x0000_s1694" style="position:absolute;left:16148;top:32384;width:53;height:273;visibility:visible;mso-wrap-style:square;v-text-anchor:middle" coordsize="5295,2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" path="m5296,l,27252e" filled="f" strokeweight=".1207mm">
                  <v:stroke endcap="round"/>
                  <v:path arrowok="t" o:connecttype="custom" o:connectlocs="5296,0;0,27252" o:connectangles="0,0"/>
                </v:shape>
                <v:shape id="Freeform: Shape 2426" o:spid="_x0000_s1695" style="position:absolute;left:12247;top:31034;width:129;height:246;visibility:visible;mso-wrap-style:square;v-text-anchor:middle" coordsize="12992,24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" path="m12993,l6498,12292,,24566e" filled="f" strokeweight=".1207mm">
                  <v:stroke endcap="round"/>
                  <v:path arrowok="t" o:connecttype="custom" o:connectlocs="12993,0;6498,12292;0,24566" o:connectangles="0,0,0"/>
                </v:shape>
                <v:shape id="Freeform: Shape 2427" o:spid="_x0000_s1696" style="position:absolute;left:10595;top:30029;width:162;height:225;visibility:visible;mso-wrap-style:square;v-text-anchor:middle" coordsize="16253,2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" path="m16254,l8125,11255,,22529e" filled="f" strokeweight=".1207mm">
                  <v:stroke endcap="round"/>
                  <v:path arrowok="t" o:connecttype="custom" o:connectlocs="16254,0;8125,11255;0,22529" o:connectangles="0,0,0"/>
                </v:shape>
                <v:shape id="Freeform: Shape 2428" o:spid="_x0000_s1697" style="position:absolute;left:9639;top:29290;width:182;height:210;visibility:visible;mso-wrap-style:square;v-text-anchor:middle" coordsize="18132,21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" path="m18133,l9082,10500,,21018e" filled="f" strokeweight=".1207mm">
                  <v:stroke endcap="round"/>
                  <v:path arrowok="t" o:connecttype="custom" o:connectlocs="18133,0;9082,10500;0,21018" o:connectangles="0,0,0"/>
                </v:shape>
                <v:shape id="Freeform: Shape 2429" o:spid="_x0000_s1698" style="position:absolute;left:6219;top:24972;width:249;height:124;visibility:visible;mso-wrap-style:square;v-text-anchor:middle" coordsize="24876,1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" path="m24877,l12454,6181,,12362e" filled="f" strokeweight=".1207mm">
                  <v:stroke endcap="round"/>
                  <v:path arrowok="t" o:connecttype="custom" o:connectlocs="24877,0;12454,6181;0,12362" o:connectangles="0,0,0"/>
                </v:shape>
                <v:shape id="Freeform: Shape 2430" o:spid="_x0000_s1699" style="position:absolute;left:5858;top:24201;width:256;height:108;visibility:visible;mso-wrap-style:square;v-text-anchor:middle" coordsize="25602,10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" path="m25603,l12814,5391,,10799e" filled="f" strokeweight=".1207mm">
                  <v:stroke endcap="round"/>
                  <v:path arrowok="t" o:connecttype="custom" o:connectlocs="25603,0;12814,5391;0,10799" o:connectangles="0,0,0"/>
                </v:shape>
                <v:shape id="Freeform: Shape 2431" o:spid="_x0000_s1700" style="position:absolute;left:5701;top:23820;width:259;height:100;visibility:visible;mso-wrap-style:square;v-text-anchor:middle" coordsize="25893,10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" path="m25894,l12947,5022,,10027e" filled="f" strokeweight=".1207mm">
                  <v:stroke endcap="round"/>
                  <v:path arrowok="t" o:connecttype="custom" o:connectlocs="25894,0;12947,5022;0,10027" o:connectangles="0,0,0"/>
                </v:shape>
                <v:shape id="Freeform: Shape 2432" o:spid="_x0000_s1701" style="position:absolute;left:5036;top:21603;width:272;height:56;visibility:visible;mso-wrap-style:square;v-text-anchor:middle" coordsize="27207,5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" path="m27208,l,5566e" filled="f" strokeweight=".1207mm">
                  <v:stroke endcap="round"/>
                  <v:path arrowok="t" o:connecttype="custom" o:connectlocs="27208,0;0,5566" o:connectangles="0,0"/>
                </v:shape>
                <v:shape id="Freeform: Shape 2433" o:spid="_x0000_s1702" style="position:absolute;left:4910;top:20914;width:275;height:42;visibility:visible;mso-wrap-style:square;v-text-anchor:middle" coordsize="27458,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" path="m27459,l13718,2107,,4179e" filled="f" strokeweight=".1207mm">
                  <v:stroke endcap="round"/>
                  <v:path arrowok="t" o:connecttype="custom" o:connectlocs="27459,0;13718,2107;0,4179" o:connectangles="0,0,0"/>
                </v:shape>
                <v:shape id="Freeform: Shape 2434" o:spid="_x0000_s1703" style="position:absolute;left:4853;top:20507;width:276;height:34;visibility:visible;mso-wrap-style:square;v-text-anchor:middle" coordsize="27568,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" path="m27569,l13785,1668,,3371e" filled="f" strokeweight=".1207mm">
                  <v:stroke endcap="round"/>
                  <v:path arrowok="t" o:connecttype="custom" o:connectlocs="27569,0;13785,1668;0,3371" o:connectangles="0,0,0"/>
                </v:shape>
                <v:shape id="Freeform: Shape 2435" o:spid="_x0000_s1704" style="position:absolute;left:5326;top:14842;width:267;height:78;visibility:visible;mso-wrap-style:square;v-text-anchor:middle" coordsize="26641,7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" path="m26642,7853l13334,3935,,e" filled="f" strokeweight=".1207mm">
                  <v:stroke endcap="round"/>
                  <v:path arrowok="t" o:connecttype="custom" o:connectlocs="26642,7853;13334,3935;0,0" o:connectangles="0,0,0"/>
                </v:shape>
                <v:shape id="Freeform: Shape 2436" o:spid="_x0000_s1705" style="position:absolute;left:5697;top:13754;width:259;height:100;visibility:visible;mso-wrap-style:square;v-text-anchor:middle" coordsize="25895,10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" path="m25896,10007l,e" filled="f" strokeweight=".1207mm">
                  <v:stroke endcap="round"/>
                  <v:path arrowok="t" o:connecttype="custom" o:connectlocs="25896,10007;0,0" o:connectangles="0,0"/>
                </v:shape>
                <v:shape id="Freeform: Shape 2437" o:spid="_x0000_s1706" style="position:absolute;left:5853;top:13365;width:256;height:108;visibility:visible;mso-wrap-style:square;v-text-anchor:middle" coordsize="256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" path="m25601,10801l12812,5412,,e" filled="f" strokeweight=".1207mm">
                  <v:stroke endcap="round"/>
                  <v:path arrowok="t" o:connecttype="custom" o:connectlocs="25601,10801;12812,5412;0,0" o:connectangles="0,0,0"/>
                </v:shape>
                <v:shape id="Freeform: Shape 2438" o:spid="_x0000_s1707" style="position:absolute;left:7303;top:10744;width:228;height:160;visibility:visible;mso-wrap-style:square;v-text-anchor:middle" coordsize="22725,15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" path="m22726,15958l11363,7967,,e" filled="f" strokeweight=".1207mm">
                  <v:stroke endcap="round"/>
                  <v:path arrowok="t" o:connecttype="custom" o:connectlocs="22726,15958;11363,7967;0,0" o:connectangles="0,0,0"/>
                </v:shape>
                <v:shape id="Freeform: Shape 2439" o:spid="_x0000_s1708" style="position:absolute;left:7549;top:10404;width:223;height:167;visibility:visible;mso-wrap-style:square;v-text-anchor:middle" coordsize="22251,16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" path="m22252,16618l11116,8309,,e" filled="f" strokeweight=".1207mm">
                  <v:stroke endcap="round"/>
                  <v:path arrowok="t" o:connecttype="custom" o:connectlocs="22252,16618;11116,8309;0,0" o:connectangles="0,0,0"/>
                </v:shape>
                <v:shape id="Freeform: Shape 2440" o:spid="_x0000_s1709" style="position:absolute;left:7805;top:10072;width:217;height:173;visibility:visible;mso-wrap-style:square;v-text-anchor:middle" coordsize="21752,17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" path="m21753,17268l10865,8622,,e" filled="f" strokeweight=".1207mm">
                  <v:stroke endcap="round"/>
                  <v:path arrowok="t" o:connecttype="custom" o:connectlocs="21753,17268;10865,8622;0,0" o:connectangles="0,0,0"/>
                </v:shape>
                <v:shape id="Freeform: Shape 2441" o:spid="_x0000_s1710" style="position:absolute;left:8070;top:9748;width:213;height:179;visibility:visible;mso-wrap-style:square;v-text-anchor:middle" coordsize="21233,1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" path="m21234,17905l10617,8964,,e" filled="f" strokeweight=".1207mm">
                  <v:stroke endcap="round"/>
                  <v:path arrowok="t" o:connecttype="custom" o:connectlocs="21234,17905;10617,8964;0,0" o:connectangles="0,0,0"/>
                </v:shape>
                <v:shape id="Freeform: Shape 2442" o:spid="_x0000_s1711" style="position:absolute;left:8346;top:9432;width:207;height:185;visibility:visible;mso-wrap-style:square;v-text-anchor:middle" coordsize="20694,18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" path="m20695,18543l10345,9261,,e" filled="f" strokeweight=".1207mm">
                  <v:stroke endcap="round"/>
                  <v:path arrowok="t" o:connecttype="custom" o:connectlocs="20695,18543;10345,9261;0,0" o:connectangles="0,0,0"/>
                </v:shape>
                <v:shape id="Freeform: Shape 2443" o:spid="_x0000_s1712" style="position:absolute;left:8630;top:9124;width:201;height:191;visibility:visible;mso-wrap-style:square;v-text-anchor:middle" coordsize="20119,19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" path="m20120,19152l10073,9573,,e" filled="f" strokeweight=".1207mm">
                  <v:stroke endcap="round"/>
                  <v:path arrowok="t" o:connecttype="custom" o:connectlocs="20120,19152;10073,9573;0,0" o:connectangles="0,0,0"/>
                </v:shape>
                <v:shape id="Freeform: Shape 2444" o:spid="_x0000_s1713" style="position:absolute;left:10315;top:7617;width:167;height:221;visibility:visible;mso-wrap-style:square;v-text-anchor:middle" coordsize="16794,22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" path="m16795,22118l8397,11068,,e" filled="f" strokeweight=".1207mm">
                  <v:stroke endcap="round"/>
                  <v:path arrowok="t" o:connecttype="custom" o:connectlocs="16795,22118;8397,11068;0,0" o:connectangles="0,0,0"/>
                </v:shape>
                <v:shape id="Freeform: Shape 2445" o:spid="_x0000_s1714" style="position:absolute;left:11466;top:6829;width:146;height:236;visibility:visible;mso-wrap-style:square;v-text-anchor:middle" coordsize="14534,23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" path="m14535,23675l,e" filled="f" strokeweight=".1207mm">
                  <v:stroke endcap="round"/>
                  <v:path arrowok="t" o:connecttype="custom" o:connectlocs="14535,23675;0,0" o:connectangles="0,0"/>
                </v:shape>
                <v:shape id="Freeform: Shape 2446" o:spid="_x0000_s1715" style="position:absolute;left:13194;top:5927;width:112;height:254;visibility:visible;mso-wrap-style:square;v-text-anchor:middle" coordsize="11115,25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" path="m11116,25444l5569,12718,,e" filled="f" strokeweight=".1207mm">
                  <v:stroke endcap="round"/>
                  <v:path arrowok="t" o:connecttype="custom" o:connectlocs="11116,25444;5569,12718;0,0" o:connectangles="0,0,0"/>
                </v:shape>
                <v:shape id="Freeform: Shape 2447" o:spid="_x0000_s1716" style="position:absolute;left:13581;top:5765;width:104;height:257;visibility:visible;mso-wrap-style:square;v-text-anchor:middle" coordsize="10342,25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" path="m10343,25761l5181,12880,,e" filled="f" strokeweight=".1207mm">
                  <v:stroke endcap="round"/>
                  <v:path arrowok="t" o:connecttype="custom" o:connectlocs="10343,25761;5181,12880;0,0" o:connectangles="0,0,0"/>
                </v:shape>
                <v:shape id="Freeform: Shape 2448" o:spid="_x0000_s1717" style="position:absolute;left:13972;top:5614;width:96;height:261;visibility:visible;mso-wrap-style:square;v-text-anchor:middle" coordsize="9594,26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" path="m9595,26077l,e" filled="f" strokeweight=".1207mm">
                  <v:stroke endcap="round"/>
                  <v:path arrowok="t" o:connecttype="custom" o:connectlocs="9595,26077;0,0" o:connectangles="0,0"/>
                </v:shape>
                <v:shape id="Freeform: Shape 2449" o:spid="_x0000_s1718" style="position:absolute;left:14368;top:5475;width:88;height:264;visibility:visible;mso-wrap-style:square;v-text-anchor:middle" coordsize="8807,26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" path="m8808,26348l4392,13173,,e" filled="f" strokeweight=".1207mm">
                  <v:stroke endcap="round"/>
                  <v:path arrowok="t" o:connecttype="custom" o:connectlocs="8808,26348;4392,13173;0,0" o:connectangles="0,0,0"/>
                </v:shape>
                <v:shape id="Freeform: Shape 2450" o:spid="_x0000_s1719" style="position:absolute;left:22375;top:6195;width:266;height:310;visibility:visible;mso-wrap-style:square;v-text-anchor:middle" coordsize="26615,3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" path="m27367,14661v725,-2716,634,-4708,91,-6518c26462,4973,23565,2348,19671,1080,12156,-1455,5456,2891,2378,12126v-2898,8873,,16026,7515,18471c16502,32770,22025,30325,24741,23625l20305,22176v-2263,4256,-5251,5704,-8964,4527c6452,25074,4822,20094,6905,13575,9259,6603,13605,3434,18313,4973v3712,1268,5252,4256,4618,8240l27367,14661xe" fillcolor="black" stroked="f" strokeweight=".04875mm">
                  <v:stroke joinstyle="miter"/>
                  <v:path arrowok="t" o:connecttype="custom" o:connectlocs="27367,14661;27458,8143;19671,1080;2378,12126;9893,30597;24741,23625;20305,22176;11341,26703;6905,13575;18313,4973;22931,13213" o:connectangles="0,0,0,0,0,0,0,0,0,0,0"/>
                </v:shape>
                <v:shape id="Freeform: Shape 2451" o:spid="_x0000_s1720" style="position:absolute;left:22628;top:6153;width:292;height:458;visibility:visible;mso-wrap-style:square;v-text-anchor:middle" coordsize="29255,45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" path="m13963,372l1287,38942r4346,1449l10613,25180v1901,-5704,6066,-8420,10593,-6881c22655,18751,23923,19657,24828,20834v906,1267,996,2716,362,4708l18852,44737r4346,1448l30080,25270v1539,-4617,-815,-8601,-6248,-10321c19939,13591,17222,14043,13510,16488l18309,1820,13963,372xe" fillcolor="black" stroked="f" strokeweight=".04875mm">
                  <v:stroke joinstyle="miter"/>
                  <v:path arrowok="t" o:connecttype="custom" o:connectlocs="13963,372;1287,38942;5633,40391;10613,25180;21206,18299;24828,20834;25190,25542;18852,44737;23198,46185;30080,25270;23832,14949;13510,16488;18309,1820" o:connectangles="0,0,0,0,0,0,0,0,0,0,0,0,0"/>
                </v:shape>
                <v:shape id="Freeform: Shape 2452" o:spid="_x0000_s1721" style="position:absolute;left:22921;top:6358;width:226;height:292;visibility:visible;mso-wrap-style:square;v-text-anchor:middle" coordsize="22635,29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" path="m10449,377l1304,28083r4436,1448l10449,15135c12712,8616,16424,6443,22491,8707l23939,4180v-724,-272,-1086,-543,-1720,-724c19412,2550,16696,3546,12803,6806l14523,1735,10449,377xe" fillcolor="black" stroked="f" strokeweight=".04875mm">
                  <v:stroke joinstyle="miter"/>
                  <v:path arrowok="t" o:connecttype="custom" o:connectlocs="10449,377;1304,28083;5740,29531;10449,15135;22491,8707;23939,4180;22219,3456;12803,6806;14523,1735" o:connectangles="0,0,0,0,0,0,0,0,0"/>
                </v:shape>
                <v:shape id="Freeform: Shape 2453" o:spid="_x0000_s1722" style="position:absolute;left:23197;top:6349;width:172;height:393;visibility:visible;mso-wrap-style:square;v-text-anchor:middle" coordsize="17203,3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" path="m10277,10974l1314,38136r4617,1539l18517,1467,15438,381c11817,5723,10640,6175,3125,4817l2038,8258r8239,2716xe" fillcolor="black" stroked="f" strokeweight=".04875mm">
                  <v:stroke joinstyle="miter"/>
                  <v:path arrowok="t" o:connecttype="custom" o:connectlocs="10277,10974;1314,38136;5931,39675;18517,1467;15438,381;3125,4817;2038,8258" o:connectangles="0,0,0,0,0,0,0"/>
                </v:shape>
                <v:shape id="Freeform: Shape 2454" o:spid="_x0000_s1723" style="position:absolute;left:27640;top:9244;width:298;height:295;visibility:visible;mso-wrap-style:square;v-text-anchor:middle" coordsize="29769,29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" path="m28082,19823v1901,-1992,2716,-3712,3169,-5704c31704,10859,30436,7147,27539,4250,22016,-1364,13958,-549,7076,6242,467,12761,-258,20638,5265,26161v4890,4979,11046,5160,16479,543l18484,23354v-3893,2807,-7333,2716,-10050,c4813,19642,5628,14481,10517,9682,15768,4521,21020,3616,24460,7147v2807,2807,2807,6157,363,9416l28082,19823xe" fillcolor="black" stroked="f" strokeweight=".04875mm">
                  <v:stroke joinstyle="miter"/>
                  <v:path arrowok="t" o:connecttype="custom" o:connectlocs="28082,19823;31251,14119;27539,4250;7076,6242;5265,26161;21744,26704;18484,23354;8434,23354;10517,9682;24460,7147;24823,16563" o:connectangles="0,0,0,0,0,0,0,0,0,0,0"/>
                </v:shape>
                <v:shape id="Freeform: Shape 2455" o:spid="_x0000_s1724" style="position:absolute;left:27807;top:9329;width:343;height:449;visibility:visible;mso-wrap-style:square;v-text-anchor:middle" coordsize="34353,44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" path="m30375,546l1583,29066r3259,3260l16250,21008v4256,-4165,9145,-4708,12495,-1267c29832,20827,30647,22095,30828,23543v181,1539,-362,2898,-1902,4346l14621,42104r3259,3350l33544,29972v3441,-3441,3169,-8058,-815,-12133c29832,14942,27115,14037,22769,14580l33635,3805,30375,546xe" fillcolor="black" stroked="f" strokeweight=".04875mm">
                  <v:stroke joinstyle="miter"/>
                  <v:path arrowok="t" o:connecttype="custom" o:connectlocs="30375,546;1583,29066;4842,32326;16250,21008;28745,19741;30828,23543;28926,27889;14621,42104;17880,45454;33544,29972;32729,17839;22769,14580;33635,3805" o:connectangles="0,0,0,0,0,0,0,0,0,0,0,0,0"/>
                </v:shape>
                <v:shape id="Freeform: Shape 2456" o:spid="_x0000_s1725" style="position:absolute;left:28024;top:9627;width:311;height:239;visibility:visible;mso-wrap-style:square;v-text-anchor:middle" coordsize="31055,2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" path="m22329,558l1595,21111r3259,3350l15629,13777v4980,-4889,9235,-4979,13672,-362l32651,10065v-634,-543,-815,-905,-1177,-1358c29301,6534,26494,6262,21514,7440l25317,3637,22329,558xe" fillcolor="black" stroked="f" strokeweight=".04875mm">
                  <v:stroke joinstyle="miter"/>
                  <v:path arrowok="t" o:connecttype="custom" o:connectlocs="22329,558;1595,21111;4854,24461;15629,13777;29301,13415;32651,10065;31474,8707;21514,7440;25317,3637" o:connectangles="0,0,0,0,0,0,0,0,0"/>
                </v:shape>
                <v:shape id="Freeform: Shape 2457" o:spid="_x0000_s1726" style="position:absolute;left:28142;top:9723;width:423;height:414;visibility:visible;mso-wrap-style:square;v-text-anchor:middle" coordsize="42287,41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" path="m23423,38633l8846,23875v2625,-1992,5432,-2264,10955,-906l25958,24780v5886,1630,10956,815,14396,-2625c42709,19801,43976,16541,43886,13372,43795,10203,42437,7578,39721,4952,36280,1421,32387,-28,28403,787v-2445,634,-4618,1901,-7606,4708l24238,8936c26320,7125,27588,6219,29127,5857v2626,-815,5523,-181,7606,1992c39811,11018,39811,15545,36733,18623v-2173,2173,-5614,2898,-9326,1902l21612,18986c12467,16451,8121,17356,1602,23241l20073,41892r3350,-3259xe" fillcolor="black" stroked="f" strokeweight=".04875mm">
                  <v:stroke joinstyle="miter"/>
                  <v:path arrowok="t" o:connecttype="custom" o:connectlocs="23423,38633;8846,23875;19801,22969;25958,24780;40354,22155;43886,13372;39721,4952;28403,787;20797,5495;24238,8936;29127,5857;36733,7849;36733,18623;27407,20525;21612,18986;1602,23241;20073,41892" o:connectangles="0,0,0,0,0,0,0,0,0,0,0,0,0,0,0,0,0"/>
                </v:shape>
                <v:shape id="Freeform: Shape 2458" o:spid="_x0000_s1727" style="position:absolute;left:30730;top:13792;width:311;height:267;visibility:visible;mso-wrap-style:square;v-text-anchor:middle" coordsize="31020,26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" path="m26053,23338v2535,-1177,3893,-2445,5070,-3984c33025,16548,33296,12654,31848,8852,29131,1427,21616,-1108,12472,2242,3780,5502,-114,12202,2603,19626v2444,6519,7877,9235,14758,7243l15731,22433v-4708,905,-7696,-453,-9054,-4075c4866,13469,7673,9123,14101,6679,20983,4144,26144,5502,27864,10210v1358,3621,,6790,-3441,8782l26053,23338xe" fillcolor="black" stroked="f" strokeweight=".04875mm">
                  <v:stroke joinstyle="miter"/>
                  <v:path arrowok="t" o:connecttype="custom" o:connectlocs="26053,23338;31123,19354;31848,8852;12472,2242;2603,19626;17361,26869;15731,22433;6677,18358;14101,6679;27864,10210;24423,18992" o:connectangles="0,0,0,0,0,0,0,0,0,0,0"/>
                </v:shape>
                <v:shape id="Freeform: Shape 2459" o:spid="_x0000_s1728" style="position:absolute;left:30810;top:13994;width:397;height:358;visibility:visible;mso-wrap-style:square;v-text-anchor:middle" coordsize="39657,35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" path="m39782,803l1754,14927r1630,4346l18414,13660v5614,-2083,10322,-544,11952,3984c30909,19092,30909,20631,30637,21989v-452,1540,-1539,2536,-3531,3260l8183,32311r1630,4256l30456,28870v4527,-1629,6157,-5885,4256,-11226c33263,13750,31181,11849,27016,10491l41412,5149,39782,803xe" fillcolor="black" stroked="f" strokeweight=".04875mm">
                  <v:stroke joinstyle="miter"/>
                  <v:path arrowok="t" o:connecttype="custom" o:connectlocs="39782,803;1754,14927;3384,19273;18414,13660;30366,17644;30637,21989;27106,25249;8183,32311;9813,36567;30456,28870;34712,17644;27016,10491;41412,5149" o:connectangles="0,0,0,0,0,0,0,0,0,0,0,0,0"/>
                </v:shape>
                <v:shape id="Freeform: Shape 2460" o:spid="_x0000_s1729" style="position:absolute;left:30918;top:14323;width:328;height:147;visibility:visible;mso-wrap-style:square;v-text-anchor:middle" coordsize="32776,1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" path="m29104,819l1761,10960r1629,4436l17605,10145v6520,-2354,10503,-815,12586,5342l34537,13767v-272,-815,-272,-1177,-453,-1721c32998,9240,30553,7791,25573,6705l30553,4894,29104,819xe" fillcolor="black" stroked="f" strokeweight=".04875mm">
                  <v:stroke joinstyle="miter"/>
                  <v:path arrowok="t" o:connecttype="custom" o:connectlocs="29104,819;1761,10960;3390,15396;17605,10145;30191,15487;34537,13767;34084,12046;25573,6705;30553,4894" o:connectangles="0,0,0,0,0,0,0,0,0"/>
                </v:shape>
                <v:shape id="Freeform: Shape 2461" o:spid="_x0000_s1730" style="position:absolute;left:30997;top:14481;width:411;height:316;visibility:visible;mso-wrap-style:square;v-text-anchor:middle" coordsize="41054,31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" path="m20470,14068r181,543l21375,16603v1901,4979,634,8420,-3984,10140c12773,28464,8790,26743,7069,22035,5168,16874,6798,13524,12230,11170l10510,6643c7522,8001,5802,9178,4444,10808,1456,13977,1003,18232,2904,23303v2807,7605,9145,10865,16298,8239c24091,29731,25993,26924,25902,21854v2716,2988,5976,3712,9779,2264c42109,21673,44373,15969,41747,8997,39031,1482,33417,-781,25359,1935r1720,4618c29343,5828,30791,5557,32150,5647v2535,181,4617,2083,5704,4980c39302,14701,37854,18051,33779,19590v-2626,906,-4708,544,-6338,-1086c26445,17418,25631,15788,24363,12619r-3893,1449xe" fillcolor="black" stroked="f" strokeweight=".04875mm">
                  <v:stroke joinstyle="miter"/>
                  <v:path arrowok="t" o:connecttype="custom" o:connectlocs="20470,14068;20651,14611;21375,16603;17391,26743;7069,22035;12230,11170;10510,6643;4444,10808;2904,23303;19202,31542;25902,21854;35681,24118;41747,8997;25359,1935;27079,6553;32150,5647;37854,10627;33779,19590;27441,18504;24363,12619" o:connectangles="0,0,0,0,0,0,0,0,0,0,0,0,0,0,0,0,0,0,0,0"/>
                </v:shape>
                <v:shape id="Freeform: Shape 2462" o:spid="_x0000_s1731" style="position:absolute;left:31789;top:19402;width:312;height:247;visibility:visible;mso-wrap-style:square;v-text-anchor:middle" coordsize="31243,24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" path="m12694,1211c9887,1392,8076,1935,6447,3022,3640,4923,1919,8454,1829,12528v-91,7877,5976,13038,15664,13310c26819,26019,32975,21130,33066,13253,33247,6281,29173,1754,22020,1120r-91,4708c26637,6643,28901,9088,28901,12981v-181,5161,-4346,8149,-11227,8058c10340,20858,5994,17689,6084,12709,6175,8816,8620,6372,12603,5828r91,-4617xe" fillcolor="black" stroked="f" strokeweight=".04875mm">
                  <v:stroke joinstyle="miter"/>
                  <v:path arrowok="t" o:connecttype="custom" o:connectlocs="12694,1211;6447,3022;1829,12528;17493,25838;33066,13253;22020,1120;21929,5828;28901,12981;17674,21039;6084,12709;12603,5828" o:connectangles="0,0,0,0,0,0,0,0,0,0,0"/>
                </v:shape>
                <v:shape id="Freeform: Shape 2463" o:spid="_x0000_s1732" style="position:absolute;left:31687;top:19116;width:410;height:236;visibility:visible;mso-wrap-style:square;v-text-anchor:middle" coordsize="41015,2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" path="m1828,23741r40563,906l42482,20029,26456,19667v-5976,-91,-9779,-3259,-9688,-8058c16768,10070,17311,8621,18126,7444v996,-1268,2354,-1720,4437,-1720l42753,6176r91,-4617l20842,1106v-4889,-90,-7968,3260,-8149,8964c12603,14144,13870,16679,17311,19486l1919,19124r-91,4617xe" fillcolor="black" stroked="f" strokeweight=".04875mm">
                  <v:stroke joinstyle="miter"/>
                  <v:path arrowok="t" o:connecttype="custom" o:connectlocs="1828,23741;42391,24647;42482,20029;26456,19667;16768,11609;18126,7444;22563,5724;42753,6176;42844,1559;20842,1106;12693,10070;17311,19486;1919,19124" o:connectangles="0,0,0,0,0,0,0,0,0,0,0,0,0"/>
                </v:shape>
                <v:shape id="Freeform: Shape 2464" o:spid="_x0000_s1733" style="position:absolute;left:31802;top:18897;width:298;height:147;visibility:visible;mso-wrap-style:square;v-text-anchor:middle" coordsize="29791,1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" path="m2375,15121r29155,633l31620,11046,16500,10684c9528,10503,6450,7606,6721,1177l2013,1087v-91,815,-181,1177,-181,1811c1741,5885,3552,8149,7808,10865r-5342,-90l2375,15121xe" fillcolor="black" stroked="f" strokeweight=".04875mm">
                  <v:stroke joinstyle="miter"/>
                  <v:path arrowok="t" o:connecttype="custom" o:connectlocs="2375,15121;31530,15754;31620,11046;16500,10684;6721,1177;2013,1087;1832,2898;7808,10865;2466,10775" o:connectangles="0,0,0,0,0,0,0,0,0"/>
                </v:shape>
                <v:shape id="Freeform: Shape 2465" o:spid="_x0000_s1734" style="position:absolute;left:31705;top:18605;width:403;height:274;visibility:visible;mso-wrap-style:square;v-text-anchor:middle" coordsize="40291,27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" path="m32251,11850r9688,182l42120,7142,32432,6961r91,-5794l28086,1076r-90,5795l1919,6237r-90,3622l26638,28329r5251,181l32251,11850xm27815,11760r-272,12404l10068,11307r17747,453xe" fillcolor="black" stroked="f" strokeweight=".04875mm">
                  <v:stroke joinstyle="miter"/>
                  <v:path arrowok="t" o:connecttype="custom" o:connectlocs="32251,11850;41939,12032;42120,7142;32432,6961;32523,1167;28086,1076;27996,6871;1919,6237;1829,9859;26638,28329;31889,28510;27815,11760;27543,24164;10068,11307" o:connectangles="0,0,0,0,0,0,0,0,0,0,0,0,0,0"/>
                </v:shape>
                <v:shape id="Freeform: Shape 2466" o:spid="_x0000_s1735" style="position:absolute;left:30702;top:23976;width:309;height:271;visibility:visible;mso-wrap-style:square;v-text-anchor:middle" coordsize="30947,27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" path="m16789,2216c14163,1311,12262,1220,10270,1582,7101,2488,4203,5113,2755,8916v-2988,7243,905,14305,9869,17927c21316,30374,28740,27930,31638,20686,34263,14167,32000,8554,25571,5385l23851,9731v4074,2444,5342,5613,3893,9235c25843,23765,20863,24942,14435,22407,7644,19690,4837,15254,6648,10636,8097,7015,11175,5657,15068,6472l16789,2216xe" fillcolor="black" stroked="f" strokeweight=".04875mm">
                  <v:stroke joinstyle="miter"/>
                  <v:path arrowok="t" o:connecttype="custom" o:connectlocs="16789,2216;10270,1582;2755,8916;12624,26843;31638,20686;25571,5385;23851,9731;27744,18966;14435,22407;6648,10636;15068,6472" o:connectangles="0,0,0,0,0,0,0,0,0,0,0"/>
                </v:shape>
                <v:shape id="Freeform: Shape 2467" o:spid="_x0000_s1736" style="position:absolute;left:30676;top:23703;width:463;height:302;visibility:visible;mso-wrap-style:square;v-text-anchor:middle" coordsize="46267,30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" path="m1768,16510l39434,31630r1720,-4255l26305,21399c20782,19136,18338,14790,20148,10353v544,-1448,1449,-2625,2717,-3440c24223,6098,25671,6188,27573,7003r18742,7515l48035,10263,27663,2023c23136,213,18971,2205,16889,7456v-1539,3803,-1358,6700,905,10503l3489,12255,1768,16510xe" fillcolor="black" stroked="f" strokeweight=".04875mm">
                  <v:stroke joinstyle="miter"/>
                  <v:path arrowok="t" o:connecttype="custom" o:connectlocs="1768,16510;39434,31630;41154,27375;26305,21399;20148,10353;22865,6913;27573,7003;46315,14518;48035,10263;27663,2023;16889,7456;17794,17959;3489,12255" o:connectangles="0,0,0,0,0,0,0,0,0,0,0,0,0"/>
                </v:shape>
                <v:shape id="Freeform: Shape 2468" o:spid="_x0000_s1737" style="position:absolute;left:30898;top:23478;width:288;height:241;visibility:visible;mso-wrap-style:square;v-text-anchor:middle" coordsize="28792,24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" path="m1775,14662l28847,25527r1720,-4346l16533,15568c10105,12851,8203,9049,10829,3164l6483,1353v-453,815,-634,996,-905,1630c4491,5699,5306,8596,8384,12670l3405,10678,1775,14662xe" fillcolor="black" stroked="f" strokeweight=".04875mm">
                  <v:stroke joinstyle="miter"/>
                  <v:path arrowok="t" o:connecttype="custom" o:connectlocs="1775,14662;28847,25527;30567,21181;16533,15568;10829,3164;6483,1353;5578,2983;8384,12670;3405,10678" o:connectangles="0,0,0,0,0,0,0,0,0"/>
                </v:shape>
                <v:shape id="Freeform: Shape 2469" o:spid="_x0000_s1738" style="position:absolute;left:30881;top:23190;width:421;height:343;visibility:visible;mso-wrap-style:square;v-text-anchor:middle" coordsize="42112,3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" path="m9384,1343l1779,20175,20521,31040r1720,-4255c20611,23706,20340,21534,21517,18727v1901,-4889,6519,-6610,12042,-4437c38720,16373,40621,20719,38720,25608v-1630,3984,-4618,5613,-9145,5070l27764,35296v3260,452,4890,633,6700,c37996,34390,41165,31221,42794,27147,45782,19723,42523,12479,34736,9401,27583,6504,20611,9311,17805,16373v-996,2444,-1268,4889,-453,7605l7664,18365,13821,3154,9384,1343xe" fillcolor="black" stroked="f" strokeweight=".04875mm">
                  <v:stroke joinstyle="miter"/>
                  <v:path arrowok="t" o:connecttype="custom" o:connectlocs="9384,1343;1779,20175;20521,31040;22241,26785;21517,18727;33559,14290;38720,25608;29575,30678;27764,35296;34464,35296;42794,27147;34736,9401;17805,16373;17352,23978;7664,18365;13821,3154" o:connectangles="0,0,0,0,0,0,0,0,0,0,0,0,0,0,0,0"/>
                </v:shape>
                <v:shape id="Freeform: Shape 2470" o:spid="_x0000_s1739" style="position:absolute;left:28234;top:27697;width:298;height:294;visibility:visible;mso-wrap-style:square;v-text-anchor:middle" coordsize="29778,29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" path="m20367,4366c18104,2555,16383,1921,14391,1649,11041,1287,7419,2826,4794,5905,-458,11790,900,19758,8144,26186v6972,6157,14668,6428,19919,543c32681,21478,32500,15412,27520,10251r-3079,3531c27520,17494,27610,20844,24985,23741v-3441,3894,-8511,3441,-13672,-1177c5790,17675,4613,12605,7963,8893,10498,5905,13848,5633,17289,7806l20367,4366xe" fillcolor="black" stroked="f" strokeweight=".04875mm">
                  <v:stroke joinstyle="miter"/>
                  <v:path arrowok="t" o:connecttype="custom" o:connectlocs="20367,4366;14391,1649;4794,5905;8144,26186;28063,26729;27520,10251;24441,13782;24985,23741;11313,22564;7963,8893;17289,7806" o:connectangles="0,0,0,0,0,0,0,0,0,0,0"/>
                </v:shape>
                <v:shape id="Freeform: Shape 2471" o:spid="_x0000_s1740" style="position:absolute;left:28300;top:27472;width:457;height:340;visibility:visible;mso-wrap-style:square;v-text-anchor:middle" coordsize="45633,33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" path="m1628,8668l31960,35558r2988,-3440l22996,21525c18469,17541,17654,12561,20823,9030v996,-1177,2354,-1901,3803,-2354c26165,6495,27523,6947,29062,8306l44183,21706r3078,-3441l30783,3688c27161,429,22543,972,18741,5227v-2717,2988,-3441,5795,-2626,10231l4616,5227,1628,8668xe" fillcolor="black" stroked="f" strokeweight=".04875mm">
                  <v:stroke joinstyle="miter"/>
                  <v:path arrowok="t" o:connecttype="custom" o:connectlocs="1628,8668;31960,35558;34948,32118;22996,21525;20823,9030;24626,6676;29062,8306;44183,21706;47261,18265;30783,3688;18741,5227;16115,15458;4616,5227" o:connectangles="0,0,0,0,0,0,0,0,0,0,0,0,0"/>
                </v:shape>
                <v:shape id="Freeform: Shape 2472" o:spid="_x0000_s1741" style="position:absolute;left:28590;top:27279;width:249;height:302;visibility:visible;mso-wrap-style:square;v-text-anchor:middle" coordsize="24899,3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" path="m1640,12437l23460,31813r3079,-3531l15221,18232c10060,13524,9607,9359,14044,4651l10513,1572v-634,453,-996,634,-1449,1177c7163,4922,6982,7910,8521,12709l4537,9178,1640,12437xe" fillcolor="black" stroked="f" strokeweight=".04875mm">
                  <v:stroke joinstyle="miter"/>
                  <v:path arrowok="t" o:connecttype="custom" o:connectlocs="1640,12437;23460,31813;26539,28282;15221,18232;14044,4651;10513,1572;9064,2749;8521,12709;4537,9178" o:connectangles="0,0,0,0,0,0,0,0,0"/>
                </v:shape>
                <v:shape id="Freeform: Shape 2473" o:spid="_x0000_s1742" style="position:absolute;left:28682;top:27042;width:370;height:363;visibility:visible;mso-wrap-style:square;v-text-anchor:middle" coordsize="36978,36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" path="m20188,3941c14574,320,8870,863,4886,5390,1989,8650,902,12996,2170,17070v1267,4527,4165,8601,9597,13400c16838,34997,20821,37079,24986,37713v3894,543,7425,-996,10322,-4165c40198,27935,39654,20148,33860,14988,28246,10098,21093,10370,16385,15621v-2626,2898,-3531,6157,-2716,9779c6154,18790,4252,12633,7964,8469v2264,-2535,5433,-2807,8964,-906l20188,3941xm19192,18971v3169,-3531,7696,-3440,11680,91c34674,22412,35127,27210,32139,30651v-2988,3350,-8239,3441,-12042,c16294,27301,16023,22593,19192,18971xe" fillcolor="black" stroked="f" strokeweight=".04875mm">
                  <v:stroke joinstyle="miter"/>
                  <v:path arrowok="t" o:connecttype="custom" o:connectlocs="20188,3941;4886,5390;2170,17070;11767,30470;24986,37713;35308,33548;33860,14988;16385,15621;13669,25400;7964,8469;16928,7563;19192,18971;30872,19062;32139,30651;20097,30651;19192,18971" o:connectangles="0,0,0,0,0,0,0,0,0,0,0,0,0,0,0,0"/>
                </v:shape>
                <v:shape id="Freeform: Shape 2474" o:spid="_x0000_s1743" style="position:absolute;left:24893;top:30253;width:279;height:308;visibility:visible;mso-wrap-style:square;v-text-anchor:middle" coordsize="27938,3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" path="m22814,7080c21366,4726,19917,3368,18106,2553,15028,1195,11134,1557,7603,3549,812,7533,-546,15500,4344,23920v4617,8058,11951,10684,18832,6791c29152,27180,30963,21385,27885,14957r-4075,2354c25530,21747,24625,24916,21184,26908v-4436,2535,-9235,543,-12675,-5432c4796,15047,5340,9796,9686,7351v3350,-1992,6609,-1177,9144,1992l22814,7080xe" fillcolor="black" stroked="f" strokeweight=".04875mm">
                  <v:stroke joinstyle="miter"/>
                  <v:path arrowok="t" o:connecttype="custom" o:connectlocs="22814,7080;18106,2553;7603,3549;4344,23920;23176,30711;27885,14957;23810,17311;21184,26908;8509,21476;9686,7351;18830,9343" o:connectangles="0,0,0,0,0,0,0,0,0,0,0"/>
                </v:shape>
                <v:shape id="Freeform: Shape 2475" o:spid="_x0000_s1744" style="position:absolute;left:25049;top:30072;width:403;height:375;visibility:visible;mso-wrap-style:square;v-text-anchor:middle" coordsize="40291,37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" path="m1437,4089l21718,39219r3984,-2354l17734,23012c14746,17761,15471,12872,19636,10518v1358,-815,2807,-1178,4255,-996c25521,9793,26608,10699,27694,12509l37744,29984r3984,-2354l30772,8526c28328,4361,23801,3365,18911,6262v-3531,1992,-5161,4346,-5794,8783l5421,1735,1437,4089xe" fillcolor="black" stroked="f" strokeweight=".04875mm">
                  <v:stroke joinstyle="miter"/>
                  <v:path arrowok="t" o:connecttype="custom" o:connectlocs="1437,4089;21718,39219;25702,36865;17734,23012;19636,10518;23891,9522;27694,12509;37744,29984;41728,27630;30772,8526;18911,6262;13117,15045;5421,1735" o:connectangles="0,0,0,0,0,0,0,0,0,0,0,0,0"/>
                </v:shape>
                <v:shape id="Freeform: Shape 2476" o:spid="_x0000_s1745" style="position:absolute;left:25373;top:29965;width:187;height:327;visibility:visible;mso-wrap-style:square;v-text-anchor:middle" coordsize="18651,3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" path="m1452,9241l16029,34502r4075,-2354l12589,19020c9148,13044,10053,8789,15758,5801l13404,1726v-815,272,-1178,363,-1721,725c9148,3899,8062,6616,7971,11686l5255,7068,1452,9241xe" fillcolor="black" stroked="f" strokeweight=".04875mm">
                  <v:stroke joinstyle="miter"/>
                  <v:path arrowok="t" o:connecttype="custom" o:connectlocs="1452,9241;16029,34502;20104,32148;12589,19020;15758,5801;13404,1726;11683,2451;7971,11686;5255,7068" o:connectangles="0,0,0,0,0,0,0,0,0"/>
                </v:shape>
                <v:shape id="Freeform: Shape 2477" o:spid="_x0000_s1746" style="position:absolute;left:25472;top:29734;width:286;height:447;visibility:visible;mso-wrap-style:square;v-text-anchor:middle" coordsize="28611,4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" path="m24278,1721l1461,14849r2354,4165l22286,8421v-1358,16207,-634,25351,3350,38027l30072,43822c25726,31871,24640,20010,26270,5252l24278,1721xe" fillcolor="black" stroked="f" strokeweight=".04875mm">
                  <v:stroke joinstyle="miter"/>
                  <v:path arrowok="t" o:connecttype="custom" o:connectlocs="24278,1721;1461,14849;3815,19014;22286,8421;25636,46448;30072,43822;26270,5252" o:connectangles="0,0,0,0,0,0,0"/>
                </v:shape>
                <v:shape id="Freeform: Shape 2478" o:spid="_x0000_s1747" style="position:absolute;left:21207;top:31566;width:258;height:312;visibility:visible;mso-wrap-style:square;v-text-anchor:middle" coordsize="25819,3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" path="m24477,9952c23662,7326,22576,5696,21127,4338,18682,2165,14879,1260,10896,2165,3199,3885,-332,11129,1841,20635v2083,9054,8149,13853,15845,12042c24477,31138,27917,26158,26831,19005r-4618,1087c22576,24800,20765,27607,16962,28512,11892,29689,7998,26249,6459,19549,4829,12396,6821,7507,11710,6330v3803,-815,6701,905,8240,4617l24477,9952xe" fillcolor="black" stroked="f" strokeweight=".04875mm">
                  <v:stroke joinstyle="miter"/>
                  <v:path arrowok="t" o:connecttype="custom" o:connectlocs="24477,9952;21127,4338;10896,2165;1841,20635;17686,32677;26831,19005;22213,20092;16962,28512;6459,19549;11710,6330;19950,10947" o:connectangles="0,0,0,0,0,0,0,0,0,0,0"/>
                </v:shape>
                <v:shape id="Freeform: Shape 2479" o:spid="_x0000_s1748" style="position:absolute;left:21446;top:31418;width:315;height:407;visibility:visible;mso-wrap-style:square;v-text-anchor:middle" coordsize="31508,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" path="m1225,2899r8963,39566l14716,41379,11184,25716c9826,19921,11999,15484,16708,14398v1448,-362,2987,-181,4255,362c22412,15394,23317,16571,23770,18653r4436,19648l32734,37305,27844,15847c26758,11048,22774,8875,17160,10052v-3984,905,-6157,2807,-7967,6791l5752,1813,1225,2899xe" fillcolor="black" stroked="f" strokeweight=".04875mm">
                  <v:stroke joinstyle="miter"/>
                  <v:path arrowok="t" o:connecttype="custom" o:connectlocs="1225,2899;10188,42465;14716,41379;11184,25716;16708,14398;20963,14760;23770,18653;28206,38301;32734,37305;27844,15847;17160,10052;9193,16843;5752,1813" o:connectangles="0,0,0,0,0,0,0,0,0,0,0,0,0"/>
                </v:shape>
                <v:shape id="Freeform: Shape 2480" o:spid="_x0000_s1749" style="position:absolute;left:21772;top:31434;width:146;height:322;visibility:visible;mso-wrap-style:square;v-text-anchor:middle" coordsize="14577,3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" path="m1242,5612l7671,34041r4617,-1086l8938,18197c7489,11406,9481,7694,15819,6427l14733,1809v-815,91,-1177,91,-1720,272c10025,2714,8214,5069,6675,9867l5497,4616,1242,5612xe" fillcolor="black" stroked="f" strokeweight=".04875mm">
                  <v:stroke joinstyle="miter"/>
                  <v:path arrowok="t" o:connecttype="custom" o:connectlocs="1242,5612;7671,34041;12288,32955;8938,18197;15819,6427;14733,1809;13013,2081;6675,9867;5497,4616" o:connectangles="0,0,0,0,0,0,0,0,0"/>
                </v:shape>
                <v:shape id="Freeform: Shape 2481" o:spid="_x0000_s1750" style="position:absolute;left:21946;top:31294;width:291;height:413;visibility:visible;mso-wrap-style:square;v-text-anchor:middle" coordsize="29144,4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" path="m21173,19298v3531,-3441,4346,-5614,3531,-9236c23346,3906,17552,646,10761,2185,3970,3724,167,9157,1525,15223v815,3712,2536,5342,7063,6972c4694,25364,3246,28985,4242,33422v1630,7152,7968,10955,15664,9235c27511,40937,31676,34689,30046,27537v-996,-4437,-3893,-7062,-8873,-8239xm11757,6441v4074,-906,7153,905,7968,4798c20630,14952,18547,17939,14564,18845v-4075,905,-7244,-906,-8149,-4708c5600,10334,7682,7346,11757,6441xm15469,22919v4708,-1086,8783,1268,9779,5885c26334,33512,23618,37315,18819,38401,14111,39488,10218,37043,9131,32426v-996,-4618,1449,-8420,6338,-9507xe" fillcolor="black" stroked="f" strokeweight=".04875mm">
                  <v:stroke joinstyle="miter"/>
                  <v:path arrowok="t" o:connecttype="custom" o:connectlocs="21173,19298;24704,10062;10761,2185;1525,15223;8588,22195;4242,33422;19906,42657;30046,27537;21173,19298;11757,6441;19725,11239;14564,18845;6415,14137;11757,6441;15469,22919;25248,28804;18819,38401;9131,32426;15469,22919" o:connectangles="0,0,0,0,0,0,0,0,0,0,0,0,0,0,0,0,0,0,0"/>
                </v:shape>
                <v:shape id="Freeform: Shape 2482" o:spid="_x0000_s1751" style="position:absolute;left:17506;top:31753;width:248;height:312;visibility:visible;mso-wrap-style:square;v-text-anchor:middle" coordsize="24761,3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" path="m25757,12986v,-2807,-543,-4618,-1448,-6247c22498,3932,19057,2121,14983,1850,7106,1397,1673,7191,1039,16879,496,26205,5114,32452,12991,32995v6972,363,11589,-3531,12585,-10593l20959,22131v-996,4617,-3622,6790,-7515,6609c8283,28378,5476,24032,5838,17151,6291,9817,9641,5743,14621,6105v3893,181,6247,2626,6609,6609l25757,12986xe" fillcolor="black" stroked="f" strokeweight=".04875mm">
                  <v:stroke joinstyle="miter"/>
                  <v:path arrowok="t" o:connecttype="custom" o:connectlocs="25757,12986;24309,6739;14983,1850;1039,16879;12991,32995;25576,22402;20959,22131;13444,28740;5838,17151;14621,6105;21230,12714" o:connectangles="0,0,0,0,0,0,0,0,0,0,0"/>
                </v:shape>
                <v:shape id="Freeform: Shape 2483" o:spid="_x0000_s1752" style="position:absolute;left:17798;top:31657;width:244;height:419;visibility:visible;mso-wrap-style:square;v-text-anchor:middle" coordsize="24372,4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" path="m3457,1826l1012,42297r4618,272l6625,26543v363,-5975,3622,-9597,8421,-9325c16585,17308,18034,17851,19120,18666v1268,1087,1721,2445,1539,4527l19483,43384r4527,271l25368,21654v271,-4799,-2898,-8058,-8602,-8420c12692,12962,10066,14049,7169,17489l8074,2097,3457,1826xe" fillcolor="black" stroked="f" strokeweight=".04875mm">
                  <v:stroke joinstyle="miter"/>
                  <v:path arrowok="t" o:connecttype="custom" o:connectlocs="3457,1826;1012,42297;5630,42569;6625,26543;15046,17218;19120,18666;20659,23193;19483,43384;24010,43655;25368,21654;16766,13234;7169,17489;8074,2097" o:connectangles="0,0,0,0,0,0,0,0,0,0,0,0,0"/>
                </v:shape>
                <v:shape id="Freeform: Shape 2484" o:spid="_x0000_s1753" style="position:absolute;left:18106;top:31789;width:158;height:295;visibility:visible;mso-wrap-style:square;v-text-anchor:middle" coordsize="15844,29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" path="m2750,1931l1029,30994r4709,272l6643,16146c7186,9174,10174,6277,16603,6820r271,-4708c16059,1931,15697,1840,15064,1840,12076,1659,9722,3289,6824,7363l7096,2112,2750,1931xe" fillcolor="black" stroked="f" strokeweight=".04875mm">
                  <v:stroke joinstyle="miter"/>
                  <v:path arrowok="t" o:connecttype="custom" o:connectlocs="2750,1931;1029,30994;5738,31266;6643,16146;16603,6820;16874,2112;15064,1840;6824,7363;7096,2112" o:connectangles="0,0,0,0,0,0,0,0,0"/>
                </v:shape>
                <v:shape id="Freeform: Shape 2485" o:spid="_x0000_s1754" style="position:absolute;left:18288;top:31697;width:261;height:413;visibility:visible;mso-wrap-style:square;v-text-anchor:middle" coordsize="26068,4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" path="m1040,32095v543,6610,4527,10684,10503,11046c15889,43413,19963,41602,22498,38071v2626,-3803,4075,-8602,4528,-15845c27388,15526,26573,11180,24490,7468,22680,4028,19329,2126,14983,1855,7468,1402,1674,6653,1221,14440,768,21773,5477,27296,12539,27659v3712,271,6610,-815,9326,-3713c21231,33815,17790,39157,12177,38886,8736,38614,6473,36350,5929,32367l1040,32095xm14621,6110v4618,271,7787,4346,7515,9507c21865,20415,18243,23765,13354,23494,8646,23222,6020,19691,6291,14440,6654,9369,10094,5838,14621,6110xe" fillcolor="black" stroked="f" strokeweight=".04875mm">
                  <v:stroke joinstyle="miter"/>
                  <v:path arrowok="t" o:connecttype="custom" o:connectlocs="1040,32095;11543,43141;22498,38071;27026,22226;24490,7468;14983,1855;1221,14440;12539,27659;21865,23946;12177,38886;5929,32367;14621,6110;22136,15617;13354,23494;6291,14440;14621,6110" o:connectangles="0,0,0,0,0,0,0,0,0,0,0,0,0,0,0,0"/>
                </v:shape>
                <v:shape id="Freeform: Shape 2486" o:spid="_x0000_s1755" style="position:absolute;left:13853;top:30889;width:266;height:311;visibility:visible;mso-wrap-style:square;v-text-anchor:middle" coordsize="26677,3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" path="m26843,16356v724,-2716,815,-4617,271,-6518c26028,6578,23312,3862,19418,2504,11994,-31,5203,4134,2034,13369v-3078,8782,-362,16025,7063,18651c15706,34283,21229,31839,24127,25229l19690,23690v-2263,4165,-5251,5614,-8964,4346c5837,26406,4298,21427,6561,14998,8915,8027,13262,4948,17970,6578v3712,1268,5161,4255,4527,8239l26843,16356xe" fillcolor="black" stroked="f" strokeweight=".04875mm">
                  <v:stroke joinstyle="miter"/>
                  <v:path arrowok="t" o:connecttype="custom" o:connectlocs="26843,16356;27114,9838;19418,2504;2034,13369;9097,32020;24127,25229;19690,23690;10726,28036;6561,14998;17970,6578;22497,14817" o:connectangles="0,0,0,0,0,0,0,0,0,0,0"/>
                </v:shape>
                <v:shape id="Freeform: Shape 2487" o:spid="_x0000_s1756" style="position:absolute;left:14103;top:30852;width:295;height:459;visibility:visible;mso-wrap-style:square;v-text-anchor:middle" coordsize="29536,45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" path="m14111,1778l802,40077r4346,1539l10399,26496v1992,-5705,6157,-8330,10684,-6791c22532,20248,23709,21063,24524,22240v905,1358,996,2897,271,4799l18186,46143r4436,1539l29866,26858v1539,-4618,-725,-8692,-6157,-10503c19906,14997,17099,15359,13387,17804l18457,3317,14111,1778xe" fillcolor="black" stroked="f" strokeweight=".04875mm">
                  <v:stroke joinstyle="miter"/>
                  <v:path arrowok="t" o:connecttype="custom" o:connectlocs="14111,1778;802,40077;5148,41616;10399,26496;21083,19705;24524,22240;24795,27039;18186,46143;22622,47682;29866,26858;23709,16355;13387,17804;18457,3317" o:connectangles="0,0,0,0,0,0,0,0,0,0,0,0,0"/>
                </v:shape>
                <v:shape id="Freeform: Shape 2488" o:spid="_x0000_s1757" style="position:absolute;left:14394;top:31061;width:230;height:291;visibility:visible;mso-wrap-style:square;v-text-anchor:middle" coordsize="22997,29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" path="m10325,1784l818,29308r4437,1539l10235,16542c12589,9933,16210,7850,22277,10204l23816,5768v-724,-362,-1087,-634,-1720,-815c19289,3957,16573,4953,12679,8212l14400,3142,10325,1784xe" fillcolor="black" stroked="f" strokeweight=".04875mm">
                  <v:stroke joinstyle="miter"/>
                  <v:path arrowok="t" o:connecttype="custom" o:connectlocs="10325,1784;818,29308;5255,30847;10235,16542;22277,10204;23816,5768;22096,4953;12679,8212;14400,3142" o:connectangles="0,0,0,0,0,0,0,0,0"/>
                </v:shape>
                <v:shape id="Freeform: Shape 2489" o:spid="_x0000_s1758" style="position:absolute;left:14668;top:31057;width:178;height:391;visibility:visible;mso-wrap-style:square;v-text-anchor:middle" coordsize="17746,3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" path="m10154,12199l828,39271r4618,1630l18574,2874,15496,1787c11874,7129,10607,7491,3273,6043l2005,9393r8149,2806xe" fillcolor="black" stroked="f" strokeweight=".04875mm">
                  <v:stroke joinstyle="miter"/>
                  <v:path arrowok="t" o:connecttype="custom" o:connectlocs="10154,12199;828,39271;5446,40901;18574,2874;15496,1787;3273,6043;2005,9393" o:connectangles="0,0,0,0,0,0,0"/>
                </v:shape>
                <v:shape id="Freeform: Shape 2490" o:spid="_x0000_s1759" style="position:absolute;left:14887;top:31149;width:292;height:405;visibility:visible;mso-wrap-style:square;v-text-anchor:middle" coordsize="29115,40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" path="m22200,2431c18668,1254,15047,1706,12149,3789,8709,6233,5630,10851,3186,17913,-1251,30770,651,38918,8618,41635v7877,2716,14487,-2445,18833,-14939c29986,19271,30620,14020,29262,9674,28266,6324,25640,3698,22200,2431xm20841,6595v4890,1721,5614,7787,2083,18018c19121,35387,14956,39643,9886,37832,4997,36112,4272,30045,7894,19633,11516,9221,15862,4875,20841,6595xe" fillcolor="black" stroked="f" strokeweight=".04875mm">
                  <v:stroke joinstyle="miter"/>
                  <v:path arrowok="t" o:connecttype="custom" o:connectlocs="22200,2431;12149,3789;3186,17913;8618,41635;27451,26696;29262,9674;22200,2431;20841,6595;22924,24613;9886,37832;7894,19633;20841,6595" o:connectangles="0,0,0,0,0,0,0,0,0,0,0,0"/>
                </v:shape>
                <v:shape id="Freeform: Shape 2491" o:spid="_x0000_s1760" style="position:absolute;left:10790;top:29178;width:286;height:304;visibility:visible;mso-wrap-style:square;v-text-anchor:middle" coordsize="28631,30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" path="m27252,19164v1539,-2444,1991,-4346,1991,-6157c29153,9567,27161,6217,23811,3953,17292,-574,9596,1780,4163,9748,-1179,17444,-454,25230,6065,29667v5704,3984,11770,2988,16297,-2626l18469,24325v-3350,3531,-6610,4165,-9869,1901c4344,23329,4163,18168,8057,12464,12131,6398,17201,4587,21366,7394v3169,2173,3894,5523,2083,9235l27252,19164xe" fillcolor="black" stroked="f" strokeweight=".04875mm">
                  <v:stroke joinstyle="miter"/>
                  <v:path arrowok="t" o:connecttype="custom" o:connectlocs="27252,19164;29243,13007;23811,3953;4163,9748;6065,29667;22362,27041;18469,24325;8600,26226;8057,12464;21366,7394;23449,16629" o:connectangles="0,0,0,0,0,0,0,0,0,0,0"/>
                </v:shape>
                <v:shape id="Freeform: Shape 2492" o:spid="_x0000_s1761" style="position:absolute;left:10992;top:29210;width:330;height:465;visibility:visible;mso-wrap-style:square;v-text-anchor:middle" coordsize="33012,46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" path="m23532,1681l625,35091r3893,2625l13572,24497v3350,-4889,8149,-6428,12042,-3712c26882,21691,27787,22868,28331,24226v543,1539,181,2988,-996,4708l15926,45593r3803,2626l32134,30111v2806,-4074,1629,-8601,-3079,-11861c25705,15987,22898,15624,18733,16983l27425,4307,23532,1681xe" fillcolor="black" stroked="f" strokeweight=".04875mm">
                  <v:stroke joinstyle="miter"/>
                  <v:path arrowok="t" o:connecttype="custom" o:connectlocs="23532,1681;625,35091;4518,37716;13572,24497;25614,20785;28331,24226;27335,28934;15926,45593;19729,48219;32134,30111;29055,18250;18733,16983;27425,4307" o:connectangles="0,0,0,0,0,0,0,0,0,0,0,0,0"/>
                </v:shape>
                <v:shape id="Freeform: Shape 2493" o:spid="_x0000_s1762" style="position:absolute;left:11247;top:29478;width:284;height:267;visibility:visible;mso-wrap-style:square;v-text-anchor:middle" coordsize="28339,26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" path="m17118,1691l639,25775r3894,2626l13043,15906v3984,-5613,8149,-6700,13310,-2897l28979,9116v-543,-544,-815,-815,-1358,-1177c25176,6218,22279,6490,17661,8572l20649,4136,17118,1691xe" fillcolor="black" stroked="f" strokeweight=".04875mm">
                  <v:stroke joinstyle="miter"/>
                  <v:path arrowok="t" o:connecttype="custom" o:connectlocs="17118,1691;639,25775;4533,28401;13043,15906;26353,13009;28979,9116;27621,7939;17661,8572;20649,4136" o:connectangles="0,0,0,0,0,0,0,0,0"/>
                </v:shape>
                <v:shape id="Freeform: Shape 2494" o:spid="_x0000_s1763" style="position:absolute;left:11487;top:29561;width:268;height:349;visibility:visible;mso-wrap-style:square;v-text-anchor:middle" coordsize="26800,34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" path="m16855,10299l648,33930r4074,2716l27448,3508,24732,1697c19843,5772,18485,5862,11694,2422l9702,5409r7153,4890xe" fillcolor="black" stroked="f" strokeweight=".04875mm">
                  <v:stroke joinstyle="miter"/>
                  <v:path arrowok="t" o:connecttype="custom" o:connectlocs="16855,10299;648,33930;4722,36646;27448,3508;24732,1697;11694,2422;9702,5409" o:connectangles="0,0,0,0,0,0,0"/>
                </v:shape>
                <v:shape id="Freeform: Shape 2495" o:spid="_x0000_s1764" style="position:absolute;left:11742;top:29736;width:268;height:349;visibility:visible;mso-wrap-style:square;v-text-anchor:middle" coordsize="26800,34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" path="m16870,10308l662,33940r4075,2716l27463,3518,24747,1707c19857,5781,18499,5872,11709,2432l9717,5419r7153,4889xe" fillcolor="black" stroked="f" strokeweight=".04875mm">
                  <v:stroke joinstyle="miter"/>
                  <v:path arrowok="t" o:connecttype="custom" o:connectlocs="16870,10308;662,33940;4737,36656;27463,3518;24747,1707;11709,2432;9717,5419" o:connectangles="0,0,0,0,0,0,0"/>
                </v:shape>
                <v:shape id="Freeform: Shape 2496" o:spid="_x0000_s1765" style="position:absolute;left:8302;top:26740;width:301;height:290;visibility:visible;mso-wrap-style:square;v-text-anchor:middle" coordsize="30111,29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" path="m26785,21575v2082,-1992,2988,-3622,3531,-5523c31131,12793,30044,9080,27419,6002,22348,-64,14290,26,6866,6364,-197,12340,-1555,20036,3516,26102v4527,5251,10593,5976,16478,1720l16916,24291c12841,26826,9401,26464,6866,23476,3606,19583,4783,14513,10035,10076,15648,5278,20990,4825,24159,8628v2535,2988,2264,6338,-362,9416l26785,21575xe" fillcolor="black" stroked="f" strokeweight=".04875mm">
                  <v:stroke joinstyle="miter"/>
                  <v:path arrowok="t" o:connecttype="custom" o:connectlocs="26785,21575;30316,16052;27419,6002;6866,6364;3516,26102;19994,27822;16916,24291;6866,23476;10035,10076;24159,8628;23797,18044" o:connectangles="0,0,0,0,0,0,0,0,0,0,0"/>
                </v:shape>
                <v:shape id="Freeform: Shape 2497" o:spid="_x0000_s1766" style="position:absolute;left:8453;top:26845;width:345;height:439;visibility:visible;mso-wrap-style:square;v-text-anchor:middle" coordsize="34519,43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" path="m31446,1542l480,27799r2988,3531l15691,20918v4528,-3803,9507,-3984,12586,-363c29273,21733,29816,23091,29997,24539v91,1630,-543,2898,-2173,4256l12432,41832r2988,3532l32170,31149v3713,-3169,3803,-7787,91,-12133c29635,15938,27100,14851,22663,15033l34434,5073,31446,1542xe" fillcolor="black" stroked="f" strokeweight=".04875mm">
                  <v:stroke joinstyle="miter"/>
                  <v:path arrowok="t" o:connecttype="custom" o:connectlocs="31446,1542;480,27799;3468,31330;15691,20918;28277,20555;29997,24539;27824,28795;12432,41832;15420,45364;32170,31149;32261,19016;22663,15033;34434,5073" o:connectangles="0,0,0,0,0,0,0,0,0,0,0,0,0"/>
                </v:shape>
                <v:shape id="Freeform: Shape 2498" o:spid="_x0000_s1767" style="position:absolute;left:8652;top:27154;width:318;height:225;visibility:visible;mso-wrap-style:square;v-text-anchor:middle" coordsize="31780,2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" path="m22675,1556l492,20388r3078,3622l15069,14231v5342,-4527,9688,-4436,13581,634l32272,11787v-362,-725,-634,-996,-996,-1449c29284,8074,26477,7531,21498,8346l25482,4906,22675,1556xe" fillcolor="black" stroked="f" strokeweight=".04875mm">
                  <v:stroke joinstyle="miter"/>
                  <v:path arrowok="t" o:connecttype="custom" o:connectlocs="22675,1556;492,20388;3570,24010;15069,14231;28650,14865;32272,11787;31276,10338;21498,8346;25482,4906" o:connectangles="0,0,0,0,0,0,0,0,0"/>
                </v:shape>
                <v:shape id="Freeform: Shape 2499" o:spid="_x0000_s1768" style="position:absolute;left:8841;top:27290;width:338;height:312;visibility:visible;mso-wrap-style:square;v-text-anchor:middle" coordsize="33772,3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" path="m22319,10527l499,28997r3169,3712l34271,6724,32188,4280c26394,6905,25036,6634,19422,1564l16706,3918r5613,6609xe" fillcolor="black" stroked="f" strokeweight=".04875mm">
                  <v:stroke joinstyle="miter"/>
                  <v:path arrowok="t" o:connecttype="custom" o:connectlocs="22319,10527;499,28997;3668,32709;34271,6724;32188,4280;19422,1564;16706,3918" o:connectangles="0,0,0,0,0,0,0"/>
                </v:shape>
                <v:shape id="Freeform: Shape 2500" o:spid="_x0000_s1769" style="position:absolute;left:8961;top:27501;width:431;height:403;visibility:visible;mso-wrap-style:square;v-text-anchor:middle" coordsize="43007,40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" path="m20973,38978l7572,23224v2898,-1902,5705,-1902,11047,-91l24685,25306v5704,2264,10774,1720,14487,-1449c41797,21684,43246,18606,43518,15437v,-3169,-1087,-5885,-3531,-8782c36727,2852,32924,1132,28940,1675v-2444,362,-4798,1449,-7967,4074l24142,9462c26405,7741,27763,7017,29212,6745v2716,-724,5614,272,7515,2535c39624,12630,39172,17248,35912,20055v-2445,2082,-5795,2444,-9507,1086l20792,19240c11828,16071,7482,16705,510,21956l17441,41965r3532,-2987xe" fillcolor="black" stroked="f" strokeweight=".04875mm">
                  <v:stroke joinstyle="miter"/>
                  <v:path arrowok="t" o:connecttype="custom" o:connectlocs="20973,38978;7572,23224;18619,23133;24685,25306;39172,23857;43518,15437;39987,6655;28940,1675;20973,5749;24142,9462;29212,6745;36727,9280;35912,20055;26405,21141;20792,19240;510,21956;17441,41965" o:connectangles="0,0,0,0,0,0,0,0,0,0,0,0,0,0,0,0,0"/>
                </v:shape>
                <v:shape id="Freeform: Shape 2501" o:spid="_x0000_s1770" style="position:absolute;left:6641;top:23958;width:308;height:275;visibility:visible;mso-wrap-style:square;v-text-anchor:middle" coordsize="30881,2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" path="m25378,23227v2445,-1358,3803,-2806,4799,-4436c31716,15803,31625,11910,29815,8198,26374,1135,18497,-585,9805,3671,1475,7745,-1694,14807,1746,21960v3079,6247,8783,8420,15483,5704l15147,23408v-4527,1449,-7696,272,-9417,-3259c3467,15531,5821,11004,11978,8017,18587,4757,23839,5572,26012,10099v1720,3441,724,6609,-2626,9054l25378,23227xe" fillcolor="black" stroked="f" strokeweight=".04875mm">
                  <v:stroke joinstyle="miter"/>
                  <v:path arrowok="t" o:connecttype="custom" o:connectlocs="25378,23227;30177,18791;29815,8198;9805,3671;1746,21960;17229,27664;15147,23408;5730,20149;11978,8017;26012,10099;23386,19153" o:connectangles="0,0,0,0,0,0,0,0,0,0,0"/>
                </v:shape>
                <v:shape id="Freeform: Shape 2502" o:spid="_x0000_s1771" style="position:absolute;left:6742;top:24134;width:383;height:386;visibility:visible;mso-wrap-style:square;v-text-anchor:middle" coordsize="38389,38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" path="m36781,1383l383,19219r1992,4074l16772,16231v5342,-2625,10231,-1539,12404,2716c29810,20396,29991,21845,29810,23293v-363,1540,-1268,2717,-3169,3622l8532,35788r1992,4165l30262,30265v4437,-2173,5704,-6700,3169,-11770c31620,14783,29447,13062,25011,12247l38773,5457,36781,1383xe" fillcolor="black" stroked="f" strokeweight=".04875mm">
                  <v:stroke joinstyle="miter"/>
                  <v:path arrowok="t" o:connecttype="custom" o:connectlocs="36781,1383;383,19219;2375,23293;16772,16231;29176,18947;29810,23293;26641,26915;8532,35788;10524,39953;30262,30265;33431,18495;25011,12247;38773,5457" o:connectangles="0,0,0,0,0,0,0,0,0,0,0,0,0"/>
                </v:shape>
                <v:shape id="Freeform: Shape 2503" o:spid="_x0000_s1772" style="position:absolute;left:6878;top:24461;width:328;height:170;visibility:visible;mso-wrap-style:square;v-text-anchor:middle" coordsize="32866,17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" path="m26558,1398l391,14255r1992,4165l15964,11720c22302,8823,26377,9909,29093,15794r4165,-2082c32986,12988,32896,12535,32624,11992,31266,9275,28640,8098,23660,7646l28459,5292,26558,1398xe" fillcolor="black" stroked="f" strokeweight=".04875mm">
                  <v:stroke joinstyle="miter"/>
                  <v:path arrowok="t" o:connecttype="custom" o:connectlocs="26558,1398;391,14255;2383,18420;15964,11720;29093,15794;33258,13712;32624,11992;23660,7646;28459,5292" o:connectangles="0,0,0,0,0,0,0,0,0"/>
                </v:shape>
                <v:shape id="Freeform: Shape 2504" o:spid="_x0000_s1773" style="position:absolute;left:7006;top:24630;width:383;height:264;visibility:visible;mso-wrap-style:square;v-text-anchor:middle" coordsize="38299,26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" path="m26110,10824l396,23409r2173,4346l38695,10009,37247,7112c30999,8289,29641,7655,25567,1408l22307,3038r3803,7786xe" fillcolor="black" stroked="f" strokeweight=".04875mm">
                  <v:stroke joinstyle="miter"/>
                  <v:path arrowok="t" o:connecttype="custom" o:connectlocs="26110,10824;396,23409;2569,27755;38695,10009;37247,7112;25567,1408;22307,3038" o:connectangles="0,0,0,0,0,0,0"/>
                </v:shape>
                <v:shape id="Freeform: Shape 2505" o:spid="_x0000_s1774" style="position:absolute;left:7115;top:24884;width:407;height:332;visibility:visible;mso-wrap-style:square;v-text-anchor:middle" coordsize="40723,33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" path="m18796,15783r272,452l19973,18137v2355,4798,1359,8420,-3078,10593c12458,30903,8475,29545,6211,25018,3857,20129,5034,16598,10285,13700l8112,9354c5215,10984,3585,12342,2408,14062,-218,17594,-218,21849,2137,26648v3531,7333,10321,9868,17112,6519c23867,30903,25406,27915,24863,23026v2988,2716,6338,3078,9959,1268c40979,21306,42790,15330,39531,8540,35999,1387,30205,-333,22418,3198r2173,4436c26764,6548,28122,6185,29480,6185v2536,,4799,1540,6157,4346c37539,14425,36362,17956,32468,19857v-2535,1268,-4527,996,-6247,-362c25044,18499,24048,16869,22509,13972r-3713,1811xe" fillcolor="black" stroked="f" strokeweight=".04875mm">
                  <v:stroke joinstyle="miter"/>
                  <v:path arrowok="t" o:connecttype="custom" o:connectlocs="18796,15783;19068,16235;19973,18137;16895,28730;6211,25018;10285,13700;8112,9354;2408,14062;2137,26648;19249,33167;24863,23026;34822,24294;39531,8540;22418,3198;24591,7634;29480,6185;35637,10531;32468,19857;26221,19495;22509,13972" o:connectangles="0,0,0,0,0,0,0,0,0,0,0,0,0,0,0,0,0,0,0,0"/>
                </v:shape>
                <v:shape id="Freeform: Shape 2506" o:spid="_x0000_s1775" style="position:absolute;left:5772;top:21170;width:313;height:260;visibility:visible;mso-wrap-style:square;v-text-anchor:middle" coordsize="31242,25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" path="m23528,24508v2626,-905,4346,-1901,5614,-3259c31405,18623,32130,14821,31134,10927,29323,3232,22080,-390,12663,1873,3609,4046,-1099,10294,712,17990v1629,6790,6700,10140,13852,8963l13478,22336c8679,22788,5872,20887,4967,17175,3699,12104,7140,8211,13840,6581v7153,-1720,11952,272,13129,5161c27874,15454,26154,18442,22442,20072r1086,4436xe" fillcolor="black" stroked="f" strokeweight=".04875mm">
                  <v:stroke joinstyle="miter"/>
                  <v:path arrowok="t" o:connecttype="custom" o:connectlocs="23528,24508;29142,21249;31134,10927;12663,1873;712,17990;14564,26953;13478,22336;4967,17175;13840,6581;26969,11742;22442,20072" o:connectangles="0,0,0,0,0,0,0,0,0,0,0"/>
                </v:shape>
                <v:shape id="Freeform: Shape 2507" o:spid="_x0000_s1776" style="position:absolute;left:5829;top:21408;width:405;height:318;visibility:visible;mso-wrap-style:square;v-text-anchor:middle" coordsize="40562,31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" path="m39808,1222l332,10639r1086,4436l16992,11363v5794,-1358,10321,815,11408,5432c28762,18335,28581,19783,28128,21141v-633,1449,-1901,2264,-3893,2716l4587,28566r1087,4527l27042,28022v4799,-1177,6972,-5160,5704,-10683c31750,13355,29939,11182,25865,9280l40895,5659,39808,1222xe" fillcolor="black" stroked="f" strokeweight=".04875mm">
                  <v:stroke joinstyle="miter"/>
                  <v:path arrowok="t" o:connecttype="custom" o:connectlocs="39808,1222;332,10639;1418,15075;16992,11363;28400,16795;28128,21141;24235,23857;4587,28566;5674,33093;27042,28022;32746,17339;25865,9280;40895,5659" o:connectangles="0,0,0,0,0,0,0,0,0,0,0,0,0"/>
                </v:shape>
                <v:shape id="Freeform: Shape 2508" o:spid="_x0000_s1777" style="position:absolute;left:5900;top:21735;width:322;height:146;visibility:visible;mso-wrap-style:square;v-text-anchor:middle" coordsize="32233,1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" path="m28676,1240l336,7940r1086,4527l16090,8935v6791,-1448,10503,634,11952,6882l32569,14730v-181,-815,-91,-1177,-272,-1811c31573,10022,29309,8211,24511,6672l29672,5495,28676,1240xe" fillcolor="black" stroked="f" strokeweight=".04875mm">
                  <v:stroke joinstyle="miter"/>
                  <v:path arrowok="t" o:connecttype="custom" o:connectlocs="28676,1240;336,7940;1422,12467;16090,8935;28042,15817;32569,14730;32297,12919;24511,6672;29672,5495" o:connectangles="0,0,0,0,0,0,0,0,0"/>
                </v:shape>
                <v:shape id="Freeform: Shape 2509" o:spid="_x0000_s1778" style="position:absolute;left:5967;top:21926;width:402;height:206;visibility:visible;mso-wrap-style:square;v-text-anchor:middle" coordsize="40200,20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" path="m28135,10575l338,17185r1087,4708l40539,12567,39815,9398c33477,9217,32391,8312,29674,1250r-3531,815l28135,10575xe" fillcolor="black" stroked="f" strokeweight=".04875mm">
                  <v:stroke joinstyle="miter"/>
                  <v:path arrowok="t" o:connecttype="custom" o:connectlocs="28135,10575;338,17185;1425,21893;40539,12567;39815,9398;29674,1250;26143,2065" o:connectangles="0,0,0,0,0,0,0"/>
                </v:shape>
                <v:shape id="Freeform: Shape 2510" o:spid="_x0000_s1779" style="position:absolute;left:6047;top:22227;width:403;height:277;visibility:visible;mso-wrap-style:square;v-text-anchor:middle" coordsize="40291,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" path="m9759,18651l342,20914r1178,4708l10936,23359r1358,5613l16640,27976,15282,22363,40634,16297r-815,-3531l11117,1267,5956,2444,9759,18651xm14105,17655l11298,5522r20010,8058l14105,17655xe" fillcolor="black" stroked="f" strokeweight=".04875mm">
                  <v:stroke joinstyle="miter"/>
                  <v:path arrowok="t" o:connecttype="custom" o:connectlocs="9759,18651;342,20914;1520,25622;10936,23359;12294,28972;16640,27976;15282,22363;40634,16297;39819,12766;11117,1267;5956,2444;14105,17655;11298,5522;31308,13580" o:connectangles="0,0,0,0,0,0,0,0,0,0,0,0,0,0"/>
                </v:shape>
                <v:shape id="Freeform: Shape 2511" o:spid="_x0000_s1780" style="position:absolute;left:5542;top:18411;width:313;height:249;visibility:visible;mso-wrap-style:square;v-text-anchor:middle" coordsize="31244,24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" path="m21146,25323v2806,-181,4617,-905,6247,-1992c30019,21249,31648,17718,31558,13643,31377,5766,24948,787,15260,1058,5934,1239,140,6310,321,14187v90,6971,4346,11317,11499,11770l11729,21249c7021,20615,4576,18170,4576,14277,4395,9116,8560,5947,15441,5857v7334,-181,11680,2807,11861,7786c27302,17537,25039,19981,21055,20705r91,4618xe" fillcolor="black" stroked="f" strokeweight=".04875mm">
                  <v:stroke joinstyle="miter"/>
                  <v:path arrowok="t" o:connecttype="custom" o:connectlocs="21146,25323;27393,23331;31558,13643;15260,1058;321,14187;11820,25957;11729,21249;4576,14277;15441,5857;27302,13643;21055,20705" o:connectangles="0,0,0,0,0,0,0,0,0,0,0"/>
                </v:shape>
                <v:shape id="Freeform: Shape 2512" o:spid="_x0000_s1781" style="position:absolute;left:5558;top:18705;width:407;height:240;visibility:visible;mso-wrap-style:square;v-text-anchor:middle" coordsize="40653,23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" path="m40880,1064l317,1969r90,4618l16434,6224v5975,-90,9959,2898,10050,7696c26484,15459,26122,16908,25307,18085v-996,1268,-2354,1901,-4437,1901l679,20439r91,4618l22771,24604v4890,-91,7968,-3622,7787,-9326c30468,11204,29200,8669,25578,6043l40970,5681r-90,-4617xe" fillcolor="black" stroked="f" strokeweight=".04875mm">
                  <v:stroke joinstyle="miter"/>
                  <v:path arrowok="t" o:connecttype="custom" o:connectlocs="40880,1064;317,1969;407,6587;16434,6224;26484,13920;25307,18085;20870,19986;679,20439;770,25057;22771,24604;30558,15278;25578,6043;40970,5681" o:connectangles="0,0,0,0,0,0,0,0,0,0,0,0,0"/>
                </v:shape>
                <v:shape id="Freeform: Shape 2513" o:spid="_x0000_s1782" style="position:absolute;left:5565;top:19016;width:302;height:141;visibility:visible;mso-wrap-style:square;v-text-anchor:middle" coordsize="30241,14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" path="m29472,1081l317,1715r91,4708l15528,6061v6972,,10232,2716,10141,9144l30377,15115v91,-815,182,-1177,182,-1811c30468,10316,28657,8053,24220,5518r5342,-91l29472,1081xe" fillcolor="black" stroked="f" strokeweight=".04875mm">
                  <v:stroke joinstyle="miter"/>
                  <v:path arrowok="t" o:connecttype="custom" o:connectlocs="29472,1081;317,1715;408,6423;15528,6061;25669,15205;30377,15115;30559,13304;24220,5518;29562,5427" o:connectangles="0,0,0,0,0,0,0,0,0"/>
                </v:shape>
                <v:shape id="Freeform: Shape 2514" o:spid="_x0000_s1783" style="position:absolute;left:5571;top:19219;width:404;height:143;visibility:visible;mso-wrap-style:square;v-text-anchor:middle" coordsize="40381,14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" path="m28929,9874l318,10508r181,4889l40699,14492r-90,-3260c34362,9693,33547,8607,32370,1092r-3622,90l28929,9874xe" fillcolor="black" stroked="f" strokeweight=".04875mm">
                  <v:stroke joinstyle="miter"/>
                  <v:path arrowok="t" o:connecttype="custom" o:connectlocs="28929,9874;318,10508;499,15397;40699,14492;40609,11232;32370,1092;28748,1182" o:connectangles="0,0,0,0,0,0,0"/>
                </v:shape>
                <v:shape id="Freeform: Shape 2515" o:spid="_x0000_s1784" style="position:absolute;left:5566;top:19495;width:408;height:266;visibility:visible;mso-wrap-style:square;v-text-anchor:middle" coordsize="40838,26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" path="m41156,25012l40703,4731,19245,2196r90,4527c22052,8896,23138,10797,23229,13876v90,5251,-3441,8691,-9326,8782c8289,22748,4758,19489,4668,14238,4577,9892,6659,7266,11096,6089l10915,1109c7746,1834,6207,2467,4758,3644,1861,5908,231,9982,322,14419v181,7967,6066,13400,14396,13219c22504,27457,27756,22205,27575,14600v-91,-2716,-815,-4980,-2626,-7243l35995,8715r362,16388l41156,25012xe" fillcolor="black" stroked="f" strokeweight=".04875mm">
                  <v:stroke joinstyle="miter"/>
                  <v:path arrowok="t" o:connecttype="custom" o:connectlocs="41156,25012;40703,4731;19245,2196;19335,6723;23229,13876;13903,22658;4668,14238;11096,6089;10915,1109;4758,3644;322,14419;14718,27638;27575,14600;24949,7357;35995,8715;36357,25103" o:connectangles="0,0,0,0,0,0,0,0,0,0,0,0,0,0,0,0"/>
                </v:shape>
                <v:shape id="Freeform: Shape 2516" o:spid="_x0000_s1785" style="position:absolute;left:5766;top:17027;width:312;height:254;visibility:visible;mso-wrap-style:square;v-text-anchor:middle" coordsize="31228,25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" path="m12960,1088v-2716,-271,-4708,,-6518,815c3544,3442,1281,6611,556,10595,-802,18381,4449,24448,13956,26077v9236,1630,16026,-2263,17385,-10050c32518,9237,29168,4076,22286,2356r-815,4708c25908,8603,27809,11319,27085,15122v-905,5161,-5523,7424,-12314,6247c7618,20102,3816,16390,4721,11410,5355,7607,8162,5525,12146,5706r814,-4618xe" fillcolor="black" stroked="f" strokeweight=".04875mm">
                  <v:stroke joinstyle="miter"/>
                  <v:path arrowok="t" o:connecttype="custom" o:connectlocs="12960,1088;6442,1903;556,10595;13956,26077;31341,16027;22286,2356;21471,7064;27085,15122;14771,21369;4721,11410;12146,5706" o:connectangles="0,0,0,0,0,0,0,0,0,0,0"/>
                </v:shape>
                <v:shape id="Freeform: Shape 2517" o:spid="_x0000_s1786" style="position:absolute;left:5693;top:16740;width:440;height:267;visibility:visible;mso-wrap-style:square;v-text-anchor:middle" coordsize="44003,26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" path="m347,20663r39929,7062l41091,23108,25337,20301v-5886,-996,-9236,-4618,-8421,-9326c17188,9436,17912,7987,18908,6991v1268,-996,2716,-1358,4708,-996l43536,9526r815,-4617l22711,1106c17822,291,14200,3189,13204,8802v-724,3984,91,6700,3078,9960l1162,16045,347,20663xe" fillcolor="black" stroked="f" strokeweight=".04875mm">
                  <v:stroke joinstyle="miter"/>
                  <v:path arrowok="t" o:connecttype="custom" o:connectlocs="347,20663;40276,27725;41091,23108;25337,20301;16916,10975;18908,6991;23616,5995;43536,9526;44351,4909;22711,1106;13204,8802;16282,18762;1162,16045" o:connectangles="0,0,0,0,0,0,0,0,0,0,0,0,0"/>
                </v:shape>
                <v:shape id="Freeform: Shape 2518" o:spid="_x0000_s1787" style="position:absolute;left:5859;top:16514;width:295;height:190;visibility:visible;mso-wrap-style:square;v-text-anchor:middle" coordsize="29516,19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" path="m350,14897r28702,5070l29867,15259,15018,12633c8137,11366,5511,8106,6779,1768l2161,953v-181,815,-362,1177,-453,1811c1165,5661,2614,8197,6416,11456l1165,10551,350,14897xe" fillcolor="black" stroked="f" strokeweight=".04875mm">
                  <v:stroke joinstyle="miter"/>
                  <v:path arrowok="t" o:connecttype="custom" o:connectlocs="350,14897;29052,19967;29867,15259;15018,12633;6779,1768;2161,953;1708,2764;6416,11456;1165,10551" o:connectangles="0,0,0,0,0,0,0,0,0"/>
                </v:shape>
                <v:shape id="Freeform: Shape 2519" o:spid="_x0000_s1788" style="position:absolute;left:5804;top:16299;width:401;height:154;visibility:visible;mso-wrap-style:square;v-text-anchor:middle" coordsize="40110,15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" path="m11489,7734r28158,4979l40462,7915,895,943,352,4203c6056,6919,6690,8096,6328,15701r3621,634l11489,7734xe" fillcolor="black" stroked="f" strokeweight=".04875mm">
                  <v:stroke joinstyle="miter"/>
                  <v:path arrowok="t" o:connecttype="custom" o:connectlocs="11489,7734;39647,12713;40462,7915;895,943;352,4203;6328,15701;9949,16335" o:connectangles="0,0,0,0,0,0,0"/>
                </v:shape>
                <v:shape id="Freeform: Shape 2520" o:spid="_x0000_s1789" style="position:absolute;left:5855;top:15930;width:412;height:276;visibility:visible;mso-wrap-style:square;v-text-anchor:middle" coordsize="41146,27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" path="m12859,932c6159,751,1632,4192,545,10168v-724,4255,634,8420,3803,11317c7879,24745,12406,26555,19559,27823v6700,1177,11137,996,15121,-724c38211,25469,40565,22391,41289,18135,42557,10802,38030,4554,30334,3196,23000,1928,16934,5912,15666,12884v-634,3803,272,7062,2807,9597c8694,20761,3805,16687,4801,11164,5435,7723,8060,5912,12044,5731l12859,932xm19831,14242v815,-4708,4708,-7062,9960,-6066c34770,8991,37849,12884,37034,17411v-815,4436,-5161,7153,-10231,6247c21913,22753,19016,18950,19831,14242xe" fillcolor="black" stroked="f" strokeweight=".04875mm">
                  <v:stroke joinstyle="miter"/>
                  <v:path arrowok="t" o:connecttype="custom" o:connectlocs="12859,932;545,10168;4348,21485;19559,27823;34680,27099;41289,18135;30334,3196;15666,12884;18473,22481;4801,11164;12044,5731;19831,14242;29791,8176;37034,17411;26803,23658;19831,14242" o:connectangles="0,0,0,0,0,0,0,0,0,0,0,0,0,0,0,0"/>
                </v:shape>
                <v:shape id="Freeform: Shape 2521" o:spid="_x0000_s1790" style="position:absolute;left:6261;top:14784;width:310;height:268;visibility:visible;mso-wrap-style:square;v-text-anchor:middle" coordsize="30995,26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" path="m15044,1610c12328,705,10426,705,8525,1157,5265,2153,2549,4960,1191,8763v-2716,7424,1448,14215,10503,17565c20476,29497,27720,26871,30436,19537v2445,-6609,,-12223,-6519,-15120l22378,8853v4165,2264,5523,5342,4165,9054c24732,22706,19843,24155,13324,21801,6442,19266,3364,14920,5084,10302,6442,6590,9521,5141,13505,5866l15044,1610xe" fillcolor="black" stroked="f" strokeweight=".04875mm">
                  <v:stroke joinstyle="miter"/>
                  <v:path arrowok="t" o:connecttype="custom" o:connectlocs="15044,1610;8525,1157;1191,8763;11694,26328;30436,19537;23917,4417;22378,8853;26543,17907;13324,21801;5084,10302;13505,5866" o:connectangles="0,0,0,0,0,0,0,0,0,0,0"/>
                </v:shape>
                <v:shape id="Freeform: Shape 2522" o:spid="_x0000_s1791" style="position:absolute;left:6228;top:14507;width:460;height:299;visibility:visible;mso-wrap-style:square;v-text-anchor:middle" coordsize="45995,29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" path="m376,16713l38494,30656r1540,-4346l25004,20788c19390,18796,16764,14540,18394,10013v543,-1449,1449,-2625,2626,-3440c22468,5758,23917,5667,25909,6392r18923,6881l46372,8927,25728,1412c21110,-308,17036,1955,15135,7297v-1449,3803,-1087,6610,1267,10412l1915,12367,376,16713xe" fillcolor="black" stroked="f" strokeweight=".04875mm">
                  <v:stroke joinstyle="miter"/>
                  <v:path arrowok="t" o:connecttype="custom" o:connectlocs="376,16713;38494,30656;40034,26310;25004,20788;18394,10013;21020,6573;25909,6392;44832,13273;46372,8927;25728,1412;15135,7297;16402,17709;1915,12367" o:connectangles="0,0,0,0,0,0,0,0,0,0,0,0,0"/>
                </v:shape>
                <v:shape id="Freeform: Shape 2523" o:spid="_x0000_s1792" style="position:absolute;left:6441;top:14281;width:289;height:235;visibility:visible;mso-wrap-style:square;v-text-anchor:middle" coordsize="28973,2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" path="m382,14319r27344,9960l29356,19842,15141,14681c8712,12146,6630,8434,9074,2458l4638,829v-453,724,-634,1086,-815,1720c2736,5356,3732,7981,6901,11965l1921,10154,382,14319xe" fillcolor="black" stroked="f" strokeweight=".04875mm">
                  <v:stroke joinstyle="miter"/>
                  <v:path arrowok="t" o:connecttype="custom" o:connectlocs="382,14319;27726,24279;29356,19842;15141,14681;9074,2458;4638,829;3823,2549;6901,11965;1921,10154" o:connectangles="0,0,0,0,0,0,0,0,0"/>
                </v:shape>
                <v:shape id="Freeform: Shape 2524" o:spid="_x0000_s1793" style="position:absolute;left:6443;top:14059;width:388;height:183;visibility:visible;mso-wrap-style:square;v-text-anchor:middle" coordsize="38842,18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" path="m10708,9420r26891,9779l39228,14581,1472,819,386,3897c5547,7609,5909,8877,4370,16301r3350,1268l10708,9420xe" fillcolor="black" stroked="f" strokeweight=".04875mm">
                  <v:stroke joinstyle="miter"/>
                  <v:path arrowok="t" o:connecttype="custom" o:connectlocs="10708,9420;37599,19199;39228,14581;1472,819;386,3897;4370,16301;7720,17569" o:connectangles="0,0,0,0,0,0,0"/>
                </v:shape>
                <v:shape id="Freeform: Shape 2525" o:spid="_x0000_s1794" style="position:absolute;left:6510;top:13680;width:405;height:334;visibility:visible;mso-wrap-style:square;v-text-anchor:middle" coordsize="40563,33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" path="m9355,802l392,25610r4527,1630l12162,7231v9417,13399,15845,19828,26982,26981l40955,29413c29818,22984,21398,14564,13249,2160l9355,802xe" fillcolor="black" stroked="f" strokeweight=".04875mm">
                  <v:stroke joinstyle="miter"/>
                  <v:path arrowok="t" o:connecttype="custom" o:connectlocs="9355,802;392,25610;4919,27240;12162,7231;39144,34212;40955,29413;13249,2160" o:connectangles="0,0,0,0,0,0,0"/>
                </v:shape>
                <v:shape id="Freeform: Shape 2526" o:spid="_x0000_s1795" style="position:absolute;left:7072;top:12795;width:307;height:280;visibility:visible;mso-wrap-style:square;v-text-anchor:middle" coordsize="30609,27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" path="m16969,2157c14434,889,12533,617,10631,799,7281,1161,4112,3424,2120,6955v-3893,6881,-996,14306,7425,19104c17693,30586,25299,29319,29192,22438,32633,16371,31184,10396,25209,6412r-2264,4074c26748,13474,27472,16824,25571,20174v-2536,4527,-7696,5070,-13672,1720c5561,18273,3297,13474,5742,9128,7643,5688,10903,4782,14706,6231l16969,2157xe" fillcolor="black" stroked="f" strokeweight=".04875mm">
                  <v:stroke joinstyle="miter"/>
                  <v:path arrowok="t" o:connecttype="custom" o:connectlocs="16969,2157;10631,799;2120,6955;9545,26059;29192,22438;25209,6412;22945,10486;25571,20174;11899,21894;5742,9128;14706,6231" o:connectangles="0,0,0,0,0,0,0,0,0,0,0"/>
                </v:shape>
                <v:shape id="Freeform: Shape 2527" o:spid="_x0000_s1796" style="position:absolute;left:7081;top:12536;width:467;height:321;visibility:visible;mso-wrap-style:square;v-text-anchor:middle" coordsize="46719,3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" path="m423,12881l35734,32800r2264,-4074l24054,20849c18803,17861,16992,13334,19346,9078v724,-1267,1811,-2263,3169,-2987c24054,5547,25503,5728,27314,6724r17565,9960l47143,12700,27948,1835c23692,-519,19346,930,16539,5910v-1992,3531,-2173,6337,-452,10412l2686,8807,423,12881xe" fillcolor="black" stroked="f" strokeweight=".04875mm">
                  <v:stroke joinstyle="miter"/>
                  <v:path arrowok="t" o:connecttype="custom" o:connectlocs="423,12881;35734,32800;37998,28726;24054,20849;19346,9078;22515,6091;27314,6724;44879,16684;47143,12700;27948,1835;16539,5910;16087,16322;2686,8807" o:connectangles="0,0,0,0,0,0,0,0,0,0,0,0,0"/>
                </v:shape>
                <v:shape id="Freeform: Shape 2528" o:spid="_x0000_s1797" style="position:absolute;left:7332;top:12319;width:277;height:268;visibility:visible;mso-wrap-style:square;v-text-anchor:middle" coordsize="27615,26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" path="m431,13213l25783,27519r2264,-4075l14918,16020c8942,12489,7494,8505,10844,3073l6769,719v-452,634,-724,905,-1086,1448c4234,4793,4687,7600,7132,12127l2514,9501,431,13213xe" fillcolor="black" stroked="f" strokeweight=".04875mm">
                  <v:stroke joinstyle="miter"/>
                  <v:path arrowok="t" o:connecttype="custom" o:connectlocs="431,13213;25783,27519;28047,23444;14918,16020;10844,3073;6769,719;5683,2167;7132,12127;2514,9501" o:connectangles="0,0,0,0,0,0,0,0,0"/>
                </v:shape>
                <v:shape id="Freeform: Shape 2529" o:spid="_x0000_s1798" style="position:absolute;left:7386;top:12095;width:367;height:240;visibility:visible;mso-wrap-style:square;v-text-anchor:middle" coordsize="36669,23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" path="m9763,10578l34662,24703r2444,-4256l2066,710,437,3516c5054,7953,5235,9311,2338,16373r3169,1720l9763,10578xe" fillcolor="black" stroked="f" strokeweight=".04875mm">
                  <v:stroke joinstyle="miter"/>
                  <v:path arrowok="t" o:connecttype="custom" o:connectlocs="9763,10578;34662,24703;37106,20447;2066,710;437,3516;2338,16373;5507,18093" o:connectangles="0,0,0,0,0,0,0"/>
                </v:shape>
                <v:shape id="Freeform: Shape 2530" o:spid="_x0000_s1799" style="position:absolute;left:7517;top:11795;width:399;height:340;visibility:visible;mso-wrap-style:square;v-text-anchor:middle" coordsize="39959,33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" path="m22014,10887c21923,5998,20837,3915,17577,2104,12054,-974,5716,1108,2276,7175,-1165,13241,374,19669,5807,22748v3350,1810,5704,1720,9869,-544c15404,27184,17125,30715,21108,32888v6338,3622,13401,1539,17294,-5342c42205,20756,40485,13512,34147,9891,30163,7718,26269,8080,22014,10887xm6078,9257c8161,5635,11692,4640,15133,6631v3350,1811,4074,5433,2082,8964c15223,19217,11783,20303,8342,18402,4992,16500,4086,12879,6078,9257xm20837,17587v2444,-4255,6881,-5614,10955,-3260c35957,16682,37044,21118,34599,25464v-2354,4165,-6881,5523,-10955,3169c19569,26279,18392,21933,20837,17587xe" fillcolor="black" stroked="f" strokeweight=".04875mm">
                  <v:stroke joinstyle="miter"/>
                  <v:path arrowok="t" o:connecttype="custom" o:connectlocs="22014,10887;17577,2104;2276,7175;5807,22748;15676,22204;21108,32888;38402,27546;34147,9891;22014,10887;6078,9257;15133,6631;17215,15595;8342,18402;6078,9257;20837,17587;31792,14327;34599,25464;23644,28633;20837,17587" o:connectangles="0,0,0,0,0,0,0,0,0,0,0,0,0,0,0,0,0,0,0"/>
                </v:shape>
                <v:shape id="Freeform: Shape 2531" o:spid="_x0000_s1800" style="position:absolute;left:8043;top:11182;width:302;height:290;visibility:visible;mso-wrap-style:square;v-text-anchor:middle" coordsize="30165,29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" path="m18577,2933c16222,1393,14321,850,12420,669,9070,488,5629,2299,3094,5558,-1705,11805,196,19682,7802,25568v7425,5704,15121,5432,20010,-725c32067,19320,31524,13163,26092,8365r-2807,3712c26544,15608,26906,18958,24552,22037v-3169,4074,-8330,3983,-13853,-272c4905,17329,3365,12168,6444,8274,8798,5196,12148,4653,15770,6645l18577,2933xe" fillcolor="black" stroked="f" strokeweight=".04875mm">
                  <v:stroke joinstyle="miter"/>
                  <v:path arrowok="t" o:connecttype="custom" o:connectlocs="18577,2933;12420,669;3094,5558;7802,25568;27812,24843;26092,8365;23285,12077;24552,22037;10699,21765;6444,8274;15770,6645" o:connectangles="0,0,0,0,0,0,0,0,0,0,0"/>
                </v:shape>
                <v:shape id="Freeform: Shape 2532" o:spid="_x0000_s1801" style="position:absolute;left:8091;top:10944;width:461;height:336;visibility:visible;mso-wrap-style:square;v-text-anchor:middle" coordsize="46176,33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" path="m478,9382l32530,34190r2897,-3622l22752,20790c18043,17078,16776,12279,19764,8476v905,-1267,2173,-2082,3531,-2444c24925,5489,26192,5941,27912,7209l43848,19613r2807,-3712l29271,2410c25377,-577,20850,237,17410,4764v-2536,3260,-3079,6067,-1902,10412l3375,5760,478,9382xe" fillcolor="black" stroked="f" strokeweight=".04875mm">
                  <v:stroke joinstyle="miter"/>
                  <v:path arrowok="t" o:connecttype="custom" o:connectlocs="478,9382;32530,34190;35427,30568;22752,20790;19764,8476;23295,6032;27912,7209;43848,19613;46655,15901;29271,2410;17410,4764;15508,15176;3375,5760" o:connectangles="0,0,0,0,0,0,0,0,0,0,0,0,0"/>
                </v:shape>
                <v:shape id="Freeform: Shape 2533" o:spid="_x0000_s1802" style="position:absolute;left:8369;top:10743;width:260;height:293;visibility:visible;mso-wrap-style:square;v-text-anchor:middle" coordsize="25985,29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" path="m489,12129l23577,29965r2898,-3712l14523,17018c9000,12672,8185,8417,12350,3437l8638,630v-634,543,-906,815,-1358,1268c5469,4252,5559,7240,7370,11948l3115,8688,489,12129xe" fillcolor="black" stroked="f" strokeweight=".04875mm">
                  <v:stroke joinstyle="miter"/>
                  <v:path arrowok="t" o:connecttype="custom" o:connectlocs="489,12129;23577,29965;26475,26253;14523,17018;12350,3437;8638,630;7280,1898;7370,11948;3115,8688" o:connectangles="0,0,0,0,0,0,0,0,0"/>
                </v:shape>
                <v:shape id="Freeform: Shape 2534" o:spid="_x0000_s1803" style="position:absolute;left:8470;top:10521;width:338;height:285;visibility:visible;mso-wrap-style:square;v-text-anchor:middle" coordsize="33772,28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" path="m8644,11577l31280,29052r2988,-3803l2487,622,495,3157v3894,5161,3803,6519,,13038l3393,18458,8644,11577xe" fillcolor="black" stroked="f" strokeweight=".04875mm">
                  <v:stroke joinstyle="miter"/>
                  <v:path arrowok="t" o:connecttype="custom" o:connectlocs="8644,11577;31280,29052;34268,25249;2487,622;495,3157;495,16195;3393,18458" o:connectangles="0,0,0,0,0,0,0"/>
                </v:shape>
                <v:shape id="Freeform: Shape 2535" o:spid="_x0000_s1804" style="position:absolute;left:8626;top:10262;width:377;height:353;visibility:visible;mso-wrap-style:square;v-text-anchor:middle" coordsize="37712,35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" path="m20466,33956v5704,3259,11408,2354,15030,-2354c38212,28161,38936,23725,37488,19651,35858,15305,32780,11321,27075,6884,21643,2720,17568,999,13313,637,9420,365,5979,1995,3353,5436,-1264,11321,-178,19107,5979,23906v5885,4527,13038,3712,17384,-1901c25627,19017,26351,16029,25446,12226v7877,6157,10321,11861,6881,16298c30244,31330,26985,31874,23454,30063r-2988,3893xm6613,8152c9420,4440,14581,4078,18655,7246v3893,2988,4708,7787,1720,11680c17478,22638,12951,22910,8786,19651,4711,16572,3806,11683,6613,8152xe" fillcolor="black" stroked="f" strokeweight=".04875mm">
                  <v:stroke joinstyle="miter"/>
                  <v:path arrowok="t" o:connecttype="custom" o:connectlocs="20466,33956;35496,31602;37488,19651;27075,6884;13313,637;3353,5436;5979,23906;23363,22005;25446,12226;32327,28524;23454,30063;6613,8152;18655,7246;20375,18926;8786,19651;6613,8152" o:connectangles="0,0,0,0,0,0,0,0,0,0,0,0,0,0,0,0"/>
                </v:shape>
                <v:shape id="Freeform: Shape 2536" o:spid="_x0000_s1805" style="position:absolute;left:9112;top:9859;width:295;height:298;visibility:visible;mso-wrap-style:square;v-text-anchor:middle" coordsize="29531,29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" path="m19846,3750c17763,1939,16043,1124,14142,671,10792,219,7170,1486,4273,4383,-1341,9906,-617,17964,6264,24846v6520,6609,14397,7333,19920,1810c31164,21677,31345,15611,26727,10178r-3350,3260c26093,17331,26093,20771,23377,23487,19665,27109,14504,26294,9705,21405,4544,16244,3639,10902,7170,7462,9977,4655,13327,4655,16586,7009l19846,3750xe" fillcolor="black" stroked="f" strokeweight=".04875mm">
                  <v:stroke joinstyle="miter"/>
                  <v:path arrowok="t" o:connecttype="custom" o:connectlocs="19846,3750;14142,671;4273,4383;6264,24846;26184,26656;26727,10178;23377,13438;23377,23487;9705,21405;7170,7462;16586,7009" o:connectangles="0,0,0,0,0,0,0,0,0,0,0"/>
                </v:shape>
                <v:shape id="Freeform: Shape 2537" o:spid="_x0000_s1806" style="position:absolute;left:9195;top:9647;width:449;height:343;visibility:visible;mso-wrap-style:square;v-text-anchor:middle" coordsize="44909,3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" path="m539,6117l29150,34909r3260,-3259l21092,20241c16927,16077,16384,11097,19734,7656v1177,-996,2444,-1720,3803,-1991c25166,5483,26524,6027,27973,7566l42188,21871r3260,-3259l29965,3039c26524,-492,21997,-221,17923,3763,15026,6660,14120,9377,14663,13813l3798,2858,539,6117xe" fillcolor="black" stroked="f" strokeweight=".04875mm">
                  <v:stroke joinstyle="miter"/>
                  <v:path arrowok="t" o:connecttype="custom" o:connectlocs="539,6117;29150,34909;32410,31650;21092,20241;19734,7656;23537,5665;27973,7566;42188,21871;45448,18612;29965,3039;17923,3763;14663,13813;3798,2858" o:connectangles="0,0,0,0,0,0,0,0,0,0,0,0,0"/>
                </v:shape>
                <v:shape id="Freeform: Shape 2538" o:spid="_x0000_s1807" style="position:absolute;left:9494;top:9463;width:239;height:309;visibility:visible;mso-wrap-style:square;v-text-anchor:middle" coordsize="23903,3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" path="m551,10789l21104,31523r3351,-3260l13770,17489c8881,12509,8610,8254,13408,3817l10058,558v-634,543,-905,634,-1358,1087c6527,3817,6165,6624,7433,11604l3630,7801,551,10789xe" fillcolor="black" stroked="f" strokeweight=".04875mm">
                  <v:stroke joinstyle="miter"/>
                  <v:path arrowok="t" o:connecttype="custom" o:connectlocs="551,10789;21104,31523;24455,28263;13770,17489;13408,3817;10058,558;8700,1645;7433,11604;3630,7801" o:connectangles="0,0,0,0,0,0,0,0,0"/>
                </v:shape>
                <v:shape id="Freeform: Shape 2539" o:spid="_x0000_s1808" style="position:absolute;left:9590;top:9232;width:413;height:423;visibility:visible;mso-wrap-style:square;v-text-anchor:middle" coordsize="41378,4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" path="m38678,21029l23919,35606c21928,32980,21656,30174,23014,24651r1720,-6067c26455,12518,25640,7538,22199,4098,19845,1744,16586,386,13417,567,10248,748,7531,2015,4815,4641,1284,8172,-74,12066,831,16049v544,2445,1902,4618,4708,7606l8980,20214c7169,18132,6264,16864,5811,15325,4906,12699,5630,9802,7803,7720v3169,-3079,7787,-3079,10774,c20841,9983,21565,13242,20479,17045r-1539,5795c16495,31984,17400,36330,23286,42849l41938,24379,38678,21029xe" fillcolor="black" stroked="f" strokeweight=".04875mm">
                  <v:stroke joinstyle="miter"/>
                  <v:path arrowok="t" o:connecttype="custom" o:connectlocs="38678,21029;23919,35606;23014,24651;24734,18584;22199,4098;13417,567;4815,4641;831,16049;5539,23655;8980,20214;5811,15325;7803,7720;18577,7720;20479,17045;18940,22840;23286,42849;41938,24379" o:connectangles="0,0,0,0,0,0,0,0,0,0,0,0,0,0,0,0,0"/>
                </v:shape>
                <v:shape id="Freeform: Shape 2540" o:spid="_x0000_s1809" style="position:absolute;left:9815;top:9025;width:360;height:361;visibility:visible;mso-wrap-style:square;v-text-anchor:middle" coordsize="36020,36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" path="m3961,3898c1335,6523,158,10054,701,13404v634,4256,3441,9054,8692,14306c18900,37398,27230,39208,33206,33323,39091,27438,37280,19199,27954,9783,22522,4260,17904,1362,13558,638,10117,185,6586,1272,3961,3898xm7039,6976v3712,-3712,9416,-1630,17113,6066c32210,21100,34111,26623,30218,30517v-3622,3621,-9417,1539,-17203,-6338c5228,16392,3327,10688,7039,6976xe" fillcolor="black" stroked="f" strokeweight=".04875mm">
                  <v:stroke joinstyle="miter"/>
                  <v:path arrowok="t" o:connecttype="custom" o:connectlocs="3961,3898;701,13404;9393,27710;33206,33323;27954,9783;13558,638;3961,3898;7039,6976;24152,13042;30218,30517;13015,24179;7039,6976" o:connectangles="0,0,0,0,0,0,0,0,0,0,0,0"/>
                </v:shape>
                <v:shape id="Freeform: Shape 2541" o:spid="_x0000_s1810" style="position:absolute;left:10242;top:8773;width:288;height:302;visibility:visible;mso-wrap-style:square;v-text-anchor:middle" coordsize="28776,3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" path="m20977,4576c18985,2584,17446,1498,15544,864,12375,-42,8572,864,5403,3308,-844,8198,-1025,16165,4951,23861v5704,7334,13310,9054,19557,4165c30031,23770,30846,17795,26953,11729r-3713,2897c25594,18791,25142,22141,22063,24585,17989,27754,12919,26396,8754,20964,4226,15169,4045,9827,7939,6749v3078,-2354,6338,-2082,9416,724l20977,4576xe" fillcolor="black" stroked="f" strokeweight=".04875mm">
                  <v:stroke joinstyle="miter"/>
                  <v:path arrowok="t" o:connecttype="custom" o:connectlocs="20977,4576;15544,864;5403,3308;4951,23861;24508,28026;26953,11729;23240,14626;22063,24585;8754,20964;7939,6749;17355,7473" o:connectangles="0,0,0,0,0,0,0,0,0,0,0"/>
                </v:shape>
                <v:shape id="Freeform: Shape 2542" o:spid="_x0000_s1811" style="position:absolute;left:10359;top:8584;width:431;height:349;visibility:visible;mso-wrap-style:square;v-text-anchor:middle" coordsize="43098,34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" path="m603,3407l25502,35368r3622,-2897l19254,19795c15633,15087,15633,10108,19436,7210v1177,-996,2625,-1448,4074,-1539c25140,5671,26407,6395,27675,8025l40079,23960r3622,-2807l30210,3769c27222,-33,22605,-395,18077,3136v-3169,2535,-4436,5070,-4436,9507l4225,510,603,3407xe" fillcolor="black" stroked="f" strokeweight=".04875mm">
                  <v:stroke joinstyle="miter"/>
                  <v:path arrowok="t" o:connecttype="custom" o:connectlocs="603,3407;25502,35368;29124,32471;19254,19795;19436,7210;23510,5671;27675,8025;40079,23960;43701,21153;30210,3769;18077,3136;13641,12643;4225,510" o:connectangles="0,0,0,0,0,0,0,0,0,0,0,0,0"/>
                </v:shape>
                <v:shape id="Freeform: Shape 2543" o:spid="_x0000_s1812" style="position:absolute;left:10672;top:8422;width:217;height:321;visibility:visible;mso-wrap-style:square;v-text-anchor:middle" coordsize="21639,3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" path="m617,9644l18544,32641r3712,-2897l12931,17792c8766,12269,9037,8105,14198,4212l11301,499v-725,543,-996,634,-1449,996c7498,3397,6774,6203,7317,11183l4057,7018,617,9644xe" fillcolor="black" stroked="f" strokeweight=".04875mm">
                  <v:stroke joinstyle="miter"/>
                  <v:path arrowok="t" o:connecttype="custom" o:connectlocs="617,9644;18544,32641;22256,29744;12931,17792;14198,4212;11301,499;9852,1495;7317,11183;4057,7018" o:connectangles="0,0,0,0,0,0,0,0,0"/>
                </v:shape>
                <v:shape id="Freeform: Shape 2544" o:spid="_x0000_s1813" style="position:absolute;left:10792;top:8207;width:397;height:433;visibility:visible;mso-wrap-style:square;v-text-anchor:middle" coordsize="39704,4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" path="m37432,23964l21135,36730v-1630,-2898,-1630,-5795,362,-10956l24032,19799c26567,14095,26205,9024,23217,5131,21135,2505,18147,785,14887,514,11809,332,8912,1328,5924,3683,2030,6761,310,10382,672,14457v181,2535,1177,4889,3622,8148l8187,19618c6648,17354,5833,15905,5562,14366,5109,11650,6105,8934,8549,7123,11990,4407,16608,4860,19324,8300v1901,2535,2173,5885,724,9507l17785,23420v-3531,8783,-3079,13219,1901,20372l40330,27676,37432,23964xe" fillcolor="black" stroked="f" strokeweight=".04875mm">
                  <v:stroke joinstyle="miter"/>
                  <v:path arrowok="t" o:connecttype="custom" o:connectlocs="37432,23964;21135,36730;21497,25774;24032,19799;23217,5131;14887,514;5924,3683;672,14457;4294,22605;8187,19618;5562,14366;8549,7123;19324,8300;20048,17807;17785,23420;19686,43792;40330,27676" o:connectangles="0,0,0,0,0,0,0,0,0,0,0,0,0,0,0,0,0"/>
                </v:shape>
                <v:shape id="Freeform: Shape 2545" o:spid="_x0000_s1814" style="position:absolute;left:11059;top:8027;width:305;height:347;visibility:visible;mso-wrap-style:square;v-text-anchor:middle" coordsize="30512,3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" path="m9693,12614l27258,35159r3894,-2988l6434,482,3899,2474c6343,8359,5981,9626,639,15059r2264,2897l9693,12614xe" fillcolor="black" stroked="f" strokeweight=".04875mm">
                  <v:stroke joinstyle="miter"/>
                  <v:path arrowok="t" o:connecttype="custom" o:connectlocs="9693,12614;27258,35159;31152,32171;6434,482;3899,2474;639,15059;2903,17956" o:connectangles="0,0,0,0,0,0,0"/>
                </v:shape>
                <v:shape id="Freeform: Shape 2546" o:spid="_x0000_s1815" style="position:absolute;left:11377;top:7908;width:280;height:307;visibility:visible;mso-wrap-style:square;v-text-anchor:middle" coordsize="28059,30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" path="m21877,5477c20157,3123,18708,1946,16988,1131,13819,-46,9925,316,6485,2489,-215,6654,-1211,14622,3859,22861v4889,7967,12223,10412,18923,6338c28758,25487,30297,19601,27038,13264r-3984,2535c24865,20145,24050,23404,20790,25396v-4436,2716,-9235,815,-12857,-5070c4040,14078,4402,8737,8658,6201v3350,-2082,6700,-1358,9326,1721l21877,5477xe" fillcolor="black" stroked="f" strokeweight=".04875mm">
                  <v:stroke joinstyle="miter"/>
                  <v:path arrowok="t" o:connecttype="custom" o:connectlocs="21877,5477;16988,1131;6485,2489;3859,22861;22782,29199;27038,13264;23054,15799;20790,25396;7933,20326;8658,6201;17984,7922" o:connectangles="0,0,0,0,0,0,0,0,0,0,0"/>
                </v:shape>
                <v:shape id="Freeform: Shape 2547" o:spid="_x0000_s1816" style="position:absolute;left:11525;top:7726;width:410;height:368;visibility:visible;mso-wrap-style:square;v-text-anchor:middle" coordsize="40925,36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" path="m667,2816l21945,37312r3893,-2354l17417,21287c14339,16216,14882,11327,18957,8792v1358,-815,2806,-1177,4165,-1177c24751,7886,25928,8701,27015,10422l37608,27624r3984,-2354l30093,6528c27468,2364,22850,1549,18051,4537v-3531,2082,-4889,4526,-5432,8963l4560,462,667,2816xe" fillcolor="black" stroked="f" strokeweight=".04875mm">
                  <v:stroke joinstyle="miter"/>
                  <v:path arrowok="t" o:connecttype="custom" o:connectlocs="667,2816;21945,37312;25838,34958;17417,21287;18957,8792;23122,7615;27015,10422;37608,27624;41592,25270;30093,6528;18051,4537;12619,13500;4560,462" o:connectangles="0,0,0,0,0,0,0,0,0,0,0,0,0"/>
                </v:shape>
                <v:shape id="Freeform: Shape 2548" o:spid="_x0000_s1817" style="position:absolute;left:11847;top:7606;width:193;height:327;visibility:visible;mso-wrap-style:square;v-text-anchor:middle" coordsize="19285,3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" path="m682,8330l15984,33138r3984,-2444l12000,17837c8469,11771,9193,7606,14807,4437l12271,453v-724,272,-1086,362,-1629,724c8106,2717,7111,5523,7201,10593l4394,6067,682,8330xe" fillcolor="black" stroked="f" strokeweight=".04875mm">
                  <v:stroke joinstyle="miter"/>
                  <v:path arrowok="t" o:connecttype="custom" o:connectlocs="682,8330;15984,33138;19968,30694;12000,17837;14807,4437;12271,453;10642,1177;7201,10593;4394,6067" o:connectangles="0,0,0,0,0,0,0,0,0"/>
                </v:shape>
                <v:shape id="Freeform: Shape 2549" o:spid="_x0000_s1818" style="position:absolute;left:11984;top:7408;width:381;height:437;visibility:visible;mso-wrap-style:square;v-text-anchor:middle" coordsize="38035,43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" path="m36282,26384l18626,37249v-1358,-3169,-996,-5885,1539,-10865l23334,20770v3079,-5432,3350,-10502,724,-14667c22338,3205,19622,1214,16362,670,13284,37,10387,761,7127,2753,2871,5378,698,8819,698,12893v-90,2536,634,4980,2717,8511l7580,18779c6312,16334,5769,14885,5588,13346,5407,10539,6765,8004,9300,6374,13103,4111,17630,5197,19893,8910v1630,2625,1540,5975,-362,9416l16724,23668v-4527,8420,-4527,12766,-362,20462l38726,30368,36282,26384xe" fillcolor="black" stroked="f" strokeweight=".04875mm">
                  <v:stroke joinstyle="miter"/>
                  <v:path arrowok="t" o:connecttype="custom" o:connectlocs="36282,26384;18626,37249;20165,26384;23334,20770;24058,6103;16362,670;7127,2753;698,12893;3415,21404;7580,18779;5588,13346;9300,6374;19893,8910;19531,18326;16724,23668;16362,44130;38726,30368" o:connectangles="0,0,0,0,0,0,0,0,0,0,0,0,0,0,0,0,0"/>
                </v:shape>
                <v:shape id="Freeform: Shape 2550" o:spid="_x0000_s1819" style="position:absolute;left:12248;top:7246;width:380;height:436;visibility:visible;mso-wrap-style:square;v-text-anchor:middle" coordsize="38035,43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" path="m36297,26375l18641,37239v-1358,-3168,-996,-5885,1539,-10864l23349,20761v3079,-5432,3350,-10503,724,-14667c22353,3196,19637,1204,16377,661,13299,27,10402,752,7142,2744,2886,5369,713,8810,713,12884v-90,2535,634,4980,2717,8511l7595,18769c6327,16325,5784,14876,5603,13337,5422,10530,6780,7995,9315,6365,13118,4102,17645,5188,19908,8900v1630,2626,1540,5976,-362,9417l16739,23658v-4527,8421,-4527,12767,-362,20463l38741,30358,36297,26375xe" fillcolor="black" stroked="f" strokeweight=".04875mm">
                  <v:stroke joinstyle="miter"/>
                  <v:path arrowok="t" o:connecttype="custom" o:connectlocs="36297,26375;18641,37239;20180,26375;23349,20761;24073,6094;16377,661;7142,2744;713,12884;3430,21395;7595,18769;5603,13337;9315,6365;19908,8900;19546,18317;16739,23658;16377,44121;38741,30358" o:connectangles="0,0,0,0,0,0,0,0,0,0,0,0,0,0,0,0,0"/>
                </v:shape>
                <v:shape id="Freeform: Shape 2551" o:spid="_x0000_s1820" style="position:absolute;left:13906;top:6577;width:266;height:311;visibility:visible;mso-wrap-style:square;v-text-anchor:middle" coordsize="26645,3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" path="m23360,7451c22183,4735,21096,3377,19466,2200,16660,208,12766,-154,8964,1204,1539,3920,-1087,11525,2173,20670v3078,8782,9869,12676,17293,10050c25986,28366,28702,22933,26891,16052r-4437,1630c23269,22209,21821,25378,18108,26646,13310,28366,8964,25559,6700,19040,4165,12159,5614,6998,10322,5369v3621,-1358,6700,,8692,3621l23360,7451xe" fillcolor="black" stroked="f" strokeweight=".04875mm">
                  <v:stroke joinstyle="miter"/>
                  <v:path arrowok="t" o:connecttype="custom" o:connectlocs="23360,7451;19466,2200;8964,1204;2173,20670;19466,30720;26891,16052;22454,17682;18108,26646;6700,19040;10322,5369;19014,8990" o:connectangles="0,0,0,0,0,0,0,0,0,0,0"/>
                </v:shape>
                <v:shape id="Freeform: Shape 2552" o:spid="_x0000_s1821" style="position:absolute;left:14111;top:6413;width:355;height:398;visibility:visible;mso-wrap-style:square;v-text-anchor:middle" coordsize="35492,39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" path="m810,2018l14482,40226r4346,-1629l13395,23476c11403,17863,13124,13245,17560,11616v1449,-544,2898,-634,4346,-272c23445,11887,24441,12974,25166,14966r6790,19013l36302,32440,28878,11706c27248,7089,22902,5278,17470,7270v-3803,1358,-5704,3440,-7153,7605l5156,389,810,2018xe" fillcolor="black" stroked="f" strokeweight=".04875mm">
                  <v:stroke joinstyle="miter"/>
                  <v:path arrowok="t" o:connecttype="custom" o:connectlocs="810,2018;14482,40226;18828,38597;13395,23476;17560,11616;21906,11344;25166,14966;31956,33979;36302,32440;28878,11706;17470,7270;10317,14875;5156,389" o:connectangles="0,0,0,0,0,0,0,0,0,0,0,0,0"/>
                </v:shape>
                <v:shape id="Freeform: Shape 2553" o:spid="_x0000_s1822" style="position:absolute;left:14441;top:6379;width:145;height:328;visibility:visible;mso-wrap-style:square;v-text-anchor:middle" coordsize="14577,3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" path="m826,5725r9870,27433l15042,31529,9971,17314c7708,10704,9337,6811,15404,4819l13774,383v-724,181,-1177,181,-1720,362c9247,1741,7708,4276,6712,9256l4901,4276,826,5725xe" fillcolor="black" stroked="f" strokeweight=".04875mm">
                  <v:stroke joinstyle="miter"/>
                  <v:path arrowok="t" o:connecttype="custom" o:connectlocs="826,5725;10696,33158;15042,31529;9971,17314;15404,4819;13774,383;12054,745;6712,9256;4901,4276" o:connectangles="0,0,0,0,0,0,0,0,0"/>
                </v:shape>
                <v:shape id="Freeform: Shape 2554" o:spid="_x0000_s1823" style="position:absolute;left:14561;top:6155;width:456;height:497;visibility:visible;mso-wrap-style:square;v-text-anchor:middle" coordsize="45633,49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" path="m25917,23557l32164,379,26369,2461,21933,21022,6812,9524,836,11606,20122,25640,13693,50086r5886,-2083l24377,28356,40494,40488r5976,-2082l25917,23557xe" fillcolor="black" stroked="f" strokeweight=".04875mm">
                  <v:stroke joinstyle="miter"/>
                  <v:path arrowok="t" o:connecttype="custom" o:connectlocs="25917,23557;32164,379;26369,2461;21933,21022;6812,9524;836,11606;20122,25640;13693,50086;19579,48003;24377,28356;40494,40488;46470,38406" o:connectangles="0,0,0,0,0,0,0,0,0,0,0,0"/>
                </v:shape>
                <v:shape id="Freeform: Shape 2555" o:spid="_x0000_s1824" style="position:absolute;left:16612;top:5831;width:254;height:312;visibility:visible;mso-wrap-style:square;v-text-anchor:middle" coordsize="25390,3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" path="m24775,9500c24232,6693,23326,4973,22059,3524,19705,1170,15992,-7,12009,446,4131,1442,-34,8323,1143,17920v1177,9235,6882,14577,14759,13491c22783,30596,26676,25797,26314,18735r-4708,543c21425,23986,19342,26702,15540,27155,10379,27789,6757,24167,5852,17286,4946,10043,7481,5244,12461,4610v3803,-452,6519,1540,7696,5524l24775,9500xe" fillcolor="black" stroked="f" strokeweight=".04875mm">
                  <v:stroke joinstyle="miter"/>
                  <v:path arrowok="t" o:connecttype="custom" o:connectlocs="24775,9500;22059,3524;12009,446;1143,17920;15902,31411;26314,18735;21606,19278;15540,27155;5852,17286;12461,4610;20157,10134" o:connectangles="0,0,0,0,0,0,0,0,0,0,0"/>
                </v:shape>
                <v:shape id="Freeform: Shape 2556" o:spid="_x0000_s1825" style="position:absolute;left:16878;top:5700;width:280;height:408;visibility:visible;mso-wrap-style:square;v-text-anchor:middle" coordsize="28068,4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" path="m962,982l6123,41182r4527,-634l8568,24613c7844,18728,10379,14472,15178,13839v1448,-181,2987,90,4255,724c20882,15378,21606,16646,21878,18728r2535,20009l29031,38194,26224,16374c25590,11485,21787,8950,16083,9674v-3984,543,-6338,2082,-8692,5885l5490,348,962,982xe" fillcolor="black" stroked="f" strokeweight=".04875mm">
                  <v:stroke joinstyle="miter"/>
                  <v:path arrowok="t" o:connecttype="custom" o:connectlocs="962,982;6123,41182;10650,40548;8568,24613;15178,13839;19433,14563;21878,18728;24413,38737;29031,38194;26224,16374;16083,9674;7391,15559;5490,348" o:connectangles="0,0,0,0,0,0,0,0,0,0,0,0,0"/>
                </v:shape>
                <v:shape id="Freeform: Shape 2557" o:spid="_x0000_s1826" style="position:absolute;left:17198;top:5755;width:144;height:314;visibility:visible;mso-wrap-style:square;v-text-anchor:middle" coordsize="14396,3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" path="m980,2831l4692,31713r4618,-634l7408,16050c6593,9169,8948,5638,15376,5004l14742,386v-815,,-1177,-90,-1720,c10034,839,7952,2921,5869,7539l5235,2288,980,2831xe" fillcolor="black" stroked="f" strokeweight=".04875mm">
                  <v:stroke joinstyle="miter"/>
                  <v:path arrowok="t" o:connecttype="custom" o:connectlocs="980,2831;4692,31713;9310,31079;7408,16050;15376,5004;14742,386;13022,386;5869,7539;5235,2288" o:connectangles="0,0,0,0,0,0,0,0,0"/>
                </v:shape>
                <v:shape id="Freeform: Shape 2558" o:spid="_x0000_s1827" style="position:absolute;left:17336;top:5600;width:358;height:429;visibility:visible;mso-wrap-style:square;v-text-anchor:middle" coordsize="35764,42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" path="m24803,26692l36755,345r-6157,814l21634,22165,7328,4147,990,4962,19733,27326r1992,15844l26795,42536,24803,26692xe" fillcolor="black" stroked="f" strokeweight=".04875mm">
                  <v:stroke joinstyle="miter"/>
                  <v:path arrowok="t" o:connecttype="custom" o:connectlocs="24803,26692;36755,345;30598,1159;21634,22165;7328,4147;990,4962;19733,27326;21725,43170;26795,42536" o:connectangles="0,0,0,0,0,0,0,0,0"/>
                </v:shape>
                <v:shape id="Freeform: Shape 2559" o:spid="_x0000_s1828" style="position:absolute;left:18455;top:5667;width:272;height:313;visibility:visible;mso-wrap-style:square;v-text-anchor:middle" coordsize="27254,31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" path="m28305,27683v-453,90,-634,90,-996,90c25770,27773,24864,26959,24864,25510l25045,8398c25045,3237,21243,430,14090,340,9834,340,6394,1607,4402,3690,3044,5138,2500,6859,2410,9665r4618,91c7480,6225,9563,4595,13909,4595v4255,91,6519,1720,6519,4437l20428,10299v-181,1992,-1177,2716,-4980,3079c8929,14283,7933,14464,6122,15188,2772,16546,1052,19082,1052,22884v-91,5252,3531,8602,9416,8692c14180,31576,17078,30309,20428,27411v272,2988,1720,4256,4708,4256c26222,31667,26766,31576,28305,31214r,-3531xm20337,21255v,1539,-452,2444,-1901,3712c16535,26596,14271,27502,11464,27502v-3531,,-5704,-1720,-5614,-4618c5850,19806,7842,18267,12913,17542v4889,-724,5885,-814,7424,-1539l20337,21255xe" fillcolor="black" stroked="f" strokeweight=".04875mm">
                  <v:stroke joinstyle="miter"/>
                  <v:path arrowok="t" o:connecttype="custom" o:connectlocs="28305,27683;27309,27773;24864,25510;25045,8398;14090,340;4402,3690;2410,9665;7028,9756;13909,4595;20428,9032;20428,10299;15448,13378;6122,15188;1052,22884;10468,31576;20428,27411;25136,31667;28305,31214;20337,21255;18436,24967;11464,27502;5850,22884;12913,17542;20337,16003" o:connectangles="0,0,0,0,0,0,0,0,0,0,0,0,0,0,0,0,0,0,0,0,0,0,0,0"/>
                </v:shape>
                <v:shape id="Freeform: Shape 2560" o:spid="_x0000_s1829" style="position:absolute;left:18755;top:5564;width:262;height:417;visibility:visible;mso-wrap-style:square;v-text-anchor:middle" coordsize="26258,41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" path="m27326,340r-4617,l22618,15460c20626,12472,17548,10843,13654,10843,6139,10752,1160,16818,1069,26144v-91,9778,4708,15845,12585,15935c17638,42079,20445,40721,22890,37099r,3803l27055,40902,27326,340xm14469,15189v4980,90,8149,4436,8059,11498c22528,33387,19177,37824,14288,37733v-5070,,-8420,-4617,-8420,-11317c5958,19625,9399,15189,14469,15189xe" fillcolor="black" stroked="f" strokeweight=".04875mm">
                  <v:stroke joinstyle="miter"/>
                  <v:path arrowok="t" o:connecttype="custom" o:connectlocs="27326,340;22709,340;22618,15460;13654,10843;1069,26144;13654,42079;22890,37099;22890,40902;27055,40902;14469,15189;22528,26687;14288,37733;5868,26416;14469,15189" o:connectangles="0,0,0,0,0,0,0,0,0,0,0,0,0,0"/>
                </v:shape>
                <v:shape id="Freeform: Shape 2561" o:spid="_x0000_s1830" style="position:absolute;left:19064;top:5566;width:263;height:418;visibility:visible;mso-wrap-style:square;v-text-anchor:middle" coordsize="26258,41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" path="m27344,340r-4618,l22636,15460c20644,12472,17565,10843,13672,10843,6157,10752,1177,16818,1087,26144v-91,9778,4708,15845,12585,15935c17656,42079,20463,40721,22907,37099r,3803l27072,40902,27344,340xm14487,15189v4980,90,8149,4436,8058,11498c22545,33387,19195,37824,14306,37733v-5071,,-8421,-4617,-8421,-11317c5976,19625,9416,15189,14487,15189xe" fillcolor="black" stroked="f" strokeweight=".04875mm">
                  <v:stroke joinstyle="miter"/>
                  <v:path arrowok="t" o:connecttype="custom" o:connectlocs="27344,340;22726,340;22636,15460;13672,10843;1087,26144;13672,42079;22907,37099;22907,40902;27072,40902;14487,15189;22545,26687;14306,37733;5885,26416;14487,15189" o:connectangles="0,0,0,0,0,0,0,0,0,0,0,0,0,0"/>
                </v:shape>
                <v:shape id="Freeform: Shape 2562" o:spid="_x0000_s1831" style="position:absolute;left:17979;top:5582;width:1893;height:427;visibility:visible;mso-wrap-style:square;v-text-anchor:middle" coordsize="189346,42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" path="m2476,41329l1230,22021,,2739,15752,1812,31520,1064,47306,522,63093,160,78879,,94683,r15803,227l126255,611r15804,590l157810,1970r15786,950l189347,4053r-3038,38569l170997,41516r-15294,-928l140373,39840r-15295,-568l109731,38890,94402,38682r-15312,-18l63760,38843r-15347,337l33083,39725r-15294,700l2476,41329xe" strokecolor="white" strokeweight=".1207mm">
                  <v:stroke endcap="round"/>
                  <v:path arrowok="t" o:connecttype="custom" o:connectlocs="2476,41329;1230,22021;0,2739;15752,1812;31520,1064;47306,522;63093,160;78879,0;94683,0;110486,227;126255,611;142059,1201;157810,1970;173596,2920;189347,4053;186309,42622;170997,41516;155703,40588;140373,39840;125078,39272;109731,38890;94402,38682;79090,38664;63760,38843;48413,39180;33083,39725;17789,40425" o:connectangles="0,0,0,0,0,0,0,0,0,0,0,0,0,0,0,0,0,0,0,0,0,0,0,0,0,0,0"/>
                </v:shape>
                <v:shape id="Freeform: Shape 2563" o:spid="_x0000_s1832" style="position:absolute;left:19895;top:6350;width:5465;height:2071;visibility:visible;mso-wrap-style:square;v-text-anchor:middle" coordsize="546423,20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" path="m1,33203l1440,16590,2898,,18438,1449,33943,3101,49431,4955,64919,6971,80354,9213r15400,2424l111136,14237r15347,2806l141778,20032r15277,3194l172297,26597r15189,3552l202622,33905r15102,3939l232755,41988r15013,4300l262694,50790r14873,4687l292405,60344r14750,5072l321853,70643r14609,5435l351019,81669r14487,5794l379923,93414r14364,6155l408545,105885r14171,6495l436816,119061r14013,6855l464771,132935r13837,7196l492358,147490r13644,7538l519575,162747r13469,7876l546424,178659r-8692,14238l529058,207111r-13030,-7835l502929,191604r-13205,-7492l476413,176782r-13362,-7180l449582,162586r-13556,-6833l422365,149095r-13714,-6495l394849,136261r-13908,-6132l366999,124132r-14030,-5794l338868,112699r-14171,-5452l310456,101967,296145,96875,281781,91943,267365,87214,252878,82636,238339,78274,223746,74060,209102,70057,194404,66209,179672,62564,164886,59099,150066,55797,135193,52713,120302,49798,105359,47057,90380,44520,75367,42167,60336,39995,45287,38025,30203,36216,15102,34606,1,33203xe" fillcolor="#bebebe" stroked="f" strokeweight=".04875mm">
                  <v:stroke joinstyle="miter"/>
                  <v:path arrowok="t" o:connecttype="custom" o:connectlocs="1,33203;1440,16590;2898,0;18438,1449;33943,3101;49431,4955;64919,6971;80354,9213;95754,11637;111136,14237;126483,17043;141778,20032;157055,23226;172297,26597;187486,30149;202622,33905;217724,37844;232755,41988;247768,46288;262694,50790;277567,55477;292405,60344;307155,65416;321853,70643;336462,76078;351019,81669;365506,87463;379923,93414;394287,99569;408545,105885;422716,112380;436816,119061;450829,125916;464771,132935;478608,140131;492358,147490;506002,155028;519575,162747;533044,170623;546424,178659;537732,192897;529058,207111;516028,199276;502929,191604;489724,184112;476413,176782;463051,169602;449582,162586;436026,155753;422365,149095;408651,142600;394849,136261;380941,130129;366999,124132;352969,118338;338868,112699;324697,107247;310456,101967;296145,96875;281781,91943;267365,87214;252878,82636;238339,78274;223746,74060;209102,70057;194404,66209;179672,62564;164886,59099;150066,55797;135193,52713;120302,49798;105359,47057;90380,44520;75367,42167;60336,39995;45287,38025;30203,36216;15102,34606" o:connectangles="0,0,0,0,0,0,0,0,0,0,0,0,0,0,0,0,0,0,0,0,0,0,0,0,0,0,0,0,0,0,0,0,0,0,0,0,0,0,0,0,0,0,0,0,0,0,0,0,0,0,0,0,0,0,0,0,0,0,0,0,0,0,0,0,0,0,0,0,0,0,0,0,0,0,0,0,0,0"/>
                </v:shape>
                <v:shape id="Freeform: Shape 2564" o:spid="_x0000_s1833" style="position:absolute;left:25366;top:8252;width:4109;height:4143;visibility:visible;mso-wrap-style:square;v-text-anchor:middle" coordsize="410880,414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" path="m1,28132l8956,14056,17876,,31011,8465r13064,8622l57035,25872r12801,8941l82566,43933r12608,9261l107659,62627r12362,9579l132261,81935r12133,9874l156388,101857r11870,10186l180005,122364r11642,10481l203114,143462r11344,10772l225678,165146r11080,11043l247716,187372r10781,11317l269174,210145r10500,11589l290035,233434r10237,11839l310334,257244r9921,12088l330018,281559r9605,12335l349088,306365r9307,12562l367561,331624r8991,12789l385384,357340r8657,13015l402540,383502r8341,13223l396728,405528r-14154,8785l374444,401431r-8270,-12788l357745,375969r-8604,-12562l340396,350931r-8920,-12338l322432,326351r-9219,-12135l303872,302221r-9518,-11907l284696,278546r-9798,-11660l264924,255367,254845,243957,244608,232686,234247,221550,223729,210528,213070,199641,202306,188891,191366,178275,180322,167794,169136,157449,157845,147263,146414,137191r-11572,-9914l123165,117519r-11801,-9619l99441,98415,87413,89091,75244,79923,62987,70891,50590,62042,38123,53326,25515,44768,12819,36372,1,28132xe" fillcolor="#bebebe" stroked="f" strokeweight=".04875mm">
                  <v:stroke joinstyle="miter"/>
                  <v:path arrowok="t" o:connecttype="custom" o:connectlocs="1,28132;8956,14056;17876,0;31011,8465;44075,17087;57035,25872;69836,34813;82566,43933;95174,53194;107659,62627;120021,72206;132261,81935;144394,91809;156388,101857;168258,112043;180005,122364;191647,132845;203114,143462;214458,154234;225678,165146;236758,176189;247716,187372;258497,198689;269174,210145;279674,221734;290035,233434;300272,245273;310334,257244;320255,269332;330018,281559;339623,293894;349088,306365;358395,318927;367561,331624;376552,344413;385384,357340;394041,370355;402540,383502;410881,396725;396728,405528;382574,414313;374444,401431;366174,388643;357745,375969;349141,363407;340396,350931;331476,338593;322432,326351;313213,314216;303872,302221;294354,290314;284696,278546;274898,266886;264924,255367;254845,243957;244608,232686;234247,221550;223729,210528;213070,199641;202306,188891;191366,178275;180322,167794;169136,157449;157845,147263;146414,137191;134842,127277;123165,117519;111364,107900;99441,98415;87413,89091;75244,79923;62987,70891;50590,62042;38123,53326;25515,44768;12819,36372" o:connectangles="0,0,0,0,0,0,0,0,0,0,0,0,0,0,0,0,0,0,0,0,0,0,0,0,0,0,0,0,0,0,0,0,0,0,0,0,0,0,0,0,0,0,0,0,0,0,0,0,0,0,0,0,0,0,0,0,0,0,0,0,0,0,0,0,0,0,0,0,0,0,0,0,0,0,0,0"/>
                </v:shape>
                <v:shape id="Freeform: Shape 2565" o:spid="_x0000_s1834" style="position:absolute;left:29303;top:12406;width:1873;height:4333;visibility:visible;mso-wrap-style:square;v-text-anchor:middle" coordsize="187344,433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" path="m1,17094l14312,8558,28623,r7761,13177l43988,26441r7410,13356l58667,53240r7112,13536l72733,80399r6760,13698l86113,107883r6445,13849l98827,135674r6093,14035l110855,163788r5742,14169l122181,192171r5426,14308l132822,220832r5058,14439l142761,249757r4724,14534l151997,278886r4355,14673l160514,308247r3986,14761l168293,337807r3652,14852l175387,367551r3266,14937l181726,397451r2898,15008l187345,427512r-16418,2852l154509,433237r-2652,-14643l149030,403969r-2985,-14573l142866,374862r-3353,-14486l135965,345912r-3705,-14398l128397,317143r-4056,-14307l120109,288576r-4425,-14215l111119,260194r-4742,-14105l101426,232056,96333,218068,91083,204171,85657,190317,80038,176531,74278,162816,68343,149170,62250,135586,55981,122097,49554,108694,42952,95338,36209,82097,29272,68926,22196,55842,14961,42827,7569,29923,1,17094xe" fillcolor="#bebebe" stroked="f" strokeweight=".04875mm">
                  <v:stroke joinstyle="miter"/>
                  <v:path arrowok="t" o:connecttype="custom" o:connectlocs="1,17094;14312,8558;28623,0;36384,13177;43988,26441;51398,39797;58667,53240;65779,66776;72733,80399;79493,94097;86113,107883;92558,121732;98827,135674;104920,149709;110855,163788;116597,177957;122181,192171;127607,206479;132822,220832;137880,235271;142761,249757;147485,264291;151997,278886;156352,293559;160514,308247;164500,323008;168293,337807;171945,352659;175387,367551;178653,382488;181726,397451;184624,412459;187345,427512;170927,430364;154509,433237;151857,418594;149030,403969;146045,389396;142866,374862;139513,360376;135965,345912;132260,331514;128397,317143;124341,302836;120109,288576;115684,274361;111119,260194;106377,246089;101426,232056;96333,218068;91083,204171;85657,190317;80038,176531;74278,162816;68343,149170;62250,135586;55981,122097;49554,108694;42952,95338;36209,82097;29272,68926;22196,55842;14961,42827;7569,29923" o:connectangles="0,0,0,0,0,0,0,0,0,0,0,0,0,0,0,0,0,0,0,0,0,0,0,0,0,0,0,0,0,0,0,0,0,0,0,0,0,0,0,0,0,0,0,0,0,0,0,0,0,0,0,0,0,0,0,0,0,0,0,0,0,0,0,0"/>
                </v:shape>
                <v:shape id="Freeform: Shape 2566" o:spid="_x0000_s1835" style="position:absolute;left:30790;top:16897;width:572;height:4403;visibility:visible;mso-wrap-style:square;v-text-anchor:middle" coordsize="57209,44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" path="m9255,5140l25726,2583,42197,r2265,15099l46551,30218r1879,15147l50151,60529r1528,15187l53013,90922r1159,15224l55138,121370r808,15259l56525,151889r404,15241l57158,182389r52,15259l57070,212925r-334,15259l56227,243443r-685,15224l54629,273926r-1071,15224l52293,304356r-1422,15207l49238,334734r-1809,15154l45410,365024r-2177,15119l40880,395208r-2546,15049l35594,425270r-2932,14978l16349,436982,1,433681,2845,419124,5514,404497,7973,389853r2318,-14697l12415,360458r1950,-14732l16120,330976r1581,-14767l19106,301406r1229,-14802l21371,271784r860,-14838l22916,242108r492,-14855l23741,212416r141,-14873l23847,182687r-228,-14855l23197,152977r-562,-14838l21880,123302r-966,-14838l19790,93644,18509,78859,16998,64058,15330,49300,13504,34564,11467,19851,9255,5140xe" fillcolor="#bebebe" stroked="f" strokeweight=".04875mm">
                  <v:stroke joinstyle="miter"/>
                  <v:path arrowok="t" o:connecttype="custom" o:connectlocs="9255,5140;25726,2583;42197,0;44462,15099;46551,30218;48430,45365;50151,60529;51679,75716;53013,90922;54172,106146;55138,121370;55946,136629;56525,151889;56929,167130;57158,182389;57210,197648;57070,212925;56736,228184;56227,243443;55542,258667;54629,273926;53558,289150;52293,304356;50871,319563;49238,334734;47429,349888;45410,365024;43233,380143;40880,395208;38334,410257;35594,425270;32662,440248;16349,436982;1,433681;2845,419124;5514,404497;7973,389853;10291,375156;12415,360458;14365,345726;16120,330976;17701,316209;19106,301406;20335,286604;21371,271784;22231,256946;22916,242108;23408,227253;23741,212416;23882,197543;23847,182687;23619,167832;23197,152977;22635,138139;21880,123302;20914,108464;19790,93644;18509,78859;16998,64058;15330,49300;13504,34564;11467,19851" o:connectangles="0,0,0,0,0,0,0,0,0,0,0,0,0,0,0,0,0,0,0,0,0,0,0,0,0,0,0,0,0,0,0,0,0,0,0,0,0,0,0,0,0,0,0,0,0,0,0,0,0,0,0,0,0,0,0,0,0,0,0,0,0,0"/>
                </v:shape>
                <v:shape id="Freeform: Shape 2567" o:spid="_x0000_s1836" style="position:absolute;left:29230;top:21442;width:1842;height:3940;visibility:visible;mso-wrap-style:square;v-text-anchor:middle" coordsize="184201,393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" path="m151629,r16295,3547l184202,7129r-3407,15119l177196,37349r-3811,15048l169417,67410r-4162,14926l160918,97244r-4530,14837l151682,126866r-4900,14715l141690,156243r-5250,14609l131014,185374r-5619,14469l119582,214242r-5970,14293l107466,242793r-6339,14171l94630,271046r-6673,14013l81109,298983r-7024,13837l66886,326569r-7358,13661l51995,353786r-7709,13485l36437,380652r-8025,13257l14206,385200,1,376490,7797,363566r7656,-13011l22951,337438r7323,-13222l37455,310941r7007,-13380l51292,284093r6673,-13556l64462,256911r6322,-13714l76965,229413r5970,-13890l88747,201581r5637,-14012l99863,173486r5303,-14135l110276,145163r4934,-14293l119986,116541r4583,-14398l128977,87709r4232,-14504l137265,58666r3863,-14610l144816,29394r3512,-14679l151629,xe" fillcolor="#bebebe" stroked="f" strokeweight=".04875mm">
                  <v:stroke joinstyle="miter"/>
                  <v:path arrowok="t" o:connecttype="custom" o:connectlocs="151629,0;167924,3547;184202,7129;180795,22248;177196,37349;173385,52397;169417,67410;165255,82336;160918,97244;156388,112081;151682,126866;146782,141581;141690,156243;136440,170852;131014,185374;125395,199843;119582,214242;113612,228535;107466,242793;101127,256964;94630,271046;87957,285059;81109,298983;74085,312820;66886,326569;59528,340230;51995,353786;44286,367271;36437,380652;28412,393909;14206,385200;1,376490;7797,363566;15453,350555;22951,337438;30274,324216;37455,310941;44462,297561;51292,284093;57965,270537;64462,256911;70784,243197;76965,229413;82935,215523;88747,201581;94384,187569;99863,173486;105166,159351;110276,145163;115210,130870;119986,116541;124569,102143;128977,87709;133209,73205;137265,58666;141128,44056;144816,29394;148328,14715" o:connectangles="0,0,0,0,0,0,0,0,0,0,0,0,0,0,0,0,0,0,0,0,0,0,0,0,0,0,0,0,0,0,0,0,0,0,0,0,0,0,0,0,0,0,0,0,0,0,0,0,0,0,0,0,0,0,0,0,0,0"/>
                </v:shape>
                <v:shape id="Freeform: Shape 2568" o:spid="_x0000_s1837" style="position:absolute;left:26568;top:25388;width:2830;height:3131;visibility:visible;mso-wrap-style:square;v-text-anchor:middle" coordsize="283027,31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" path="m254898,r14065,8955l283028,17893r-8270,12818l266311,43407r-8569,12590l249015,68481r-8885,12380l231087,93152r-9167,12151l212579,117349r-9465,11958l193491,141125r-9745,11694l173824,164408r-10044,11449l153595,187200r-10325,11238l132840,209501r-10606,10974l111505,231292r-10870,10711l89660,252574,78563,263004,67324,273294,55963,283443,44479,293469r-11607,9869l21160,313101,10572,300195,1,287324r11413,-9482l22705,268219r11186,-9745l44953,248588,55893,238561,66710,228394,77404,218122,87975,207710,98405,197156r10290,-10658l118897,175699r10045,-10905l138845,153750r9799,-11168l158284,131326r9482,-11396l177126,108411r9236,-11606l195440,85075r8938,-11835l213158,61282r8657,-12063l230331,37068r8324,-12274l246873,12432,254898,xe" fillcolor="#bebebe" stroked="f" strokeweight=".04875mm">
                  <v:stroke joinstyle="miter"/>
                  <v:path arrowok="t" o:connecttype="custom" o:connectlocs="254898,0;268963,8955;283028,17893;274758,30711;266311,43407;257742,55997;249015,68481;240130,80861;231087,93152;221920,105303;212579,117349;203114,129307;193491,141125;183746,152819;173824,164408;163780,175857;153595,187200;143270,198438;132840,209501;122234,220475;111505,231292;100635,242003;89660,252574;78563,263004;67324,273294;55963,283443;44479,293469;32872,303338;21160,313101;10572,300195;1,287324;11414,277842;22705,268219;33891,258474;44953,248588;55893,238561;66710,228394;77404,218122;87975,207710;98405,197156;108695,186498;118897,175699;128942,164794;138845,153750;148644,142582;158284,131326;167766,119930;177126,108411;186362,96805;195440,85075;204378,73240;213158,61282;221815,49219;230331,37068;238655,24794;246873,12432" o:connectangles="0,0,0,0,0,0,0,0,0,0,0,0,0,0,0,0,0,0,0,0,0,0,0,0,0,0,0,0,0,0,0,0,0,0,0,0,0,0,0,0,0,0,0,0,0,0,0,0,0,0,0,0,0,0,0,0"/>
                </v:shape>
                <v:shape id="Freeform: Shape 2569" o:spid="_x0000_s1838" style="position:absolute;left:23305;top:28395;width:3304;height:2094;visibility:visible;mso-wrap-style:square;v-text-anchor:middle" coordsize="330403,209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" path="m309719,r10343,13064l330404,26146r-12116,9447l306102,44917r-12345,9131l281325,63073r-12538,8850l256144,80615r-12765,8551l230507,97542r-12959,8218l204484,113837r-13170,7902l178074,129483r-13363,7585l151260,144478r-13538,7252l124113,158824r-13732,6919l96597,172486r-13873,6584l68782,185479r-14030,6217l40651,197771r-14188,5900l12222,209378,1,178368r13872,-5549l27657,167077r13732,-5900l55050,155102r13574,-6251l82127,142477r13434,-6603l108906,129167r13258,-6901l135333,115189r13082,-7217l161427,100598r12907,-7533l187135,85356r12731,-7849l212473,69517r12520,-8165l237408,53047r12327,-8464l261957,35944r12098,-8745l286066,18279,297954,9219,309719,xe" fillcolor="#bebebe" stroked="f" strokeweight=".04875mm">
                  <v:stroke joinstyle="miter"/>
                  <v:path arrowok="t" o:connecttype="custom" o:connectlocs="309719,0;320062,13064;330404,26146;318288,35593;306102,44917;293757,54048;281325,63073;268787,71923;256144,80615;243379,89166;230507,97542;217548,105760;204484,113837;191314,121739;178074,129483;164711,137068;151260,144478;137722,151730;124113,158824;110381,165743;96597,172486;82724,179070;68782,185479;54752,191696;40651,197771;26463,203671;12222,209378;1,178368;13873,172819;27657,167077;41389,161177;55050,155102;68624,148851;82127,142477;95561,135874;108906,129167;122164,122266;135333,115189;148415,107972;161427,100598;174334,93065;187135,85356;199866,77507;212473,69517;224993,61352;237408,53047;249735,44583;261957,35944;274055,27199;286066,18279;297954,9219" o:connectangles="0,0,0,0,0,0,0,0,0,0,0,0,0,0,0,0,0,0,0,0,0,0,0,0,0,0,0,0,0,0,0,0,0,0,0,0,0,0,0,0,0,0,0,0,0,0,0,0,0,0,0"/>
                </v:shape>
                <v:shape id="Freeform: Shape 2570" o:spid="_x0000_s1839" style="position:absolute;left:19898;top:30255;width:3325;height:1059;visibility:visible;mso-wrap-style:square;v-text-anchor:middle" coordsize="332476,105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" path="m320799,r5830,15593l332477,31220r-14470,5286l303485,41651r-14592,4951l274266,51379r-14715,4600l244783,60369r-14820,4232l215107,68639r-14908,3881l185221,76190r-14996,3512l155176,83003r-15084,3126l124973,89061r-15154,2757l94630,94382,79388,96770,64146,98964r-15277,2002l33575,102775r-15330,1633l2915,105865,1458,89254,1,72661,14944,71256,29834,69658,44725,67902,59598,65935,74454,63811,89257,61493r14802,-2511l118810,56313r14732,-2862l148222,50413r14645,-3231l177477,43775r14539,-3582l206556,36436r14469,-3934l235442,28376r14363,-4302l264116,19631r14259,-4653l292563,10167,306716,5162,320799,xe" fillcolor="#bebebe" stroked="f" strokeweight=".04875mm">
                  <v:stroke joinstyle="miter"/>
                  <v:path arrowok="t" o:connecttype="custom" o:connectlocs="320799,0;326629,15593;332477,31220;318007,36506;303485,41651;288893,46602;274266,51379;259551,55979;244783,60369;229963,64601;215107,68639;200199,72520;185221,76190;170225,79702;155176,83003;140092,86129;124973,89061;109819,91818;94630,94382;79388,96770;64146,98964;48869,100966;33575,102775;18245,104408;2915,105865;1458,89254;1,72661;14944,71256;29834,69658;44725,67902;59598,65935;74454,63811;89257,61493;104059,58982;118810,56313;133542,53451;148222,50413;162867,47182;177477,43775;192016,40193;206556,36436;221025,32502;235442,28376;249805,24074;264116,19631;278375,14978;292563,10167;306716,5162" o:connectangles="0,0,0,0,0,0,0,0,0,0,0,0,0,0,0,0,0,0,0,0,0,0,0,0,0,0,0,0,0,0,0,0,0,0,0,0,0,0,0,0,0,0,0,0,0,0,0,0"/>
                </v:shape>
                <v:shape id="Freeform: Shape 2571" o:spid="_x0000_s1840" style="position:absolute;left:16454;top:30807;width:3255;height:554;visibility:visible;mso-wrap-style:square;v-text-anchor:middle" coordsize="325497,5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" path="m323145,19175r1177,16611l325498,52432r-15558,984l294400,54223r-15558,597l263267,55242r-15558,228l232133,55488r-15575,-158l200982,54961r-15558,-562l169884,53644r-15558,-931l138803,51589,123280,50255,107789,48727,92310,47024,76851,45128,61431,43003,46018,40720,30649,38262,15300,35593,,32731,3172,16365,6317,,21234,2792,36149,5391,51110,7796r15008,2231l81126,12063r15051,1862l111252,15575r15084,1493l141420,18367r15118,1089l171675,20369r15136,737l201983,21651r15137,333l232291,22143r15137,-18l262599,21914r15137,-404l292890,20913r15136,-755l323145,19175xe" fillcolor="#bebebe" stroked="f" strokeweight=".04875mm">
                  <v:stroke joinstyle="miter"/>
                  <v:path arrowok="t" o:connecttype="custom" o:connectlocs="323145,19175;324322,35786;325498,52432;309940,53416;294400,54223;278842,54820;263267,55242;247709,55470;232133,55488;216558,55330;200982,54961;185424,54399;169884,53644;154326,52713;138803,51589;123280,50255;107789,48727;92310,47024;76851,45128;61431,43003;46018,40720;30649,38262;15300,35593;0,32731;3172,16365;6317,0;21234,2792;36149,5391;51110,7796;66118,10027;81126,12063;96177,13925;111252,15575;126336,17068;141420,18367;156538,19456;171675,20369;186811,21106;201983,21651;217120,21984;232291,22143;247428,22125;262599,21914;277736,21510;292890,20913;308026,20158" o:connectangles="0,0,0,0,0,0,0,0,0,0,0,0,0,0,0,0,0,0,0,0,0,0,0,0,0,0,0,0,0,0,0,0,0,0,0,0,0,0,0,0,0,0,0,0,0,0"/>
                </v:shape>
                <v:shape id="Freeform: Shape 2572" o:spid="_x0000_s1841" style="position:absolute;left:13282;top:29766;width:3027;height:1324;visibility:visible;mso-wrap-style:square;v-text-anchor:middle" coordsize="302680,13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" path="m302681,99772r-3464,16330l295780,132398r-15328,-3354l265149,125514r-15228,-3705l234709,117894r-15147,-4127l204466,109465r-15031,-4478l174449,100317,159534,95453,144665,90413,129883,85180,115147,79772,100498,74153,85901,68376,71391,62406,56950,56278,42597,49939,28314,43442,14099,36734,,29868,14759,,28498,6673r13827,6514l56227,19508r13965,6164l84250,31660r14122,5794l112586,43108r14261,5444l141177,53819r14417,5093l170058,63828r14509,4741l199170,73117r14620,4355l228481,81651r14759,4004l258021,89465r14847,3635l287743,96541r14938,3231xe" fillcolor="#bebebe" stroked="f" strokeweight=".04875mm">
                  <v:stroke joinstyle="miter"/>
                  <v:path arrowok="t" o:connecttype="custom" o:connectlocs="302681,99772;299217,116102;295780,132398;280452,129044;265149,125514;249921,121809;234709,117894;219562,113767;204466,109465;189435,104987;174449,100317;159534,95453;144665,90413;129883,85180;115147,79772;100498,74153;85901,68376;71391,62406;56950,56278;42597,49939;28314,43442;14099,36734;0,29868;14759,0;28498,6673;42325,13187;56227,19508;70192,25672;84250,31660;98372,37454;112586,43108;126847,48552;141177,53819;155594,58912;170058,63828;184567,68569;199170,73117;213790,77472;228481,81651;243240,85655;258021,89465;272868,93100;287743,96541" o:connectangles="0,0,0,0,0,0,0,0,0,0,0,0,0,0,0,0,0,0,0,0,0,0,0,0,0,0,0,0,0,0,0,0,0,0,0,0,0,0,0,0,0,0,0"/>
                </v:shape>
                <v:shape id="Freeform: Shape 2573" o:spid="_x0000_s1842" style="position:absolute;left:10515;top:27954;width:2725;height:2013;visibility:visible;mso-wrap-style:square;v-text-anchor:middle" coordsize="272461,20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" path="m272462,171678r-7648,14802l257180,201300r-13849,-7269l229569,186603r-13652,-7603l202339,171239r-13471,-7919l175517,155207r-13265,-8288l149076,138508r-13039,-8604l123091,121142r-12835,-8920l97536,103161,84903,93925,72434,84531,60051,74961,47784,65268,35648,55417,23653,45408,11769,35242,,24952,22136,,33569,10044r11567,9868l56834,29675r11816,9570l80582,48710r12041,9289l104779,67147r12269,8990l129431,84970r12492,8692l154533,102178r12720,8376l180065,118771r12899,8043l205985,134698r13101,7726l232288,149992r13303,7393l258971,164601r13491,7077xe" fillcolor="#bebebe" stroked="f" strokeweight=".04875mm">
                  <v:stroke joinstyle="miter"/>
                  <v:path arrowok="t" o:connecttype="custom" o:connectlocs="272462,171678;264814,186480;257180,201300;243331,194031;229569,186603;215917,179000;202339,171239;188868,163320;175517,155207;162252,146919;149076,138508;136037,129904;123091,121142;110256,112222;97536,103161;84903,93925;72434,84531;60051,74961;47784,65268;35648,55417;23653,45408;11769,35242;0,24952;22136,0;33569,10044;45136,19912;56834,29675;68650,39245;80582,48710;92623,57999;104779,67147;117048,76137;129431,84970;141923,93662;154533,102178;167253,110554;180065,118771;192964,126814;205985,134698;219086,142424;232288,149992;245591,157385;258971,164601" o:connectangles="0,0,0,0,0,0,0,0,0,0,0,0,0,0,0,0,0,0,0,0,0,0,0,0,0,0,0,0,0,0,0,0,0,0,0,0,0,0,0,0,0,0,0"/>
                </v:shape>
                <v:shape id="Freeform: Shape 2574" o:spid="_x0000_s1843" style="position:absolute;left:8352;top:25517;width:2227;height:2540;visibility:visible;mso-wrap-style:square;v-text-anchor:middle" coordsize="222639,25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" path="m222640,229431r-11271,12274l200076,253961,188734,243425,177528,232714,166437,221863,155502,210923,144684,199808,134022,188570,123498,177192,113085,165690,102857,154048,92758,142319,82802,130449,72973,118438,63331,106322,53828,94083,44453,81721,35262,69237,26210,56682,17316,43986,8577,31168,,18279,13943,9131,27885,r8350,12573l44725,25022r8669,12344l62202,49623r8965,12151l80264,73802r9259,11888l98916,97507r9551,11695l118156,120738r9844,11449l137962,143513r10118,11168l158337,165760r10390,10957l179248,187516r10640,10676l200684,208746r10911,10412l222640,229431xe" fillcolor="#bebebe" stroked="f" strokeweight=".04875mm">
                  <v:stroke joinstyle="miter"/>
                  <v:path arrowok="t" o:connecttype="custom" o:connectlocs="222640,229431;211369,241705;200076,253961;188734,243425;177528,232714;166437,221863;155502,210923;144684,199808;134022,188570;123498,177192;113085,165690;102857,154048;92758,142319;82802,130449;72973,118438;63331,106322;53828,94083;44453,81721;35262,69237;26210,56682;17316,43986;8577,31168;0,18279;13943,9131;27885,0;36235,12573;44725,25022;53394,37366;62202,49623;71167,61774;80264,73802;89523,85690;98916,97507;108467,109202;118156,120738;128000,132187;137962,143513;148080,154681;158337,165760;168727,176717;179248,187516;189888,198192;200684,208746;211595,219158" o:connectangles="0,0,0,0,0,0,0,0,0,0,0,0,0,0,0,0,0,0,0,0,0,0,0,0,0,0,0,0,0,0,0,0,0,0,0,0,0,0,0,0,0,0,0,0"/>
                </v:shape>
                <v:shape id="Freeform: Shape 2575" o:spid="_x0000_s1844" style="position:absolute;left:7061;top:23012;width:1455;height:2504;visibility:visible;mso-wrap-style:square;v-text-anchor:middle" coordsize="145459,25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" path="m145460,232591r-14081,8885l117273,250379r-8279,-13310l100864,223636,92919,210098,85137,196471,77528,182758,70104,168956,62838,155049,55751,141037,48850,126972,42105,112801,35540,98561,29178,84232,22977,69816,16956,55330,11116,40773,5477,26128,,11414,15664,5707,31309,r5319,14311l42128,28534r5679,14205l53672,56840r6044,14012l65916,84812r6385,13871l78866,112485r6722,13679l92466,139790r7088,13538l106797,166779r7400,13362l121760,193399r7740,13169l137398,219632r8062,12959xe" fillcolor="#bebebe" stroked="f" strokeweight=".04875mm">
                  <v:stroke joinstyle="miter"/>
                  <v:path arrowok="t" o:connecttype="custom" o:connectlocs="145460,232591;131379,241476;117273,250379;108994,237069;100864,223636;92919,210098;85137,196471;77528,182758;70104,168956;62838,155049;55751,141037;48850,126972;42105,112801;35540,98561;29178,84232;22977,69816;16956,55330;11116,40773;5477,26128;0,11414;15664,5707;31309,0;36628,14311;42128,28534;47807,42739;53672,56840;59716,70852;65916,84812;72301,98683;78866,112485;85588,126164;92466,139790;99554,153328;106797,166779;114197,180141;121760,193399;129500,206568;137398,219632" o:connectangles="0,0,0,0,0,0,0,0,0,0,0,0,0,0,0,0,0,0,0,0,0,0,0,0,0,0,0,0,0,0,0,0,0,0,0,0,0,0"/>
                </v:shape>
                <v:shape id="Freeform: Shape 2576" o:spid="_x0000_s1845" style="position:absolute;left:6415;top:20461;width:888;height:2459;visibility:visible;mso-wrap-style:square;v-text-anchor:middle" coordsize="88868,245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" path="m88868,235049l57356,245919,52379,231204,47580,216419,42962,201599,38548,186709,34293,171730,30244,156752,26372,141704,22681,126603,19198,111484,15890,96295,12766,81089,9823,65830,7088,50536,4550,35206,2174,19860,,4460,16528,2248,33048,r2104,14996l37464,29921r2467,14926l42604,59737r2850,14855l48485,89395r3239,14785l55120,118912r3576,14679l62473,148236r3940,14609l70557,177402r4299,14487l79335,206322r4689,14399l88868,235049xe" fillcolor="#bebebe" stroked="f" strokeweight=".04875mm">
                  <v:stroke joinstyle="miter"/>
                  <v:path arrowok="t" o:connecttype="custom" o:connectlocs="88868,235049;57356,245919;52379,231204;47580,216419;42962,201599;38548,186709;34293,171730;30244,156752;26372,141704;22681,126603;19198,111484;15890,96295;12766,81089;9823,65830;7088,50536;4550,35206;2174,19860;0,4460;16528,2248;33048,0;35152,14996;37464,29921;39931,44847;42604,59737;45454,74592;48485,89395;51724,104180;55120,118912;58696,133591;62473,148236;66413,162845;70557,177402;74856,191889;79335,206322;84024,220721" o:connectangles="0,0,0,0,0,0,0,0,0,0,0,0,0,0,0,0,0,0,0,0,0,0,0,0,0,0,0,0,0,0,0,0,0,0,0"/>
                </v:shape>
                <v:shape id="Freeform: Shape 2577" o:spid="_x0000_s1846" style="position:absolute;left:6302;top:17918;width:416;height:2370;visibility:visible;mso-wrap-style:square;v-text-anchor:middle" coordsize="41600,237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" path="m41601,233153r-16545,1949l8506,237016,6856,222284,5407,207499,4115,192714,3008,177947,2057,163109,1310,148306,724,133486,313,118631,64,103811,,88956,134,74136,429,59280,882,44460,1537,29640,2353,14803,3349,,19962,1229,36577,2423r-974,14434l34809,31273r-607,14434l33748,60141r-295,14451l33338,89026r70,14451l33633,117911r388,14434l34607,146796r724,14417l36258,175629r1066,14398l38593,204426r1426,14364l41601,233153xe" fillcolor="#bebebe" stroked="f" strokeweight=".04875mm">
                  <v:stroke joinstyle="miter"/>
                  <v:path arrowok="t" o:connecttype="custom" o:connectlocs="41601,233153;25056,235102;8506,237016;6856,222284;5407,207499;4115,192714;3008,177947;2057,163109;1310,148306;724,133486;313,118631;64,103811;0,88956;134,74136;429,59280;882,44460;1537,29640;2353,14803;3349,0;19962,1229;36577,2423;35603,16857;34809,31273;34202,45707;33748,60141;33453,74592;33338,89026;33408,103477;33633,117911;34021,132345;34607,146796;35331,161213;36258,175629;37324,190027;38593,204426;40019,218790" o:connectangles="0,0,0,0,0,0,0,0,0,0,0,0,0,0,0,0,0,0,0,0,0,0,0,0,0,0,0,0,0,0,0,0,0,0,0,0"/>
                </v:shape>
                <v:shape id="Freeform: Shape 2578" o:spid="_x0000_s1847" style="position:absolute;left:6354;top:15642;width:684;height:2088;visibility:visible;mso-wrap-style:square;v-text-anchor:middle" coordsize="68382,208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" path="m33187,208825l16596,207332,,205822,1426,190949,3037,176103,4845,161251,6815,146452,8942,131648r2335,-14761l13762,102153,16457,87440,19285,72775,22321,58148,25515,43553,28886,28996,32439,14464,36152,,52269,4235,68383,8488,64763,22569,61319,36690,58041,50859,54917,65078,51972,79339,49208,93618r-2600,14305l44161,122276r-2260,14348l39815,151025r-1924,14416l36152,179904r-1564,14434l33187,208825xe" fillcolor="#bebebe" stroked="f" strokeweight=".04875mm">
                  <v:stroke joinstyle="miter"/>
                  <v:path arrowok="t" o:connecttype="custom" o:connectlocs="33187,208825;16596,207332;0,205822;1426,190949;3037,176103;4845,161251;6815,146452;8942,131648;11277,116887;13762,102153;16457,87440;19285,72775;22321,58148;25515,43553;28886,28996;32439,14464;36152,0;52269,4235;68383,8488;64763,22569;61319,36690;58041,50859;54917,65078;51972,79339;49208,93618;46608,107923;44161,122276;41901,136624;39815,151025;37891,165441;36152,179904;34588,194338" o:connectangles="0,0,0,0,0,0,0,0,0,0,0,0,0,0,0,0,0,0,0,0,0,0,0,0,0,0,0,0,0,0,0,0"/>
                </v:shape>
                <v:shape id="Freeform: Shape 2579" o:spid="_x0000_s1848" style="position:absolute;left:6773;top:13667;width:947;height:1855;visibility:visible;mso-wrap-style:square;v-text-anchor:middle" coordsize="94773,185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" path="m32098,185495l16047,180970,,176463,4346,161413,8896,146405r4704,-14938l18515,116592r5093,-14821l28881,87012,34358,72344,39996,57719,45837,43170,51835,28701,58035,14306,64397,,79585,6860r15189,6878l88574,27686,82529,41674,76687,55772,71009,69923,65528,84160,60208,98443r-5135,14370l50114,127232r-4776,14486l40720,156250r-4415,14602l32098,185495xe" fillcolor="#bebebe" stroked="f" strokeweight=".04875mm">
                  <v:stroke joinstyle="miter"/>
                  <v:path arrowok="t" o:connecttype="custom" o:connectlocs="32098,185495;16047,180970;0,176463;4346,161413;8896,146405;13600,131467;18515,116592;23608,101771;28881,87012;34358,72344;39996,57719;45837,43170;51835,28701;58035,14306;64397,0;79585,6860;94774,13738;88574,27686;82529,41674;76687,55772;71009,69923;65528,84160;60208,98443;55073,112813;50114,127232;45338,141718;40720,156250;36305,170852" o:connectangles="0,0,0,0,0,0,0,0,0,0,0,0,0,0,0,0,0,0,0,0,0,0,0,0,0,0,0,0"/>
                </v:shape>
                <v:shape id="Freeform: Shape 2580" o:spid="_x0000_s1849" style="position:absolute;left:7509;top:11896;width:1166;height:1715;visibility:visible;mso-wrap-style:square;v-text-anchor:middle" coordsize="116640,171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" path="m30126,171525l15054,164375,,157248,6541,143665r6677,-13489l20078,116750r7019,-13329l34270,90176,41606,77028,49099,63944,56748,50975,64559,38093,72527,25305,80628,12609,88891,r13873,9236l116641,18444r-8037,12273l100706,43071,92965,55524,85357,68064,77909,80696,70620,93414r-7127,12813l56499,119124r-6838,12975l42985,145160r-6495,13148l30126,171525xe" fillcolor="#bebebe" stroked="f" strokeweight=".04875mm">
                  <v:stroke joinstyle="miter"/>
                  <v:path arrowok="t" o:connecttype="custom" o:connectlocs="30126,171525;15054,164375;0,157248;6541,143665;13218,130176;20078,116750;27097,103421;34270,90176;41606,77028;49099,63944;56748,50975;64559,38093;72527,25305;80628,12609;88891,0;102764,9236;116641,18444;108604,30717;100706,43071;92965,55524;85357,68064;77909,80696;70620,93414;63493,106227;56499,119124;49661,132099;42985,145160;36490,158308" o:connectangles="0,0,0,0,0,0,0,0,0,0,0,0,0,0,0,0,0,0,0,0,0,0,0,0,0,0,0,0"/>
                </v:shape>
                <v:shape id="Freeform: Shape 2581" o:spid="_x0000_s1850" style="position:absolute;left:8520;top:10633;width:1090;height:1271;visibility:visible;mso-wrap-style:square;v-text-anchor:middle" coordsize="108968,12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" path="m27432,127139l13716,117683,,108197,8715,95744,17586,83389,26598,71117,35764,58989,45066,46964,54529,35040,64125,23249,73883,11566,83774,,96361,10911r12608,10912l99350,33070,89864,44432,80517,55930,71304,67519,62246,79224,53329,91038r-8785,11932l35922,115010r-8490,12129xe" fillcolor="#bebebe" stroked="f" strokeweight=".04875mm">
                  <v:stroke joinstyle="miter"/>
                  <v:path arrowok="t" o:connecttype="custom" o:connectlocs="27432,127139;13716,117683;0,108197;8715,95744;17586,83389;26598,71117;35764,58989;45066,46964;54529,35040;64125,23249;73883,11566;83774,0;96361,10911;108969,21823;99350,33070;89864,44432;80517,55930;71304,67519;62246,79224;53329,91038;44544,102970;35922,115010" o:connectangles="0,0,0,0,0,0,0,0,0,0,0,0,0,0,0,0,0,0,0,0,0,0"/>
                </v:shape>
                <v:shape id="Freeform: Shape 2582" o:spid="_x0000_s1851" style="position:absolute;left:9502;top:9441;width:1256;height:1250;visibility:visible;mso-wrap-style:square;v-text-anchor:middle" coordsize="125581,125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" path="m24830,125012l12406,113876,,102761,9804,91943,19736,81258,29790,70689,39977,60206,50274,49886,60687,39652,71210,29559,81873,19575,92646,9730,103510,r11052,12493l125582,24987r-10592,9463l104507,44046,94140,53756,83890,63579,73750,73539,63718,83588,53826,93774r-9798,10302l34363,114483r-9533,10529xe" fillcolor="#bebebe" stroked="f" strokeweight=".04875mm">
                  <v:stroke joinstyle="miter"/>
                  <v:path arrowok="t" o:connecttype="custom" o:connectlocs="24830,125012;12406,113876;0,102761;9804,91943;19736,81258;29790,70689;39977,60206;50274,49886;60687,39652;71210,29559;81873,19575;92646,9730;103510,0;114562,12493;125582,24987;114990,34450;104507,44046;94140,53756;83890,63579;73750,73539;63718,83588;53826,93774;44028,104076;34363,114483" o:connectangles="0,0,0,0,0,0,0,0,0,0,0,0,0,0,0,0,0,0,0,0,0,0,0,0"/>
                </v:shape>
                <v:shape id="Freeform: Shape 2583" o:spid="_x0000_s1852" style="position:absolute;left:10703;top:8613;width:1072;height:938;visibility:visible;mso-wrap-style:square;v-text-anchor:middle" coordsize="107179,93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" path="m21620,93802l10819,81100,,68427,10640,59440,21388,50592,32237,41854,43189,33231,54234,24743,65347,16369,76578,8128,87894,r9644,13582l107180,27187,96180,35085,85246,43122,74405,51270,63674,59533,53010,67928,42465,76418,31987,85040,21620,93802xe" fillcolor="#bebebe" stroked="f" strokeweight=".04875mm">
                  <v:stroke joinstyle="miter"/>
                  <v:path arrowok="t" o:connecttype="custom" o:connectlocs="21620,93802;10819,81100;0,68427;10640,59440;21388,50592;32237,41854;43189,33231;54234,24743;65347,16369;76578,8128;87894,0;97538,13582;107180,27187;96180,35085;85246,43122;74405,51270;63674,59533;53010,67928;42465,76418;31987,85040" o:connectangles="0,0,0,0,0,0,0,0,0,0,0,0,0,0,0,0,0,0,0,0"/>
                </v:shape>
                <v:shape id="Freeform: Shape 2584" o:spid="_x0000_s1853" style="position:absolute;left:11761;top:7865;width:1172;height:898;visibility:visible;mso-wrap-style:square;v-text-anchor:middle" coordsize="117227,8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" path="m18811,89816l9393,76053,,62315,12313,54006,24714,45835,37213,37826,49795,29946,62496,22251,75284,14666,88143,7266,101088,r8062,14602l117228,29175r-12633,7064l92078,43459,79655,50819,67295,58334,55027,65983,42869,73793,30783,81737,18811,89816xe" fillcolor="#bebebe" stroked="f" strokeweight=".04875mm">
                  <v:stroke joinstyle="miter"/>
                  <v:path arrowok="t" o:connecttype="custom" o:connectlocs="18811,89816;9393,76053;0,62315;12313,54006;24714,45835;37213,37826;49795,29946;62496,22251;75284,14666;88143,7266;101088,0;109150,14602;117228,29175;104595,36239;92078,43459;79655,50819;67295,58334;55027,65983;42869,73793;30783,81737" o:connectangles="0,0,0,0,0,0,0,0,0,0,0,0,0,0,0,0,0,0,0,0"/>
                </v:shape>
                <v:shape id="Freeform: Shape 2585" o:spid="_x0000_s1854" style="position:absolute;left:12964;top:6553;width:3440;height:1503;visibility:visible;mso-wrap-style:square;v-text-anchor:middle" coordsize="343998,15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" path="m15623,150248l7813,135535,,120801r13857,-7220l27799,106517,41833,99639,55960,92917,70174,86374,84454,80036,98807,73858r14440,-5996l127758,62042r14578,-5636l156979,50952r14736,-5278l186499,40587r14845,-4892l216242,30961r14962,-4525l246230,22090r15054,-4144l276426,13965r15171,-3782l306808,6606,322060,3212,337363,r3326,16341l343999,32659r-14899,3123l314255,39091r-14807,3483l284667,46265r-14714,3870l255287,54162r-14620,4237l226110,62813r-14510,4590l197137,72160r-14399,4955l168435,82255r-14260,5296l139960,93051r-14127,5661l111798,104552r-13988,6021l83915,116750r-13832,6362l56343,129655r-13669,6699l29114,143209r-13491,7039xe" fillcolor="#bebebe" stroked="f" strokeweight=".04875mm">
                  <v:stroke joinstyle="miter"/>
                  <v:path arrowok="t" o:connecttype="custom" o:connectlocs="15623,150248;7813,135535;0,120801;13857,113581;27799,106517;41833,99639;55960,92917;70174,86374;84454,80036;98807,73858;113247,67862;127758,62042;142336,56406;156979,50952;171715,45674;186499,40587;201344,35695;216242,30961;231204,26436;246230,22090;261284,17946;276426,13965;291597,10183;306808,6606;322060,3212;337363,0;340689,16341;343999,32659;329100,35782;314255,39091;299448,42574;284667,46265;269953,50135;255287,54162;240667,58399;226110,62813;211600,67403;197137,72160;182738,77115;168435,82255;154175,87551;139960,93051;125833,98712;111798,104552;97810,110573;83915,116750;70083,123112;56343,129655;42674,136354;29114,143209" o:connectangles="0,0,0,0,0,0,0,0,0,0,0,0,0,0,0,0,0,0,0,0,0,0,0,0,0,0,0,0,0,0,0,0,0,0,0,0,0,0,0,0,0,0,0,0,0,0,0,0,0,0"/>
                </v:shape>
                <v:shape id="Freeform: Shape 2586" o:spid="_x0000_s1855" style="position:absolute;left:16553;top:6336;width:1387;height:503;visibility:visible;mso-wrap-style:square;v-text-anchor:middle" coordsize="138742,50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" path="m6067,50315l,17540,15054,14845,30128,12353,45227,10025,60346,7896,75493,5951,90683,4183,105872,2601,121078,1199,136320,r1212,16613l138743,33226r-14838,1176l109103,35758,94326,37300,79544,39020,64808,40920,50072,43001,35383,45266,20710,47689,6067,50315xe" fillcolor="#bebebe" stroked="f" strokeweight=".04875mm">
                  <v:stroke joinstyle="miter"/>
                  <v:path arrowok="t" o:connecttype="custom" o:connectlocs="6067,50315;0,17540;15054,14845;30128,12353;45227,10025;60346,7896;75493,5951;90683,4183;105872,2601;121078,1199;136320,0;137532,16613;138743,33226;123905,34402;109103,35758;94326,37300;79544,39020;64808,40920;50072,43001;35383,45266;20710,47689" o:connectangles="0,0,0,0,0,0,0,0,0,0,0,0,0,0,0,0,0,0,0,0,0"/>
                </v:shape>
                <v:shape id="Freeform: Shape 2587" o:spid="_x0000_s1856" style="position:absolute;left:18025;top:6302;width:1790;height:371;visibility:visible;mso-wrap-style:square;v-text-anchor:middle" coordsize="179038,3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" path="m2125,35856l,2585,14891,1721,29817,1020,44743,499,59668,162,74612,,89555,23r14926,186l119407,592r14908,544l149241,1860r14908,904l179039,3853r-1299,16614l176441,37080,161936,36012r-14504,-879l132892,34430r-14504,-544l103849,33528,89292,33342r-14522,-23l60230,33480r-14539,338l31169,34315r-14504,679l2125,35856xe" fillcolor="#bebebe" stroked="f" strokeweight=".04875mm">
                  <v:stroke joinstyle="miter"/>
                  <v:path arrowok="t" o:connecttype="custom" o:connectlocs="2125,35856;0,2585;14891,1721;29817,1020;44743,499;59668,162;74612,0;89555,23;104481,209;119407,592;134315,1136;149241,1860;164149,2764;179039,3853;177740,20467;176441,37080;161936,36012;147432,35133;132892,34430;118388,33886;103849,33528;89292,33342;74770,33319;60230,33480;45691,33818;31169,34315;16665,34994" o:connectangles="0,0,0,0,0,0,0,0,0,0,0,0,0,0,0,0,0,0,0,0,0,0,0,0,0,0,0"/>
                </v:shape>
                <v:shape id="Freeform: Shape 2588" o:spid="_x0000_s1857" style="position:absolute;left:18025;top:6302;width:1790;height:371;visibility:visible;mso-wrap-style:square;v-text-anchor:middle" coordsize="179038,3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" path="m2125,35856l,2585,14891,1721,29817,1020,44743,499,59668,162,74612,,89555,23r14926,186l119407,592r14908,544l149241,1860r14908,904l179039,3853r-1299,16614l176441,37080,161936,36012r-14504,-879l132892,34430r-14504,-544l103849,33528,89292,33342r-14522,-23l60230,33480r-14539,338l31169,34315r-14504,679l2125,35856xe" strokecolor="white" strokeweight=".1207mm">
                  <v:stroke endcap="round"/>
                  <v:path arrowok="t" o:connecttype="custom" o:connectlocs="2125,35856;0,2585;14891,1721;29817,1020;44743,499;59668,162;74612,0;89555,23;104481,209;119407,592;134315,1136;149241,1860;164149,2764;179039,3853;177740,20467;176441,37080;161936,36012;147432,35133;132892,34430;118388,33886;103849,33528;89292,33342;74770,33319;60230,33480;45691,33818;31169,34315;16665,34994" o:connectangles="0,0,0,0,0,0,0,0,0,0,0,0,0,0,0,0,0,0,0,0,0,0,0,0,0,0,0"/>
                </v:shape>
                <v:shape id="Freeform: Shape 2589" o:spid="_x0000_s1858" style="position:absolute;left:18746;top:6213;width:323;height:519;visibility:visible;mso-wrap-style:square;v-text-anchor:middle" coordsize="32233,51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" path="m17183,382c12656,382,8400,2465,5865,5815,2696,10342,1066,16951,1066,26277v,17022,5523,25985,16117,25985c27595,52262,33299,43299,33299,26730v,-9779,-1539,-16297,-4798,-20915c25965,2374,21891,382,17183,382xm17183,5815v6610,,9869,6700,9869,20371c27052,40492,23883,47192,17092,47192v-6519,,-9778,-6972,-9778,-20824c7314,12515,10573,5815,17183,5815xe" fillcolor="black" stroked="f" strokeweight=".04875mm">
                  <v:stroke joinstyle="miter"/>
                  <v:path arrowok="t" o:connecttype="custom" o:connectlocs="17183,382;5865,5815;1066,26277;17183,52262;33299,26730;28501,5815;17183,382;17183,5815;27052,26186;17092,47192;7314,26368;17183,5815" o:connectangles="0,0,0,0,0,0,0,0,0,0,0,0"/>
                </v:shape>
                <v:shape id="Freeform: Shape 2590" o:spid="_x0000_s1859" style="position:absolute;left:16430;top:22763;width:12888;height:7899;visibility:visible;mso-wrap-style:square;v-text-anchor:middle" coordsize="1288752,78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" path="m21818,789908r5319,-27902l32688,734596r5795,-26901l44481,681303r6246,-25865l57200,630065r6699,-24882l70847,580828r7180,-23863l85427,533646r7649,-22844l100932,488484r8102,-21827l117361,445358r8587,-20790l134728,404251r9025,-19771l153042,365199r9483,-18770l172253,328184r9956,-17770l192411,293171r10413,-16734l213483,260212r10887,-15733l235485,229255r11361,-14715l258436,200352r11818,-13678l282282,173487r12292,-12678l307076,148640r12749,-11659l332801,125848r13205,-10659l359457,105058r13679,-9641l387043,86322r14118,-8622l415543,69605r14592,-7585l444973,54908r15084,-6567l475351,42248r15523,-5549l506625,31642r16014,-4548l538865,23055r16453,-3529l572017,16488r16910,-2511l606101,11958r17384,-1475l641115,9482r17823,-474l677025,9026r18350,509l713900,10588r18789,1563l751706,14188r19246,2581l790425,19825r19703,3564l830075,27498r20176,4583l870656,37191r20633,5601l912167,48903r21107,6637l954609,62669r21581,7656l997982,78473r22019,8657l1042285,96295r22476,9676l1087483,116155r22968,10694l1133630,138034r23443,11712l1180726,161950r23898,12713l1228734,187903r24355,13749l1277673,215892r11080,-19297l1263906,182810r-24636,-13274l1214897,156735r-24180,-12292l1166801,132679r-23723,-11291l1119600,110606r-23249,-10272l1073330,90554r-22757,-9289l1027991,72503r-22318,-8271l983565,56436,961703,49184,940052,42406,918647,36137,897452,30360,876503,25092,855765,20316,835273,16067,814991,12309,794956,9026,775148,6269,755587,4021,736218,2265,717096,983,698202,246,679536,,661098,211,642888,966,624925,2230,607172,3986,589665,6216,572369,8973r-17068,3266l538478,15979r-16611,4249l505501,25005r-16137,5250l473437,36014r-15681,6269l442304,49043r-15242,7270l412048,64074r-14750,8253l382776,81089r-14328,9289l354365,100123r-13855,10290l326884,121177r-13398,11273l300333,144233r-12941,12256l274679,169290r-12468,13257l249972,196331r-12028,14276l226143,225392r-11554,15277l203246,256472r-11098,16278l181261,289536r-10641,17296l160207,324620r-10167,18297l140066,361705r-9728,19280l120820,400792r-9249,20281l102514,441881r-8801,21300l85130,484972r-8350,22300l68655,530082r-7903,23301l53080,577194r-7422,24302l38437,626307r-6971,25303l24716,677422r-6515,26322l11909,730539,5841,757862,1,785676r21817,4232xe" fillcolor="blue" stroked="f" strokeweight=".04875mm">
                  <v:fill opacity="32896f"/>
                  <v:stroke joinstyle="miter"/>
                  <v:path arrowok="t" o:connecttype="custom" o:connectlocs="21818,789908;27137,762006;32688,734596;38483,707695;44481,681303;50727,655438;57200,630065;63899,605183;70847,580828;78027,556965;85427,533646;93076,510802;100932,488484;109034,466657;117361,445358;125948,424568;134728,404251;143753,384480;153042,365199;162525,346429;172253,328184;182209,310414;192411,293171;202824,276437;213483,260212;224370,244479;235485,229255;246846,214540;258436,200352;270254,186674;282282,173487;294574,160809;307076,148640;319825,136981;332801,125848;346006,115189;359457,105058;373136,95417;387043,86322;401161,77700;415543,69605;430135,62020;444973,54908;460057,48341;475351,42248;490874,36699;506625,31642;522639,27094;538865,23055;555318,19526;572017,16488;588927,13977;606101,11958;623485,10483;641115,9482;658938,9008;677025,9026;695375,9535;713900,10588;732689,12151;751706,14188;770952,16769;790425,19825;810128,23389;830075,27498;850251,32081;870656,37191;891289,42792;912167,48903;933274,55540;954609,62669;976190,70325;997982,78473;1020001,87130;1042285,96295;1064761,105971;1087483,116155;1110451,126849;1133630,138034;1157073,149746;1180726,161950;1204624,174663;1228734,187903;1253089,201652;1277673,215892;1288753,196595;1263906,182810;1239270,169536;1214897,156735;1190717,144443;1166801,132679;1143078,121388;1119600,110606;1096351,100334;1073330,90554;1050573,81265;1027991,72503;1005673,64232;983565,56436;961703,49184;940052,42406;918647,36137;897452,30360;876503,25092;855765,20316;835273,16067;814991,12309;794956,9026;775148,6269;755587,4021;736218,2265;717096,983;698202,246;679536,0;661098,211;642888,966;624925,2230;607172,3986;589665,6216;572369,8973;555301,12239;538478,15979;521867,20228;505501,25005;489364,30255;473437,36014;457756,42283;442304,49043;427062,56313;412048,64074;397298,72327;382776,81089;368448,90378;354365,100123;340510,110413;326884,121177;313486,132450;300333,144233;287392,156489;274679,169290;262211,182547;249972,196331;237944,210607;226143,225392;214589,240669;203246,256472;192148,272750;181261,289536;170620,306832;160207,324620;150040,342917;140066,361705;130338,380985;120820,400792;111571,421073;102514,441881;93713,463181;85130,484972;76780,507272;68655,530082;60752,553383;53080,577194;45658,601496;38437,626307;31466,651610;24716,677422;18201,703744;11909,730539;5841,757862;1,785676" o:connectangles="0,0,0,0,0,0,0,0,0,0,0,0,0,0,0,0,0,0,0,0,0,0,0,0,0,0,0,0,0,0,0,0,0,0,0,0,0,0,0,0,0,0,0,0,0,0,0,0,0,0,0,0,0,0,0,0,0,0,0,0,0,0,0,0,0,0,0,0,0,0,0,0,0,0,0,0,0,0,0,0,0,0,0,0,0,0,0,0,0,0,0,0,0,0,0,0,0,0,0,0,0,0,0,0,0,0,0,0,0,0,0,0,0,0,0,0,0,0,0,0,0,0,0,0,0,0,0,0,0,0,0,0,0,0,0,0,0,0,0,0,0,0,0,0,0,0,0,0,0,0,0,0,0,0,0,0,0,0,0,0,0,0,0,0,0,0,0,0,0,0"/>
                </v:shape>
                <v:shape id="Freeform: Shape 2591" o:spid="_x0000_s1860" style="position:absolute;left:9070;top:11623;width:20595;height:4210;visibility:visible;mso-wrap-style:square;v-text-anchor:middle" coordsize="2059519,420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" path="m1,17905l18765,31303,37580,44497,56413,57447,75246,70167,94096,82661r18903,12272l131900,106998r18921,11814l169745,130401r18973,11364l207708,152896r18989,10912l245714,174493r19059,10460l283832,195179r19083,10007l321997,214962r19122,9555l360270,233841r19152,9103l398591,251815r19220,8646l437027,268881r19239,8193l475509,285018r19286,7742l514102,300275r19309,7291l552742,314628r19355,6810l591491,328049r19377,6386l630291,340588r19442,5911l669204,352200r19465,5477l708156,362910r19511,5023l747200,372731r19557,4549l786338,381626r19603,4120l825545,389617r19649,3667l864844,396703r19667,3211l904195,402880r19719,2764l943652,408153r19772,2313l983179,412524r19807,1836l1022793,415988r19825,1378l1062478,418543r19860,927l1102251,420172r19913,497l1142077,420919r19965,23l1182007,420762r19983,-428l1222008,419679r20036,-887l1262097,417709r20071,-1338l1302257,414812r20123,-1791l1342503,411005r20141,-2237l1382803,406322r20194,-2694l1423225,400708r20229,-3147l1463683,394188r20282,-3598l1504246,386766r20317,-4051l1544879,378434r20352,-4504l1585600,369203r20405,-4961l1626392,359062r20439,-5413l1667271,348012r20457,-5859l1708220,336040r20510,-6316l1749257,323182r20527,-6768l1790364,309420r20580,-7220l1831559,294730r20616,-7671l1872825,279160r20668,-8130l1914178,262658r20703,-8583l1955601,245274r20739,-9057l1997113,226963r20790,-9487l2038694,207741r20826,-9937l2049669,177866r-21037,10521l2007613,198691r-21001,10025l1965645,218519r-20948,9551l1923766,237376r-20932,9073l1881973,255274r-20878,8583l1840252,272184r-20826,8105l1798635,288142r-20808,7608l1757071,303127r-20738,7133l1715630,317138r-20720,6635l1674242,330153r-20668,6160l1632959,342218r-20633,5684l1591746,353308r-20580,5185l1550639,363426r-20545,4709l1509602,372574r-20492,4208l1468635,380745r-20457,3733l1427774,387965r-20405,3235l1387000,394188r-20370,2741l1346296,399438r-20334,2266l1305681,403744r-20282,1761l1265153,407047r-20211,1287l1224730,409400r-20193,794l1184361,410755r-20142,318l1144096,411166r-20106,-179l1103902,410576r-20071,-632l1063813,409040r-20036,-1136l1023794,406525r-20000,-1627l983863,403036r-19947,-2102l944003,398581r-19878,-2602l904248,393145r-19860,-3076l864563,386743r-19802,-3552l824978,379361r-19760,-4051l785458,371010r-19715,-4525l746047,361710r-19690,-5030l706708,351407r-19644,-5498l667460,340160r-19604,-5997l628298,327916r-19556,-6478l589207,314716r-19511,-6971l550203,300525r-19465,-7445l511298,285383r-19425,-7943l472473,269264r-19395,-8444l433724,252152r-19331,-8895l395061,234091r-19284,-9394l356491,215055r-19266,-9869l318009,195046,298793,184679,279597,174064,260427,163223,241276,152108,222147,140768,203042,129202,183960,117363,164902,105300,145866,92985,126831,80424,107842,67635,88846,54597,69902,41310,50954,27774,32052,14012,13155,,1,17905xe" fillcolor="blue" stroked="f" strokeweight=".04875mm">
                  <v:fill opacity="32896f"/>
                  <v:stroke joinstyle="miter"/>
                  <v:path arrowok="t" o:connecttype="custom" o:connectlocs="1,17905;18765,31303;37580,44497;56413,57447;75246,70167;94096,82661;112999,94933;131900,106998;150821,118812;169745,130401;188718,141765;207708,152896;226697,163808;245714,174493;264773,184953;283832,195179;302915,205186;321997,214962;341119,224517;360270,233841;379422,242944;398591,251815;417811,260461;437027,268881;456266,277074;475509,285018;494795,292760;514102,300275;533411,307566;552742,314628;572097,321438;591491,328049;610868,334435;630291,340588;649733,346499;669204,352200;688669,357677;708156,362910;727667,367933;747200,372731;766757,377280;786338,381626;805941,385746;825545,389617;845194,393284;864844,396703;884511,399914;904195,402880;923914,405644;943652,408153;963424,410466;983179,412524;1002986,414360;1022793,415988;1042618,417366;1062478,418543;1082338,419470;1102251,420172;1122164,420669;1142077,420919;1162042,420942;1182007,420762;1201990,420334;1222008,419679;1242044,418792;1262097,417709;1282168,416371;1302257,414812;1322380,413021;1342503,411005;1362644,408768;1382803,406322;1402997,403628;1423225,400708;1443454,397561;1463683,394188;1483965,390590;1504246,386766;1524563,382715;1544879,378434;1565231,373930;1585600,369203;1606005,364242;1626392,359062;1646831,353649;1667271,348012;1687728,342153;1708220,336040;1728730,329724;1749257,323182;1769784,316414;1790364,309420;1810944,302200;1831559,294730;1852175,287059;1872825,279160;1893493,271030;1914178,262658;1934881,254075;1955601,245274;1976340,236217;1997113,226963;2017903,217476;2038694,207741;2059520,197804;2049669,177866;2028632,188387;2007613,198691;1986612,208716;1965645,218519;1944697,228070;1923766,237376;1902834,246449;1881973,255274;1861095,263857;1840252,272184;1819426,280289;1798635,288142;1777827,295750;1757071,303127;1736333,310260;1715630,317138;1694910,323773;1674242,330153;1653574,336313;1632959,342218;1612326,347902;1591746,353308;1571166,358493;1550639,363426;1530094,368135;1509602,372574;1489110,376782;1468635,380745;1448178,384478;1427774,387965;1407369,391200;1387000,394188;1366630,396929;1346296,399438;1325962,401704;1305681,403744;1285399,405505;1265153,407047;1244942,408334;1224730,409400;1204537,410194;1184361,410755;1164219,411073;1144096,411166;1123990,410987;1103902,410576;1083831,409944;1063813,409040;1043777,407904;1023794,406525;1003794,404898;983863,403036;963916,400934;944003,398581;924125,395979;904248,393145;884388,390069;864563,386743;844761,383191;824978,379361;805218,375310;785458,371010;765743,366485;746047,361710;726357,356680;706708,351407;687064,345909;667460,340160;647856,334163;628298,327916;608742,321438;589207,314716;569696,307745;550203,300525;530738,293080;511298,285383;491873,277440;472473,269264;453078,260820;433724,252152;414393,243257;395061,234091;375777,224697;356491,215055;337225,205186;318009,195046;298793,184679;279597,174064;260427,163223;241276,152108;222147,140768;203042,129202;183960,117363;164902,105300;145866,92985;126831,80424;107842,67635;88846,54597;69902,41310;50954,27774;32052,14012;13155,0" o:connectangles="0,0,0,0,0,0,0,0,0,0,0,0,0,0,0,0,0,0,0,0,0,0,0,0,0,0,0,0,0,0,0,0,0,0,0,0,0,0,0,0,0,0,0,0,0,0,0,0,0,0,0,0,0,0,0,0,0,0,0,0,0,0,0,0,0,0,0,0,0,0,0,0,0,0,0,0,0,0,0,0,0,0,0,0,0,0,0,0,0,0,0,0,0,0,0,0,0,0,0,0,0,0,0,0,0,0,0,0,0,0,0,0,0,0,0,0,0,0,0,0,0,0,0,0,0,0,0,0,0,0,0,0,0,0,0,0,0,0,0,0,0,0,0,0,0,0,0,0,0,0,0,0,0,0,0,0,0,0,0,0,0,0,0,0,0,0,0,0,0,0,0,0,0,0,0,0,0,0,0,0,0,0,0,0,0,0,0,0,0,0,0,0,0,0,0,0,0,0,0,0,0,0,0,0,0,0,0,0"/>
                </v:shape>
                <v:shape id="Freeform: Shape 2592" o:spid="_x0000_s1861" style="position:absolute;left:19529;top:6961;width:1469;height:23851;visibility:visible;mso-wrap-style:square;v-text-anchor:middle" coordsize="146904,238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" path="m125008,r-3371,20820l118283,41646r-3319,20825l111716,83321r-3196,20820l105359,124989r-3108,20826l99178,166658r-3020,20850l93173,208333r-2915,20848l87378,250026r-2827,20848l81776,291717r-2757,20873l76333,333438r-2652,20843l71082,375129r-2563,20873l66008,416845r-2441,20873l61144,458584r-2353,20872l56455,500305r-2265,20865l51977,542043r-2194,20866l47658,583805r-2090,20865l43531,625543r-1984,20866l39598,667305r-1897,20865l35840,709066r-1809,20890l32293,750827r-1721,20891l28886,792613r-1598,20889l25690,834398r-1510,20888l22705,876182r-1439,20890l19878,917991r-1334,20888l17262,959793r-1247,20895l14803,1001600r-1141,20918l12538,1043408r-1053,20914l10484,1085235r-966,20913l8587,1127079r-860,20895l6884,1168923r-773,20913l5391,1210749r-702,20931l4057,1252611r-579,20930l2933,1294455r-509,20948l1967,1336334r-404,20930l1212,1378195r-316,20948l650,1420074r-228,20948l229,1461953r-105,20966l36,1503850,1,1524816r,20930l71,1566712r105,20966l352,1608609r193,20948l791,1650523r298,20966l1423,1692455r404,20948l2248,1734387r474,20965l3267,1776318r562,20984l4443,1818250r685,20984l5848,1860217r737,20966l7411,1902166r860,20984l9167,1944133r930,20983l11098,1986100r1036,21001l13223,2028084r1159,20984l15559,2070069r1229,20983l18052,2112053r1335,20984l20739,2154038r1422,21018l23618,2196057r1511,21001l26691,2238059r1581,21019l29922,2280079r1704,21001l33364,2322081r1791,21036l36999,2364118r1879,21036l61003,2382924r-2283,-20984l56525,2340992r-2177,-20983l52258,2299025r-2054,-20966l48202,2257093r-1949,-20965l44374,2215162r-1861,-20966l40739,2173248r-1738,-20966l37333,2131316r-1633,-20948l34137,2089402r-1510,-20931l31151,2047505r-1404,-20948l28395,2005608r-1317,-20930l25831,1963729r-1194,-20930l23478,1921850r-1089,-20930l21353,1879971r-965,-20930l19457,1838127r-896,-20931l17754,1796248r-773,-20913l16261,1754422r-650,-20931l14997,1712578r-562,-20931l13925,1670734r-456,-20913l13083,1628908r-334,-20879l12451,1587099r-246,-20913l12029,1545290r-123,-20913l11818,1503499r,-20896l11836,1461707r105,-20895l12064,1419916r193,-20896l12503,1378143r299,-20896l13153,1336369r404,-20896l14013,1294613r527,-20896l15102,1252856r615,-20878l16384,1211100r737,-20878l17912,1169362r842,-20861l19632,1127641r931,-20878l21546,1085902r1054,-20843l23706,1044179r1159,-20850l26077,1002486r1247,-20848l28641,960790r1387,-20845l31450,919097r1475,-20848l34435,877404r1581,-20848l37649,835730r1703,-20842l41090,794062r1791,-20850l44725,752387r1914,-20820l48606,710741r1984,-20825l52680,669089r2107,-20819l56947,627443r2230,-20802l61460,585815r2335,-20795l66166,544192r2440,-20802l71100,502587r2546,-20802l76245,460982r2651,-20795l81601,419384r2739,-20802l87167,377779r2862,-20780l92944,336197r2968,-20780l98950,294614r3073,-20772l105148,253062r3196,-20803l111575,211480r3301,-20757l118230,169943r3407,-20778l125061,128385r3512,-20757l132155,86850r3600,-20757l139425,45314r3722,-20756l146905,3802,125008,xe" fillcolor="blue" stroked="f" strokeweight=".04875mm">
                  <v:fill opacity="32896f"/>
                  <v:stroke joinstyle="miter"/>
                  <v:path arrowok="t" o:connecttype="custom" o:connectlocs="125008,0;121637,20820;118283,41646;114964,62471;111716,83321;108520,104141;105359,124989;102251,145815;99178,166658;96158,187508;93173,208333;90258,229181;87378,250026;84551,270874;81776,291717;79019,312590;76333,333438;73681,354281;71082,375129;68519,396002;66008,416845;63567,437718;61144,458584;58791,479456;56455,500305;54190,521170;51977,542043;49783,562909;47658,583805;45568,604670;43531,625543;41547,646409;39598,667305;37701,688170;35840,709066;34031,729956;32293,750827;30572,771718;28886,792613;27288,813502;25690,834398;24180,855286;22705,876182;21266,897072;19878,917991;18544,938879;17262,959793;16015,980688;14803,1001600;13662,1022518;12538,1043408;11485,1064322;10484,1085235;9518,1106148;8587,1127079;7727,1147974;6884,1168923;6111,1189836;5391,1210749;4689,1231680;4057,1252611;3478,1273541;2933,1294455;2424,1315403;1967,1336334;1563,1357264;1212,1378195;896,1399143;650,1420074;422,1441022;229,1461953;124,1482919;36,1503850;1,1524816;1,1545746;71,1566712;176,1587678;352,1608609;545,1629557;791,1650523;1089,1671489;1423,1692455;1827,1713403;2248,1734387;2722,1755352;3267,1776318;3829,1797302;4443,1818250;5128,1839234;5848,1860217;6585,1881183;7411,1902166;8271,1923150;9167,1944133;10097,1965116;11098,1986100;12134,2007101;13223,2028084;14382,2049068;15559,2070069;16788,2091052;18052,2112053;19387,2133037;20739,2154038;22161,2175056;23618,2196057;25129,2217058;26691,2238059;28272,2259078;29922,2280079;31626,2301080;33364,2322081;35155,2343117;36999,2364118;38878,2385154;61003,2382924;58720,2361940;56525,2340992;54348,2320009;52258,2299025;50204,2278059;48202,2257093;46253,2236128;44374,2215162;42513,2194196;40739,2173248;39001,2152282;37333,2131316;35700,2110368;34137,2089402;32627,2068471;31151,2047505;29747,2026557;28395,2005608;27078,1984678;25831,1963729;24637,1942799;23478,1921850;22389,1900920;21353,1879971;20388,1859041;19457,1838127;18561,1817196;17754,1796248;16981,1775335;16261,1754422;15611,1733491;14997,1712578;14435,1691647;13925,1670734;13469,1649821;13083,1628908;12749,1608029;12451,1587099;12205,1566186;12029,1545290;11906,1524377;11818,1503499;11818,1482603;11836,1461707;11941,1440812;12064,1419916;12257,1399020;12503,1378143;12802,1357247;13153,1336369;13557,1315473;14013,1294613;14540,1273717;15102,1252856;15717,1231978;16384,1211100;17121,1190222;17912,1169362;18754,1148501;19632,1127641;20563,1106763;21546,1085902;22600,1065059;23706,1044179;24865,1023329;26077,1002486;27324,981638;28641,960790;30028,939945;31450,919097;32925,898249;34435,877404;36016,856556;37649,835730;39352,814888;41090,794062;42881,773212;44725,752387;46639,731567;48606,710741;50590,689916;52680,669089;54787,648270;56947,627443;59177,606641;61460,585815;63795,565020;66166,544192;68606,523390;71100,502587;73646,481785;76245,460982;78896,440187;81601,419384;84340,398582;87167,377779;90029,356999;92944,336197;95912,315417;98950,294614;102023,273842;105148,253062;108344,232259;111575,211480;114876,190723;118230,169943;121637,149165;125061,128385;128573,107628;132155,86850;135755,66093;139425,45314;143147,24558;146905,3802" o:connectangles="0,0,0,0,0,0,0,0,0,0,0,0,0,0,0,0,0,0,0,0,0,0,0,0,0,0,0,0,0,0,0,0,0,0,0,0,0,0,0,0,0,0,0,0,0,0,0,0,0,0,0,0,0,0,0,0,0,0,0,0,0,0,0,0,0,0,0,0,0,0,0,0,0,0,0,0,0,0,0,0,0,0,0,0,0,0,0,0,0,0,0,0,0,0,0,0,0,0,0,0,0,0,0,0,0,0,0,0,0,0,0,0,0,0,0,0,0,0,0,0,0,0,0,0,0,0,0,0,0,0,0,0,0,0,0,0,0,0,0,0,0,0,0,0,0,0,0,0,0,0,0,0,0,0,0,0,0,0,0,0,0,0,0,0,0,0,0,0,0,0,0,0,0,0,0,0,0,0,0,0,0,0,0,0,0,0,0,0,0,0,0,0,0,0,0,0,0,0,0,0,0,0,0,0,0,0,0,0,0,0,0,0,0,0,0,0,0,0,0,0,0,0,0,0,0,0,0,0,0,0"/>
                </v:shape>
                <v:shape id="Freeform: Shape 2593" o:spid="_x0000_s1862" style="position:absolute;left:20483;top:6961;width:9182;height:8240;visibility:visible;mso-wrap-style:square;v-text-anchor:middle" coordsize="918215,82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" path="m29624,l24725,30943,20265,61294,16243,91038r-3582,29177l9535,148777,6849,176782,4601,204166,2792,230967,1440,257159,510,282781,36,307814,1,332239r403,23833l1247,379319r1300,22657l4285,424020r2177,21485l9079,466371r3055,20281l15646,506349r3934,19099l23987,543968r4829,17905l34101,579209r5690,16724l45989,612077r6568,15547l59633,642562r7463,14376l75051,670701r8376,13171l92224,696457r9254,11995l111189,719862r10149,10818l131909,740891r11045,9619l154403,759542r11923,8444l178671,775837r12818,7266l204729,789762r13662,6067l232526,801305r14575,4891l262115,810494r15452,3709l293459,817309r16330,2532l326576,821766r17227,1337l361468,823846r18121,139l398115,823557r18999,-1044l436553,820884r19877,-2219l476765,815860r20755,-3396l518733,808455r21651,-4572l562474,798703r22529,-5772l607971,786570r23425,-6949l655260,772060r24320,-8125l704321,755196r25181,-9329l755139,735958r26076,-10504l807713,714339r26954,-11682l862078,690367r27850,-12876l918216,664019r-9851,-19938l879585,658456r-28306,13716l823446,685273r-27375,12476l769187,709588r-26410,11201l716806,731365r-25461,9954l666322,750648r-24531,8669l617734,767372r-23582,7427l571008,781591r-22652,6178l526195,793291r-21721,4913l483227,802480r-20756,3623l442172,809133r-19825,2381l402996,813253r-18894,1136l365717,814865r-17963,-141l330299,813955r-16998,-1403l296778,810519r-16068,-2673l265135,804561r-15119,-3911l235371,796078r-14171,-5187l207504,785073r-13205,-6424l181515,771562r-12291,-7697l157406,755516r-11326,-8964l135210,736950,124815,726722r-9939,-10864l105429,704379,96438,692251,87922,679503,79862,666128,72311,652118,65200,637468,58562,622195,52416,606305,46709,589755,41494,572598,36753,554809,32468,536382,28675,517323,25339,497634,22477,477305,20089,456371,18157,434798,16717,412592r-983,-22843l15242,366281r-52,-24105l15629,317433r913,-25351l17911,266100r1862,-26622l22108,212228r2775,-27890l28149,155816r3722,-29129l36086,96898,40774,66499,45919,35468,51521,3802,29624,xe" fillcolor="blue" stroked="f" strokeweight=".04875mm">
                  <v:fill opacity="32896f"/>
                  <v:stroke joinstyle="miter"/>
                  <v:path arrowok="t" o:connecttype="custom" o:connectlocs="29624,0;24725,30943;20265,61294;16243,91038;12661,120215;9535,148777;6849,176782;4601,204166;2792,230967;1440,257159;510,282781;36,307814;1,332239;404,356072;1247,379319;2547,401976;4285,424020;6462,445505;9079,466371;12134,486652;15646,506349;19580,525448;23987,543968;28816,561873;34101,579209;39791,595933;45989,612077;52557,627624;59633,642562;67096,656938;75051,670701;83427,683872;92224,696457;101478,708452;111189,719862;121338,730680;131909,740891;142954,750510;154403,759542;166326,767986;178671,775837;191489,783103;204729,789762;218391,795829;232526,801305;247101,806196;262115,810494;277567,814203;293459,817309;309789,819841;326576,821766;343803,823103;361468,823846;379589,823985;398115,823557;417114,822513;436553,820884;456430,818665;476765,815860;497520,812464;518733,808455;540384,803883;562474,798703;585003,792931;607971,786570;631396,779621;655260,772060;679580,763935;704321,755196;729502,745867;755139,735958;781215,725454;807713,714339;834667,702657;862078,690367;889928,677491;918216,664019;908365,644081;879585,658456;851279,672172;823446,685273;796071,697749;769187,709588;742777,720789;716806,731365;691345,741319;666322,750648;641791,759317;617734,767372;594152,774799;571008,781591;548356,787769;526195,793291;504474,798204;483227,802480;462471,806103;442172,809133;422347,811514;402996,813253;384102,814389;365717,814865;347754,814724;330299,813955;313301,812552;296778,810519;280710,807846;265135,804561;250016,800650;235371,796078;221200,790891;207504,785073;194299,778649;181515,771562;169224,763865;157406,755516;146080,746552;135210,736950;124815,726722;114876,715858;105429,704379;96438,692251;87922,679503;79862,666128;72311,652118;65200,637468;58562,622195;52416,606305;46709,589755;41494,572598;36753,554809;32468,536382;28675,517323;25339,497634;22477,477305;20089,456371;18157,434798;16717,412592;15734,389749;15242,366281;15190,342176;15629,317433;16542,292082;17911,266100;19773,239478;22108,212228;24883,184338;28149,155816;31871,126687;36086,96898;40774,66499;45919,35468;51521,3802" o:connectangles="0,0,0,0,0,0,0,0,0,0,0,0,0,0,0,0,0,0,0,0,0,0,0,0,0,0,0,0,0,0,0,0,0,0,0,0,0,0,0,0,0,0,0,0,0,0,0,0,0,0,0,0,0,0,0,0,0,0,0,0,0,0,0,0,0,0,0,0,0,0,0,0,0,0,0,0,0,0,0,0,0,0,0,0,0,0,0,0,0,0,0,0,0,0,0,0,0,0,0,0,0,0,0,0,0,0,0,0,0,0,0,0,0,0,0,0,0,0,0,0,0,0,0,0,0,0,0,0,0,0,0,0,0,0,0,0,0,0,0,0,0,0,0,0,0,0,0,0,0,0,0,0"/>
                </v:shape>
                <v:shape id="Freeform: Shape 2594" o:spid="_x0000_s1863" style="position:absolute;left:9070;top:11623;width:7982;height:19039;visibility:visible;mso-wrap-style:square;v-text-anchor:middle" coordsize="798175,1903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" path="m757817,1903855r4165,-23160l765945,1857639r3711,-22967l773143,1811774r3263,-22792l779437,1766278r2804,-22599l784826,1721133r2328,-22441l789282,1676339r1900,-22248l792857,1631896r1449,-22090l795505,1587822r996,-21896l797272,1544099r521,-21738l798113,1500728r63,-21546l798043,1457690r-383,-21353l797070,1415056r-841,-21212l795193,1372755r-1292,-21036l792382,1330788r-1721,-20825l788696,1289208r-2195,-20668l784078,1247961r-2626,-20474l778578,1207083r-3105,-20334l772148,1166538r-3553,-20105l764816,1126362r-4010,-19930l756575,1086555r-4461,-19772l747409,1047099r-4915,-19596l737355,1007995r-5365,-19439l726380,969224r-5818,-19228l714518,930839r-6293,-19070l701730,892788r-6722,-18876l688036,855105r-7180,-18683l673434,817792r-7649,-18543l657927,780794r-8101,-18349l641493,744183r-8529,-18191l624179,707905r-9012,-17998l605938,672014r-9441,-17823l586808,636456r-9914,-17629l566753,601250,556386,583782,545794,566421,534968,549125,523925,531926,512653,514814,501134,497790,489406,480858,477457,464020,465275,447267,452852,430585,440219,414018,427360,397516,414254,381127,400949,364810,387412,348602,373628,332465,359638,316414,345400,300456,330938,284590,316265,268811,301350,253125,286208,237510,270858,222003,255265,206589,239438,191244,223394,176011,207139,160847,190641,145792,173912,130807,156956,115915,139776,101110,122369,86397,104736,71772,86875,57245,68768,42799,50457,28429,31919,14169,13155,,,17905,19014,31731,37807,45656,56367,59667,74679,73765,92786,87979r17836,14285l128255,116640r17384,14463l162798,145653r16909,14673l196413,175060r16434,14846l229072,204821r15982,15033l260810,234953r15507,15212l291615,265439r15031,15397l321475,296312r14573,15553l350401,327528r14122,15756l378402,359126r13646,15935l405451,391089r13172,16114l431575,423410r12718,16301l456764,456097r12250,16474l481009,489144r11791,16683l504344,522573r11300,16845l526712,556345r10841,17047l548170,590503r10367,17226l568678,625025r9914,17401l588257,659898r9440,17595l606888,695157r8981,17753l624607,730768r8490,17963l641359,766764r8039,18139l657203,803112r7561,18315l672101,839829r7105,18490l686066,876914r6629,18666l699104,914351r6155,18858l711192,952173r5702,19035l722346,990330r5233,19210l732557,1028873r4775,19403l741864,1067784r4276,19579l750214,1107065r3824,19771l757613,1146696r3374,19965l764109,1186714r2879,20123l769656,1227065r2421,20334l774249,1267820r1971,20510l777942,1308909r1472,20703l780682,1350385r1020,20878l782467,1392211r568,21054l783354,1434441r63,21229l783284,1476987r-383,21405l782286,1519920r-856,21598l780341,1563221r-1310,21774l777466,1606892r-1786,21949l773665,1650913r-2266,22160l768913,1695303r-2718,22335l763229,1740079r-3170,22511l756618,1785207r-3640,22704l749083,1830686r-4143,22879l740594,1876551r-4595,23073l757817,1903855xe" fillcolor="blue" stroked="f" strokeweight=".04875mm">
                  <v:fill opacity="32896f"/>
                  <v:stroke joinstyle="miter"/>
                  <v:path arrowok="t" o:connecttype="custom" o:connectlocs="757817,1903855;761982,1880695;765945,1857639;769656,1834672;773143,1811774;776406,1788982;779437,1766278;782241,1743679;784826,1721133;787154,1698692;789282,1676339;791182,1654091;792857,1631896;794306,1609806;795505,1587822;796501,1565926;797272,1544099;797793,1522361;798113,1500728;798176,1479182;798043,1457690;797660,1436337;797070,1415056;796229,1393844;795193,1372755;793901,1351719;792382,1330788;790661,1309963;788696,1289208;786501,1268540;784078,1247961;781452,1227487;778578,1207083;775473,1186749;772148,1166538;768595,1146433;764816,1126362;760806,1106432;756575,1086555;752114,1066783;747409,1047099;742494,1027503;737355,1007995;731990,988556;726380,969224;720562,949996;714518,930839;708225,911769;701730,892788;695008,873912;688036,855105;680856,836422;673434,817792;665785,799249;657927,780794;649826,762445;641493,744183;632964,725992;624179,707905;615167,689907;605938,672014;596497,654191;586808,636456;576894,618827;566753,601250;556386,583782;545794,566421;534968,549125;523925,531926;512653,514814;501134,497790;489406,480858;477457,464020;465275,447267;452852,430585;440219,414018;427360,397516;414254,381127;400949,364810;387412,348602;373628,332465;359638,316414;345400,300456;330938,284590;316265,268811;301350,253125;286208,237510;270858,222003;255265,206589;239438,191244;223394,176011;207139,160847;190641,145792;173912,130807;156956,115915;139776,101110;122369,86397;104736,71772;86875,57245;68768,42799;50457,28429;31919,14169;13155,0;0,17905;19014,31731;37807,45656;56367,59667;74679,73765;92786,87979;110622,102264;128255,116640;145639,131103;162798,145653;179707,160326;196413,175060;212847,189906;229072,204821;245054,219854;260810,234953;276317,250165;291615,265439;306646,280836;321475,296312;336048,311865;350401,327528;364523,343284;378402,359126;392048,375061;405451,391089;418623,407203;431575,423410;444293,439711;456764,456097;469014,472571;481009,489144;492800,505827;504344,522573;515644,539418;526712,556345;537553,573392;548170,590503;558537,607729;568678,625025;578592,642426;588257,659898;597697,677493;606888,695157;615869,712910;624607,730768;633097,748731;641359,766764;649398,784903;657203,803112;664764,821427;672101,839829;679206,858319;686066,876914;692695,895580;699104,914351;705259,933209;711192,952173;716894,971208;722346,990330;727579,1009540;732557,1028873;737332,1048276;741864,1067784;746140,1087363;750214,1107065;754038,1126836;757613,1146696;760987,1166661;764109,1186714;766988,1206837;769656,1227065;772077,1247399;774249,1267820;776220,1288330;777942,1308909;779414,1329612;780682,1350385;781702,1371263;782467,1392211;783035,1413265;783354,1434441;783417,1455670;783284,1476987;782901,1498392;782286,1519920;781430,1541518;780341,1563221;779031,1584995;777466,1606892;775680,1628841;773665,1650913;771399,1673073;768913,1695303;766195,1717638;763229,1740079;760059,1762590;756618,1785207;752978,1807911;749083,1830686;744940,1853565;740594,1876551;735999,1899624" o:connectangles="0,0,0,0,0,0,0,0,0,0,0,0,0,0,0,0,0,0,0,0,0,0,0,0,0,0,0,0,0,0,0,0,0,0,0,0,0,0,0,0,0,0,0,0,0,0,0,0,0,0,0,0,0,0,0,0,0,0,0,0,0,0,0,0,0,0,0,0,0,0,0,0,0,0,0,0,0,0,0,0,0,0,0,0,0,0,0,0,0,0,0,0,0,0,0,0,0,0,0,0,0,0,0,0,0,0,0,0,0,0,0,0,0,0,0,0,0,0,0,0,0,0,0,0,0,0,0,0,0,0,0,0,0,0,0,0,0,0,0,0,0,0,0,0,0,0,0,0,0,0,0,0,0,0,0,0,0,0,0,0,0,0,0,0,0,0,0,0,0,0,0,0,0,0,0,0,0,0,0,0,0,0,0,0,0,0,0,0,0,0,0,0,0,0,0,0,0,0,0,0,0,0,0,0,0,0"/>
                </v:shape>
                <v:shape id="Freeform: Shape 2595" o:spid="_x0000_s1864" style="position:absolute;left:9070;top:11623;width:20248;height:13298;visibility:visible;mso-wrap-style:square;v-text-anchor:middle" coordsize="2024751,132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" path="m,17905l17112,30237,34272,42555,51407,54847,68564,67136,85746,79403r34363,24489l137307,116118r17205,12197l171740,140519r17228,12175l206189,164851r34496,24307l275226,213379r17276,12088l309793,237555r17314,12065l344405,261661r17314,12040l396394,297743r17344,11995l431099,321710r17384,11955l465844,345612r17384,11954l535449,393284r52286,35580l605190,440701r17470,11821l657614,476106r34995,23538l710102,511395r35040,23451l762685,546545r17545,11683l797793,569903r35129,23319l850515,604849r17595,11607l885705,628081r17612,11554l920929,651224r17630,11554l956224,674314r17630,11554l991537,697387r17648,11502l1044550,731839r17700,11448l1079968,754754r17700,11413l1115403,777581r53224,34153l1186397,823077r17771,11361l1221938,845764r17788,11308l1257549,868363r53435,33819l1328824,913420r17859,11220l1382399,947046r35769,22371l1471884,1002815r17928,11115l1507740,1025027r53856,33205l1597541,1080287r17981,11027l1633521,1102288r18016,10993l1687570,1135195r36085,21861l1741724,1167943r18069,10922l1777844,1189716r18087,10870l1814035,1211455r18086,10817l1850243,1233088r18122,10817l1886504,1254704r18121,10781l1940939,1286978r36349,21457l1995479,1319146r18192,10694l2024752,1310542r-18403,-10342l1987999,1289840r-18385,-10413l1951282,1269015r-18333,-10431l1914617,1248119r-18315,-10483l1878005,1227153r-18280,-10518l1841446,1206082r-18245,-10536l1804974,1184976r-18262,-10624l1768502,1163746r-36401,-21282l1713927,1131771r-36314,-21405l1659456,1099602r-18103,-10746l1623248,1078092r-18104,-10834l1568971,1045624r-18051,-10869l1532851,1023868r-18016,-10904l1496801,1002060r-17999,-10940l1460821,980146r-17981,-10975l1424876,958161r-17963,-11010l1388967,936107r-17929,-11063l1353109,913964r-17875,-11097l1317323,891734r-17859,-11150l1281589,869434r-17841,-11186l1245907,847046r-17840,-11221l1210279,824570r-17806,-11256l1156932,790733r-17770,-11344l1121409,768064r-17718,-11379l1085973,745307r-17700,-11414l1050573,722462r-17683,-11431l997578,688081,962318,665043,944688,653489,927110,641935,909516,630346,891938,618721,874396,607115,856819,595455,839306,583805,804266,560400,786773,548672,769296,536926,751819,525158,734371,513365,699510,489730,682080,477869,664696,466013,647287,454104,629928,442197,612566,430271,595205,418316,577867,406346,560553,394369,543232,382350,525941,370309,508667,358269,491399,346204,474124,334093,456880,321982,439652,309849,422430,297698,405225,285540,388044,273343,370864,261116,353704,248895,336547,236651,302277,212064,285165,199752,268076,187420,250987,175060,233917,162701,216851,150294,199809,137894,182760,125442,165742,112994,148740,100519,131744,88027,114766,75509,97787,62970,80831,50408,63900,37846,46973,25236,30064,12627,13155,,,17905xe" fillcolor="blue" stroked="f" strokeweight=".04875mm">
                  <v:fill opacity="32896f"/>
                  <v:stroke joinstyle="miter"/>
                  <v:path arrowok="t" o:connecttype="custom" o:connectlocs="0,17905;17112,30237;34272,42555;51407,54847;68564,67136;85746,79403;120109,103892;137307,116118;154512,128315;171740,140519;188968,152694;206189,164851;240685,189158;275226,213379;292502,225467;309793,237555;327107,249620;344405,261661;361719,273701;396394,297743;413738,309738;431099,321710;448483,333665;465844,345612;483228,357566;535449,393284;587735,428864;605190,440701;622660,452522;657614,476106;692609,499644;710102,511395;745142,534846;762685,546545;780230,558228;797793,569903;832922,593222;850515,604849;868110,616456;885705,628081;903317,639635;920929,651224;938559,662778;956224,674314;973854,685868;991537,697387;1009185,708889;1044550,731839;1062250,743287;1079968,754754;1097668,766167;1115403,777581;1168627,811734;1186397,823077;1204168,834438;1221938,845764;1239726,857072;1257549,868363;1310984,902182;1328824,913420;1346683,924640;1382399,947046;1418168,969417;1471884,1002815;1489812,1013930;1507740,1025027;1561596,1058232;1597541,1080287;1615522,1091314;1633521,1102288;1651537,1113281;1687570,1135195;1723655,1157056;1741724,1167943;1759793,1178865;1777844,1189716;1795931,1200586;1814035,1211455;1832121,1222272;1850243,1233088;1868365,1243905;1886504,1254704;1904625,1265485;1940939,1286978;1977288,1308435;1995479,1319146;2013671,1329840;2024752,1310542;2006349,1300200;1987999,1289840;1969614,1279427;1951282,1269015;1932949,1258584;1914617,1248119;1896302,1237636;1878005,1227153;1859725,1216635;1841446,1206082;1823201,1195546;1804974,1184976;1786712,1174352;1768502,1163746;1732101,1142464;1713927,1131771;1677613,1110366;1659456,1099602;1641353,1088856;1623248,1078092;1605144,1067258;1568971,1045624;1550920,1034755;1532851,1023868;1514835,1012964;1496801,1002060;1478802,991120;1460821,980146;1442840,969171;1424876,958161;1406913,947151;1388967,936107;1371038,925044;1353109,913964;1335234,902867;1317323,891734;1299464,880584;1281589,869434;1263748,858248;1245907,847046;1228067,835825;1210279,824570;1192473,813314;1156932,790733;1139162,779389;1121409,768064;1103691,756685;1085973,745307;1068273,733893;1050573,722462;1032890,711031;997578,688081;962318,665043;944688,653489;927110,641935;909516,630346;891938,618721;874396,607115;856819,595455;839306,583805;804266,560400;786773,548672;769296,536926;751819,525158;734371,513365;699510,489730;682080,477869;664696,466013;647287,454104;629928,442197;612566,430271;595205,418316;577867,406346;560553,394369;543232,382350;525941,370309;508667,358269;491399,346204;474124,334093;456880,321982;439652,309849;422430,297698;405225,285540;388044,273343;370864,261116;353704,248895;336547,236651;302277,212064;285165,199752;268076,187420;250987,175060;233917,162701;216851,150294;199809,137894;182760,125442;165742,112994;148740,100519;131744,88027;114766,75509;97787,62970;80831,50408;63900,37846;46973,25236;30064,12627;13155,0" o:connectangles="0,0,0,0,0,0,0,0,0,0,0,0,0,0,0,0,0,0,0,0,0,0,0,0,0,0,0,0,0,0,0,0,0,0,0,0,0,0,0,0,0,0,0,0,0,0,0,0,0,0,0,0,0,0,0,0,0,0,0,0,0,0,0,0,0,0,0,0,0,0,0,0,0,0,0,0,0,0,0,0,0,0,0,0,0,0,0,0,0,0,0,0,0,0,0,0,0,0,0,0,0,0,0,0,0,0,0,0,0,0,0,0,0,0,0,0,0,0,0,0,0,0,0,0,0,0,0,0,0,0,0,0,0,0,0,0,0,0,0,0,0,0,0,0,0,0,0,0,0,0,0,0,0,0,0,0,0,0,0,0,0,0,0,0,0,0,0,0,0,0,0,0,0,0,0,0,0,0,0,0,0,0,0,0,0,0,0,0,0,0,0,0,0"/>
                </v:shape>
                <v:shape id="Freeform: Shape 2596" o:spid="_x0000_s1865" style="position:absolute;left:19819;top:13402;width:9846;height:17410;visibility:visible;mso-wrap-style:square;v-text-anchor:middle" coordsize="984679,1741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" path="m32082,1738843r-2511,-23828l27341,1691292r-2019,-23582l23548,1644268r-1510,-23318l20774,1597771r-1036,-23038l18930,1551818r-544,-22774l18087,1506410r-70,-22494l18192,1461546r422,-22248l19281,1417208r896,-21966l21335,1373415r1388,-21703l24356,1330149r1879,-21422l28359,1287445r2371,-21177l33329,1245250r2827,-20896l39264,1203599r3319,-20615l46165,1162492r3828,-20351l54067,1121930r4302,-20070l62917,1081895r4794,-19807l72733,1042422r5285,-19562l83550,1003457r5742,-19280l95315,965055r6251,-19017l108045,927162r6726,-18736l121742,889831r7217,-18473l136440,853026r7691,-18209l152085,816766r8183,-17928l168714,781051r8675,-17683l186309,745844r9166,-17384l204870,711200r9658,-17121l224396,677117r10150,-16875l244924,643526r10623,-16576l266382,610497r11115,-16331l288841,577994r11589,-16031l312265,546054r12099,-15786l336673,514640r12555,-15505l362029,483736r13065,-15224l388369,453411r13539,-14979l415674,423595r14031,-14694l443963,394327r14487,-14416l473218,365603r14978,-14151l503420,337424r15471,-13902l534624,309761r15962,-13624l566793,282642r16419,-13350l599929,256068r16927,-13078l634012,230038r17437,-12811l669096,204554r17911,-12562l705164,179585r18368,-12267l742162,155161r18877,-11994l780144,131281r19386,-11746l819127,107946,838952,96473,859058,85128,879374,73927,899954,62859,920780,51925,941834,41129,963134,30467,984680,19939,974829,,953459,10934,932352,22002,911473,33185,890841,44502,870436,55953,850278,67517,830330,79245,810645,91084r-19473,11972l771961,115166r-18999,12222l734226,139771r-18526,12493l697420,164896r-18051,12743l661581,190544r-17560,13013l626672,216710r-17086,13282l592729,243418r-16611,13537l559717,270625r-16155,13807l527653,298374r-15664,14081l496519,326646r-15189,14330l466352,355440r-14715,14595l437132,384771r-14258,14852l408861,414608r-13784,15115l381503,444982r-13310,15365l355129,475851r-12837,15646l329684,507283r-12362,15908l305189,539223r-11888,16172l281641,571673r-11431,16435l259041,604684r-10957,16682l237373,638170r-10483,16962l216652,672218r-9991,17208l196880,706775r-9535,17471l178056,741858r-9061,17735l160180,777468r-8604,17999l143253,813588r-8130,18279l127238,850252r-7621,18525l112225,887443r-7182,18771l98107,925143r-6691,19034l84972,963369r-6234,19316l72768,1002123r-5760,19561l61495,1041403r-5268,19825l51187,1081193r-4794,20105l41828,1121509r-4337,20369l33399,1162352r-3863,20632l25901,1203739r-3371,20861l19386,1245636r-2914,21142l13802,1288042r-2458,21422l9167,1330992r-1985,21668l5462,1374451r-1493,21932l2722,1418455r-1036,22177l913,1462968r-544,22458l53,1507990,1,1530712r158,22845l527,1576560r667,23108l2055,1622881r1106,23389l4496,1669765r1580,23635l7920,1717175r2037,23898l32082,1738843xe" fillcolor="blue" stroked="f" strokeweight=".04875mm">
                  <v:fill opacity="32896f"/>
                  <v:stroke joinstyle="miter"/>
                  <v:path arrowok="t" o:connecttype="custom" o:connectlocs="32082,1738843;29571,1715015;27341,1691292;25322,1667710;23548,1644268;22038,1620950;20774,1597771;19738,1574733;18930,1551818;18386,1529044;18087,1506410;18017,1483916;18192,1461546;18614,1439298;19281,1417208;20177,1395242;21335,1373415;22723,1351712;24356,1330149;26235,1308727;28359,1287445;30730,1266268;33329,1245250;36156,1224354;39264,1203599;42583,1182984;46165,1162492;49993,1142141;54067,1121930;58369,1101860;62917,1081895;67711,1062088;72733,1042422;78018,1022860;83550,1003457;89292,984177;95315,965055;101566,946038;108045,927162;114771,908426;121742,889831;128959,871358;136440,853026;144131,834817;152085,816766;160268,798838;168714,781051;177389,763368;186309,745844;195475,728460;204870,711200;214528,694079;224396,677117;234546,660242;244924,643526;255547,626950;266382,610497;277497,594166;288841,577994;300430,561963;312265,546054;324364,530268;336673,514640;349228,499135;362029,483736;375094,468512;388369,453411;401908,438432;415674,423595;429705,408901;443963,394327;458450,379911;473218,365603;488196,351452;503420,337424;518891,323522;534624,309761;550586,296137;566793,282642;583212,269292;599929,256068;616856,242990;634012,230038;651449,217227;669096,204554;687007,191992;705164,179585;723532,167318;742162,155161;761039,143167;780144,131281;799530,119535;819127,107946;838952,96473;859058,85128;879374,73927;899954,62859;920780,51925;941834,41129;963134,30467;984680,19939;974829,0;953459,10934;932352,22002;911473,33185;890841,44502;870436,55953;850278,67517;830330,79245;810645,91084;791172,103056;771961,115166;752962,127388;734226,139771;715700,152264;697420,164896;679369,177639;661581,190544;644021,203557;626672,216710;609586,229992;592729,243418;576118,256955;559717,270625;543562,284432;527653,298374;511989,312455;496519,326646;481330,340976;466352,355440;451637,370035;437132,384771;422874,399623;408861,414608;395077,429723;381503,444982;368193,460347;355129,475851;342292,491497;329684,507283;317322,523191;305189,539223;293301,555395;281641,571673;270210,588108;259041,604684;248084,621366;237373,638170;226890,655132;216652,672218;206661,689426;196880,706775;187345,724246;178056,741858;168995,759593;160180,777468;151576,795467;143253,813588;135123,831867;127238,850252;119617,868777;112225,887443;105043,906214;98107,925143;91416,944177;84972,963369;78738,982685;72768,1002123;67008,1021684;61495,1041403;56227,1061228;51187,1081193;46393,1101298;41828,1121509;37491,1141878;33399,1162352;29536,1182984;25901,1203739;22530,1224600;19386,1245636;16472,1266778;13802,1288042;11344,1309464;9167,1330992;7182,1352660;5462,1374451;3969,1396383;2722,1418455;1686,1440632;913,1462968;369,1485426;53,1507990;1,1530712;159,1553557;527,1576560;1194,1599668;2055,1622881;3161,1646270;4496,1669765;6076,1693400;7920,1717175;9957,1741073" o:connectangles="0,0,0,0,0,0,0,0,0,0,0,0,0,0,0,0,0,0,0,0,0,0,0,0,0,0,0,0,0,0,0,0,0,0,0,0,0,0,0,0,0,0,0,0,0,0,0,0,0,0,0,0,0,0,0,0,0,0,0,0,0,0,0,0,0,0,0,0,0,0,0,0,0,0,0,0,0,0,0,0,0,0,0,0,0,0,0,0,0,0,0,0,0,0,0,0,0,0,0,0,0,0,0,0,0,0,0,0,0,0,0,0,0,0,0,0,0,0,0,0,0,0,0,0,0,0,0,0,0,0,0,0,0,0,0,0,0,0,0,0,0,0,0,0,0,0,0,0,0,0,0,0,0,0,0,0,0,0,0,0,0,0,0,0,0,0,0,0,0,0,0,0,0,0,0,0,0,0,0,0,0,0,0,0,0,0,0,0,0,0,0,0,0,0,0,0,0,0,0,0,0,0"/>
                </v:shape>
                <v:shape id="Freeform: Shape 2597" o:spid="_x0000_s1866" style="position:absolute;left:14116;top:7680;width:3726;height:23114;visibility:visible;mso-wrap-style:square;v-text-anchor:middle" coordsize="372577,2311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" path="m,8536l8380,28318r8279,19782l24830,67883r8062,19807l40881,107518r7876,19847l56522,147218r7696,19850l71802,186968r7470,19893l86649,226760r7289,19916l101113,266620r7110,19940l115194,306521r6883,19992l128870,346499r6697,20009l142155,386517r6497,20031l155032,426603r6293,20056l167526,466736r6089,20078l179614,506910r5910,20125l191319,547160r5702,20142l202636,587473r5498,20165l213523,627831r5321,20190l224047,668232r5094,20233l234165,708706r4890,20258l243877,749223r4711,20281l253207,789807r4502,20304l262123,830435r4324,20349l270654,871135r4119,20373l278807,911877r3912,20396l286544,952665r3714,20443l293878,993522r3535,20457l300827,1034436r3333,20474l307370,1075419r3146,20510l313530,1116438r2943,20527l319300,1157509r2741,20562l324666,1198633r2532,20597l329644,1239845r2330,20615l334217,1281074r2126,20650l338382,1322391r1947,20668l342161,1363744r1743,20685l345553,1405149r1546,20720l348538,1446606r1370,20756l351155,1488134r1124,20790l353350,1529697r948,20826l355158,1571348r738,20825l356563,1613016r544,20878l357546,1654790r369,20896l358196,1696564r141,20948l358389,1738425r-17,20948l358231,1780339r-246,20984l357652,1822306r-439,21001l356686,1864343r-632,21019l355316,1906416r-825,21053l353578,1948540r-1054,21089l351418,1990736r-1247,21124l348854,2032966r-1422,21141l345922,2075284r-1635,21159l342566,2117620r-1808,21194l338835,2160043r-2018,21212l334691,2202519r-2195,21247l330166,2245013r-2399,21282l325252,2287594r-2625,21317l344728,2311457r2212,-21352l349065,2268753r2037,-21317l353051,2226119r1844,-21300l356651,2183520r1668,-21282l359917,2140991r1457,-21264l362779,2098480r1300,-21212l365273,2056056r1106,-21211l367433,2013668r913,-21194l369189,1971333r737,-21160l370593,1929050r545,-21142l371612,1886819r386,-21088l372262,1844624r210,-21071l372560,1802499r18,-21053l372490,1760427r-176,-21036l372033,1718390r-351,-20983l371226,1676423r-545,-20966l370049,1634509r-720,-20948l368504,1592630r-913,-20913l366590,1550821r-1107,-20895l364289,1509030r-1281,-20843l361638,1467326r-1458,-20825l358618,1425676r-1651,-20826l355229,1384042r-1844,-20772l351471,1342497r-2020,-20755l347327,1300987r-2195,-20720l342838,1259529r-2398,-20702l337976,1218124r-2583,-20685l332721,1176772r-2759,-20668l327130,1135472r-2938,-20614l321154,1094225r-3122,-20614l314815,1053031r-3326,-20597l308093,1011872r-3482,-20545l301013,970772r-3668,-20530l293561,929736r-3848,-20507l285755,888744r-4051,-20483l277562,847801r-4213,-20445l269026,806919r-4416,-20420l260085,766085r-4596,-20397l250806,725296r-4780,-20372l241141,684555r-4960,-20327l231111,643877r-5140,-20327l220721,603245r-5343,-20281l209948,562683r-5522,-20282l198812,522145r-5704,-20235l187314,481674r-5886,-20211l175452,441245r-6067,-20188l163202,400892r-6246,-20170l150600,360557r-6432,-20148l137625,320284r-6629,-20096l124274,280088r-6815,-20102l110551,239906r-6994,-20054l96477,199797,89297,179766,82036,159734,74677,139725,67207,119739,59669,99753,52019,79769,44300,59800,36467,39861,28546,19939,20531,,,8536xe" fillcolor="blue" stroked="f" strokeweight=".04875mm">
                  <v:fill opacity="32896f"/>
                  <v:stroke joinstyle="miter"/>
                  <v:path arrowok="t" o:connecttype="custom" o:connectlocs="0,8536;8380,28318;16659,48100;24830,67883;32892,87690;40881,107518;48757,127365;56522,147218;64218,167068;71802,186968;79272,206861;86649,226760;93938,246676;101113,266620;108223,286560;115194,306521;122077,326513;128870,346499;135567,366508;142155,386517;148652,406548;155032,426603;161325,446659;167526,466736;173615,486814;179614,506910;185524,527035;191319,547160;197021,567302;202636,587473;208134,607638;213523,627831;218844,648021;224047,668232;229141,688465;234165,708706;239055,728964;243877,749223;248588,769504;253207,789807;257709,810111;262123,830435;266447,850784;270654,871135;274773,891508;278807,911877;282719,932273;286544,952665;290258,973108;293878,993522;297413,1013979;300827,1034436;304160,1054910;307370,1075419;310516,1095929;313530,1116438;316473,1136965;319300,1157509;322041,1178071;324666,1198633;327198,1219230;329644,1239845;331974,1260460;334217,1281074;336343,1301724;338382,1322391;340329,1343059;342161,1363744;343904,1384429;345553,1405149;347099,1425869;348538,1446606;349908,1467362;351155,1488134;352279,1508924;353350,1529697;354298,1550523;355158,1571348;355896,1592173;356563,1613016;357107,1633894;357546,1654790;357915,1675686;358196,1696564;358337,1717512;358389,1738425;358372,1759373;358231,1780339;357985,1801323;357652,1822306;357213,1843307;356686,1864343;356054,1885362;355316,1906416;354491,1927469;353578,1948540;352524,1969629;351418,1990736;350171,2011860;348854,2032966;347432,2054107;345922,2075284;344287,2096443;342566,2117620;340758,2138814;338835,2160043;336817,2181255;334691,2202519;332496,2223766;330166,2245013;327767,2266295;325252,2287594;322627,2308911;344728,2311457;346940,2290105;349065,2268753;351102,2247436;353051,2226119;354895,2204819;356651,2183520;358319,2162238;359917,2140991;361374,2119727;362779,2098480;364079,2077268;365273,2056056;366379,2034845;367433,2013668;368346,1992474;369189,1971333;369926,1950173;370593,1929050;371138,1907908;371612,1886819;371998,1865731;372262,1844624;372472,1823553;372560,1802499;372578,1781446;372490,1760427;372314,1739391;372033,1718390;371682,1697407;371226,1676423;370681,1655457;370049,1634509;369329,1613561;368504,1592630;367591,1571717;366590,1550821;365483,1529926;364289,1509030;363008,1488187;361638,1467326;360180,1446501;358618,1425676;356967,1404850;355229,1384042;353385,1363270;351471,1342497;349451,1321742;347327,1300987;345132,1280267;342838,1259529;340440,1238827;337976,1218124;335393,1197439;332721,1176772;329962,1156104;327130,1135472;324192,1114858;321154,1094225;318032,1073611;314815,1053031;311489,1032434;308093,1011872;304611,991327;301013,970772;297345,950242;293561,929736;289713,909229;285755,888744;281704,868261;277562,847801;273349,827356;269026,806919;264610,786499;260085,766085;255489,745688;250806,725296;246026,704924;241141,684555;236181,664228;231111,643877;225971,623550;220721,603245;215378,582964;209948,562683;204426,542401;198812,522145;193108,501910;187314,481674;181428,461463;175452,441245;169385,421057;163202,400892;156956,380722;150600,360557;144168,340409;137625,320284;130996,300188;124274,280088;117459,259986;110551,239906;103557,219852;96477,199797;89297,179766;82036,159734;74677,139725;67207,119739;59669,99753;52019,79769;44300,59800;36467,39861;28546,19939;20531,0" o:connectangles="0,0,0,0,0,0,0,0,0,0,0,0,0,0,0,0,0,0,0,0,0,0,0,0,0,0,0,0,0,0,0,0,0,0,0,0,0,0,0,0,0,0,0,0,0,0,0,0,0,0,0,0,0,0,0,0,0,0,0,0,0,0,0,0,0,0,0,0,0,0,0,0,0,0,0,0,0,0,0,0,0,0,0,0,0,0,0,0,0,0,0,0,0,0,0,0,0,0,0,0,0,0,0,0,0,0,0,0,0,0,0,0,0,0,0,0,0,0,0,0,0,0,0,0,0,0,0,0,0,0,0,0,0,0,0,0,0,0,0,0,0,0,0,0,0,0,0,0,0,0,0,0,0,0,0,0,0,0,0,0,0,0,0,0,0,0,0,0,0,0,0,0,0,0,0,0,0,0,0,0,0,0,0,0,0,0,0,0,0,0,0,0,0,0,0,0,0,0,0,0,0,0,0,0,0,0,0,0,0,0,0,0,0,0,0,0,0,0,0,0,0,0,0,0,0,0"/>
                </v:shape>
                <v:shape id="Freeform: Shape 2598" o:spid="_x0000_s1867" style="position:absolute;left:22238;top:23333;width:5799;height:6245;visibility:visible;mso-wrap-style:square;v-text-anchor:middle" coordsize="579910,6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" path="m219831,614367l202113,580495,185186,547606,169013,515701,153613,484726,138968,454735,125061,425727,111961,397649,99599,370555,88010,344444,77193,319264,67114,295067,57825,271819,49291,249571,41512,228254,34488,207920,28237,188552,22741,170150,18034,152714,14066,136243,10853,120738,8429,106182,6761,92591,5830,79983,5690,68359,6305,57683,7692,47937,9834,39210r2897,-7796l16401,24601r4425,-5865l26024,13854,31977,9939,38685,6971,46183,4987,54418,3951r9026,-53l73190,4829,83743,6673,95034,9535r12063,3793l119916,18086r13574,5742l147836,30518r15119,7674l178829,46813r16647,9588l212877,66971r18157,11537l249981,90993r19667,13468l290105,118877r21212,15400l333302,150607r22740,17348l379537,186235r24267,19245l428844,225690r25796,21195l481190,269045r27323,23108l536591,316227r28850,25039l579911,324374,550604,299896,522051,276349,494254,253768,467212,232152,440943,211503,415446,191801,390669,173065,366683,155295,343469,138508,320975,122670,299271,107779,278322,93872,258129,80896,238708,68903,220024,57876,202113,47814,184957,38683,168574,30536,152963,23354,138090,17138,123990,11888,110627,7586,98037,4232,86201,1861,75139,457,64831,,55279,527,46499,2002,38474,4425,31204,7832r-6497,4337l18965,17489r-5004,6304l9746,31027,6269,39245,3565,48411,1616,58561,440,69640,1,81686,352,94715r1089,13977l3302,123635r2616,15909l9290,156401r4126,17841l18333,193030r5654,19754l30397,233504r7164,21686l45515,277824r8692,23600l63655,325989r10219,25514l84849,378000r11748,27446l109099,433874r13258,29359l136369,493576r14768,31291l166678,557141r16313,33205l200041,624551r19790,-10184xe" fillcolor="blue" stroked="f" strokeweight=".04875mm">
                  <v:fill opacity="32896f"/>
                  <v:stroke joinstyle="miter"/>
                  <v:path arrowok="t" o:connecttype="custom" o:connectlocs="219831,614367;202113,580495;185186,547606;169013,515701;153613,484726;138968,454735;125061,425727;111961,397649;99599,370555;88010,344444;77193,319264;67114,295067;57825,271819;49291,249571;41512,228254;34488,207920;28237,188552;22741,170150;18034,152714;14066,136243;10853,120738;8429,106182;6761,92591;5830,79983;5690,68359;6305,57683;7692,47937;9834,39210;12731,31414;16401,24601;20826,18736;26024,13854;31977,9939;38685,6971;46183,4987;54418,3951;63444,3898;73190,4829;83743,6673;95034,9535;107097,13328;119916,18086;133490,23828;147836,30518;162955,38192;178829,46813;195476,56401;212877,66971;231034,78508;249981,90993;269648,104461;290105,118877;311317,134277;333302,150607;356042,167955;379537,186235;403804,205480;428844,225690;454640,246885;481190,269045;508513,292153;536591,316227;565441,341266;579911,324374;550604,299896;522051,276349;494254,253768;467212,232152;440943,211503;415446,191801;390669,173065;366683,155295;343469,138508;320975,122670;299271,107779;278322,93872;258129,80896;238708,68903;220024,57876;202113,47814;184957,38683;168574,30536;152963,23354;138090,17138;123990,11888;110627,7586;98037,4232;86201,1861;75139,457;64831,0;55279,527;46499,2002;38474,4425;31204,7832;24707,12169;18965,17489;13961,23793;9746,31027;6269,39245;3565,48411;1616,58561;440,69640;1,81686;352,94715;1441,108692;3302,123635;5918,139544;9290,156401;13416,174242;18333,193030;23987,212784;30397,233504;37561,255190;45515,277824;54207,301424;63655,325989;73874,351503;84849,378000;96597,405446;109099,433874;122357,463233;136369,493576;151137,524867;166678,557141;182991,590346;200041,624551" o:connectangles="0,0,0,0,0,0,0,0,0,0,0,0,0,0,0,0,0,0,0,0,0,0,0,0,0,0,0,0,0,0,0,0,0,0,0,0,0,0,0,0,0,0,0,0,0,0,0,0,0,0,0,0,0,0,0,0,0,0,0,0,0,0,0,0,0,0,0,0,0,0,0,0,0,0,0,0,0,0,0,0,0,0,0,0,0,0,0,0,0,0,0,0,0,0,0,0,0,0,0,0,0,0,0,0,0,0,0,0,0,0,0,0,0,0,0,0,0,0,0,0,0,0,0,0,0,0"/>
                </v:shape>
                <v:shape id="Freeform: Shape 2599" o:spid="_x0000_s1868" style="position:absolute;left:24010;top:12022;width:5655;height:3851;visibility:visible;mso-wrap-style:square;v-text-anchor:middle" coordsize="565528,385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" path="m473903,l440311,23115,407966,45523,376867,67229,346981,88188r-28658,20258l290913,128002r-26164,18833l239814,164944r-23723,17406l193632,199032r-21248,15959l152366,230247r-18771,14534l116053,258582,99740,271691,84656,284073,70836,295756,58229,306707,46850,316941r-10150,9526l27798,335275r-7674,8100l13697,350734r-5198,6676l4513,363343r-2739,5228l282,373096,1,376880r965,3076l3144,382332r3441,1652l11256,384912r5900,201l24303,384615r8341,-1199l42249,381470r10835,-2625l65147,375472r13293,-4074l92962,366601r15786,-5500l125746,354878r18244,-6953l163446,340276r20703,-8374l206082,322804r23178,-9803l253668,302477r25620,-11229l306154,279299r28114,-12678l363610,253246r30571,-14103l425982,224314r33030,-15523l493271,192537r35523,-16956l565529,157902r-9851,-19938l519294,156343r-35189,17633l450179,190932r-32678,16207l386034,222640r-30221,14782l326822,251480r-27762,13355l272563,277462r-25286,11907l223237,300577r-22810,10476l178846,320834r-20351,9029l139390,338195r-17876,7626l104902,352729r-15417,6175l75314,364358r-12924,4757l50713,373143r-10483,3301l31011,379052r-7990,1879l16278,382107r-5513,452l6463,382286r-3038,-997l1616,379591r-597,-2421l1686,374023r1897,-3847l6708,365603r4373,-5273l16665,354334r6830,-6722l31555,340165r9307,-8153l51415,323141r11765,-9573l76192,303243,90433,292244r15488,-11746l122620,268045r17946,-13171l159741,240997r20440,-14620l201832,211074r22880,-16046l248839,178277r25374,-17477l300816,142605r27815,-18903l357692,104076,388000,83755,419538,62703,452304,40927,486300,18450,473903,xe" fillcolor="blue" stroked="f" strokeweight=".04875mm">
                  <v:fill opacity="32896f"/>
                  <v:stroke joinstyle="miter"/>
                  <v:path arrowok="t" o:connecttype="custom" o:connectlocs="473903,0;440311,23115;407966,45523;376867,67229;346981,88188;318323,108446;290913,128002;264749,146835;239814,164944;216091,182350;193632,199032;172384,214991;152366,230247;133595,244781;116053,258582;99740,271691;84656,284073;70836,295756;58229,306707;46850,316941;36700,326467;27798,335275;20124,343375;13697,350734;8499,357410;4513,363343;1774,368571;282,373096;1,376880;966,379956;3144,382332;6585,383984;11256,384912;17156,385113;24303,384615;32644,383416;42249,381470;53084,378845;65147,375472;78440,371398;92962,366601;108748,361101;125746,354878;143990,347925;163446,340276;184149,331902;206082,322804;229260,313001;253668,302477;279288,291248;306154,279299;334268,266621;363610,253246;394181,239143;425982,224314;459012,208791;493271,192537;528794,175581;565529,157902;555678,137964;519294,156343;484105,173976;450179,190932;417501,207139;386034,222640;355813,237422;326822,251480;299060,264835;272563,277462;247277,289369;223237,300577;200427,311053;178846,320834;158495,329863;139390,338195;121514,345821;104902,352729;89485,358904;75314,364358;62390,369115;50713,373143;40230,376444;31011,379052;23021,380931;16278,382107;10765,382559;6463,382286;3425,381289;1616,379591;1019,377170;1686,374023;3583,370176;6708,365603;11081,360330;16665,354334;23495,347612;31555,340165;40862,332012;51415,323141;63180,313568;76192,303243;90433,292244;105921,280498;122620,268045;140566,254874;159741,240997;180181,226377;201832,211074;224712,195028;248839,178277;274213,160800;300816,142605;328631,123702;357692,104076;388000,83755;419538,62703;452304,40927;486300,18450" o:connectangles="0,0,0,0,0,0,0,0,0,0,0,0,0,0,0,0,0,0,0,0,0,0,0,0,0,0,0,0,0,0,0,0,0,0,0,0,0,0,0,0,0,0,0,0,0,0,0,0,0,0,0,0,0,0,0,0,0,0,0,0,0,0,0,0,0,0,0,0,0,0,0,0,0,0,0,0,0,0,0,0,0,0,0,0,0,0,0,0,0,0,0,0,0,0,0,0,0,0,0,0,0,0,0,0,0,0,0,0,0,0,0,0,0,0,0,0,0,0"/>
                </v:shape>
                <v:shape id="Freeform: Shape 2600" o:spid="_x0000_s1869"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" path="m1679656,752629r-11994,-22476l1655546,708011r-12239,-21791l1630945,664762r-12503,-21124l1605817,622883r-12749,-20439l1580215,582338r-13012,-19736l1554086,543181r-13258,-19087l1527448,505376r-13486,-18385l1500300,468940r-13731,-17700l1472661,433874r-14012,-17015l1444531,400143r-14259,-16330l1415873,367798r-14522,-15663l1386724,336824r-14785,-14979l1357048,307219r-15031,-14311l1326880,278930r-15294,-13591l1296204,252047r-15541,-12924l1265000,226516r-15769,-12239l1233322,202336r-16032,-11554l1201135,179544r-16295,-10886l1168422,158087r-16542,-10202l1135216,138016r-16805,-9534l1101519,119298r-17051,-8832l1067295,101950r-17296,-8165l1032562,85953r-17542,-7480l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l31912,140124r23451,-9307l78658,121880r23201,-8605l124899,105023r22930,-7937l170625,89535r22680,-7199l215829,75453r22408,-6515l260531,62775r22141,-5812l304697,51484r21909,-5145l348361,41563r21637,-4425l391502,33064r21372,-3740l434128,25918r21116,-3021l476226,20193r20873,-2353l517832,15856r20601,-1650l558916,12889r20324,-949l599456,11326r20103,-246l639521,11168r19807,421l679041,12379r19558,1142l718046,14996r19307,1826l756546,18999r19059,2529l794529,24390r18787,3213l831993,31168r18538,3916l868933,39351r18266,4618l905354,48920r18016,5303l941276,59877r17767,6006l976674,72204r17502,6708l1011560,85953r17244,7410l1045925,101089r16963,8078l1079762,117613r16717,8797l1113108,135523r16454,9482l1145910,154838r16225,10150l1178202,175523r15962,10852l1209985,197613r15699,11536l1241259,221090r15453,12239l1272006,245936r15190,12977l1302244,272188r14908,13661l1331973,299844r14662,14346l1361175,328887r14381,15030l1389850,359317r14153,15733l1418016,391135r13889,16435l1445672,424357r13626,17120l1472802,458966r13380,17806l1499422,494946r13135,18525l1525516,532312r12871,19227l1551118,571083r12591,19930l1576176,611276r12362,20580l1600742,652822r12081,21299l1624781,695772r11818,22002l1648294,740109r11572,22705l1679656,752629xe" fillcolor="blue" stroked="f" strokeweight=".04875mm">
                  <v:fill opacity="32896f"/>
                  <v:stroke joinstyle="miter"/>
                  <v:path arrowok="t" o:connecttype="custom" o:connectlocs="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 o:connectangles="0,0,0,0,0,0,0,0,0,0,0,0,0,0,0,0,0,0,0,0,0,0,0,0,0,0,0,0,0,0,0,0,0,0,0,0,0,0,0,0,0,0,0,0,0,0,0,0,0,0,0,0,0,0,0,0,0,0,0,0,0,0,0,0,0,0,0,0,0,0,0,0,0,0,0,0,0,0,0,0,0,0,0,0,0,0,0,0,0,0,0,0,0,0,0,0,0,0,0,0,0,0,0,0,0,0,0,0,0,0,0,0,0,0,0,0,0,0,0,0,0,0,0,0,0,0,0,0,0,0,0,0,0,0,0,0,0,0,0,0,0,0,0,0,0,0,0,0,0,0,0,0,0,0,0,0,0,0,0,0,0,0,0,0,0,0,0,0,0,0,0,0,0,0,0,0,0,0,0,0,0,0,0,0,0,0,0,0,0,0"/>
                </v:shape>
                <v:shape id="Freeform: Shape 2601" o:spid="_x0000_s1870" style="position:absolute;left:7640;top:13402;width:22025;height:10046;visibility:visible;mso-wrap-style:square;v-text-anchor:middle" coordsize="2202548,1004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" path="m8350,1004616r19465,-8112l47308,988409r19488,-8130l86259,972149r58400,-24443l164130,939541r19440,-8200l203017,923176r19442,-8218l241905,906758r19442,-8218l280770,890305r19442,-8218l319637,873834r19417,-8253l358454,857328r19420,-8288l416674,832464r38796,-16611l474870,807530r38749,-16664l552375,774167r19377,-8376l591101,757416r19378,-8394l649187,732218r19332,-8411l687873,715379r57988,-25321l784522,673113r38617,-16962l881062,630620r19291,-8534l919661,613552r57855,-25672l1016038,570725r19298,-8604l1054599,553516r19228,-8621l1093090,536273r19246,-8621l1131599,518995r19228,-8639l1170054,501681r38474,-17331l1246966,466966r38438,-17436l1323790,432058r19228,-8727l1362211,414562r19175,-8762l1400579,397020r19157,-8783l1438947,379435r19157,-8785l1477280,361819r19157,-8825l1515612,344169r19141,-8831l1553910,326490r38298,-17749l1611331,299870r19157,-8896l1668733,273185r19105,-8919l1706978,255345r19105,-8942l1745206,237467r38210,-17928l1802486,210575r19105,-8988l1840678,192577r19088,-8982l1878835,174584r19088,-9033l1916975,156522r19088,-9032l1974185,129381r19052,-9075l2012272,111226r19070,-9074l2069411,83951r19035,-9120l2107463,65711r19035,-9145l2164532,38279r38017,-18340l2192698,r-18841,9531l2155015,19034r-18859,9486l2098455,47445r-18877,9433l2041825,75711r-18912,9399l1985125,103849r-18930,9347l1928354,131850r-18929,9281l1871531,159692r-18965,9255l1833619,178184r-18999,9213l1795655,196610r-19000,9189l1757673,214967r-18999,9143l1719674,233255r-19000,9143l1681640,251496r-19018,9104l1643588,269673r-19035,9057l1605501,287782r-19070,9034l1548326,314830r-19087,8989l1491064,341747r-19105,8941l1452854,359605r-19105,8896l1414626,377394r-38245,17744l1357241,403969r-38298,17659l1280611,439187r-38351,17525l1223067,465439r-19192,8727l1184682,482858r-19228,8691l1127033,508881r-57736,25865l1050051,543332r-19245,8586l1011543,560470r-19298,8551l972990,577555r-19285,8517l915089,603034r-19309,8481l857159,628390r-19326,8428l818479,645211r-19330,8394l779795,661981r-19355,8358l721690,687003r-38755,16611l663535,711902r-19394,8253l624739,728390r-19423,8253l585897,744861r-19423,8182l527584,769391r-38882,16295l469232,793816r-19464,8095l410788,818083r-19488,8042l371812,834168r-19518,8042l332784,850217r-19511,7989l293740,866196r-19534,7972l254671,882122r-39114,15839l196000,905862r-19558,7867l156863,921613r-19581,7849l98075,945125r-19598,7814l58875,960718r-19628,7796l19620,976275,,984019r8350,20597xe" fillcolor="blue" stroked="f" strokeweight=".04875mm">
                  <v:fill opacity="32896f"/>
                  <v:stroke joinstyle="miter"/>
                  <v:path arrowok="t" o:connecttype="custom" o:connectlocs="8350,1004616;27815,996504;47308,988409;66796,980279;86259,972149;144659,947706;164130,939541;183570,931341;203017,923176;222459,914958;241905,906758;261347,898540;280770,890305;300212,882087;319637,873834;339054,865581;358454,857328;377874,849040;416674,832464;455470,815853;474870,807530;513619,790866;552375,774167;571752,765791;591101,757416;610479,749022;649187,732218;668519,723807;687873,715379;745861,690058;784522,673113;823139,656151;881062,630620;900353,622086;919661,613552;977516,587880;1016038,570725;1035336,562121;1054599,553516;1073827,544895;1093090,536273;1112336,527652;1131599,518995;1150827,510356;1170054,501681;1208528,484350;1246966,466966;1285404,449530;1323790,432058;1343018,423331;1362211,414562;1381386,405800;1400579,397020;1419736,388237;1438947,379435;1458104,370650;1477280,361819;1496437,352994;1515612,344169;1534753,335338;1553910,326490;1592208,308741;1611331,299870;1630488,290974;1668733,273185;1687838,264266;1706978,255345;1726083,246403;1745206,237467;1783416,219539;1802486,210575;1821591,201587;1840678,192577;1859766,183595;1878835,174584;1897923,165551;1916975,156522;1936063,147490;1974185,129381;1993237,120306;2012272,111226;2031342,102152;2069411,83951;2088446,74831;2107463,65711;2126498,56566;2164532,38279;2202549,19939;2192698,0;2173857,9531;2155015,19034;2136156,28520;2098455,47445;2079578,56878;2041825,75711;2022913,85110;1985125,103849;1966195,113196;1928354,131850;1909425,141131;1871531,159692;1852566,168947;1833619,178184;1814620,187397;1795655,196610;1776655,205799;1757673,214967;1738674,224110;1719674,233255;1700674,242398;1681640,251496;1662622,260600;1643588,269673;1624553,278730;1605501,287782;1586431,296816;1548326,314830;1529239,323819;1491064,341747;1471959,350688;1452854,359605;1433749,368501;1414626,377394;1376381,395138;1357241,403969;1318943,421628;1280611,439187;1242260,456712;1223067,465439;1203875,474166;1184682,482858;1165454,491549;1127033,508881;1069297,534746;1050051,543332;1030806,551918;1011543,560470;992245,569021;972990,577555;953705,586072;915089,603034;895780,611515;857159,628390;837833,636818;818479,645211;799149,653605;779795,661981;760440,670339;721690,687003;682935,703614;663535,711902;644141,720155;624739,728390;605316,736643;585897,744861;566474,753043;527584,769391;488702,785686;469232,793816;449768,801911;410788,818083;391300,826125;371812,834168;352294,842210;332784,850217;313273,858206;293740,866196;274206,874168;254671,882122;215557,897961;196000,905862;176442,913729;156863,921613;137282,929462;98075,945125;78477,952939;58875,960718;39247,968514;19620,976275;0,984019" o:connectangles="0,0,0,0,0,0,0,0,0,0,0,0,0,0,0,0,0,0,0,0,0,0,0,0,0,0,0,0,0,0,0,0,0,0,0,0,0,0,0,0,0,0,0,0,0,0,0,0,0,0,0,0,0,0,0,0,0,0,0,0,0,0,0,0,0,0,0,0,0,0,0,0,0,0,0,0,0,0,0,0,0,0,0,0,0,0,0,0,0,0,0,0,0,0,0,0,0,0,0,0,0,0,0,0,0,0,0,0,0,0,0,0,0,0,0,0,0,0,0,0,0,0,0,0,0,0,0,0,0,0,0,0,0,0,0,0,0,0,0,0,0,0,0,0,0,0,0,0,0,0,0,0,0,0,0,0,0,0,0,0,0,0,0,0,0,0,0,0,0,0,0,0,0,0,0,0,0,0,0,0"/>
                </v:shape>
                <v:shape id="Freeform: Shape 2602" o:spid="_x0000_s1871" style="position:absolute;left:16430;top:13402;width:13235;height:17260;visibility:visible;mso-wrap-style:square;v-text-anchor:middle" coordsize="1323520,172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" path="m21818,1725990r4213,-22266l30377,1681582r4502,-22019l39543,1637649r4799,-21792l49326,1594189r5110,-21563l59716,1551186r5429,-21317l70736,1508658r5727,-21072l82349,1466603r6044,-20861l94593,1425022r6364,-20632l107452,1383916r6678,-20404l120943,1343266r6971,-20158l135026,1303073r7287,-19913l149741,1263371r7568,-19684l165053,1224126r7902,-19439l180997,1185355r8183,-19193l197539,1147058r8516,-18964l214730,1109235r8797,-18753l232518,1071886r9113,-18525l250920,1034994r9412,-18262l269938,998576r9727,-18051l289552,962632r10044,-17788l309816,927162r10342,-17577l330677,892131r10658,-17331l352170,857592r10957,-17085l374260,823527r11273,-16857l396965,789936r11589,-16629l420302,756801r11887,-16383l444253,724141r12186,-16155l468801,691954r12503,-15908l493982,660242r12801,-15680l519760,628986r13135,-15469l546170,598205r13450,-15224l573194,567898r13749,-14996l600833,538064r14065,-14767l629087,508670r14381,-14504l657972,479767r14663,-14258l687438,451339r14996,-14030l717552,423384r15278,-13800l748264,395886r15593,-13554l779609,368883r15891,-13334l811550,342332r16207,-13106l844123,316233r16506,-12853l877311,290632r16822,-12625l911096,265485r17138,-12377l945513,240816r17454,-12156l980545,216619r17752,-11931l1016173,192872r18069,-11675l1052434,169625r18385,-11450l1089345,146835r18648,-11231l1126817,124513r18965,-10997l1164922,102650r19280,-10755l1203641,81258r19614,-10501l1242992,60367r19896,-10297l1282941,39907r20211,-10032l1323521,19939,1313670,r-20176,10297l1273459,20732r-19878,10529l1233844,41900r-19579,10748l1194826,63514r-19298,10982l1156388,85586r-19000,11224l1118529,108127r-18683,11433l1081302,131102r-18402,11659l1044655,154529r-18104,11884l1008605,178408r-17823,12136l973117,202763r-17507,12337l938243,227553r-17208,12562l903984,252788r-16910,12788l870287,278481r-16611,13015l837205,304644r-16331,13240l804701,331241r-16032,13467l772796,358290r-15734,13693l741469,385791r-15435,13925l710757,413744r-15137,14170l680625,442173r-14821,14381l651107,471040r-14558,14592l622168,500347r-14241,14820l593827,530110r-13943,15048l566065,560347r-13644,15294l538917,591023r-13363,15505l512332,622139r-13064,15733l486361,653728r-12766,15944l461005,685756r-12485,16190l436211,718258r-12169,16401l412013,751200r-11888,16628l388395,784580r-11554,16857l365410,818417r-11274,17085l343004,852710r-11010,17314l321177,887460r-10677,17560l299947,922684r-10395,17753l279297,958330r-10062,17981l259261,994432r-9798,18226l239823,1030990r-9500,18438l220963,1067988r-9201,18683l202701,1105442r-8903,18929l185036,1143388r-8622,19122l167986,1181755r-8341,19351l151497,1220579r-8025,19578l135605,1259841r-7708,19807l120311,1299561r-7430,20053l105615,1339754r-7127,20246l91494,1380404r-6815,20492l77980,1421493r-6518,20702l65052,1463021r-6223,20930l52738,1505005r-5951,21159l40992,1547446r-5638,21387l29855,1590344r-5343,21615l19309,1633698r-5048,21826l9370,1677491r-4751,22072l1,1721758r21817,4232xe" fillcolor="blue" stroked="f" strokeweight=".04875mm">
                  <v:fill opacity="32896f"/>
                  <v:stroke joinstyle="miter"/>
                  <v:path arrowok="t" o:connecttype="custom" o:connectlocs="21818,1725990;26031,1703724;30377,1681582;34879,1659563;39543,1637649;44342,1615857;49326,1594189;54436,1572626;59716,1551186;65145,1529869;70736,1508658;76463,1487586;82349,1466603;88393,1445742;94593,1425022;100957,1404390;107452,1383916;114130,1363512;120943,1343266;127914,1323108;135026,1303073;142313,1283160;149741,1263371;157309,1243687;165053,1224126;172955,1204687;180997,1185355;189180,1166162;197539,1147058;206055,1128094;214730,1109235;223527,1090482;232518,1071886;241631,1053361;250920,1034994;260332,1016732;269938,998576;279665,980525;289552,962632;299596,944844;309816,927162;320158,909585;330677,892131;341335,874800;352170,857592;363127,840507;374260,823527;385533,806670;396965,789936;408554,773307;420302,756801;432189,740418;444253,724141;456439,707986;468801,691954;481304,676046;493982,660242;506783,644562;519760,628986;532895,613517;546170,598205;559620,582981;573194,567898;586943,552902;600833,538064;614898,523297;629087,508670;643468,494166;657972,479767;672635,465509;687438,451339;702434,437309;717552,423384;732830,409584;748264,395886;763857,382332;779609,368883;795500,355549;811550,342332;827757,329226;844123,316233;860629,303380;877311,290632;894133,278007;911096,265485;928234,253108;945513,240816;962967,228660;980545,216619;998297,204688;1016173,192872;1034242,181197;1052434,169625;1070819,158175;1089345,146835;1107993,135604;1126817,124513;1145782,113516;1164922,102650;1184202,91895;1203641,81258;1223255,70757;1242992,60367;1262888,50070;1282941,39907;1303152,29875;1323521,19939;1313670,0;1293494,10297;1273459,20732;1253581,31261;1233844,41900;1214265,52648;1194826,63514;1175528,74496;1156388,85586;1137388,96810;1118529,108127;1099846,119560;1081302,131102;1062900,142761;1044655,154529;1026551,166413;1008605,178408;990782,190544;973117,202763;955610,215100;938243,227553;921035,240115;903984,252788;887074,265576;870287,278481;853676,291496;837205,304644;820874,317884;804701,331241;788669,344708;772796,358290;757062,371983;741469,385791;726034,399716;710757,413744;695620,427914;680625,442173;665804,456554;651107,471040;636549,485632;622168,500347;607927,515167;593827,530110;579884,545158;566065,560347;552421,575641;538917,591023;525554,606528;512332,622139;499268,637872;486361,653728;473595,669672;461005,685756;448520,701946;436211,718258;424042,734659;412013,751200;400125,767828;388395,784580;376841,801437;365410,818417;354136,835502;343004,852710;331994,870024;321177,887460;310500,905020;299947,922684;289552,940437;279297,958330;269235,976311;259261,994432;249463,1012658;239823,1030990;230323,1049428;220963,1067988;211762,1086671;202701,1105442;193798,1124371;185036,1143388;176414,1162510;167986,1181755;159645,1201106;151497,1220579;143472,1240157;135605,1259841;127897,1279648;120311,1299561;112881,1319614;105615,1339754;98488,1360000;91494,1380404;84679,1400896;77980,1421493;71462,1442195;65052,1463021;58829,1483951;52738,1505005;46787,1526164;40992,1547446;35354,1568833;29855,1590344;24512,1611959;19309,1633698;14261,1655524;9370,1677491;4619,1699563;1,1721758" o:connectangles="0,0,0,0,0,0,0,0,0,0,0,0,0,0,0,0,0,0,0,0,0,0,0,0,0,0,0,0,0,0,0,0,0,0,0,0,0,0,0,0,0,0,0,0,0,0,0,0,0,0,0,0,0,0,0,0,0,0,0,0,0,0,0,0,0,0,0,0,0,0,0,0,0,0,0,0,0,0,0,0,0,0,0,0,0,0,0,0,0,0,0,0,0,0,0,0,0,0,0,0,0,0,0,0,0,0,0,0,0,0,0,0,0,0,0,0,0,0,0,0,0,0,0,0,0,0,0,0,0,0,0,0,0,0,0,0,0,0,0,0,0,0,0,0,0,0,0,0,0,0,0,0,0,0,0,0,0,0,0,0,0,0,0,0,0,0,0,0,0,0,0,0,0,0,0,0,0,0,0,0,0,0,0,0,0,0,0,0,0,0,0,0,0,0,0,0,0,0,0,0,0,0,0,0,0,0,0,0,0,0,0,0,0,0"/>
                </v:shape>
                <v:shape id="Freeform: Shape 2603" o:spid="_x0000_s1872" style="position:absolute;left:16430;top:6961;width:4568;height:23701;visibility:visible;mso-wrap-style:square;v-text-anchor:middle" coordsize="456825,2370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" path="m21818,2370070r3830,-20755l29496,2328560r11473,-62265l44816,2245539r3825,-20755l52472,2204047r15299,-83021l71618,2100271,98395,1954967r3829,-20720l140470,1726678r3810,-20755l163403,1602130r3810,-20756l182508,1498354r3810,-20756l197784,1415333r3811,-20755l209233,1353068r3811,-20773l220700,1290785r3793,-20756l228321,1249274r3810,-20755l239787,1187009r3793,-20755l247408,1145499r3793,-20756l255029,1103971r3811,-20755l262668,1062460r3793,-20750l270289,1020954r3810,-20756l277927,979442r3793,-20756l285548,937929r3793,-20757l293187,896417r7585,-41512l304600,834148r7621,-41512l316032,771879r3810,-20779l323635,730344r3828,-20756l335067,668076r3827,-20757l350308,585051r3828,-20757l365550,502020r3793,-20774l373171,460484,403585,294435r3828,-20780l434033,128362r3811,-20779l445447,66071r3775,-20757l456826,3802,434929,r-6849,41646l417773,104116r-3477,20805l407377,166572r-3476,20802l400424,208194r-3477,20803l393435,249822r-7024,41605l382899,312247r-10588,62408l361652,437058r-10729,62407l347341,520243r-7200,41605l336524,582628r-3600,20780l329307,624205r-3652,20778l322037,665786r-3652,20779l314715,707345r-3635,20780l303740,769683r-14750,83119l285267,873557r-7410,41554l274117,935871r-3740,20775l266636,977403r-3740,20778l255380,1039695r-3793,20764l247812,1081231r-7550,41511l228848,1185025r-3828,20720l217364,1247255r-3846,20738l205827,1309503r-3881,20738l198083,1350996r-7744,41475l186458,1413208r-3898,20756l178644,1454684r-3898,20737l170830,1496159r-3933,20737l162981,1537616r-3951,20738l155079,1579074r-3933,20738l147177,1620532r-3968,20720l135254,1682709r-7972,41423l123279,1744870r-8008,41422l111231,1806995r-4028,20737l103176,1848452r-8107,41423l91018,1910560r-4074,20720l82895,1951982r-4081,20703l74717,1993387r-8193,41423l62427,2055495r-4119,20684l54186,2096899r-4114,20685l45930,2138269r-4144,20720l33499,2200359r-4165,20685l25149,2241729r-4166,20685l16793,2283117r-4183,20667l8420,2324469,,2365839r21818,4231xe" fillcolor="blue" stroked="f" strokeweight=".04875mm">
                  <v:fill opacity="32896f"/>
                  <v:stroke joinstyle="miter"/>
                  <v:path arrowok="t" o:connecttype="custom" o:connectlocs="21818,2370070;25648,2349315;29496,2328560;40969,2266295;44816,2245539;48641,2224784;52472,2204047;67771,2121026;71618,2100271;98395,1954967;102224,1934247;140470,1726678;144280,1705923;163403,1602130;167213,1581374;182508,1498354;186318,1477598;197784,1415333;201595,1394578;209233,1353068;213044,1332295;220700,1290785;224493,1270029;228321,1249274;232131,1228519;239787,1187009;243580,1166254;247408,1145499;251201,1124743;255029,1103971;258840,1083216;262668,1062460;266461,1041710;270289,1020954;274099,1000198;277927,979442;281720,958686;285548,937929;289341,917172;293187,896417;300772,854905;304600,834148;312221,792636;316032,771879;319842,751100;323635,730344;327463,709588;335067,668076;338894,647319;350308,585051;354136,564294;365550,502020;369343,481246;373171,460484;403585,294435;407413,273655;434033,128362;437844,107583;445447,66071;449222,45314;456826,3802;434929,0;428080,41646;417773,104116;414296,124921;407377,166572;403901,187374;400424,208194;396947,228997;393435,249822;386411,291427;382899,312247;372311,374655;361652,437058;350923,499465;347341,520243;340141,561848;336524,582628;332924,603408;329307,624205;325655,644983;322037,665786;318385,686565;314715,707345;311080,728125;303740,769683;288990,852802;285267,873557;277857,915111;274117,935871;270377,956646;266636,977403;262896,998181;255380,1039695;251587,1060459;247812,1081231;240262,1122742;228848,1185025;225020,1205745;217364,1247255;213518,1267993;205827,1309503;201946,1330241;198083,1350996;190339,1392471;186458,1413208;182560,1433964;178644,1454684;174746,1475421;170830,1496159;166897,1516896;162981,1537616;159030,1558354;155079,1579074;151146,1599812;147177,1620532;143209,1641252;135254,1682709;127282,1724132;123279,1744870;115271,1786292;111231,1806995;107203,1827732;103176,1848452;95069,1889875;91018,1910560;86944,1931280;82895,1951982;78814,1972685;74717,1993387;66524,2034810;62427,2055495;58308,2076179;54186,2096899;50072,2117584;45930,2138269;41786,2158989;33499,2200359;29334,2221044;25149,2241729;20983,2262414;16793,2283117;12610,2303784;8420,2324469;0,2365839" o:connectangles="0,0,0,0,0,0,0,0,0,0,0,0,0,0,0,0,0,0,0,0,0,0,0,0,0,0,0,0,0,0,0,0,0,0,0,0,0,0,0,0,0,0,0,0,0,0,0,0,0,0,0,0,0,0,0,0,0,0,0,0,0,0,0,0,0,0,0,0,0,0,0,0,0,0,0,0,0,0,0,0,0,0,0,0,0,0,0,0,0,0,0,0,0,0,0,0,0,0,0,0,0,0,0,0,0,0,0,0,0,0,0,0,0,0,0,0,0,0,0,0,0,0,0,0,0,0,0,0,0,0,0,0,0,0,0,0,0,0,0,0,0,0,0,0,0"/>
                </v:shape>
                <v:shape id="Freeform: Shape 2604" o:spid="_x0000_s1873" style="position:absolute;left:9070;top:6961;width:11928;height:7461;visibility:visible;mso-wrap-style:square;v-text-anchor:middle" coordsize="1192823,74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" path="m1170927,r-4987,29379l1160707,58150r-5461,28202l1149522,113944r-5918,26980l1137388,167320r-6427,25801l1124306,218335r-6918,24604l1110241,266957r-7393,23427l1095227,313203r-7884,22223l1079248,357045r-8358,21029l1062303,398511r-8815,19853l1044409,437602r-9306,18651l1025550,474292r-9798,17454l1005725,508609r-10272,16252l984952,540524r-10764,15079l963213,570089r-11256,13872l940509,597225r-11730,12703l916838,622009r-12187,11501l892237,644398r-12678,10297l866635,664407r-13153,9098l840102,682018r-13653,7921l812600,697250r-14129,6722l784125,710109r-14603,5523l754693,720562r-15071,4323l724317,728646r-15548,3147l692967,734325r-16027,1948l660668,737633r-16527,766l627394,738560r-17001,-428l593165,737089r-17470,-1610l557991,733242r-17969,-2811l521844,727019r-18450,-4011l484723,718390r-18901,-5180l446646,707391r-19372,-6385l407625,694012r-19876,-7580l367647,678239r-20370,-8785l326701,660084r-20849,-9984l284782,639531,263458,628370,241907,616625,220113,604265,198088,591297,175814,577761,153288,563611,130540,548851,107545,533530,84298,517595,60822,501046,37104,483936,13155,466215,,484120r24293,17291l48328,518094r23811,16091l95706,549715r23335,14915l142152,578960r22866,13740l187651,605847r22385,12564l232179,630388r21909,11385l275771,652569r21435,10211l318392,672399r20989,9027l360091,689868r20483,7835l400833,704969r20009,6677l440625,717712r19535,5500l479467,728102r19060,4322l517359,736139r18584,3147l554300,741818r18109,1947l590292,745144r17632,770l625332,746100r17181,-412l659423,744692r16704,-1582l692584,740936r16210,-2764l724770,734824r15731,-3935l756008,726357r15281,-5117l786315,715516r14781,-6294l815654,702344r14330,-7492l844060,686792r13830,-8646l871499,668887r13380,-9823l897996,648629r12889,-11021l923563,626019r12397,-12204l948129,601027r11958,-13352l971800,573712r11466,-14557l994487,544013r11010,-15733l1016244,511957r10535,-16908l1037052,477555r10044,-18085l1056912,440794r9570,-19261l1075806,401658r9096,-20437l1093752,360192r8622,-21642l1110750,316344r8148,-22813l1126800,270149r7673,-23995l1141919,221597r7199,-25173l1156072,170691r6725,-26348l1169259,117404r6251,-27525l1181533,61793r5777,-28701l1192824,3802,1170927,xe" fillcolor="blue" stroked="f" strokeweight=".04875mm">
                  <v:fill opacity="32896f"/>
                  <v:stroke joinstyle="miter"/>
                  <v:path arrowok="t" o:connecttype="custom" o:connectlocs="1170927,0;1165940,29379;1160707,58150;1155246,86352;1149522,113944;1143604,140924;1137388,167320;1130961,193121;1124306,218335;1117388,242939;1110241,266957;1102848,290384;1095227,313203;1087343,335426;1079248,357045;1070890,378074;1062303,398511;1053488,418364;1044409,437602;1035103,456253;1025550,474292;1015752,491746;1005725,508609;995453,524861;984952,540524;974188,555603;963213,570089;951957,583961;940509,597225;928779,609928;916838,622009;904651,633510;892237,644398;879559,654695;866635,664407;853482,673505;840102,682018;826449,689939;812600,697250;798471,703972;784125,710109;769522,715632;754693,720562;739622,724885;724317,728646;708769,731793;692967,734325;676940,736273;660668,737633;644141,738399;627394,738560;610393,738132;593165,737089;575695,735479;557991,733242;540022,730431;521844,727019;503394,723008;484723,718390;465822,713210;446646,707391;427274,701006;407625,694012;387749,686432;367647,678239;347277,669454;326701,660084;305852,650100;284782,639531;263458,628370;241907,616625;220113,604265;198088,591297;175814,577761;153288,563611;130540,548851;107545,533530;84298,517595;60822,501046;37104,483936;13155,466215;0,484120;24293,501411;48328,518094;72139,534185;95706,549715;119041,564630;142152,578960;165018,592700;187651,605847;210036,618411;232179,630388;254088,641773;275771,652569;297206,662780;318392,672399;339381,681426;360091,689868;380574,697703;400833,704969;420842,711646;440625,717712;460160,723212;479467,728102;498527,732424;517359,736139;535943,739286;554300,741818;572409,743765;590292,745144;607924,745914;625332,746100;642513,745688;659423,744692;676127,743110;692584,740936;708794,738172;724770,734824;740501,730889;756008,726357;771289,721240;786315,715516;801096,709222;815654,702344;829984,694852;844060,686792;857890,678146;871499,668887;884879,659064;897996,648629;910885,637608;923563,626019;935960,613815;948129,601027;960087,587675;971800,573712;983266,559155;994487,544013;1005497,528280;1016244,511957;1026779,495049;1037052,477555;1047096,459470;1056912,440794;1066482,421533;1075806,401658;1084902,381221;1093752,360192;1102374,338550;1110750,316344;1118898,293531;1126800,270149;1134473,246154;1141919,221597;1149118,196424;1156072,170691;1162797,144343;1169259,117404;1175510,89879;1181533,61793;1187310,33092;1192824,3802" o:connectangles="0,0,0,0,0,0,0,0,0,0,0,0,0,0,0,0,0,0,0,0,0,0,0,0,0,0,0,0,0,0,0,0,0,0,0,0,0,0,0,0,0,0,0,0,0,0,0,0,0,0,0,0,0,0,0,0,0,0,0,0,0,0,0,0,0,0,0,0,0,0,0,0,0,0,0,0,0,0,0,0,0,0,0,0,0,0,0,0,0,0,0,0,0,0,0,0,0,0,0,0,0,0,0,0,0,0,0,0,0,0,0,0,0,0,0,0,0,0,0,0,0,0,0,0,0,0,0,0,0,0,0,0,0,0,0,0,0,0,0,0,0,0,0,0,0,0,0,0,0,0,0,0,0,0,0,0,0,0,0,0,0,0"/>
                </v:shape>
                <v:shape id="Freeform: Shape 2605" o:spid="_x0000_s1874" style="position:absolute;left:7640;top:14104;width:5650;height:9344;visibility:visible;mso-wrap-style:square;v-text-anchor:middle" coordsize="564959,93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" path="m4526,20530l35921,33435,66390,46357,95971,59261r28656,12922l152359,85087r26842,12882l205121,110866r25010,12882l254243,136647r23178,12881l299691,162387r21370,12875l341500,188120r19557,12882l379663,213861r17726,12829l414206,239548r15888,12834l445057,265218r14081,12834l472285,290888r12252,12829l495877,316528r10413,12812l515793,342153r8604,12815l532094,367751r6767,12818l544719,393352r4961,12784l553708,418901r3124,12801l559050,444468r1315,12765l560748,469999r-522,12766l558802,495513r-2353,12730l553186,521009r-4161,12730l543955,546487r-5998,12731l531051,571948r-7813,12713l514506,597392r-9642,12696l494312,622801r-11451,12695l470478,648209r-13287,12695l442999,673600r-15099,12678l411876,698955r-16933,12678l377085,724293r-18747,12678l338671,749632r-20576,12642l296591,774935r-22409,12660l250871,800238r-24222,12643l201498,825506r-26051,12625l148489,850774r-27867,12625l91829,876006,62130,888614,31529,901222,,913829r8350,20597l38772,921608,68338,908772,97062,895954r27860,-12836l151925,870247r26170,-12836l203400,844557r24424,-12853l251408,818851r22751,-12854l296028,793109r21024,-12854l337223,767384r19308,-12888l374976,741625r17616,-12907l409339,715812r15888,-12871l440258,690035r14169,-12924l467760,664205r12476,-12923l491843,638376r10756,-12924l512490,612511r9050,-12924l529741,586663r7331,-12959l543544,560763r5637,-12941l553957,534846r3916,-12942l560929,508928r2194,-12976l564486,482993r474,-12976l564597,457040r-1201,-12976l561317,431070r-2922,-12994l554612,405082r-4635,-13029l544472,379077r-6359,-13029l530917,353036r-8060,-13010l513939,326989r-9758,-13015l493541,300936,482068,287898,469730,274860,456536,261822,442478,248762,427585,235699,411831,222661,395216,209578,377740,196517,359429,183457,340231,170377,320199,157293,299308,144210,277578,131124,254968,118023,231515,104940,207202,91832,182035,78724,155999,65623,129135,52492,101408,39386,72815,26260,43368,13129,13054,,4526,20530xe" fillcolor="blue" stroked="f" strokeweight=".04875mm">
                  <v:fill opacity="32896f"/>
                  <v:stroke joinstyle="miter"/>
                  <v:path arrowok="t" o:connecttype="custom" o:connectlocs="4526,20530;35921,33435;66390,46357;95971,59261;124627,72183;152359,85087;179201,97969;205121,110866;230131,123748;254243,136647;277421,149528;299691,162387;321061,175262;341500,188120;361057,201002;379663,213861;397389,226690;414206,239548;430094,252382;445057,265218;459138,278052;472285,290888;484537,303717;495877,316528;506290,329340;515793,342153;524397,354968;532094,367751;538861,380569;544719,393352;549680,406136;553708,418901;556832,431702;559050,444468;560365,457233;560748,469999;560226,482765;558802,495513;556449,508243;553186,521009;549025,533739;543955,546487;537957,559218;531051,571948;523238,584661;514506,597392;504864,610088;494312,622801;482861,635496;470478,648209;457191,660904;442999,673600;427900,686278;411876,698955;394943,711633;377085,724293;358338,736971;338671,749632;318095,762274;296591,774935;274182,787595;250871,800238;226649,812881;201498,825506;175447,838131;148489,850774;120622,863399;91829,876006;62130,888614;31529,901222;0,913829;8350,934426;38772,921608;68338,908772;97062,895954;124922,883118;151925,870247;178095,857411;203400,844557;227824,831704;251408,818851;274159,805997;296028,793109;317052,780255;337223,767384;356531,754496;374976,741625;392592,728718;409339,715812;425227,702941;440258,690035;454427,677111;467760,664205;480236,651282;491843,638376;502599,625452;512490,612511;521540,599587;529741,586663;537072,573704;543544,560763;549181,547822;553957,534846;557873,521904;560929,508928;563123,495952;564486,482993;564960,470017;564597,457040;563396,444064;561317,431070;558395,418076;554612,405082;549977,392053;544472,379077;538113,366048;530917,353036;522857,340026;513939,326989;504181,313974;493541,300936;482068,287898;469730,274860;456536,261822;442478,248762;427585,235699;411831,222661;395216,209578;377740,196517;359429,183457;340231,170377;320199,157293;299308,144210;277578,131124;254968,118023;231515,104940;207202,91832;182035,78724;155999,65623;129135,52492;101408,39386;72815,26260;43368,13129;13054,0" o:connectangles="0,0,0,0,0,0,0,0,0,0,0,0,0,0,0,0,0,0,0,0,0,0,0,0,0,0,0,0,0,0,0,0,0,0,0,0,0,0,0,0,0,0,0,0,0,0,0,0,0,0,0,0,0,0,0,0,0,0,0,0,0,0,0,0,0,0,0,0,0,0,0,0,0,0,0,0,0,0,0,0,0,0,0,0,0,0,0,0,0,0,0,0,0,0,0,0,0,0,0,0,0,0,0,0,0,0,0,0,0,0,0,0,0,0,0,0,0,0,0,0,0,0,0,0,0,0,0,0,0,0,0,0,0,0,0,0,0,0,0,0,0,0,0,0"/>
                </v:shape>
                <v:shape id="Freeform: Shape 2606" o:spid="_x0000_s1875" style="position:absolute;left:24108;top:13402;width:5557;height:11519;visibility:visible;mso-wrap-style:square;v-text-anchor:middle" coordsize="555695,115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" path="m520928,1132677r-27236,-15505l467212,1101702r-25725,-15470l416465,1070797r-24285,-15417l368667,1039998r-22792,-15382l323802,1009305,302467,993975,281905,978681,262062,963405,242957,948145,224590,932904,206959,917697,190067,902526,173930,887372,158512,872219,143815,857100,129907,842034,116703,826951,104235,811902,92505,796889,81530,781893,71276,766898,61776,751955,53013,737012,44971,722121,37684,707231,31116,692358,25304,677538,20229,662701,15892,647933,12292,633166,9413,618416,7305,603701,5901,588986,5268,574324r71,-14644l6182,545035,7744,530426r2301,-14574l13083,501277r3775,-14539l21388,472234r5251,-14486l32644,443261r6726,-14434l46832,414404r8218,-14398l63988,385635r9693,-14353l84077,356957,95244,342627r11906,-14283l119793,314084r13363,-14237l147292,285633r14838,-14192l177740,257273r16313,-14150l211121,229020r17806,-14099l247470,200840r19280,-14058l286769,172754r20755,-14012l329035,144754r22213,-13947l374234,116864r23705,-13919l422382,89045,447563,75196,473481,61342,500154,47509,527565,33724,555696,19939,545845,,517977,14306,490795,28631,464385,42983,438695,57359,413725,71730,389511,86148r-23495,14439l343241,115058r-22055,14486l299903,144046r-20580,14534l259498,173135r-19140,14580l221973,202289r-17647,14625l187416,231557r-16173,14665l155773,260913r-14733,14711l127045,290360r-13257,14758l101250,319902,89450,334706,78387,349529,68044,364381r-9622,14868l49554,394148r-8165,14915l33979,423999r-6691,14960l21336,453972r-5216,15014l11607,483999,7850,499065,4812,514131,2529,529232,949,544350,106,559504,1,574658r632,15206l1985,605088r2090,15224l6884,635571r3547,15277l14716,666177r4987,15312l25462,696853r6462,15365l39141,727600r7920,15452l55718,758487r9394,15452l75244,789426r10852,15523l97685,820471r12327,15558l123042,851622r13784,15592l151330,882842r15242,15663l182552,914168r16716,15681l216688,945582r18174,15733l253739,977066r19649,15803l293740,1008655r21089,15856l336656,1040350r22546,15873l382469,1072132r24022,15909l431233,1104002r25479,15962l482911,1135960r26936,16014l520928,1132677xe" fillcolor="blue" stroked="f" strokeweight=".04875mm">
                  <v:fill opacity="32896f"/>
                  <v:stroke joinstyle="miter"/>
                  <v:path arrowok="t" o:connecttype="custom" o:connectlocs="520928,1132677;493692,1117172;467212,1101702;441487,1086232;416465,1070797;392180,1055380;368667,1039998;345875,1024616;323802,1009305;302467,993975;281905,978681;262062,963405;242957,948145;224590,932904;206959,917697;190067,902526;173930,887372;158512,872219;143815,857100;129907,842034;116703,826951;104235,811902;92505,796889;81530,781893;71276,766898;61776,751955;53013,737012;44971,722121;37684,707231;31116,692358;25304,677538;20229,662701;15892,647933;12292,633166;9413,618416;7305,603701;5901,588986;5268,574324;5339,559680;6182,545035;7744,530426;10045,515852;13083,501277;16858,486738;21388,472234;26639,457748;32644,443261;39370,428827;46832,414404;55050,400006;63988,385635;73681,371282;84077,356957;95244,342627;107150,328344;119793,314084;133156,299847;147292,285633;162130,271441;177740,257273;194053,243123;211121,229020;228927,214921;247470,200840;266750,186782;286769,172754;307524,158742;329035,144754;351248,130807;374234,116864;397939,102945;422382,89045;447563,75196;473481,61342;500154,47509;527565,33724;555696,19939;545845,0;517977,14306;490795,28631;464385,42983;438695,57359;413725,71730;389511,86148;366016,100587;343241,115058;321186,129544;299903,144046;279323,158580;259498,173135;240358,187715;221973,202289;204326,216914;187416,231557;171243,246222;155773,260913;141040,275624;127045,290360;113788,305118;101250,319902;89450,334706;78387,349529;68044,364381;58422,379249;49554,394148;41389,409063;33979,423999;27288,438959;21336,453972;16120,468986;11607,483999;7850,499065;4812,514131;2529,529232;949,544350;106,559504;1,574658;633,589864;1985,605088;4075,620312;6884,635571;10431,650848;14716,666177;19703,681489;25462,696853;31924,712218;39141,727600;47061,743052;55718,758487;65112,773939;75244,789426;86096,804949;97685,820471;110012,836029;123042,851622;136826,867214;151330,882842;166572,898505;182552,914168;199268,929849;216688,945582;234862,961315;253739,977066;273388,992869;293740,1008655;314829,1024511;336656,1040350;359202,1056223;382469,1072132;406491,1088041;431233,1104002;456712,1119964;482911,1135960;509847,1151974" o:connectangles="0,0,0,0,0,0,0,0,0,0,0,0,0,0,0,0,0,0,0,0,0,0,0,0,0,0,0,0,0,0,0,0,0,0,0,0,0,0,0,0,0,0,0,0,0,0,0,0,0,0,0,0,0,0,0,0,0,0,0,0,0,0,0,0,0,0,0,0,0,0,0,0,0,0,0,0,0,0,0,0,0,0,0,0,0,0,0,0,0,0,0,0,0,0,0,0,0,0,0,0,0,0,0,0,0,0,0,0,0,0,0,0,0,0,0,0,0,0,0,0,0,0,0,0,0,0,0,0,0,0,0,0,0,0,0,0,0,0,0,0,0,0,0,0,0,0,0,0,0,0,0,0,0,0"/>
                </v:shape>
                <v:shape id="Freeform: Shape 2607" o:spid="_x0000_s1876" style="position:absolute;left:7640;top:6961;width:13358;height:16487;visibility:visible;mso-wrap-style:square;v-text-anchor:middle" coordsize="1335852,1648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" path="m8350,1648697r21277,-8938l50745,1630681r20941,-9219l92466,1612121r20617,-9465l133544,1593034r20282,-9728l173951,1573402r19963,-9991l213697,1553262r19627,-10272l252794,1532577r19309,-10553l291225,1511348r18972,-10817l328982,1489592r18631,-11098l366080,1467291r18317,-11343l402524,1444482r17974,-11642l438312,1421128r17657,-11888l473444,1397212r17316,-12151l507895,1372804r16978,-12432l541690,1347835r16659,-12678l574829,1322339r16318,-12941l607309,1296316r15981,-13222l639115,1269731r15663,-13450l670262,1242637r15344,-13731l700748,1215034r15008,-14013l730585,1186868r14666,-14275l759761,1158176r14330,-14556l788260,1128923r14011,-14803l816103,1099159r13670,-15065l843287,1068869r13356,-15343l869815,1038042r13015,-15615l895664,1006671r12675,-15890l920861,974778r12353,-16162l945395,942346r12018,-16434l969275,909362r11705,-16683l992508,875864r11361,-16955l1015055,841843r11010,-17228l1036934,807256r10712,-17471l1058164,772174r10360,-17772l1078744,736522r10027,-18016l1098639,700351r9711,-18288l1117902,663659r9377,-18560l1136480,626425r9044,-18833l1154391,588649r8710,-19082l1171670,550347r8358,-19354l1188246,511506r8060,-19626l1204191,472120r7744,-19870l1219468,432218r7392,-20147l1234095,391790r7059,-20438l1248037,350799r6743,-20694l1261348,309310r6374,-20966l1273973,267252r6058,-21209l1285949,224674r5724,-21481l1297240,181580r5408,-21753l1307881,137934r5092,-22019l1317890,93751r4723,-22291l1327214,49052r4408,-22571l1335853,3802,1313957,r-3829,22745l1306107,45384r-4161,22476l1297608,90199r-4512,22205l1288407,134475r-4864,21933l1278521,178206r-5180,21662l1267968,221394r-5532,21364l1256729,264014r-5882,21097l1244771,306070r-6216,20848l1232163,347605r-6567,20555l1218853,388550r-6901,20281l1204858,428979r-7235,20008l1190196,468840r-7569,19737l1174848,508157r-7919,19445l1158834,546911r-8288,19167l1142099,585115r-8621,18902l1124698,622779r-8973,18606l1106611,659882r-9306,18357l1087822,696434r-9640,18061l1068384,732424r-9992,17789l1048225,767871r-10325,17522l1027399,802777r-10658,17245l1005906,837116r-11010,16971l983716,870909r-11363,16701l960832,904159r-11682,16409l937270,936841r-12023,16142l913026,968983r-12361,15870l888103,1000564r-12720,15592l862503,1031593r-13063,15327l836200,1062092r-13398,15030l809220,1092013r-13739,14750l781561,1121389r-14081,14487l753220,1150222r-14441,14188l724176,1178493r-14759,13924l694479,1206219r-15119,13643l664080,1233383r-15462,13380l633002,1260003r-15802,13117l601218,1286079r-16138,12818l568785,1311593r-16480,12537l535646,1336562r-16817,12256l501828,1360952r-17158,11993l467332,1384815r-17500,11730l432158,1408134r-17860,11449l396276,1430873r-18171,11185l359724,1453086r-18520,10904l322487,1474754r-18856,10606l284572,1495843r-19214,10342l245979,1516387r-19556,10079l206685,1536370r-19898,9815l166707,1555826r-20234,9517l126051,1574719r-20571,9237l84724,1593051r-20918,8973l42713,1610856r-21279,8692l,1628100r8350,20597xe" fillcolor="blue" stroked="f" strokeweight=".04875mm">
                  <v:fill opacity="32896f"/>
                  <v:stroke joinstyle="miter"/>
                  <v:path arrowok="t" o:connecttype="custom" o:connectlocs="8350,1648697;29627,1639759;50745,1630681;71686,1621462;92466,1612121;113083,1602656;133544,1593034;153826,1583306;173951,1573402;193914,1563411;213697,1553262;233324,1542990;252794,1532577;272103,1522024;291225,1511348;310197,1500531;328982,1489592;347613,1478494;366080,1467291;384397,1455948;402524,1444482;420498,1432840;438312,1421128;455969,1409240;473444,1397212;490760,1385061;507895,1372804;524873,1360372;541690,1347835;558349,1335157;574829,1322339;591147,1309398;607309,1296316;623290,1283094;639115,1269731;654778,1256281;670262,1242637;685606,1228906;700748,1215034;715756,1201021;730585,1186868;745251,1172593;759761,1158176;774091,1143620;788260,1128923;802271,1114120;816103,1099159;829773,1084094;843287,1068869;856643,1053526;869815,1038042;882830,1022427;895664,1006671;908339,990781;920861,974778;933214,958616;945395,942346;957413,925912;969275,909362;980980,892679;992508,875864;1003869,858909;1015055,841843;1026065,824615;1036934,807256;1047646,789785;1058164,772174;1068524,754402;1078744,736522;1088771,718506;1098639,700351;1108350,682063;1117902,663659;1127279,645099;1136480,626425;1145524,607592;1154391,588649;1163101,569567;1171670,550347;1180028,530993;1188246,511506;1196306,491880;1204191,472120;1211935,452250;1219468,432218;1226860,412071;1234095,391790;1241154,371352;1248037,350799;1254780,330105;1261348,309310;1267722,288344;1273973,267252;1280031,246043;1285949,224674;1291673,203193;1297240,181580;1302648,159827;1307881,137934;1312973,115915;1317890,93751;1322613,71460;1327214,49052;1331622,26481;1335853,3802;1313957,0;1310128,22745;1306107,45384;1301946,67860;1297608,90199;1293096,112404;1288407,134475;1283543,156408;1278521,178206;1273341,199868;1267968,221394;1262436,242758;1256729,264014;1250847,285111;1244771,306070;1238555,326918;1232163,347605;1225596,368160;1218853,388550;1211952,408831;1204858,428979;1197623,448987;1190196,468840;1182627,488577;1174848,508157;1166929,527602;1158834,546911;1150546,566078;1142099,585115;1133478,604017;1124698,622779;1115725,641385;1106611,659882;1097305,678239;1087822,696434;1078182,714495;1068384,732424;1058392,750213;1048225,767871;1037900,785393;1027399,802777;1016741,820022;1005906,837116;994896,854087;983716,870909;972353,887610;960832,904159;949150,920568;937270,936841;925247,952983;913026,968983;900665,984853;888103,1000564;875383,1016156;862503,1031593;849440,1046920;836200,1062092;822802,1077122;809220,1092013;795481,1106763;781561,1121389;767480,1135876;753220,1150222;738779,1164410;724176,1178493;709417,1192417;694479,1206219;679360,1219862;664080,1233383;648618,1246763;633002,1260003;617200,1273120;601218,1286079;585080,1298897;568785,1311593;552305,1324130;535646,1336562;518829,1348818;501828,1360952;484670,1372945;467332,1384815;449832,1396545;432158,1408134;414298,1419583;396276,1430873;378105,1442058;359724,1453086;341204,1463990;322487,1474754;303631,1485360;284572,1495843;265358,1506185;245979,1516387;226423,1526466;206685,1536370;186787,1546185;166707,1555826;146473,1565343;126051,1574719;105480,1583956;84724,1593051;63806,1602024;42713,1610856;21434,1619548;0,1628100" o:connectangles="0,0,0,0,0,0,0,0,0,0,0,0,0,0,0,0,0,0,0,0,0,0,0,0,0,0,0,0,0,0,0,0,0,0,0,0,0,0,0,0,0,0,0,0,0,0,0,0,0,0,0,0,0,0,0,0,0,0,0,0,0,0,0,0,0,0,0,0,0,0,0,0,0,0,0,0,0,0,0,0,0,0,0,0,0,0,0,0,0,0,0,0,0,0,0,0,0,0,0,0,0,0,0,0,0,0,0,0,0,0,0,0,0,0,0,0,0,0,0,0,0,0,0,0,0,0,0,0,0,0,0,0,0,0,0,0,0,0,0,0,0,0,0,0,0,0,0,0,0,0,0,0,0,0,0,0,0,0,0,0,0,0,0,0,0,0,0,0,0,0,0,0,0,0,0,0,0,0,0,0,0,0,0,0,0,0,0,0,0,0,0,0,0,0,0,0,0,0,0,0,0,0,0,0,0,0,0,0,0,0"/>
                </v:shape>
                <v:shape id="Freeform: Shape 2608" o:spid="_x0000_s1877" style="position:absolute;left:9070;top:11623;width:11069;height:19189;visibility:visible;mso-wrap-style:square;v-text-anchor:middle" coordsize="1106921,191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" path="m1106922,1916709r-2476,-22090l1101795,1872600r-2792,-21949l1096088,1828807r-3056,-21791l1089819,1785312r-3336,-21615l1082988,1742151r-3635,-21422l1075578,1699324r-3916,-21264l1067588,1656848r-4179,-21124l1059054,1614670r-4495,-20948l1049941,1572827r-4794,-20808l1040230,1531299r-5057,-20633l1029958,1490104r-5339,-20474l1019123,1449226r-5636,-20298l1007727,1408699r-5918,-20140l995734,1368471r-6199,-19983l983196,1328593r-6497,-19842l970079,1289032r-6778,-19684l956382,1249769r-7041,-19508l942124,1210858r-7340,-19350l927286,1172263r-7621,-19158l911904,1134001r-7920,-19017l895924,1096055r-8200,-18824l879365,1058460r-8481,-18700l862262,1021164r-8780,-18525l844581,984202r-9052,-18367l826316,947573r-9347,-18209l807483,911260r-9619,-18033l788081,875281r-9914,-17893l768119,839618,757933,821901,747588,804289,737105,786747,726468,769275,715695,751892,704783,734596,693738,717370,682531,700249,671191,683199,659718,666219,648083,649327,636312,632505,624405,615789,612340,599125,600159,582560,587805,566080,575329,549669,562702,533351,549936,517121,537031,500960,523971,484868,510776,468887,497443,452975,483952,437126,470324,421372,456560,405709,442665,390114,428607,374609,414415,359171,400062,343851,385598,328571,370978,313384,356196,298282,341304,283274,326250,268337,311061,253468,295712,238709,280234,224019,264612,209393,248838,194867,232943,180421,216896,166050,200689,151767,184372,137553,167891,123430,151255,109396,134503,95426,117593,81553,100551,67746,83346,54028,66009,40401,48532,26846,30921,13375,13155,,,17905,17999,30966,35859,44114,53556,57356,71126,70666,88528,84069r17251,13489l122891,111117r16978,13647l156661,138503r16684,13831l189847,166254r16364,13987l222444,194322r16067,14167l254423,222726r15780,14331l285820,251475r15483,14509l316630,280586r15165,14666l346826,310010r14870,14847l376432,339772r14580,15008l405451,369881r14285,15187l433880,400348r13988,15345l461700,431130r13693,15529l488930,462252r13403,15685l515574,493716r13085,15867l541604,525541r12789,16026l567048,557683r12494,16208l591902,590161r12199,16374l616142,623006r11907,16523l639819,656176r11590,16698l662887,689661r11295,16892l685341,723498r11022,17068l707229,757704r10708,17208l728506,792225r10413,17384l749171,827081r10118,17559l769273,862287r9821,17735l788761,897845r9531,17910l807662,933719r9236,18068l825973,969926r8919,18262l843677,1006520r8629,18402l860787,1043412r8341,18578l877311,1080638r8042,18771l893220,1118232r7744,18912l908550,1156161r7445,19069l923282,1194405r7165,19262l937436,1233000r6830,19438l950974,1271964r6550,19597l963916,1311227r6251,19754l976278,1350841r5952,19930l988025,1390806r5654,20106l999211,1431105r5338,20281l1009746,1471737r5075,20457l1019738,1512721r4759,20597l1029115,1554038r4478,20773l1037895,1595689r4161,20948l1046078,1637691r3880,21124l1053663,1680026r3583,21300l1060687,1722696r3266,21475l1067061,1765716r2985,21615l1072891,1809070r2669,21791l1078089,1852758r2371,21966l1082707,1896797r2090,22142l1106922,1916709xe" fillcolor="blue" stroked="f" strokeweight=".04875mm">
                  <v:fill opacity="32896f"/>
                  <v:stroke joinstyle="miter"/>
                  <v:path arrowok="t" o:connecttype="custom" o:connectlocs="1106922,1916709;1104446,1894619;1101795,1872600;1099003,1850651;1096088,1828807;1093032,1807016;1089819,1785312;1086483,1763697;1082988,1742151;1079353,1720729;1075578,1699324;1071662,1678060;1067588,1656848;1063409,1635724;1059054,1614670;1054559,1593722;1049941,1572827;1045147,1552019;1040230,1531299;1035173,1510666;1029958,1490104;1024619,1469630;1019123,1449226;1013487,1428928;1007727,1408699;1001809,1388559;995734,1368471;989535,1348488;983196,1328593;976699,1308751;970079,1289032;963301,1269348;956382,1249769;949341,1230261;942124,1210858;934784,1191508;927286,1172263;919665,1153105;911904,1134001;903984,1114984;895924,1096055;887724,1077231;879365,1058460;870884,1039760;862262,1021164;853482,1002639;844581,984202;835529,965835;826316,947573;816969,929364;807483,911260;797864,893227;788081,875281;778167,857388;768119,839618;757933,821901;747588,804289;737105,786747;726468,769275;715695,751892;704783,734596;693738,717370;682531,700249;671191,683199;659718,666219;648083,649327;636312,632505;624405,615789;612340,599125;600159,582560;587805,566080;575329,549669;562702,533351;549936,517121;537031,500960;523971,484868;510776,468887;497443,452975;483952,437126;470324,421372;456560,405709;442665,390114;428607,374609;414415,359171;400062,343851;385598,328571;370978,313384;356196,298282;341304,283274;326250,268337;311061,253468;295712,238709;280234,224019;264612,209393;248838,194867;232943,180421;216896,166050;200689,151767;184372,137553;167891,123430;151255,109396;134503,95426;117593,81553;100551,67746;83346,54028;66009,40401;48532,26846;30921,13375;13155,0;0,17905;17999,30966;35859,44114;53556,57356;71126,70666;88528,84069;105779,97558;122891,111117;139869,124764;156661,138503;173345,152334;189847,166254;206211,180241;222444,194322;238511,208489;254423,222726;270203,237057;285820,251475;301303,265984;316630,280586;331795,295252;346826,310010;361696,324857;376432,339772;391012,354780;405451,369881;419736,385068;433880,400348;447868,415693;461700,431130;475393,446659;488930,462252;502333,477937;515574,493716;528659,509583;541604,525541;554393,541567;567048,557683;579542,573891;591902,590161;604101,606535;616142,623006;628049,639529;639819,656176;651409,672874;662887,689661;674182,706553;685341,723498;696363,740566;707229,757704;717937,774912;728506,792225;738919,809609;749171,827081;759289,844640;769273,862287;779094,880022;788761,897845;798292,915755;807662,933719;816898,951787;825973,969926;834892,988188;843677,1006520;852306,1024922;860787,1043412;869128,1061990;877311,1080638;885353,1099409;893220,1118232;900964,1137144;908550,1156161;915995,1175230;923282,1194405;930447,1213667;937436,1233000;944266,1252438;950974,1271964;957524,1291561;963916,1311227;970167,1330981;976278,1350841;982230,1370771;988025,1390806;993679,1410912;999211,1431105;1004549,1451386;1009746,1471737;1014821,1492194;1019738,1512721;1024497,1533318;1029115,1554038;1033593,1574811;1037895,1595689;1042056,1616637;1046078,1637691;1049958,1658815;1053663,1680026;1057246,1701326;1060687,1722696;1063953,1744171;1067061,1765716;1070046,1787331;1072891,1809070;1075560,1830861;1078089,1852758;1080460,1874724;1082707,1896797;1084797,1918939" o:connectangles="0,0,0,0,0,0,0,0,0,0,0,0,0,0,0,0,0,0,0,0,0,0,0,0,0,0,0,0,0,0,0,0,0,0,0,0,0,0,0,0,0,0,0,0,0,0,0,0,0,0,0,0,0,0,0,0,0,0,0,0,0,0,0,0,0,0,0,0,0,0,0,0,0,0,0,0,0,0,0,0,0,0,0,0,0,0,0,0,0,0,0,0,0,0,0,0,0,0,0,0,0,0,0,0,0,0,0,0,0,0,0,0,0,0,0,0,0,0,0,0,0,0,0,0,0,0,0,0,0,0,0,0,0,0,0,0,0,0,0,0,0,0,0,0,0,0,0,0,0,0,0,0,0,0,0,0,0,0,0,0,0,0,0,0,0,0,0,0,0,0,0,0,0,0,0,0,0,0,0,0,0,0,0,0,0,0,0,0,0,0,0,0,0,0,0,0,0,0,0,0,0,0,0,0,0,0,0,0,0,0,0,0,0,0,0,0,0,0"/>
                </v:shape>
                <v:shape id="Freeform: Shape 2609" o:spid="_x0000_s1878" style="position:absolute;left:7685;top:14104;width:16751;height:15474;visibility:visible;mso-wrap-style:square;v-text-anchor:middle" coordsize="1675129,154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" path="m1675130,1537292r-10254,-19316l1654550,1498784r-10413,-19122l1633637,1460645r-10589,-18894l1612354,1422927r-10764,-18718l1590721,1385596r-10958,-18525l1568718,1348652r-11133,-18350l1546347,1312093r-11308,-18139l1523625,1275921r-11502,-17946l1500534,1240135r-11677,-17735l1477092,1204753r-11853,-17542l1453298,1169757r-12046,-17331l1429119,1135182r-12222,-17155l1404587,1100942r-12379,-16945l1379705,1067122r-12590,-16734l1354437,1033725r-12731,-16559l1328835,1000678r-12942,-16365l1302882,968035r-13135,-16190l1276542,935778r-13293,-15979l1249851,903908r-13468,-15768l1222792,872442r-13662,-15593l1195381,841379r-13855,-15399l1167619,810686r-14048,-15189l1139471,780361r-14206,-14979l1110971,750475r-14399,-14820l1082121,720957r-14592,-14609l1052901,691844r-14750,-14416l1023313,663099r-14926,-14223l993374,634758,978264,620728,963076,606804,947794,592967,932405,579253,916943,565610,901396,552071,885750,538638,870001,525293,854176,512054,838263,498919,822258,485855,806166,472914,789958,460060,773681,447312,757317,434670,740860,422097,724317,409647,707679,397286,690950,385029,674134,372843,657224,360780,640223,348804,623134,336948,605953,325180,588685,313498,571324,301909,553870,290430,536329,279050,518696,267750,500971,256572,483158,245482,465253,234477,447254,223589,429169,212793,411014,202085,392749,191494,374391,180993,355947,170580,337404,160278,318796,150073,300079,139955,281270,129948r-18902,-9937l243401,110213r-19082,-9735l205146,90859,185907,81331,166551,71911,147111,62564,127595,53326,107974,44206,88277,35178,68471,26237,48578,17384,28609,8651,8529,,,20530r20212,8262l40337,37166r20032,8488l80310,54237r19828,8692l119898,71707r19650,8896l159106,89612r19442,9103l197925,107901r19261,9306l236384,126622r19082,9509l274433,145727r18901,9729l312121,165262r18722,9937l349450,185200r18492,10141l386369,205574r18311,10320l422921,226330r18133,10546l459093,247515r17928,10755l494881,269111r17748,10952l530287,291113r17563,11155l565320,313521r17367,11364l599980,336334r17180,11575l634249,359586r17001,11765l668136,383238r16817,11976l701659,407295r16614,12186l734798,431772r16411,12380l767550,456636r16231,12608l799920,481939r16046,12801l831900,507646r15872,13012l863523,533757r15663,13222l894762,560289r15482,13415l925612,587225r15281,13626l956105,614583r15071,13819l986185,642344r14915,14030l1015903,670527r14715,14223l1045245,699113r14540,14434l1074219,728104r14329,14644l1102788,757516r14136,14837l1130989,787314r13960,15083l1158804,817551r13767,15295l1186250,848210r13574,15452l1213309,879272r13381,15663l1239983,910721r13205,15891l1266270,942591r13029,16102l1292223,974901r12818,16295l1317755,1007579r12625,16505l1342918,1040696r12432,16699l1367712,1074216r12239,16910l1392103,1108158r12046,17121l1416124,1142505r11853,17313l1439777,1177255r11678,17542l1463026,1212426r11502,17753l1485907,1248001r11326,17963l1508436,1283998r11115,18156l1530544,1320398r10939,18368l1552300,1357221r10729,18560l1573670,1394446r10554,18754l1594654,1432076r10360,18964l1615269,1470127r10167,19175l1635480,1508582r9992,19403l1655341,1547476r19789,-10184xe" fillcolor="blue" stroked="f" strokeweight=".04875mm">
                  <v:fill opacity="32896f"/>
                  <v:stroke joinstyle="miter"/>
                  <v:path arrowok="t" o:connecttype="custom" o:connectlocs="1675130,1537292;1664876,1517976;1654550,1498784;1644137,1479662;1633637,1460645;1623048,1441751;1612354,1422927;1601590,1404209;1590721,1385596;1579763,1367071;1568718,1348652;1557585,1330302;1546347,1312093;1535039,1293954;1523625,1275921;1512123,1257975;1500534,1240135;1488857,1222400;1477092,1204753;1465239,1187211;1453298,1169757;1441252,1152426;1429119,1135182;1416897,1118027;1404587,1100942;1392208,1083997;1379705,1067122;1367115,1050388;1354437,1033725;1341706,1017166;1328835,1000678;1315893,984313;1302882,968035;1289747,951845;1276542,935778;1263249,919799;1249851,903908;1236383,888140;1222792,872442;1209130,856849;1195381,841379;1181526,825980;1167619,810686;1153571,795497;1139471,780361;1125265,765382;1110971,750475;1096572,735655;1082121,720957;1067529,706348;1052901,691844;1038151,677428;1023313,663099;1008387,648876;993374,634758;978264,620728;963076,606804;947794,592967;932405,579253;916943,565610;901396,552071;885750,538638;870001,525293;854176,512054;838263,498919;822258,485855;806166,472914;789958,460060;773681,447312;757317,434670;740860,422097;724317,409647;707679,397286;690950,385029;674134,372843;657224,360780;640223,348804;623134,336948;605953,325180;588685,313498;571324,301909;553870,290430;536329,279050;518696,267750;500971,256572;483158,245482;465253,234477;447254,223589;429169,212793;411014,202085;392749,191494;374391,180993;355947,170580;337404,160278;318796,150073;300079,139955;281270,129948;262368,120011;243401,110213;224319,100478;205146,90859;185907,81331;166551,71911;147111,62564;127595,53326;107974,44206;88277,35178;68471,26237;48578,17384;28609,8651;8529,0;0,20530;20212,28792;40337,37166;60369,45654;80310,54237;100138,62929;119898,71707;139548,80603;159106,89612;178548,98715;197925,107901;217186,117207;236384,126622;255466,136131;274433,145727;293334,155456;312121,165262;330843,175199;349450,185200;367942,195341;386369,205574;404680,215894;422921,226330;441054,236876;459093,247515;477021,258270;494881,269111;512629,280063;530287,291113;547850,302268;565320,313521;582687,324885;599980,336334;617160,347909;634249,359586;651250,371351;668136,383238;684953,395214;701659,407295;718273,419481;734798,431772;751209,444152;767550,456636;783781,469244;799920,481939;815966,494740;831900,507646;847772,520658;863523,533757;879186,546979;894762,560289;910244,573704;925612,587225;940893,600851;956105,614583;971176,628402;986185,642344;1001100,656374;1015903,670527;1030618,684750;1045245,699113;1059785,713547;1074219,728104;1088548,742748;1102788,757516;1116924,772353;1130989,787314;1144949,802397;1158804,817551;1172571,832846;1186250,848210;1199824,863662;1213309,879272;1226690,894935;1239983,910721;1253188,926612;1266270,942591;1279299,958693;1292223,974901;1305041,991196;1317755,1007579;1330380,1024084;1342918,1040696;1355350,1057395;1367712,1074216;1379951,1091126;1392103,1108158;1404149,1125279;1416124,1142505;1427977,1159818;1439777,1177255;1451455,1194797;1463026,1212426;1474528,1230179;1485907,1248001;1497233,1265964;1508436,1283998;1519551,1302154;1530544,1320398;1541483,1338766;1552300,1357221;1563029,1375781;1573670,1394446;1584224,1413200;1594654,1432076;1605014,1451040;1615269,1470127;1625436,1489302;1635480,1508582;1645472,1527985;1655341,1547476" o:connectangles="0,0,0,0,0,0,0,0,0,0,0,0,0,0,0,0,0,0,0,0,0,0,0,0,0,0,0,0,0,0,0,0,0,0,0,0,0,0,0,0,0,0,0,0,0,0,0,0,0,0,0,0,0,0,0,0,0,0,0,0,0,0,0,0,0,0,0,0,0,0,0,0,0,0,0,0,0,0,0,0,0,0,0,0,0,0,0,0,0,0,0,0,0,0,0,0,0,0,0,0,0,0,0,0,0,0,0,0,0,0,0,0,0,0,0,0,0,0,0,0,0,0,0,0,0,0,0,0,0,0,0,0,0,0,0,0,0,0,0,0,0,0,0,0,0,0,0,0,0,0,0,0,0,0,0,0,0,0,0,0,0,0,0,0,0,0,0,0,0,0,0,0,0,0,0,0,0,0,0,0,0,0,0,0,0,0,0,0,0,0,0,0,0,0,0,0,0,0,0,0,0,0,0,0,0,0,0,0,0,0,0,0,0,0,0,0,0,0,0,0,0,0"/>
                </v:shape>
                <v:shape id="Freeform: Shape 2610" o:spid="_x0000_s1879" style="position:absolute;left:20472;top:6961;width:8846;height:17960;visibility:visible;mso-wrap-style:square;v-text-anchor:middle" coordsize="884588,1796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" path="m30765,l26990,23677,23478,47238,20177,70712,17156,94046r-2792,23201l11836,140357,9553,163355,7481,186238,5690,208988,4145,231622,2845,254168,1792,276576,966,298873,404,321055,88,343127,1,365059r175,21840l580,408606r685,21619l2160,451706r1159,21364l4724,494326r1651,21143l8289,536498r2125,20913l12802,578214r2651,20662l18333,619454r3125,20437l24830,660218r3617,20212l32310,700530r4127,19986l40809,740392r4601,19737l50274,779778r5092,19510l60704,818712r5585,19284l72136,857165r6093,19064l84568,895171r6585,18832l97966,932727r7077,18583l112365,969800r7551,18356l127730,1006399r8060,18131l144096,1042550r8551,17909l161427,1078246r9061,17683l179759,1113470r9553,17454l199093,1148238r10026,17226l219392,1182549r10536,16980l240674,1216386r11028,16751l262975,1249749r11502,16523l286224,1282690r11993,16277l310492,1315122r12467,16049l335708,1347133r12994,15821l361942,1378634r13468,15593l389142,1409714r13960,15347l417325,1440320r14469,15119l446509,1470434r14961,14908l476659,1500127r15453,14662l507828,1529328r15927,14452l539945,1558091r16436,14205l573062,1586379r16928,13959l607163,1614228r17437,13731l642265,1641585r17929,13486l678333,1668469r18403,13292l715402,1694913r18911,13047l753436,1720901r19403,12818l792489,1746415r19877,12572l832507,1771472r20370,12327l873509,1796055r11081,-19298l863746,1764922r-20597,-11975l822814,1740866r-20088,-12221l782884,1716336r-19562,-12450l744006,1691314r-19087,-12696l706095,1665835r-18561,-12924l669219,1639865r-18069,-13170l633345,1613420r-17560,-13398l598506,1586519r-17068,-13626l564634,1559127r-16524,-13872l531815,1531260r-16050,-14100l499996,1502919r-15540,-14346l469179,1474104r-15031,-14574l439398,1444833r-14540,-14820l410600,1415087r-14013,-15083l382820,1384833r-13486,-15295l356077,1354121r-12994,-15522l330334,1322936r-12485,-15751l305593,1291276r-11994,-16014l281887,1259143r-11519,-16243l259147,1226535r-10975,-16488l237461,1193453r-10483,-16716l216775,1159897r-9956,-16962l197109,1125850r-9465,-17191l178425,1091345r-8938,-17418l160778,1056358r-8447,-17678l144131,1020908r-7920,-17923l128520,984964r-7428,-18155l113893,948569r-6919,-18404l100302,911675,93892,893044,87711,874305,81794,855450,76139,836478,70731,817372,65569,798181,60652,778828,56016,759386,51626,739825,47482,720134,43584,700328,39949,680388,36560,660356,33417,640186,30554,619905,27921,599513,25550,578983,23425,558338,21564,537581,19966,516716,18596,495709,17490,474612r-860,-21231l16015,432009r-334,-21457l15594,388963r158,-21707l16155,345433r650,-21956l17736,301429r1159,-22183l20317,256932r1686,-22413l23917,211978r2195,-22657l28535,166549r2704,-22884l34172,120643,37368,97511,40809,74264,44514,50882,48448,27408,52662,3802,30765,xe" fillcolor="blue" stroked="f" strokeweight=".04875mm">
                  <v:fill opacity="32896f"/>
                  <v:stroke joinstyle="miter"/>
                  <v:path arrowok="t" o:connecttype="custom" o:connectlocs="30765,0;26990,23677;23478,47238;20177,70712;17156,94046;14364,117247;11836,140357;9553,163355;7481,186238;5690,208988;4145,231622;2845,254168;1792,276576;966,298873;404,321055;88,343127;1,365059;176,386899;580,408606;1265,430225;2160,451706;3319,473070;4724,494326;6375,515469;8289,536498;10414,557411;12802,578214;15453,598876;18333,619454;21458,639891;24830,660218;28447,680430;32310,700530;36437,720516;40809,740392;45410,760129;50274,779778;55366,799288;60704,818712;66289,837996;72136,857165;78229,876229;84568,895171;91153,914003;97966,932727;105043,951310;112365,969800;119916,988156;127730,1006399;135790,1024530;144096,1042550;152647,1060459;161427,1078246;170488,1095929;179759,1113470;189312,1130924;199093,1148238;209119,1165464;219392,1182549;229928,1199529;240674,1216386;251702,1233137;262975,1249749;274477,1266272;286224,1282690;298217,1298967;310492,1315122;322959,1331171;335708,1347133;348702,1362954;361942,1378634;375410,1394227;389142,1409714;403102,1425061;417325,1440320;431794,1455439;446509,1470434;461470,1485342;476659,1500127;492112,1514789;507828,1529328;523755,1543780;539945,1558091;556381,1572296;573062,1586379;589990,1600338;607163,1614228;624600,1627959;642265,1641585;660194,1655071;678333,1668469;696736,1681761;715402,1694913;734313,1707960;753436,1720901;772839,1733719;792489,1746415;812366,1758987;832507,1771472;852877,1783799;873509,1796055;884590,1776757;863746,1764922;843149,1752947;822814,1740866;802726,1728645;782884,1716336;763322,1703886;744006,1691314;724919,1678618;706095,1665835;687534,1652911;669219,1639865;651150,1626695;633345,1613420;615785,1600022;598506,1586519;581438,1572893;564634,1559127;548110,1545255;531815,1531260;515765,1517160;499996,1502919;484456,1488573;469179,1474104;454148,1459530;439398,1444833;424858,1430013;410600,1415087;396587,1400004;382820,1384833;369334,1369538;356077,1354121;343083,1338599;330334,1322936;317849,1307185;305593,1291276;293599,1275262;281887,1259143;270368,1242900;259147,1226535;248172,1210047;237461,1193453;226978,1176737;216775,1159897;206819,1142935;197109,1125850;187644,1108659;178425,1091345;169487,1073927;160778,1056358;152331,1038680;144131,1020908;136211,1002985;128520,984964;121092,966809;113893,948569;106974,930165;100302,911675;93892,893044;87711,874305;81794,855450;76139,836478;70731,817372;65569,798181;60652,778828;56016,759386;51626,739825;47482,720134;43584,700328;39949,680388;36560,660356;33417,640186;30554,619905;27921,599513;25550,578983;23425,558338;21564,537581;19966,516716;18596,495709;17490,474612;16630,453381;16015,432009;15681,410552;15594,388963;15752,367256;16155,345433;16805,323477;17736,301429;18895,279246;20317,256932;22003,234519;23917,211978;26112,189321;28535,166549;31239,143665;34172,120643;37368,97511;40809,74264;44514,50882;48448,27408;52662,3802" o:connectangles="0,0,0,0,0,0,0,0,0,0,0,0,0,0,0,0,0,0,0,0,0,0,0,0,0,0,0,0,0,0,0,0,0,0,0,0,0,0,0,0,0,0,0,0,0,0,0,0,0,0,0,0,0,0,0,0,0,0,0,0,0,0,0,0,0,0,0,0,0,0,0,0,0,0,0,0,0,0,0,0,0,0,0,0,0,0,0,0,0,0,0,0,0,0,0,0,0,0,0,0,0,0,0,0,0,0,0,0,0,0,0,0,0,0,0,0,0,0,0,0,0,0,0,0,0,0,0,0,0,0,0,0,0,0,0,0,0,0,0,0,0,0,0,0,0,0,0,0,0,0,0,0,0,0,0,0,0,0,0,0,0,0,0,0,0,0,0,0,0,0,0,0,0,0,0,0,0,0,0,0,0,0,0,0,0,0,0,0,0,0,0,0,0,0,0,0,0,0,0,0,0,0"/>
                </v:shape>
                <v:shape id="Freeform: Shape 2611" o:spid="_x0000_s1880" style="position:absolute;left:7685;top:13402;width:21980;height:3004;visibility:visible;mso-wrap-style:square;v-text-anchor:middle" coordsize="2198023,300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" path="m,90720r20642,8287l41264,107130r20642,7968l82529,122886r20623,7608l123746,137962r20624,7284l164971,152380r20594,6946l206141,166118r20601,6612l247314,179179r20576,6293l288467,191587r20553,5950l329598,203332r20554,5614l370699,214377r20531,5296l411760,224790r20554,4935l452822,234500r20531,4618l493861,243575r20531,4277l534880,251954r20508,3958l575896,259673r20484,3621l616865,266730r20461,3285l657811,273116r20466,2943l698737,278818r20463,2602l739637,283864r20466,2290l780543,288258r20438,1923l821401,291949r20415,1605l862259,295002r20392,1268l903071,297354r20392,934l943883,299052r20368,614l984648,300095r20385,249l1025420,300460r20370,-69l1066141,300142r20370,-406l1106862,299168r20334,-747l1147548,297517r20334,-1066l1188234,295204r20317,-1401l1228885,292221r20299,-1745l1269501,288576r20316,-2086l1310099,284253r20316,-2399l1350697,279269r20299,-2758l1391277,273613r20264,-3076l1431823,267274r20246,-3418l1472333,260280r20229,-3754l1512826,252609r20229,-4074l1553301,244277r20229,-4411l1593776,235271r20211,-4757l1634199,225606r20211,-5094l1674604,215262r20211,-5412l1715008,204259r20194,-5772l1755361,192577r20193,-6084l1795730,180222r20159,-6432l1836030,167207r20176,-6767l1876365,153509r20141,-7080l1916647,139161r20123,-7427l1956894,124131r20123,-7765l1997141,108445r20123,-8107l2037370,92081r20088,-8442l2077564,75057r20071,-8779l2117741,57359r20071,-9125l2157900,38980r20053,-9440l2198024,19939,2188173,r-20246,10163l2147645,20148r-20264,9775l2107100,39542r-20282,9440l2066537,58218r-20282,9075l2025956,76192r-20299,8709l1985341,93414r-20317,8356l1944707,109941r-20316,7989l1904039,125713r-20334,7631l1863353,140791r-20334,7266l1822667,155139r-20387,6883l1781929,168744r-20387,6542l1741173,181648r-20387,6177l1700399,193822r-20387,5819l1659590,205278r-20387,5454l1618781,216005r-20422,5094l1577937,226012r-20422,4728l1537076,235294r-20457,4363l1496162,243847r-20440,4005l1455265,251682r-20492,3645l1414316,258786r-20493,3286l1373349,265171r-20492,2920l1332364,270827r-20492,2562l1291362,275764r-20509,2220l1250325,279994r-20509,1837l1209288,283482r-20562,1471l1168198,286263r-20544,1113l1127091,288304r-20545,747l1085966,289636r-20580,388l1044824,290226r-20580,25l1003646,290110r-20585,-335l962467,289253r-20624,-677l921244,287694r-20619,-1066l880003,285406r-20642,-1426l838737,282393r-20644,-1786l797451,278639r-20664,-2128l756117,274177r-20641,-2486l714783,268995r-20664,-2850l673432,263085r-20692,-3210l632052,256456r-20687,-3575l590650,249097r-20712,-3935l549229,241020r-20733,-4301l507786,232212r-20735,-4659l466296,222709r-20740,-5047l424798,212452r-20755,-5389l383286,201478r-20781,-5754l341725,189795r-20773,-6137l300172,177365r-20803,-6472l258566,164219r-20803,-6838l216960,150362r-20826,-7195l175336,135767r-20849,-7563l133662,120462r-20844,-7921l91991,104436,71119,96132,50276,87665,29403,79021,8529,70190,,90720xe" fillcolor="blue" stroked="f" strokeweight=".04875mm">
                  <v:fill opacity="32896f"/>
                  <v:stroke joinstyle="miter"/>
                  <v:path arrowok="t" o:connecttype="custom" o:connectlocs="0,90720;20642,99007;41264,107130;61906,115098;82529,122886;103152,130494;123746,137962;144370,145246;164971,152380;185565,159326;206141,166118;226742,172730;247314,179179;267890,185472;288467,191587;309020,197537;329598,203332;350152,208946;370699,214377;391230,219673;411760,224790;432314,229725;452822,234500;473353,239118;493861,243575;514392,247852;534880,251954;555388,255912;575896,259673;596380,263294;616865,266730;637326,270015;657811,273116;678277,276059;698737,278818;719200,281420;739637,283864;760103,286154;780543,288258;800981,290181;821401,291949;841816,293554;862259,295002;882651,296270;903071,297354;923463,298288;943883,299052;964251,299666;984648,300095;1005033,300344;1025420,300460;1045790,300391;1066141,300142;1086511,299736;1106862,299168;1127196,298421;1147548,297517;1167882,296451;1188234,295204;1208551,293803;1228885,292221;1249184,290476;1269501,288576;1289817,286490;1310099,284253;1330415,281854;1350697,279269;1370996,276511;1391277,273613;1411541,270537;1431823,267274;1452069,263856;1472333,260280;1492562,256526;1512826,252609;1533055,248535;1553301,244277;1573530,239866;1593776,235271;1613987,230514;1634199,225606;1654410,220512;1674604,215262;1694815,209850;1715008,204259;1735202,198487;1755361,192577;1775554,186493;1795730,180222;1815889,173790;1836030,167207;1856206,160440;1876365,153509;1896506,146429;1916647,139161;1936770,131734;1956894,124131;1977017,116366;1997141,108445;2017264,100338;2037370,92081;2057458,83639;2077564,75057;2097635,66278;2117741,57359;2137812,48234;2157900,38980;2177953,29540;2198024,19939;2188173,0;2167927,10163;2147645,20148;2127381,29923;2107100,39542;2086818,48982;2066537,58218;2046255,67293;2025956,76192;2005657,84901;1985341,93414;1965024,101770;1944707,109941;1924391,117930;1904039,125713;1883705,133344;1863353,140791;1843019,148057;1822667,155139;1802280,162022;1781929,168744;1761542,175286;1741173,181648;1720786,187825;1700399,193822;1680012,199641;1659590,205278;1639203,210732;1618781,216005;1598359,221099;1577937,226012;1557515,230740;1537076,235294;1516619,239657;1496162,243847;1475722,247852;1455265,251682;1434773,255327;1414316,258786;1393823,262072;1373349,265171;1352857,268091;1332364,270827;1311872,273389;1291362,275764;1270853,277984;1250325,279994;1229816,281831;1209288,283482;1188726,284953;1168198,286263;1147654,287376;1127091,288304;1106546,289051;1085966,289636;1065386,290024;1044824,290226;1024244,290251;1003646,290110;983061,289775;962467,289253;941843,288576;921244,287694;900625,286628;880003,285406;859361,283980;838737,282393;818093,280607;797451,278639;776787,276511;756117,274177;735476,271691;714783,268995;694119,266145;673432,263085;652740,259875;632052,256456;611365,252881;590650,249097;569938,245162;549229,241020;528496,236719;507786,232212;487051,227553;466296,222709;445556,217662;424798,212452;404043,207063;383286,201478;362505,195724;341725,189795;320952,183658;300172,177365;279369,170893;258566,164219;237763,157381;216960,150362;196134,143167;175336,135767;154487,128204;133662,120462;112818,112541;91991,104436;71119,96132;50276,87665;29403,79021;8529,70190" o:connectangles="0,0,0,0,0,0,0,0,0,0,0,0,0,0,0,0,0,0,0,0,0,0,0,0,0,0,0,0,0,0,0,0,0,0,0,0,0,0,0,0,0,0,0,0,0,0,0,0,0,0,0,0,0,0,0,0,0,0,0,0,0,0,0,0,0,0,0,0,0,0,0,0,0,0,0,0,0,0,0,0,0,0,0,0,0,0,0,0,0,0,0,0,0,0,0,0,0,0,0,0,0,0,0,0,0,0,0,0,0,0,0,0,0,0,0,0,0,0,0,0,0,0,0,0,0,0,0,0,0,0,0,0,0,0,0,0,0,0,0,0,0,0,0,0,0,0,0,0,0,0,0,0,0,0,0,0,0,0,0,0,0,0,0,0,0,0,0,0,0,0,0,0,0,0,0,0,0,0,0,0,0,0,0,0,0,0,0,0,0,0,0,0,0,0,0,0,0,0,0,0,0,0,0,0,0,0,0,0,0,0,0,0,0,0,0,0"/>
                </v:shape>
                <v:shape id="Freeform: Shape 2612" o:spid="_x0000_s1881" style="position:absolute;left:7640;top:21642;width:20397;height:5104;visibility:visible;mso-wrap-style:square;v-text-anchor:middle" coordsize="2039734,510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" path="m2039735,493488r-17717,-14767l2004265,464164r-17788,-14329l1968636,435735r-17876,-13907l1932867,408185r-17946,-13416l1896957,381547r-18016,-12994l1860872,355805r-18087,-12537l1824681,330959r-18174,-12081l1788298,307008r-18227,-11642l1751808,283970r-18314,-11185l1715144,261828r-18385,-10747l1678356,240581r-18473,-10290l1641393,220229r-18508,-9833l1604289,200791r-18578,-9394l1567063,182231r-18684,-8955l1529660,164584r-18736,-8481l1492135,147815r-18806,-8043l1454470,131976r-18895,-7586l1416628,117016r-18964,-7147l1378664,102951r-19070,-6673l1340524,89799r-19105,-6252l1302262,77560r-19193,-5795l1263823,66199r-19245,-5356l1225280,55733r-19351,-4881l1186578,46164r-19421,-4443l1147719,37507r-19492,-4004l1108718,29745r-19561,-3547l1069560,22897r-19632,-3108l1030262,16910r-19720,-2652l990803,11853,971020,9675,951213,7673,931360,5935,911466,4425,891545,3126,871583,2072,851591,1211,831559,597,811485,193,791360,,771212,70,751046,351,730835,843r-20259,720l690272,2528,669943,3705,649570,5092,629178,6725,608735,8587r-20485,2054l567742,12959r-20554,2528l526612,18227r-20617,2967l485323,24408r-20685,3424l443904,31466r-20781,3881l402320,39438r-20843,4320l360581,48306r-20912,4776l318725,58086r-21005,5215l276698,68745r-21052,5689l234546,80316r-21139,6129l192216,92784r-21208,6567l149752,106146r-21277,7024l107155,120422r-21347,7463l64396,135576r-21411,7919l21499,151643,,160018r8350,20597l30103,171695r21730,-8692l73518,154557r21637,-8217l116752,138368r21573,-7709l159852,123161r21481,-7234l202791,108903r21412,-6743l245568,95646r21325,-6304l288172,83301r21254,-5794l330634,71941r21186,-5321l372941,61545r21100,-4846l415086,52116r21030,-4355l457075,43653r20942,-3881l498908,36155r20871,-3389l540582,29623r20780,-2933l582120,24056r20687,-2458l623471,19438r20622,-1949l664670,15768r20531,-1457l705709,13082r20460,-984l746584,11361r20397,-509l787333,10606r20305,-35l827896,10799r20234,457l868320,11975r20148,931l908569,14118r20074,1422l948675,17191r19992,1914l988606,21264r19917,2371l1028400,26269r19825,2879l1068015,32257r19755,3353l1107489,39210r19667,3828l1146805,47112r19580,4319l1185946,55979r19526,4794l1224946,65830r19439,5268l1263788,76629r19351,5777l1302472,88394r19281,6251l1340999,101124r19192,6725l1379367,114821r19122,7217l1417577,129483r19034,7673l1455628,145093r18965,8183l1493522,161669r18877,8674l1531258,179211r18807,9148l1568819,197718r18753,9623l1606238,217192r18649,10114l1643500,237631r18578,10588l1680621,259036r18491,11062l1717567,281406r18420,11554l1754354,304725r18333,12011l1791002,329010r18227,12519l1827456,354278r18174,12976l1863787,380476r18086,13468l1899942,407675r18017,13925l1935957,435806r17929,14433l1971779,464919r17893,14908l2007478,494998r17788,15382l2039735,493488xe" fillcolor="blue" stroked="f" strokeweight=".04875mm">
                  <v:fill opacity="32896f"/>
                  <v:stroke joinstyle="miter"/>
                  <v:path arrowok="t" o:connecttype="custom" o:connectlocs="2039735,493488;2022018,478721;2004265,464164;1986477,449835;1968636,435735;1950760,421828;1932867,408185;1914921,394769;1896957,381547;1878941,368553;1860872,355805;1842785,343268;1824681,330959;1806507,318878;1788298,307008;1770071,295366;1751808,283970;1733494,272785;1715144,261828;1696759,251081;1678356,240581;1659883,230291;1641393,220229;1622885,210396;1604289,200791;1585711,191397;1567063,182231;1548379,173276;1529660,164584;1510924,156103;1492135,147815;1473329,139772;1454470,131976;1435575,124390;1416628,117016;1397664,109869;1378664,102951;1359594,96278;1340524,89799;1321419,83547;1302262,77560;1283069,71765;1263823,66199;1244578,60843;1225280,55733;1205929,50852;1186578,46164;1167157,41721;1147719,37507;1128227,33503;1108718,29745;1089157,26198;1069560,22897;1049928,19789;1030262,16910;1010542,14258;990803,11853;971020,9675;951213,7673;931360,5935;911466,4425;891545,3126;871583,2072;851591,1211;831559,597;811485,193;791360,0;771212,70;751046,351;730835,843;710576,1563;690272,2528;669943,3705;649570,5092;629178,6725;608735,8587;588250,10641;567742,12959;547188,15487;526612,18227;505995,21194;485323,24408;464638,27832;443904,31466;423123,35347;402320,39438;381477,43758;360581,48306;339669,53082;318725,58086;297720,63301;276698,68745;255646,74434;234546,80316;213407,86445;192216,92784;171008,99351;149752,106146;128475,113170;107155,120422;85808,127885;64396,135576;42985,143495;21499,151643;0,160018;8350,180615;30103,171695;51833,163003;73518,154557;95155,146340;116752,138368;138325,130659;159852,123161;181333,115927;202791,108903;224203,102160;245568,95646;266893,89342;288172,83301;309426,77507;330634,71941;351820,66620;372941,61545;394041,56699;415086,52116;436116,47761;457075,43653;478017,39772;498908,36155;519779,32766;540582,29623;561362,26690;582120,24056;602807,21598;623471,19438;644093,17489;664670,15768;685201,14311;705709,13082;726169,12098;746584,11361;766981,10852;787333,10606;807638,10571;827896,10799;848130,11256;868320,11975;888468,12906;908569,14118;928643,15540;948675,17191;968667,19105;988606,21264;1008523,23635;1028400,26269;1048225,29148;1068015,32257;1087770,35610;1107489,39210;1127156,43038;1146805,47112;1166385,51431;1185946,55979;1205472,60773;1224946,65830;1244385,71098;1263788,76629;1283139,82406;1302472,88394;1321753,94645;1340999,101124;1360191,107849;1379367,114821;1398489,122038;1417577,129483;1436611,137156;1455628,145093;1474593,153276;1493522,161669;1512399,170343;1531258,179211;1550065,188359;1568819,197718;1587572,207341;1606238,217192;1624887,227306;1643500,237631;1662078,248219;1680621,259036;1699112,270098;1717567,281406;1735987,292960;1754354,304725;1772687,316736;1791002,329010;1809229,341529;1827456,354278;1845630,367254;1863787,380476;1881873,393944;1899942,407675;1917959,421600;1935957,435806;1953886,450239;1971779,464919;1989672,479827;2007478,494998;2025266,510380" o:connectangles="0,0,0,0,0,0,0,0,0,0,0,0,0,0,0,0,0,0,0,0,0,0,0,0,0,0,0,0,0,0,0,0,0,0,0,0,0,0,0,0,0,0,0,0,0,0,0,0,0,0,0,0,0,0,0,0,0,0,0,0,0,0,0,0,0,0,0,0,0,0,0,0,0,0,0,0,0,0,0,0,0,0,0,0,0,0,0,0,0,0,0,0,0,0,0,0,0,0,0,0,0,0,0,0,0,0,0,0,0,0,0,0,0,0,0,0,0,0,0,0,0,0,0,0,0,0,0,0,0,0,0,0,0,0,0,0,0,0,0,0,0,0,0,0,0,0,0,0,0,0,0,0,0,0,0,0,0,0,0,0,0,0,0,0,0,0,0,0,0,0,0,0,0,0,0,0,0,0,0,0,0,0,0,0,0,0,0,0,0,0,0,0,0,0,0,0,0,0,0,0,0,0,0,0,0,0,0,0"/>
                </v:shape>
                <v:shape id="Freeform: Shape 2613" o:spid="_x0000_s1882" style="position:absolute;left:14116;top:7680;width:13921;height:19066;visibility:visible;mso-wrap-style:square;v-text-anchor:middle" coordsize="1392112,1906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" path="m1392113,1889682r-16401,-13837l1359382,1861938r-16260,-13960l1326967,1833948r-16120,-14082l1294815,1805730r-15927,-14153l1262997,1777337r-15787,-14311l1231494,1748680r-15663,-14399l1200256,1719812r-15506,-14504l1169333,1690752r-15365,-14627l1138691,1661463r-15189,-14733l1108348,1631945r-15049,-14820l1078338,1602235r-14908,-14943l1048592,1572279r-14750,-15049l1019162,1542129r-14592,-15171l990030,1511751r-14451,-15276l961197,1481146r-14293,-15365l932680,1450346r-14170,-15487l904427,1419302r-14013,-15593l876489,1388081r-13854,-15716l848868,1356615r-13697,-15821l821510,1324920r-13521,-15909l794485,1293032r-13398,-16031l767759,1260916r-13275,-16154l741314,1228589r-13099,-16259l715168,1196034r-12942,-16365l689338,1163269r-12801,-16471l663788,1130292r-12660,-16576l638555,1097070r-12503,-16681l613603,1063672r-12363,-16804l588984,1030028r-12222,-16909l564628,996174,552565,979169,540589,962103,528684,944992,516848,927812,505066,910589,493389,893316,481782,875978,470262,858594,458778,841142,447400,823648,436091,806103,424853,788492,413685,770836,402622,753117,391595,735345,380673,717531,369803,699651,359022,681721,348293,663730,337658,645691,327107,627606,316606,609452,306193,591250,295873,572986,285592,554675,275411,536317,265311,517890,255263,499418r-9960,-18538l235410,462297r-9821,-18628l215854,424975r-9665,-18746l196615,387421r-9533,-18857l177649,349668r-9352,-18971l158995,311686r-9213,-19082l140638,273475r-9057,-19168l122599,235064r-8924,-19286l104827,196424,96065,177030,87372,157583,78751,138073,70215,118517,61755,98891,53352,79223,45048,59505,36807,39721,28637,19898,20531,,1,8536,8466,28272r8513,19690l25578,67588r8669,19603l42985,106724r8808,19487l60666,145636r8940,19394l78617,184361r9075,19289l96835,222888r9214,19169l115333,261185r9370,19082l134118,299303r9504,18994l153178,337215r9642,18903l172509,374950r9776,18762l192136,412459r9909,18671l212029,449758r10053,18583l232200,486879r10181,18472l252638,523778r10321,18374l273349,560493r10482,18288l294354,596999r10592,18177l315633,633308r10754,18084l337182,669408r10882,17974l359022,705312r11010,17881l381112,741029r11168,17767l403500,776520r11291,17681l426152,811832r11449,17565l449120,846937r11555,17477l472317,881820r11730,17384l495812,916518r11870,17267l519570,951013r12011,17182l543645,985306r12116,17084l567947,1019422r12274,16963l592548,1053294r12415,16875l617431,1087008r12537,16769l642576,1120476r12678,16682l668020,1153769r12819,16576l693745,1186868r12942,16454l719716,1219757r13082,16365l745985,1252453r13240,16260l772518,1284920r13363,16172l799332,1317194r13521,16084l826427,1349293r13643,15961l853785,1381163r13801,15873l881459,1412857r13924,15786l909361,1444341r14083,15663l937562,1475632r14223,15540l966044,1506694r14346,15470l994807,1537581r14486,15365l1023833,1568258r14627,15241l1053140,1598741r14768,15136l1082746,1628995r14908,15066l1112615,1659074r15031,14979l1142730,1688943r15207,14873l1173161,1718618r15330,14750l1203855,1748083r15453,14680l1234848,1777354r15558,14557l1266087,1806415r15716,14469l1297607,1835300r15874,14346l1329407,1863957r16015,14258l1361489,1892438r16155,14136l1392113,1889682xe" fillcolor="blue" stroked="f" strokeweight=".04875mm">
                  <v:fill opacity="32896f"/>
                  <v:stroke joinstyle="miter"/>
                  <v:path arrowok="t" o:connecttype="custom" o:connectlocs="1392113,1889682;1375712,1875845;1359382,1861938;1343122,1847978;1326967,1833948;1310847,1819866;1294815,1805730;1278888,1791577;1262997,1777337;1247210,1763026;1231494,1748680;1215831,1734281;1200256,1719812;1184750,1705308;1169333,1690752;1153968,1676125;1138691,1661463;1123502,1646730;1108348,1631945;1093299,1617125;1078338,1602235;1063430,1587292;1048592,1572279;1033842,1557230;1019162,1542129;1004570,1526958;990030,1511751;975579,1496475;961197,1481146;946904,1465781;932680,1450346;918510,1434859;904427,1419302;890414,1403709;876489,1388081;862635,1372365;848868,1356615;835171,1340794;821510,1324920;807989,1309011;794485,1293032;781087,1277001;767759,1260916;754484,1244762;741314,1228589;728215,1212330;715168,1196034;702226,1179669;689338,1163269;676537,1146798;663788,1130292;651128,1113716;638555,1097070;626052,1080389;613603,1063672;601240,1046868;588984,1030028;576762,1013119;564628,996174;552565,979169;540589,962103;528684,944992;516848,927812;505066,910589;493389,893316;481782,875978;470262,858594;458778,841142;447400,823648;436091,806103;424853,788492;413685,770836;402622,753117;391595,735345;380673,717531;369803,699651;359022,681721;348293,663730;337658,645691;327107,627606;316606,609452;306193,591250;295873,572986;285592,554675;275411,536317;265311,517890;255263,499418;245303,480880;235410,462297;225589,443669;215854,424975;206189,406229;196615,387421;187082,368564;177649,349668;168297,330697;158995,311686;149782,292604;140638,273475;131581,254307;122599,235064;113675,215778;104827,196424;96065,177030;87372,157583;78751,138073;70215,118517;61755,98891;53352,79223;45048,59505;36807,39721;28637,19898;20531,0;1,8536;8466,28272;16979,47962;25578,67588;34247,87191;42985,106724;51793,126211;60666,145636;69606,165030;78617,184361;87692,203650;96835,222888;106049,242057;115333,261185;124703,280267;134118,299303;143622,318297;153178,337215;162820,356118;172509,374950;182285,393712;192136,412459;202045,431130;212029,449758;222082,468341;232200,486879;242381,505351;252638,523778;262959,542152;273349,560493;283831,578781;294354,596999;304946,615176;315633,633308;326387,651392;337182,669408;348064,687382;359022,705312;370032,723193;381112,741029;392280,758796;403500,776520;414791,794201;426152,811832;437601,829397;449120,846937;460675,864414;472317,881820;484047,899204;495812,916518;507682,933785;519570,951013;531581,968195;543645,985306;555761,1002390;567947,1019422;580221,1036385;592548,1053294;604963,1070169;617431,1087008;629968,1103777;642576,1120476;655254,1137158;668020,1153769;680839,1170345;693745,1186868;706687,1203322;719716,1219757;732798,1236122;745985,1252453;759225,1268713;772518,1284920;785881,1301092;799332,1317194;812853,1333278;826427,1349293;840070,1365254;853785,1381163;867586,1397036;881459,1412857;895383,1428643;909361,1444341;923444,1460004;937562,1475632;951785,1491172;966044,1506694;980390,1522164;994807,1537581;1009293,1552946;1023833,1568258;1038460,1583499;1053140,1598741;1067908,1613877;1082746,1628995;1097654,1644061;1112615,1659074;1127646,1674053;1142730,1688943;1157937,1703816;1173161,1718618;1188491,1733368;1203855,1748083;1219308,1762763;1234848,1777354;1250406,1791911;1266087,1806415;1281803,1820884;1297607,1835300;1313481,1849646;1329407,1863957;1345422,1878215;1361489,1892438;1377644,1906574" o:connectangles="0,0,0,0,0,0,0,0,0,0,0,0,0,0,0,0,0,0,0,0,0,0,0,0,0,0,0,0,0,0,0,0,0,0,0,0,0,0,0,0,0,0,0,0,0,0,0,0,0,0,0,0,0,0,0,0,0,0,0,0,0,0,0,0,0,0,0,0,0,0,0,0,0,0,0,0,0,0,0,0,0,0,0,0,0,0,0,0,0,0,0,0,0,0,0,0,0,0,0,0,0,0,0,0,0,0,0,0,0,0,0,0,0,0,0,0,0,0,0,0,0,0,0,0,0,0,0,0,0,0,0,0,0,0,0,0,0,0,0,0,0,0,0,0,0,0,0,0,0,0,0,0,0,0,0,0,0,0,0,0,0,0,0,0,0,0,0,0,0,0,0,0,0,0,0,0,0,0,0,0,0,0,0,0,0,0,0,0,0,0,0,0,0,0,0,0,0,0,0,0,0,0,0,0,0,0,0,0,0,0,0,0,0,0,0,0,0,0,0,0,0,0,0,0,0,0"/>
                </v:shape>
                <v:shape id="Freeform: Shape 2614" o:spid="_x0000_s1883" style="position:absolute;left:17342;top:7089;width:4316;height:23705;visibility:visible;mso-wrap-style:square;v-text-anchor:middle" coordsize="431523,2370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" path="m409873,r-9114,41194l396211,61816r-4495,20618l387203,103033r-4478,20624l378265,144273r-4460,20646l369362,185537r-4407,20622l360565,226800r-4372,20646l351820,268070r-4337,20639l343163,309373r-8604,41286l330274,371329r-4249,20640l317561,433302r-4214,20669l309168,474635r-4180,20664l300827,515990r-4144,20664l292556,557341r-4091,20692l280317,619406r-4056,20692l272239,660785r-4038,20711l264197,702206r-3986,20692l256260,743607r-7884,41421l244460,805765r-3881,20712l236699,847186r-3863,20733l228990,888653r-3828,20732l217559,950857r-3793,20734l210008,992346r-3723,20734l202545,1033835r-11063,62269l187830,1116859r-3652,20773l180560,1158387r-7199,41563l169814,1220705r-3565,20808l159190,1283076r-3477,20773l152219,1324657r-3459,20790l145300,1366237r-6830,41598l135063,1428661r-3389,20790l128320,1470276r-3354,20808l121647,1511910r-6602,41650l111744,1574386r-3249,20825l105246,1616054r-3213,20826l98837,1657723r-3196,20860l92463,1699391r-3161,20878l83051,1761955r-3108,20878l76853,1803676r-6111,41738l64666,1887153r-5970,41739l55728,1949787r-2950,20896l49846,1991543r-2915,20896l44033,2033335r-2879,20895l38274,2075143r-2827,20879l32619,2116952r-2809,20878l27000,2158761r-2774,20913l21459,2200587r-2736,20914l16004,2242431r-2716,20931l10592,2284293r-2670,20931l2626,2347103,1,2368034r22100,2546l24331,2349596r2265,-20983l28879,2307647r2318,-20984l33515,2265715r2353,-20966l40679,2202817r2424,-20948l45561,2160921r2476,-20948l53059,2098093r2564,-20913l58169,2056232r2599,-20913l63402,2014406r2651,-20914l68722,1972579r2687,-20913l74131,1930770r2739,-20878l79627,1888997r2792,-20896l88073,1826310r2845,-20861l96712,1763711r2951,-20878l102612,1721990r2986,-20878l108600,1680269r3038,-20843l117749,1617740r3108,-20826l123983,1576089r3161,-20860l130304,1534438r3196,-20825l136714,1492787r3248,-20807l146512,1430381r6673,-41598l156556,1367993r3389,-20790l163334,1326413r3442,-20773l170235,1284849r3494,-20755l177241,1243322r3530,-20755l184318,1201811r3582,-20755l191500,1160319r3635,-20756l198787,1118826r3670,-20720l209885,1056631r3740,-20715l217400,1015182r3793,-20710l228849,953048r3864,-20687l236611,911650r3916,-20687l244460,870271r3969,-20686l252415,828898r4021,-20669l260475,787542r4056,-20664l268605,746209r4109,-20663l276823,704899r4179,-20662l289378,642950r4232,-20646l297859,601664r4267,-20623l306411,560423r4337,-20645l315085,519160r4373,-20599l323848,477938r4442,-20594l332715,436720r4461,-20598l341688,395526r4496,-20576l350714,354351r4583,-20578l364481,292627r4636,-20576l373788,251473r4653,-20553l383147,210373r4741,-20555l392647,169265r4758,-20553l402217,128182r4846,-20554l411892,87098r4882,-20530l421655,46062r4935,-20531l431524,5024,409873,xe" fillcolor="blue" stroked="f" strokeweight=".04875mm">
                  <v:fill opacity="32896f"/>
                  <v:stroke joinstyle="miter"/>
                  <v:path arrowok="t" o:connecttype="custom" o:connectlocs="409873,0;400759,41194;396211,61816;391716,82434;387203,103033;382725,123657;378265,144273;373805,164919;369362,185537;364955,206159;360565,226800;356193,247446;351820,268070;347483,288709;343163,309373;334559,350659;330274,371329;326025,391969;317561,433302;313347,453971;309168,474635;304988,495299;300827,515990;296683,536654;292556,557341;288465,578033;280317,619406;276261,640098;272239,660785;268201,681496;264197,702206;260211,722898;256260,743607;248376,785028;244460,805765;240579,826477;236699,847186;232836,867919;228990,888653;225162,909385;217559,950857;213766,971591;210008,992346;206285,1013080;202545,1033835;191482,1096104;187830,1116859;184178,1137632;180560,1158387;173361,1199950;169814,1220705;166249,1241513;159190,1283076;155713,1303849;152219,1324657;148760,1345447;145300,1366237;138470,1407835;135063,1428661;131674,1449451;128320,1470276;124966,1491084;121647,1511910;115045,1553560;111744,1574386;108495,1595211;105246,1616054;102033,1636880;98837,1657723;95641,1678583;92463,1699391;89302,1720269;83051,1761955;79943,1782833;76853,1803676;70742,1845414;64666,1887153;58696,1928892;55728,1949787;52778,1970683;49846,1991543;46931,2012439;44033,2033335;41154,2054230;38274,2075143;35447,2096022;32619,2116952;29810,2137830;27000,2158761;24226,2179674;21459,2200587;18723,2221501;16004,2242431;13288,2263362;10592,2284293;7922,2305224;2626,2347103;1,2368034;22101,2370580;24331,2349596;26596,2328613;28879,2307647;31197,2286663;33515,2265715;35868,2244749;40679,2202817;43103,2181869;45561,2160921;48037,2139973;53059,2098093;55623,2077180;58169,2056232;60768,2035319;63402,2014406;66053,1993492;68722,1972579;71409,1951666;74131,1930770;76870,1909892;79627,1888997;82419,1868101;88073,1826310;90918,1805449;96712,1763711;99663,1742833;102612,1721990;105598,1701112;108600,1680269;111638,1659426;117749,1617740;120857,1596914;123983,1576089;127144,1555229;130304,1534438;133500,1513613;136714,1492787;139962,1471980;146512,1430381;153185,1388783;156556,1367993;159945,1347203;163334,1326413;166776,1305640;170235,1284849;173729,1264094;177241,1243322;180771,1222567;184318,1201811;187900,1181056;191500,1160319;195135,1139563;198787,1118826;202457,1098106;209885,1056631;213625,1035916;217400,1015182;221193,994472;228849,953048;232713,932361;236611,911650;240527,890963;244460,870271;248429,849585;252415,828898;256436,808229;260475,787542;264531,766878;268605,746209;272714,725546;276823,704899;281002,684237;289378,642950;293610,622304;297859,601664;302126,581041;306411,560423;310748,539778;315085,519160;319458,498561;323848,477938;328290,457344;332715,436720;337176,416122;341688,395526;346184,374950;350714,354351;355297,333773;364481,292627;369117,272051;373788,251473;378441,230920;383147,210373;387888,189818;392647,169265;397405,148712;402217,128182;407063,107628;411892,87098;416774,66568;421655,46062;426590,25531;431524,5024" o:connectangles="0,0,0,0,0,0,0,0,0,0,0,0,0,0,0,0,0,0,0,0,0,0,0,0,0,0,0,0,0,0,0,0,0,0,0,0,0,0,0,0,0,0,0,0,0,0,0,0,0,0,0,0,0,0,0,0,0,0,0,0,0,0,0,0,0,0,0,0,0,0,0,0,0,0,0,0,0,0,0,0,0,0,0,0,0,0,0,0,0,0,0,0,0,0,0,0,0,0,0,0,0,0,0,0,0,0,0,0,0,0,0,0,0,0,0,0,0,0,0,0,0,0,0,0,0,0,0,0,0,0,0,0,0,0,0,0,0,0,0,0,0,0,0,0,0,0,0,0,0,0,0,0,0,0,0,0,0,0,0,0,0,0,0,0,0,0,0,0,0,0,0,0,0,0,0,0,0,0,0,0,0,0,0,0,0,0,0,0,0,0,0,0,0,0,0,0,0,0,0,0,0,0"/>
                </v:shape>
                <v:shape id="Freeform: Shape 2615" o:spid="_x0000_s1884" style="position:absolute;left:14116;top:7089;width:7542;height:6057;visibility:visible;mso-wrap-style:square;v-text-anchor:middle" coordsize="754150,605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" path="m732499,r-7954,35063l716502,69059r-8130,32956l700190,133930r-8306,30851l683473,194595r-8447,28746l666457,251044r-8639,26645l649073,303289r-8815,24556l631355,351343r-9008,22431l613269,395186r-9166,20326l594849,434821r-9360,18240l576060,470243r-9535,16137l556937,501481r-9710,14034l537428,528484r-9868,11947l517621,551297r-10062,9851l497445,569928r-10237,7717l476918,584326r-10396,5633l456039,594530r-10571,3512l434809,600533r-10746,1426l413246,602317r-10922,-677l391314,599896r-11098,-2781l369031,593290r-11256,-4890l346414,582467r-11451,-6994l323444,567441r-11613,-9103l300126,548198,288333,537019,276449,524770,264499,511458,252436,497135,240302,481722,228057,465288,215743,447788,203337,429228,190866,409625,178281,388961,165601,367278,152860,344506,140024,320695,127101,295842,114086,269947,100980,242967,87785,214967,74521,185903,61163,155776,47696,124629,34159,92396,20531,59122,,67658,13832,99707r13764,31077l41241,160870r13583,29106l68338,218108r13426,27119l95092,271396r13264,25148l121533,320736r13084,23203l147632,366142r12945,21231l173413,407614r12766,19261l198880,445140r12580,17296l224007,478754r12423,15321l248790,508405r12268,13357l273262,534122r12105,11380l297413,555915r11950,9417l321224,573750r11793,7452l344728,587675r11607,5477l367872,597636r11449,3507l390717,603680r11291,1537l413211,605761r11150,-430l435406,603924r10975,-2400l457251,598130r10816,-4364l478761,588423r10659,-6339l499974,574770r10483,-8303l520852,557162r10308,-10251l541397,535634r10149,-12244l561608,510173r9992,-14214l581503,480772r9834,-16185l601065,447428r9675,-18153l620310,410146r9483,-20125l639204,368929r9360,-22093l657800,323772r9167,-24064l676063,274676r9008,-26030l693991,221643r8815,-28000l711568,164670r8692,-29969l728865,103758r8516,-31940l745792,38910,754151,5024,732499,xe" fillcolor="blue" stroked="f" strokeweight=".04875mm">
                  <v:fill opacity="32896f"/>
                  <v:stroke joinstyle="miter"/>
                  <v:path arrowok="t" o:connecttype="custom" o:connectlocs="732499,0;724545,35063;716502,69059;708372,102015;700190,133930;691884,164781;683473,194595;675026,223341;666457,251044;657818,277689;649073,303289;640258,327845;631355,351343;622347,373774;613269,395186;604103,415512;594849,434821;585489,453061;576060,470243;566525,486380;556937,501481;547227,515515;537428,528484;527560,540431;517621,551297;507559,561148;497445,569928;487208,577645;476918,584326;466522,589959;456039,594530;445468,598042;434809,600533;424063,601959;413246,602317;402324,601640;391314,599896;380216,597115;369031,593290;357775,588400;346414,582467;334963,575473;323444,567441;311831,558338;300126,548198;288333,537019;276449,524770;264499,511458;252436,497135;240302,481722;228057,465288;215743,447788;203337,429228;190866,409625;178281,388961;165601,367278;152860,344506;140024,320695;127101,295842;114086,269947;100980,242967;87785,214967;74521,185903;61163,155776;47696,124629;34159,92396;20531,59122;0,67658;13832,99707;27596,130784;41241,160870;54824,189976;68338,218108;81764,245227;95092,271396;108356,296544;121533,320736;134617,343939;147632,366142;160577,387373;173413,407614;186179,426875;198880,445140;211460,462436;224007,478754;236430,494075;248790,508405;261058,521762;273262,534122;285367,545502;297413,555915;309363,565332;321224,573750;333017,581202;344728,587675;356335,593152;367872,597636;379321,601143;390717,603680;402008,605217;413211,605761;424361,605331;435406,603924;446381,601524;457251,598130;468067,593766;478761,588423;489420,582084;499974,574770;510457,566467;520852,557162;531160,546911;541397,535634;551546,523390;561608,510173;571600,495959;581503,480772;591337,464587;601065,447428;610740,429275;620310,410146;629793,390021;639204,368929;648564,346836;657800,323772;666967,299708;676063,274676;685071,248646;693991,221643;702806,193643;711568,164670;720260,134701;728865,103758;737381,71818;745792,38910;754151,5024" o:connectangles="0,0,0,0,0,0,0,0,0,0,0,0,0,0,0,0,0,0,0,0,0,0,0,0,0,0,0,0,0,0,0,0,0,0,0,0,0,0,0,0,0,0,0,0,0,0,0,0,0,0,0,0,0,0,0,0,0,0,0,0,0,0,0,0,0,0,0,0,0,0,0,0,0,0,0,0,0,0,0,0,0,0,0,0,0,0,0,0,0,0,0,0,0,0,0,0,0,0,0,0,0,0,0,0,0,0,0,0,0,0,0,0,0,0,0,0,0,0,0,0,0,0,0,0,0,0,0,0,0,0,0,0,0,0,0,0"/>
                </v:shape>
                <v:shape id="Freeform: Shape 2616" o:spid="_x0000_s1885" style="position:absolute;left:20503;top:6961;width:10060;height:9693;visibility:visible;mso-wrap-style:square;v-text-anchor:middle" coordsize="1006049,969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" path="m27692,l23162,28724,19018,57036,15277,84903r-3318,27454l9026,139365,6515,165934,4408,192080,2722,217796,1423,243055,545,267907,71,292332,1,316304r333,23536l1072,362973r1141,22680l3776,407904r1967,21823l8113,451114r2774,20943l14083,492587r3565,20095l21652,532331r4425,19215l30870,570356r5233,18356l41722,606641r6041,17499l54190,641183r6848,16636l68290,674026r7656,15756l84024,705103r8464,14920l101355,734487r9307,14030l120355,762122r10097,13176l140953,788041r10904,12290l163183,812215r11748,11428l187064,834670r12538,10569l212544,855379r13363,9712l239673,874368r14171,8855l268401,891618r14978,7992l298762,907165r15804,7110l330773,920951r16612,6271l364383,933039r17436,5389l399660,943364r18227,4527l436518,951987r19070,3669l475026,958865r19878,2787l515168,964028r20685,1924l556925,967447r21511,1060l600315,969145r22318,179l645338,969099r23109,-655l691994,967331r23917,-1535l740249,963849r24776,-2399l790171,958616r25549,-3257l841673,951668r26375,-4142l894827,942976r27200,-5001l949631,932563r28008,-5863l1006050,920412r-5145,-21619l972634,905608r-27902,6362l917286,917921r-27025,5476l863606,928467r-26199,4618l811576,937274r-25391,3755l761215,944333r-24584,2880l712469,949652r-23758,1993l665374,953210r-22933,1130l619947,955018r-22126,249l576135,955087r-21265,-631l533992,953389r-20457,-1518l493499,949947r-19614,-2399l454657,944744r-18806,-3262l417448,937796r-17999,-4120l381890,929104r-17156,-5006l347982,918646r-16348,-5888l315725,906442r-15523,-6745l285100,892500r-14697,-7626l256127,876791r-13855,-8490l228804,859342r-13047,-9374l203132,840145,190910,829890,179110,819186,167714,808050,156721,796484,146168,784489,136001,772036r-9746,-12882l116913,745827r-8920,-13762l99476,717869,91381,703226,83690,688155,76421,672648,69555,656713,63093,640325,57034,623480,51433,606235,46200,588533,41406,570402,37016,551819,33030,532807,29448,513360,26305,493467,23548,473140,21213,452383,19281,431175,17771,409533,16682,387466r-702,-22523l15716,341991r123,-23382l16384,294776r983,-24267l18719,245819r1791,-25149l22705,195091r2599,-26010l28342,142622r3424,-26892l35612,88413,39861,60641,44532,32432,49589,3802,27692,xe" fillcolor="blue" stroked="f" strokeweight=".04875mm">
                  <v:fill opacity="32896f"/>
                  <v:stroke joinstyle="miter"/>
                  <v:path arrowok="t" o:connecttype="custom" o:connectlocs="27692,0;23162,28724;19018,57036;15277,84903;11959,112357;9026,139365;6515,165934;4408,192080;2722,217796;1423,243055;545,267907;71,292332;1,316304;334,339840;1072,362973;2213,385653;3776,407904;5743,429727;8113,451114;10887,472057;14083,492587;17648,512682;21652,532331;26077,551546;30870,570356;36103,588712;41722,606641;47763,624140;54190,641183;61038,657819;68290,674026;75946,689782;84024,705103;92488,720023;101355,734487;110662,748517;120355,762122;130452,775298;140953,788041;151857,800331;163183,812215;174931,823643;187064,834670;199602,845239;212544,855379;225907,865091;239673,874368;253844,883223;268401,891618;283379,899610;298762,907165;314566,914275;330773,920951;347385,927222;364383,933039;381819,938428;399660,943364;417887,947891;436518,951987;455588,955656;475026,958865;494904,961652;515168,964028;535853,965952;556925,967447;578436,968507;600315,969145;622633,969324;645338,969099;668447,968444;691994,967331;715911,965796;740249,963849;765025,961450;790171,958616;815720,955359;841673,951668;868048,947526;894827,942976;922027,937975;949631,932563;977639,926700;1006050,920412;1000905,898793;972634,905608;944732,911970;917286,917921;890261,923397;863606,928467;837407,933085;811576,937274;786185,941029;761215,944333;736631,947213;712469,949652;688711,951645;665374,953210;642441,954340;619947,955018;597821,955267;576135,955087;554870,954456;533992,953389;513535,951871;493499,949947;473885,947548;454657,944744;435851,941482;417448,937796;399449,933676;381890,929104;364734,924098;347982,918646;331634,912758;315725,906442;300202,899697;285100,892500;270403,884874;256127,876791;242272,868301;228804,859342;215757,849968;203132,840145;190910,829890;179110,819186;167714,808050;156721,796484;146168,784489;136001,772036;126255,759154;116913,745827;107993,732065;99476,717869;91381,703226;83690,688155;76421,672648;69555,656713;63093,640325;57034,623480;51433,606235;46200,588533;41406,570402;37016,551819;33030,532807;29448,513360;26305,493467;23548,473140;21213,452383;19281,431175;17771,409533;16682,387466;15980,364943;15716,341991;15839,318609;16384,294776;17367,270509;18719,245819;20510,220670;22705,195091;25304,169081;28342,142622;31766,115730;35612,88413;39861,60641;44532,32432;49589,3802" o:connectangles="0,0,0,0,0,0,0,0,0,0,0,0,0,0,0,0,0,0,0,0,0,0,0,0,0,0,0,0,0,0,0,0,0,0,0,0,0,0,0,0,0,0,0,0,0,0,0,0,0,0,0,0,0,0,0,0,0,0,0,0,0,0,0,0,0,0,0,0,0,0,0,0,0,0,0,0,0,0,0,0,0,0,0,0,0,0,0,0,0,0,0,0,0,0,0,0,0,0,0,0,0,0,0,0,0,0,0,0,0,0,0,0,0,0,0,0,0,0,0,0,0,0,0,0,0,0,0,0,0,0,0,0,0,0,0,0,0,0,0,0,0,0,0,0,0,0,0,0,0,0,0,0,0,0,0,0,0,0,0,0,0,0,0,0,0,0"/>
                </v:shape>
                <v:shape id="Freeform: Shape 2617" o:spid="_x0000_s1886" style="position:absolute;left:7685;top:11569;width:5992;height:4476;visibility:visible;mso-wrap-style:square;v-text-anchor:middle" coordsize="599160,447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" path="m,273952r36577,14734l72006,302792r34269,13443l139409,329024r31964,12110l202201,352613r29674,10818l260374,373617r27369,9505l313953,391970r25061,8199l362941,407725r22743,6885l407281,420856r20462,5592l447050,431356r18132,4281l482184,439260r15842,2960l512716,444533r13537,1650l538659,447181r11224,335l559984,447226r8918,-973l576685,444619r6634,-2260l588771,439439r4323,-3598l596289,431605r2015,-4885l599161,421175r-295,-6207l597440,408113r-2577,-7516l591107,392427r-4891,-8831l580172,374134r-7196,-10141l564620,353198r-9504,-11433l544477,329679,532661,316913,519711,303515,505589,289457,490331,274746,473920,259378,456357,243350,437635,226667,417764,209330,396734,191355,374571,172709,351235,153400,326764,133456,301122,112863,274345,91584,246409,69669,217325,47105,187082,23881,155687,,142447,17837r32889,24082l207023,65282r30422,22680l266643,109941r27983,21255l321358,151767r25484,19853l371111,190793r23016,18444l415927,227009r20554,17043l455790,260416r18084,15645l490714,290999r15598,14260l520683,318795r13154,12829l545741,343760r10662,11455l565819,365941r8193,10029l580991,385294r5724,8622l591194,401844r3263,7220l596468,415583r771,5817l596786,426512r-1674,4414l592167,434641r-4167,3007l582618,439960r-6635,1605l568109,442469r-9098,204l548661,442157r-11566,-1199l524283,439056r-14053,-2608l494950,433123r-16528,-4004l460680,424408r-18996,-5430l421450,412864r-21458,-6837l377289,398511r-23927,-8233l328195,381354r-26394,-9642l274136,361393,245278,350348,215176,338602,183819,326172,151225,313024,117412,299169,82349,284613,46063,269380,8529,253422,,273952xe" fillcolor="blue" stroked="f" strokeweight=".04875mm">
                  <v:fill opacity="32896f"/>
                  <v:stroke joinstyle="miter"/>
                  <v:path arrowok="t" o:connecttype="custom" o:connectlocs="0,273952;36577,288686;72006,302792;106275,316235;139409,329024;171373,341134;202201,352613;231875,363431;260374,373617;287743,383122;313953,391970;339014,400169;362941,407725;385684,414610;407281,420856;427743,426448;447050,431356;465182,435637;482184,439260;498026,442220;512716,444533;526253,446183;538659,447181;549883,447516;559984,447226;568902,446253;576685,444619;583319,442359;588771,439439;593094,435841;596289,431605;598304,426720;599161,421175;598866,414968;597440,408113;594863,400597;591107,392427;586216,383596;580172,374134;572976,363993;564620,353198;555116,341765;544477,329679;532661,316913;519711,303515;505589,289457;490331,274746;473920,259378;456357,243350;437635,226667;417764,209330;396734,191355;374571,172709;351235,153400;326764,133456;301122,112863;274345,91584;246409,69669;217325,47105;187082,23881;155687,0;142447,17837;175336,41919;207023,65282;237445,87962;266643,109941;294626,131196;321358,151767;346842,171620;371111,190793;394127,209237;415927,227009;436481,244052;455790,260416;473874,276061;490714,290999;506312,305259;520683,318795;533837,331624;545741,343760;556403,355215;565819,365941;574012,375970;580991,385294;586715,393916;591194,401844;594457,409064;596468,415583;597239,421400;596786,426512;595112,430926;592167,434641;588000,437648;582618,439960;575983,441565;568109,442469;559011,442673;548661,442157;537095,440958;524283,439056;510230,436448;494950,433123;478422,429119;460680,424408;441684,418978;421450,412864;399992,406027;377289,398511;353362,390278;328195,381354;301801,371712;274136,361393;245278,350348;215176,338602;183819,326172;151225,313024;117412,299169;82349,284613;46063,269380;8529,253422" o:connectangles="0,0,0,0,0,0,0,0,0,0,0,0,0,0,0,0,0,0,0,0,0,0,0,0,0,0,0,0,0,0,0,0,0,0,0,0,0,0,0,0,0,0,0,0,0,0,0,0,0,0,0,0,0,0,0,0,0,0,0,0,0,0,0,0,0,0,0,0,0,0,0,0,0,0,0,0,0,0,0,0,0,0,0,0,0,0,0,0,0,0,0,0,0,0,0,0,0,0,0,0,0,0,0,0,0,0,0,0,0,0,0,0,0,0,0,0,0,0,0,0"/>
                </v:shape>
                <v:shape id="Freeform: Shape 2618" o:spid="_x0000_s1887" style="position:absolute;left:16430;top:24769;width:1572;height:6025;visibility:visible;mso-wrap-style:square;v-text-anchor:middle" coordsize="157150,60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" path="m21818,589239r7700,-41493l36965,507781r7196,-38455l51155,432364r6747,-35435l64397,363022r6294,-32379l76735,299738r5794,-29359l88098,242547r5343,-26356l98556,191379r4868,-23301l108061,146304r4392,-20280l116623,107270r3934,-17243l124262,74294r3477,-14188l130952,47410r3003,-11185l136729,26567r2529,-8130l141541,11800r2054,-5110l145421,3090r1598,-2089l148371,439r1124,948l150373,3863r650,3968l151462,13310r176,7024l151585,28867r-299,10045l150777,50466r-737,13081l149056,78139r-1229,16102l146370,111871r-1686,19122l142770,151660r-2160,22160l138204,197525r-2616,25180l132708,249431r-3073,28235l126316,307412r-3582,31255l118924,371451r-4021,34293l110644,441565r-4507,37331l101408,517738r-4978,40351l91221,599968r22101,2546l117730,560547r4179,-40457l125860,481161r3705,-37419l133059,407834r3231,-34399l139293,340546r2792,-31343l144614,279352r2318,-28341l149004,224198r1843,-25303l152445,175119r1370,-22300l154956,132064r913,-19245l156519,95102r439,-16243l157151,64180r-17,-13205l156870,39298r-509,-10132l155624,20509r-984,-7129l153446,7779,152024,3670,150338,1071,148442,r-2143,457l143911,2406r-2599,3476l138468,10869r-3091,6515l132076,25408r-3547,9518l124736,45970r-4004,12573l116483,72625r-4483,15593l107290,105303r-4955,18631l97150,144075r-5407,21633l86082,188868r-5883,24706l74087,239755r-6364,27709l61140,296683r-6813,30746l47262,359686r-7289,33766l32439,428729r-7765,36787l16684,503848,8466,543655,,585008r21818,4231xe" fillcolor="blue" stroked="f" strokeweight=".04875mm">
                  <v:fill opacity="32896f"/>
                  <v:stroke joinstyle="miter"/>
                  <v:path arrowok="t" o:connecttype="custom" o:connectlocs="21818,589239;29518,547746;36965,507781;44161,469326;51155,432364;57902,396929;64397,363022;70691,330643;76735,299738;82529,270379;88098,242547;93441,216191;98556,191379;103424,168078;108061,146304;112453,126024;116623,107270;120557,90027;124262,74294;127739,60106;130952,47410;133955,36225;136729,26567;139258,18437;141541,11800;143595,6690;145421,3090;147019,1001;148371,439;149495,1387;150373,3863;151023,7831;151462,13310;151638,20334;151585,28867;151286,38912;150777,50466;150040,63547;149056,78139;147827,94241;146370,111871;144684,130993;142770,151660;140610,173820;138204,197525;135588,222705;132708,249431;129635,277666;126316,307412;122734,338667;118924,371451;114903,405744;110644,441565;106137,478896;101408,517738;96430,558089;91221,599968;113322,602514;117730,560547;121909,520090;125860,481161;129565,443742;133059,407834;136290,373435;139293,340546;142085,309203;144614,279352;146932,251011;149004,224198;150847,198895;152445,175119;153815,152819;154956,132064;155869,112819;156519,95102;156958,78859;157151,64180;157134,50975;156870,39298;156361,29166;155624,20509;154640,13380;153446,7779;152024,3670;150338,1071;148442,0;146299,457;143911,2406;141312,5882;138468,10869;135377,17384;132076,25408;128529,34926;124736,45970;120732,58543;116483,72625;112000,88218;107290,105303;102335,123934;97150,144075;91743,165708;86082,188868;80199,213574;74087,239755;67723,267464;61140,296683;54327,327429;47262,359686;39973,393452;32439,428729;24674,465516;16684,503848;8466,543655;0,585008" o:connectangles="0,0,0,0,0,0,0,0,0,0,0,0,0,0,0,0,0,0,0,0,0,0,0,0,0,0,0,0,0,0,0,0,0,0,0,0,0,0,0,0,0,0,0,0,0,0,0,0,0,0,0,0,0,0,0,0,0,0,0,0,0,0,0,0,0,0,0,0,0,0,0,0,0,0,0,0,0,0,0,0,0,0,0,0,0,0,0,0,0,0,0,0,0,0,0,0,0,0,0,0,0,0,0,0,0,0,0,0,0,0,0,0,0,0"/>
                </v:shape>
                <v:shape id="Freeform: Shape 2619" o:spid="_x0000_s1888" style="position:absolute;left:14706;top:7458;width:14959;height:7798;visibility:visible;mso-wrap-style:square;v-text-anchor:middle" coordsize="1495913,779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" path="m1,7447l9261,32346r9416,24494l28251,80945r9752,23677l47917,127887r10076,22865l68245,173230r10412,22042l89228,216914r10731,21231l110871,258965r11091,20422l133186,299394r11410,19603l156163,338190r11745,18786l179793,375356r12065,17952l204108,410871r12400,17158l229071,444780r12720,16318l254696,477033r13061,15530l280976,507659r13396,14711l307946,536654r13714,13902l335532,564022r14048,13084l363803,589755r14381,12250l392741,613866r14715,11428l422365,636321r15013,10617l452603,657164r15382,9805l483543,676362r15698,8981l515115,693925r16050,8170l547372,709860r16366,7354l580297,724167r16699,6543l613854,736840r17050,5726l648077,747885r17385,4890l682986,757282r17701,4099l718545,765042r18033,3285l754770,771202r18368,2446l791663,775704r18702,1629l829206,778578r19017,817l867416,779825r19351,l906276,779418r19702,-794l945838,777402r20000,-1628l986032,773756r20352,-2444l1026893,768461r20651,-3256l1068405,761537r21001,-4074l1110583,752978r21353,-4885l1153447,742796r21651,-5707l1196942,730975r22002,-6518l1241122,717531r22336,-7329l1285952,702437r22687,-8152l1331450,685731r23003,-8964l1377632,667375r23301,-9782l1424428,647389r23653,-10592l1471927,625770r23987,-11410l1486063,594421r-24303,12134l1437616,618230r-23952,11276l1389888,640325r-23600,10390l1342863,660676r-23266,9503l1296523,679282r-22915,8646l1250885,696144r-22546,7788l1205985,711263r-22213,6923l1161770,724666r-21845,6061l1118239,736341r-21475,5164l1075446,746257r-21142,4321l1033338,754450r-20773,3442l991932,760905r-20422,2577l951264,765633r-20106,1699l911263,768599r-19737,836l871964,769841r-19368,-18l833403,769365r-19035,-904l795526,767128r-18683,-1744l758335,763165r-18315,-2626l721863,757486r-17946,-3512l686112,750039r-17613,-4369l651063,740868r-17262,-5228l616716,729962r-16910,-6090l583054,717329r-16559,-6971l550112,702959r-16208,-7858l517854,686838r-15838,-8715l486335,668980r-15505,-9574l455500,649399,440346,638969,425367,628080,410564,616765,395937,605013,381503,592839,367210,580230,353144,567192,339219,553703,325470,539778,311896,525430,298516,510649,285293,495437,272259,479774,259384,463700,246704,447181,234188,430225,221852,412841,209694,395006,197721,376764,185907,358065,174270,338938,162820,319380,151544,299394,140454,278981,129518,258108,118769,236807,108200,215077,97810,192919,87576,170333,77528,147311,67660,123836,57970,99934,48439,75602,39115,50836,29947,25647,20960,,1,7447xe" fillcolor="blue" stroked="f" strokeweight=".04875mm">
                  <v:fill opacity="32896f"/>
                  <v:stroke joinstyle="miter"/>
                  <v:path arrowok="t" o:connecttype="custom" o:connectlocs="1,7447;9261,32346;18677,56840;28251,80945;38003,104622;47917,127887;57993,150752;68245,173230;78657,195272;89228,216914;99959,238145;110871,258965;121962,279387;133186,299394;144596,318997;156163,338190;167908,356976;179793,375356;191858,393308;204108,410871;216508,428029;229071,444780;241791,461098;254696,477033;267757,492563;280976,507659;294372,522370;307946,536654;321660,550556;335532,564022;349580,577106;363803,589755;378184,602005;392741,613866;407456,625294;422365,636321;437378,646938;452603,657164;467985,666969;483543,676362;499241,685343;515115,693925;531165,702095;547372,709860;563738,717214;580297,724167;596996,730710;613854,736840;630904,742566;648077,747885;665462,752775;682986,757282;700687,761381;718545,765042;736578,768327;754770,771202;773138,773648;791663,775704;810365,777333;829206,778578;848223,779395;867416,779825;886767,779825;906276,779418;925978,778624;945838,777402;965838,775774;986032,773756;1006384,771312;1026893,768461;1047544,765205;1068405,761537;1089406,757463;1110583,752978;1131936,748093;1153447,742796;1175098,737089;1196942,730975;1218944,724457;1241122,717531;1263458,710202;1285952,702437;1308639,694285;1331450,685731;1354453,676767;1377632,667375;1400933,657593;1424428,647389;1448081,636797;1471927,625770;1495914,614360;1486063,594421;1461760,606555;1437616,618230;1413664,629506;1389888,640325;1366288,650715;1342863,660676;1319597,670179;1296523,679282;1273608,687928;1250885,696144;1228339,703932;1205985,711263;1183772,718186;1161770,724666;1139925,730727;1118239,736341;1096764,741505;1075446,746257;1054304,750578;1033338,754450;1012565,757892;991932,760905;971510,763482;951264,765633;931158,767332;911263,768599;891526,769435;871964,769841;852596,769823;833403,769365;814368,768461;795526,767128;776843,765384;758335,763165;740020,760539;721863,757486;703917,753974;686112,750039;668499,745670;651063,740868;633801,735640;616716,729962;599806,723872;583054,717329;566495,710358;550112,702959;533904,695101;517854,686838;502016,678123;486335,668980;470830,659406;455500,649399;440346,638969;425367,628080;410564,616765;395937,605013;381503,592839;367210,580230;353144,567192;339219,553703;325470,539778;311896,525430;298516,510649;285293,495437;272259,479774;259384,463700;246704,447181;234188,430225;221852,412841;209694,395006;197721,376764;185907,358065;174270,338938;162820,319380;151544,299394;140454,278981;129518,258108;118769,236807;108200,215077;97810,192919;87576,170333;77528,147311;67660,123836;57970,99934;48439,75602;39115,50836;29947,25647;20960,0" o:connectangles="0,0,0,0,0,0,0,0,0,0,0,0,0,0,0,0,0,0,0,0,0,0,0,0,0,0,0,0,0,0,0,0,0,0,0,0,0,0,0,0,0,0,0,0,0,0,0,0,0,0,0,0,0,0,0,0,0,0,0,0,0,0,0,0,0,0,0,0,0,0,0,0,0,0,0,0,0,0,0,0,0,0,0,0,0,0,0,0,0,0,0,0,0,0,0,0,0,0,0,0,0,0,0,0,0,0,0,0,0,0,0,0,0,0,0,0,0,0,0,0,0,0,0,0,0,0,0,0,0,0,0,0,0,0,0,0,0,0,0,0,0,0,0,0,0,0,0,0,0,0,0,0,0,0,0,0,0,0,0,0,0,0,0,0,0,0,0,0,0,0,0,0,0,0,0,0,0,0,0,0"/>
                </v:shape>
                <v:shape id="Freeform: Shape 2620" o:spid="_x0000_s1889" style="position:absolute;left:9629;top:10917;width:19244;height:4344;visibility:visible;mso-wrap-style:square;v-text-anchor:middle" coordsize="1924444,434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" path="m1912048,110548r-20229,13746l1871590,137737r-20176,13130l1831238,163672r-20158,12524l1790921,188415r-20123,11909l1750709,211913r-20088,11295l1710550,234182r-20053,10685l1670461,255234r-20018,10076l1630460,275062r-19983,9440l1590512,293645r-19948,8848l1550651,311029r-19913,8218l1510861,327168r-19878,7608l1471141,342088r-19860,6995l1431473,355781r-19807,6381l1391876,368228r-19755,5772l1352367,379481r-19720,5157l1312928,389482r-19685,4550l1273559,398267r-19667,3935l1234278,405828r-19632,3303l1195049,412139r-19597,2718l1155891,417256r-19562,2086l1116785,421126r-19508,1473l1077785,423774r-19473,864l1038838,425200r-19439,249l999978,425403r-19403,-359l961171,424366r-19368,-973l922434,422123r-19315,-1582l883803,418634r-19316,-2189l845206,413930r-19262,-2829l806716,407997r-19249,-3437l768274,400822r-19198,-4026l729908,392450r-19176,-4666l691605,382831r-19123,-5273l653377,371988r-19082,-5886l615213,359925r-19037,-6497l577142,346615r-19019,-7110l539133,332104r-18989,-7741l501196,316349r-18944,-8326l463328,299371r-18926,-8941l425522,281176r-18873,-9578l387793,261729,368960,251566,350150,241088,331342,230293,312550,219197,293785,207817,275046,196089,256323,184094,237607,171757,218907,159125,200236,146203,181582,132961,162953,119426,144322,105548,125716,91403,107132,76940,88572,62158,70011,47080,51473,31689,32978,16004,14463,,,16862,18403,32234,36848,47284,55298,62065,73767,76552,92240,90743r18490,13923l129251,118290r18538,13333l166349,144661r18561,12766l203493,169903r18606,12196l240706,193985r18631,11635l277990,216937r18670,11022l315336,238712r18695,10478l352753,259353r18739,9892l390239,278841r18763,9329l427789,297180r18810,8734l465407,314379r18833,8148l503097,330407r18879,7602l540854,345299r18903,7017l578678,359038r18924,6455l616546,371623r18971,5865l654506,383080r19014,5296l692537,393352r19037,4736l730608,402497r19082,4143l768773,410489r19105,3575l807014,417349r19123,2983l845277,423028r19175,2421l883645,427576r19193,1836l922065,430972r19228,1246l960539,433214r19280,678l999118,434304r19280,109l1037731,434234r19334,-451l1076416,433035r19368,-1043l1115170,430682r19421,-1610l1154012,427170r19421,-2195l1192889,422506r19474,-2758l1231854,416712r19509,-3351l1270872,409741r19526,-3895l1309960,401639r19579,-4485l1349118,392402r19614,-5069l1388347,381990r19631,-5632l1427645,370423r19685,-6200l1467014,357728r19685,-6792l1506418,343874r19737,-7354l1545910,328866r19790,-7921l1585490,312704r19807,-8488l1625122,295413r19825,-9080l1664807,276964r19860,-9667l1704580,257360r19895,-10228l1744388,236604r19948,-10819l1784301,214695r19965,-11387l1824249,191655r20018,-11954l1864286,167457r20035,-12540l1904374,142106r20071,-13108l1912048,110548xe" fillcolor="blue" stroked="f" strokeweight=".04875mm">
                  <v:fill opacity="32896f"/>
                  <v:stroke joinstyle="miter"/>
                  <v:path arrowok="t" o:connecttype="custom" o:connectlocs="1912048,110548;1891819,124294;1871590,137737;1851414,150867;1831238,163672;1811080,176196;1790921,188415;1770798,200324;1750709,211913;1730621,223208;1710550,234182;1690497,244867;1670461,255234;1650443,265310;1630460,275062;1610477,284502;1590512,293645;1570564,302493;1550651,311029;1530738,319247;1510861,327168;1490983,334776;1471141,342088;1451281,349083;1431473,355781;1411666,362162;1391876,368228;1372121,374000;1352367,379481;1332647,384638;1312928,389482;1293243,394032;1273559,398267;1253892,402202;1234278,405828;1214646,409131;1195049,412139;1175452,414857;1155891,417256;1136329,419342;1116785,421126;1097277,422599;1077785,423774;1058312,424638;1038838,425200;1019399,425449;999978,425403;980575,425044;961171,424366;941803,423393;922434,422123;903119,420541;883803,418634;864487,416445;845206,413930;825944,411101;806716,407997;787467,404560;768274,400822;749076,396796;729908,392450;710732,387784;691605,382831;672482,377558;653377,371988;634295,366102;615213,359925;596176,353428;577142,346615;558123,339505;539133,332104;520144,324363;501196,316349;482252,308023;463328,299371;444402,290430;425522,281176;406649,271598;387793,261729;368960,251566;350150,241088;331342,230293;312550,219197;293785,207817;275046,196089;256323,184094;237607,171757;218907,159125;200236,146203;181582,132961;162953,119426;144322,105548;125716,91403;107132,76940;88572,62158;70011,47080;51473,31689;32978,16004;14463,0;0,16862;18403,32234;36848,47284;55298,62065;73767,76552;92240,90743;110730,104666;129251,118290;147789,131623;166349,144661;184910,157427;203493,169903;222099,182099;240706,193985;259337,205620;277990,216937;296660,227959;315336,238712;334031,249190;352753,259353;371492,269245;390239,278841;409002,288170;427789,297180;446599,305914;465407,314379;484240,322527;503097,330407;521976,338009;540854,345299;559757,352316;578678,359038;597602,365493;616546,371623;635517,377488;654506,383080;673520,388376;692537,393352;711574,398088;730608,402497;749690,406640;768773,410489;787878,414064;807014,417349;826137,420332;845277,423028;864452,425449;883645,427576;902838,429412;922065,430972;941293,432218;960539,433214;979819,433892;999118,434304;1018398,434413;1037731,434234;1057065,433783;1076416,433035;1095784,431992;1115170,430682;1134591,429072;1154012,427170;1173433,424975;1192889,422506;1212363,419748;1231854,416712;1251363,413361;1270872,409741;1290398,405846;1309960,401639;1329539,397154;1349118,392402;1368732,387333;1388347,381990;1407978,376358;1427645,370423;1447330,364223;1467014,357728;1486699,350936;1506418,343874;1526155,336520;1545910,328866;1565700,320945;1585490,312704;1605297,304216;1625122,295413;1644947,286333;1664807,276964;1684667,267297;1704580,257360;1724475,247132;1744388,236604;1764336,225785;1784301,214695;1804266,203308;1824249,191655;1844267,179701;1864286,167457;1884321,154917;1904374,142106;1924445,128998" o:connectangles="0,0,0,0,0,0,0,0,0,0,0,0,0,0,0,0,0,0,0,0,0,0,0,0,0,0,0,0,0,0,0,0,0,0,0,0,0,0,0,0,0,0,0,0,0,0,0,0,0,0,0,0,0,0,0,0,0,0,0,0,0,0,0,0,0,0,0,0,0,0,0,0,0,0,0,0,0,0,0,0,0,0,0,0,0,0,0,0,0,0,0,0,0,0,0,0,0,0,0,0,0,0,0,0,0,0,0,0,0,0,0,0,0,0,0,0,0,0,0,0,0,0,0,0,0,0,0,0,0,0,0,0,0,0,0,0,0,0,0,0,0,0,0,0,0,0,0,0,0,0,0,0,0,0,0,0,0,0,0,0,0,0,0,0,0,0,0,0,0,0,0,0,0,0,0,0,0,0,0,0,0,0,0,0,0,0,0,0,0,0,0,0,0,0,0,0,0,0,0,0"/>
                </v:shape>
                <v:shape id="Freeform: Shape 2621" o:spid="_x0000_s1890" style="position:absolute;left:14534;top:7519;width:3330;height:23275;visibility:visible;mso-wrap-style:square;v-text-anchor:middle" coordsize="332969,232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" path="m,7742l7632,27814r7533,20077l22617,67993r7354,20102l37238,108195r7150,20120l51475,148463r6971,20142l65354,188775r6785,20166l78844,229111r6628,20190l91992,269511r6433,20218l104758,309963r6246,20235l117141,350434r6067,20256l129182,390971r5865,20281l140842,431533r5679,20306l152134,472166r5500,20326l163046,512821r5321,20344l173593,553539r5139,20374l183781,594281r4959,20396l193602,635092r4757,20420l203042,675926r4595,20438l212122,716808r4392,20460l220837,757753r4207,20483l229164,798719r4028,20513l237132,839739r3848,20531l244741,880818r3644,20553l251960,921924r3484,20576l258815,963078r3310,20594l265312,1004276r3105,20614l271425,1045540r2945,20615l277197,1086822r2741,20667l282586,1128157r2532,20685l287587,1169527r2376,20720l292228,1210949r2196,20738l296505,1252424r2016,20756l300421,1293935r1809,20772l303944,1335498r1633,20790l307122,1377096r1440,20825l309931,1418747r1265,20843l312355,1460432r1088,20879l314409,1502171r913,20896l316113,1543962r720,20914l317447,1585789r509,20948l318395,1627668r334,20931l318975,1669582r158,20966l319185,1711531r-17,21001l319045,1753533r-211,21036l318536,1795605r-404,21037l317623,1837695r-580,21054l316376,1879820r-773,21089l314760,1922015r-983,21124l312741,1964246r-1141,21123l310388,2006511r-1352,21159l307649,2048847r-1528,21176l304541,2091200r-1704,21194l301053,2133606r-1877,21229l297206,2176064r-2058,21229l292999,2218558r-2243,21282l288426,2261104r-2444,21282l283467,2303686r-2625,21317l302943,2327549r2212,-21353l307297,2284844r2037,-21334l311319,2242193r1861,-21335l315006,2199558r1686,-21299l318325,2156995r1545,-21282l321310,2114448r1387,-21246l323979,2071955r1212,-21247l326297,2029514r1019,-21212l328264,1987090r843,-21194l329897,1944720r667,-21160l331161,1902384r509,-21142l332109,1860101r334,-21141l332724,1817836r158,-21089l332970,1775658r,-21106l332882,1733480r-158,-21071l332478,1691356r-333,-21037l331706,1649283r-527,-21036l330599,1607246r-685,-21001l329142,1565244r-861,-20983l327351,1523295r-1001,-20983l325226,1481381r-1194,-20966l322750,1439502r-1370,-20949l319941,1397675r-1546,-20930l316762,1355867r-1703,-20878l313285,1314128r-1896,-20878l309440,1272407r-2055,-20825l305243,1230739r-2213,-20808l300718,1189106r-2376,-20773l295850,1147525r-2556,-20773l290640,1105997r-2711,-20755l285095,1064487r-2897,-20738l279213,1023029r-3077,-20704l272967,981614r-3240,-20687l266401,940235r-3419,-20664l259477,898907r-3582,-20669l252234,857599r-3762,-20624l244625,816352r-3940,-20617l236679,775137r-4096,-20601l228393,733965r-4276,-20553l219771,692836r-4439,-20553l210807,651752r-4618,-20530l201505,610714r-4797,-20507l191841,569701r-4961,-20485l181856,528733r-5140,-20467l171513,487829r-5297,-20460l160827,446929r-5453,-20419l149829,406095r-5639,-20397l138466,365308r-5819,-20397l126761,324537r-5976,-20344l114718,283842r-6153,-20352l102335,243164,96001,222842,89592,202538,83120,182233,76531,161929,69879,141648,63135,121390,56297,101133,49371,80875,42377,60634,35267,40423,28094,20188,20851,,,7742xe" fillcolor="blue" stroked="f" strokeweight=".04875mm">
                  <v:fill opacity="32896f"/>
                  <v:stroke joinstyle="miter"/>
                  <v:path arrowok="t" o:connecttype="custom" o:connectlocs="0,7742;7632,27814;15165,47891;22617,67993;29971,88095;37238,108195;44388,128315;51475,148463;58446,168605;65354,188775;72139,208941;78844,229111;85472,249301;91992,269511;98425,289729;104758,309963;111004,330198;117141,350434;123208,370690;129182,390971;135047,411252;140842,431533;146521,451839;152134,472166;157634,492492;163046,512821;168367,533165;173593,553539;178732,573913;183781,594281;188740,614677;193602,635092;198359,655512;203042,675926;207637,696364;212122,716808;216514,737268;220837,757753;225044,778236;229164,798719;233192,819232;237132,839739;240980,860270;244741,880818;248385,901371;251960,921924;255444,942500;258815,963078;262125,983672;265312,1004276;268417,1024890;271425,1045540;274370,1066155;277197,1086822;279938,1107489;282586,1128157;285118,1148842;287587,1169527;289963,1190247;292228,1210949;294424,1231687;296505,1252424;298521,1273180;300421,1293935;302230,1314707;303944,1335498;305577,1356288;307122,1377096;308562,1397921;309931,1418747;311196,1439590;312355,1460432;313443,1481311;314409,1502171;315322,1523067;316113,1543962;316833,1564876;317447,1585789;317956,1606737;318395,1627668;318729,1648599;318975,1669582;319133,1690548;319185,1711531;319168,1732532;319045,1753533;318834,1774569;318536,1795605;318132,1816642;317623,1837695;317043,1858749;316376,1879820;315603,1900909;314760,1922015;313777,1943139;312741,1964246;311600,1985369;310388,2006511;309036,2027670;307649,2048847;306121,2070023;304541,2091200;302837,2112394;301053,2133606;299176,2154835;297206,2176064;295148,2197293;292999,2218558;290756,2239840;288426,2261104;285982,2282386;283467,2303686;280842,2325003;302943,2327549;305155,2306196;307297,2284844;309334,2263510;311319,2242193;313180,2220858;315006,2199558;316692,2178259;318325,2156995;319870,2135713;321310,2114448;322697,2093202;323979,2071955;325191,2050708;326297,2029514;327316,2008302;328264,1987090;329107,1965896;329897,1944720;330564,1923560;331161,1902384;331670,1881242;332109,1860101;332443,1838960;332724,1817836;332882,1796747;332970,1775658;332970,1754552;332882,1733480;332724,1712409;332478,1691356;332145,1670319;331706,1649283;331179,1628247;330599,1607246;329914,1586245;329142,1565244;328281,1544261;327351,1523295;326350,1502312;325226,1481381;324032,1460415;322750,1439502;321380,1418553;319941,1397675;318395,1376745;316762,1355867;315059,1334989;313285,1314128;311389,1293250;309440,1272407;307385,1251582;305243,1230739;303030,1209931;300718,1189106;298342,1168333;295850,1147525;293294,1126752;290640,1105997;287929,1085242;285095,1064487;282198,1043749;279213,1023029;276136,1002325;272967,981614;269727,960927;266401,940235;262982,919571;259477,898907;255895,878238;252234,857599;248472,836975;244625,816352;240685,795735;236679,775137;232583,754536;228393,733965;224117,713412;219771,692836;215332,672283;210807,651752;206189,631222;201505,610714;196708,590207;191841,569701;186880,549216;181856,528733;176716,508266;171513,487829;166216,467369;160827,446929;155374,426510;149829,406095;144190,385698;138466,365308;132647,344911;126761,324537;120785,304193;114718,283842;108565,263490;102335,243164;96001,222842;89592,202538;83120,182233;76531,161929;69879,141648;63135,121390;56297,101133;49371,80875;42377,60634;35267,40423;28094,20188;20851,0" o:connectangles="0,0,0,0,0,0,0,0,0,0,0,0,0,0,0,0,0,0,0,0,0,0,0,0,0,0,0,0,0,0,0,0,0,0,0,0,0,0,0,0,0,0,0,0,0,0,0,0,0,0,0,0,0,0,0,0,0,0,0,0,0,0,0,0,0,0,0,0,0,0,0,0,0,0,0,0,0,0,0,0,0,0,0,0,0,0,0,0,0,0,0,0,0,0,0,0,0,0,0,0,0,0,0,0,0,0,0,0,0,0,0,0,0,0,0,0,0,0,0,0,0,0,0,0,0,0,0,0,0,0,0,0,0,0,0,0,0,0,0,0,0,0,0,0,0,0,0,0,0,0,0,0,0,0,0,0,0,0,0,0,0,0,0,0,0,0,0,0,0,0,0,0,0,0,0,0,0,0,0,0,0,0,0,0,0,0,0,0,0,0,0,0,0,0,0,0,0,0,0,0,0,0,0,0,0,0,0,0,0,0,0,0,0,0,0,0,0,0,0,0,0,0,0,0,0,0"/>
                </v:shape>
                <v:shape id="Freeform: Shape 2622" o:spid="_x0000_s1891" style="position:absolute;left:14116;top:7680;width:10320;height:21898;visibility:visible;mso-wrap-style:square;v-text-anchor:middle" coordsize="1032032,2189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" path="m1032033,2179674r-9833,-18683l1012384,2142291r-19562,-37384l983059,2086206r-9728,-18719l963603,2048752r-9693,-18719l944217,2011297r-9675,-18770l924901,1973773r-9657,-18753l905621,1936231r-9588,-18771l886428,1898672r-9570,-18806l867305,1861077r-9517,-18823l848253,1823448r-9517,-18842l829254,1785783r-9465,-18841l810324,1748083r-9429,-18859l791483,1710348r-18789,-37753l763317,1653719r-9342,-18894l744651,1615914r-9324,-18912l726020,1578073r-9289,-18929l698223,1521251r-9236,-18929l679768,1483376r-9202,-18982l661365,1445412r-9166,-18964l643050,1407449r-9113,-19017l624823,1369451r-9113,-19017l597553,1312365r-9043,-19034l579466,1274279r-9008,-19052l552495,1217106r-17929,-38157l516725,1140740r-17787,-38209l490087,1083409r-8850,-19158l472405,1045129r-17613,-38297l446013,987657,428488,949315,411069,910927r-8693,-19193l393684,872514,376388,834078r-8657,-19238l350540,776359r-8583,-19261l333398,737835r-8528,-19261l316334,699291r-8513,-19284l290848,641385r-8466,-19308l273939,602771r-8419,-19332l257117,564115r-8397,-19355l231973,506052r-8332,-19354l215314,467321r-8309,-19394l198719,428550r-8281,-19400l182174,389754r-8239,-19422l157501,331491r-8194,-19440l141137,292604r-8153,-19442l124836,253692r-8125,-19464l108606,214758,92444,175785,84389,156275,76352,136780,68315,117247,60323,97737,52339,78204,36404,39136,28453,19580,20531,,,8536,8287,27953r8286,19399l33187,86148r16659,38794l58174,144320r8355,19377l83276,202445r8379,19354l100052,241176r8420,19354l116868,279861r8442,19354l142197,337877r16932,38655l167619,395863r16978,38615l193108,453785r8531,19290l210175,492384r8528,19283l227264,530953r8576,19283l244421,569497r8577,19286l270203,627310r8621,19238l287453,665810r17291,38482l313414,723530r8669,19220l330750,761988r8717,19215l348152,800424r8727,19215l365606,838835r8728,19192l400603,915613r17560,38345l435775,992293r8833,19175l453440,1030625r26551,57437l488858,1107201r26691,57385l524469,1183708r8938,19104l542328,1221917r17928,38209l569229,1279195r8973,19105l587193,1317387r8990,19052l605209,1355526r9008,19087l623243,1393665r9061,19069l641365,1431769r9043,19052l659486,1469855r27306,57103l705036,1564992r18297,38033l732499,1622024r9167,18999l769217,1697986r9219,18982l787672,1735949r18473,37946l815399,1792842r9289,18964l843249,1849699r9306,18929l861862,1887557r18631,37858l899194,1963255r9359,18894l917930,2001060r18772,37788l946131,2057760r18824,37752l983832,2133265r9465,18859l1002761,2171000r9483,18859l1032033,2179674xe" fillcolor="blue" stroked="f" strokeweight=".04875mm">
                  <v:fill opacity="32896f"/>
                  <v:stroke joinstyle="miter"/>
                  <v:path arrowok="t" o:connecttype="custom" o:connectlocs="1032033,2179674;1022200,2160991;1012384,2142291;992822,2104907;983059,2086206;973331,2067487;963603,2048752;953910,2030033;944217,2011297;934542,1992527;924901,1973773;915244,1955020;905621,1936231;896033,1917460;886428,1898672;876858,1879866;867305,1861077;857788,1842254;848253,1823448;838736,1804606;829254,1785783;819789,1766942;810324,1748083;800895,1729224;791483,1710348;772694,1672595;763317,1653719;753975,1634825;744651,1615914;735327,1597002;726020,1578073;716731,1559144;698223,1521251;688987,1502322;679768,1483376;670566,1464394;661365,1445412;652199,1426448;643050,1407449;633937,1388432;624823,1369451;615710,1350434;597553,1312365;588510,1293331;579466,1274279;570458,1255227;552495,1217106;534566,1178949;516725,1140740;498938,1102531;490087,1083409;481237,1064251;472405,1045129;454792,1006832;446013,987657;428488,949315;411069,910927;402376,891734;393684,872514;376388,834078;367731,814840;350540,776359;341957,757098;333398,737835;324870,718574;316334,699291;307821,680007;290848,641385;282382,622077;273939,602771;265520,583439;257117,564115;248720,544760;231973,506052;223641,486698;215314,467321;207005,447927;198719,428550;190438,409150;182174,389754;173935,370332;157501,331491;149307,312051;141137,292604;132984,273162;124836,253692;116711,234228;108606,214758;92444,175785;84389,156275;76352,136780;68315,117247;60323,97737;52339,78204;36404,39136;28453,19580;20531,0;0,8536;8287,27953;16573,47352;33187,86148;49846,124942;58174,144320;66529,163697;83276,202445;91655,221799;100052,241176;108472,260530;116868,279861;125310,299215;142197,337877;159129,376532;167619,395863;184597,434478;193108,453785;201639,473075;210175,492384;218703,511667;227264,530953;235840,550236;244421,569497;252998,588783;270203,627310;278824,646548;287453,665810;304744,704292;313414,723530;322083,742750;330750,761988;339467,781203;348152,800424;356879,819639;365606,838835;374334,858027;400603,915613;418163,953958;435775,992293;444608,1011468;453440,1030625;479991,1088062;488858,1107201;515549,1164586;524469,1183708;533407,1202812;542328,1221917;560256,1260126;569229,1279195;578202,1298300;587193,1317387;596183,1336439;605209,1355526;614217,1374613;623243,1393665;632304,1412734;641365,1431769;650408,1450821;659486,1469855;686792,1526958;705036,1564992;723333,1603025;732499,1622024;741666,1641023;769217,1697986;778436,1716968;787672,1735949;806145,1773895;815399,1792842;824688,1811806;843249,1849699;852555,1868628;861862,1887557;880493,1925415;899194,1963255;908553,1982149;917930,2001060;936702,2038848;946131,2057760;964955,2095512;983832,2133265;993297,2152124;1002761,2171000;1012244,2189859" o:connectangles="0,0,0,0,0,0,0,0,0,0,0,0,0,0,0,0,0,0,0,0,0,0,0,0,0,0,0,0,0,0,0,0,0,0,0,0,0,0,0,0,0,0,0,0,0,0,0,0,0,0,0,0,0,0,0,0,0,0,0,0,0,0,0,0,0,0,0,0,0,0,0,0,0,0,0,0,0,0,0,0,0,0,0,0,0,0,0,0,0,0,0,0,0,0,0,0,0,0,0,0,0,0,0,0,0,0,0,0,0,0,0,0,0,0,0,0,0,0,0,0,0,0,0,0,0,0,0,0,0,0,0,0,0,0,0,0,0,0,0,0,0,0,0,0,0,0,0,0,0,0,0,0,0,0,0,0,0,0,0,0,0,0,0,0,0,0,0,0,0,0,0,0,0,0,0,0,0,0,0,0,0,0"/>
                </v:shape>
                <v:shape id="Freeform: Shape 2623" o:spid="_x0000_s1892" style="position:absolute;left:14534;top:7519;width:9288;height:22349;visibility:visible;mso-wrap-style:square;v-text-anchor:middle" coordsize="928806,223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" path="m,7742l7541,27454r7561,19714l30221,86554r7584,19712l52969,145653r7604,19695l68181,185016r7604,19694l91041,244050r7633,19690l106323,283413r7624,19644l121621,322729r7654,19666l136947,362046r7697,19672l152315,401361r15397,39294l175429,460304r7719,19627l190868,499574r15482,39252l214092,558477r7760,19596l245147,636951r7787,19599l260740,676153r7787,19626l276340,715382r7805,19581l299808,774162r7841,19581l315498,813346r15698,39159l339081,872085r7849,19579l354832,911222r7884,19573l370618,950353r7902,19580l402278,1028595r7955,19544l418170,1067700r7937,19526l434061,1106787r7972,19544l450023,1145857r7955,19526l465985,1184926r7990,19509l481982,1223961r16032,39034l506021,1282521r8042,19509l522123,1321520r8025,19509l538208,1360537r8060,19509l562423,1419010r8077,19526l578595,1457992r16208,38982l602916,1516429r8130,19491l619176,1555394r8148,19473l635454,1594323r8165,19473l651767,1633234r8183,19456l668115,1672146r8200,19438l684498,1711057r8200,19438l700881,1749916r16436,38894l733806,1827651r8235,19439l750277,1866510r8270,19421l766801,1905334r16576,38841l799936,1982964r16629,38806l833211,2060559r8341,19385l849876,2099330r16699,38753l891703,2196205r8376,19368l908490,2234941r20317,-9026l920044,2206688r-8727,-19210l902590,2168250r-17384,-38420l876514,2110585r-8657,-19245l859200,2072078r-8622,-19228l841956,2033587r-17208,-38542l816179,1975765r-8587,-19263l799040,1937222r-8534,-19316l781990,1898626r-17016,-38613l756476,1840716r-8464,-19333l722691,1763384r-8394,-19333l705868,1724701r-16752,-38701l672417,1647246r-16664,-38753l647465,1589125r-8306,-19403l622635,1530916r-8253,-19421l606164,1492074r-8235,-19420l581528,1433813r-16348,-38877l557032,1375498r-8130,-19473l540772,1336551r-16208,-38929l516469,1278167r-16102,-38982l492324,1219694r-8042,-19509l476275,1180677r-15980,-39034l452323,1122134r-7954,-19526l436414,1083065r-7919,-19526l420575,1043977r-7902,-19561l396922,985305r-7866,-19556l381207,946168,365543,907009r-7796,-19603l349950,867803,326648,809000r-7708,-19626l311196,769746r-7691,-19619l295803,730476,280459,691184,265156,651891r-7603,-19673l249921,612551r-7580,-19672l234757,573188r-7586,-19672l219615,533825r-7539,-19719l204559,494417,189528,454986r-7493,-19714l174567,415535r-7447,-19719l159675,376079r-7425,-19759l144823,336585,130023,297059r-7384,-19760l115287,257540,93285,198192,85971,178385,78682,158580,56887,99163,49666,79333,42423,59505,35222,39675,28024,19828,20851,,,7742xe" fillcolor="blue" stroked="f" strokeweight=".04875mm">
                  <v:fill opacity="32896f"/>
                  <v:stroke joinstyle="miter"/>
                  <v:path arrowok="t" o:connecttype="custom" o:connectlocs="0,7742;7541,27454;15102,47168;30221,86554;37805,106266;52969,145653;60573,165348;68181,185016;75785,204710;91041,244050;98674,263740;106323,283413;113947,303057;121621,322729;129275,342395;136947,362046;144644,381718;152315,401361;167712,440655;175429,460304;183148,479931;190868,499574;206350,538826;214092,558477;221852,578073;245147,636951;252934,656550;260740,676153;268527,695779;276340,715382;284145,734963;299808,774162;307649,793743;315498,813346;331196,852505;339081,872085;346930,891664;354832,911222;362716,930795;370618,950353;378520,969933;402278,1028595;410233,1048139;418170,1067700;426107,1087226;434061,1106787;442033,1126331;450023,1145857;457978,1165383;465985,1184926;473975,1204435;481982,1223961;498014,1262995;506021,1282521;514063,1302030;522123,1321520;530148,1341029;538208,1360537;546268,1380046;562423,1419010;570500,1438536;578595,1457992;594803,1496974;602916,1516429;611046,1535920;619176,1555394;627324,1574867;635454,1594323;643619,1613796;651767,1633234;659950,1652690;668115,1672146;676315,1691584;684498,1711057;692698,1730495;700881,1749916;717317,1788810;733806,1827651;742041,1847090;750277,1866510;758547,1885931;766801,1905334;783377,1944175;799936,1982964;816565,2021770;833211,2060559;841552,2079944;849876,2099330;866575,2138083;891703,2196205;900079,2215573;908490,2234941;928807,2225915;920044,2206688;911317,2187478;902590,2168250;885206,2129830;876514,2110585;867857,2091340;859200,2072078;850578,2052850;841956,2033587;824748,1995045;816179,1975765;807592,1956502;799040,1937222;790506,1917906;781990,1898626;764974,1860013;756476,1840716;748012,1821383;722691,1763384;714297,1744051;705868,1724701;689116,1686000;672417,1647246;655753,1608493;647465,1589125;639159,1569722;622635,1530916;614382,1511495;606164,1492074;597929,1472654;581528,1433813;565180,1394936;557032,1375498;548902,1356025;540772,1336551;524564,1297622;516469,1278167;500367,1239185;492324,1219694;484282,1200185;476275,1180677;460295,1141643;452323,1122134;444369,1102608;436414,1083065;428495,1063539;420575,1043977;412673,1024416;396922,985305;389056,965749;381207,946168;365543,907009;357747,887406;349950,867803;326648,809000;318940,789374;311196,769746;303505,750127;295803,730476;280459,691184;265156,651891;257553,632218;249921,612551;242341,592879;234757,573188;227171,553516;219615,533825;212076,514106;204559,494417;189528,454986;182035,435272;174567,415535;167120,395816;159675,376079;152250,356320;144823,336585;130023,297059;122639,277299;115287,257540;93285,198192;85971,178385;78682,158580;56887,99163;49666,79333;42423,59505;35222,39675;28024,19828;20851,0" o:connectangles="0,0,0,0,0,0,0,0,0,0,0,0,0,0,0,0,0,0,0,0,0,0,0,0,0,0,0,0,0,0,0,0,0,0,0,0,0,0,0,0,0,0,0,0,0,0,0,0,0,0,0,0,0,0,0,0,0,0,0,0,0,0,0,0,0,0,0,0,0,0,0,0,0,0,0,0,0,0,0,0,0,0,0,0,0,0,0,0,0,0,0,0,0,0,0,0,0,0,0,0,0,0,0,0,0,0,0,0,0,0,0,0,0,0,0,0,0,0,0,0,0,0,0,0,0,0,0,0,0,0,0,0,0,0,0,0,0,0,0,0,0,0,0,0,0,0,0,0,0,0,0,0,0,0,0,0,0,0,0,0,0,0,0,0,0,0,0,0,0,0,0,0,0,0,0,0,0,0,0,0,0"/>
                </v:shape>
                <v:shape id="Freeform: Shape 2624" o:spid="_x0000_s1893" style="position:absolute;left:7640;top:15949;width:22923;height:7499;visibility:visible;mso-wrap-style:square;v-text-anchor:middle" coordsize="2292313,749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" path="m8350,749904r19488,-8077l47331,733767r19511,-8025l86375,717753r19535,-7955l125444,701844r19558,-7902l164558,686076r19581,-7832l203718,670430r19581,-7779l242902,654873r19599,-7709l282127,639473r19627,-7656l321398,624161r39299,-15153l380365,601457r19673,-7515l419729,586444r19695,-7445l459115,571588r19713,-7409l498570,556821r19738,-7340l538045,542177r19737,-7270l577547,527673r19783,-7235l617113,513274r19784,-7147l656703,498981r19805,-7077l696339,484845r19823,-7041l735992,470815r19853,-6971l775696,456891r19876,-6936l815443,443089r19898,-6866l855235,429410r19899,-6795l895052,415855r19921,-6725l934912,402404r39885,-13310l994773,382492r19983,-6585l1034722,369358r20000,-6550l1074705,356346r20018,-6479l1114759,343440r20036,-6409l1154830,330657r20053,-6339l1194919,317996r20071,-6286l1235061,305459r20106,-6216l1295361,286881r20123,-6146l1355731,268567r20141,-6041l1396031,256521r20158,-6005l1436383,244563r20176,-5900l1476735,232763r20229,-5865l1537387,215257r20228,-5777l1577862,203738r20264,-5707l1618372,192359r20264,-5671l1658917,181086r20282,-5601l1699498,169918r20317,-5548l1740131,158875r20317,-5475l1780782,147964r20352,-5407l1821486,137168r20369,-5364l1862224,126484r20369,-5296l1902998,115937r20404,-5250l1943806,105502r20440,-5180l1984668,95182r20440,-5117l2025565,84971r20474,-5046l2066496,74901r20475,-5001l2107463,64940r20510,-4931l2168975,50227r20545,-4845l2210047,40585r20545,-4797l2251155,31036r41160,-9417l2287170,r-20493,5069l2246185,10163r-20457,5117l2205271,20420r-20457,5157l2164357,30762r-20422,5205l2123495,41194r-20457,5279l2082634,51746r-20405,5296l2041825,62385r-20404,5341l2001034,73110r-20387,5389l1939908,89363r-20351,5477l1878871,105844r-20335,5545l1838185,116958r-20299,5591l1797552,128159r-20300,5615l1756953,139435r-20281,5679l1716390,150815r-20281,5732l1655581,168092r-20264,5795l1615071,179699r-20247,5847l1574596,191429r-20212,5882l1534173,203211r-20211,5970l1493768,215116r-20211,6005l1453381,227127r-20194,6040l1413029,239208r-20177,6093l1372711,251394r-20141,6128l1332412,263668r-20141,6181l1292147,276030r-20123,6233l1251918,288514r-20088,6269l1211724,301069r-20106,6322l1171547,313729r-20088,6357l1131423,326460r-20053,6409l1071246,345775r-20036,6480l1031192,358734r-20018,6550l991144,371833r-19990,6585l951144,385003r-39973,13257l891185,404950r-19967,6673l851254,418348r-39885,13486l791430,438629r-19946,6813l751567,452273r-19921,6848l711753,465987r-19922,6900l671938,479823r-19876,6954l612315,500754r-19875,7024l572586,514819r-19853,7059l532882,528955r-39653,14258l473421,550377r-19828,7199l433808,564775r-19805,7235l394220,579262r-39567,14574l334893,601159r-39526,14714l275630,623283r-19735,7428l236175,638156r-19737,7463l196724,653117r-19695,7515l157315,668165r-19690,7551l117951,683301r-19672,7603l78610,698543r-19672,7656l39294,713872r-19649,7691l,729307r8350,20597xe" fillcolor="blue" stroked="f" strokeweight=".04875mm">
                  <v:fill opacity="32896f"/>
                  <v:stroke joinstyle="miter"/>
                  <v:path arrowok="t" o:connecttype="custom" o:connectlocs="8350,749904;27838,741827;47331,733767;66842,725742;86375,717753;105910,709798;125444,701844;145002,693942;164558,686076;184139,678244;203718,670430;223299,662651;242902,654873;262501,647164;282127,639473;301754,631817;321398,624161;360697,609008;380365,601457;400038,593942;419729,586444;439424,578999;459115,571588;478828,564179;498570,556821;518308,549481;538045,542177;557782,534907;577547,527673;597330,520438;617113,513274;636897,506127;656703,498981;676508,491904;696339,484845;716162,477804;735992,470815;755845,463844;775696,456891;795572,449955;815443,443089;835341,436223;855235,429410;875134,422615;895052,415855;914973,409130;934912,402404;974797,389094;994773,382492;1014756,375907;1034722,369358;1054722,362808;1074705,356346;1094723,349867;1114759,343440;1134795,337031;1154830,330657;1174883,324318;1194919,317996;1214990,311710;1235061,305459;1255167,299243;1295361,286881;1315484,280735;1355731,268567;1375872,262526;1396031,256521;1416189,250516;1436383,244563;1456559,238663;1476735,232763;1496964,226898;1537387,215257;1557615,209480;1577862,203738;1598126,198031;1618372,192359;1638636,186688;1658917,181086;1679199,175485;1699498,169918;1719815,164370;1740131,158875;1760448,153400;1780782,147964;1801134,142557;1821486,137168;1841855,131804;1862224,126484;1882593,121188;1902998,115937;1923402,110687;1943806,105502;1964246,100322;1984668,95182;2005108,90065;2025565,84971;2046039,79925;2066496,74901;2086971,69900;2107463,64940;2127973,60009;2168975,50227;2189520,45382;2210047,40585;2230592,35788;2251155,31036;2292315,21619;2287170,0;2266677,5069;2246185,10163;2225728,15280;2205271,20420;2184814,25577;2164357,30762;2143935,35967;2123495,41194;2103038,46473;2082634,51746;2062229,57042;2041825,62385;2021421,67726;2001034,73110;1980647,78499;1939908,89363;1919557,94840;1878871,105844;1858536,111389;1838185,116958;1817886,122549;1797552,128159;1777252,133774;1756953,139435;1736672,145114;1716390,150815;1696109,156547;1655581,168092;1635317,173887;1615071,179699;1594824,185546;1574596,191429;1554384,197311;1534173,203211;1513962,209181;1493768,215116;1473557,221121;1453381,227127;1433187,233167;1413029,239208;1392852,245301;1372711,251394;1352570,257522;1332412,263668;1312271,269849;1292147,276030;1272024,282263;1251918,288514;1231830,294783;1211724,301069;1191618,307391;1171547,313729;1151459,320086;1131423,326460;1111370,332869;1071246,345775;1051210,352255;1031192,358734;1011174,365284;991144,371833;971154,378418;951144,385003;911171,398260;891185,404950;871218,411623;851254,418348;811369,431834;791430,438629;771484,445442;751567,452273;731646,459121;711753,465987;691831,472887;671938,479823;652062,486777;612315,500754;592440,507778;572586,514819;552733,521878;532882,528955;493229,543213;473421,550377;453593,557576;433808,564775;414003,572010;394220,579262;354653,593836;334893,601159;295367,615873;275630,623283;255895,630711;236175,638156;216438,645619;196724,653117;177029,660632;157315,668165;137625,675716;117951,683301;98279,690904;78610,698543;58938,706199;39294,713872;19645,721563;0,729307" o:connectangles="0,0,0,0,0,0,0,0,0,0,0,0,0,0,0,0,0,0,0,0,0,0,0,0,0,0,0,0,0,0,0,0,0,0,0,0,0,0,0,0,0,0,0,0,0,0,0,0,0,0,0,0,0,0,0,0,0,0,0,0,0,0,0,0,0,0,0,0,0,0,0,0,0,0,0,0,0,0,0,0,0,0,0,0,0,0,0,0,0,0,0,0,0,0,0,0,0,0,0,0,0,0,0,0,0,0,0,0,0,0,0,0,0,0,0,0,0,0,0,0,0,0,0,0,0,0,0,0,0,0,0,0,0,0,0,0,0,0,0,0,0,0,0,0,0,0,0,0,0,0,0,0,0,0,0,0,0,0,0,0,0,0,0,0,0,0,0,0,0,0,0,0,0,0,0,0,0,0,0,0,0,0,0,0,0,0,0,0,0,0,0,0,0,0,0,0,0,0,0,0,0,0,0,0,0,0,0,0,0,0,0,0,0"/>
                </v:shape>
                <v:shape id="Freeform: Shape 2625" o:spid="_x0000_s1894" style="position:absolute;left:19819;top:13402;width:9846;height:17410;visibility:visible;mso-wrap-style:square;v-text-anchor:middle" coordsize="984679,1741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" path="m32082,1738843r-2511,-23828l27341,1691292r-2019,-23582l23548,1644268r-1510,-23318l20774,1597771r-1036,-23038l18930,1551818r-544,-22774l18087,1506410r-70,-22494l18192,1461546r422,-22248l19281,1417208r896,-21966l21335,1373415r1388,-21703l24356,1330149r1879,-21422l28359,1287445r2371,-21177l33329,1245250r2827,-20896l39264,1203599r3319,-20615l46165,1162492r3828,-20351l54067,1121930r4302,-20070l62917,1081895r4794,-19807l72733,1042422r5285,-19562l83550,1003457r5742,-19280l95315,965055r6251,-19017l108045,927162r6726,-18736l121742,889831r7217,-18473l136440,853026r7691,-18209l152085,816766r8183,-17928l168714,781051r8675,-17683l186309,745844r9166,-17384l204870,711200r9658,-17121l224396,677117r10150,-16875l244924,643526r10623,-16576l266382,610497r11115,-16331l288841,577994r11589,-16031l312265,546054r12099,-15786l336673,514640r12555,-15505l362029,483736r13065,-15224l388369,453411r13539,-14979l415674,423595r14031,-14694l443963,394327r14487,-14416l473218,365603r14978,-14151l503420,337424r15471,-13902l534624,309761r15962,-13624l566793,282642r16419,-13350l599929,256068r16927,-13078l634012,230038r17437,-12811l669096,204554r17911,-12562l705164,179585r18368,-12267l742162,155161r18877,-11994l780144,131281r19386,-11746l819127,107946,838952,96473,859058,85128,879374,73927,899954,62859,920780,51925,941834,41129,963134,30467,984680,19939,974829,,953459,10934,932352,22002,911473,33185,890841,44502,870436,55953,850278,67517,830330,79245,810645,91084r-19473,11972l771961,115166r-18999,12222l734226,139771r-18526,12493l697420,164896r-18051,12743l661581,190544r-17560,13013l626672,216710r-17086,13282l592729,243418r-16611,13537l559717,270625r-16155,13807l527653,298374r-15664,14081l496519,326646r-15189,14330l466352,355440r-14715,14595l437132,384771r-14258,14852l408861,414608r-13784,15115l381503,444982r-13310,15365l355129,475851r-12837,15646l329684,507283r-12362,15908l305189,539223r-11888,16172l281641,571673r-11431,16435l259041,604684r-10957,16682l237373,638170r-10483,16962l216652,672218r-9991,17208l196880,706775r-9535,17471l178056,741858r-9061,17735l160180,777468r-8604,17999l143253,813588r-8130,18279l127238,850252r-7621,18525l112225,887443r-7182,18771l98107,925143r-6691,19034l84972,963369r-6234,19316l72768,1002123r-5760,19561l61495,1041403r-5268,19825l51187,1081193r-4794,20105l41828,1121509r-4337,20369l33399,1162352r-3863,20632l25901,1203739r-3371,20861l19386,1245636r-2914,21142l13802,1288042r-2458,21422l9167,1330992r-1985,21668l5462,1374451r-1493,21932l2722,1418455r-1036,22177l913,1462968r-544,22458l53,1507990,1,1530712r158,22845l527,1576560r667,23108l2055,1622881r1106,23389l4496,1669765r1580,23635l7920,1717175r2037,23898l32082,1738843xe" fillcolor="red" stroked="f" strokeweight=".04875mm">
                  <v:fill opacity="32896f"/>
                  <v:stroke joinstyle="miter"/>
                  <v:path arrowok="t" o:connecttype="custom" o:connectlocs="32082,1738843;29571,1715015;27341,1691292;25322,1667710;23548,1644268;22038,1620950;20774,1597771;19738,1574733;18930,1551818;18386,1529044;18087,1506410;18017,1483916;18192,1461546;18614,1439298;19281,1417208;20177,1395242;21335,1373415;22723,1351712;24356,1330149;26235,1308727;28359,1287445;30730,1266268;33329,1245250;36156,1224354;39264,1203599;42583,1182984;46165,1162492;49993,1142141;54067,1121930;58369,1101860;62917,1081895;67711,1062088;72733,1042422;78018,1022860;83550,1003457;89292,984177;95315,965055;101566,946038;108045,927162;114771,908426;121742,889831;128959,871358;136440,853026;144131,834817;152085,816766;160268,798838;168714,781051;177389,763368;186309,745844;195475,728460;204870,711200;214528,694079;224396,677117;234546,660242;244924,643526;255547,626950;266382,610497;277497,594166;288841,577994;300430,561963;312265,546054;324364,530268;336673,514640;349228,499135;362029,483736;375094,468512;388369,453411;401908,438432;415674,423595;429705,408901;443963,394327;458450,379911;473218,365603;488196,351452;503420,337424;518891,323522;534624,309761;550586,296137;566793,282642;583212,269292;599929,256068;616856,242990;634012,230038;651449,217227;669096,204554;687007,191992;705164,179585;723532,167318;742162,155161;761039,143167;780144,131281;799530,119535;819127,107946;838952,96473;859058,85128;879374,73927;899954,62859;920780,51925;941834,41129;963134,30467;984680,19939;974829,0;953459,10934;932352,22002;911473,33185;890841,44502;870436,55953;850278,67517;830330,79245;810645,91084;791172,103056;771961,115166;752962,127388;734226,139771;715700,152264;697420,164896;679369,177639;661581,190544;644021,203557;626672,216710;609586,229992;592729,243418;576118,256955;559717,270625;543562,284432;527653,298374;511989,312455;496519,326646;481330,340976;466352,355440;451637,370035;437132,384771;422874,399623;408861,414608;395077,429723;381503,444982;368193,460347;355129,475851;342292,491497;329684,507283;317322,523191;305189,539223;293301,555395;281641,571673;270210,588108;259041,604684;248084,621366;237373,638170;226890,655132;216652,672218;206661,689426;196880,706775;187345,724246;178056,741858;168995,759593;160180,777468;151576,795467;143253,813588;135123,831867;127238,850252;119617,868777;112225,887443;105043,906214;98107,925143;91416,944177;84972,963369;78738,982685;72768,1002123;67008,1021684;61495,1041403;56227,1061228;51187,1081193;46393,1101298;41828,1121509;37491,1141878;33399,1162352;29536,1182984;25901,1203739;22530,1224600;19386,1245636;16472,1266778;13802,1288042;11344,1309464;9167,1330992;7182,1352660;5462,1374451;3969,1396383;2722,1418455;1686,1440632;913,1462968;369,1485426;53,1507990;1,1530712;159,1553557;527,1576560;1194,1599668;2055,1622881;3161,1646270;4496,1669765;6076,1693400;7920,1717175;9957,1741073" o:connectangles="0,0,0,0,0,0,0,0,0,0,0,0,0,0,0,0,0,0,0,0,0,0,0,0,0,0,0,0,0,0,0,0,0,0,0,0,0,0,0,0,0,0,0,0,0,0,0,0,0,0,0,0,0,0,0,0,0,0,0,0,0,0,0,0,0,0,0,0,0,0,0,0,0,0,0,0,0,0,0,0,0,0,0,0,0,0,0,0,0,0,0,0,0,0,0,0,0,0,0,0,0,0,0,0,0,0,0,0,0,0,0,0,0,0,0,0,0,0,0,0,0,0,0,0,0,0,0,0,0,0,0,0,0,0,0,0,0,0,0,0,0,0,0,0,0,0,0,0,0,0,0,0,0,0,0,0,0,0,0,0,0,0,0,0,0,0,0,0,0,0,0,0,0,0,0,0,0,0,0,0,0,0,0,0,0,0,0,0,0,0,0,0,0,0,0,0,0,0,0,0,0,0"/>
                </v:shape>
                <v:shape id="Freeform: Shape 2626" o:spid="_x0000_s1895" style="position:absolute;left:17342;top:22779;width:11976;height:8015;visibility:visible;mso-wrap-style:square;v-text-anchor:middle" coordsize="1197531,80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" path="m22101,801532r3319,-29605l29020,742848r3863,-28498l37062,686430r4443,-27375l46246,632260r5022,-26252l56589,580337r5601,-25093l68038,530679r6163,-23986l80645,483286r6726,-22880l94395,438123r7304,-21720l109285,395243r7849,-20597l125282,354611r8447,-19491l142438,316226r9026,-18332l160753,280107r9588,-17208l180174,246235r10150,-16067l200754,214646r10711,-14961l222458,185286r11308,-13836l245320,158192r11836,-12695l269290,133363r12432,-11571l294417,110799r12995,-10465l320705,90466r13538,-9324l348080,72397r14136,-8183l376632,56576r14698,-7059l406308,43020r15259,-5917l437125,31730r15839,-4794l469084,22704r16401,-3705l502167,15909r16980,-2564l536391,11378,553933,9956r17841,-843l589877,8832r18403,264l626964,9938r18964,1388l665174,13310r19526,2529l704525,18911r20106,3670l745018,26813r20685,4776l786652,36962r21230,5900l829410,49342r21827,7041l873327,64004r22388,8165l918367,80913r22951,9289l964549,100071r23513,10430l1011873,121493r24092,11554l1060320,145181r24672,12660l1109944,171116r25216,13801l1160657,199299r25795,14943l1197532,194944r-25444,-14100l1146925,167235r-24900,-13029l1097371,141669r-24373,-11993l1048906,118227r-23828,-10939l1001513,96875,978193,87006,955173,77665,932398,68850,909904,60562,887673,52801,865723,45584,844020,38911,822597,32748,801437,27112,780541,22019,759926,17454,739557,13398,719468,9886,699643,6918,680082,4478,660801,2546,641784,1176,623048,316,604557,,586331,193,568402,913,550702,2195,533300,3986,516162,6304,499269,9166r-16611,3389l466310,16471r-16067,4460l434439,25918r-15541,5496l403622,37454r-15014,6567l373875,51133r-14469,7621l345218,66919r-13943,8691l317596,84829r-13398,9763l291081,104864r-12871,10817l265602,127024r-12327,11888l241229,151309r-11800,12941l217892,177701r-11256,14012l195644,206252r-10729,15048l174467,236893r-10202,16120l154361,269641r-9658,17191l135326,304549r-9131,18227l117345,341547r-8587,19298l100435,380687r-8042,20351l84614,421934r-7516,21440l69864,465323r-6972,22476l56150,510819r-6427,23547l43559,558423r-5917,24635l32005,608168r-5391,25672l21527,660039r-4845,26725l12112,714016,7811,741812,3778,770136,1,798986r22100,2546xe" fillcolor="red" stroked="f" strokeweight=".04875mm">
                  <v:fill opacity="32896f"/>
                  <v:stroke joinstyle="miter"/>
                  <v:path arrowok="t" o:connecttype="custom" o:connectlocs="22101,801532;25420,771927;29020,742848;32883,714350;37062,686430;41505,659055;46246,632260;51268,606008;56589,580337;62190,555244;68038,530679;74201,506693;80645,483286;87371,460406;94395,438123;101699,416403;109285,395243;117134,374646;125282,354611;133729,335120;142438,316226;151464,297894;160753,280107;170341,262899;180174,246235;190324,230168;200754,214646;211465,199685;222458,185286;233766,171450;245320,158192;257156,145497;269290,133363;281722,121792;294417,110799;307412,100334;320705,90466;334243,81142;348080,72397;362216,64214;376632,56576;391330,49517;406308,43020;421567,37103;437125,31730;452964,26936;469084,22704;485485,18999;502167,15909;519147,13345;536391,11378;553933,9956;571774,9113;589877,8832;608280,9096;626964,9938;645928,11326;665174,13310;684700,15839;704525,18911;724631,22581;745018,26813;765703,31589;786652,36962;807882,42862;829410,49342;851237,56383;873327,64004;895715,72169;918367,80913;941318,90202;964549,100071;988062,110501;1011873,121493;1035965,133047;1060320,145181;1084992,157841;1109944,171116;1135160,184917;1160657,199299;1186452,214242;1197532,194944;1172088,180844;1146925,167235;1122025,154206;1097371,141669;1072998,129676;1048906,118227;1025078,107288;1001513,96875;978193,87006;955173,77665;932398,68850;909904,60562;887673,52801;865723,45584;844020,38911;822597,32748;801437,27112;780541,22019;759926,17454;739557,13398;719468,9886;699643,6918;680082,4478;660801,2546;641784,1176;623048,316;604557,0;586331,193;568402,913;550702,2195;533300,3986;516162,6304;499269,9166;482658,12555;466310,16471;450243,20931;434439,25918;418898,31414;403622,37454;388608,44021;373875,51133;359406,58754;345218,66919;331275,75610;317596,84829;304198,94592;291081,104864;278210,115681;265602,127024;253275,138912;241229,151309;229429,164250;217892,177701;206636,191713;195644,206252;184915,221300;174467,236893;164265,253013;154361,269641;144703,286832;135326,304549;126195,322776;117345,341547;108758,360845;100435,380687;92393,401038;84614,421934;77098,443374;69864,465323;62892,487799;56150,510819;49723,534366;43559,558423;37642,583058;32005,608168;26614,633840;21527,660039;16682,686764;12112,714016;7811,741812;3778,770136;1,798986" o:connectangles="0,0,0,0,0,0,0,0,0,0,0,0,0,0,0,0,0,0,0,0,0,0,0,0,0,0,0,0,0,0,0,0,0,0,0,0,0,0,0,0,0,0,0,0,0,0,0,0,0,0,0,0,0,0,0,0,0,0,0,0,0,0,0,0,0,0,0,0,0,0,0,0,0,0,0,0,0,0,0,0,0,0,0,0,0,0,0,0,0,0,0,0,0,0,0,0,0,0,0,0,0,0,0,0,0,0,0,0,0,0,0,0,0,0,0,0,0,0,0,0,0,0,0,0,0,0,0,0,0,0,0,0,0,0,0,0,0,0,0,0,0,0,0,0,0,0,0,0,0,0,0,0,0,0,0,0,0,0,0,0,0,0,0,0"/>
                </v:shape>
                <v:shape id="Freeform: Shape 2627" o:spid="_x0000_s1896" style="position:absolute;left:16430;top:22763;width:12888;height:7899;visibility:visible;mso-wrap-style:square;v-text-anchor:middle" coordsize="1288752,78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" path="m21818,789908r5319,-27902l32688,734596r5795,-26901l44481,681303r6246,-25865l57200,630065r6699,-24882l70847,580828r7180,-23863l85427,533646r7649,-22844l100932,488484r8102,-21827l117361,445358r8587,-20790l134728,404251r9025,-19771l153042,365199r9483,-18770l172253,328184r9956,-17770l192411,293171r10413,-16734l213483,260212r10887,-15733l235485,229255r11361,-14715l258436,200352r11818,-13678l282282,173487r12292,-12678l307076,148640r12749,-11659l332801,125848r13205,-10659l359457,105058r13679,-9641l387043,86322r14118,-8622l415543,69605r14592,-7585l444973,54908r15084,-6567l475351,42248r15523,-5549l506625,31642r16014,-4548l538865,23055r16453,-3529l572017,16488r16910,-2511l606101,11958r17384,-1475l641115,9482r17823,-474l677025,9026r18350,509l713900,10588r18789,1563l751706,14188r19246,2581l790425,19825r19703,3564l830075,27498r20176,4583l870656,37191r20633,5601l912167,48903r21107,6637l954609,62669r21581,7656l997982,78473r22019,8657l1042285,96295r22476,9676l1087483,116155r22968,10694l1133630,138034r23443,11712l1180726,161950r23898,12713l1228734,187903r24355,13749l1277673,215892r11080,-19297l1263906,182810r-24636,-13274l1214897,156735r-24180,-12292l1166801,132679r-23723,-11291l1119600,110606r-23249,-10272l1073330,90554r-22757,-9289l1027991,72503r-22318,-8271l983565,56436,961703,49184,940052,42406,918647,36137,897452,30360,876503,25092,855765,20316,835273,16067,814991,12309,794956,9026,775148,6269,755587,4021,736218,2265,717096,983,698202,246,679536,,661098,211,642888,966,624925,2230,607172,3986,589665,6216,572369,8973r-17068,3266l538478,15979r-16611,4249l505501,25005r-16137,5250l473437,36014r-15681,6269l442304,49043r-15242,7270l412048,64074r-14750,8253l382776,81089r-14328,9289l354365,100123r-13855,10290l326884,121177r-13398,11273l300333,144233r-12941,12256l274679,169290r-12468,13257l249972,196331r-12028,14276l226143,225392r-11554,15277l203246,256472r-11098,16278l181261,289536r-10641,17296l160207,324620r-10167,18297l140066,361705r-9728,19280l120820,400792r-9249,20281l102514,441881r-8801,21300l85130,484972r-8350,22300l68655,530082r-7903,23301l53080,577194r-7422,24302l38437,626307r-6971,25303l24716,677422r-6515,26322l11909,730539,5841,757862,1,785676r21817,4232xe" fillcolor="red" stroked="f" strokeweight=".04875mm">
                  <v:fill opacity="32896f"/>
                  <v:stroke joinstyle="miter"/>
                  <v:path arrowok="t" o:connecttype="custom" o:connectlocs="21818,789908;27137,762006;32688,734596;38483,707695;44481,681303;50727,655438;57200,630065;63899,605183;70847,580828;78027,556965;85427,533646;93076,510802;100932,488484;109034,466657;117361,445358;125948,424568;134728,404251;143753,384480;153042,365199;162525,346429;172253,328184;182209,310414;192411,293171;202824,276437;213483,260212;224370,244479;235485,229255;246846,214540;258436,200352;270254,186674;282282,173487;294574,160809;307076,148640;319825,136981;332801,125848;346006,115189;359457,105058;373136,95417;387043,86322;401161,77700;415543,69605;430135,62020;444973,54908;460057,48341;475351,42248;490874,36699;506625,31642;522639,27094;538865,23055;555318,19526;572017,16488;588927,13977;606101,11958;623485,10483;641115,9482;658938,9008;677025,9026;695375,9535;713900,10588;732689,12151;751706,14188;770952,16769;790425,19825;810128,23389;830075,27498;850251,32081;870656,37191;891289,42792;912167,48903;933274,55540;954609,62669;976190,70325;997982,78473;1020001,87130;1042285,96295;1064761,105971;1087483,116155;1110451,126849;1133630,138034;1157073,149746;1180726,161950;1204624,174663;1228734,187903;1253089,201652;1277673,215892;1288753,196595;1263906,182810;1239270,169536;1214897,156735;1190717,144443;1166801,132679;1143078,121388;1119600,110606;1096351,100334;1073330,90554;1050573,81265;1027991,72503;1005673,64232;983565,56436;961703,49184;940052,42406;918647,36137;897452,30360;876503,25092;855765,20316;835273,16067;814991,12309;794956,9026;775148,6269;755587,4021;736218,2265;717096,983;698202,246;679536,0;661098,211;642888,966;624925,2230;607172,3986;589665,6216;572369,8973;555301,12239;538478,15979;521867,20228;505501,25005;489364,30255;473437,36014;457756,42283;442304,49043;427062,56313;412048,64074;397298,72327;382776,81089;368448,90378;354365,100123;340510,110413;326884,121177;313486,132450;300333,144233;287392,156489;274679,169290;262211,182547;249972,196331;237944,210607;226143,225392;214589,240669;203246,256472;192148,272750;181261,289536;170620,306832;160207,324620;150040,342917;140066,361705;130338,380985;120820,400792;111571,421073;102514,441881;93713,463181;85130,484972;76780,507272;68655,530082;60752,553383;53080,577194;45658,601496;38437,626307;31466,651610;24716,677422;18201,703744;11909,730539;5841,757862;1,785676" o:connectangles="0,0,0,0,0,0,0,0,0,0,0,0,0,0,0,0,0,0,0,0,0,0,0,0,0,0,0,0,0,0,0,0,0,0,0,0,0,0,0,0,0,0,0,0,0,0,0,0,0,0,0,0,0,0,0,0,0,0,0,0,0,0,0,0,0,0,0,0,0,0,0,0,0,0,0,0,0,0,0,0,0,0,0,0,0,0,0,0,0,0,0,0,0,0,0,0,0,0,0,0,0,0,0,0,0,0,0,0,0,0,0,0,0,0,0,0,0,0,0,0,0,0,0,0,0,0,0,0,0,0,0,0,0,0,0,0,0,0,0,0,0,0,0,0,0,0,0,0,0,0,0,0,0,0,0,0,0,0,0,0,0,0,0,0,0,0,0,0,0,0"/>
                </v:shape>
                <v:shape id="Freeform: Shape 2628" o:spid="_x0000_s1897" style="position:absolute;left:19529;top:6961;width:1469;height:23851;visibility:visible;mso-wrap-style:square;v-text-anchor:middle" coordsize="146904,238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" path="m61003,2382924r-2283,-20984l56525,2340992r-2177,-20983l52258,2299025r-2054,-20966l48202,2257093r-1949,-20965l44374,2215162r-1861,-20966l40739,2173248r-1738,-20966l37333,2131316r-1633,-20948l34137,2089402r-1510,-20931l31151,2047505r-1404,-20948l28395,2005608r-1317,-20930l25831,1963729r-1194,-20930l23478,1921850r-1089,-20930l21353,1879971r-965,-20930l19457,1838127r-896,-20931l17754,1796248r-773,-20913l16261,1754422r-650,-20931l14997,1712578r-562,-20931l13925,1670734r-456,-20913l13083,1628908r-334,-20879l12451,1587099r-246,-20913l12029,1545290r-123,-20913l11818,1503499r,-20896l11836,1461707r105,-20895l12064,1419916r193,-20896l12503,1378143r299,-20896l13153,1336369r404,-20896l14013,1294613r527,-20896l15102,1252856r615,-20878l16384,1211100r737,-20878l17912,1169362r842,-20861l19632,1127641r931,-20878l21546,1085902r1054,-20843l23706,1044179r1159,-20850l26077,1002486r1247,-20848l28641,960790r1387,-20845l31450,919097r1475,-20848l34435,877404r1581,-20848l37649,835730r1703,-20842l41090,794062r1791,-20850l44725,752387r1914,-20820l48606,710741r1984,-20825l52680,669089r2107,-20819l56947,627443r2230,-20802l61460,585815r2335,-20795l66166,544192r2440,-20802l71100,502587r2546,-20802l76245,460982r2651,-20795l81601,419384r2739,-20802l87167,377779r2862,-20780l92944,336197r2968,-20780l98950,294614r3073,-20772l105148,253062r3196,-20803l111575,211480r3301,-20757l118230,169943r3407,-20778l125061,128385r3512,-20757l132155,86850r3600,-20757l139425,45314r3722,-20756l146905,3802,125008,r-3371,20820l118283,41646r-3319,20825l111716,83321r-3196,20820l105359,124989r-3108,20826l99178,166658r-3020,20850l93173,208333r-2915,20848l87378,250026r-2827,20848l81776,291717r-2757,20873l76333,333438r-2652,20843l71082,375129r-2563,20873l66008,416845r-2441,20873l61144,458584r-2353,20872l56455,500305r-2265,20865l51977,542043r-2194,20866l47658,583805r-2090,20865l43531,625543r-1984,20866l39598,667305r-1897,20865l35840,709066r-1809,20890l32293,750827r-1721,20891l28886,792613r-1598,20889l25690,834398r-1510,20888l22705,876182r-1439,20890l19878,917991r-1334,20888l17262,959793r-1247,20895l14803,1001600r-1141,20918l12538,1043408r-1053,20914l10484,1085235r-966,20913l8587,1127079r-860,20895l6884,1168923r-773,20913l5391,1210749r-702,20931l4057,1252611r-579,20930l2933,1294455r-509,20948l1967,1336334r-404,20930l1212,1378195r-316,20948l650,1420074r-228,20948l229,1461953r-105,20966l36,1503850,1,1524816r,20930l71,1566712r105,20966l352,1608609r193,20948l791,1650523r298,20966l1423,1692455r404,20948l2248,1734387r474,20965l3267,1776318r562,20984l4443,1818250r685,20984l5848,1860217r737,20966l7411,1902166r860,20984l9167,1944133r930,20983l11098,1986100r1036,21001l13223,2028084r1159,20984l15559,2070069r1229,20983l18052,2112053r1335,20984l20739,2154038r1422,21018l23618,2196057r1511,21001l26691,2238059r1581,21019l29922,2280079r1704,21001l33364,2322081r1791,21036l36999,2364118r1879,21036l61003,2382924xe" fillcolor="red" stroked="f" strokeweight=".04875mm">
                  <v:fill opacity="32896f"/>
                  <v:stroke joinstyle="miter"/>
                  <v:path arrowok="t" o:connecttype="custom" o:connectlocs="61003,2382924;58720,2361940;56525,2340992;54348,2320009;52258,2299025;50204,2278059;48202,2257093;46253,2236128;44374,2215162;42513,2194196;40739,2173248;39001,2152282;37333,2131316;35700,2110368;34137,2089402;32627,2068471;31151,2047505;29747,2026557;28395,2005608;27078,1984678;25831,1963729;24637,1942799;23478,1921850;22389,1900920;21353,1879971;20388,1859041;19457,1838127;18561,1817196;17754,1796248;16981,1775335;16261,1754422;15611,1733491;14997,1712578;14435,1691647;13925,1670734;13469,1649821;13083,1628908;12749,1608029;12451,1587099;12205,1566186;12029,1545290;11906,1524377;11818,1503499;11818,1482603;11836,1461707;11941,1440812;12064,1419916;12257,1399020;12503,1378143;12802,1357247;13153,1336369;13557,1315473;14013,1294613;14540,1273717;15102,1252856;15717,1231978;16384,1211100;17121,1190222;17912,1169362;18754,1148501;19632,1127641;20563,1106763;21546,1085902;22600,1065059;23706,1044179;24865,1023329;26077,1002486;27324,981638;28641,960790;30028,939945;31450,919097;32925,898249;34435,877404;36016,856556;37649,835730;39352,814888;41090,794062;42881,773212;44725,752387;46639,731567;48606,710741;50590,689916;52680,669089;54787,648270;56947,627443;59177,606641;61460,585815;63795,565020;66166,544192;68606,523390;71100,502587;73646,481785;76245,460982;78896,440187;81601,419384;84340,398582;87167,377779;90029,356999;92944,336197;95912,315417;98950,294614;102023,273842;105148,253062;108344,232259;111575,211480;114876,190723;118230,169943;121637,149165;125061,128385;128573,107628;132155,86850;135755,66093;139425,45314;143147,24558;146905,3802;125008,0;121637,20820;118283,41646;114964,62471;111716,83321;108520,104141;105359,124989;102251,145815;99178,166658;96158,187508;93173,208333;90258,229181;87378,250026;84551,270874;81776,291717;79019,312590;76333,333438;73681,354281;71082,375129;68519,396002;66008,416845;63567,437718;61144,458584;58791,479456;56455,500305;54190,521170;51977,542043;49783,562909;47658,583805;45568,604670;43531,625543;41547,646409;39598,667305;37701,688170;35840,709066;34031,729956;32293,750827;30572,771718;28886,792613;27288,813502;25690,834398;24180,855286;22705,876182;21266,897072;19878,917991;18544,938879;17262,959793;16015,980688;14803,1001600;13662,1022518;12538,1043408;11485,1064322;10484,1085235;9518,1106148;8587,1127079;7727,1147974;6884,1168923;6111,1189836;5391,1210749;4689,1231680;4057,1252611;3478,1273541;2933,1294455;2424,1315403;1967,1336334;1563,1357264;1212,1378195;896,1399143;650,1420074;422,1441022;229,1461953;124,1482919;36,1503850;1,1524816;1,1545746;71,1566712;176,1587678;352,1608609;545,1629557;791,1650523;1089,1671489;1423,1692455;1827,1713403;2248,1734387;2722,1755352;3267,1776318;3829,1797302;4443,1818250;5128,1839234;5848,1860217;6585,1881183;7411,1902166;8271,1923150;9167,1944133;10097,1965116;11098,1986100;12134,2007101;13223,2028084;14382,2049068;15559,2070069;16788,2091052;18052,2112053;19387,2133037;20739,2154038;22161,2175056;23618,2196057;25129,2217058;26691,2238059;28272,2259078;29922,2280079;31626,2301080;33364,2322081;35155,2343117;36999,2364118;38878,2385154" o:connectangles="0,0,0,0,0,0,0,0,0,0,0,0,0,0,0,0,0,0,0,0,0,0,0,0,0,0,0,0,0,0,0,0,0,0,0,0,0,0,0,0,0,0,0,0,0,0,0,0,0,0,0,0,0,0,0,0,0,0,0,0,0,0,0,0,0,0,0,0,0,0,0,0,0,0,0,0,0,0,0,0,0,0,0,0,0,0,0,0,0,0,0,0,0,0,0,0,0,0,0,0,0,0,0,0,0,0,0,0,0,0,0,0,0,0,0,0,0,0,0,0,0,0,0,0,0,0,0,0,0,0,0,0,0,0,0,0,0,0,0,0,0,0,0,0,0,0,0,0,0,0,0,0,0,0,0,0,0,0,0,0,0,0,0,0,0,0,0,0,0,0,0,0,0,0,0,0,0,0,0,0,0,0,0,0,0,0,0,0,0,0,0,0,0,0,0,0,0,0,0,0,0,0,0,0,0,0,0,0,0,0,0,0,0,0,0,0,0,0,0,0,0,0,0,0,0,0,0,0,0,0"/>
                </v:shape>
                <v:shape id="Freeform: Shape 2629" o:spid="_x0000_s1898" style="position:absolute;left:16430;top:6961;width:4568;height:23701;visibility:visible;mso-wrap-style:square;v-text-anchor:middle" coordsize="456825,2370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" path="m21818,2370070r3830,-20755l29496,2328560r11473,-62265l44816,2245539r3825,-20755l52472,2204047r15299,-83021l71618,2100271,98395,1954967r3829,-20720l140470,1726678r3810,-20755l163403,1602130r3810,-20756l182508,1498354r3810,-20756l197784,1415333r3811,-20755l209233,1353068r3811,-20773l220700,1290785r3793,-20756l228321,1249274r3810,-20755l239787,1187009r3793,-20755l247408,1145499r3793,-20756l255029,1103971r3811,-20755l262668,1062460r3793,-20750l270289,1020954r3810,-20756l277927,979442r3793,-20756l285548,937929r3793,-20757l293187,896417r7585,-41512l304600,834148r7621,-41512l316032,771879r3810,-20779l323635,730344r3828,-20756l335067,668076r3827,-20757l350308,585051r3828,-20757l365550,502020r3793,-20774l373171,460484,403585,294435r3828,-20780l434033,128362r3811,-20779l445447,66071r3775,-20757l456826,3802,434929,r-6849,41646l417773,104116r-3477,20805l407377,166572r-3476,20802l400424,208194r-3477,20803l393435,249822r-7024,41605l382899,312247r-10588,62408l361652,437058r-10729,62407l347341,520243r-7200,41605l336524,582628r-3600,20780l329307,624205r-3652,20778l322037,665786r-3652,20779l314715,707345r-3635,20780l303740,769683r-14750,83119l285267,873557r-7410,41554l274117,935871r-3740,20775l266636,977403r-3740,20778l255380,1039695r-3793,20764l247812,1081231r-7550,41511l228848,1185025r-3828,20720l217364,1247255r-3846,20738l205827,1309503r-3881,20738l198083,1350996r-7744,41475l186458,1413208r-3898,20756l178644,1454684r-3898,20737l170830,1496159r-3933,20737l162981,1537616r-3951,20738l155079,1579074r-3933,20738l147177,1620532r-3968,20720l135254,1682709r-7972,41423l123279,1744870r-8008,41422l111231,1806995r-4028,20737l103176,1848452r-8107,41423l91018,1910560r-4074,20720l82895,1951982r-4081,20703l74717,1993387r-8193,41423l62427,2055495r-4119,20684l54186,2096899r-4114,20685l45930,2138269r-4144,20720l33499,2200359r-4165,20685l25149,2241729r-4166,20685l16793,2283117r-4183,20667l8420,2324469,,2365839r21818,4231xe" fillcolor="red" stroked="f" strokeweight=".04875mm">
                  <v:fill opacity="32896f"/>
                  <v:stroke joinstyle="miter"/>
                  <v:path arrowok="t" o:connecttype="custom" o:connectlocs="21818,2370070;25648,2349315;29496,2328560;40969,2266295;44816,2245539;48641,2224784;52472,2204047;67771,2121026;71618,2100271;98395,1954967;102224,1934247;140470,1726678;144280,1705923;163403,1602130;167213,1581374;182508,1498354;186318,1477598;197784,1415333;201595,1394578;209233,1353068;213044,1332295;220700,1290785;224493,1270029;228321,1249274;232131,1228519;239787,1187009;243580,1166254;247408,1145499;251201,1124743;255029,1103971;258840,1083216;262668,1062460;266461,1041710;270289,1020954;274099,1000198;277927,979442;281720,958686;285548,937929;289341,917172;293187,896417;300772,854905;304600,834148;312221,792636;316032,771879;319842,751100;323635,730344;327463,709588;335067,668076;338894,647319;350308,585051;354136,564294;365550,502020;369343,481246;373171,460484;403585,294435;407413,273655;434033,128362;437844,107583;445447,66071;449222,45314;456826,3802;434929,0;428080,41646;417773,104116;414296,124921;407377,166572;403901,187374;400424,208194;396947,228997;393435,249822;386411,291427;382899,312247;372311,374655;361652,437058;350923,499465;347341,520243;340141,561848;336524,582628;332924,603408;329307,624205;325655,644983;322037,665786;318385,686565;314715,707345;311080,728125;303740,769683;288990,852802;285267,873557;277857,915111;274117,935871;270377,956646;266636,977403;262896,998181;255380,1039695;251587,1060459;247812,1081231;240262,1122742;228848,1185025;225020,1205745;217364,1247255;213518,1267993;205827,1309503;201946,1330241;198083,1350996;190339,1392471;186458,1413208;182560,1433964;178644,1454684;174746,1475421;170830,1496159;166897,1516896;162981,1537616;159030,1558354;155079,1579074;151146,1599812;147177,1620532;143209,1641252;135254,1682709;127282,1724132;123279,1744870;115271,1786292;111231,1806995;107203,1827732;103176,1848452;95069,1889875;91018,1910560;86944,1931280;82895,1951982;78814,1972685;74717,1993387;66524,2034810;62427,2055495;58308,2076179;54186,2096899;50072,2117584;45930,2138269;41786,2158989;33499,2200359;29334,2221044;25149,2241729;20983,2262414;16793,2283117;12610,2303784;8420,2324469;0,2365839" o:connectangles="0,0,0,0,0,0,0,0,0,0,0,0,0,0,0,0,0,0,0,0,0,0,0,0,0,0,0,0,0,0,0,0,0,0,0,0,0,0,0,0,0,0,0,0,0,0,0,0,0,0,0,0,0,0,0,0,0,0,0,0,0,0,0,0,0,0,0,0,0,0,0,0,0,0,0,0,0,0,0,0,0,0,0,0,0,0,0,0,0,0,0,0,0,0,0,0,0,0,0,0,0,0,0,0,0,0,0,0,0,0,0,0,0,0,0,0,0,0,0,0,0,0,0,0,0,0,0,0,0,0,0,0,0,0,0,0,0,0,0,0,0,0,0,0,0"/>
                </v:shape>
                <v:shape id="Freeform: Shape 2630" o:spid="_x0000_s1899" style="position:absolute;left:7640;top:21269;width:5715;height:3013;visibility:visible;mso-wrap-style:square;v-text-anchor:middle" coordsize="571456,30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" path="m46787,301231l84382,282073r36217,-18507l155390,245673r33413,-17261l220830,211766r30603,-15997l280654,180405r27822,-14767l334893,151520r25033,-13486l383535,125163r22229,-12221l426589,101335,446030,90361,464074,80018r16638,-9710l495945,61212r13827,-8481l522225,44935r11045,-7235l542912,31150r8264,-5952l558007,19877r5459,-4688l567540,11133r2648,-3424l571457,4917r-138,-2178l569782,1194,566839,263,562516,r-5726,334l549657,1317r-8513,1598l531207,5127,519890,8007r-12696,3494l493065,15610r-15500,4741l460655,25742r-18311,5988l422626,38367r-21092,7270l379033,53504r-23905,8533l329841,71186r-26709,9780l275040,91361r-29472,11045l214670,114066r-32277,12274l148716,139281r-35088,13538l77139,167007,39271,181810,,197244r8350,20597l47308,201669,84881,186129r36194,-14925l155843,156928r33388,-13643l221213,130273r30583,-12415l280974,106094,308771,94944,335142,84461r24987,-9869l383737,65321r22183,-8622l426698,48710r19402,-7358l464092,34610r16596,-6093l495900,23038r13786,-4846l522086,13977r11003,-3599l542686,7445r8218,-2335l557694,3407r5407,-1054l567111,1897r2601,193l570936,2915r-204,1457l569145,6427r-2985,2722l561768,12467r-5772,3986l548818,21054r-8601,5197l530232,32116r-11356,6480l506086,45689r-14172,7744l476341,61809r-16978,9008l440983,80440,421223,90694r-21186,10887l377468,113100r-23950,12169l328143,138034r-26777,13398l273209,165462r-29566,14662l212682,195436r-32345,15909l146565,227885r-35157,17173l74856,262881,36895,281336r9892,19895xe" fillcolor="red" stroked="f" strokeweight=".04875mm">
                  <v:fill opacity="32896f"/>
                  <v:stroke joinstyle="miter"/>
                  <v:path arrowok="t" o:connecttype="custom" o:connectlocs="46787,301231;84382,282073;120599,263566;155390,245673;188803,228412;220830,211766;251433,195769;280654,180405;308476,165638;334893,151520;359926,138034;383535,125163;405764,112942;426589,101335;446030,90361;464074,80018;480712,70308;495945,61212;509772,52731;522225,44935;533270,37700;542912,31150;551176,25198;558007,19877;563466,15189;567540,11133;570188,7709;571457,4917;571319,2739;569782,1194;566839,263;562516,0;556790,334;549657,1317;541144,2915;531207,5127;519890,8007;507194,11501;493065,15610;477565,20351;460655,25742;442344,31730;422626,38367;401534,45637;379033,53504;355128,62037;329841,71186;303132,80966;275040,91361;245568,102406;214670,114066;182393,126340;148716,139281;113628,152819;77139,167007;39271,181810;0,197244;8350,217841;47308,201669;84881,186129;121075,171204;155843,156928;189231,143285;221213,130273;251796,117858;280974,106094;308771,94944;335142,84461;360129,74592;383737,65321;405920,56699;426698,48710;446100,41352;464092,34610;480688,28517;495900,23038;509686,18192;522086,13977;533089,10378;542686,7445;550904,5110;557694,3407;563101,2353;567111,1897;569712,2090;570936,2915;570732,4372;569145,6427;566160,9149;561768,12467;555996,16453;548818,21054;540217,26251;530232,32116;518876,38596;506086,45689;491914,53433;476341,61809;459363,70817;440983,80440;421223,90694;400037,101581;377468,113100;353518,125269;328143,138034;301366,151432;273209,165462;243643,180124;212682,195436;180337,211345;146565,227885;111408,245058;74856,262881;36895,281336" o:connectangles="0,0,0,0,0,0,0,0,0,0,0,0,0,0,0,0,0,0,0,0,0,0,0,0,0,0,0,0,0,0,0,0,0,0,0,0,0,0,0,0,0,0,0,0,0,0,0,0,0,0,0,0,0,0,0,0,0,0,0,0,0,0,0,0,0,0,0,0,0,0,0,0,0,0,0,0,0,0,0,0,0,0,0,0,0,0,0,0,0,0,0,0,0,0,0,0,0,0,0,0,0,0,0,0,0,0,0,0,0,0,0,0,0,0"/>
                </v:shape>
                <v:shape id="Freeform: Shape 2631" o:spid="_x0000_s1900" style="position:absolute;left:7640;top:21088;width:5617;height:2360;visibility:visible;mso-wrap-style:square;v-text-anchor:middle" coordsize="561697,23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" path="m,215436l39271,199984,77093,185076r36419,-14311l148507,157033r33569,-13152l214242,131291r30717,-12010l274275,107850,302160,96980,328619,86708r25038,-9710l377264,67885r22206,-8569l420226,51344r19354,-7393l457509,37121r16499,-6252l489107,25180r13648,-5092l515005,15558r10818,-3951l535216,8235r7968,-2791l549727,3196r5133,-1616l558553,492,560841,r857,88l561136,738r-1971,1229l555747,3775r-4820,2371l544679,9113r-7677,3530l527904,16769r-10524,4689l505448,26708r-13373,5830l477293,38947r-16207,6988l443452,53504r-19036,8147l403932,70360r-21893,9289l358726,89518,333983,99948r-26162,11027l280226,122564r-29020,12169l220784,147481r-31848,13310l155662,174680r-34698,14487l84835,204198,47308,219843,8350,236033,,215436xe" fillcolor="red" stroked="f" strokeweight=".04875mm">
                  <v:fill opacity="32896f"/>
                  <v:stroke joinstyle="miter"/>
                  <v:path arrowok="t" o:connecttype="custom" o:connectlocs="0,215436;39271,199984;77093,185076;113512,170765;148507,157033;182076,143881;214242,131291;244959,119281;274275,107850;302160,96980;328619,86708;353657,76998;377264,67885;399470,59316;420226,51344;439580,43951;457509,37121;474008,30869;489107,25180;502755,20088;515005,15558;525823,11607;535216,8235;543184,5444;549727,3196;554860,1580;558553,492;560841,0;561698,88;561136,738;559165,1967;555747,3775;550927,6146;544679,9113;537002,12643;527904,16769;517380,21458;505448,26708;492075,32538;477293,38947;461086,45935;443452,53504;424416,61651;403932,70360;382039,79649;358726,89518;333983,99948;307821,110975;280226,122564;251206,134733;220784,147481;188936,160791;155662,174680;120964,189167;84835,204198;47308,219843;8350,236033" o:connectangles="0,0,0,0,0,0,0,0,0,0,0,0,0,0,0,0,0,0,0,0,0,0,0,0,0,0,0,0,0,0,0,0,0,0,0,0,0,0,0,0,0,0,0,0,0,0,0,0,0,0,0,0,0,0,0,0,0"/>
                </v:shape>
                <v:shape id="Freeform: Shape 2632" o:spid="_x0000_s1901"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" path="m1679656,752629r-11994,-22476l1655546,708011r-12239,-21791l1630945,664762r-12503,-21124l1605817,622883r-12749,-20439l1580215,582338r-13012,-19736l1554086,543181r-13258,-19087l1527448,505376r-13486,-18385l1500300,468940r-13731,-17700l1472661,433874r-14012,-17015l1444531,400143r-14259,-16330l1415873,367798r-14522,-15663l1386724,336824r-14785,-14979l1357048,307219r-15031,-14311l1326880,278930r-15294,-13591l1296204,252047r-15541,-12924l1265000,226516r-15769,-12239l1233322,202336r-16032,-11554l1201135,179544r-16295,-10886l1168422,158087r-16542,-10202l1135216,138016r-16805,-9534l1101519,119298r-17051,-8832l1067295,101950r-17296,-8165l1032562,85953r-17542,-7480l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l31912,140124r23451,-9307l78658,121880r23201,-8605l124899,105023r22930,-7937l170625,89535r22680,-7199l215829,75453r22408,-6515l260531,62775r22141,-5812l304697,51484r21909,-5145l348361,41563r21637,-4425l391502,33064r21372,-3740l434128,25918r21116,-3021l476226,20193r20873,-2353l517832,15856r20601,-1650l558916,12889r20324,-949l599456,11326r20103,-246l639521,11168r19807,421l679041,12379r19558,1142l718046,14996r19307,1826l756546,18999r19059,2529l794529,24390r18787,3213l831993,31168r18538,3916l868933,39351r18266,4618l905354,48920r18016,5303l941276,59877r17767,6006l976674,72204r17502,6708l1011560,85953r17244,7410l1045925,101089r16963,8078l1079762,117613r16717,8797l1113108,135523r16454,9482l1145910,154838r16225,10150l1178202,175523r15962,10852l1209985,197613r15699,11536l1241259,221090r15453,12239l1272006,245936r15190,12977l1302244,272188r14908,13661l1331973,299844r14662,14346l1361175,328887r14381,15030l1389850,359317r14153,15733l1418016,391135r13889,16435l1445672,424357r13626,17120l1472802,458966r13380,17806l1499422,494946r13135,18525l1525516,532312r12871,19227l1551118,571083r12591,19930l1576176,611276r12362,20580l1600742,652822r12081,21299l1624781,695772r11818,22002l1648294,740109r11572,22705l1679656,752629xe" fillcolor="red" stroked="f" strokeweight=".04875mm">
                  <v:fill opacity="32896f"/>
                  <v:stroke joinstyle="miter"/>
                  <v:path arrowok="t" o:connecttype="custom" o:connectlocs="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 o:connectangles="0,0,0,0,0,0,0,0,0,0,0,0,0,0,0,0,0,0,0,0,0,0,0,0,0,0,0,0,0,0,0,0,0,0,0,0,0,0,0,0,0,0,0,0,0,0,0,0,0,0,0,0,0,0,0,0,0,0,0,0,0,0,0,0,0,0,0,0,0,0,0,0,0,0,0,0,0,0,0,0,0,0,0,0,0,0,0,0,0,0,0,0,0,0,0,0,0,0,0,0,0,0,0,0,0,0,0,0,0,0,0,0,0,0,0,0,0,0,0,0,0,0,0,0,0,0,0,0,0,0,0,0,0,0,0,0,0,0,0,0,0,0,0,0,0,0,0,0,0,0,0,0,0,0,0,0,0,0,0,0,0,0,0,0,0,0,0,0,0,0,0,0,0,0,0,0,0,0,0,0,0,0,0,0,0,0,0,0,0,0"/>
                </v:shape>
                <v:shape id="Freeform: Shape 2633" o:spid="_x0000_s1902" style="position:absolute;left:7685;top:13402;width:21980;height:3004;visibility:visible;mso-wrap-style:square;v-text-anchor:middle" coordsize="2198023,300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" path="m2188173,r-20246,10163l2147645,20148r-20264,9775l2107100,39542r-20282,9440l2066537,58218r-20282,9075l2025956,76192r-20299,8709l1985341,93414r-20317,8356l1944707,109941r-20316,7989l1904039,125713r-20334,7631l1863353,140791r-20334,7266l1822667,155139r-20387,6883l1781929,168744r-20387,6542l1741173,181648r-20387,6177l1700399,193822r-20387,5819l1659590,205278r-20387,5454l1618781,216005r-20422,5094l1577937,226012r-20422,4728l1537076,235294r-20457,4363l1496162,243847r-20440,4005l1455265,251682r-20492,3645l1414316,258786r-20493,3286l1373349,265171r-20492,2920l1332364,270827r-20492,2562l1291362,275764r-20509,2220l1250325,279994r-20509,1837l1209288,283482r-20562,1471l1168198,286263r-20544,1113l1127091,288304r-20545,747l1085966,289636r-20580,388l1044824,290226r-20580,25l1003646,290110r-20585,-335l962467,289253r-20624,-677l921244,287694r-20619,-1066l880003,285406r-20642,-1426l838737,282393r-20644,-1786l797451,278639r-20664,-2128l756117,274177r-20641,-2486l714783,268995r-20664,-2850l673432,263085r-20692,-3210l632052,256456r-20687,-3575l590650,249097r-20712,-3935l549229,241020r-20733,-4301l507786,232212r-20735,-4659l466296,222709r-20740,-5047l424798,212452r-20755,-5389l383286,201478r-20781,-5754l341725,189795r-20773,-6137l300172,177365r-20803,-6472l258566,164219r-20803,-6838l216960,150362r-20826,-7195l175336,135767r-20849,-7563l133662,120462r-20844,-7921l91991,104436,71119,96132,50276,87665,29403,79021,8529,70190,,90720r20642,8287l41264,107130r20642,7968l82529,122886r20623,7608l123746,137962r20624,7284l164971,152380r20594,6946l206141,166118r20601,6612l247314,179179r20576,6293l288467,191587r20553,5950l329598,203332r20554,5614l370699,214377r20531,5296l411760,224790r20554,4935l452822,234500r20531,4618l493861,243575r20531,4277l534880,251954r20508,3958l575896,259673r20484,3621l616865,266730r20461,3285l657811,273116r20466,2943l698737,278818r20463,2602l739637,283864r20466,2290l780543,288258r20438,1923l821401,291949r20415,1605l862259,295002r20392,1268l903071,297354r20392,934l943883,299052r20368,614l984648,300095r20385,249l1025420,300460r20370,-69l1066141,300142r20370,-406l1106862,299168r20334,-747l1147548,297517r20334,-1066l1188234,295204r20317,-1401l1228885,292221r20299,-1745l1269501,288576r20316,-2086l1310099,284253r20316,-2399l1350697,279269r20299,-2758l1391277,273613r20264,-3076l1431823,267274r20246,-3418l1472333,260280r20229,-3754l1512826,252609r20229,-4074l1553301,244277r20229,-4411l1593776,235271r20211,-4757l1634199,225606r20211,-5094l1674604,215262r20211,-5412l1715008,204259r20194,-5772l1755361,192577r20193,-6084l1795730,180222r20159,-6432l1836030,167207r20176,-6767l1876365,153509r20141,-7080l1916647,139161r20123,-7427l1956894,124131r20123,-7765l1997141,108445r20123,-8107l2037370,92081r20088,-8442l2077564,75057r20071,-8779l2117741,57359r20071,-9125l2157900,38980r20053,-9440l2198024,19939,2188173,xe" fillcolor="red" stroked="f" strokeweight=".04875mm">
                  <v:fill opacity="32896f"/>
                  <v:stroke joinstyle="miter"/>
                  <v:path arrowok="t" o:connecttype="custom" o:connectlocs="2188173,0;2167927,10163;2147645,20148;2127381,29923;2107100,39542;2086818,48982;2066537,58218;2046255,67293;2025956,76192;2005657,84901;1985341,93414;1965024,101770;1944707,109941;1924391,117930;1904039,125713;1883705,133344;1863353,140791;1843019,148057;1822667,155139;1802280,162022;1781929,168744;1761542,175286;1741173,181648;1720786,187825;1700399,193822;1680012,199641;1659590,205278;1639203,210732;1618781,216005;1598359,221099;1577937,226012;1557515,230740;1537076,235294;1516619,239657;1496162,243847;1475722,247852;1455265,251682;1434773,255327;1414316,258786;1393823,262072;1373349,265171;1352857,268091;1332364,270827;1311872,273389;1291362,275764;1270853,277984;1250325,279994;1229816,281831;1209288,283482;1188726,284953;1168198,286263;1147654,287376;1127091,288304;1106546,289051;1085966,289636;1065386,290024;1044824,290226;1024244,290251;1003646,290110;983061,289775;962467,289253;941843,288576;921244,287694;900625,286628;880003,285406;859361,283980;838737,282393;818093,280607;797451,278639;776787,276511;756117,274177;735476,271691;714783,268995;694119,266145;673432,263085;652740,259875;632052,256456;611365,252881;590650,249097;569938,245162;549229,241020;528496,236719;507786,232212;487051,227553;466296,222709;445556,217662;424798,212452;404043,207063;383286,201478;362505,195724;341725,189795;320952,183658;300172,177365;279369,170893;258566,164219;237763,157381;216960,150362;196134,143167;175336,135767;154487,128204;133662,120462;112818,112541;91991,104436;71119,96132;50276,87665;29403,79021;8529,70190;0,90720;20642,99007;41264,107130;61906,115098;82529,122886;103152,130494;123746,137962;144370,145246;164971,152380;185565,159326;206141,166118;226742,172730;247314,179179;267890,185472;288467,191587;309020,197537;329598,203332;350152,208946;370699,214377;391230,219673;411760,224790;432314,229725;452822,234500;473353,239118;493861,243575;514392,247852;534880,251954;555388,255912;575896,259673;596380,263294;616865,266730;637326,270015;657811,273116;678277,276059;698737,278818;719200,281420;739637,283864;760103,286154;780543,288258;800981,290181;821401,291949;841816,293554;862259,295002;882651,296270;903071,297354;923463,298288;943883,299052;964251,299666;984648,300095;1005033,300344;1025420,300460;1045790,300391;1066141,300142;1086511,299736;1106862,299168;1127196,298421;1147548,297517;1167882,296451;1188234,295204;1208551,293803;1228885,292221;1249184,290476;1269501,288576;1289817,286490;1310099,284253;1330415,281854;1350697,279269;1370996,276511;1391277,273613;1411541,270537;1431823,267274;1452069,263856;1472333,260280;1492562,256526;1512826,252609;1533055,248535;1553301,244277;1573530,239866;1593776,235271;1613987,230514;1634199,225606;1654410,220512;1674604,215262;1694815,209850;1715008,204259;1735202,198487;1755361,192577;1775554,186493;1795730,180222;1815889,173790;1836030,167207;1856206,160440;1876365,153509;1896506,146429;1916647,139161;1936770,131734;1956894,124131;1977017,116366;1997141,108445;2017264,100338;2037370,92081;2057458,83639;2077564,75057;2097635,66278;2117741,57359;2137812,48234;2157900,38980;2177953,29540;2198024,19939" o:connectangles="0,0,0,0,0,0,0,0,0,0,0,0,0,0,0,0,0,0,0,0,0,0,0,0,0,0,0,0,0,0,0,0,0,0,0,0,0,0,0,0,0,0,0,0,0,0,0,0,0,0,0,0,0,0,0,0,0,0,0,0,0,0,0,0,0,0,0,0,0,0,0,0,0,0,0,0,0,0,0,0,0,0,0,0,0,0,0,0,0,0,0,0,0,0,0,0,0,0,0,0,0,0,0,0,0,0,0,0,0,0,0,0,0,0,0,0,0,0,0,0,0,0,0,0,0,0,0,0,0,0,0,0,0,0,0,0,0,0,0,0,0,0,0,0,0,0,0,0,0,0,0,0,0,0,0,0,0,0,0,0,0,0,0,0,0,0,0,0,0,0,0,0,0,0,0,0,0,0,0,0,0,0,0,0,0,0,0,0,0,0,0,0,0,0,0,0,0,0,0,0,0,0,0,0,0,0,0,0,0,0,0,0,0,0,0,0"/>
                </v:shape>
                <v:shape id="Freeform: Shape 2634" o:spid="_x0000_s1903" style="position:absolute;left:7640;top:21269;width:5715;height:3013;visibility:visible;mso-wrap-style:square;v-text-anchor:middle" coordsize="571456,30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" path="m8350,217841l47308,201669,84881,186129r36194,-14925l155843,156928r33388,-13643l221213,130273r30583,-12415l280974,106094,308771,94944,335142,84461r24987,-9869l383737,65321r22183,-8622l426698,48710r19402,-7358l464092,34610r16596,-6093l495900,23038r13786,-4846l522086,13977r11003,-3599l542686,7445r8218,-2335l557694,3407r5407,-1054l567111,1897r2601,193l570936,2915r-204,1457l569145,6427r-2985,2722l561768,12467r-5772,3986l548818,21054r-8601,5197l530232,32116r-11356,6480l506086,45689r-14172,7744l476341,61809r-16978,9008l440983,80440,421223,90694r-21186,10887l377468,113100r-23950,12169l328143,138034r-26777,13398l273209,165462r-29566,14662l212682,195436r-32345,15909l146565,227885r-35157,17173l74856,262881,36895,281336r9892,19895l84382,282073r36217,-18507l155390,245673r33413,-17261l220830,211766r30603,-15997l280654,180405r27822,-14767l334893,151520r25033,-13486l383535,125163r22229,-12221l426589,101335,446030,90361,464074,80018r16638,-9710l495945,61212r13827,-8481l522225,44935r11045,-7235l542912,31150r8264,-5952l558007,19877r5459,-4688l567540,11133r2648,-3424l571457,4917r-138,-2178l569782,1194,566839,263,562516,r-5726,334l549657,1317r-8513,1598l531207,5127,519890,8007r-12696,3494l493065,15610r-15500,4741l460655,25742r-18311,5988l422626,38367r-21092,7270l379033,53504r-23905,8533l329841,71186r-26709,9780l275040,91361r-29472,11045l214670,114066r-32277,12274l148716,139281r-35088,13538l77139,167007,39271,181810,,197244r8350,20597xe" fillcolor="red" stroked="f" strokeweight=".04875mm">
                  <v:fill opacity="32896f"/>
                  <v:stroke joinstyle="miter"/>
                  <v:path arrowok="t" o:connecttype="custom" o:connectlocs="8350,217841;47308,201669;84881,186129;121075,171204;155843,156928;189231,143285;221213,130273;251796,117858;280974,106094;308771,94944;335142,84461;360129,74592;383737,65321;405920,56699;426698,48710;446100,41352;464092,34610;480688,28517;495900,23038;509686,18192;522086,13977;533089,10378;542686,7445;550904,5110;557694,3407;563101,2353;567111,1897;569712,2090;570936,2915;570732,4372;569145,6427;566160,9149;561768,12467;555996,16453;548818,21054;540217,26251;530232,32116;518876,38596;506086,45689;491914,53433;476341,61809;459363,70817;440983,80440;421223,90694;400037,101581;377468,113100;353518,125269;328143,138034;301366,151432;273209,165462;243643,180124;212682,195436;180337,211345;146565,227885;111408,245058;74856,262881;36895,281336;46787,301231;84382,282073;120599,263566;155390,245673;188803,228412;220830,211766;251433,195769;280654,180405;308476,165638;334893,151520;359926,138034;383535,125163;405764,112942;426589,101335;446030,90361;464074,80018;480712,70308;495945,61212;509772,52731;522225,44935;533270,37700;542912,31150;551176,25198;558007,19877;563466,15189;567540,11133;570188,7709;571457,4917;571319,2739;569782,1194;566839,263;562516,0;556790,334;549657,1317;541144,2915;531207,5127;519890,8007;507194,11501;493065,15610;477565,20351;460655,25742;442344,31730;422626,38367;401534,45637;379033,53504;355128,62037;329841,71186;303132,80966;275040,91361;245568,102406;214670,114066;182393,126340;148716,139281;113628,152819;77139,167007;39271,181810;0,197244" o:connectangles="0,0,0,0,0,0,0,0,0,0,0,0,0,0,0,0,0,0,0,0,0,0,0,0,0,0,0,0,0,0,0,0,0,0,0,0,0,0,0,0,0,0,0,0,0,0,0,0,0,0,0,0,0,0,0,0,0,0,0,0,0,0,0,0,0,0,0,0,0,0,0,0,0,0,0,0,0,0,0,0,0,0,0,0,0,0,0,0,0,0,0,0,0,0,0,0,0,0,0,0,0,0,0,0,0,0,0,0,0,0,0,0,0,0"/>
                </v:shape>
                <v:shape id="Freeform: Shape 2635" o:spid="_x0000_s1904" style="position:absolute;left:7640;top:21642;width:20397;height:5104;visibility:visible;mso-wrap-style:square;v-text-anchor:middle" coordsize="2039734,510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" path="m2039735,493488r-17717,-14767l2004265,464164r-17788,-14329l1968636,435735r-17876,-13907l1932867,408185r-17946,-13416l1896957,381547r-18016,-12994l1860872,355805r-18087,-12537l1824681,330959r-18174,-12081l1788298,307008r-18227,-11642l1751808,283970r-18314,-11185l1715144,261828r-18385,-10747l1678356,240581r-18473,-10290l1641393,220229r-18508,-9833l1604289,200791r-18578,-9394l1567063,182231r-18684,-8955l1529660,164584r-18736,-8481l1492135,147815r-18806,-8043l1454470,131976r-18895,-7586l1416628,117016r-18964,-7147l1378664,102951r-19070,-6673l1340524,89799r-19105,-6252l1302262,77560r-19193,-5795l1263823,66199r-19245,-5356l1225280,55733r-19351,-4881l1186578,46164r-19421,-4443l1147719,37507r-19492,-4004l1108718,29745r-19561,-3547l1069560,22897r-19632,-3108l1030262,16910r-19720,-2652l990803,11853,971020,9675,951213,7673,931360,5935,911466,4425,891545,3126,871583,2072,851591,1211,831559,597,811485,193,791360,,771212,70,751046,351,730835,843r-20259,720l690272,2528,669943,3705,649570,5092,629178,6725,608735,8587r-20485,2054l567742,12959r-20554,2528l526612,18227r-20617,2967l485323,24408r-20685,3424l443904,31466r-20781,3881l402320,39438r-20843,4320l360581,48306r-20912,4776l318725,58086r-21005,5215l276698,68745r-21052,5689l234546,80316r-21139,6129l192216,92784r-21208,6567l149752,106146r-21277,7024l107155,120422r-21347,7463l64396,135576r-21411,7919l21499,151643,,160018r8350,20597l30103,171695r21730,-8692l73518,154557r21637,-8217l116752,138368r21573,-7709l159852,123161r21481,-7234l202791,108903r21412,-6743l245568,95646r21325,-6304l288172,83301r21254,-5794l330634,71941r21186,-5321l372941,61545r21100,-4846l415086,52116r21030,-4355l457075,43653r20942,-3881l498908,36155r20871,-3389l540582,29623r20780,-2933l582120,24056r20687,-2458l623471,19438r20622,-1949l664670,15768r20531,-1457l705709,13082r20460,-984l746584,11361r20397,-509l787333,10606r20305,-35l827896,10799r20234,457l868320,11975r20148,931l908569,14118r20074,1422l948675,17191r19992,1914l988606,21264r19917,2371l1028400,26269r19825,2879l1068015,32257r19755,3353l1107489,39210r19667,3828l1146805,47112r19580,4319l1185946,55979r19526,4794l1224946,65830r19439,5268l1263788,76629r19351,5777l1302472,88394r19281,6251l1340999,101124r19192,6725l1379367,114821r19122,7217l1417577,129483r19034,7673l1455628,145093r18965,8183l1493522,161669r18877,8674l1531258,179211r18807,9148l1568819,197718r18753,9623l1606238,217192r18649,10114l1643500,237631r18578,10588l1680621,259036r18491,11062l1717567,281406r18420,11554l1754354,304725r18333,12011l1791002,329010r18227,12519l1827456,354278r18174,12976l1863787,380476r18086,13468l1899942,407675r18017,13925l1935957,435806r17929,14433l1971779,464919r17893,14908l2007478,494998r17788,15382l2039735,493488xe" fillcolor="red" stroked="f" strokeweight=".04875mm">
                  <v:fill opacity="32896f"/>
                  <v:stroke joinstyle="miter"/>
                  <v:path arrowok="t" o:connecttype="custom" o:connectlocs="2039735,493488;2022018,478721;2004265,464164;1986477,449835;1968636,435735;1950760,421828;1932867,408185;1914921,394769;1896957,381547;1878941,368553;1860872,355805;1842785,343268;1824681,330959;1806507,318878;1788298,307008;1770071,295366;1751808,283970;1733494,272785;1715144,261828;1696759,251081;1678356,240581;1659883,230291;1641393,220229;1622885,210396;1604289,200791;1585711,191397;1567063,182231;1548379,173276;1529660,164584;1510924,156103;1492135,147815;1473329,139772;1454470,131976;1435575,124390;1416628,117016;1397664,109869;1378664,102951;1359594,96278;1340524,89799;1321419,83547;1302262,77560;1283069,71765;1263823,66199;1244578,60843;1225280,55733;1205929,50852;1186578,46164;1167157,41721;1147719,37507;1128227,33503;1108718,29745;1089157,26198;1069560,22897;1049928,19789;1030262,16910;1010542,14258;990803,11853;971020,9675;951213,7673;931360,5935;911466,4425;891545,3126;871583,2072;851591,1211;831559,597;811485,193;791360,0;771212,70;751046,351;730835,843;710576,1563;690272,2528;669943,3705;649570,5092;629178,6725;608735,8587;588250,10641;567742,12959;547188,15487;526612,18227;505995,21194;485323,24408;464638,27832;443904,31466;423123,35347;402320,39438;381477,43758;360581,48306;339669,53082;318725,58086;297720,63301;276698,68745;255646,74434;234546,80316;213407,86445;192216,92784;171008,99351;149752,106146;128475,113170;107155,120422;85808,127885;64396,135576;42985,143495;21499,151643;0,160018;8350,180615;30103,171695;51833,163003;73518,154557;95155,146340;116752,138368;138325,130659;159852,123161;181333,115927;202791,108903;224203,102160;245568,95646;266893,89342;288172,83301;309426,77507;330634,71941;351820,66620;372941,61545;394041,56699;415086,52116;436116,47761;457075,43653;478017,39772;498908,36155;519779,32766;540582,29623;561362,26690;582120,24056;602807,21598;623471,19438;644093,17489;664670,15768;685201,14311;705709,13082;726169,12098;746584,11361;766981,10852;787333,10606;807638,10571;827896,10799;848130,11256;868320,11975;888468,12906;908569,14118;928643,15540;948675,17191;968667,19105;988606,21264;1008523,23635;1028400,26269;1048225,29148;1068015,32257;1087770,35610;1107489,39210;1127156,43038;1146805,47112;1166385,51431;1185946,55979;1205472,60773;1224946,65830;1244385,71098;1263788,76629;1283139,82406;1302472,88394;1321753,94645;1340999,101124;1360191,107849;1379367,114821;1398489,122038;1417577,129483;1436611,137156;1455628,145093;1474593,153276;1493522,161669;1512399,170343;1531258,179211;1550065,188359;1568819,197718;1587572,207341;1606238,217192;1624887,227306;1643500,237631;1662078,248219;1680621,259036;1699112,270098;1717567,281406;1735987,292960;1754354,304725;1772687,316736;1791002,329010;1809229,341529;1827456,354278;1845630,367254;1863787,380476;1881873,393944;1899942,407675;1917959,421600;1935957,435806;1953886,450239;1971779,464919;1989672,479827;2007478,494998;2025266,510380" o:connectangles="0,0,0,0,0,0,0,0,0,0,0,0,0,0,0,0,0,0,0,0,0,0,0,0,0,0,0,0,0,0,0,0,0,0,0,0,0,0,0,0,0,0,0,0,0,0,0,0,0,0,0,0,0,0,0,0,0,0,0,0,0,0,0,0,0,0,0,0,0,0,0,0,0,0,0,0,0,0,0,0,0,0,0,0,0,0,0,0,0,0,0,0,0,0,0,0,0,0,0,0,0,0,0,0,0,0,0,0,0,0,0,0,0,0,0,0,0,0,0,0,0,0,0,0,0,0,0,0,0,0,0,0,0,0,0,0,0,0,0,0,0,0,0,0,0,0,0,0,0,0,0,0,0,0,0,0,0,0,0,0,0,0,0,0,0,0,0,0,0,0,0,0,0,0,0,0,0,0,0,0,0,0,0,0,0,0,0,0,0,0,0,0,0,0,0,0,0,0,0,0,0,0,0,0,0,0,0,0"/>
                </v:shape>
                <v:shape id="Freeform: Shape 2636" o:spid="_x0000_s1905"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" path="m1679656,752629r-11994,-22476l1655546,708011r-12239,-21791l1630945,664762r-12503,-21124l1605817,622883r-12749,-20439l1580215,582338r-13012,-19736l1554086,543181r-13258,-19087l1527448,505376r-13486,-18385l1500300,468940r-13731,-17700l1472661,433874r-14012,-17015l1444531,400143r-14259,-16330l1415873,367798r-14522,-15663l1386724,336824r-14785,-14979l1357048,307219r-15031,-14311l1326880,278930r-15294,-13591l1296204,252047r-15541,-12924l1265000,226516r-15769,-12239l1233322,202336r-16032,-11554l1201135,179544r-16295,-10886l1168422,158087r-16542,-10202l1135216,138016r-16805,-9534l1101519,119298r-17051,-8832l1067295,101950r-17296,-8165l1032562,85953r-17542,-7480l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l31912,140124r23451,-9307l78658,121880r23201,-8605l124899,105023r22930,-7937l170625,89535r22680,-7199l215829,75453r22408,-6515l260531,62775r22141,-5812l304697,51484r21909,-5145l348361,41563r21637,-4425l391502,33064r21372,-3740l434128,25918r21116,-3021l476226,20193r20873,-2353l517832,15856r20601,-1650l558916,12889r20324,-949l599456,11326r20103,-246l639521,11168r19807,421l679041,12379r19558,1142l718046,14996r19307,1826l756546,18999r19059,2529l794529,24390r18787,3213l831993,31168r18538,3916l868933,39351r18266,4618l905354,48920r18016,5303l941276,59877r17767,6006l976674,72204r17502,6708l1011560,85953r17244,7410l1045925,101089r16963,8078l1079762,117613r16717,8797l1113108,135523r16454,9482l1145910,154838r16225,10150l1178202,175523r15962,10852l1209985,197613r15699,11536l1241259,221090r15453,12239l1272006,245936r15190,12977l1302244,272188r14908,13661l1331973,299844r14662,14346l1361175,328887r14381,15030l1389850,359317r14153,15733l1418016,391135r13889,16435l1445672,424357r13626,17120l1472802,458966r13380,17806l1499422,494946r13135,18525l1525516,532312r12871,19227l1551118,571083r12591,19930l1576176,611276r12362,20580l1600742,652822r12081,21299l1624781,695772r11818,22002l1648294,740109r11572,22705l1679656,752629xe" fillcolor="red" stroked="f" strokeweight=".04875mm">
                  <v:fill opacity="32896f"/>
                  <v:stroke joinstyle="miter"/>
                  <v:path arrowok="t" o:connecttype="custom" o:connectlocs="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 o:connectangles="0,0,0,0,0,0,0,0,0,0,0,0,0,0,0,0,0,0,0,0,0,0,0,0,0,0,0,0,0,0,0,0,0,0,0,0,0,0,0,0,0,0,0,0,0,0,0,0,0,0,0,0,0,0,0,0,0,0,0,0,0,0,0,0,0,0,0,0,0,0,0,0,0,0,0,0,0,0,0,0,0,0,0,0,0,0,0,0,0,0,0,0,0,0,0,0,0,0,0,0,0,0,0,0,0,0,0,0,0,0,0,0,0,0,0,0,0,0,0,0,0,0,0,0,0,0,0,0,0,0,0,0,0,0,0,0,0,0,0,0,0,0,0,0,0,0,0,0,0,0,0,0,0,0,0,0,0,0,0,0,0,0,0,0,0,0,0,0,0,0,0,0,0,0,0,0,0,0,0,0,0,0,0,0,0,0,0,0,0,0"/>
                </v:shape>
                <v:shape id="Freeform: Shape 2637" o:spid="_x0000_s1906" style="position:absolute;left:14534;top:7519;width:2875;height:23143;visibility:visible;mso-wrap-style:square;v-text-anchor:middle" coordsize="287475,2314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" path="m,7742l7765,28179r7649,20438l22955,69059r7422,20460l37689,110004r7221,20460l51997,150972r6994,20483l65851,191969r6764,20506l79272,233006r6543,20530l92242,274084r6316,20553l104758,315190r6113,20576l116845,356344r5887,20571l128504,397514r5662,20623l139711,438754r5429,20623l150461,480001r5208,20639l160758,521304r5006,20646l170649,562637r4757,20669l180065,603993r4555,20709l189054,645396r4323,20732l197590,686838r4119,20734l205690,728327r3895,20732l213344,769839r3663,20757l220565,811376r3436,20802l227332,852981r3212,20802l233666,894579r2991,20827l239554,936254r2764,20848l244990,977947r2555,20871l249990,1019693r2330,20860l254539,1061449r2104,20896l258659,1103258r1879,20913l262327,1145084r1652,20931l265537,1186981r1449,20948l268325,1228877r1223,20984l270677,1270844r997,20984l272556,1312829r793,21001l274027,1354848r544,21019l275025,1396903r340,21053l275592,1439010r133,21071l275725,1481153r-110,21071l275413,1523313r-320,21106l274642,1565508r-546,21124l273442,1607773r-771,21106l271790,1650039r-973,21158l269704,1692357r-1199,21158l267172,1734710r-1426,21176l264204,1777098r-1650,21212l260785,1819521r-1877,21230l256915,1861980r-2103,21264l252615,1904491r-2329,21264l247863,1947020r-2537,21282l242678,1989584r-2759,21299l237039,2032200r-2985,21317l230955,2074852r-3192,21317l224435,2117504r-3419,21369l217483,2160243r-3640,21370l210082,2202982r-3871,21388l202231,2245792r-4097,21405l193944,2288619r-4323,21423l211439,2314274r3853,-21106l219046,2272044r3645,-21089l226244,2229848r3441,-21088l233036,2187688r3262,-21088l239443,2145528r3056,-21053l245442,2103439r2851,-21037l251033,2061384r2649,-21036l256237,2019347r2445,-21001l261035,1977327r2242,-20983l265428,1935360r2056,-20966l269432,1893429r1859,-20966l273030,1851532r1657,-20948l276224,1809653r1449,-20913l279033,1767827r1240,-20914l281432,1726018r1038,-20896l283420,1684262r864,-20896l285032,1642523r630,-20878l286231,1600802r429,-20843l287020,1559134r247,-20826l287408,1517483r68,-20808l287408,1475867r-141,-20772l287002,1434322r-342,-20790l286207,1392759r-545,-20755l285007,1351266r-746,-20755l283397,1309773r-950,-20702l281409,1268333r-1153,-20685l278988,1226928r-1340,-20685l276199,1185558r-1557,-20667l272989,1144224r-1743,-20668l269386,1102924r-1942,-20650l265381,1061624r-2150,-20614l260966,1020378r-2353,-20610l256167,979169r-2555,-20600l250964,937998r-2741,-20576l245371,896846r-2965,-20553l239352,855738r-3147,-20554l232943,814656r-3349,-20531l226158,773618r-3560,-20531l218932,732603r-3733,-20506l211351,691612r-3963,-20483l203337,650667r-4167,-20465l194940,609764r-4369,-20462l186134,568865r-4573,-20420l176918,528031r-4750,-20420l167324,487219r-4956,-20397l157322,446432r-5163,-20374l146909,405684r-5367,-20367l136090,364966r-5545,-20351l124882,324270r-5747,-20326l113292,283615r-5951,-20304l101274,243007,95115,222704,88869,202423,82530,182141,76057,161860,69514,141602,62863,121344,56116,101109,49256,80875,42307,60634,35245,40399,28094,20188,20851,,,7742xe" fillcolor="red" stroked="f" strokeweight=".04875mm">
                  <v:fill opacity="32896f"/>
                  <v:stroke joinstyle="miter"/>
                  <v:path arrowok="t" o:connecttype="custom" o:connectlocs="0,7742;7765,28179;15414,48617;22955,69059;30377,89519;37689,110004;44910,130464;51997,150972;58991,171455;65851,191969;72615,212475;79272,233006;85815,253536;92242,274084;98558,294637;104758,315190;110871,335766;116845,356344;122732,376915;128504,397514;134166,418137;139711,438754;145140,459377;150461,480001;155669,500640;160758,521304;165764,541950;170649,562637;175406,583306;180065,603993;184620,624702;189054,645396;193377,666128;197590,686838;201709,707572;205690,728327;209585,749059;213344,769839;217007,790596;220565,811376;224001,832178;227332,852981;230544,873783;233666,894579;236657,915406;239554,936254;242318,957102;244990,977947;247545,998818;249990,1019693;252320,1040553;254539,1061449;256643,1082345;258659,1103258;260538,1124171;262327,1145084;263979,1166015;265537,1186981;266986,1207929;268325,1228877;269548,1249861;270677,1270844;271674,1291828;272556,1312829;273349,1333830;274027,1354848;274571,1375867;275025,1396903;275365,1417956;275592,1439010;275725,1460081;275725,1481153;275615,1502224;275413,1523313;275093,1544419;274642,1565508;274096,1586632;273442,1607773;272671,1628879;271790,1650039;270817,1671197;269704,1692357;268505,1713515;267172,1734710;265746,1755886;264204,1777098;262554,1798310;260785,1819521;258908,1840751;256915,1861980;254812,1883244;252615,1904491;250286,1925755;247863,1947020;245326,1968302;242678,1989584;239919,2010883;237039,2032200;234054,2053517;230955,2074852;227763,2096169;224435,2117504;221016,2138873;217483,2160243;213843,2181613;210082,2202982;206211,2224370;202231,2245792;198134,2267197;193944,2288619;189621,2310042;211439,2314274;215292,2293168;219046,2272044;222691,2250955;226244,2229848;229685,2208760;233036,2187688;236298,2166600;239443,2145528;242499,2124475;245442,2103439;248293,2082402;251033,2061384;253682,2040348;256237,2019347;258682,1998346;261035,1977327;263277,1956344;265428,1935360;267484,1914394;269432,1893429;271291,1872463;273030,1851532;274687,1830584;276224,1809653;277673,1788740;279033,1767827;280273,1746913;281432,1726018;282470,1705122;283420,1684262;284284,1663366;285032,1642523;285662,1621645;286231,1600802;286660,1579959;287020,1559134;287267,1538308;287408,1517483;287476,1496675;287408,1475867;287267,1455095;287002,1434322;286660,1413532;286207,1392759;285662,1372004;285007,1351266;284261,1330511;283397,1309773;282447,1289071;281409,1268333;280256,1247648;278988,1226928;277648,1206243;276199,1185558;274642,1164891;272989,1144224;271246,1123556;269386,1102924;267444,1082274;265381,1061624;263231,1041010;260966,1020378;258613,999768;256167,979169;253612,958569;250964,937998;248223,917422;245371,896846;242406,876293;239352,855738;236205,835184;232943,814656;229594,794125;226158,773618;222598,753087;218932,732603;215199,712097;211351,691612;207388,671129;203337,650667;199170,630202;194940,609764;190571,589302;186134,568865;181561,548445;176918,528031;172168,507611;167324,487219;162368,466822;157322,446432;152159,426058;146909,405684;141542,385317;136090,364966;130545,344615;124882,324270;119135,303944;113292,283615;107341,263311;101274,243007;95115,222704;88869,202423;82530,182141;76057,161860;69514,141602;62863,121344;56116,101109;49256,80875;42307,60634;35245,40399;28094,20188;20851,0" o:connectangles="0,0,0,0,0,0,0,0,0,0,0,0,0,0,0,0,0,0,0,0,0,0,0,0,0,0,0,0,0,0,0,0,0,0,0,0,0,0,0,0,0,0,0,0,0,0,0,0,0,0,0,0,0,0,0,0,0,0,0,0,0,0,0,0,0,0,0,0,0,0,0,0,0,0,0,0,0,0,0,0,0,0,0,0,0,0,0,0,0,0,0,0,0,0,0,0,0,0,0,0,0,0,0,0,0,0,0,0,0,0,0,0,0,0,0,0,0,0,0,0,0,0,0,0,0,0,0,0,0,0,0,0,0,0,0,0,0,0,0,0,0,0,0,0,0,0,0,0,0,0,0,0,0,0,0,0,0,0,0,0,0,0,0,0,0,0,0,0,0,0,0,0,0,0,0,0,0,0,0,0,0,0,0,0,0,0,0,0,0,0,0,0,0,0,0,0,0,0,0,0,0,0,0,0,0,0,0,0,0,0,0,0,0,0,0,0,0,0,0,0,0,0,0,0"/>
                </v:shape>
                <v:shape id="Freeform: Shape 2638" o:spid="_x0000_s1907" style="position:absolute;left:7685;top:14104;width:20352;height:12642;visibility:visible;mso-wrap-style:square;v-text-anchor:middle" coordsize="2035209,126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" path="m,20530r19871,8106l39747,36783r19806,8216l79358,53263r19737,8326l118838,69969r19667,8420l158179,86877r19621,8530l197381,103988r19556,8647l236470,121349r19493,8740l275406,138889r19424,8873l314225,156679r19354,8964l352911,174654r19284,9075l391461,192877r19216,9186l429870,211299r19150,9283l468150,229929r19080,9416l506290,248784r19036,9526l544315,267866r18949,9619l582190,287150r18896,9735l619942,306660r18810,9828l657561,326379r18746,9932l695046,346311r18677,10061l732394,366469r18606,10149l769608,386838r18559,10272l806688,407435r18490,10360l843630,428243r18420,10465l880454,449261r18359,10571l917124,470491r18312,10693l953682,491931r18220,10816l990108,513616r18156,10905l1026386,535495r18087,11010l1062542,557603r18016,11132l1098557,579903r17963,11238l1134449,602432r17876,11361l1170183,625189r17840,11448l1205829,648156r17735,11572l1241300,671335r17682,11676l1276647,694741r17630,11765l1311872,718341r17560,11888l1346957,742187r17489,11993l1381900,766225r17437,12116l1416739,790492r17367,12222l1451419,814988r17297,12309l1485977,839676r17226,12414l1520394,864575r17156,12538l1554688,889703r17086,12642l1588842,915041r17015,12748l1622855,940607r16963,12854l1656745,966384r16910,12977l1690495,992372r16840,13082l1724122,1018588r16752,13187l1757608,1045015r16700,13293l1790972,1071670r16629,13381l1824213,1098501r16541,13521l1857295,1125577r16471,13627l1890255,1152865r16400,13731l1923074,1180380r16348,13819l1955770,1208106r16278,13943l1988308,1236043r16225,14048l2020741,1264191r14469,-16892l2019038,1233743r-16173,-13503l1986640,1206772r-16260,-13415l1954102,1179976r-16296,-13345l1921476,1153356r-16383,-13257l1888709,1126912r-16435,-13152l1855838,1100661r-16471,-13047l1822860,1074603r-16541,-12977l1789743,1048738r-16577,-12889l1756537,1023031r-16629,-12783l1723227,997535r-16700,-12678l1689775,972232r-16752,-12608l1656219,947087r-16805,-12503l1622574,922135r-16892,-12415l1588772,897376r-16928,-12309l1554864,872793r-16981,-12204l1520868,848403r-17050,-12116l1486732,824224r-17121,-12063l1452473,800168r-17156,-11923l1418144,776357r-17226,-11853l1383674,752705r-17279,-11748l1349081,729245r-17349,-11659l1314383,705962r-17384,-11555l1279562,682871r-17437,-11466l1244636,659974r-17489,-11379l1209604,637252r-17559,-11273l1174450,614723r-17613,-11203l1139190,592388r-17683,-11115l1103807,570228r-17753,-11028l1068284,548243r-17788,-10921l1032690,526452r-17876,-10816l996956,504854,979057,494108,961106,483414,943158,472773,925161,462185,907145,451649,889078,441166,871016,430701,852906,420288,834774,409929,816602,399604,798401,389349,780200,379112,761935,368945,743671,358813,725360,348734,707024,338694r-18357,-9985l670262,318771r-18427,-9914l633391,299011r-18473,-9803l596427,279455r-18543,-9712l559324,260079r-18607,-9621l522109,240886r-18646,-9533l484786,221892r-18722,-9440l447322,203060r-18762,-9324l409773,184429r-18809,-9230l372107,165985r-18878,-9143l334325,147720r-18941,-9056l296435,129653r-18989,-8964l258409,111753r-19041,-8876l220286,94051,201188,85267,182035,76529,162885,67837,143692,59191,124471,50615,105210,42056,85947,33544,66640,25101,47308,16681,27931,8309,8529,,,20530xe" fillcolor="red" stroked="f" strokeweight=".04875mm">
                  <v:fill opacity="32896f"/>
                  <v:stroke joinstyle="miter"/>
                  <v:path arrowok="t" o:connecttype="custom" o:connectlocs="0,20530;19871,28636;39747,36783;59553,44999;79358,53263;99095,61589;118838,69969;138505,78389;158179,86877;177800,95407;197381,103988;216937,112635;236470,121349;255963,130089;275406,138889;294830,147762;314225,156679;333579,165643;352911,174654;372195,183729;391461,192877;410677,202063;429870,211299;449020,220582;468150,229929;487230,239345;506290,248784;525326,258310;544315,267866;563264,277485;582190,287150;601086,296885;619942,306660;638752,316488;657561,326379;676307,336311;695046,346311;713723,356372;732394,366469;751000,376618;769608,386838;788167,397110;806688,407435;825178,417795;843630,428243;862050,438708;880454,449261;898813,459832;917124,470491;935436,481184;953682,491931;971902,502747;990108,513616;1008264,524521;1026386,535495;1044473,546505;1062542,557603;1080558,568735;1098557,579903;1116520,591141;1134449,602432;1152325,613793;1170183,625189;1188023,636637;1205829,648156;1223564,659728;1241300,671335;1258982,683011;1276647,694741;1294277,706506;1311872,718341;1329432,730229;1346957,742187;1364446,754180;1381900,766225;1399337,778341;1416739,790492;1434106,802714;1451419,814988;1468716,827297;1485977,839676;1503203,852090;1520394,864575;1537550,877113;1554688,889703;1571774,902345;1588842,915041;1605857,927789;1622855,940607;1639818,953461;1656745,966384;1673655,979361;1690495,992372;1707335,1005454;1724122,1018588;1740874,1031775;1757608,1045015;1774308,1058308;1790972,1071670;1807601,1085051;1824213,1098501;1840754,1112022;1857295,1125577;1873766,1139204;1890255,1152865;1906655,1166596;1923074,1180380;1939422,1194199;1955770,1208106;1972048,1222049;1988308,1236043;2004533,1250091;2020741,1264191;2035210,1247299;2019038,1233743;2002865,1220240;1986640,1206772;1970380,1193357;1954102,1179976;1937806,1166631;1921476,1153356;1905093,1140099;1888709,1126912;1872274,1113760;1855838,1100661;1839367,1087614;1822860,1074603;1806319,1061626;1789743,1048738;1773166,1035849;1756537,1023031;1739908,1010248;1723227,997535;1706527,984857;1689775,972232;1673023,959624;1656219,947087;1639414,934584;1622574,922135;1605682,909720;1588772,897376;1571844,885067;1554864,872793;1537883,860589;1520868,848403;1503818,836287;1486732,824224;1469611,812161;1452473,800168;1435317,788245;1418144,776357;1400918,764504;1383674,752705;1366395,740957;1349081,729245;1331732,717586;1314383,705962;1296999,694407;1279562,682871;1262125,671405;1244636,659974;1227147,648595;1209604,637252;1192045,625979;1174450,614723;1156837,603520;1139190,592388;1121507,581273;1103807,570228;1086054,559200;1068284,548243;1050496,537322;1032690,526452;1014814,515636;996956,504854;979057,494108;961106,483414;943158,472773;925161,462185;907145,451649;889078,441166;871016,430701;852906,420288;834774,409929;816602,399604;798401,389349;780200,379112;761935,368945;743671,358813;725360,348734;707024,338694;688667,328709;670262,318771;651835,308857;633391,299011;614918,289208;596427,279455;577884,269743;559324,260079;540717,250458;522109,240886;503463,231353;484786,221892;466064,212452;447322,203060;428560,193736;409773,184429;390964,175199;372107,165985;353229,156842;334325,147720;315384,138664;296435,129653;277446,120689;258409,111753;239368,102877;220286,94051;201188,85267;182035,76529;162885,67837;143692,59191;124471,50615;105210,42056;85947,33544;66640,25101;47308,16681;27931,8309;8529,0" o:connectangles="0,0,0,0,0,0,0,0,0,0,0,0,0,0,0,0,0,0,0,0,0,0,0,0,0,0,0,0,0,0,0,0,0,0,0,0,0,0,0,0,0,0,0,0,0,0,0,0,0,0,0,0,0,0,0,0,0,0,0,0,0,0,0,0,0,0,0,0,0,0,0,0,0,0,0,0,0,0,0,0,0,0,0,0,0,0,0,0,0,0,0,0,0,0,0,0,0,0,0,0,0,0,0,0,0,0,0,0,0,0,0,0,0,0,0,0,0,0,0,0,0,0,0,0,0,0,0,0,0,0,0,0,0,0,0,0,0,0,0,0,0,0,0,0,0,0,0,0,0,0,0,0,0,0,0,0,0,0,0,0,0,0,0,0,0,0,0,0,0,0,0,0,0,0,0,0,0,0,0,0,0,0,0,0,0,0,0,0,0,0,0,0,0,0,0,0,0,0,0,0,0,0,0,0,0,0,0,0,0,0,0,0,0,0,0,0,0,0,0,0,0,0,0,0,0,0,0,0"/>
                </v:shape>
                <v:shape id="Freeform: Shape 2639" o:spid="_x0000_s1908" style="position:absolute;left:7685;top:14104;width:16751;height:15474;visibility:visible;mso-wrap-style:square;v-text-anchor:middle" coordsize="1675129,154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" path="m,20530r20212,8262l40337,37166r20032,8488l80310,54237r19828,8692l119898,71707r19650,8896l159106,89612r19442,9103l197925,107901r19261,9306l236384,126622r19082,9509l274433,145727r18901,9729l312121,165262r18722,9937l349450,185200r18492,10141l386369,205574r18311,10320l422921,226330r18133,10546l459093,247515r17928,10755l494881,269111r17748,10952l530287,291113r17563,11155l565320,313521r17367,11364l599980,336334r17180,11575l634249,359586r17001,11765l668136,383238r16817,11976l701659,407295r16614,12186l734798,431772r16411,12380l767550,456636r16231,12608l799920,481939r16046,12801l831900,507646r15872,13012l863523,533757r15663,13222l894762,560289r15482,13415l925612,587225r15281,13626l956105,614583r15071,13819l986185,642344r14915,14030l1015903,670527r14715,14223l1045245,699113r14540,14434l1074219,728104r14329,14644l1102788,757516r14136,14837l1130989,787314r13960,15083l1158804,817551r13767,15295l1186250,848210r13574,15452l1213309,879272r13381,15663l1239983,910721r13205,15891l1266270,942591r13029,16102l1292223,974901r12818,16295l1317755,1007579r12625,16505l1342918,1040696r12432,16699l1367712,1074216r12239,16910l1392103,1108158r12046,17121l1416124,1142505r11853,17313l1439777,1177255r11678,17542l1463026,1212426r11502,17753l1485907,1248001r11326,17963l1508436,1283998r11115,18156l1530544,1320398r10939,18368l1552300,1357221r10729,18560l1573670,1394446r10554,18754l1594654,1432076r10360,18964l1615269,1470127r10167,19175l1635480,1508582r9992,19403l1655341,1547476r19789,-10184l1664876,1517976r-10326,-19192l1644137,1479662r-10500,-19017l1623048,1441751r-10694,-18824l1601590,1404209r-10869,-18613l1579763,1367071r-11045,-18419l1557585,1330302r-11238,-18209l1535039,1293954r-11414,-18033l1512123,1257975r-11589,-17840l1488857,1222400r-11765,-17647l1465239,1187211r-11941,-17454l1441252,1152426r-12133,-17244l1416897,1118027r-12310,-17085l1392208,1083997r-12503,-16875l1367115,1050388r-12678,-16663l1341706,1017166r-12871,-16488l1315893,984313r-13011,-16278l1289747,951845r-13205,-16067l1263249,919799r-13398,-15891l1236383,888140r-13591,-15698l1209130,856849r-13749,-15470l1181526,825980r-13907,-15294l1153571,795497r-14100,-15136l1125265,765382r-14294,-14907l1096572,735655r-14451,-14698l1067529,706348r-14628,-14504l1038151,677428r-14838,-14329l1008387,648876,993374,634758,978264,620728,963076,606804,947794,592967,932405,579253,916943,565610,901396,552071,885750,538638,870001,525293,854176,512054,838263,498919,822258,485855,806166,472914,789958,460060,773681,447312,757317,434670,740860,422097,724317,409647,707679,397286,690950,385029,674134,372843,657224,360780,640223,348804,623134,336948,605953,325180,588685,313498,571324,301909,553870,290430,536329,279050,518696,267750,500971,256572,483158,245482,465253,234477,447254,223589,429169,212793,411014,202085,392749,191494,374391,180993,355947,170580,337404,160278,318796,150073,300079,139955,281270,129948r-18902,-9937l243401,110213r-19082,-9735l205146,90859,185907,81331,166551,71911,147111,62564,127595,53326,107974,44206,88277,35178,68471,26237,48578,17384,28609,8651,8529,,,20530xe" fillcolor="red" stroked="f" strokeweight=".04875mm">
                  <v:fill opacity="32896f"/>
                  <v:stroke joinstyle="miter"/>
                  <v:path arrowok="t" o:connecttype="custom" o:connectlocs="0,20530;20212,28792;40337,37166;60369,45654;80310,54237;100138,62929;119898,71707;139548,80603;159106,89612;178548,98715;197925,107901;217186,117207;236384,126622;255466,136131;274433,145727;293334,155456;312121,165262;330843,175199;349450,185200;367942,195341;386369,205574;404680,215894;422921,226330;441054,236876;459093,247515;477021,258270;494881,269111;512629,280063;530287,291113;547850,302268;565320,313521;582687,324885;599980,336334;617160,347909;634249,359586;651250,371351;668136,383238;684953,395214;701659,407295;718273,419481;734798,431772;751209,444152;767550,456636;783781,469244;799920,481939;815966,494740;831900,507646;847772,520658;863523,533757;879186,546979;894762,560289;910244,573704;925612,587225;940893,600851;956105,614583;971176,628402;986185,642344;1001100,656374;1015903,670527;1030618,684750;1045245,699113;1059785,713547;1074219,728104;1088548,742748;1102788,757516;1116924,772353;1130989,787314;1144949,802397;1158804,817551;1172571,832846;1186250,848210;1199824,863662;1213309,879272;1226690,894935;1239983,910721;1253188,926612;1266270,942591;1279299,958693;1292223,974901;1305041,991196;1317755,1007579;1330380,1024084;1342918,1040696;1355350,1057395;1367712,1074216;1379951,1091126;1392103,1108158;1404149,1125279;1416124,1142505;1427977,1159818;1439777,1177255;1451455,1194797;1463026,1212426;1474528,1230179;1485907,1248001;1497233,1265964;1508436,1283998;1519551,1302154;1530544,1320398;1541483,1338766;1552300,1357221;1563029,1375781;1573670,1394446;1584224,1413200;1594654,1432076;1605014,1451040;1615269,1470127;1625436,1489302;1635480,1508582;1645472,1527985;1655341,1547476;1675130,1537292;1664876,1517976;1654550,1498784;1644137,1479662;1633637,1460645;1623048,1441751;1612354,1422927;1601590,1404209;1590721,1385596;1579763,1367071;1568718,1348652;1557585,1330302;1546347,1312093;1535039,1293954;1523625,1275921;1512123,1257975;1500534,1240135;1488857,1222400;1477092,1204753;1465239,1187211;1453298,1169757;1441252,1152426;1429119,1135182;1416897,1118027;1404587,1100942;1392208,1083997;1379705,1067122;1367115,1050388;1354437,1033725;1341706,1017166;1328835,1000678;1315893,984313;1302882,968035;1289747,951845;1276542,935778;1263249,919799;1249851,903908;1236383,888140;1222792,872442;1209130,856849;1195381,841379;1181526,825980;1167619,810686;1153571,795497;1139471,780361;1125265,765382;1110971,750475;1096572,735655;1082121,720957;1067529,706348;1052901,691844;1038151,677428;1023313,663099;1008387,648876;993374,634758;978264,620728;963076,606804;947794,592967;932405,579253;916943,565610;901396,552071;885750,538638;870001,525293;854176,512054;838263,498919;822258,485855;806166,472914;789958,460060;773681,447312;757317,434670;740860,422097;724317,409647;707679,397286;690950,385029;674134,372843;657224,360780;640223,348804;623134,336948;605953,325180;588685,313498;571324,301909;553870,290430;536329,279050;518696,267750;500971,256572;483158,245482;465253,234477;447254,223589;429169,212793;411014,202085;392749,191494;374391,180993;355947,170580;337404,160278;318796,150073;300079,139955;281270,129948;262368,120011;243401,110213;224319,100478;205146,90859;185907,81331;166551,71911;147111,62564;127595,53326;107974,44206;88277,35178;68471,26237;48578,17384;28609,8651;8529,0" o:connectangles="0,0,0,0,0,0,0,0,0,0,0,0,0,0,0,0,0,0,0,0,0,0,0,0,0,0,0,0,0,0,0,0,0,0,0,0,0,0,0,0,0,0,0,0,0,0,0,0,0,0,0,0,0,0,0,0,0,0,0,0,0,0,0,0,0,0,0,0,0,0,0,0,0,0,0,0,0,0,0,0,0,0,0,0,0,0,0,0,0,0,0,0,0,0,0,0,0,0,0,0,0,0,0,0,0,0,0,0,0,0,0,0,0,0,0,0,0,0,0,0,0,0,0,0,0,0,0,0,0,0,0,0,0,0,0,0,0,0,0,0,0,0,0,0,0,0,0,0,0,0,0,0,0,0,0,0,0,0,0,0,0,0,0,0,0,0,0,0,0,0,0,0,0,0,0,0,0,0,0,0,0,0,0,0,0,0,0,0,0,0,0,0,0,0,0,0,0,0,0,0,0,0,0,0,0,0,0,0,0,0,0,0,0,0,0,0,0,0,0,0,0,0"/>
                </v:shape>
                <v:shape id="Freeform: Shape 2640" o:spid="_x0000_s1909" style="position:absolute;left:21585;top:24180;width:2852;height:5398;visibility:visible;mso-wrap-style:square;v-text-anchor:middle" coordsize="285170,539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" path="m265381,539880l246434,502162,228172,465832,210629,430871,193772,397263,177617,365024,147432,304620,133402,276472,120056,249694,107413,224268,95473,200212,84252,177543,73699,156208,63883,136243,54752,117648,46341,100422,38614,84531,31590,70044,25251,56892,19650,45110,14733,34697,10519,25654,7024,17963,4215,11642,2108,6690,703,3090,1,878,1,,721,509,2125,2353,4232,5601r2810,4601l10554,16137r4214,7340l19685,32151r5619,10044l31626,53626r7006,12766l46376,80545r8428,15505l63918,112907r9851,18244l84305,150765r11238,20948l107484,194031r12643,23705l133454,242793r14066,26409l162252,296999r15453,29148l193842,356666r16875,31870l228277,421793r18245,34592l265486,492364r19685,37331l265381,539880xe" fillcolor="red" stroked="f" strokeweight=".04875mm">
                  <v:fill opacity="32896f"/>
                  <v:stroke joinstyle="miter"/>
                  <v:path arrowok="t" o:connecttype="custom" o:connectlocs="265381,539880;246434,502162;228172,465832;210629,430871;193772,397263;177617,365024;147432,304620;133402,276472;120056,249694;107413,224268;95473,200212;84252,177543;73699,156208;63883,136243;54752,117648;46341,100422;38614,84531;31590,70044;25251,56892;19650,45110;14733,34697;10519,25654;7024,17963;4215,11642;2108,6690;703,3090;1,878;1,0;721,509;2125,2353;4232,5601;7042,10202;10554,16137;14768,23477;19685,32151;25304,42195;31626,53626;38632,66392;46376,80545;54804,96050;63918,112907;73769,131151;84305,150765;95543,171713;107484,194031;120127,217736;133454,242793;147520,269202;162252,296999;177705,326147;193842,356666;210717,388536;228277,421793;246522,456385;265486,492364;285171,529695" o:connectangles="0,0,0,0,0,0,0,0,0,0,0,0,0,0,0,0,0,0,0,0,0,0,0,0,0,0,0,0,0,0,0,0,0,0,0,0,0,0,0,0,0,0,0,0,0,0,0,0,0,0,0,0,0,0,0,0"/>
                </v:shape>
                <v:shape id="Freeform: Shape 2641" o:spid="_x0000_s1910"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" path="m1679656,752629r-11994,-22476l1655546,708011r-12239,-21791l1630945,664762r-12503,-21124l1605817,622883r-12749,-20439l1580215,582338r-13012,-19736l1554086,543181r-13258,-19087l1527448,505376r-13486,-18385l1500300,468940r-13731,-17700l1472661,433874r-14012,-17015l1444531,400143r-14259,-16330l1415873,367798r-14522,-15663l1386724,336824r-14785,-14979l1357048,307219r-15031,-14311l1326880,278930r-15294,-13591l1296204,252047r-15541,-12924l1265000,226516r-15769,-12239l1233322,202336r-16032,-11554l1201135,179544r-16295,-10886l1168422,158087r-16542,-10202l1135216,138016r-16805,-9534l1101519,119298r-17051,-8832l1067295,101950r-17296,-8165l1032562,85953r-17542,-7480l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l31912,140124r23451,-9307l78658,121880r23201,-8605l124899,105023r22930,-7937l170625,89535r22680,-7199l215829,75453r22408,-6515l260531,62775r22141,-5812l304697,51484r21909,-5145l348361,41563r21637,-4425l391502,33064r21372,-3740l434128,25918r21116,-3021l476226,20193r20873,-2353l517832,15856r20601,-1650l558916,12889r20324,-949l599456,11326r20103,-246l639521,11168r19807,421l679041,12379r19558,1142l718046,14996r19307,1826l756546,18999r19059,2529l794529,24390r18787,3213l831993,31168r18538,3916l868933,39351r18266,4618l905354,48920r18016,5303l941276,59877r17767,6006l976674,72204r17502,6708l1011560,85953r17244,7410l1045925,101089r16963,8078l1079762,117613r16717,8797l1113108,135523r16454,9482l1145910,154838r16225,10150l1178202,175523r15962,10852l1209985,197613r15699,11536l1241259,221090r15453,12239l1272006,245936r15190,12977l1302244,272188r14908,13661l1331973,299844r14662,14346l1361175,328887r14381,15030l1389850,359317r14153,15733l1418016,391135r13889,16435l1445672,424357r13626,17120l1472802,458966r13380,17806l1499422,494946r13135,18525l1525516,532312r12871,19227l1551118,571083r12591,19930l1576176,611276r12362,20580l1600742,652822r12081,21299l1624781,695772r11818,22002l1648294,740109r11572,22705l1679656,752629xe" fillcolor="#006400" stroked="f" strokeweight=".04875mm">
                  <v:fill opacity="32896f"/>
                  <v:stroke joinstyle="miter"/>
                  <v:path arrowok="t" o:connecttype="custom" o:connectlocs="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 o:connectangles="0,0,0,0,0,0,0,0,0,0,0,0,0,0,0,0,0,0,0,0,0,0,0,0,0,0,0,0,0,0,0,0,0,0,0,0,0,0,0,0,0,0,0,0,0,0,0,0,0,0,0,0,0,0,0,0,0,0,0,0,0,0,0,0,0,0,0,0,0,0,0,0,0,0,0,0,0,0,0,0,0,0,0,0,0,0,0,0,0,0,0,0,0,0,0,0,0,0,0,0,0,0,0,0,0,0,0,0,0,0,0,0,0,0,0,0,0,0,0,0,0,0,0,0,0,0,0,0,0,0,0,0,0,0,0,0,0,0,0,0,0,0,0,0,0,0,0,0,0,0,0,0,0,0,0,0,0,0,0,0,0,0,0,0,0,0,0,0,0,0,0,0,0,0,0,0,0,0,0,0,0,0,0,0,0,0,0,0,0,0"/>
                </v:shape>
                <v:shape id="Freeform: Shape 2642" o:spid="_x0000_s1911" style="position:absolute;left:7640;top:21269;width:5715;height:3013;visibility:visible;mso-wrap-style:square;v-text-anchor:middle" coordsize="571456,30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" path="m46787,301231l84382,282073r36217,-18507l155390,245673r33413,-17261l220830,211766r30603,-15997l280654,180405r27822,-14767l334893,151520r25033,-13486l383535,125163r22229,-12221l426589,101335,446030,90361,464074,80018r16638,-9710l495945,61212r13827,-8481l522225,44935r11045,-7235l542912,31150r8264,-5952l558007,19877r5459,-4688l567540,11133r2648,-3424l571457,4917r-138,-2178l569782,1194,566839,263,562516,r-5726,334l549657,1317r-8513,1598l531207,5127,519890,8007r-12696,3494l493065,15610r-15500,4741l460655,25742r-18311,5988l422626,38367r-21092,7270l379033,53504r-23905,8533l329841,71186r-26709,9780l275040,91361r-29472,11045l214670,114066r-32277,12274l148716,139281r-35088,13538l77139,167007,39271,181810,,197244r8350,20597l47308,201669,84881,186129r36194,-14925l155843,156928r33388,-13643l221213,130273r30583,-12415l280974,106094,308771,94944,335142,84461r24987,-9869l383737,65321r22183,-8622l426698,48710r19402,-7358l464092,34610r16596,-6093l495900,23038r13786,-4846l522086,13977r11003,-3599l542686,7445r8218,-2335l557694,3407r5407,-1054l567111,1897r2601,193l570936,2915r-204,1457l569145,6427r-2985,2722l561768,12467r-5772,3986l548818,21054r-8601,5197l530232,32116r-11356,6480l506086,45689r-14172,7744l476341,61809r-16978,9008l440983,80440,421223,90694r-21186,10887l377468,113100r-23950,12169l328143,138034r-26777,13398l273209,165462r-29566,14662l212682,195436r-32345,15909l146565,227885r-35157,17173l74856,262881,36895,281336r9892,19895xe" fillcolor="#006400" stroked="f" strokeweight=".04875mm">
                  <v:fill opacity="32896f"/>
                  <v:stroke joinstyle="miter"/>
                  <v:path arrowok="t" o:connecttype="custom" o:connectlocs="46787,301231;84382,282073;120599,263566;155390,245673;188803,228412;220830,211766;251433,195769;280654,180405;308476,165638;334893,151520;359926,138034;383535,125163;405764,112942;426589,101335;446030,90361;464074,80018;480712,70308;495945,61212;509772,52731;522225,44935;533270,37700;542912,31150;551176,25198;558007,19877;563466,15189;567540,11133;570188,7709;571457,4917;571319,2739;569782,1194;566839,263;562516,0;556790,334;549657,1317;541144,2915;531207,5127;519890,8007;507194,11501;493065,15610;477565,20351;460655,25742;442344,31730;422626,38367;401534,45637;379033,53504;355128,62037;329841,71186;303132,80966;275040,91361;245568,102406;214670,114066;182393,126340;148716,139281;113628,152819;77139,167007;39271,181810;0,197244;8350,217841;47308,201669;84881,186129;121075,171204;155843,156928;189231,143285;221213,130273;251796,117858;280974,106094;308771,94944;335142,84461;360129,74592;383737,65321;405920,56699;426698,48710;446100,41352;464092,34610;480688,28517;495900,23038;509686,18192;522086,13977;533089,10378;542686,7445;550904,5110;557694,3407;563101,2353;567111,1897;569712,2090;570936,2915;570732,4372;569145,6427;566160,9149;561768,12467;555996,16453;548818,21054;540217,26251;530232,32116;518876,38596;506086,45689;491914,53433;476341,61809;459363,70817;440983,80440;421223,90694;400037,101581;377468,113100;353518,125269;328143,138034;301366,151432;273209,165462;243643,180124;212682,195436;180337,211345;146565,227885;111408,245058;74856,262881;36895,281336" o:connectangles="0,0,0,0,0,0,0,0,0,0,0,0,0,0,0,0,0,0,0,0,0,0,0,0,0,0,0,0,0,0,0,0,0,0,0,0,0,0,0,0,0,0,0,0,0,0,0,0,0,0,0,0,0,0,0,0,0,0,0,0,0,0,0,0,0,0,0,0,0,0,0,0,0,0,0,0,0,0,0,0,0,0,0,0,0,0,0,0,0,0,0,0,0,0,0,0,0,0,0,0,0,0,0,0,0,0,0,0,0,0,0,0,0,0"/>
                </v:shape>
                <v:shape id="Freeform: Shape 2643" o:spid="_x0000_s1912" style="position:absolute;left:8009;top:22348;width:16428;height:7230;visibility:visible;mso-wrap-style:square;v-text-anchor:middle" coordsize="1642760,723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" path="m1642761,712822r-11994,-22476l1618669,668256r-12222,-21756l1594103,625095r-12450,-21018l1569080,583410r-12696,-20334l1543566,543146r-12924,-19579l1517595,504322r-13170,-18876l1491168,466956r-13399,-18157l1464231,431012r-13626,-17436l1436838,396490r-13855,-16699l1408971,363443r-14101,-15996l1380647,331819r-14347,-15276l1351849,301635r-14592,-14557l1322542,272872r-14803,-13819l1292813,245585r-15049,-13134l1262575,219720r-15294,-12414l1231881,195295r-15541,-11695l1200712,172292r-15768,-10957l1169052,150747r-15997,-10237l1136935,130624r-16225,-9517l1104362,111941r-16471,-8780l1071297,94715r-16700,-8077l1037758,78929r-16945,-7357l1003762,64566,986571,57946,969275,51677,951845,45742,934327,40193,916671,34996,898904,30149,880999,25654,863000,21545,844875,17788,826627,14381,808270,11361,789802,8657,771194,6356,752472,4390,733639,2792,714696,1545,695615,667,676417,158,657108,,637691,176,618157,738r-19673,930l578701,2932,558802,4565,538793,6585,518673,8938r-20264,2704l478040,14732r-20484,3442l436932,21949r-20710,4162l395374,30623r-20960,4882l353339,40738r-21208,5584l310829,52274r-21435,6322l267843,65268r-21683,7041l224382,79720r-21909,7726l180448,95575r-22136,8482l136037,112872r-22362,9201l91174,131607r-22612,9921l45812,151801,22976,162442,,173451r9892,19895l33139,181687,56272,170414,79265,159527r22889,-10501l124899,138894r22617,-9745l170017,119790r22361,-8973l214630,102213r22113,-8200l258745,86181r21871,-7445l302362,71677r21621,-6707l345464,58683r21365,-5900l388065,47235r21118,-5145l430188,37314r20848,-4390l471771,28938r20617,-3617l512878,22090r20369,-2863l553482,16734r20102,-2072l593570,12959r19852,-1335l633159,10694r19603,-562l672250,9956r19355,229l710825,10764r19105,983l748919,13099r18856,1721l786492,16945r18608,2511l823573,22335r18359,3284l860150,29254r18085,4038l896233,37700r17836,4829l931795,47709r17586,5548l966852,59210r17331,6339l1001427,72257r17085,7094l1035492,86813r16840,7884l1069032,102933r16594,8639l1102097,120563r16348,9394l1134652,139737r16103,10167l1166699,160457r15856,10905l1198254,182688r15575,11676l1229282,206428r15365,12467l1259853,231731r15067,13222l1289880,258561r14838,13978l1319433,286885r14575,14767l1348442,316788r14329,15505l1376994,348202r14066,16277l1405020,381143r13819,17051l1432536,415612r13573,17823l1459560,451627r13328,18595l1486093,489168r13064,19351l1512099,528238r12836,20106l1537631,568835r12572,20861l1562653,610960r12310,21633l1587167,654613r12063,22423l1611153,699828r11818,23178l1642761,712822xe" fillcolor="#006400" stroked="f" strokeweight=".04875mm">
                  <v:fill opacity="32896f"/>
                  <v:stroke joinstyle="miter"/>
                  <v:path arrowok="t" o:connecttype="custom" o:connectlocs="1642761,712822;1630767,690346;1618669,668256;1606447,646500;1594103,625095;1581653,604077;1569080,583410;1556384,563076;1543566,543146;1530642,523567;1517595,504322;1504425,485446;1491168,466956;1477769,448799;1464231,431012;1450605,413576;1436838,396490;1422983,379791;1408971,363443;1394870,347447;1380647,331819;1366300,316543;1351849,301635;1337257,287078;1322542,272872;1307739,259053;1292813,245585;1277764,232451;1262575,219720;1247281,207306;1231881,195295;1216340,183600;1200712,172292;1184944,161335;1169052,150747;1153055,140510;1136935,130624;1120710,121107;1104362,111941;1087891,103161;1071297,94715;1054597,86638;1037758,78929;1020813,71572;1003762,64566;986571,57946;969275,51677;951845,45742;934327,40193;916671,34996;898904,30149;880999,25654;863000,21545;844875,17788;826627,14381;808270,11361;789802,8657;771194,6356;752472,4390;733639,2792;714696,1545;695615,667;676417,158;657108,0;637691,176;618157,738;598484,1668;578701,2932;558802,4565;538793,6585;518673,8938;498409,11642;478040,14732;457556,18174;436932,21949;416222,26111;395374,30623;374414,35505;353339,40738;332131,46322;310829,52274;289394,58596;267843,65268;246160,72309;224382,79720;202473,87446;180448,95575;158312,104057;136037,112872;113675,122073;91174,131607;68562,141528;45812,151801;22976,162442;0,173451;9892,193346;33139,181687;56272,170414;79265,159527;102154,149026;124899,138894;147516,129149;170017,119790;192378,110817;214630,102213;236743,94013;258745,86181;280616,78736;302362,71677;323983,64970;345464,58683;366829,52783;388065,47235;409183,42090;430188,37314;451036,32924;471771,28938;492388,25321;512878,22090;533247,19227;553482,16734;573584,14662;593570,12959;613422,11624;633159,10694;652762,10132;672250,9956;691605,10185;710825,10764;729930,11747;748919,13099;767775,14820;786492,16945;805100,19456;823573,22335;841932,25619;860150,29254;878235,33292;896233,37700;914069,42529;931795,47709;949381,53257;966852,59210;984183,65549;1001427,72257;1018512,79351;1035492,86813;1052332,94697;1069032,102933;1085626,111572;1102097,120563;1118445,129957;1134652,139737;1150755,149904;1166699,160457;1182555,171362;1198254,182688;1213829,194364;1229282,206428;1244647,218895;1259853,231731;1274920,244953;1289880,258561;1304718,272539;1319433,286885;1334008,301652;1348442,316788;1362771,332293;1376994,348202;1391060,364479;1405020,381143;1418839,398194;1432536,415612;1446109,433435;1459560,451627;1472888,470222;1486093,489168;1499157,508519;1512099,528238;1524935,548344;1537631,568835;1550203,589696;1562653,610960;1574963,632593;1587167,654613;1599230,677036;1611153,699828;1622971,723006" o:connectangles="0,0,0,0,0,0,0,0,0,0,0,0,0,0,0,0,0,0,0,0,0,0,0,0,0,0,0,0,0,0,0,0,0,0,0,0,0,0,0,0,0,0,0,0,0,0,0,0,0,0,0,0,0,0,0,0,0,0,0,0,0,0,0,0,0,0,0,0,0,0,0,0,0,0,0,0,0,0,0,0,0,0,0,0,0,0,0,0,0,0,0,0,0,0,0,0,0,0,0,0,0,0,0,0,0,0,0,0,0,0,0,0,0,0,0,0,0,0,0,0,0,0,0,0,0,0,0,0,0,0,0,0,0,0,0,0,0,0,0,0,0,0,0,0,0,0,0,0,0,0,0,0,0,0,0,0,0,0,0,0,0,0,0,0,0,0,0,0,0,0,0,0,0,0,0,0,0,0,0,0,0,0,0,0,0,0,0,0"/>
                </v:shape>
                <v:shape id="Freeform: Shape 2644" o:spid="_x0000_s1913" style="position:absolute;left:16430;top:24769;width:1572;height:6025;visibility:visible;mso-wrap-style:square;v-text-anchor:middle" coordsize="157150,60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" path="m21818,589239r7700,-41493l36965,507781r7196,-38455l51155,432364r6747,-35435l64397,363022r6294,-32379l76735,299738r5794,-29359l88098,242547r5343,-26356l98556,191379r4868,-23301l108061,146304r4392,-20280l116623,107270r3934,-17243l124262,74294r3477,-14188l130952,47410r3003,-11185l136729,26567r2529,-8130l141541,11800r2054,-5110l145421,3090r1598,-2089l148371,439r1124,948l150373,3863r650,3968l151462,13310r176,7024l151585,28867r-299,10045l150777,50466r-737,13081l149056,78139r-1229,16102l146370,111871r-1686,19122l142770,151660r-2160,22160l138204,197525r-2616,25180l132708,249431r-3073,28235l126316,307412r-3582,31255l118924,371451r-4021,34293l110644,441565r-4507,37331l101408,517738r-4978,40351l91221,599968r22101,2546l117730,560547r4179,-40457l125860,481161r3705,-37419l133059,407834r3231,-34399l139293,340546r2792,-31343l144614,279352r2318,-28341l149004,224198r1843,-25303l152445,175119r1370,-22300l154956,132064r913,-19245l156519,95102r439,-16243l157151,64180r-17,-13205l156870,39298r-509,-10132l155624,20509r-984,-7129l153446,7779,152024,3670,150338,1071,148442,r-2143,457l143911,2406r-2599,3476l138468,10869r-3091,6515l132076,25408r-3547,9518l124736,45970r-4004,12573l116483,72625r-4483,15593l107290,105303r-4955,18631l97150,144075r-5407,21633l86082,188868r-5883,24706l74087,239755r-6364,27709l61140,296683r-6813,30746l47262,359686r-7289,33766l32439,428729r-7765,36787l16684,503848,8466,543655,,585008r21818,4231xe" fillcolor="#006400" stroked="f" strokeweight=".04875mm">
                  <v:fill opacity="32896f"/>
                  <v:stroke joinstyle="miter"/>
                  <v:path arrowok="t" o:connecttype="custom" o:connectlocs="21818,589239;29518,547746;36965,507781;44161,469326;51155,432364;57902,396929;64397,363022;70691,330643;76735,299738;82529,270379;88098,242547;93441,216191;98556,191379;103424,168078;108061,146304;112453,126024;116623,107270;120557,90027;124262,74294;127739,60106;130952,47410;133955,36225;136729,26567;139258,18437;141541,11800;143595,6690;145421,3090;147019,1001;148371,439;149495,1387;150373,3863;151023,7831;151462,13310;151638,20334;151585,28867;151286,38912;150777,50466;150040,63547;149056,78139;147827,94241;146370,111871;144684,130993;142770,151660;140610,173820;138204,197525;135588,222705;132708,249431;129635,277666;126316,307412;122734,338667;118924,371451;114903,405744;110644,441565;106137,478896;101408,517738;96430,558089;91221,599968;113322,602514;117730,560547;121909,520090;125860,481161;129565,443742;133059,407834;136290,373435;139293,340546;142085,309203;144614,279352;146932,251011;149004,224198;150847,198895;152445,175119;153815,152819;154956,132064;155869,112819;156519,95102;156958,78859;157151,64180;157134,50975;156870,39298;156361,29166;155624,20509;154640,13380;153446,7779;152024,3670;150338,1071;148442,0;146299,457;143911,2406;141312,5882;138468,10869;135377,17384;132076,25408;128529,34926;124736,45970;120732,58543;116483,72625;112000,88218;107290,105303;102335,123934;97150,144075;91743,165708;86082,188868;80199,213574;74087,239755;67723,267464;61140,296683;54327,327429;47262,359686;39973,393452;32439,428729;24674,465516;16684,503848;8466,543655;0,585008" o:connectangles="0,0,0,0,0,0,0,0,0,0,0,0,0,0,0,0,0,0,0,0,0,0,0,0,0,0,0,0,0,0,0,0,0,0,0,0,0,0,0,0,0,0,0,0,0,0,0,0,0,0,0,0,0,0,0,0,0,0,0,0,0,0,0,0,0,0,0,0,0,0,0,0,0,0,0,0,0,0,0,0,0,0,0,0,0,0,0,0,0,0,0,0,0,0,0,0,0,0,0,0,0,0,0,0,0,0,0,0,0,0,0,0,0,0"/>
                </v:shape>
                <v:shape id="Freeform: Shape 2645" o:spid="_x0000_s1914" style="position:absolute;left:16430;top:24769;width:1572;height:6025;visibility:visible;mso-wrap-style:square;v-text-anchor:middle" coordsize="157150,60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" path="m21818,589239r7700,-41493l36965,507781r7196,-38455l51155,432364r6747,-35435l64397,363022r6294,-32379l76735,299738r5794,-29359l88098,242547r5343,-26356l98556,191379r4868,-23301l108061,146304r4392,-20280l116623,107270r3934,-17243l124262,74294r3477,-14188l130952,47410r3003,-11185l136729,26567r2529,-8130l141541,11800r2054,-5110l145421,3090r1598,-2089l148371,439r1124,948l150373,3863r650,3968l151462,13310r176,7024l151585,28867r-299,10045l150777,50466r-737,13081l149056,78139r-1229,16102l146370,111871r-1686,19122l142770,151660r-2160,22160l138204,197525r-2616,25180l132708,249431r-3073,28235l126316,307412r-3582,31255l118924,371451r-4021,34293l110644,441565r-4507,37331l101408,517738r-4978,40351l91221,599968r22101,2546l117730,560547r4179,-40457l125860,481161r3705,-37419l133059,407834r3231,-34399l139293,340546r2792,-31343l144614,279352r2318,-28341l149004,224198r1843,-25303l152445,175119r1370,-22300l154956,132064r913,-19245l156519,95102r439,-16243l157151,64180r-17,-13205l156870,39298r-509,-10132l155624,20509r-984,-7129l153446,7779,152024,3670,150338,1071,148442,r-2143,457l143911,2406r-2599,3476l138468,10869r-3091,6515l132076,25408r-3547,9518l124736,45970r-4004,12573l116483,72625r-4483,15593l107290,105303r-4955,18631l97150,144075r-5407,21633l86082,188868r-5883,24706l74087,239755r-6364,27709l61140,296683r-6813,30746l47262,359686r-7289,33766l32439,428729r-7765,36787l16684,503848,8466,543655,,585008r21818,4231xe" fillcolor="yellow" stroked="f" strokeweight=".04875mm">
                  <v:fill opacity="32896f"/>
                  <v:stroke joinstyle="miter"/>
                  <v:path arrowok="t" o:connecttype="custom" o:connectlocs="21818,589239;29518,547746;36965,507781;44161,469326;51155,432364;57902,396929;64397,363022;70691,330643;76735,299738;82529,270379;88098,242547;93441,216191;98556,191379;103424,168078;108061,146304;112453,126024;116623,107270;120557,90027;124262,74294;127739,60106;130952,47410;133955,36225;136729,26567;139258,18437;141541,11800;143595,6690;145421,3090;147019,1001;148371,439;149495,1387;150373,3863;151023,7831;151462,13310;151638,20334;151585,28867;151286,38912;150777,50466;150040,63547;149056,78139;147827,94241;146370,111871;144684,130993;142770,151660;140610,173820;138204,197525;135588,222705;132708,249431;129635,277666;126316,307412;122734,338667;118924,371451;114903,405744;110644,441565;106137,478896;101408,517738;96430,558089;91221,599968;113322,602514;117730,560547;121909,520090;125860,481161;129565,443742;133059,407834;136290,373435;139293,340546;142085,309203;144614,279352;146932,251011;149004,224198;150847,198895;152445,175119;153815,152819;154956,132064;155869,112819;156519,95102;156958,78859;157151,64180;157134,50975;156870,39298;156361,29166;155624,20509;154640,13380;153446,7779;152024,3670;150338,1071;148442,0;146299,457;143911,2406;141312,5882;138468,10869;135377,17384;132076,25408;128529,34926;124736,45970;120732,58543;116483,72625;112000,88218;107290,105303;102335,123934;97150,144075;91743,165708;86082,188868;80199,213574;74087,239755;67723,267464;61140,296683;54327,327429;47262,359686;39973,393452;32439,428729;24674,465516;16684,503848;8466,543655;0,585008" o:connectangles="0,0,0,0,0,0,0,0,0,0,0,0,0,0,0,0,0,0,0,0,0,0,0,0,0,0,0,0,0,0,0,0,0,0,0,0,0,0,0,0,0,0,0,0,0,0,0,0,0,0,0,0,0,0,0,0,0,0,0,0,0,0,0,0,0,0,0,0,0,0,0,0,0,0,0,0,0,0,0,0,0,0,0,0,0,0,0,0,0,0,0,0,0,0,0,0,0,0,0,0,0,0,0,0,0,0,0,0,0,0,0,0,0,0"/>
                </v:shape>
                <v:shape id="Freeform: Shape 2646" o:spid="_x0000_s1915" style="position:absolute;left:16430;top:24769;width:1572;height:6025;visibility:visible;mso-wrap-style:square;v-text-anchor:middle" coordsize="157150,60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" path="m113322,602514r4408,-41967l121909,520090r3951,-38929l129565,443742r3494,-35908l136290,373435r3003,-32889l142085,309203r2529,-29851l146932,251011r2072,-26813l150847,198895r1598,-23776l153815,152819r1141,-20755l155869,112819r650,-17717l156958,78859r193,-14679l157134,50975r-264,-11677l156361,29166r-737,-8657l154640,13380,153446,7779,152024,3670,150338,1071,148442,r-2143,457l143911,2406r-2599,3476l138468,10869r-3091,6515l132076,25408r-3547,9518l124736,45970r-4004,12573l116483,72625r-4483,15593l107290,105303r-4955,18631l97150,144075r-5407,21633l86082,188868r-5883,24706l74087,239755r-6364,27709l61140,296683r-6813,30746l47262,359686r-7289,33766l32439,428729r-7765,36787l16684,503848,8466,543655,,585008r21818,4231l29518,547746r7447,-39965l44161,469326r6994,-36962l57902,396929r6495,-33907l70691,330643r6044,-30905l82529,270379r5569,-27832l93441,216191r5115,-24812l103424,168078r4637,-21774l112453,126024r4170,-18754l120557,90027r3705,-15733l127739,60106r3213,-12696l133955,36225r2774,-9658l139258,18437r2283,-6637l143595,6690r1826,-3600l147019,1001r1352,-562l149495,1387r878,2476l151023,7831r439,5479l151638,20334r-53,8533l151286,38912r-509,11554l150040,63547r-984,14592l147827,94241r-1457,17630l144684,130993r-1914,20667l140610,173820r-2406,23705l135588,222705r-2880,26726l129635,277666r-3319,29746l122734,338667r-3810,32784l114903,405744r-4259,35821l106137,478896r-4729,38842l96430,558089r-5209,41879l113322,602514xe" fillcolor="yellow" stroked="f" strokeweight=".04875mm">
                  <v:fill opacity="32896f"/>
                  <v:stroke joinstyle="miter"/>
                  <v:path arrowok="t" o:connecttype="custom" o:connectlocs="113322,602514;117730,560547;121909,520090;125860,481161;129565,443742;133059,407834;136290,373435;139293,340546;142085,309203;144614,279352;146932,251011;149004,224198;150847,198895;152445,175119;153815,152819;154956,132064;155869,112819;156519,95102;156958,78859;157151,64180;157134,50975;156870,39298;156361,29166;155624,20509;154640,13380;153446,7779;152024,3670;150338,1071;148442,0;146299,457;143911,2406;141312,5882;138468,10869;135377,17384;132076,25408;128529,34926;124736,45970;120732,58543;116483,72625;112000,88218;107290,105303;102335,123934;97150,144075;91743,165708;86082,188868;80199,213574;74087,239755;67723,267464;61140,296683;54327,327429;47262,359686;39973,393452;32439,428729;24674,465516;16684,503848;8466,543655;0,585008;21818,589239;29518,547746;36965,507781;44161,469326;51155,432364;57902,396929;64397,363022;70691,330643;76735,299738;82529,270379;88098,242547;93441,216191;98556,191379;103424,168078;108061,146304;112453,126024;116623,107270;120557,90027;124262,74294;127739,60106;130952,47410;133955,36225;136729,26567;139258,18437;141541,11800;143595,6690;145421,3090;147019,1001;148371,439;149495,1387;150373,3863;151023,7831;151462,13310;151638,20334;151585,28867;151286,38912;150777,50466;150040,63547;149056,78139;147827,94241;146370,111871;144684,130993;142770,151660;140610,173820;138204,197525;135588,222705;132708,249431;129635,277666;126316,307412;122734,338667;118924,371451;114903,405744;110644,441565;106137,478896;101408,517738;96430,558089;91221,599968" o:connectangles="0,0,0,0,0,0,0,0,0,0,0,0,0,0,0,0,0,0,0,0,0,0,0,0,0,0,0,0,0,0,0,0,0,0,0,0,0,0,0,0,0,0,0,0,0,0,0,0,0,0,0,0,0,0,0,0,0,0,0,0,0,0,0,0,0,0,0,0,0,0,0,0,0,0,0,0,0,0,0,0,0,0,0,0,0,0,0,0,0,0,0,0,0,0,0,0,0,0,0,0,0,0,0,0,0,0,0,0,0,0,0,0,0,0"/>
                </v:shape>
                <v:shape id="Freeform: Shape 2647" o:spid="_x0000_s1916" style="position:absolute;left:7685;top:14104;width:20352;height:12642;visibility:visible;mso-wrap-style:square;v-text-anchor:middle" coordsize="2035209,126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" path="m2035210,1247299r-16172,-13556l2002865,1220240r-16225,-13468l1970380,1193357r-16278,-13381l1937806,1166631r-16330,-13275l1905093,1140099r-16384,-13187l1872274,1113760r-16436,-13099l1839367,1087614r-16507,-13011l1806319,1061626r-16576,-12888l1773166,1035849r-16629,-12818l1739908,1010248r-16681,-12713l1706527,984857r-16752,-12625l1673023,959624r-16804,-12537l1639414,934584r-16840,-12449l1605682,909720r-16910,-12344l1571844,885067r-16980,-12274l1537883,860589r-17015,-12186l1503818,836287r-17086,-12063l1469611,812161r-17138,-11993l1435317,788245r-17173,-11888l1400918,764504r-17244,-11799l1366395,740957r-17314,-11712l1331732,717586r-17349,-11624l1296999,694407r-17437,-11536l1262125,671405r-17489,-11431l1227147,648595r-17543,-11343l1192045,625979r-17595,-11256l1156837,603520r-17647,-11132l1121507,581273r-17700,-11045l1086054,559200r-17770,-10957l1050496,537322r-17806,-10870l1014814,515636,996956,504854,979057,494108,961106,483414,943158,472773,925161,462185,907145,451649,889078,441166,871016,430701,852906,420288,834774,409929,816602,399604,798401,389349,780200,379112,761935,368945,743671,358813,725360,348734,707024,338694r-18357,-9985l670262,318771r-18427,-9914l633391,299011r-18473,-9803l596427,279455r-18543,-9712l559324,260079r-18607,-9621l522109,240886r-18646,-9533l484786,221892r-18722,-9440l447322,203060r-18762,-9324l409773,184429r-18809,-9230l372107,165985r-18878,-9143l334325,147720r-18941,-9056l296435,129653r-18989,-8964l258409,111753r-19041,-8876l220286,94051,201188,85267,182035,76529,162885,67837,143692,59191,124471,50615,105210,42056,85947,33544,66640,25101,47308,16681,27931,8309,8529,,,20530r19871,8106l39747,36783r19806,8216l79358,53263r19737,8326l118838,69969r19667,8420l158179,86877r19621,8530l197381,103988r19556,8647l236470,121349r19493,8740l275406,138889r19424,8873l314225,156679r19354,8964l352911,174654r19284,9075l391461,192877r19216,9186l429870,211299r19150,9283l468150,229929r19080,9416l506290,248784r19036,9526l544315,267866r18949,9619l582190,287150r18896,9735l619942,306660r18810,9828l657561,326379r18746,9932l695046,346311r18677,10061l732394,366469r18606,10149l769608,386838r18559,10272l806688,407435r18490,10360l843630,428243r18420,10465l880454,449261r18359,10571l917124,470491r18312,10693l953682,491931r18220,10816l990108,513616r18156,10905l1026386,535495r18087,11010l1062542,557603r18016,11132l1098557,579903r17963,11238l1134449,602432r17876,11361l1170183,625189r17840,11448l1205829,648156r17735,11572l1241300,671335r17682,11676l1276647,694741r17630,11765l1311872,718341r17560,11888l1346957,742187r17489,11993l1381900,766225r17437,12116l1416739,790492r17367,12222l1451419,814988r17297,12309l1485977,839676r17226,12414l1520394,864575r17156,12538l1554688,889703r17086,12642l1588842,915041r17015,12748l1622855,940607r16963,12854l1656745,966384r16910,12977l1690495,992372r16840,13082l1724122,1018588r16752,13187l1757608,1045015r16700,13293l1790972,1071670r16629,13381l1824213,1098501r16541,13521l1857295,1125577r16471,13627l1890255,1152865r16400,13731l1923074,1180380r16348,13819l1955770,1208106r16278,13943l1988308,1236043r16225,14048l2020741,1264191r14469,-16892xe" fillcolor="yellow" stroked="f" strokeweight=".04875mm">
                  <v:fill opacity="32896f"/>
                  <v:stroke joinstyle="miter"/>
                  <v:path arrowok="t" o:connecttype="custom" o:connectlocs="2035210,1247299;2019038,1233743;2002865,1220240;1986640,1206772;1970380,1193357;1954102,1179976;1937806,1166631;1921476,1153356;1905093,1140099;1888709,1126912;1872274,1113760;1855838,1100661;1839367,1087614;1822860,1074603;1806319,1061626;1789743,1048738;1773166,1035849;1756537,1023031;1739908,1010248;1723227,997535;1706527,984857;1689775,972232;1673023,959624;1656219,947087;1639414,934584;1622574,922135;1605682,909720;1588772,897376;1571844,885067;1554864,872793;1537883,860589;1520868,848403;1503818,836287;1486732,824224;1469611,812161;1452473,800168;1435317,788245;1418144,776357;1400918,764504;1383674,752705;1366395,740957;1349081,729245;1331732,717586;1314383,705962;1296999,694407;1279562,682871;1262125,671405;1244636,659974;1227147,648595;1209604,637252;1192045,625979;1174450,614723;1156837,603520;1139190,592388;1121507,581273;1103807,570228;1086054,559200;1068284,548243;1050496,537322;1032690,526452;1014814,515636;996956,504854;979057,494108;961106,483414;943158,472773;925161,462185;907145,451649;889078,441166;871016,430701;852906,420288;834774,409929;816602,399604;798401,389349;780200,379112;761935,368945;743671,358813;725360,348734;707024,338694;688667,328709;670262,318771;651835,308857;633391,299011;614918,289208;596427,279455;577884,269743;559324,260079;540717,250458;522109,240886;503463,231353;484786,221892;466064,212452;447322,203060;428560,193736;409773,184429;390964,175199;372107,165985;353229,156842;334325,147720;315384,138664;296435,129653;277446,120689;258409,111753;239368,102877;220286,94051;201188,85267;182035,76529;162885,67837;143692,59191;124471,50615;105210,42056;85947,33544;66640,25101;47308,16681;27931,8309;8529,0;0,20530;19871,28636;39747,36783;59553,44999;79358,53263;99095,61589;118838,69969;138505,78389;158179,86877;177800,95407;197381,103988;216937,112635;236470,121349;255963,130089;275406,138889;294830,147762;314225,156679;333579,165643;352911,174654;372195,183729;391461,192877;410677,202063;429870,211299;449020,220582;468150,229929;487230,239345;506290,248784;525326,258310;544315,267866;563264,277485;582190,287150;601086,296885;619942,306660;638752,316488;657561,326379;676307,336311;695046,346311;713723,356372;732394,366469;751000,376618;769608,386838;788167,397110;806688,407435;825178,417795;843630,428243;862050,438708;880454,449261;898813,459832;917124,470491;935436,481184;953682,491931;971902,502747;990108,513616;1008264,524521;1026386,535495;1044473,546505;1062542,557603;1080558,568735;1098557,579903;1116520,591141;1134449,602432;1152325,613793;1170183,625189;1188023,636637;1205829,648156;1223564,659728;1241300,671335;1258982,683011;1276647,694741;1294277,706506;1311872,718341;1329432,730229;1346957,742187;1364446,754180;1381900,766225;1399337,778341;1416739,790492;1434106,802714;1451419,814988;1468716,827297;1485977,839676;1503203,852090;1520394,864575;1537550,877113;1554688,889703;1571774,902345;1588842,915041;1605857,927789;1622855,940607;1639818,953461;1656745,966384;1673655,979361;1690495,992372;1707335,1005454;1724122,1018588;1740874,1031775;1757608,1045015;1774308,1058308;1790972,1071670;1807601,1085051;1824213,1098501;1840754,1112022;1857295,1125577;1873766,1139204;1890255,1152865;1906655,1166596;1923074,1180380;1939422,1194199;1955770,1208106;1972048,1222049;1988308,1236043;2004533,1250091;2020741,1264191" o:connectangles="0,0,0,0,0,0,0,0,0,0,0,0,0,0,0,0,0,0,0,0,0,0,0,0,0,0,0,0,0,0,0,0,0,0,0,0,0,0,0,0,0,0,0,0,0,0,0,0,0,0,0,0,0,0,0,0,0,0,0,0,0,0,0,0,0,0,0,0,0,0,0,0,0,0,0,0,0,0,0,0,0,0,0,0,0,0,0,0,0,0,0,0,0,0,0,0,0,0,0,0,0,0,0,0,0,0,0,0,0,0,0,0,0,0,0,0,0,0,0,0,0,0,0,0,0,0,0,0,0,0,0,0,0,0,0,0,0,0,0,0,0,0,0,0,0,0,0,0,0,0,0,0,0,0,0,0,0,0,0,0,0,0,0,0,0,0,0,0,0,0,0,0,0,0,0,0,0,0,0,0,0,0,0,0,0,0,0,0,0,0,0,0,0,0,0,0,0,0,0,0,0,0,0,0,0,0,0,0,0,0,0,0,0,0,0,0,0,0,0,0,0,0,0,0,0,0,0,0"/>
                </v:shape>
                <v:shape id="Freeform: Shape 2648" o:spid="_x0000_s1917" style="position:absolute;left:7685;top:14104;width:20352;height:12642;visibility:visible;mso-wrap-style:square;v-text-anchor:middle" coordsize="2035209,126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" path="m,20530r19871,8106l39747,36783r19806,8216l79358,53263r19737,8326l118838,69969r19667,8420l158179,86877r19621,8530l197381,103988r19556,8647l236470,121349r19493,8740l275406,138889r19424,8873l314225,156679r19354,8964l352911,174654r19284,9075l391461,192877r19216,9186l429870,211299r19150,9283l468150,229929r19080,9416l506290,248784r19036,9526l544315,267866r18949,9619l582190,287150r18896,9735l619942,306660r18810,9828l657561,326379r18746,9932l695046,346311r18677,10061l732394,366469r18606,10149l769608,386838r18559,10272l806688,407435r18490,10360l843630,428243r18420,10465l880454,449261r18359,10571l917124,470491r18312,10693l953682,491931r18220,10816l990108,513616r18156,10905l1026386,535495r18087,11010l1062542,557603r18016,11132l1098557,579903r17963,11238l1134449,602432r17876,11361l1170183,625189r17840,11448l1205829,648156r17735,11572l1241300,671335r17682,11676l1276647,694741r17630,11765l1311872,718341r17560,11888l1346957,742187r17489,11993l1381900,766225r17437,12116l1416739,790492r17367,12222l1451419,814988r17297,12309l1485977,839676r17226,12414l1520394,864575r17156,12538l1554688,889703r17086,12642l1588842,915041r17015,12748l1622855,940607r16963,12854l1656745,966384r16910,12977l1690495,992372r16840,13082l1724122,1018588r16752,13187l1757608,1045015r16700,13293l1790972,1071670r16629,13381l1824213,1098501r16541,13521l1857295,1125577r16471,13627l1890255,1152865r16400,13731l1923074,1180380r16348,13819l1955770,1208106r16278,13943l1988308,1236043r16225,14048l2020741,1264191r14469,-16892l2019038,1233743r-16173,-13503l1986640,1206772r-16260,-13415l1954102,1179976r-16296,-13345l1921476,1153356r-16383,-13257l1888709,1126912r-16435,-13152l1855838,1100661r-16471,-13047l1822860,1074603r-16541,-12977l1789743,1048738r-16577,-12889l1756537,1023031r-16629,-12783l1723227,997535r-16700,-12678l1689775,972232r-16752,-12608l1656219,947087r-16805,-12503l1622574,922135r-16892,-12415l1588772,897376r-16928,-12309l1554864,872793r-16981,-12204l1520868,848403r-17050,-12116l1486732,824224r-17121,-12063l1452473,800168r-17156,-11923l1418144,776357r-17226,-11853l1383674,752705r-17279,-11748l1349081,729245r-17349,-11659l1314383,705962r-17384,-11555l1279562,682871r-17437,-11466l1244636,659974r-17489,-11379l1209604,637252r-17559,-11273l1174450,614723r-17613,-11203l1139190,592388r-17683,-11115l1103807,570228r-17753,-11028l1068284,548243r-17788,-10921l1032690,526452r-17876,-10816l996956,504854,979057,494108,961106,483414,943158,472773,925161,462185,907145,451649,889078,441166,871016,430701,852906,420288,834774,409929,816602,399604,798401,389349,780200,379112,761935,368945,743671,358813,725360,348734,707024,338694r-18357,-9985l670262,318771r-18427,-9914l633391,299011r-18473,-9803l596427,279455r-18543,-9712l559324,260079r-18607,-9621l522109,240886r-18646,-9533l484786,221892r-18722,-9440l447322,203060r-18762,-9324l409773,184429r-18809,-9230l372107,165985r-18878,-9143l334325,147720r-18941,-9056l296435,129653r-18989,-8964l258409,111753r-19041,-8876l220286,94051,201188,85267,182035,76529,162885,67837,143692,59191,124471,50615,105210,42056,85947,33544,66640,25101,47308,16681,27931,8309,8529,,,20530xe" fillcolor="yellow" stroked="f" strokeweight=".04875mm">
                  <v:fill opacity="32896f"/>
                  <v:stroke joinstyle="miter"/>
                  <v:path arrowok="t" o:connecttype="custom" o:connectlocs="0,20530;19871,28636;39747,36783;59553,44999;79358,53263;99095,61589;118838,69969;138505,78389;158179,86877;177800,95407;197381,103988;216937,112635;236470,121349;255963,130089;275406,138889;294830,147762;314225,156679;333579,165643;352911,174654;372195,183729;391461,192877;410677,202063;429870,211299;449020,220582;468150,229929;487230,239345;506290,248784;525326,258310;544315,267866;563264,277485;582190,287150;601086,296885;619942,306660;638752,316488;657561,326379;676307,336311;695046,346311;713723,356372;732394,366469;751000,376618;769608,386838;788167,397110;806688,407435;825178,417795;843630,428243;862050,438708;880454,449261;898813,459832;917124,470491;935436,481184;953682,491931;971902,502747;990108,513616;1008264,524521;1026386,535495;1044473,546505;1062542,557603;1080558,568735;1098557,579903;1116520,591141;1134449,602432;1152325,613793;1170183,625189;1188023,636637;1205829,648156;1223564,659728;1241300,671335;1258982,683011;1276647,694741;1294277,706506;1311872,718341;1329432,730229;1346957,742187;1364446,754180;1381900,766225;1399337,778341;1416739,790492;1434106,802714;1451419,814988;1468716,827297;1485977,839676;1503203,852090;1520394,864575;1537550,877113;1554688,889703;1571774,902345;1588842,915041;1605857,927789;1622855,940607;1639818,953461;1656745,966384;1673655,979361;1690495,992372;1707335,1005454;1724122,1018588;1740874,1031775;1757608,1045015;1774308,1058308;1790972,1071670;1807601,1085051;1824213,1098501;1840754,1112022;1857295,1125577;1873766,1139204;1890255,1152865;1906655,1166596;1923074,1180380;1939422,1194199;1955770,1208106;1972048,1222049;1988308,1236043;2004533,1250091;2020741,1264191;2035210,1247299;2019038,1233743;2002865,1220240;1986640,1206772;1970380,1193357;1954102,1179976;1937806,1166631;1921476,1153356;1905093,1140099;1888709,1126912;1872274,1113760;1855838,1100661;1839367,1087614;1822860,1074603;1806319,1061626;1789743,1048738;1773166,1035849;1756537,1023031;1739908,1010248;1723227,997535;1706527,984857;1689775,972232;1673023,959624;1656219,947087;1639414,934584;1622574,922135;1605682,909720;1588772,897376;1571844,885067;1554864,872793;1537883,860589;1520868,848403;1503818,836287;1486732,824224;1469611,812161;1452473,800168;1435317,788245;1418144,776357;1400918,764504;1383674,752705;1366395,740957;1349081,729245;1331732,717586;1314383,705962;1296999,694407;1279562,682871;1262125,671405;1244636,659974;1227147,648595;1209604,637252;1192045,625979;1174450,614723;1156837,603520;1139190,592388;1121507,581273;1103807,570228;1086054,559200;1068284,548243;1050496,537322;1032690,526452;1014814,515636;996956,504854;979057,494108;961106,483414;943158,472773;925161,462185;907145,451649;889078,441166;871016,430701;852906,420288;834774,409929;816602,399604;798401,389349;780200,379112;761935,368945;743671,358813;725360,348734;707024,338694;688667,328709;670262,318771;651835,308857;633391,299011;614918,289208;596427,279455;577884,269743;559324,260079;540717,250458;522109,240886;503463,231353;484786,221892;466064,212452;447322,203060;428560,193736;409773,184429;390964,175199;372107,165985;353229,156842;334325,147720;315384,138664;296435,129653;277446,120689;258409,111753;239368,102877;220286,94051;201188,85267;182035,76529;162885,67837;143692,59191;124471,50615;105210,42056;85947,33544;66640,25101;47308,16681;27931,8309;8529,0" o:connectangles="0,0,0,0,0,0,0,0,0,0,0,0,0,0,0,0,0,0,0,0,0,0,0,0,0,0,0,0,0,0,0,0,0,0,0,0,0,0,0,0,0,0,0,0,0,0,0,0,0,0,0,0,0,0,0,0,0,0,0,0,0,0,0,0,0,0,0,0,0,0,0,0,0,0,0,0,0,0,0,0,0,0,0,0,0,0,0,0,0,0,0,0,0,0,0,0,0,0,0,0,0,0,0,0,0,0,0,0,0,0,0,0,0,0,0,0,0,0,0,0,0,0,0,0,0,0,0,0,0,0,0,0,0,0,0,0,0,0,0,0,0,0,0,0,0,0,0,0,0,0,0,0,0,0,0,0,0,0,0,0,0,0,0,0,0,0,0,0,0,0,0,0,0,0,0,0,0,0,0,0,0,0,0,0,0,0,0,0,0,0,0,0,0,0,0,0,0,0,0,0,0,0,0,0,0,0,0,0,0,0,0,0,0,0,0,0,0,0,0,0,0,0,0,0,0,0,0,0"/>
                </v:shape>
                <v:shape id="Freeform: Shape 2649" o:spid="_x0000_s1918" style="position:absolute;left:17342;top:22779;width:11976;height:8015;visibility:visible;mso-wrap-style:square;v-text-anchor:middle" coordsize="1197531,80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" path="m1197532,194944r-25444,-14100l1146925,167235r-24900,-13029l1097371,141669r-24373,-11993l1048906,118227r-23828,-10939l1001513,96875,978193,87006,955173,77665,932398,68850,909904,60562,887673,52801,865723,45584,844020,38911,822597,32748,801437,27112,780541,22019,759926,17454,739557,13398,719468,9886,699643,6918,680082,4478,660801,2546,641784,1176,623048,316,604557,,586331,193,568402,913,550702,2195,533300,3986,516162,6304,499269,9166r-16611,3389l466310,16471r-16067,4460l434439,25918r-15541,5496l403622,37454r-15014,6567l373875,51133r-14469,7621l345218,66919r-13943,8691l317596,84829r-13398,9763l291081,104864r-12871,10817l265602,127024r-12327,11888l241229,151309r-11800,12941l217892,177701r-11256,14012l195644,206252r-10729,15048l174467,236893r-10202,16120l154361,269641r-9658,17191l135326,304549r-9131,18227l117345,341547r-8587,19298l100435,380687r-8042,20351l84614,421934r-7516,21440l69864,465323r-6972,22476l56150,510819r-6427,23547l43559,558423r-5917,24635l32005,608168r-5391,25672l21527,660039r-4845,26725l12112,714016,7811,741812,3778,770136,1,798986r22100,2546l25420,771927r3600,-29079l32883,714350r4179,-27920l41505,659055r4741,-26795l51268,606008r5321,-25671l62190,555244r5848,-24565l74201,506693r6444,-23407l87371,460406r7024,-22283l101699,416403r7586,-21160l117134,374646r8148,-20035l133729,335120r8709,-18894l151464,297894r9289,-17787l170341,262899r9833,-16664l190324,230168r10430,-15522l211465,199685r10993,-14399l233766,171450r11554,-13258l257156,145497r12134,-12134l281722,121792r12695,-10993l307412,100334r13293,-9868l334243,81142r13837,-8745l362216,64214r14416,-7638l391330,49517r14978,-6497l421567,37103r15558,-5373l452964,26936r16120,-4232l485485,18999r16682,-3090l519147,13345r17244,-1967l553933,9956r17841,-843l589877,8832r18403,264l626964,9938r18964,1388l665174,13310r19526,2529l704525,18911r20106,3670l745018,26813r20685,4776l786652,36962r21230,5900l829410,49342r21827,7041l873327,64004r22388,8165l918367,80913r22951,9289l964549,100071r23513,10430l1011873,121493r24092,11554l1060320,145181r24672,12660l1109944,171116r25216,13801l1160657,199299r25795,14943l1197532,194944xe" fillcolor="yellow" stroked="f" strokeweight=".04875mm">
                  <v:fill opacity="32896f"/>
                  <v:stroke joinstyle="miter"/>
                  <v:path arrowok="t" o:connecttype="custom" o:connectlocs="1197532,194944;1172088,180844;1146925,167235;1122025,154206;1097371,141669;1072998,129676;1048906,118227;1025078,107288;1001513,96875;978193,87006;955173,77665;932398,68850;909904,60562;887673,52801;865723,45584;844020,38911;822597,32748;801437,27112;780541,22019;759926,17454;739557,13398;719468,9886;699643,6918;680082,4478;660801,2546;641784,1176;623048,316;604557,0;586331,193;568402,913;550702,2195;533300,3986;516162,6304;499269,9166;482658,12555;466310,16471;450243,20931;434439,25918;418898,31414;403622,37454;388608,44021;373875,51133;359406,58754;345218,66919;331275,75610;317596,84829;304198,94592;291081,104864;278210,115681;265602,127024;253275,138912;241229,151309;229429,164250;217892,177701;206636,191713;195644,206252;184915,221300;174467,236893;164265,253013;154361,269641;144703,286832;135326,304549;126195,322776;117345,341547;108758,360845;100435,380687;92393,401038;84614,421934;77098,443374;69864,465323;62892,487799;56150,510819;49723,534366;43559,558423;37642,583058;32005,608168;26614,633840;21527,660039;16682,686764;12112,714016;7811,741812;3778,770136;1,798986;22101,801532;25420,771927;29020,742848;32883,714350;37062,686430;41505,659055;46246,632260;51268,606008;56589,580337;62190,555244;68038,530679;74201,506693;80645,483286;87371,460406;94395,438123;101699,416403;109285,395243;117134,374646;125282,354611;133729,335120;142438,316226;151464,297894;160753,280107;170341,262899;180174,246235;190324,230168;200754,214646;211465,199685;222458,185286;233766,171450;245320,158192;257156,145497;269290,133363;281722,121792;294417,110799;307412,100334;320705,90466;334243,81142;348080,72397;362216,64214;376632,56576;391330,49517;406308,43020;421567,37103;437125,31730;452964,26936;469084,22704;485485,18999;502167,15909;519147,13345;536391,11378;553933,9956;571774,9113;589877,8832;608280,9096;626964,9938;645928,11326;665174,13310;684700,15839;704525,18911;724631,22581;745018,26813;765703,31589;786652,36962;807882,42862;829410,49342;851237,56383;873327,64004;895715,72169;918367,80913;941318,90202;964549,100071;988062,110501;1011873,121493;1035965,133047;1060320,145181;1084992,157841;1109944,171116;1135160,184917;1160657,199299;1186452,214242" o:connectangles="0,0,0,0,0,0,0,0,0,0,0,0,0,0,0,0,0,0,0,0,0,0,0,0,0,0,0,0,0,0,0,0,0,0,0,0,0,0,0,0,0,0,0,0,0,0,0,0,0,0,0,0,0,0,0,0,0,0,0,0,0,0,0,0,0,0,0,0,0,0,0,0,0,0,0,0,0,0,0,0,0,0,0,0,0,0,0,0,0,0,0,0,0,0,0,0,0,0,0,0,0,0,0,0,0,0,0,0,0,0,0,0,0,0,0,0,0,0,0,0,0,0,0,0,0,0,0,0,0,0,0,0,0,0,0,0,0,0,0,0,0,0,0,0,0,0,0,0,0,0,0,0,0,0,0,0,0,0,0,0,0,0,0,0"/>
                </v:shape>
                <v:shape id="Freeform: Shape 2650" o:spid="_x0000_s1919" style="position:absolute;left:17342;top:22779;width:11976;height:8015;visibility:visible;mso-wrap-style:square;v-text-anchor:middle" coordsize="1197531,80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" path="m22101,801532r3319,-29605l29020,742848r3863,-28498l37062,686430r4443,-27375l46246,632260r5022,-26252l56589,580337r5601,-25093l68038,530679r6163,-23986l80645,483286r6726,-22880l94395,438123r7304,-21720l109285,395243r7849,-20597l125282,354611r8447,-19491l142438,316226r9026,-18332l160753,280107r9588,-17208l180174,246235r10150,-16067l200754,214646r10711,-14961l222458,185286r11308,-13836l245320,158192r11836,-12695l269290,133363r12432,-11571l294417,110799r12995,-10465l320705,90466r13538,-9324l348080,72397r14136,-8183l376632,56576r14698,-7059l406308,43020r15259,-5917l437125,31730r15839,-4794l469084,22704r16401,-3705l502167,15909r16980,-2564l536391,11378,553933,9956r17841,-843l589877,8832r18403,264l626964,9938r18964,1388l665174,13310r19526,2529l704525,18911r20106,3670l745018,26813r20685,4776l786652,36962r21230,5900l829410,49342r21827,7041l873327,64004r22388,8165l918367,80913r22951,9289l964549,100071r23513,10430l1011873,121493r24092,11554l1060320,145181r24672,12660l1109944,171116r25216,13801l1160657,199299r25795,14943l1197532,194944r-25444,-14100l1146925,167235r-24900,-13029l1097371,141669r-24373,-11993l1048906,118227r-23828,-10939l1001513,96875,978193,87006,955173,77665,932398,68850,909904,60562,887673,52801,865723,45584,844020,38911,822597,32748,801437,27112,780541,22019,759926,17454,739557,13398,719468,9886,699643,6918,680082,4478,660801,2546,641784,1176,623048,316,604557,,586331,193,568402,913,550702,2195,533300,3986,516162,6304,499269,9166r-16611,3389l466310,16471r-16067,4460l434439,25918r-15541,5496l403622,37454r-15014,6567l373875,51133r-14469,7621l345218,66919r-13943,8691l317596,84829r-13398,9763l291081,104864r-12871,10817l265602,127024r-12327,11888l241229,151309r-11800,12941l217892,177701r-11256,14012l195644,206252r-10729,15048l174467,236893r-10202,16120l154361,269641r-9658,17191l135326,304549r-9131,18227l117345,341547r-8587,19298l100435,380687r-8042,20351l84614,421934r-7516,21440l69864,465323r-6972,22476l56150,510819r-6427,23547l43559,558423r-5917,24635l32005,608168r-5391,25672l21527,660039r-4845,26725l12112,714016,7811,741812,3778,770136,1,798986r22100,2546xe" fillcolor="yellow" stroked="f" strokeweight=".04875mm">
                  <v:fill opacity="32896f"/>
                  <v:stroke joinstyle="miter"/>
                  <v:path arrowok="t" o:connecttype="custom" o:connectlocs="22101,801532;25420,771927;29020,742848;32883,714350;37062,686430;41505,659055;46246,632260;51268,606008;56589,580337;62190,555244;68038,530679;74201,506693;80645,483286;87371,460406;94395,438123;101699,416403;109285,395243;117134,374646;125282,354611;133729,335120;142438,316226;151464,297894;160753,280107;170341,262899;180174,246235;190324,230168;200754,214646;211465,199685;222458,185286;233766,171450;245320,158192;257156,145497;269290,133363;281722,121792;294417,110799;307412,100334;320705,90466;334243,81142;348080,72397;362216,64214;376632,56576;391330,49517;406308,43020;421567,37103;437125,31730;452964,26936;469084,22704;485485,18999;502167,15909;519147,13345;536391,11378;553933,9956;571774,9113;589877,8832;608280,9096;626964,9938;645928,11326;665174,13310;684700,15839;704525,18911;724631,22581;745018,26813;765703,31589;786652,36962;807882,42862;829410,49342;851237,56383;873327,64004;895715,72169;918367,80913;941318,90202;964549,100071;988062,110501;1011873,121493;1035965,133047;1060320,145181;1084992,157841;1109944,171116;1135160,184917;1160657,199299;1186452,214242;1197532,194944;1172088,180844;1146925,167235;1122025,154206;1097371,141669;1072998,129676;1048906,118227;1025078,107288;1001513,96875;978193,87006;955173,77665;932398,68850;909904,60562;887673,52801;865723,45584;844020,38911;822597,32748;801437,27112;780541,22019;759926,17454;739557,13398;719468,9886;699643,6918;680082,4478;660801,2546;641784,1176;623048,316;604557,0;586331,193;568402,913;550702,2195;533300,3986;516162,6304;499269,9166;482658,12555;466310,16471;450243,20931;434439,25918;418898,31414;403622,37454;388608,44021;373875,51133;359406,58754;345218,66919;331275,75610;317596,84829;304198,94592;291081,104864;278210,115681;265602,127024;253275,138912;241229,151309;229429,164250;217892,177701;206636,191713;195644,206252;184915,221300;174467,236893;164265,253013;154361,269641;144703,286832;135326,304549;126195,322776;117345,341547;108758,360845;100435,380687;92393,401038;84614,421934;77098,443374;69864,465323;62892,487799;56150,510819;49723,534366;43559,558423;37642,583058;32005,608168;26614,633840;21527,660039;16682,686764;12112,714016;7811,741812;3778,770136;1,798986" o:connectangles="0,0,0,0,0,0,0,0,0,0,0,0,0,0,0,0,0,0,0,0,0,0,0,0,0,0,0,0,0,0,0,0,0,0,0,0,0,0,0,0,0,0,0,0,0,0,0,0,0,0,0,0,0,0,0,0,0,0,0,0,0,0,0,0,0,0,0,0,0,0,0,0,0,0,0,0,0,0,0,0,0,0,0,0,0,0,0,0,0,0,0,0,0,0,0,0,0,0,0,0,0,0,0,0,0,0,0,0,0,0,0,0,0,0,0,0,0,0,0,0,0,0,0,0,0,0,0,0,0,0,0,0,0,0,0,0,0,0,0,0,0,0,0,0,0,0,0,0,0,0,0,0,0,0,0,0,0,0,0,0,0,0,0,0"/>
                </v:shape>
                <v:shape id="Freeform: Shape 2651" o:spid="_x0000_s1920"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" path="m1679656,752629r-11994,-22476l1655546,708011r-12239,-21791l1630945,664762r-12503,-21124l1605817,622883r-12749,-20439l1580215,582338r-13012,-19736l1554086,543181r-13258,-19087l1527448,505376r-13486,-18385l1500300,468940r-13731,-17700l1472661,433874r-14012,-17015l1444531,400143r-14259,-16330l1415873,367798r-14522,-15663l1386724,336824r-14785,-14979l1357048,307219r-15031,-14311l1326880,278930r-15294,-13591l1296204,252047r-15541,-12924l1265000,226516r-15769,-12239l1233322,202336r-16032,-11554l1201135,179544r-16295,-10886l1168422,158087r-16542,-10202l1135216,138016r-16805,-9534l1101519,119298r-17051,-8832l1067295,101950r-17296,-8165l1032562,85953r-17542,-7480l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l31912,140124r23451,-9307l78658,121880r23201,-8605l124899,105023r22930,-7937l170625,89535r22680,-7199l215829,75453r22408,-6515l260531,62775r22141,-5812l304697,51484r21909,-5145l348361,41563r21637,-4425l391502,33064r21372,-3740l434128,25918r21116,-3021l476226,20193r20873,-2353l517832,15856r20601,-1650l558916,12889r20324,-949l599456,11326r20103,-246l639521,11168r19807,421l679041,12379r19558,1142l718046,14996r19307,1826l756546,18999r19059,2529l794529,24390r18787,3213l831993,31168r18538,3916l868933,39351r18266,4618l905354,48920r18016,5303l941276,59877r17767,6006l976674,72204r17502,6708l1011560,85953r17244,7410l1045925,101089r16963,8078l1079762,117613r16717,8797l1113108,135523r16454,9482l1145910,154838r16225,10150l1178202,175523r15962,10852l1209985,197613r15699,11536l1241259,221090r15453,12239l1272006,245936r15190,12977l1302244,272188r14908,13661l1331973,299844r14662,14346l1361175,328887r14381,15030l1389850,359317r14153,15733l1418016,391135r13889,16435l1445672,424357r13626,17120l1472802,458966r13380,17806l1499422,494946r13135,18525l1525516,532312r12871,19227l1551118,571083r12591,19930l1576176,611276r12362,20580l1600742,652822r12081,21299l1624781,695772r11818,22002l1648294,740109r11572,22705l1679656,752629xe" fillcolor="yellow" stroked="f" strokeweight=".04875mm">
                  <v:fill opacity="32896f"/>
                  <v:stroke joinstyle="miter"/>
                  <v:path arrowok="t" o:connecttype="custom" o:connectlocs="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 o:connectangles="0,0,0,0,0,0,0,0,0,0,0,0,0,0,0,0,0,0,0,0,0,0,0,0,0,0,0,0,0,0,0,0,0,0,0,0,0,0,0,0,0,0,0,0,0,0,0,0,0,0,0,0,0,0,0,0,0,0,0,0,0,0,0,0,0,0,0,0,0,0,0,0,0,0,0,0,0,0,0,0,0,0,0,0,0,0,0,0,0,0,0,0,0,0,0,0,0,0,0,0,0,0,0,0,0,0,0,0,0,0,0,0,0,0,0,0,0,0,0,0,0,0,0,0,0,0,0,0,0,0,0,0,0,0,0,0,0,0,0,0,0,0,0,0,0,0,0,0,0,0,0,0,0,0,0,0,0,0,0,0,0,0,0,0,0,0,0,0,0,0,0,0,0,0,0,0,0,0,0,0,0,0,0,0,0,0,0,0,0,0"/>
                </v:shape>
                <v:shape id="Freeform: Shape 2652" o:spid="_x0000_s1921" style="position:absolute;left:7640;top:21950;width:16796;height:7628;visibility:visible;mso-wrap-style:square;v-text-anchor:middle" coordsize="1679654,76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" path="m8350,149764r23562,-9640l55363,130817r23295,-8937l101859,113275r23040,-8252l147829,97086r22796,-7551l193305,82336r22524,-6883l238237,68938r22294,-6163l282672,56963r22025,-5479l326606,46339r21755,-4776l369998,37138r21504,-4074l412874,29324r21254,-3406l455244,22897r20982,-2704l497099,17840r20733,-1984l538433,14206r20483,-1317l579240,11940r20216,-614l619559,11080r19962,88l659328,11589r19713,790l698599,13521r19447,1475l737353,16822r19193,2177l775605,21528r18924,2862l813316,27603r18677,3565l850531,35084r18402,4267l887199,43969r18155,4951l923370,54223r17906,5654l959043,65883r17631,6321l994176,78912r17384,7041l1028804,93363r17121,7726l1062888,109167r16874,8446l1096479,126410r16629,9113l1129562,145005r16348,9833l1162135,164988r16067,10535l1194164,186375r15821,11238l1225684,209149r15575,11941l1256712,233329r15294,12607l1287196,258913r15048,13275l1317152,285849r14821,13995l1346635,314190r14540,14697l1375556,343917r14294,15400l1404003,375050r14013,16085l1431905,407570r13767,16787l1459298,441477r13504,17489l1486182,476772r13240,18174l1512557,513471r12959,18841l1538387,551539r12731,19544l1563709,591013r12467,20263l1588538,631856r12204,20966l1612823,674121r11958,21651l1636599,717774r11695,22335l1659866,762814r19790,-10185l1667662,730153r-12116,-22142l1643307,686220r-12362,-21458l1618442,643638r-12625,-20755l1593068,602444r-12853,-20106l1567203,562602r-13117,-19421l1540828,524094r-13380,-18718l1513962,486991r-13662,-18051l1486569,451240r-13908,-17366l1458649,416859r-14118,-16716l1430272,383813r-14399,-16015l1401351,352135r-14627,-15311l1371939,321845r-14891,-14626l1342017,292908r-15137,-13978l1311586,265339r-15382,-13292l1280663,239123r-15663,-12607l1249231,214277r-15909,-11941l1217290,190782r-16155,-11238l1184840,168658r-16418,-10571l1151880,147885r-16664,-9869l1118411,128482r-16892,-9184l1084468,110466r-17173,-8516l1049999,93785r-17437,-7832l1015020,78473,997319,71326,979531,64513,961603,58069,943541,51923,925363,46164,907052,40738,888602,35610,870041,30869,851347,26444,832532,22371,813588,18630,794506,15242,775308,12186,756001,9465,736559,7094,716980,5057,697266,3371,677436,2019,657491,1001,637394,351,617200,,596856,35,576388,369r-20571,702l535102,2107,514257,3477,493292,5198,472199,7252,450968,9640r-21348,2739l408140,15470r-21592,3406l364818,22652r-21846,4091l320992,31203r-22113,4776l276650,41089r-22367,5478l231805,52362r-22610,6163l186467,64987r-22882,6848l140608,79000r-23133,7497l94228,94346r-23358,8201l47371,111080r-23630,8868l,129167r8350,20597xe" fillcolor="yellow" stroked="f" strokeweight=".04875mm">
                  <v:fill opacity="32896f"/>
                  <v:stroke joinstyle="miter"/>
                  <v:path arrowok="t" o:connecttype="custom" o:connectlocs="8350,149764;31912,140124;55363,130817;78658,121880;101859,113275;124899,105023;147829,97086;170625,89535;193305,82336;215829,75453;238237,68938;260531,62775;282672,56963;304697,51484;326606,46339;348361,41563;369998,37138;391502,33064;412874,29324;434128,25918;455244,22897;476226,20193;497099,17840;517832,15856;538433,14206;558916,12889;579240,11940;599456,11326;619559,11080;639521,11168;659328,11589;679041,12379;698599,13521;718046,14996;737353,16822;756546,18999;775605,21528;794529,24390;813316,27603;831993,31168;850531,35084;868933,39351;887199,43969;905354,48920;923370,54223;941276,59877;959043,65883;976674,72204;994176,78912;1011560,85953;1028804,93363;1045925,101089;1062888,109167;1079762,117613;1096479,126410;1113108,135523;1129562,145005;1145910,154838;1162135,164988;1178202,175523;1194164,186375;1209985,197613;1225684,209149;1241259,221090;1256712,233329;1272006,245936;1287196,258913;1302244,272188;1317152,285849;1331973,299844;1346635,314190;1361175,328887;1375556,343917;1389850,359317;1404003,375050;1418016,391135;1431905,407570;1445672,424357;1459298,441477;1472802,458966;1486182,476772;1499422,494946;1512557,513471;1525516,532312;1538387,551539;1551118,571083;1563709,591013;1576176,611276;1588538,631856;1600742,652822;1612823,674121;1624781,695772;1636599,717774;1648294,740109;1659866,762814;1679656,752629;1667662,730153;1655546,708011;1643307,686220;1630945,664762;1618442,643638;1605817,622883;1593068,602444;1580215,582338;1567203,562602;1554086,543181;1540828,524094;1527448,505376;1513962,486991;1500300,468940;1486569,451240;1472661,433874;1458649,416859;1444531,400143;1430272,383813;1415873,367798;1401351,352135;1386724,336824;1371939,321845;1357048,307219;1342017,292908;1326880,278930;1311586,265339;1296204,252047;1280663,239123;1265000,226516;1249231,214277;1233322,202336;1217290,190782;1201135,179544;1184840,168658;1168422,158087;1151880,147885;1135216,138016;1118411,128482;1101519,119298;1084468,110466;1067295,101950;1049999,93785;1032562,85953;1015020,78473;997319,71326;979531,64513;961603,58069;943541,51923;925363,46164;907052,40738;888602,35610;870041,30869;851347,26444;832532,22371;813588,18630;794506,15242;775308,12186;756001,9465;736559,7094;716980,5057;697266,3371;677436,2019;657491,1001;637394,351;617200,0;596856,35;576388,369;555817,1071;535102,2107;514257,3477;493292,5198;472199,7252;450968,9640;429620,12379;408140,15470;386548,18876;364818,22652;342972,26743;320992,31203;298879,35979;276650,41089;254283,46567;231805,52362;209195,58525;186467,64987;163585,71835;140608,79000;117475,86497;94228,94346;70870,102547;47371,111080;23741,119948;0,129167" o:connectangles="0,0,0,0,0,0,0,0,0,0,0,0,0,0,0,0,0,0,0,0,0,0,0,0,0,0,0,0,0,0,0,0,0,0,0,0,0,0,0,0,0,0,0,0,0,0,0,0,0,0,0,0,0,0,0,0,0,0,0,0,0,0,0,0,0,0,0,0,0,0,0,0,0,0,0,0,0,0,0,0,0,0,0,0,0,0,0,0,0,0,0,0,0,0,0,0,0,0,0,0,0,0,0,0,0,0,0,0,0,0,0,0,0,0,0,0,0,0,0,0,0,0,0,0,0,0,0,0,0,0,0,0,0,0,0,0,0,0,0,0,0,0,0,0,0,0,0,0,0,0,0,0,0,0,0,0,0,0,0,0,0,0,0,0,0,0,0,0,0,0,0,0,0,0,0,0,0,0,0,0,0,0,0,0,0,0,0,0,0,0"/>
                </v:shape>
                <v:shape id="Freeform: Shape 2653" o:spid="_x0000_s1922" style="position:absolute;left:7640;top:21642;width:20397;height:5104;visibility:visible;mso-wrap-style:square;v-text-anchor:middle" coordsize="2039734,510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" path="m2039735,493488r-17717,-14767l2004265,464164r-17788,-14329l1968636,435735r-17876,-13907l1932867,408185r-17946,-13416l1896957,381547r-18016,-12994l1860872,355805r-18087,-12537l1824681,330959r-18174,-12081l1788298,307008r-18227,-11642l1751808,283970r-18314,-11185l1715144,261828r-18385,-10747l1678356,240581r-18473,-10290l1641393,220229r-18508,-9833l1604289,200791r-18578,-9394l1567063,182231r-18684,-8955l1529660,164584r-18736,-8481l1492135,147815r-18806,-8043l1454470,131976r-18895,-7586l1416628,117016r-18964,-7147l1378664,102951r-19070,-6673l1340524,89799r-19105,-6252l1302262,77560r-19193,-5795l1263823,66199r-19245,-5356l1225280,55733r-19351,-4881l1186578,46164r-19421,-4443l1147719,37507r-19492,-4004l1108718,29745r-19561,-3547l1069560,22897r-19632,-3108l1030262,16910r-19720,-2652l990803,11853,971020,9675,951213,7673,931360,5935,911466,4425,891545,3126,871583,2072,851591,1211,831559,597,811485,193,791360,,771212,70,751046,351,730835,843r-20259,720l690272,2528,669943,3705,649570,5092,629178,6725,608735,8587r-20485,2054l567742,12959r-20554,2528l526612,18227r-20617,2967l485323,24408r-20685,3424l443904,31466r-20781,3881l402320,39438r-20843,4320l360581,48306r-20912,4776l318725,58086r-21005,5215l276698,68745r-21052,5689l234546,80316r-21139,6129l192216,92784r-21208,6567l149752,106146r-21277,7024l107155,120422r-21347,7463l64396,135576r-21411,7919l21499,151643,,160018r8350,20597l30103,171695r21730,-8692l73518,154557r21637,-8217l116752,138368r21573,-7709l159852,123161r21481,-7234l202791,108903r21412,-6743l245568,95646r21325,-6304l288172,83301r21254,-5794l330634,71941r21186,-5321l372941,61545r21100,-4846l415086,52116r21030,-4355l457075,43653r20942,-3881l498908,36155r20871,-3389l540582,29623r20780,-2933l582120,24056r20687,-2458l623471,19438r20622,-1949l664670,15768r20531,-1457l705709,13082r20460,-984l746584,11361r20397,-509l787333,10606r20305,-35l827896,10799r20234,457l868320,11975r20148,931l908569,14118r20074,1422l948675,17191r19992,1914l988606,21264r19917,2371l1028400,26269r19825,2879l1068015,32257r19755,3353l1107489,39210r19667,3828l1146805,47112r19580,4319l1185946,55979r19526,4794l1224946,65830r19439,5268l1263788,76629r19351,5777l1302472,88394r19281,6251l1340999,101124r19192,6725l1379367,114821r19122,7217l1417577,129483r19034,7673l1455628,145093r18965,8183l1493522,161669r18877,8674l1531258,179211r18807,9148l1568819,197718r18753,9623l1606238,217192r18649,10114l1643500,237631r18578,10588l1680621,259036r18491,11062l1717567,281406r18420,11554l1754354,304725r18333,12011l1791002,329010r18227,12519l1827456,354278r18174,12976l1863787,380476r18086,13468l1899942,407675r18017,13925l1935957,435806r17929,14433l1971779,464919r17893,14908l2007478,494998r17788,15382l2039735,493488xe" fillcolor="yellow" stroked="f" strokeweight=".04875mm">
                  <v:fill opacity="32896f"/>
                  <v:stroke joinstyle="miter"/>
                  <v:path arrowok="t" o:connecttype="custom" o:connectlocs="2039735,493488;2022018,478721;2004265,464164;1986477,449835;1968636,435735;1950760,421828;1932867,408185;1914921,394769;1896957,381547;1878941,368553;1860872,355805;1842785,343268;1824681,330959;1806507,318878;1788298,307008;1770071,295366;1751808,283970;1733494,272785;1715144,261828;1696759,251081;1678356,240581;1659883,230291;1641393,220229;1622885,210396;1604289,200791;1585711,191397;1567063,182231;1548379,173276;1529660,164584;1510924,156103;1492135,147815;1473329,139772;1454470,131976;1435575,124390;1416628,117016;1397664,109869;1378664,102951;1359594,96278;1340524,89799;1321419,83547;1302262,77560;1283069,71765;1263823,66199;1244578,60843;1225280,55733;1205929,50852;1186578,46164;1167157,41721;1147719,37507;1128227,33503;1108718,29745;1089157,26198;1069560,22897;1049928,19789;1030262,16910;1010542,14258;990803,11853;971020,9675;951213,7673;931360,5935;911466,4425;891545,3126;871583,2072;851591,1211;831559,597;811485,193;791360,0;771212,70;751046,351;730835,843;710576,1563;690272,2528;669943,3705;649570,5092;629178,6725;608735,8587;588250,10641;567742,12959;547188,15487;526612,18227;505995,21194;485323,24408;464638,27832;443904,31466;423123,35347;402320,39438;381477,43758;360581,48306;339669,53082;318725,58086;297720,63301;276698,68745;255646,74434;234546,80316;213407,86445;192216,92784;171008,99351;149752,106146;128475,113170;107155,120422;85808,127885;64396,135576;42985,143495;21499,151643;0,160018;8350,180615;30103,171695;51833,163003;73518,154557;95155,146340;116752,138368;138325,130659;159852,123161;181333,115927;202791,108903;224203,102160;245568,95646;266893,89342;288172,83301;309426,77507;330634,71941;351820,66620;372941,61545;394041,56699;415086,52116;436116,47761;457075,43653;478017,39772;498908,36155;519779,32766;540582,29623;561362,26690;582120,24056;602807,21598;623471,19438;644093,17489;664670,15768;685201,14311;705709,13082;726169,12098;746584,11361;766981,10852;787333,10606;807638,10571;827896,10799;848130,11256;868320,11975;888468,12906;908569,14118;928643,15540;948675,17191;968667,19105;988606,21264;1008523,23635;1028400,26269;1048225,29148;1068015,32257;1087770,35610;1107489,39210;1127156,43038;1146805,47112;1166385,51431;1185946,55979;1205472,60773;1224946,65830;1244385,71098;1263788,76629;1283139,82406;1302472,88394;1321753,94645;1340999,101124;1360191,107849;1379367,114821;1398489,122038;1417577,129483;1436611,137156;1455628,145093;1474593,153276;1493522,161669;1512399,170343;1531258,179211;1550065,188359;1568819,197718;1587572,207341;1606238,217192;1624887,227306;1643500,237631;1662078,248219;1680621,259036;1699112,270098;1717567,281406;1735987,292960;1754354,304725;1772687,316736;1791002,329010;1809229,341529;1827456,354278;1845630,367254;1863787,380476;1881873,393944;1899942,407675;1917959,421600;1935957,435806;1953886,450239;1971779,464919;1989672,479827;2007478,494998;2025266,510380" o:connectangles="0,0,0,0,0,0,0,0,0,0,0,0,0,0,0,0,0,0,0,0,0,0,0,0,0,0,0,0,0,0,0,0,0,0,0,0,0,0,0,0,0,0,0,0,0,0,0,0,0,0,0,0,0,0,0,0,0,0,0,0,0,0,0,0,0,0,0,0,0,0,0,0,0,0,0,0,0,0,0,0,0,0,0,0,0,0,0,0,0,0,0,0,0,0,0,0,0,0,0,0,0,0,0,0,0,0,0,0,0,0,0,0,0,0,0,0,0,0,0,0,0,0,0,0,0,0,0,0,0,0,0,0,0,0,0,0,0,0,0,0,0,0,0,0,0,0,0,0,0,0,0,0,0,0,0,0,0,0,0,0,0,0,0,0,0,0,0,0,0,0,0,0,0,0,0,0,0,0,0,0,0,0,0,0,0,0,0,0,0,0,0,0,0,0,0,0,0,0,0,0,0,0,0,0,0,0,0,0"/>
                </v:shape>
                <v:shape id="Freeform: Shape 2654" o:spid="_x0000_s1923" style="position:absolute;left:7640;top:21642;width:20397;height:5104;visibility:visible;mso-wrap-style:square;v-text-anchor:middle" coordsize="2039734,510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" path="m8350,180615r21753,-8920l51833,163003r21685,-8446l95155,146340r21597,-7972l138325,130659r21527,-7498l181333,115927r21458,-7024l224203,102160r21365,-6514l266893,89342r21279,-6041l309426,77507r21208,-5566l351820,66620r21121,-5075l394041,56699r21045,-4583l436116,47761r20959,-4108l478017,39772r20891,-3617l519779,32766r20803,-3143l561362,26690r20758,-2634l602807,21598r20664,-2160l644093,17489r20577,-1721l685201,14311r20508,-1229l726169,12098r20415,-737l766981,10852r20352,-246l807638,10571r20258,228l848130,11256r20190,719l888468,12906r20101,1212l928643,15540r20032,1651l968667,19105r19939,2159l1008523,23635r19877,2634l1048225,29148r19790,3109l1087770,35610r19719,3600l1127156,43038r19649,4074l1166385,51431r19561,4548l1205472,60773r19474,5057l1244385,71098r19403,5531l1283139,82406r19333,5988l1321753,94645r19246,6479l1360191,107849r19176,6972l1398489,122038r19088,7445l1436611,137156r19017,7937l1474593,153276r18929,8393l1512399,170343r18859,8868l1550065,188359r18754,9359l1587572,207341r18666,9851l1624887,227306r18613,10325l1662078,248219r18543,10817l1699112,270098r18455,11308l1735987,292960r18367,11765l1772687,316736r18315,12274l1809229,341529r18227,12749l1845630,367254r18157,13222l1881873,393944r18069,13731l1917959,421600r17998,14206l1953886,450239r17893,14680l1989672,479827r17806,15171l2025266,510380r14469,-16892l2022018,478721r-17753,-14557l1986477,449835r-17841,-14100l1950760,421828r-17893,-13643l1914921,394769r-17964,-13222l1878941,368553r-18069,-12748l1842785,343268r-18104,-12309l1806507,318878r-18209,-11870l1770071,295366r-18263,-11396l1733494,272785r-18350,-10957l1696759,251081r-18403,-10500l1659883,230291r-18490,-10062l1622885,210396r-18596,-9605l1585711,191397r-18648,-9166l1548379,173276r-18719,-8692l1510924,156103r-18789,-8288l1473329,139772r-18859,-7796l1435575,124390r-18947,-7374l1397664,109869r-19000,-6918l1359594,96278r-19070,-6479l1321419,83547r-19157,-5987l1283069,71765r-19246,-5566l1244578,60843r-19298,-5110l1205929,50852r-19351,-4688l1167157,41721r-19438,-4214l1128227,33503r-19509,-3758l1089157,26198r-19597,-3301l1049928,19789r-19666,-2879l1010542,14258,990803,11853,971020,9675,951213,7673,931360,5935,911466,4425,891545,3126,871583,2072,851591,1211,831559,597,811485,193,791360,,771212,70,751046,351,730835,843r-20259,720l690272,2528,669943,3705,649570,5092,629178,6725,608735,8587r-20485,2054l567742,12959r-20554,2528l526612,18227r-20617,2967l485323,24408r-20685,3424l443904,31466r-20781,3881l402320,39438r-20843,4320l360581,48306r-20912,4776l318725,58086r-21005,5215l276698,68745r-21052,5689l234546,80316r-21139,6129l192216,92784r-21208,6567l149752,106146r-21277,7024l107155,120422r-21347,7463l64396,135576r-21411,7919l21499,151643,,160018r8350,20597xe" fillcolor="yellow" stroked="f" strokeweight=".04875mm">
                  <v:fill opacity="32896f"/>
                  <v:stroke joinstyle="miter"/>
                  <v:path arrowok="t" o:connecttype="custom" o:connectlocs="8350,180615;30103,171695;51833,163003;73518,154557;95155,146340;116752,138368;138325,130659;159852,123161;181333,115927;202791,108903;224203,102160;245568,95646;266893,89342;288172,83301;309426,77507;330634,71941;351820,66620;372941,61545;394041,56699;415086,52116;436116,47761;457075,43653;478017,39772;498908,36155;519779,32766;540582,29623;561362,26690;582120,24056;602807,21598;623471,19438;644093,17489;664670,15768;685201,14311;705709,13082;726169,12098;746584,11361;766981,10852;787333,10606;807638,10571;827896,10799;848130,11256;868320,11975;888468,12906;908569,14118;928643,15540;948675,17191;968667,19105;988606,21264;1008523,23635;1028400,26269;1048225,29148;1068015,32257;1087770,35610;1107489,39210;1127156,43038;1146805,47112;1166385,51431;1185946,55979;1205472,60773;1224946,65830;1244385,71098;1263788,76629;1283139,82406;1302472,88394;1321753,94645;1340999,101124;1360191,107849;1379367,114821;1398489,122038;1417577,129483;1436611,137156;1455628,145093;1474593,153276;1493522,161669;1512399,170343;1531258,179211;1550065,188359;1568819,197718;1587572,207341;1606238,217192;1624887,227306;1643500,237631;1662078,248219;1680621,259036;1699112,270098;1717567,281406;1735987,292960;1754354,304725;1772687,316736;1791002,329010;1809229,341529;1827456,354278;1845630,367254;1863787,380476;1881873,393944;1899942,407675;1917959,421600;1935957,435806;1953886,450239;1971779,464919;1989672,479827;2007478,494998;2025266,510380;2039735,493488;2022018,478721;2004265,464164;1986477,449835;1968636,435735;1950760,421828;1932867,408185;1914921,394769;1896957,381547;1878941,368553;1860872,355805;1842785,343268;1824681,330959;1806507,318878;1788298,307008;1770071,295366;1751808,283970;1733494,272785;1715144,261828;1696759,251081;1678356,240581;1659883,230291;1641393,220229;1622885,210396;1604289,200791;1585711,191397;1567063,182231;1548379,173276;1529660,164584;1510924,156103;1492135,147815;1473329,139772;1454470,131976;1435575,124390;1416628,117016;1397664,109869;1378664,102951;1359594,96278;1340524,89799;1321419,83547;1302262,77560;1283069,71765;1263823,66199;1244578,60843;1225280,55733;1205929,50852;1186578,46164;1167157,41721;1147719,37507;1128227,33503;1108718,29745;1089157,26198;1069560,22897;1049928,19789;1030262,16910;1010542,14258;990803,11853;971020,9675;951213,7673;931360,5935;911466,4425;891545,3126;871583,2072;851591,1211;831559,597;811485,193;791360,0;771212,70;751046,351;730835,843;710576,1563;690272,2528;669943,3705;649570,5092;629178,6725;608735,8587;588250,10641;567742,12959;547188,15487;526612,18227;505995,21194;485323,24408;464638,27832;443904,31466;423123,35347;402320,39438;381477,43758;360581,48306;339669,53082;318725,58086;297720,63301;276698,68745;255646,74434;234546,80316;213407,86445;192216,92784;171008,99351;149752,106146;128475,113170;107155,120422;85808,127885;64396,135576;42985,143495;21499,151643;0,160018" o:connectangles="0,0,0,0,0,0,0,0,0,0,0,0,0,0,0,0,0,0,0,0,0,0,0,0,0,0,0,0,0,0,0,0,0,0,0,0,0,0,0,0,0,0,0,0,0,0,0,0,0,0,0,0,0,0,0,0,0,0,0,0,0,0,0,0,0,0,0,0,0,0,0,0,0,0,0,0,0,0,0,0,0,0,0,0,0,0,0,0,0,0,0,0,0,0,0,0,0,0,0,0,0,0,0,0,0,0,0,0,0,0,0,0,0,0,0,0,0,0,0,0,0,0,0,0,0,0,0,0,0,0,0,0,0,0,0,0,0,0,0,0,0,0,0,0,0,0,0,0,0,0,0,0,0,0,0,0,0,0,0,0,0,0,0,0,0,0,0,0,0,0,0,0,0,0,0,0,0,0,0,0,0,0,0,0,0,0,0,0,0,0,0,0,0,0,0,0,0,0,0,0,0,0,0,0,0,0,0,0"/>
                </v:shape>
                <v:shape id="Freeform: Shape 2655" o:spid="_x0000_s1924" style="position:absolute;left:14416;top:37664;width:81;height:423;visibility:visible;mso-wrap-style:square;v-text-anchor:middle" coordsize="8058,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" path="m8878,2169r-8059,l819,44451r8059,l8878,2169xe" fillcolor="black" stroked="f" strokeweight=".04875mm">
                  <v:stroke joinstyle="miter"/>
                  <v:path arrowok="t" o:connecttype="custom" o:connectlocs="8878,2169;819,2169;819,44451;8878,44451" o:connectangles="0,0,0,0"/>
                </v:shape>
                <v:shape id="Freeform: Shape 2656" o:spid="_x0000_s1925" style="position:absolute;left:14577;top:37664;width:81;height:423;visibility:visible;mso-wrap-style:square;v-text-anchor:middle" coordsize="8058,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" path="m8887,13125r-8059,l828,44451r8059,l8887,13125xm8887,2169r-8059,l828,9412r8059,l8887,2169xe" fillcolor="black" stroked="f" strokeweight=".04875mm">
                  <v:stroke joinstyle="miter"/>
                  <v:path arrowok="t" o:connecttype="custom" o:connectlocs="8887,13125;828,13125;828,44451;8887,44451;8887,2169;828,2169;828,9412;8887,9412" o:connectangles="0,0,0,0,0,0,0,0"/>
                </v:shape>
                <v:shape id="Freeform: Shape 2657" o:spid="_x0000_s1926" style="position:absolute;left:14736;top:37769;width:280;height:318;visibility:visible;mso-wrap-style:square;v-text-anchor:middle" coordsize="27977,3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" path="m838,2622r,31327l8986,33949r,-18742c8986,11495,11522,9050,15505,9050v3532,,5252,1902,5252,5614l20757,33949r8058,l28815,12943c28815,6062,25103,2169,18403,2169v-4256,,-7062,1449,-9417,4980l8986,2622r-8148,xe" fillcolor="black" stroked="f" strokeweight=".04875mm">
                  <v:stroke joinstyle="miter"/>
                  <v:path arrowok="t" o:connecttype="custom" o:connectlocs="838,2622;838,33949;8986,33949;8986,15207;15505,9050;20757,14664;20757,33949;28815,33949;28815,12943;18403,2169;8986,7149;8986,2622" o:connectangles="0,0,0,0,0,0,0,0,0,0,0,0"/>
                </v:shape>
                <v:shape id="Freeform: Shape 2658" o:spid="_x0000_s1927" style="position:absolute;left:15088;top:37664;width:284;height:423;visibility:visible;mso-wrap-style:square;v-text-anchor:middle" coordsize="28339,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" path="m8916,25347r,-23178l858,2169r,42282l8916,44451r,-10231l12176,30689r7515,13762l29198,44451,17789,24985,28383,13125r-9145,l8916,25347xe" fillcolor="black" stroked="f" strokeweight=".04875mm">
                  <v:stroke joinstyle="miter"/>
                  <v:path arrowok="t" o:connecttype="custom" o:connectlocs="8916,25347;8916,2169;858,2169;858,44451;8916,44451;8916,34220;12176,30689;19691,44451;29198,44451;17789,24985;28383,13125;19238,13125" o:connectangles="0,0,0,0,0,0,0,0,0,0,0,0"/>
                </v:shape>
                <v:shape id="Freeform: Shape 2659" o:spid="_x0000_s1928" style="position:absolute;left:15387;top:37769;width:285;height:331;visibility:visible;mso-wrap-style:square;v-text-anchor:middle" coordsize="28430,33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" path="m28401,12762c28310,6153,23240,2169,14819,2169,6852,2169,1962,6153,1962,12581v,2083,634,3894,1721,5071c4769,18738,5765,19281,8753,20277r9688,2988c20523,23899,21157,24533,21157,25800v,1992,-2263,3079,-5976,3079c13008,28879,11379,28516,10383,27792,9477,27158,9115,26525,8753,24895r-7877,c1057,31776,6127,35307,15634,35307v4346,,7606,-996,9960,-2807c27857,30689,29306,27792,29306,24714v,-4075,-2082,-6700,-6157,-7877l12918,13849v-2264,-724,-2897,-1177,-2897,-2445c10021,9684,11922,8507,14729,8507v3893,,5794,1358,5885,4255l28401,12762xe" fillcolor="black" stroked="f" strokeweight=".04875mm">
                  <v:stroke joinstyle="miter"/>
                  <v:path arrowok="t" o:connecttype="custom" o:connectlocs="28401,12762;14819,2169;1962,12581;3683,17652;8753,20277;18441,23265;21157,25800;15181,28879;10383,27792;8753,24895;876,24895;15634,35307;25594,32500;29306,24714;23149,16837;12918,13849;10021,11404;14729,8507;20614,12762" o:connectangles="0,0,0,0,0,0,0,0,0,0,0,0,0,0,0,0,0,0,0"/>
                </v:shape>
                <v:shape id="Freeform: Shape 2660" o:spid="_x0000_s1929" style="position:absolute;left:15209;top:38505;width:368;height:423;visibility:visible;mso-wrap-style:square;v-text-anchor:middle" coordsize="36850,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" path="m27305,31824r4346,12675l37717,44499,22868,2217r-6972,l866,44499r5704,l11097,31824r16208,xm25856,27297r-13491,l19337,8012r6519,19285xe" fillcolor="black" stroked="f" strokeweight=".04875mm">
                  <v:stroke joinstyle="miter"/>
                  <v:path arrowok="t" o:connecttype="custom" o:connectlocs="27305,31824;31651,44499;37717,44499;22868,2217;15896,2217;866,44499;6570,44499;11097,31824;25856,27297;12365,27297;19337,8012" o:connectangles="0,0,0,0,0,0,0,0,0,0,0"/>
                </v:shape>
                <v:shape id="Freeform: Shape 2661" o:spid="_x0000_s1930" style="position:absolute;left:15614;top:38505;width:325;height:437;visibility:visible;mso-wrap-style:square;v-text-anchor:middle" coordsize="32504,43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" path="m27959,2217r,29697c27959,37618,23885,41059,17094,41059v-3169,,-5704,-724,-7696,-2173c7315,37256,6319,35083,6319,31914r,-29697l887,2217r,29697c887,40516,7044,45857,17094,45857v9869,,16298,-5432,16298,-13943l33392,2217r-5433,xe" fillcolor="black" stroked="f" strokeweight=".04875mm">
                  <v:stroke joinstyle="miter"/>
                  <v:path arrowok="t" o:connecttype="custom" o:connectlocs="27959,2217;27959,31914;17094,41059;9398,38886;6319,31914;6319,2217;887,2217;887,31914;17094,45857;33392,31914;33392,2217" o:connectangles="0,0,0,0,0,0,0,0,0,0,0"/>
                </v:shape>
                <v:shape id="Freeform: Shape 2662" o:spid="_x0000_s1931" style="position:absolute;left:16006;top:38499;width:331;height:443;visibility:visible;mso-wrap-style:square;v-text-anchor:middle" coordsize="33138,44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" path="m32600,15255v,-2898,-90,-3712,-1086,-5614c29250,4752,24270,2217,17208,2217,7882,2217,2178,6925,2178,14621v,5161,2716,8420,8239,9869l20920,27206v5433,1449,7787,3531,7787,6881c28707,36351,27439,38614,25719,39882v-1720,1267,-4346,1811,-7787,1811c13315,41693,10236,40606,8154,38161,6615,36351,5890,34268,5981,31733r-5071,c910,35536,1725,38161,3355,40425v2897,3984,7787,6066,14215,6066c22641,46491,26715,45314,29431,43232v2898,-2264,4618,-6066,4618,-9688c34049,28293,30880,24490,25085,22951l14492,20144c9421,18695,7520,17066,7520,13806v,-4255,3803,-7062,9507,-7062c23727,6744,27439,9732,27530,15255r5070,xe" fillcolor="black" stroked="f" strokeweight=".04875mm">
                  <v:stroke joinstyle="miter"/>
                  <v:path arrowok="t" o:connecttype="custom" o:connectlocs="32600,15255;31514,9641;17208,2217;2178,14621;10417,24490;20920,27206;28707,34087;25719,39882;17932,41693;8154,38161;5981,31733;910,31733;3355,40425;17570,46491;29431,43232;34049,33544;25085,22951;14492,20144;7520,13806;17027,6744;27530,15255" o:connectangles="0,0,0,0,0,0,0,0,0,0,0,0,0,0,0,0,0,0,0,0,0"/>
                </v:shape>
                <v:shape id="Freeform: Shape 2663" o:spid="_x0000_s1932" style="position:absolute;left:14377;top:38409;width:658;height:657;visibility:visible;mso-wrap-style:square;v-text-anchor:middle" coordsize="65712,6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" path="m,65707r65713,l65713,,,,,65707xe" fillcolor="red" strokecolor="white" strokeweight=".1207mm">
                  <v:stroke endcap="round"/>
                  <v:path arrowok="t" o:connecttype="custom" o:connectlocs="0,65707;65713,65707;65713,0;0,0" o:connectangles="0,0,0,0"/>
                </v:shape>
                <v:shape id="Freeform: Shape 2664" o:spid="_x0000_s1933" style="position:absolute;left:17562;top:38505;width:335;height:423;visibility:visible;mso-wrap-style:square;v-text-anchor:middle" coordsize="33500,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" path="m998,44499r16297,c27979,44499,34498,36532,34498,23313,34498,10275,27979,2217,17295,2217r-16297,l998,44499xm6340,39791r,-32775l16390,7016v8330,,12676,5613,12676,16388c29066,34087,24720,39791,16390,39791r-10050,xe" fillcolor="black" stroked="f" strokeweight=".04875mm">
                  <v:stroke joinstyle="miter"/>
                  <v:path arrowok="t" o:connecttype="custom" o:connectlocs="998,44499;17295,44499;34498,23313;17295,2217;998,2217;6340,39791;6340,7016;16390,7016;29066,23404;16390,39791" o:connectangles="0,0,0,0,0,0,0,0,0,0"/>
                </v:shape>
                <v:shape id="Freeform: Shape 2665" o:spid="_x0000_s1934" style="position:absolute;left:17974;top:38505;width:329;height:423;visibility:visible;mso-wrap-style:square;v-text-anchor:middle" coordsize="32957,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" path="m33979,2217r-5070,l28909,36803,6816,2217r-5794,l1022,44499r5070,l6092,10275,27913,44499r6066,l33979,2217xe" fillcolor="black" stroked="f" strokeweight=".04875mm">
                  <v:stroke joinstyle="miter"/>
                  <v:path arrowok="t" o:connecttype="custom" o:connectlocs="33979,2217;28909,2217;28909,36803;6816,2217;1022,2217;1022,44499;6092,44499;6092,10275;27913,44499;33979,44499" o:connectangles="0,0,0,0,0,0,0,0,0,0"/>
                </v:shape>
                <v:shape id="Freeform: Shape 2666" o:spid="_x0000_s1935" style="position:absolute;left:18394;top:38505;width:335;height:423;visibility:visible;mso-wrap-style:square;v-text-anchor:middle" coordsize="33500,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" path="m6387,29741r6882,-6881l28208,44499r6338,l17162,19510,34365,2217r-6972,l6387,23675r,-21458l1045,2217r,42282l6387,44499r,-14758xe" fillcolor="black" stroked="f" strokeweight=".04875mm">
                  <v:stroke joinstyle="miter"/>
                  <v:path arrowok="t" o:connecttype="custom" o:connectlocs="6387,29741;13269,22860;28208,44499;34546,44499;17162,19510;34365,2217;27393,2217;6387,23675;6387,2217;1045,2217;1045,44499;6387,44499" o:connectangles="0,0,0,0,0,0,0,0,0,0,0,0"/>
                </v:shape>
                <v:shape id="Freeform: Shape 2667" o:spid="_x0000_s1936" style="position:absolute;left:16690;top:38409;width:657;height:657;visibility:visible;mso-wrap-style:square;v-text-anchor:middle" coordsize="65712,6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" path="m,65707r65713,l65713,,,,,65707xe" fillcolor="blue" strokecolor="white" strokeweight=".1207mm">
                  <v:stroke endcap="round"/>
                  <v:path arrowok="t" o:connecttype="custom" o:connectlocs="0,65707;65713,65707;65713,0;0,0" o:connectangles="0,0,0,0"/>
                </v:shape>
                <v:shape id="Freeform: Shape 2668" o:spid="_x0000_s1937" style="position:absolute;left:19932;top:38505;width:325;height:423;visibility:visible;mso-wrap-style:square;v-text-anchor:middle" coordsize="32504,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" path="m28295,25305r,19194l33638,44499r,-42282l28295,2217r,18289l6565,20506r,-18289l1133,2217r,42282l6565,44499r,-19194l28295,25305xe" fillcolor="black" stroked="f" strokeweight=".04875mm">
                  <v:stroke joinstyle="miter"/>
                  <v:path arrowok="t" o:connecttype="custom" o:connectlocs="28295,25305;28295,44499;33638,44499;33638,2217;28295,2217;28295,20506;6565,20506;6565,2217;1133,2217;1133,44499;6565,44499;6565,25305" o:connectangles="0,0,0,0,0,0,0,0,0,0,0,0"/>
                </v:shape>
                <v:shape id="Freeform: Shape 2669" o:spid="_x0000_s1938" style="position:absolute;left:20349;top:38505;width:335;height:423;visibility:visible;mso-wrap-style:square;v-text-anchor:middle" coordsize="33500,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" path="m6499,29741r6881,-6881l28320,44499r6337,l17273,19510,34476,2217r-6971,l6499,23675r,-21458l1157,2217r,42282l6499,44499r,-14758xe" fillcolor="black" stroked="f" strokeweight=".04875mm">
                  <v:stroke joinstyle="miter"/>
                  <v:path arrowok="t" o:connecttype="custom" o:connectlocs="6499,29741;13380,22860;28320,44499;34657,44499;17273,19510;34476,2217;27505,2217;6499,23675;6499,2217;1157,2217;1157,44499;6499,44499" o:connectangles="0,0,0,0,0,0,0,0,0,0,0,0"/>
                </v:shape>
                <v:shape id="Freeform: Shape 2670" o:spid="_x0000_s1939" style="position:absolute;left:20686;top:38499;width:386;height:443;visibility:visible;mso-wrap-style:square;v-text-anchor:middle" coordsize="38571,44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" path="m39748,22860r-17656,l22092,27568r12857,l34949,28745v,7515,-5523,12948,-13219,12948c17384,41693,13491,40153,11046,37437,8239,34449,6610,29379,6610,24128,6610,13806,12495,6925,21459,6925v6428,,11046,3350,12223,8782l39115,15707c37666,7106,31147,2217,21459,2217v-5161,,-9326,1267,-12586,4074c3893,10275,1177,16884,1177,24490v,12947,7968,22001,19376,22001c26257,46491,30785,44318,34949,39701r1359,5704l39748,45405r,-22545xe" fillcolor="black" stroked="f" strokeweight=".04875mm">
                  <v:stroke joinstyle="miter"/>
                  <v:path arrowok="t" o:connecttype="custom" o:connectlocs="39748,22860;22092,22860;22092,27568;34949,27568;34949,28745;21730,41693;11046,37437;6610,24128;21459,6925;33682,15707;39115,15707;21459,2217;8873,6291;1177,24490;20553,46491;34949,39701;36308,45405;39748,45405" o:connectangles="0,0,0,0,0,0,0,0,0,0,0,0,0,0,0,0,0,0"/>
                </v:shape>
                <v:shape id="Freeform: Shape 2671" o:spid="_x0000_s1940" style="position:absolute;left:19063;top:38409;width:657;height:657;visibility:visible;mso-wrap-style:square;v-text-anchor:middle" coordsize="65708,6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" path="m1,65707r65708,l65709,,1,r,65707xe" fillcolor="yellow" strokecolor="white" strokeweight=".1207mm">
                  <v:stroke endcap="round"/>
                  <v:path arrowok="t" o:connecttype="custom" o:connectlocs="1,65707;65709,65707;65709,0;1,0" o:connectangles="0,0,0,0"/>
                </v:shape>
                <v:shape id="Freeform: Shape 2672" o:spid="_x0000_s1941" style="position:absolute;left:22347;top:38505;width:55;height:423;visibility:visible;mso-wrap-style:square;v-text-anchor:middle" coordsize="5432,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" path="m6702,2217r-5432,l1270,44499r5432,l6702,2217xe" fillcolor="black" stroked="f" strokeweight=".04875mm">
                  <v:stroke joinstyle="miter"/>
                  <v:path arrowok="t" o:connecttype="custom" o:connectlocs="6702,2217;1270,2217;1270,44499;6702,44499" o:connectangles="0,0,0,0"/>
                </v:shape>
                <v:shape id="Freeform: Shape 2673" o:spid="_x0000_s1942" style="position:absolute;left:22495;top:38505;width:330;height:423;visibility:visible;mso-wrap-style:square;v-text-anchor:middle" coordsize="32957,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" path="m34236,2217r-5070,l29166,36803,7074,2217r-5795,l1279,44499r5070,l6349,10275,28170,44499r6066,l34236,2217xe" fillcolor="black" stroked="f" strokeweight=".04875mm">
                  <v:stroke joinstyle="miter"/>
                  <v:path arrowok="t" o:connecttype="custom" o:connectlocs="34236,2217;29166,2217;29166,36803;7074,2217;1279,2217;1279,44499;6349,44499;6349,10275;28170,44499;34236,44499" o:connectangles="0,0,0,0,0,0,0,0,0,0"/>
                </v:shape>
                <v:shape id="Freeform: Shape 2674" o:spid="_x0000_s1943" style="position:absolute;left:22921;top:38505;width:335;height:423;visibility:visible;mso-wrap-style:square;v-text-anchor:middle" coordsize="33500,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" path="m1303,44499r16298,c28285,44499,34804,36532,34804,23313,34804,10275,28285,2217,17601,2217r-16298,l1303,44499xm6645,39791r,-32775l16695,7016v8330,,12676,5613,12676,16388c29371,34087,25025,39791,16695,39791r-10050,xe" fillcolor="black" stroked="f" strokeweight=".04875mm">
                  <v:stroke joinstyle="miter"/>
                  <v:path arrowok="t" o:connecttype="custom" o:connectlocs="1303,44499;17601,44499;34804,23313;17601,2217;1303,2217;6645,39791;6645,7016;16695,7016;29371,23404;16695,39791" o:connectangles="0,0,0,0,0,0,0,0,0,0"/>
                </v:shape>
                <v:shape id="Freeform: Shape 2675" o:spid="_x0000_s1944" style="position:absolute;left:21468;top:38409;width:657;height:657;visibility:visible;mso-wrap-style:square;v-text-anchor:middle" coordsize="65708,65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" path="m1,65707r65708,l65709,,1,r,65707xe" fillcolor="#006400" strokecolor="white" strokeweight=".1207mm">
                  <v:stroke endcap="round"/>
                  <v:path arrowok="t" o:connecttype="custom" o:connectlocs="1,65707;65709,65707;65709,0;1,0" o:connectangles="0,0,0,0"/>
                </v:shape>
              </v:group>
            </w:pict>
          </mc:Fallback>
        </mc:AlternateContent>
      </w:r>
      <w:r w:rsidRPr="00F72A16">
        <w:rPr>
          <w:rFonts w:ascii="Times New Roman" w:hAnsi="Times New Roman" w:cs="Times New Roman"/>
          <w:b/>
          <w:bCs/>
          <w:sz w:val="24"/>
          <w:szCs w:val="24"/>
        </w:rPr>
        <w:t>Extended Data Figure 2</w:t>
      </w:r>
    </w:p>
    <w:p w14:paraId="4B93EC69" w14:textId="77777777" w:rsidR="0096752D" w:rsidRPr="00F72A16" w:rsidRDefault="0096752D" w:rsidP="0096752D">
      <w:pPr>
        <w:rPr>
          <w:rFonts w:ascii="Times New Roman" w:hAnsi="Times New Roman" w:cs="Times New Roman"/>
          <w:b/>
          <w:bCs/>
          <w:sz w:val="24"/>
          <w:szCs w:val="24"/>
        </w:rPr>
      </w:pPr>
    </w:p>
    <w:p w14:paraId="04E162EC" w14:textId="77777777" w:rsidR="0096752D" w:rsidRPr="00F72A16" w:rsidRDefault="0096752D" w:rsidP="0096752D">
      <w:pPr>
        <w:rPr>
          <w:rFonts w:ascii="Times New Roman" w:hAnsi="Times New Roman" w:cs="Times New Roman"/>
          <w:b/>
          <w:bCs/>
          <w:sz w:val="24"/>
          <w:szCs w:val="24"/>
        </w:rPr>
      </w:pPr>
    </w:p>
    <w:p w14:paraId="559CA4FD" w14:textId="77777777" w:rsidR="0096752D" w:rsidRPr="00F72A16" w:rsidRDefault="0096752D" w:rsidP="0096752D">
      <w:pPr>
        <w:rPr>
          <w:rFonts w:ascii="Times New Roman" w:hAnsi="Times New Roman" w:cs="Times New Roman"/>
          <w:b/>
          <w:bCs/>
          <w:sz w:val="24"/>
          <w:szCs w:val="24"/>
        </w:rPr>
      </w:pPr>
    </w:p>
    <w:p w14:paraId="75727305" w14:textId="77777777" w:rsidR="0096752D" w:rsidRPr="00F72A16" w:rsidRDefault="0096752D" w:rsidP="0096752D">
      <w:pPr>
        <w:rPr>
          <w:rFonts w:ascii="Times New Roman" w:hAnsi="Times New Roman" w:cs="Times New Roman"/>
          <w:b/>
          <w:bCs/>
          <w:sz w:val="24"/>
          <w:szCs w:val="24"/>
        </w:rPr>
      </w:pPr>
    </w:p>
    <w:p w14:paraId="42B38359" w14:textId="77777777" w:rsidR="0096752D" w:rsidRPr="00F72A16" w:rsidRDefault="0096752D" w:rsidP="0096752D">
      <w:pPr>
        <w:rPr>
          <w:rFonts w:ascii="Times New Roman" w:hAnsi="Times New Roman" w:cs="Times New Roman"/>
          <w:b/>
          <w:bCs/>
          <w:sz w:val="24"/>
          <w:szCs w:val="24"/>
        </w:rPr>
      </w:pPr>
    </w:p>
    <w:p w14:paraId="7BC2C2F9" w14:textId="77777777" w:rsidR="0096752D" w:rsidRPr="00F72A16" w:rsidRDefault="0096752D" w:rsidP="0096752D">
      <w:pPr>
        <w:rPr>
          <w:rFonts w:ascii="Times New Roman" w:hAnsi="Times New Roman" w:cs="Times New Roman"/>
          <w:b/>
          <w:bCs/>
          <w:sz w:val="24"/>
          <w:szCs w:val="24"/>
        </w:rPr>
      </w:pPr>
    </w:p>
    <w:p w14:paraId="79BEBBE5" w14:textId="77777777" w:rsidR="0096752D" w:rsidRPr="00F72A16" w:rsidRDefault="0096752D" w:rsidP="0096752D">
      <w:pPr>
        <w:rPr>
          <w:rFonts w:ascii="Times New Roman" w:hAnsi="Times New Roman" w:cs="Times New Roman"/>
          <w:b/>
          <w:bCs/>
          <w:sz w:val="24"/>
          <w:szCs w:val="24"/>
        </w:rPr>
      </w:pPr>
    </w:p>
    <w:p w14:paraId="253B40B2" w14:textId="77777777" w:rsidR="0096752D" w:rsidRPr="00F72A16" w:rsidRDefault="0096752D" w:rsidP="0096752D">
      <w:pPr>
        <w:rPr>
          <w:rFonts w:ascii="Times New Roman" w:hAnsi="Times New Roman" w:cs="Times New Roman"/>
          <w:b/>
          <w:bCs/>
          <w:sz w:val="24"/>
          <w:szCs w:val="24"/>
        </w:rPr>
      </w:pPr>
    </w:p>
    <w:p w14:paraId="6D2DB3EB" w14:textId="77777777" w:rsidR="0096752D" w:rsidRPr="00F72A16" w:rsidRDefault="0096752D" w:rsidP="0096752D">
      <w:pPr>
        <w:rPr>
          <w:rFonts w:ascii="Times New Roman" w:hAnsi="Times New Roman" w:cs="Times New Roman"/>
          <w:b/>
          <w:bCs/>
          <w:sz w:val="24"/>
          <w:szCs w:val="24"/>
        </w:rPr>
      </w:pPr>
    </w:p>
    <w:p w14:paraId="0D5C349D" w14:textId="77777777" w:rsidR="0096752D" w:rsidRPr="00F72A16" w:rsidRDefault="0096752D" w:rsidP="0096752D">
      <w:pPr>
        <w:rPr>
          <w:rFonts w:ascii="Times New Roman" w:hAnsi="Times New Roman" w:cs="Times New Roman"/>
          <w:b/>
          <w:bCs/>
          <w:sz w:val="24"/>
          <w:szCs w:val="24"/>
        </w:rPr>
      </w:pPr>
    </w:p>
    <w:p w14:paraId="255B106D" w14:textId="77777777" w:rsidR="0096752D" w:rsidRPr="00F72A16" w:rsidRDefault="0096752D" w:rsidP="0096752D">
      <w:pPr>
        <w:rPr>
          <w:rFonts w:ascii="Times New Roman" w:hAnsi="Times New Roman" w:cs="Times New Roman"/>
          <w:b/>
          <w:bCs/>
          <w:sz w:val="24"/>
          <w:szCs w:val="24"/>
        </w:rPr>
      </w:pPr>
    </w:p>
    <w:p w14:paraId="3191F193" w14:textId="77777777" w:rsidR="0096752D" w:rsidRPr="00F72A16" w:rsidRDefault="0096752D" w:rsidP="0096752D">
      <w:pPr>
        <w:rPr>
          <w:rFonts w:ascii="Times New Roman" w:hAnsi="Times New Roman" w:cs="Times New Roman"/>
          <w:b/>
          <w:bCs/>
          <w:sz w:val="24"/>
          <w:szCs w:val="24"/>
        </w:rPr>
      </w:pPr>
    </w:p>
    <w:p w14:paraId="46ED7549" w14:textId="77777777" w:rsidR="0096752D" w:rsidRPr="00F72A16" w:rsidRDefault="0096752D" w:rsidP="0096752D">
      <w:pPr>
        <w:rPr>
          <w:rFonts w:ascii="Times New Roman" w:hAnsi="Times New Roman" w:cs="Times New Roman"/>
          <w:b/>
          <w:bCs/>
          <w:sz w:val="24"/>
          <w:szCs w:val="24"/>
        </w:rPr>
      </w:pPr>
    </w:p>
    <w:p w14:paraId="1EB9460A" w14:textId="77777777" w:rsidR="0096752D" w:rsidRPr="00F72A16" w:rsidRDefault="0096752D" w:rsidP="0096752D">
      <w:pPr>
        <w:rPr>
          <w:rFonts w:ascii="Times New Roman" w:hAnsi="Times New Roman" w:cs="Times New Roman"/>
          <w:b/>
          <w:bCs/>
          <w:sz w:val="24"/>
          <w:szCs w:val="24"/>
        </w:rPr>
      </w:pPr>
    </w:p>
    <w:p w14:paraId="44C0C347" w14:textId="77777777" w:rsidR="0096752D" w:rsidRPr="00F72A16" w:rsidRDefault="0096752D" w:rsidP="0096752D">
      <w:pPr>
        <w:rPr>
          <w:rFonts w:ascii="Times New Roman" w:hAnsi="Times New Roman" w:cs="Times New Roman"/>
          <w:b/>
          <w:bCs/>
          <w:sz w:val="24"/>
          <w:szCs w:val="24"/>
        </w:rPr>
      </w:pPr>
    </w:p>
    <w:p w14:paraId="321045DF" w14:textId="77777777" w:rsidR="0096752D" w:rsidRPr="00F72A16" w:rsidRDefault="0096752D" w:rsidP="0096752D">
      <w:pPr>
        <w:rPr>
          <w:rFonts w:ascii="Times New Roman" w:hAnsi="Times New Roman" w:cs="Times New Roman"/>
          <w:b/>
          <w:bCs/>
          <w:sz w:val="24"/>
          <w:szCs w:val="24"/>
        </w:rPr>
      </w:pPr>
    </w:p>
    <w:p w14:paraId="35555600" w14:textId="77777777" w:rsidR="0096752D" w:rsidRPr="00F72A16" w:rsidRDefault="0096752D" w:rsidP="0096752D">
      <w:pPr>
        <w:rPr>
          <w:rFonts w:ascii="Times New Roman" w:hAnsi="Times New Roman" w:cs="Times New Roman"/>
          <w:b/>
          <w:bCs/>
          <w:sz w:val="24"/>
          <w:szCs w:val="24"/>
        </w:rPr>
      </w:pPr>
    </w:p>
    <w:p w14:paraId="25D11D9C" w14:textId="77777777" w:rsidR="0096752D" w:rsidRPr="00F72A16" w:rsidRDefault="0096752D" w:rsidP="0096752D">
      <w:pPr>
        <w:rPr>
          <w:rFonts w:ascii="Times New Roman" w:hAnsi="Times New Roman" w:cs="Times New Roman"/>
          <w:b/>
          <w:bCs/>
          <w:sz w:val="24"/>
          <w:szCs w:val="24"/>
        </w:rPr>
      </w:pPr>
    </w:p>
    <w:p w14:paraId="6269BAD1" w14:textId="77777777" w:rsidR="0096752D" w:rsidRPr="00F72A16" w:rsidRDefault="0096752D" w:rsidP="0096752D">
      <w:pPr>
        <w:rPr>
          <w:rFonts w:ascii="Times New Roman" w:hAnsi="Times New Roman" w:cs="Times New Roman"/>
          <w:b/>
          <w:bCs/>
          <w:sz w:val="24"/>
          <w:szCs w:val="24"/>
        </w:rPr>
      </w:pPr>
    </w:p>
    <w:p w14:paraId="0D30D944" w14:textId="77777777" w:rsidR="0096752D" w:rsidRPr="00F72A16" w:rsidRDefault="0096752D" w:rsidP="0096752D">
      <w:pPr>
        <w:rPr>
          <w:rFonts w:ascii="Times New Roman" w:hAnsi="Times New Roman" w:cs="Times New Roman"/>
          <w:b/>
          <w:bCs/>
          <w:sz w:val="24"/>
          <w:szCs w:val="24"/>
        </w:rPr>
      </w:pPr>
    </w:p>
    <w:p w14:paraId="260BCA6A" w14:textId="77777777" w:rsidR="0096752D" w:rsidRPr="00F72A16" w:rsidRDefault="0096752D" w:rsidP="0096752D">
      <w:pPr>
        <w:rPr>
          <w:rFonts w:ascii="Times New Roman" w:hAnsi="Times New Roman" w:cs="Times New Roman"/>
          <w:b/>
          <w:bCs/>
          <w:sz w:val="24"/>
          <w:szCs w:val="24"/>
        </w:rPr>
      </w:pPr>
    </w:p>
    <w:p w14:paraId="2D610DA4" w14:textId="77777777" w:rsidR="0096752D" w:rsidRPr="00F72A16" w:rsidRDefault="0096752D" w:rsidP="0096752D">
      <w:pPr>
        <w:rPr>
          <w:rFonts w:ascii="Times New Roman" w:hAnsi="Times New Roman" w:cs="Times New Roman"/>
          <w:b/>
          <w:bCs/>
          <w:sz w:val="24"/>
          <w:szCs w:val="24"/>
        </w:rPr>
      </w:pPr>
    </w:p>
    <w:p w14:paraId="7F550AD7" w14:textId="77777777" w:rsidR="0096752D" w:rsidRPr="00F72A16" w:rsidRDefault="0096752D" w:rsidP="0096752D">
      <w:pPr>
        <w:rPr>
          <w:rFonts w:ascii="Times New Roman" w:hAnsi="Times New Roman" w:cs="Times New Roman"/>
          <w:b/>
          <w:bCs/>
          <w:sz w:val="24"/>
          <w:szCs w:val="24"/>
        </w:rPr>
      </w:pPr>
    </w:p>
    <w:p w14:paraId="7C8DD822" w14:textId="77777777" w:rsidR="0096752D" w:rsidRPr="00F72A16" w:rsidRDefault="0096752D" w:rsidP="0096752D">
      <w:pPr>
        <w:rPr>
          <w:rFonts w:ascii="Times New Roman" w:hAnsi="Times New Roman" w:cs="Times New Roman"/>
          <w:b/>
          <w:bCs/>
          <w:sz w:val="24"/>
          <w:szCs w:val="24"/>
        </w:rPr>
      </w:pPr>
    </w:p>
    <w:p w14:paraId="495E08E3" w14:textId="5326A78F" w:rsidR="0096752D" w:rsidRPr="00F72A16" w:rsidRDefault="0096752D" w:rsidP="0042556F">
      <w:pPr>
        <w:jc w:val="both"/>
        <w:rPr>
          <w:rFonts w:ascii="Times New Roman" w:hAnsi="Times New Roman" w:cs="Times New Roman"/>
          <w:sz w:val="24"/>
          <w:szCs w:val="24"/>
        </w:rPr>
      </w:pPr>
      <w:r w:rsidRPr="00F72A16">
        <w:rPr>
          <w:rFonts w:ascii="Times New Roman" w:hAnsi="Times New Roman" w:cs="Times New Roman"/>
          <w:b/>
          <w:bCs/>
          <w:sz w:val="24"/>
          <w:szCs w:val="24"/>
        </w:rPr>
        <w:t xml:space="preserve">Extended </w:t>
      </w:r>
      <w:r w:rsidR="00CF4D32" w:rsidRPr="00F72A16">
        <w:rPr>
          <w:rFonts w:ascii="Times New Roman" w:hAnsi="Times New Roman" w:cs="Times New Roman"/>
          <w:b/>
          <w:bCs/>
          <w:sz w:val="24"/>
          <w:szCs w:val="24"/>
        </w:rPr>
        <w:t>D</w:t>
      </w:r>
      <w:r w:rsidRPr="00F72A16">
        <w:rPr>
          <w:rFonts w:ascii="Times New Roman" w:hAnsi="Times New Roman" w:cs="Times New Roman"/>
          <w:b/>
          <w:bCs/>
          <w:sz w:val="24"/>
          <w:szCs w:val="24"/>
        </w:rPr>
        <w:t xml:space="preserve">ata Figure 2: PREDICT T1D microRNA signature in </w:t>
      </w:r>
      <w:r w:rsidR="00CF4D32" w:rsidRPr="00F72A16">
        <w:rPr>
          <w:rFonts w:ascii="Times New Roman" w:hAnsi="Times New Roman" w:cs="Times New Roman"/>
          <w:b/>
          <w:bCs/>
          <w:sz w:val="24"/>
          <w:szCs w:val="24"/>
        </w:rPr>
        <w:t xml:space="preserve">4C </w:t>
      </w:r>
      <w:r w:rsidRPr="00F72A16">
        <w:rPr>
          <w:rFonts w:ascii="Times New Roman" w:hAnsi="Times New Roman" w:cs="Times New Roman"/>
          <w:b/>
          <w:bCs/>
          <w:sz w:val="24"/>
          <w:szCs w:val="24"/>
        </w:rPr>
        <w:t>cohort.</w:t>
      </w:r>
      <w:r w:rsidRPr="00F72A16">
        <w:rPr>
          <w:rFonts w:ascii="Times New Roman" w:hAnsi="Times New Roman" w:cs="Times New Roman"/>
          <w:sz w:val="24"/>
          <w:szCs w:val="24"/>
        </w:rPr>
        <w:t xml:space="preserve"> A Circos plot provides relative genomic location of each microRNA on the chromosomes. Links connecting different microRNAs represent co-linearity of different microRNAs (spearman correlation coefficient &gt;0.9 and p&lt;0.05) within four different contexts (AUS, DNK, HKG, IND), each presented with a different colour.</w:t>
      </w:r>
    </w:p>
    <w:p w14:paraId="000BC166" w14:textId="77777777" w:rsidR="0042556F" w:rsidRDefault="0042556F" w:rsidP="0042556F">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789FA1B5" w14:textId="729CAFA8" w:rsidR="003877DF" w:rsidRPr="00F72A16" w:rsidRDefault="003877DF" w:rsidP="005000E5">
      <w:pPr>
        <w:rPr>
          <w:rFonts w:ascii="Times New Roman" w:hAnsi="Times New Roman" w:cs="Times New Roman"/>
          <w:b/>
          <w:bCs/>
          <w:sz w:val="24"/>
          <w:szCs w:val="24"/>
        </w:rPr>
      </w:pPr>
      <w:r w:rsidRPr="00F72A16">
        <w:rPr>
          <w:rFonts w:ascii="Times New Roman" w:hAnsi="Times New Roman" w:cs="Times New Roman"/>
          <w:b/>
          <w:bCs/>
          <w:sz w:val="24"/>
          <w:szCs w:val="24"/>
        </w:rPr>
        <w:lastRenderedPageBreak/>
        <w:t xml:space="preserve">Extended data Figure </w:t>
      </w:r>
      <w:r w:rsidR="00876EA7" w:rsidRPr="00F72A16">
        <w:rPr>
          <w:rFonts w:ascii="Times New Roman" w:hAnsi="Times New Roman" w:cs="Times New Roman"/>
          <w:b/>
          <w:bCs/>
          <w:sz w:val="24"/>
          <w:szCs w:val="24"/>
        </w:rPr>
        <w:t>3</w:t>
      </w:r>
    </w:p>
    <w:p w14:paraId="568F194E" w14:textId="7CBCF8BF" w:rsidR="005000E5" w:rsidRPr="00F72A16" w:rsidRDefault="003D4425" w:rsidP="005000E5">
      <w:pPr>
        <w:rPr>
          <w:rFonts w:ascii="Times New Roman" w:hAnsi="Times New Roman" w:cs="Times New Roman"/>
          <w:sz w:val="24"/>
          <w:szCs w:val="24"/>
        </w:rPr>
      </w:pPr>
      <w:r w:rsidRPr="00F72A16">
        <w:rPr>
          <w:rFonts w:ascii="Times New Roman" w:hAnsi="Times New Roman" w:cs="Times New Roman"/>
          <w:noProof/>
          <w:sz w:val="24"/>
          <w:szCs w:val="24"/>
        </w:rPr>
        <w:drawing>
          <wp:inline distT="0" distB="0" distL="0" distR="0" wp14:anchorId="778DE7A5" wp14:editId="70B8886C">
            <wp:extent cx="5731510" cy="3952875"/>
            <wp:effectExtent l="0" t="0" r="2540" b="9525"/>
            <wp:docPr id="5" name="Picture 5" descr="A diagram of a dn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diagram of a dna tes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952875"/>
                    </a:xfrm>
                    <a:prstGeom prst="rect">
                      <a:avLst/>
                    </a:prstGeom>
                  </pic:spPr>
                </pic:pic>
              </a:graphicData>
            </a:graphic>
          </wp:inline>
        </w:drawing>
      </w:r>
    </w:p>
    <w:p w14:paraId="5B691CA4" w14:textId="294252B6" w:rsidR="00D84C0B" w:rsidRPr="00F72A16" w:rsidRDefault="00D84C0B" w:rsidP="0042556F">
      <w:pPr>
        <w:jc w:val="both"/>
        <w:rPr>
          <w:rFonts w:ascii="Times New Roman" w:hAnsi="Times New Roman" w:cs="Times New Roman"/>
          <w:b/>
          <w:bCs/>
          <w:sz w:val="24"/>
          <w:szCs w:val="24"/>
        </w:rPr>
      </w:pPr>
      <w:r w:rsidRPr="00F72A16">
        <w:rPr>
          <w:rFonts w:ascii="Times New Roman" w:hAnsi="Times New Roman" w:cs="Times New Roman"/>
          <w:b/>
          <w:bCs/>
          <w:sz w:val="24"/>
          <w:szCs w:val="24"/>
        </w:rPr>
        <w:t xml:space="preserve">Extended </w:t>
      </w:r>
      <w:r w:rsidR="001B46E7" w:rsidRPr="00F72A16">
        <w:rPr>
          <w:rFonts w:ascii="Times New Roman" w:hAnsi="Times New Roman" w:cs="Times New Roman"/>
          <w:b/>
          <w:bCs/>
          <w:sz w:val="24"/>
          <w:szCs w:val="24"/>
        </w:rPr>
        <w:t>D</w:t>
      </w:r>
      <w:r w:rsidRPr="00F72A16">
        <w:rPr>
          <w:rFonts w:ascii="Times New Roman" w:hAnsi="Times New Roman" w:cs="Times New Roman"/>
          <w:b/>
          <w:bCs/>
          <w:sz w:val="24"/>
          <w:szCs w:val="24"/>
        </w:rPr>
        <w:t xml:space="preserve">ata Figure </w:t>
      </w:r>
      <w:r w:rsidR="001B46E7" w:rsidRPr="00F72A16">
        <w:rPr>
          <w:rFonts w:ascii="Times New Roman" w:hAnsi="Times New Roman" w:cs="Times New Roman"/>
          <w:b/>
          <w:bCs/>
          <w:sz w:val="24"/>
          <w:szCs w:val="24"/>
        </w:rPr>
        <w:t>3</w:t>
      </w:r>
      <w:r w:rsidRPr="00F72A16">
        <w:rPr>
          <w:rFonts w:ascii="Times New Roman" w:hAnsi="Times New Roman" w:cs="Times New Roman"/>
          <w:b/>
          <w:bCs/>
          <w:sz w:val="24"/>
          <w:szCs w:val="24"/>
        </w:rPr>
        <w:t xml:space="preserve">: Pathway analyses </w:t>
      </w:r>
      <w:r w:rsidR="00E97E5E" w:rsidRPr="00F72A16">
        <w:rPr>
          <w:rFonts w:ascii="Times New Roman" w:hAnsi="Times New Roman" w:cs="Times New Roman"/>
          <w:b/>
          <w:bCs/>
          <w:sz w:val="24"/>
          <w:szCs w:val="24"/>
        </w:rPr>
        <w:t xml:space="preserve">of key microRNAs indicates potential synergism. </w:t>
      </w:r>
      <w:r w:rsidR="00E97E5E" w:rsidRPr="00F72A16">
        <w:rPr>
          <w:rFonts w:ascii="Times New Roman" w:hAnsi="Times New Roman" w:cs="Times New Roman"/>
          <w:sz w:val="24"/>
          <w:szCs w:val="24"/>
        </w:rPr>
        <w:t xml:space="preserve">Related to Figure 5.  </w:t>
      </w:r>
      <w:r w:rsidR="00E97E5E" w:rsidRPr="00F72A16">
        <w:rPr>
          <w:rFonts w:ascii="Times New Roman" w:hAnsi="Times New Roman" w:cs="Times New Roman"/>
          <w:b/>
          <w:bCs/>
          <w:sz w:val="24"/>
          <w:szCs w:val="24"/>
        </w:rPr>
        <w:t>a</w:t>
      </w:r>
      <w:r w:rsidR="001B46E7" w:rsidRPr="00F72A16">
        <w:rPr>
          <w:rFonts w:ascii="Times New Roman" w:hAnsi="Times New Roman" w:cs="Times New Roman"/>
          <w:sz w:val="24"/>
          <w:szCs w:val="24"/>
        </w:rPr>
        <w:t>.</w:t>
      </w:r>
      <w:r w:rsidR="00E97E5E" w:rsidRPr="00F72A16">
        <w:rPr>
          <w:rFonts w:ascii="Times New Roman" w:hAnsi="Times New Roman" w:cs="Times New Roman"/>
          <w:sz w:val="24"/>
          <w:szCs w:val="24"/>
        </w:rPr>
        <w:t xml:space="preserve"> </w:t>
      </w:r>
      <w:r w:rsidR="00EE738C" w:rsidRPr="00F72A16">
        <w:rPr>
          <w:rFonts w:ascii="Times New Roman" w:hAnsi="Times New Roman" w:cs="Times New Roman"/>
          <w:sz w:val="24"/>
          <w:szCs w:val="24"/>
        </w:rPr>
        <w:t xml:space="preserve">the decision tree for key variables from our eDRS4C that </w:t>
      </w:r>
      <w:r w:rsidR="00191857" w:rsidRPr="00F72A16">
        <w:rPr>
          <w:rFonts w:ascii="Times New Roman" w:hAnsi="Times New Roman" w:cs="Times New Roman"/>
          <w:sz w:val="24"/>
          <w:szCs w:val="24"/>
        </w:rPr>
        <w:t xml:space="preserve">aid in the segregation of UQ and LQ responders to Imatinib therapy. </w:t>
      </w:r>
      <w:r w:rsidR="004F6AB4" w:rsidRPr="00F72A16">
        <w:rPr>
          <w:rFonts w:ascii="Times New Roman" w:hAnsi="Times New Roman" w:cs="Times New Roman"/>
          <w:b/>
          <w:bCs/>
          <w:sz w:val="24"/>
          <w:szCs w:val="24"/>
        </w:rPr>
        <w:t>b</w:t>
      </w:r>
      <w:r w:rsidR="00B258F4" w:rsidRPr="00F72A16">
        <w:rPr>
          <w:rFonts w:ascii="Times New Roman" w:hAnsi="Times New Roman" w:cs="Times New Roman"/>
          <w:b/>
          <w:bCs/>
          <w:sz w:val="24"/>
          <w:szCs w:val="24"/>
        </w:rPr>
        <w:t>.</w:t>
      </w:r>
      <w:r w:rsidR="004F6AB4" w:rsidRPr="00F72A16">
        <w:rPr>
          <w:rFonts w:ascii="Times New Roman" w:hAnsi="Times New Roman" w:cs="Times New Roman"/>
          <w:sz w:val="24"/>
          <w:szCs w:val="24"/>
        </w:rPr>
        <w:t xml:space="preserve"> </w:t>
      </w:r>
      <w:r w:rsidR="009C6E54" w:rsidRPr="00F72A16">
        <w:rPr>
          <w:rFonts w:ascii="Times New Roman" w:hAnsi="Times New Roman" w:cs="Times New Roman"/>
          <w:sz w:val="24"/>
          <w:szCs w:val="24"/>
        </w:rPr>
        <w:t>Venn diagram represent</w:t>
      </w:r>
      <w:r w:rsidR="00494F0E" w:rsidRPr="00F72A16">
        <w:rPr>
          <w:rFonts w:ascii="Times New Roman" w:hAnsi="Times New Roman" w:cs="Times New Roman"/>
          <w:sz w:val="24"/>
          <w:szCs w:val="24"/>
        </w:rPr>
        <w:t xml:space="preserve">s 36 genes involved in </w:t>
      </w:r>
      <w:r w:rsidR="00523D12" w:rsidRPr="00F72A16">
        <w:rPr>
          <w:rFonts w:ascii="Times New Roman" w:hAnsi="Times New Roman" w:cs="Times New Roman"/>
          <w:sz w:val="24"/>
          <w:szCs w:val="24"/>
        </w:rPr>
        <w:t xml:space="preserve">the </w:t>
      </w:r>
      <w:r w:rsidR="00494F0E" w:rsidRPr="00F72A16">
        <w:rPr>
          <w:rFonts w:ascii="Times New Roman" w:hAnsi="Times New Roman" w:cs="Times New Roman"/>
          <w:sz w:val="24"/>
          <w:szCs w:val="24"/>
        </w:rPr>
        <w:t>t</w:t>
      </w:r>
      <w:r w:rsidR="004F6AB4" w:rsidRPr="00F72A16">
        <w:rPr>
          <w:rFonts w:ascii="Times New Roman" w:hAnsi="Times New Roman" w:cs="Times New Roman"/>
          <w:sz w:val="24"/>
          <w:szCs w:val="24"/>
        </w:rPr>
        <w:t xml:space="preserve">yrosine kinase pathway </w:t>
      </w:r>
      <w:r w:rsidR="00B258F4" w:rsidRPr="00F72A16">
        <w:rPr>
          <w:rFonts w:ascii="Times New Roman" w:hAnsi="Times New Roman" w:cs="Times New Roman"/>
          <w:sz w:val="24"/>
          <w:szCs w:val="24"/>
        </w:rPr>
        <w:t xml:space="preserve">that are </w:t>
      </w:r>
      <w:r w:rsidR="009C6E54" w:rsidRPr="00F72A16">
        <w:rPr>
          <w:rFonts w:ascii="Times New Roman" w:hAnsi="Times New Roman" w:cs="Times New Roman"/>
          <w:sz w:val="24"/>
          <w:szCs w:val="24"/>
        </w:rPr>
        <w:t xml:space="preserve">targeted by hsa-mir-27b-3p </w:t>
      </w:r>
      <w:r w:rsidR="007B587F" w:rsidRPr="00F72A16">
        <w:rPr>
          <w:rFonts w:ascii="Times New Roman" w:hAnsi="Times New Roman" w:cs="Times New Roman"/>
          <w:sz w:val="24"/>
          <w:szCs w:val="24"/>
        </w:rPr>
        <w:t>(GO:0004712</w:t>
      </w:r>
      <w:r w:rsidR="00494F0E" w:rsidRPr="00F72A16">
        <w:rPr>
          <w:rFonts w:ascii="Times New Roman" w:hAnsi="Times New Roman" w:cs="Times New Roman"/>
          <w:sz w:val="24"/>
          <w:szCs w:val="24"/>
        </w:rPr>
        <w:t xml:space="preserve">) </w:t>
      </w:r>
      <w:r w:rsidR="009C6E54" w:rsidRPr="00F72A16">
        <w:rPr>
          <w:rFonts w:ascii="Times New Roman" w:hAnsi="Times New Roman" w:cs="Times New Roman"/>
          <w:sz w:val="24"/>
          <w:szCs w:val="24"/>
        </w:rPr>
        <w:t xml:space="preserve">and nine </w:t>
      </w:r>
      <w:r w:rsidR="007B587F" w:rsidRPr="00F72A16">
        <w:rPr>
          <w:rFonts w:ascii="Times New Roman" w:hAnsi="Times New Roman" w:cs="Times New Roman"/>
          <w:sz w:val="24"/>
          <w:szCs w:val="24"/>
        </w:rPr>
        <w:t xml:space="preserve">tyrosine kinase </w:t>
      </w:r>
      <w:r w:rsidR="00494F0E" w:rsidRPr="00F72A16">
        <w:rPr>
          <w:rFonts w:ascii="Times New Roman" w:hAnsi="Times New Roman" w:cs="Times New Roman"/>
          <w:sz w:val="24"/>
          <w:szCs w:val="24"/>
        </w:rPr>
        <w:t xml:space="preserve">genes </w:t>
      </w:r>
      <w:r w:rsidR="00A90D74" w:rsidRPr="00F72A16">
        <w:rPr>
          <w:rFonts w:ascii="Times New Roman" w:hAnsi="Times New Roman" w:cs="Times New Roman"/>
          <w:sz w:val="24"/>
          <w:szCs w:val="24"/>
        </w:rPr>
        <w:t xml:space="preserve">reportedly inhibited by </w:t>
      </w:r>
      <w:r w:rsidR="005D076C" w:rsidRPr="00F72A16">
        <w:rPr>
          <w:rFonts w:ascii="Times New Roman" w:hAnsi="Times New Roman" w:cs="Times New Roman"/>
          <w:sz w:val="24"/>
          <w:szCs w:val="24"/>
        </w:rPr>
        <w:t>imatinib</w:t>
      </w:r>
      <w:r w:rsidR="00647CA3" w:rsidRPr="00F72A16">
        <w:rPr>
          <w:rFonts w:ascii="Times New Roman" w:hAnsi="Times New Roman" w:cs="Times New Roman"/>
          <w:sz w:val="24"/>
          <w:szCs w:val="24"/>
        </w:rPr>
        <w:fldChar w:fldCharType="begin">
          <w:fldData xml:space="preserve">PEVuZE5vdGU+PENpdGU+PEF1dGhvcj5EZXdhcjwvQXV0aG9yPjxZZWFyPjIwMDU8L1llYXI+PFJl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</w:fldData>
        </w:fldChar>
      </w:r>
      <w:r w:rsidR="0041246E" w:rsidRPr="00F72A16">
        <w:rPr>
          <w:rFonts w:ascii="Times New Roman" w:hAnsi="Times New Roman" w:cs="Times New Roman"/>
          <w:sz w:val="24"/>
          <w:szCs w:val="24"/>
        </w:rPr>
        <w:instrText xml:space="preserve"> ADDIN EN.CITE </w:instrText>
      </w:r>
      <w:r w:rsidR="0041246E" w:rsidRPr="00F72A16">
        <w:rPr>
          <w:rFonts w:ascii="Times New Roman" w:hAnsi="Times New Roman" w:cs="Times New Roman"/>
          <w:sz w:val="24"/>
          <w:szCs w:val="24"/>
        </w:rPr>
        <w:fldChar w:fldCharType="begin">
          <w:fldData xml:space="preserve">PEVuZE5vdGU+PENpdGU+PEF1dGhvcj5EZXdhcjwvQXV0aG9yPjxZZWFyPjIwMDU8L1llYXI+PFJl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</w:fldData>
        </w:fldChar>
      </w:r>
      <w:r w:rsidR="0041246E" w:rsidRPr="00F72A16">
        <w:rPr>
          <w:rFonts w:ascii="Times New Roman" w:hAnsi="Times New Roman" w:cs="Times New Roman"/>
          <w:sz w:val="24"/>
          <w:szCs w:val="24"/>
        </w:rPr>
        <w:instrText xml:space="preserve"> ADDIN EN.CITE.DATA </w:instrText>
      </w:r>
      <w:r w:rsidR="0041246E" w:rsidRPr="00F72A16">
        <w:rPr>
          <w:rFonts w:ascii="Times New Roman" w:hAnsi="Times New Roman" w:cs="Times New Roman"/>
          <w:sz w:val="24"/>
          <w:szCs w:val="24"/>
        </w:rPr>
      </w:r>
      <w:r w:rsidR="0041246E" w:rsidRPr="00F72A16">
        <w:rPr>
          <w:rFonts w:ascii="Times New Roman" w:hAnsi="Times New Roman" w:cs="Times New Roman"/>
          <w:sz w:val="24"/>
          <w:szCs w:val="24"/>
        </w:rPr>
        <w:fldChar w:fldCharType="end"/>
      </w:r>
      <w:r w:rsidR="00647CA3" w:rsidRPr="00F72A16">
        <w:rPr>
          <w:rFonts w:ascii="Times New Roman" w:hAnsi="Times New Roman" w:cs="Times New Roman"/>
          <w:sz w:val="24"/>
          <w:szCs w:val="24"/>
        </w:rPr>
      </w:r>
      <w:r w:rsidR="00647CA3" w:rsidRPr="00F72A16">
        <w:rPr>
          <w:rFonts w:ascii="Times New Roman" w:hAnsi="Times New Roman" w:cs="Times New Roman"/>
          <w:sz w:val="24"/>
          <w:szCs w:val="24"/>
        </w:rPr>
        <w:fldChar w:fldCharType="separate"/>
      </w:r>
      <w:r w:rsidR="0041246E" w:rsidRPr="00F72A16">
        <w:rPr>
          <w:rFonts w:ascii="Times New Roman" w:hAnsi="Times New Roman" w:cs="Times New Roman"/>
          <w:noProof/>
          <w:sz w:val="24"/>
          <w:szCs w:val="24"/>
          <w:vertAlign w:val="superscript"/>
        </w:rPr>
        <w:t>28-36</w:t>
      </w:r>
      <w:r w:rsidR="00647CA3" w:rsidRPr="00F72A16">
        <w:rPr>
          <w:rFonts w:ascii="Times New Roman" w:hAnsi="Times New Roman" w:cs="Times New Roman"/>
          <w:sz w:val="24"/>
          <w:szCs w:val="24"/>
        </w:rPr>
        <w:fldChar w:fldCharType="end"/>
      </w:r>
      <w:r w:rsidR="00B258F4" w:rsidRPr="00F72A16">
        <w:rPr>
          <w:rFonts w:ascii="Times New Roman" w:hAnsi="Times New Roman" w:cs="Times New Roman"/>
          <w:sz w:val="24"/>
          <w:szCs w:val="24"/>
        </w:rPr>
        <w:t>.</w:t>
      </w:r>
    </w:p>
    <w:p w14:paraId="76AD7E63" w14:textId="78D68469" w:rsidR="003D4425" w:rsidRPr="00F72A16" w:rsidRDefault="003D4425">
      <w:pPr>
        <w:rPr>
          <w:rFonts w:ascii="Times New Roman" w:hAnsi="Times New Roman" w:cs="Times New Roman"/>
          <w:sz w:val="24"/>
          <w:szCs w:val="24"/>
        </w:rPr>
      </w:pPr>
      <w:r w:rsidRPr="00F72A16">
        <w:rPr>
          <w:rFonts w:ascii="Times New Roman" w:hAnsi="Times New Roman" w:cs="Times New Roman"/>
          <w:sz w:val="24"/>
          <w:szCs w:val="24"/>
        </w:rPr>
        <w:br w:type="page"/>
      </w:r>
    </w:p>
    <w:p w14:paraId="58A2B870" w14:textId="77777777" w:rsidR="003D4425" w:rsidRPr="00F72A16" w:rsidRDefault="003D4425" w:rsidP="005000E5">
      <w:pPr>
        <w:rPr>
          <w:rFonts w:ascii="Times New Roman" w:hAnsi="Times New Roman" w:cs="Times New Roman"/>
          <w:sz w:val="24"/>
          <w:szCs w:val="24"/>
        </w:rPr>
      </w:pPr>
    </w:p>
    <w:p w14:paraId="02A44117" w14:textId="3DF8CFC8" w:rsidR="005000E5" w:rsidRPr="00F72A16" w:rsidRDefault="005000E5">
      <w:pPr>
        <w:rPr>
          <w:rFonts w:ascii="Times New Roman" w:hAnsi="Times New Roman" w:cs="Times New Roman"/>
          <w:sz w:val="24"/>
          <w:szCs w:val="24"/>
          <w:lang w:val="da-DK"/>
        </w:rPr>
      </w:pPr>
      <w:r w:rsidRPr="00F72A16">
        <w:rPr>
          <w:rFonts w:ascii="Times New Roman" w:hAnsi="Times New Roman" w:cs="Times New Roman"/>
          <w:sz w:val="24"/>
          <w:szCs w:val="24"/>
          <w:lang w:val="da-DK"/>
        </w:rPr>
        <w:t>References to extended dataset</w:t>
      </w:r>
      <w:r w:rsidR="00876EA7" w:rsidRPr="00F72A16">
        <w:rPr>
          <w:rFonts w:ascii="Times New Roman" w:hAnsi="Times New Roman" w:cs="Times New Roman"/>
          <w:sz w:val="24"/>
          <w:szCs w:val="24"/>
          <w:lang w:val="da-DK"/>
        </w:rPr>
        <w:t xml:space="preserve"> </w:t>
      </w:r>
    </w:p>
    <w:p w14:paraId="5EC7AED3" w14:textId="77777777" w:rsidR="005000E5" w:rsidRPr="00F72A16" w:rsidRDefault="005000E5">
      <w:pPr>
        <w:rPr>
          <w:rFonts w:ascii="Times New Roman" w:hAnsi="Times New Roman" w:cs="Times New Roman"/>
          <w:sz w:val="24"/>
          <w:szCs w:val="24"/>
          <w:lang w:val="da-DK"/>
        </w:rPr>
      </w:pPr>
    </w:p>
    <w:p w14:paraId="69E1FC74" w14:textId="77777777" w:rsidR="0041246E" w:rsidRPr="00F72A16" w:rsidRDefault="005000E5"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fldChar w:fldCharType="begin"/>
      </w:r>
      <w:r w:rsidRPr="00F72A16">
        <w:rPr>
          <w:rFonts w:ascii="Times New Roman" w:hAnsi="Times New Roman" w:cs="Times New Roman"/>
          <w:sz w:val="24"/>
          <w:szCs w:val="24"/>
          <w:lang w:val="da-DK"/>
        </w:rPr>
        <w:instrText xml:space="preserve"> ADDIN EN.REFLIST </w:instrText>
      </w:r>
      <w:r w:rsidRPr="00F72A16">
        <w:rPr>
          <w:rFonts w:ascii="Times New Roman" w:hAnsi="Times New Roman" w:cs="Times New Roman"/>
          <w:sz w:val="24"/>
          <w:szCs w:val="24"/>
        </w:rPr>
        <w:fldChar w:fldCharType="separate"/>
      </w:r>
      <w:r w:rsidR="0041246E" w:rsidRPr="00F72A16">
        <w:rPr>
          <w:rFonts w:ascii="Times New Roman" w:hAnsi="Times New Roman" w:cs="Times New Roman"/>
          <w:sz w:val="24"/>
          <w:szCs w:val="24"/>
          <w:lang w:val="da-DK"/>
        </w:rPr>
        <w:t>1.</w:t>
      </w:r>
      <w:r w:rsidR="0041246E" w:rsidRPr="00F72A16">
        <w:rPr>
          <w:rFonts w:ascii="Times New Roman" w:hAnsi="Times New Roman" w:cs="Times New Roman"/>
          <w:sz w:val="24"/>
          <w:szCs w:val="24"/>
          <w:lang w:val="da-DK"/>
        </w:rPr>
        <w:tab/>
        <w:t>Fendler, W.</w:t>
      </w:r>
      <w:r w:rsidR="0041246E" w:rsidRPr="00F72A16">
        <w:rPr>
          <w:rFonts w:ascii="Times New Roman" w:hAnsi="Times New Roman" w:cs="Times New Roman"/>
          <w:i/>
          <w:sz w:val="24"/>
          <w:szCs w:val="24"/>
          <w:lang w:val="da-DK"/>
        </w:rPr>
        <w:t>, et al.</w:t>
      </w:r>
      <w:r w:rsidR="0041246E" w:rsidRPr="00F72A16">
        <w:rPr>
          <w:rFonts w:ascii="Times New Roman" w:hAnsi="Times New Roman" w:cs="Times New Roman"/>
          <w:sz w:val="24"/>
          <w:szCs w:val="24"/>
          <w:lang w:val="da-DK"/>
        </w:rPr>
        <w:t xml:space="preserve"> </w:t>
      </w:r>
      <w:r w:rsidR="0041246E" w:rsidRPr="00F72A16">
        <w:rPr>
          <w:rFonts w:ascii="Times New Roman" w:hAnsi="Times New Roman" w:cs="Times New Roman"/>
          <w:sz w:val="24"/>
          <w:szCs w:val="24"/>
        </w:rPr>
        <w:t xml:space="preserve">Differential regulation of serum microRNA expression by HNF1beta and HNF1alpha transcription factors. </w:t>
      </w:r>
      <w:r w:rsidR="0041246E" w:rsidRPr="00F72A16">
        <w:rPr>
          <w:rFonts w:ascii="Times New Roman" w:hAnsi="Times New Roman" w:cs="Times New Roman"/>
          <w:i/>
          <w:sz w:val="24"/>
          <w:szCs w:val="24"/>
        </w:rPr>
        <w:t>Diabetologia</w:t>
      </w:r>
      <w:r w:rsidR="0041246E" w:rsidRPr="00F72A16">
        <w:rPr>
          <w:rFonts w:ascii="Times New Roman" w:hAnsi="Times New Roman" w:cs="Times New Roman"/>
          <w:sz w:val="24"/>
          <w:szCs w:val="24"/>
        </w:rPr>
        <w:t xml:space="preserve"> </w:t>
      </w:r>
      <w:r w:rsidR="0041246E" w:rsidRPr="00F72A16">
        <w:rPr>
          <w:rFonts w:ascii="Times New Roman" w:hAnsi="Times New Roman" w:cs="Times New Roman"/>
          <w:b/>
          <w:sz w:val="24"/>
          <w:szCs w:val="24"/>
        </w:rPr>
        <w:t>59</w:t>
      </w:r>
      <w:r w:rsidR="0041246E" w:rsidRPr="00F72A16">
        <w:rPr>
          <w:rFonts w:ascii="Times New Roman" w:hAnsi="Times New Roman" w:cs="Times New Roman"/>
          <w:sz w:val="24"/>
          <w:szCs w:val="24"/>
        </w:rPr>
        <w:t>, 1463-1473 (2016).</w:t>
      </w:r>
    </w:p>
    <w:p w14:paraId="36BFA931"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w:t>
      </w:r>
      <w:r w:rsidRPr="00F72A16">
        <w:rPr>
          <w:rFonts w:ascii="Times New Roman" w:hAnsi="Times New Roman" w:cs="Times New Roman"/>
          <w:sz w:val="24"/>
          <w:szCs w:val="24"/>
        </w:rPr>
        <w:tab/>
        <w:t xml:space="preserve">Akerman, L., Casas, R., Ludvigsson, J., Tavira, B. &amp; Skoglund, C. Serum miRNA levels are related to glucose homeostasis and islet autoantibodies in children with high risk for type 1 diabetes. </w:t>
      </w:r>
      <w:r w:rsidRPr="00F72A16">
        <w:rPr>
          <w:rFonts w:ascii="Times New Roman" w:hAnsi="Times New Roman" w:cs="Times New Roman"/>
          <w:i/>
          <w:sz w:val="24"/>
          <w:szCs w:val="24"/>
        </w:rPr>
        <w:t>PLoS On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3</w:t>
      </w:r>
      <w:r w:rsidRPr="00F72A16">
        <w:rPr>
          <w:rFonts w:ascii="Times New Roman" w:hAnsi="Times New Roman" w:cs="Times New Roman"/>
          <w:sz w:val="24"/>
          <w:szCs w:val="24"/>
        </w:rPr>
        <w:t>, e0191067 (2018).</w:t>
      </w:r>
    </w:p>
    <w:p w14:paraId="6CE028EB"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w:t>
      </w:r>
      <w:r w:rsidRPr="00F72A16">
        <w:rPr>
          <w:rFonts w:ascii="Times New Roman" w:hAnsi="Times New Roman" w:cs="Times New Roman"/>
          <w:sz w:val="24"/>
          <w:szCs w:val="24"/>
        </w:rPr>
        <w:tab/>
        <w:t>Liu, Y.</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Decreased Serum microRNA-21, microRNA-25, microRNA-146a, and microRNA-181a in Autoimmune Diabetes: Potential Biomarkers for Diagnosis and Possible Involvement in Pathogenesis. </w:t>
      </w:r>
      <w:r w:rsidRPr="00F72A16">
        <w:rPr>
          <w:rFonts w:ascii="Times New Roman" w:hAnsi="Times New Roman" w:cs="Times New Roman"/>
          <w:i/>
          <w:sz w:val="24"/>
          <w:szCs w:val="24"/>
        </w:rPr>
        <w:t>Int J Endocrino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019</w:t>
      </w:r>
      <w:r w:rsidRPr="00F72A16">
        <w:rPr>
          <w:rFonts w:ascii="Times New Roman" w:hAnsi="Times New Roman" w:cs="Times New Roman"/>
          <w:sz w:val="24"/>
          <w:szCs w:val="24"/>
        </w:rPr>
        <w:t>, 8406438 (2019).</w:t>
      </w:r>
    </w:p>
    <w:p w14:paraId="00F3C656"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4.</w:t>
      </w:r>
      <w:r w:rsidRPr="00F72A16">
        <w:rPr>
          <w:rFonts w:ascii="Times New Roman" w:hAnsi="Times New Roman" w:cs="Times New Roman"/>
          <w:sz w:val="24"/>
          <w:szCs w:val="24"/>
        </w:rPr>
        <w:tab/>
        <w:t xml:space="preserve">Nabih, E.S. &amp; Andrawes, N.G. The Association Between Circulating Levels of miRNA-181a and Pancreatic Beta Cells Dysfunction via SMAD7 in Type 1 Diabetic Children and Adolescents. </w:t>
      </w:r>
      <w:r w:rsidRPr="00F72A16">
        <w:rPr>
          <w:rFonts w:ascii="Times New Roman" w:hAnsi="Times New Roman" w:cs="Times New Roman"/>
          <w:i/>
          <w:sz w:val="24"/>
          <w:szCs w:val="24"/>
        </w:rPr>
        <w:t>J Clin Lab Ana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30</w:t>
      </w:r>
      <w:r w:rsidRPr="00F72A16">
        <w:rPr>
          <w:rFonts w:ascii="Times New Roman" w:hAnsi="Times New Roman" w:cs="Times New Roman"/>
          <w:sz w:val="24"/>
          <w:szCs w:val="24"/>
        </w:rPr>
        <w:t>, 727-731 (2016).</w:t>
      </w:r>
    </w:p>
    <w:p w14:paraId="0EE9EAB7"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5.</w:t>
      </w:r>
      <w:r w:rsidRPr="00F72A16">
        <w:rPr>
          <w:rFonts w:ascii="Times New Roman" w:hAnsi="Times New Roman" w:cs="Times New Roman"/>
          <w:sz w:val="24"/>
          <w:szCs w:val="24"/>
        </w:rPr>
        <w:tab/>
        <w:t>Frorup, C.</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Plasma Exosome-Enriched Extracellular Vesicles From Lactating Mothers With Type 1 Diabetes Contain Aberrant Levels of miRNAs During the Postpartum Period. </w:t>
      </w:r>
      <w:r w:rsidRPr="00F72A16">
        <w:rPr>
          <w:rFonts w:ascii="Times New Roman" w:hAnsi="Times New Roman" w:cs="Times New Roman"/>
          <w:i/>
          <w:sz w:val="24"/>
          <w:szCs w:val="24"/>
        </w:rPr>
        <w:t>Front Immuno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2</w:t>
      </w:r>
      <w:r w:rsidRPr="00F72A16">
        <w:rPr>
          <w:rFonts w:ascii="Times New Roman" w:hAnsi="Times New Roman" w:cs="Times New Roman"/>
          <w:sz w:val="24"/>
          <w:szCs w:val="24"/>
        </w:rPr>
        <w:t>, 744509 (2021).</w:t>
      </w:r>
    </w:p>
    <w:p w14:paraId="6B82ED55"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6.</w:t>
      </w:r>
      <w:r w:rsidRPr="00F72A16">
        <w:rPr>
          <w:rFonts w:ascii="Times New Roman" w:hAnsi="Times New Roman" w:cs="Times New Roman"/>
          <w:sz w:val="24"/>
          <w:szCs w:val="24"/>
        </w:rPr>
        <w:tab/>
        <w:t>Satake, E.</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irculating miRNA Profiles Associated With Hyperglycemia in Patients With Type 1 Diabetes. </w:t>
      </w:r>
      <w:r w:rsidRPr="00F72A16">
        <w:rPr>
          <w:rFonts w:ascii="Times New Roman" w:hAnsi="Times New Roman" w:cs="Times New Roman"/>
          <w:i/>
          <w:sz w:val="24"/>
          <w:szCs w:val="24"/>
        </w:rPr>
        <w:t>Diabete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67</w:t>
      </w:r>
      <w:r w:rsidRPr="00F72A16">
        <w:rPr>
          <w:rFonts w:ascii="Times New Roman" w:hAnsi="Times New Roman" w:cs="Times New Roman"/>
          <w:sz w:val="24"/>
          <w:szCs w:val="24"/>
        </w:rPr>
        <w:t>, 1013-1023 (2018).</w:t>
      </w:r>
    </w:p>
    <w:p w14:paraId="6726D2B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7.</w:t>
      </w:r>
      <w:r w:rsidRPr="00F72A16">
        <w:rPr>
          <w:rFonts w:ascii="Times New Roman" w:hAnsi="Times New Roman" w:cs="Times New Roman"/>
          <w:sz w:val="24"/>
          <w:szCs w:val="24"/>
        </w:rPr>
        <w:tab/>
        <w:t>Seyhan, A.A.</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Pancreas-enriched miRNAs are altered in the circulation of subjects with diabetes: a pilot cross-sectional study. </w:t>
      </w:r>
      <w:r w:rsidRPr="00F72A16">
        <w:rPr>
          <w:rFonts w:ascii="Times New Roman" w:hAnsi="Times New Roman" w:cs="Times New Roman"/>
          <w:i/>
          <w:sz w:val="24"/>
          <w:szCs w:val="24"/>
        </w:rPr>
        <w:t>Sci Rep</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6</w:t>
      </w:r>
      <w:r w:rsidRPr="00F72A16">
        <w:rPr>
          <w:rFonts w:ascii="Times New Roman" w:hAnsi="Times New Roman" w:cs="Times New Roman"/>
          <w:sz w:val="24"/>
          <w:szCs w:val="24"/>
        </w:rPr>
        <w:t>, 31479 (2016).</w:t>
      </w:r>
    </w:p>
    <w:p w14:paraId="210B733D"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8.</w:t>
      </w:r>
      <w:r w:rsidRPr="00F72A16">
        <w:rPr>
          <w:rFonts w:ascii="Times New Roman" w:hAnsi="Times New Roman" w:cs="Times New Roman"/>
          <w:sz w:val="24"/>
          <w:szCs w:val="24"/>
        </w:rPr>
        <w:tab/>
        <w:t>Assmann, T.S.</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MicroRNA expression profile in plasma from type 1 diabetic patients: Case-control study and bioinformatic analysis. </w:t>
      </w:r>
      <w:r w:rsidRPr="00F72A16">
        <w:rPr>
          <w:rFonts w:ascii="Times New Roman" w:hAnsi="Times New Roman" w:cs="Times New Roman"/>
          <w:i/>
          <w:sz w:val="24"/>
          <w:szCs w:val="24"/>
        </w:rPr>
        <w:t>Diabetes Res Clin Pract</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41</w:t>
      </w:r>
      <w:r w:rsidRPr="00F72A16">
        <w:rPr>
          <w:rFonts w:ascii="Times New Roman" w:hAnsi="Times New Roman" w:cs="Times New Roman"/>
          <w:sz w:val="24"/>
          <w:szCs w:val="24"/>
        </w:rPr>
        <w:t>, 35-46 (2018).</w:t>
      </w:r>
    </w:p>
    <w:p w14:paraId="4F3080F7"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9.</w:t>
      </w:r>
      <w:r w:rsidRPr="00F72A16">
        <w:rPr>
          <w:rFonts w:ascii="Times New Roman" w:hAnsi="Times New Roman" w:cs="Times New Roman"/>
          <w:sz w:val="24"/>
          <w:szCs w:val="24"/>
        </w:rPr>
        <w:tab/>
        <w:t>Nielsen, L.B.</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irculating levels of microRNA from children with newly diagnosed type 1 diabetes and healthy controls: evidence that miR-25 associates to residual beta-cell function and glycaemic control during disease progression. </w:t>
      </w:r>
      <w:r w:rsidRPr="00F72A16">
        <w:rPr>
          <w:rFonts w:ascii="Times New Roman" w:hAnsi="Times New Roman" w:cs="Times New Roman"/>
          <w:i/>
          <w:sz w:val="24"/>
          <w:szCs w:val="24"/>
        </w:rPr>
        <w:t>Exp Diabetes Re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012</w:t>
      </w:r>
      <w:r w:rsidRPr="00F72A16">
        <w:rPr>
          <w:rFonts w:ascii="Times New Roman" w:hAnsi="Times New Roman" w:cs="Times New Roman"/>
          <w:sz w:val="24"/>
          <w:szCs w:val="24"/>
        </w:rPr>
        <w:t>, 896362 (2012).</w:t>
      </w:r>
    </w:p>
    <w:p w14:paraId="606E670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0.</w:t>
      </w:r>
      <w:r w:rsidRPr="00F72A16">
        <w:rPr>
          <w:rFonts w:ascii="Times New Roman" w:hAnsi="Times New Roman" w:cs="Times New Roman"/>
          <w:sz w:val="24"/>
          <w:szCs w:val="24"/>
        </w:rPr>
        <w:tab/>
        <w:t>Garcia-Contreras, M.</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Plasma-derived exosome characterization reveals a distinct microRNA signature in long duration Type 1 diabetes. </w:t>
      </w:r>
      <w:r w:rsidRPr="00F72A16">
        <w:rPr>
          <w:rFonts w:ascii="Times New Roman" w:hAnsi="Times New Roman" w:cs="Times New Roman"/>
          <w:i/>
          <w:sz w:val="24"/>
          <w:szCs w:val="24"/>
        </w:rPr>
        <w:t>Sci Rep</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7</w:t>
      </w:r>
      <w:r w:rsidRPr="00F72A16">
        <w:rPr>
          <w:rFonts w:ascii="Times New Roman" w:hAnsi="Times New Roman" w:cs="Times New Roman"/>
          <w:sz w:val="24"/>
          <w:szCs w:val="24"/>
        </w:rPr>
        <w:t>, 5998 (2017).</w:t>
      </w:r>
    </w:p>
    <w:p w14:paraId="21DD0BEF"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1.</w:t>
      </w:r>
      <w:r w:rsidRPr="00F72A16">
        <w:rPr>
          <w:rFonts w:ascii="Times New Roman" w:hAnsi="Times New Roman" w:cs="Times New Roman"/>
          <w:sz w:val="24"/>
          <w:szCs w:val="24"/>
        </w:rPr>
        <w:tab/>
        <w:t xml:space="preserve">Mohammed, M. &amp; Khudhair, H. Possible Roles of miRNAs-25 and 375 as Potent Biomarkers for β-cells Stress and/or Death in Diabetes Type 1 Patients and their First Degree Relatives. </w:t>
      </w:r>
      <w:r w:rsidRPr="00F72A16">
        <w:rPr>
          <w:rFonts w:ascii="Times New Roman" w:hAnsi="Times New Roman" w:cs="Times New Roman"/>
          <w:b/>
          <w:sz w:val="24"/>
          <w:szCs w:val="24"/>
        </w:rPr>
        <w:t>11</w:t>
      </w:r>
      <w:r w:rsidRPr="00F72A16">
        <w:rPr>
          <w:rFonts w:ascii="Times New Roman" w:hAnsi="Times New Roman" w:cs="Times New Roman"/>
          <w:sz w:val="24"/>
          <w:szCs w:val="24"/>
        </w:rPr>
        <w:t>, 148-155 (2019).</w:t>
      </w:r>
    </w:p>
    <w:p w14:paraId="46B3FC1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2.</w:t>
      </w:r>
      <w:r w:rsidRPr="00F72A16">
        <w:rPr>
          <w:rFonts w:ascii="Times New Roman" w:hAnsi="Times New Roman" w:cs="Times New Roman"/>
          <w:sz w:val="24"/>
          <w:szCs w:val="24"/>
        </w:rPr>
        <w:tab/>
        <w:t>Liu, L.</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Two Novel MicroRNA Biomarkers Related to beta-Cell Damage and Their Potential Values for Early Diagnosis of Type 1 Diabetes. </w:t>
      </w:r>
      <w:r w:rsidRPr="00F72A16">
        <w:rPr>
          <w:rFonts w:ascii="Times New Roman" w:hAnsi="Times New Roman" w:cs="Times New Roman"/>
          <w:i/>
          <w:sz w:val="24"/>
          <w:szCs w:val="24"/>
        </w:rPr>
        <w:t>J Clin Endocrinol Metab</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03</w:t>
      </w:r>
      <w:r w:rsidRPr="00F72A16">
        <w:rPr>
          <w:rFonts w:ascii="Times New Roman" w:hAnsi="Times New Roman" w:cs="Times New Roman"/>
          <w:sz w:val="24"/>
          <w:szCs w:val="24"/>
        </w:rPr>
        <w:t>, 1320-1329 (2018).</w:t>
      </w:r>
    </w:p>
    <w:p w14:paraId="33908108"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3.</w:t>
      </w:r>
      <w:r w:rsidRPr="00F72A16">
        <w:rPr>
          <w:rFonts w:ascii="Times New Roman" w:hAnsi="Times New Roman" w:cs="Times New Roman"/>
          <w:sz w:val="24"/>
          <w:szCs w:val="24"/>
        </w:rPr>
        <w:tab/>
        <w:t>Garavelli, S.</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Blood Co-Circulating Extracellular microRNAs and Immune Cell Subsets Associate with Type 1 Diabetes Severity. </w:t>
      </w:r>
      <w:r w:rsidRPr="00F72A16">
        <w:rPr>
          <w:rFonts w:ascii="Times New Roman" w:hAnsi="Times New Roman" w:cs="Times New Roman"/>
          <w:i/>
          <w:sz w:val="24"/>
          <w:szCs w:val="24"/>
        </w:rPr>
        <w:t>Int J Mol Sci</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1</w:t>
      </w:r>
      <w:r w:rsidRPr="00F72A16">
        <w:rPr>
          <w:rFonts w:ascii="Times New Roman" w:hAnsi="Times New Roman" w:cs="Times New Roman"/>
          <w:sz w:val="24"/>
          <w:szCs w:val="24"/>
        </w:rPr>
        <w:t>(2020).</w:t>
      </w:r>
    </w:p>
    <w:p w14:paraId="6FF8AD69"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4.</w:t>
      </w:r>
      <w:r w:rsidRPr="00F72A16">
        <w:rPr>
          <w:rFonts w:ascii="Times New Roman" w:hAnsi="Times New Roman" w:cs="Times New Roman"/>
          <w:sz w:val="24"/>
          <w:szCs w:val="24"/>
        </w:rPr>
        <w:tab/>
        <w:t xml:space="preserve">Barseem, N.F., Mahasab, M.M., Zaed, I.F., Said, A.E.A. &amp; El Gayed, E.M.A. Genetic Indices Relationship to Hyperglycemia-associated Biomarkers: Consistency with miRNA Expression in Egyptian Children with T1DM. </w:t>
      </w:r>
      <w:r w:rsidRPr="00F72A16">
        <w:rPr>
          <w:rFonts w:ascii="Times New Roman" w:hAnsi="Times New Roman" w:cs="Times New Roman"/>
          <w:i/>
          <w:sz w:val="24"/>
          <w:szCs w:val="24"/>
        </w:rPr>
        <w:t>J Clin Res Pediatr Endocrino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4</w:t>
      </w:r>
      <w:r w:rsidRPr="00F72A16">
        <w:rPr>
          <w:rFonts w:ascii="Times New Roman" w:hAnsi="Times New Roman" w:cs="Times New Roman"/>
          <w:sz w:val="24"/>
          <w:szCs w:val="24"/>
        </w:rPr>
        <w:t>, 76-86 (2022).</w:t>
      </w:r>
    </w:p>
    <w:p w14:paraId="145E078F"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5.</w:t>
      </w:r>
      <w:r w:rsidRPr="00F72A16">
        <w:rPr>
          <w:rFonts w:ascii="Times New Roman" w:hAnsi="Times New Roman" w:cs="Times New Roman"/>
          <w:sz w:val="24"/>
          <w:szCs w:val="24"/>
        </w:rPr>
        <w:tab/>
        <w:t>Garavelli, S.</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Plasma circulating miR-23~27~24 clusters correlate with the immunometabolic derangement and predict C-peptide loss in children with type 1 diabetes. </w:t>
      </w:r>
      <w:r w:rsidRPr="00F72A16">
        <w:rPr>
          <w:rFonts w:ascii="Times New Roman" w:hAnsi="Times New Roman" w:cs="Times New Roman"/>
          <w:i/>
          <w:sz w:val="24"/>
          <w:szCs w:val="24"/>
        </w:rPr>
        <w:t>Diabetologia</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63</w:t>
      </w:r>
      <w:r w:rsidRPr="00F72A16">
        <w:rPr>
          <w:rFonts w:ascii="Times New Roman" w:hAnsi="Times New Roman" w:cs="Times New Roman"/>
          <w:sz w:val="24"/>
          <w:szCs w:val="24"/>
        </w:rPr>
        <w:t>, 2699-2712 (2020).</w:t>
      </w:r>
    </w:p>
    <w:p w14:paraId="4A4D4920"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6.</w:t>
      </w:r>
      <w:r w:rsidRPr="00F72A16">
        <w:rPr>
          <w:rFonts w:ascii="Times New Roman" w:hAnsi="Times New Roman" w:cs="Times New Roman"/>
          <w:sz w:val="24"/>
          <w:szCs w:val="24"/>
        </w:rPr>
        <w:tab/>
        <w:t xml:space="preserve">Erener, S., Marwaha, A., Tan, R., Panagiotopoulos, C. &amp; Kieffer, T.J. Profiling of circulating microRNAs in children with recent onset of type 1 diabetes. </w:t>
      </w:r>
      <w:r w:rsidRPr="00F72A16">
        <w:rPr>
          <w:rFonts w:ascii="Times New Roman" w:hAnsi="Times New Roman" w:cs="Times New Roman"/>
          <w:i/>
          <w:sz w:val="24"/>
          <w:szCs w:val="24"/>
        </w:rPr>
        <w:t>JCI Insight</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w:t>
      </w:r>
      <w:r w:rsidRPr="00F72A16">
        <w:rPr>
          <w:rFonts w:ascii="Times New Roman" w:hAnsi="Times New Roman" w:cs="Times New Roman"/>
          <w:sz w:val="24"/>
          <w:szCs w:val="24"/>
        </w:rPr>
        <w:t>, e89656 (2017).</w:t>
      </w:r>
    </w:p>
    <w:p w14:paraId="44E3B28A"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lastRenderedPageBreak/>
        <w:t>17.</w:t>
      </w:r>
      <w:r w:rsidRPr="00F72A16">
        <w:rPr>
          <w:rFonts w:ascii="Times New Roman" w:hAnsi="Times New Roman" w:cs="Times New Roman"/>
          <w:sz w:val="24"/>
          <w:szCs w:val="24"/>
        </w:rPr>
        <w:tab/>
        <w:t>Malachowska, B.</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Temporal dynamics of serum let-7g expression mirror the decline of residual beta-cell function in longitudinal observation of children with type 1 diabetes. </w:t>
      </w:r>
      <w:r w:rsidRPr="00F72A16">
        <w:rPr>
          <w:rFonts w:ascii="Times New Roman" w:hAnsi="Times New Roman" w:cs="Times New Roman"/>
          <w:i/>
          <w:sz w:val="24"/>
          <w:szCs w:val="24"/>
        </w:rPr>
        <w:t>Pediatr Diabete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9</w:t>
      </w:r>
      <w:r w:rsidRPr="00F72A16">
        <w:rPr>
          <w:rFonts w:ascii="Times New Roman" w:hAnsi="Times New Roman" w:cs="Times New Roman"/>
          <w:sz w:val="24"/>
          <w:szCs w:val="24"/>
        </w:rPr>
        <w:t>, 1407-1415 (2018).</w:t>
      </w:r>
    </w:p>
    <w:p w14:paraId="519E09A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8.</w:t>
      </w:r>
      <w:r w:rsidRPr="00F72A16">
        <w:rPr>
          <w:rFonts w:ascii="Times New Roman" w:hAnsi="Times New Roman" w:cs="Times New Roman"/>
          <w:sz w:val="24"/>
          <w:szCs w:val="24"/>
        </w:rPr>
        <w:tab/>
        <w:t>Swolin-Eide, D.</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irculating microRNAs in young individuals with long-duration type 1 diabetes in comparison with healthy controls. </w:t>
      </w:r>
      <w:r w:rsidRPr="00F72A16">
        <w:rPr>
          <w:rFonts w:ascii="Times New Roman" w:hAnsi="Times New Roman" w:cs="Times New Roman"/>
          <w:i/>
          <w:sz w:val="24"/>
          <w:szCs w:val="24"/>
        </w:rPr>
        <w:t>Sci Rep</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3</w:t>
      </w:r>
      <w:r w:rsidRPr="00F72A16">
        <w:rPr>
          <w:rFonts w:ascii="Times New Roman" w:hAnsi="Times New Roman" w:cs="Times New Roman"/>
          <w:sz w:val="24"/>
          <w:szCs w:val="24"/>
        </w:rPr>
        <w:t>, 11634 (2023).</w:t>
      </w:r>
    </w:p>
    <w:p w14:paraId="024C5A21"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19.</w:t>
      </w:r>
      <w:r w:rsidRPr="00F72A16">
        <w:rPr>
          <w:rFonts w:ascii="Times New Roman" w:hAnsi="Times New Roman" w:cs="Times New Roman"/>
          <w:sz w:val="24"/>
          <w:szCs w:val="24"/>
        </w:rPr>
        <w:tab/>
        <w:t>Morales-Sanchez, P.</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irculating miRNA expression in long-standing type 1 diabetes mellitus. </w:t>
      </w:r>
      <w:r w:rsidRPr="00F72A16">
        <w:rPr>
          <w:rFonts w:ascii="Times New Roman" w:hAnsi="Times New Roman" w:cs="Times New Roman"/>
          <w:i/>
          <w:sz w:val="24"/>
          <w:szCs w:val="24"/>
        </w:rPr>
        <w:t>Sci Rep</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3</w:t>
      </w:r>
      <w:r w:rsidRPr="00F72A16">
        <w:rPr>
          <w:rFonts w:ascii="Times New Roman" w:hAnsi="Times New Roman" w:cs="Times New Roman"/>
          <w:sz w:val="24"/>
          <w:szCs w:val="24"/>
        </w:rPr>
        <w:t>, 8611 (2023).</w:t>
      </w:r>
    </w:p>
    <w:p w14:paraId="7DC70D15"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0.</w:t>
      </w:r>
      <w:r w:rsidRPr="00F72A16">
        <w:rPr>
          <w:rFonts w:ascii="Times New Roman" w:hAnsi="Times New Roman" w:cs="Times New Roman"/>
          <w:sz w:val="24"/>
          <w:szCs w:val="24"/>
        </w:rPr>
        <w:tab/>
        <w:t xml:space="preserve">Ibrahim, A.A., Wahby, A.A., Ashmawy, I., Saleh, R.M. &amp; Soliman, H. Association of Exosomal miR-34a with Markers of Dyslipidemia and Endothelial Dysfunction in Children and Adolescents with T1DM. </w:t>
      </w:r>
      <w:r w:rsidRPr="00F72A16">
        <w:rPr>
          <w:rFonts w:ascii="Times New Roman" w:hAnsi="Times New Roman" w:cs="Times New Roman"/>
          <w:i/>
          <w:sz w:val="24"/>
          <w:szCs w:val="24"/>
        </w:rPr>
        <w:t>J Clin Res Pediatr Endocrino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2</w:t>
      </w:r>
      <w:r w:rsidRPr="00F72A16">
        <w:rPr>
          <w:rFonts w:ascii="Times New Roman" w:hAnsi="Times New Roman" w:cs="Times New Roman"/>
          <w:sz w:val="24"/>
          <w:szCs w:val="24"/>
        </w:rPr>
        <w:t>, 401-409 (2020).</w:t>
      </w:r>
    </w:p>
    <w:p w14:paraId="66DE721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1.</w:t>
      </w:r>
      <w:r w:rsidRPr="00F72A16">
        <w:rPr>
          <w:rFonts w:ascii="Times New Roman" w:hAnsi="Times New Roman" w:cs="Times New Roman"/>
          <w:sz w:val="24"/>
          <w:szCs w:val="24"/>
        </w:rPr>
        <w:tab/>
        <w:t>Lakhter, A.J.</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Beta cell extracellular vesicle miR-21-5p cargo is increased in response to inflammatory cytokines and serves as a biomarker of type 1 diabetes. </w:t>
      </w:r>
      <w:r w:rsidRPr="00F72A16">
        <w:rPr>
          <w:rFonts w:ascii="Times New Roman" w:hAnsi="Times New Roman" w:cs="Times New Roman"/>
          <w:i/>
          <w:sz w:val="24"/>
          <w:szCs w:val="24"/>
        </w:rPr>
        <w:t>Diabetologia</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61</w:t>
      </w:r>
      <w:r w:rsidRPr="00F72A16">
        <w:rPr>
          <w:rFonts w:ascii="Times New Roman" w:hAnsi="Times New Roman" w:cs="Times New Roman"/>
          <w:sz w:val="24"/>
          <w:szCs w:val="24"/>
        </w:rPr>
        <w:t>, 1124-1134 (2018).</w:t>
      </w:r>
    </w:p>
    <w:p w14:paraId="3CA15AAD"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2.</w:t>
      </w:r>
      <w:r w:rsidRPr="00F72A16">
        <w:rPr>
          <w:rFonts w:ascii="Times New Roman" w:hAnsi="Times New Roman" w:cs="Times New Roman"/>
          <w:sz w:val="24"/>
          <w:szCs w:val="24"/>
        </w:rPr>
        <w:tab/>
        <w:t>Bertoccini, L.</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irculating miRNA-375 levels are increased in autoantibodies-positive first-degree relatives of type 1 diabetes patients. </w:t>
      </w:r>
      <w:r w:rsidRPr="00F72A16">
        <w:rPr>
          <w:rFonts w:ascii="Times New Roman" w:hAnsi="Times New Roman" w:cs="Times New Roman"/>
          <w:i/>
          <w:sz w:val="24"/>
          <w:szCs w:val="24"/>
        </w:rPr>
        <w:t>Acta Diabetol</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56</w:t>
      </w:r>
      <w:r w:rsidRPr="00F72A16">
        <w:rPr>
          <w:rFonts w:ascii="Times New Roman" w:hAnsi="Times New Roman" w:cs="Times New Roman"/>
          <w:sz w:val="24"/>
          <w:szCs w:val="24"/>
        </w:rPr>
        <w:t>, 707-710 (2019).</w:t>
      </w:r>
    </w:p>
    <w:p w14:paraId="187278BE"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3.</w:t>
      </w:r>
      <w:r w:rsidRPr="00F72A16">
        <w:rPr>
          <w:rFonts w:ascii="Times New Roman" w:hAnsi="Times New Roman" w:cs="Times New Roman"/>
          <w:sz w:val="24"/>
          <w:szCs w:val="24"/>
        </w:rPr>
        <w:tab/>
        <w:t>Marchand, L.</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miRNA-375 a Sensor of Glucotoxicity Is Altered in the Serum of Children with Newly Diagnosed Type 1 Diabetes. </w:t>
      </w:r>
      <w:r w:rsidRPr="00F72A16">
        <w:rPr>
          <w:rFonts w:ascii="Times New Roman" w:hAnsi="Times New Roman" w:cs="Times New Roman"/>
          <w:i/>
          <w:sz w:val="24"/>
          <w:szCs w:val="24"/>
        </w:rPr>
        <w:t>J Diabetes Re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016</w:t>
      </w:r>
      <w:r w:rsidRPr="00F72A16">
        <w:rPr>
          <w:rFonts w:ascii="Times New Roman" w:hAnsi="Times New Roman" w:cs="Times New Roman"/>
          <w:sz w:val="24"/>
          <w:szCs w:val="24"/>
        </w:rPr>
        <w:t>, 1869082 (2016).</w:t>
      </w:r>
    </w:p>
    <w:p w14:paraId="56E33849"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4.</w:t>
      </w:r>
      <w:r w:rsidRPr="00F72A16">
        <w:rPr>
          <w:rFonts w:ascii="Times New Roman" w:hAnsi="Times New Roman" w:cs="Times New Roman"/>
          <w:sz w:val="24"/>
          <w:szCs w:val="24"/>
        </w:rPr>
        <w:tab/>
        <w:t>Ibrahim, A.A.</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Expression of exosomal miR-21 and miR-29 in serum of children and adolescents with T1DM and persistent microalbuminuria. </w:t>
      </w:r>
      <w:r w:rsidRPr="00F72A16">
        <w:rPr>
          <w:rFonts w:ascii="Times New Roman" w:hAnsi="Times New Roman" w:cs="Times New Roman"/>
          <w:i/>
          <w:sz w:val="24"/>
          <w:szCs w:val="24"/>
        </w:rPr>
        <w:t>Gene Report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6</w:t>
      </w:r>
      <w:r w:rsidRPr="00F72A16">
        <w:rPr>
          <w:rFonts w:ascii="Times New Roman" w:hAnsi="Times New Roman" w:cs="Times New Roman"/>
          <w:sz w:val="24"/>
          <w:szCs w:val="24"/>
        </w:rPr>
        <w:t>, 100461 (2019).</w:t>
      </w:r>
    </w:p>
    <w:p w14:paraId="57FAAC0B"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5.</w:t>
      </w:r>
      <w:r w:rsidRPr="00F72A16">
        <w:rPr>
          <w:rFonts w:ascii="Times New Roman" w:hAnsi="Times New Roman" w:cs="Times New Roman"/>
          <w:sz w:val="24"/>
          <w:szCs w:val="24"/>
        </w:rPr>
        <w:tab/>
        <w:t>Osipova, J.</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Diabetes-associated microRNAs in pediatric patients with type 1 diabetes mellitus: a cross-sectional cohort study. </w:t>
      </w:r>
      <w:r w:rsidRPr="00F72A16">
        <w:rPr>
          <w:rFonts w:ascii="Times New Roman" w:hAnsi="Times New Roman" w:cs="Times New Roman"/>
          <w:i/>
          <w:sz w:val="24"/>
          <w:szCs w:val="24"/>
        </w:rPr>
        <w:t>J Clin Endocrinol Metab</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99</w:t>
      </w:r>
      <w:r w:rsidRPr="00F72A16">
        <w:rPr>
          <w:rFonts w:ascii="Times New Roman" w:hAnsi="Times New Roman" w:cs="Times New Roman"/>
          <w:sz w:val="24"/>
          <w:szCs w:val="24"/>
        </w:rPr>
        <w:t>, E1661-1665 (2014).</w:t>
      </w:r>
    </w:p>
    <w:p w14:paraId="0F2391E6"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6.</w:t>
      </w:r>
      <w:r w:rsidRPr="00F72A16">
        <w:rPr>
          <w:rFonts w:ascii="Times New Roman" w:hAnsi="Times New Roman" w:cs="Times New Roman"/>
          <w:sz w:val="24"/>
          <w:szCs w:val="24"/>
        </w:rPr>
        <w:tab/>
        <w:t>Wong, W.K.M.</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Machine learning workflows identify a microRNA signature of insulin transcription in human tissues. </w:t>
      </w:r>
      <w:r w:rsidRPr="00F72A16">
        <w:rPr>
          <w:rFonts w:ascii="Times New Roman" w:hAnsi="Times New Roman" w:cs="Times New Roman"/>
          <w:i/>
          <w:sz w:val="24"/>
          <w:szCs w:val="24"/>
        </w:rPr>
        <w:t>iScienc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4</w:t>
      </w:r>
      <w:r w:rsidRPr="00F72A16">
        <w:rPr>
          <w:rFonts w:ascii="Times New Roman" w:hAnsi="Times New Roman" w:cs="Times New Roman"/>
          <w:sz w:val="24"/>
          <w:szCs w:val="24"/>
        </w:rPr>
        <w:t>, 102379 (2021).</w:t>
      </w:r>
    </w:p>
    <w:p w14:paraId="0E3E5FE3"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lang w:val="da-DK"/>
        </w:rPr>
        <w:t>27.</w:t>
      </w:r>
      <w:r w:rsidRPr="00F72A16">
        <w:rPr>
          <w:rFonts w:ascii="Times New Roman" w:hAnsi="Times New Roman" w:cs="Times New Roman"/>
          <w:sz w:val="24"/>
          <w:szCs w:val="24"/>
          <w:lang w:val="da-DK"/>
        </w:rPr>
        <w:tab/>
        <w:t>Wong, W.K.</w:t>
      </w:r>
      <w:r w:rsidRPr="00F72A16">
        <w:rPr>
          <w:rFonts w:ascii="Times New Roman" w:hAnsi="Times New Roman" w:cs="Times New Roman"/>
          <w:i/>
          <w:sz w:val="24"/>
          <w:szCs w:val="24"/>
          <w:lang w:val="da-DK"/>
        </w:rPr>
        <w:t>, et al.</w:t>
      </w:r>
      <w:r w:rsidRPr="00F72A16">
        <w:rPr>
          <w:rFonts w:ascii="Times New Roman" w:hAnsi="Times New Roman" w:cs="Times New Roman"/>
          <w:sz w:val="24"/>
          <w:szCs w:val="24"/>
          <w:lang w:val="da-DK"/>
        </w:rPr>
        <w:t xml:space="preserve"> </w:t>
      </w:r>
      <w:r w:rsidRPr="00F72A16">
        <w:rPr>
          <w:rFonts w:ascii="Times New Roman" w:hAnsi="Times New Roman" w:cs="Times New Roman"/>
          <w:sz w:val="24"/>
          <w:szCs w:val="24"/>
        </w:rPr>
        <w:t xml:space="preserve">The long noncoding RNA MALAT1 predicts human pancreatic islet isolation quality. </w:t>
      </w:r>
      <w:r w:rsidRPr="00F72A16">
        <w:rPr>
          <w:rFonts w:ascii="Times New Roman" w:hAnsi="Times New Roman" w:cs="Times New Roman"/>
          <w:i/>
          <w:sz w:val="24"/>
          <w:szCs w:val="24"/>
        </w:rPr>
        <w:t>JCI Insight</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5</w:t>
      </w:r>
      <w:r w:rsidRPr="00F72A16">
        <w:rPr>
          <w:rFonts w:ascii="Times New Roman" w:hAnsi="Times New Roman" w:cs="Times New Roman"/>
          <w:sz w:val="24"/>
          <w:szCs w:val="24"/>
        </w:rPr>
        <w:t>(2019).</w:t>
      </w:r>
    </w:p>
    <w:p w14:paraId="094080C4"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8.</w:t>
      </w:r>
      <w:r w:rsidRPr="00F72A16">
        <w:rPr>
          <w:rFonts w:ascii="Times New Roman" w:hAnsi="Times New Roman" w:cs="Times New Roman"/>
          <w:sz w:val="24"/>
          <w:szCs w:val="24"/>
        </w:rPr>
        <w:tab/>
        <w:t>Dewar, A.L.</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Macrophage colony-stimulating factor receptor c-fms is a novel target of imatinib. </w:t>
      </w:r>
      <w:r w:rsidRPr="00F72A16">
        <w:rPr>
          <w:rFonts w:ascii="Times New Roman" w:hAnsi="Times New Roman" w:cs="Times New Roman"/>
          <w:i/>
          <w:sz w:val="24"/>
          <w:szCs w:val="24"/>
        </w:rPr>
        <w:t>Blood</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05</w:t>
      </w:r>
      <w:r w:rsidRPr="00F72A16">
        <w:rPr>
          <w:rFonts w:ascii="Times New Roman" w:hAnsi="Times New Roman" w:cs="Times New Roman"/>
          <w:sz w:val="24"/>
          <w:szCs w:val="24"/>
        </w:rPr>
        <w:t>, 3127-3132 (2005).</w:t>
      </w:r>
    </w:p>
    <w:p w14:paraId="3B4F8E12"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29.</w:t>
      </w:r>
      <w:r w:rsidRPr="00F72A16">
        <w:rPr>
          <w:rFonts w:ascii="Times New Roman" w:hAnsi="Times New Roman" w:cs="Times New Roman"/>
          <w:sz w:val="24"/>
          <w:szCs w:val="24"/>
        </w:rPr>
        <w:tab/>
        <w:t>Druker, B.J.</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Effects of a selective inhibitor of the Abl tyrosine kinase on the growth of Bcr–Abl positive cells. </w:t>
      </w:r>
      <w:r w:rsidRPr="00F72A16">
        <w:rPr>
          <w:rFonts w:ascii="Times New Roman" w:hAnsi="Times New Roman" w:cs="Times New Roman"/>
          <w:i/>
          <w:sz w:val="24"/>
          <w:szCs w:val="24"/>
        </w:rPr>
        <w:t>Nature medicin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w:t>
      </w:r>
      <w:r w:rsidRPr="00F72A16">
        <w:rPr>
          <w:rFonts w:ascii="Times New Roman" w:hAnsi="Times New Roman" w:cs="Times New Roman"/>
          <w:sz w:val="24"/>
          <w:szCs w:val="24"/>
        </w:rPr>
        <w:t>, 561-566 (1996).</w:t>
      </w:r>
    </w:p>
    <w:p w14:paraId="45C8EDE0"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0.</w:t>
      </w:r>
      <w:r w:rsidRPr="00F72A16">
        <w:rPr>
          <w:rFonts w:ascii="Times New Roman" w:hAnsi="Times New Roman" w:cs="Times New Roman"/>
          <w:sz w:val="24"/>
          <w:szCs w:val="24"/>
        </w:rPr>
        <w:tab/>
        <w:t xml:space="preserve">Hoemberger, M., Pitsawong, W. &amp; Kern, D. Cumulative mechanism of several major imatinib-resistant mutations in Abl kinase. </w:t>
      </w:r>
      <w:r w:rsidRPr="00F72A16">
        <w:rPr>
          <w:rFonts w:ascii="Times New Roman" w:hAnsi="Times New Roman" w:cs="Times New Roman"/>
          <w:i/>
          <w:sz w:val="24"/>
          <w:szCs w:val="24"/>
        </w:rPr>
        <w:t>Proceedings of the National Academy of Sciences</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17</w:t>
      </w:r>
      <w:r w:rsidRPr="00F72A16">
        <w:rPr>
          <w:rFonts w:ascii="Times New Roman" w:hAnsi="Times New Roman" w:cs="Times New Roman"/>
          <w:sz w:val="24"/>
          <w:szCs w:val="24"/>
        </w:rPr>
        <w:t>, 19221-19227 (2020).</w:t>
      </w:r>
    </w:p>
    <w:p w14:paraId="52868F8D"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1.</w:t>
      </w:r>
      <w:r w:rsidRPr="00F72A16">
        <w:rPr>
          <w:rFonts w:ascii="Times New Roman" w:hAnsi="Times New Roman" w:cs="Times New Roman"/>
          <w:sz w:val="24"/>
          <w:szCs w:val="24"/>
        </w:rPr>
        <w:tab/>
        <w:t>Hu, X.</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Imatinib inhibits CSF1R that stimulates proliferation of rheumatoid arthritis fibroblast-like synoviocytes. </w:t>
      </w:r>
      <w:r w:rsidRPr="00F72A16">
        <w:rPr>
          <w:rFonts w:ascii="Times New Roman" w:hAnsi="Times New Roman" w:cs="Times New Roman"/>
          <w:i/>
          <w:sz w:val="24"/>
          <w:szCs w:val="24"/>
        </w:rPr>
        <w:t>Clinical &amp; Experimental Immunology</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95</w:t>
      </w:r>
      <w:r w:rsidRPr="00F72A16">
        <w:rPr>
          <w:rFonts w:ascii="Times New Roman" w:hAnsi="Times New Roman" w:cs="Times New Roman"/>
          <w:sz w:val="24"/>
          <w:szCs w:val="24"/>
        </w:rPr>
        <w:t>, 237-250 (2019).</w:t>
      </w:r>
    </w:p>
    <w:p w14:paraId="05FEFAA8"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2.</w:t>
      </w:r>
      <w:r w:rsidRPr="00F72A16">
        <w:rPr>
          <w:rFonts w:ascii="Times New Roman" w:hAnsi="Times New Roman" w:cs="Times New Roman"/>
          <w:sz w:val="24"/>
          <w:szCs w:val="24"/>
        </w:rPr>
        <w:tab/>
        <w:t xml:space="preserve">Krause, D.S. &amp; Van Etten, R.A. Tyrosine kinases as targets for cancer therapy. </w:t>
      </w:r>
      <w:r w:rsidRPr="00F72A16">
        <w:rPr>
          <w:rFonts w:ascii="Times New Roman" w:hAnsi="Times New Roman" w:cs="Times New Roman"/>
          <w:i/>
          <w:sz w:val="24"/>
          <w:szCs w:val="24"/>
        </w:rPr>
        <w:t>New England Journal of Medicin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353</w:t>
      </w:r>
      <w:r w:rsidRPr="00F72A16">
        <w:rPr>
          <w:rFonts w:ascii="Times New Roman" w:hAnsi="Times New Roman" w:cs="Times New Roman"/>
          <w:sz w:val="24"/>
          <w:szCs w:val="24"/>
        </w:rPr>
        <w:t>, 172-187 (2005).</w:t>
      </w:r>
    </w:p>
    <w:p w14:paraId="11349369"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3.</w:t>
      </w:r>
      <w:r w:rsidRPr="00F72A16">
        <w:rPr>
          <w:rFonts w:ascii="Times New Roman" w:hAnsi="Times New Roman" w:cs="Times New Roman"/>
          <w:sz w:val="24"/>
          <w:szCs w:val="24"/>
        </w:rPr>
        <w:tab/>
        <w:t>Lee, K.</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Lck is a key target of imatinib and dasatinib in T-cell activation. </w:t>
      </w:r>
      <w:r w:rsidRPr="00F72A16">
        <w:rPr>
          <w:rFonts w:ascii="Times New Roman" w:hAnsi="Times New Roman" w:cs="Times New Roman"/>
          <w:i/>
          <w:sz w:val="24"/>
          <w:szCs w:val="24"/>
        </w:rPr>
        <w:t>Leukemia</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24</w:t>
      </w:r>
      <w:r w:rsidRPr="00F72A16">
        <w:rPr>
          <w:rFonts w:ascii="Times New Roman" w:hAnsi="Times New Roman" w:cs="Times New Roman"/>
          <w:sz w:val="24"/>
          <w:szCs w:val="24"/>
        </w:rPr>
        <w:t>, 896-900 (2010).</w:t>
      </w:r>
    </w:p>
    <w:p w14:paraId="74710FCA"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4.</w:t>
      </w:r>
      <w:r w:rsidRPr="00F72A16">
        <w:rPr>
          <w:rFonts w:ascii="Times New Roman" w:hAnsi="Times New Roman" w:cs="Times New Roman"/>
          <w:sz w:val="24"/>
          <w:szCs w:val="24"/>
        </w:rPr>
        <w:tab/>
        <w:t>O'Brien, S.G.</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Imatinib compared with interferon and low-dose cytarabine for newly diagnosed chronic-phase chronic myeloid leukemia. </w:t>
      </w:r>
      <w:r w:rsidRPr="00F72A16">
        <w:rPr>
          <w:rFonts w:ascii="Times New Roman" w:hAnsi="Times New Roman" w:cs="Times New Roman"/>
          <w:i/>
          <w:sz w:val="24"/>
          <w:szCs w:val="24"/>
        </w:rPr>
        <w:t>New England Journal of Medicin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348</w:t>
      </w:r>
      <w:r w:rsidRPr="00F72A16">
        <w:rPr>
          <w:rFonts w:ascii="Times New Roman" w:hAnsi="Times New Roman" w:cs="Times New Roman"/>
          <w:sz w:val="24"/>
          <w:szCs w:val="24"/>
        </w:rPr>
        <w:t>, 994-1004 (2003).</w:t>
      </w:r>
    </w:p>
    <w:p w14:paraId="14490CDE" w14:textId="77777777" w:rsidR="0041246E" w:rsidRPr="00F72A16" w:rsidRDefault="0041246E" w:rsidP="006A037C">
      <w:pPr>
        <w:pStyle w:val="EndNoteBibliography"/>
        <w:spacing w:after="0"/>
        <w:ind w:left="720" w:hanging="720"/>
        <w:rPr>
          <w:rFonts w:ascii="Times New Roman" w:hAnsi="Times New Roman" w:cs="Times New Roman"/>
          <w:sz w:val="24"/>
          <w:szCs w:val="24"/>
        </w:rPr>
      </w:pPr>
      <w:r w:rsidRPr="00F72A16">
        <w:rPr>
          <w:rFonts w:ascii="Times New Roman" w:hAnsi="Times New Roman" w:cs="Times New Roman"/>
          <w:sz w:val="24"/>
          <w:szCs w:val="24"/>
        </w:rPr>
        <w:t>35.</w:t>
      </w:r>
      <w:r w:rsidRPr="00F72A16">
        <w:rPr>
          <w:rFonts w:ascii="Times New Roman" w:hAnsi="Times New Roman" w:cs="Times New Roman"/>
          <w:sz w:val="24"/>
          <w:szCs w:val="24"/>
        </w:rPr>
        <w:tab/>
        <w:t>Salah, E.</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rystal structures of ABL-related gene (ABL2) in complex with imatinib, tozasertib (VX-680), and a type I inhibitor of the triazole carbothioamide class. </w:t>
      </w:r>
      <w:r w:rsidRPr="00F72A16">
        <w:rPr>
          <w:rFonts w:ascii="Times New Roman" w:hAnsi="Times New Roman" w:cs="Times New Roman"/>
          <w:i/>
          <w:sz w:val="24"/>
          <w:szCs w:val="24"/>
        </w:rPr>
        <w:t>Journal of medicinal chemistry</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54</w:t>
      </w:r>
      <w:r w:rsidRPr="00F72A16">
        <w:rPr>
          <w:rFonts w:ascii="Times New Roman" w:hAnsi="Times New Roman" w:cs="Times New Roman"/>
          <w:sz w:val="24"/>
          <w:szCs w:val="24"/>
        </w:rPr>
        <w:t>, 2359-2367 (2011).</w:t>
      </w:r>
    </w:p>
    <w:p w14:paraId="064B22B2" w14:textId="77777777" w:rsidR="0041246E" w:rsidRPr="00F72A16" w:rsidRDefault="0041246E" w:rsidP="006A037C">
      <w:pPr>
        <w:pStyle w:val="EndNoteBibliography"/>
        <w:ind w:left="720" w:hanging="720"/>
        <w:rPr>
          <w:rFonts w:ascii="Times New Roman" w:hAnsi="Times New Roman" w:cs="Times New Roman"/>
          <w:sz w:val="24"/>
          <w:szCs w:val="24"/>
        </w:rPr>
      </w:pPr>
      <w:r w:rsidRPr="00F72A16">
        <w:rPr>
          <w:rFonts w:ascii="Times New Roman" w:hAnsi="Times New Roman" w:cs="Times New Roman"/>
          <w:sz w:val="24"/>
          <w:szCs w:val="24"/>
        </w:rPr>
        <w:lastRenderedPageBreak/>
        <w:t>36.</w:t>
      </w:r>
      <w:r w:rsidRPr="00F72A16">
        <w:rPr>
          <w:rFonts w:ascii="Times New Roman" w:hAnsi="Times New Roman" w:cs="Times New Roman"/>
          <w:sz w:val="24"/>
          <w:szCs w:val="24"/>
        </w:rPr>
        <w:tab/>
        <w:t>Seeliger, M.A.</w:t>
      </w:r>
      <w:r w:rsidRPr="00F72A16">
        <w:rPr>
          <w:rFonts w:ascii="Times New Roman" w:hAnsi="Times New Roman" w:cs="Times New Roman"/>
          <w:i/>
          <w:sz w:val="24"/>
          <w:szCs w:val="24"/>
        </w:rPr>
        <w:t>, et al.</w:t>
      </w:r>
      <w:r w:rsidRPr="00F72A16">
        <w:rPr>
          <w:rFonts w:ascii="Times New Roman" w:hAnsi="Times New Roman" w:cs="Times New Roman"/>
          <w:sz w:val="24"/>
          <w:szCs w:val="24"/>
        </w:rPr>
        <w:t xml:space="preserve"> c-Src binds to the cancer drug imatinib with an inactive Abl/c-Kit conformation and a distributed thermodynamic penalty. </w:t>
      </w:r>
      <w:r w:rsidRPr="00F72A16">
        <w:rPr>
          <w:rFonts w:ascii="Times New Roman" w:hAnsi="Times New Roman" w:cs="Times New Roman"/>
          <w:i/>
          <w:sz w:val="24"/>
          <w:szCs w:val="24"/>
        </w:rPr>
        <w:t>Structure</w:t>
      </w:r>
      <w:r w:rsidRPr="00F72A16">
        <w:rPr>
          <w:rFonts w:ascii="Times New Roman" w:hAnsi="Times New Roman" w:cs="Times New Roman"/>
          <w:sz w:val="24"/>
          <w:szCs w:val="24"/>
        </w:rPr>
        <w:t xml:space="preserve"> </w:t>
      </w:r>
      <w:r w:rsidRPr="00F72A16">
        <w:rPr>
          <w:rFonts w:ascii="Times New Roman" w:hAnsi="Times New Roman" w:cs="Times New Roman"/>
          <w:b/>
          <w:sz w:val="24"/>
          <w:szCs w:val="24"/>
        </w:rPr>
        <w:t>15</w:t>
      </w:r>
      <w:r w:rsidRPr="00F72A16">
        <w:rPr>
          <w:rFonts w:ascii="Times New Roman" w:hAnsi="Times New Roman" w:cs="Times New Roman"/>
          <w:sz w:val="24"/>
          <w:szCs w:val="24"/>
        </w:rPr>
        <w:t>, 299-311 (2007).</w:t>
      </w:r>
    </w:p>
    <w:p w14:paraId="2DD6EA6A" w14:textId="11C66303" w:rsidR="002C031E" w:rsidRPr="00F72A16" w:rsidRDefault="005000E5">
      <w:pPr>
        <w:rPr>
          <w:rFonts w:ascii="Times New Roman" w:hAnsi="Times New Roman" w:cs="Times New Roman"/>
          <w:sz w:val="24"/>
          <w:szCs w:val="24"/>
        </w:rPr>
      </w:pPr>
      <w:r w:rsidRPr="00F72A16">
        <w:rPr>
          <w:rFonts w:ascii="Times New Roman" w:hAnsi="Times New Roman" w:cs="Times New Roman"/>
          <w:sz w:val="24"/>
          <w:szCs w:val="24"/>
        </w:rPr>
        <w:fldChar w:fldCharType="end"/>
      </w:r>
    </w:p>
    <w:sectPr w:rsidR="002C031E" w:rsidRPr="00F72A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7A13E" w14:textId="77777777" w:rsidR="0095476D" w:rsidRDefault="0095476D" w:rsidP="006A037C">
      <w:pPr>
        <w:spacing w:after="0" w:line="240" w:lineRule="auto"/>
      </w:pPr>
      <w:r>
        <w:separator/>
      </w:r>
    </w:p>
  </w:endnote>
  <w:endnote w:type="continuationSeparator" w:id="0">
    <w:p w14:paraId="606B7FC0" w14:textId="77777777" w:rsidR="0095476D" w:rsidRDefault="0095476D" w:rsidP="006A0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401949"/>
      <w:docPartObj>
        <w:docPartGallery w:val="Page Numbers (Bottom of Page)"/>
        <w:docPartUnique/>
      </w:docPartObj>
    </w:sdtPr>
    <w:sdtEndPr/>
    <w:sdtContent>
      <w:sdt>
        <w:sdtPr>
          <w:id w:val="-1769616900"/>
          <w:docPartObj>
            <w:docPartGallery w:val="Page Numbers (Top of Page)"/>
            <w:docPartUnique/>
          </w:docPartObj>
        </w:sdtPr>
        <w:sdtEndPr/>
        <w:sdtContent>
          <w:p w14:paraId="64702669" w14:textId="48790C01" w:rsidR="006A037C" w:rsidRDefault="006A037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ECD78E0" w14:textId="77777777" w:rsidR="006A037C" w:rsidRDefault="006A03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D5C87" w14:textId="77777777" w:rsidR="0095476D" w:rsidRDefault="0095476D" w:rsidP="006A037C">
      <w:pPr>
        <w:spacing w:after="0" w:line="240" w:lineRule="auto"/>
      </w:pPr>
      <w:r>
        <w:separator/>
      </w:r>
    </w:p>
  </w:footnote>
  <w:footnote w:type="continuationSeparator" w:id="0">
    <w:p w14:paraId="3C3227B4" w14:textId="77777777" w:rsidR="0095476D" w:rsidRDefault="0095476D" w:rsidP="006A03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3D85B" w14:textId="3845330B" w:rsidR="006A037C" w:rsidRDefault="006A037C" w:rsidP="006A037C">
    <w:pPr>
      <w:pStyle w:val="Header"/>
      <w:jc w:val="center"/>
    </w:pPr>
    <w:r>
      <w:t>Extended Data Tables and Figu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3345F"/>
    <w:multiLevelType w:val="hybridMultilevel"/>
    <w:tmpl w:val="D87A71B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C3273D5"/>
    <w:multiLevelType w:val="hybridMultilevel"/>
    <w:tmpl w:val="193ED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4284050"/>
    <w:multiLevelType w:val="hybridMultilevel"/>
    <w:tmpl w:val="61CEBAD8"/>
    <w:lvl w:ilvl="0" w:tplc="87AC4BB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9542987"/>
    <w:multiLevelType w:val="hybridMultilevel"/>
    <w:tmpl w:val="A064B958"/>
    <w:lvl w:ilvl="0" w:tplc="AA8AFE5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FD94CDE"/>
    <w:multiLevelType w:val="hybridMultilevel"/>
    <w:tmpl w:val="193EDD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0FE3C31"/>
    <w:multiLevelType w:val="hybridMultilevel"/>
    <w:tmpl w:val="193ED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B433508"/>
    <w:multiLevelType w:val="hybridMultilevel"/>
    <w:tmpl w:val="724092A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FC5270E"/>
    <w:multiLevelType w:val="hybridMultilevel"/>
    <w:tmpl w:val="ECB6A42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D9F75DC"/>
    <w:multiLevelType w:val="hybridMultilevel"/>
    <w:tmpl w:val="149C1F60"/>
    <w:lvl w:ilvl="0" w:tplc="FDB82CC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B1D7788"/>
    <w:multiLevelType w:val="hybridMultilevel"/>
    <w:tmpl w:val="193ED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C9E087A"/>
    <w:multiLevelType w:val="hybridMultilevel"/>
    <w:tmpl w:val="D046AC8C"/>
    <w:lvl w:ilvl="0" w:tplc="6C7E78E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786117707">
    <w:abstractNumId w:val="2"/>
  </w:num>
  <w:num w:numId="2" w16cid:durableId="1826821104">
    <w:abstractNumId w:val="3"/>
  </w:num>
  <w:num w:numId="3" w16cid:durableId="2142531054">
    <w:abstractNumId w:val="10"/>
  </w:num>
  <w:num w:numId="4" w16cid:durableId="171190549">
    <w:abstractNumId w:val="0"/>
  </w:num>
  <w:num w:numId="5" w16cid:durableId="1188449220">
    <w:abstractNumId w:val="7"/>
  </w:num>
  <w:num w:numId="6" w16cid:durableId="1788304926">
    <w:abstractNumId w:val="4"/>
  </w:num>
  <w:num w:numId="7" w16cid:durableId="30880677">
    <w:abstractNumId w:val="8"/>
  </w:num>
  <w:num w:numId="8" w16cid:durableId="34234782">
    <w:abstractNumId w:val="9"/>
  </w:num>
  <w:num w:numId="9" w16cid:durableId="928925663">
    <w:abstractNumId w:val="5"/>
  </w:num>
  <w:num w:numId="10" w16cid:durableId="2140948398">
    <w:abstractNumId w:val="1"/>
  </w:num>
  <w:num w:numId="11" w16cid:durableId="4886013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2wwswzrdafpefez45pxvsdwz5fzrdtw2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20&lt;/item&gt;&lt;item&gt;21&lt;/item&gt;&lt;item&gt;22&lt;/item&gt;&lt;item&gt;23&lt;/item&gt;&lt;item&gt;24&lt;/item&gt;&lt;item&gt;25&lt;/item&gt;&lt;item&gt;26&lt;/item&gt;&lt;item&gt;28&lt;/item&gt;&lt;/record-ids&gt;&lt;/item&gt;&lt;/Libraries&gt;"/>
  </w:docVars>
  <w:rsids>
    <w:rsidRoot w:val="00B876F8"/>
    <w:rsid w:val="0000499C"/>
    <w:rsid w:val="00005A12"/>
    <w:rsid w:val="0006224A"/>
    <w:rsid w:val="0006310C"/>
    <w:rsid w:val="00093793"/>
    <w:rsid w:val="00097A60"/>
    <w:rsid w:val="000D15AB"/>
    <w:rsid w:val="000D1CE8"/>
    <w:rsid w:val="000E521A"/>
    <w:rsid w:val="000F6D10"/>
    <w:rsid w:val="00101463"/>
    <w:rsid w:val="00105D85"/>
    <w:rsid w:val="0011399A"/>
    <w:rsid w:val="00114580"/>
    <w:rsid w:val="001276F2"/>
    <w:rsid w:val="00137061"/>
    <w:rsid w:val="001575CD"/>
    <w:rsid w:val="0018537D"/>
    <w:rsid w:val="00191857"/>
    <w:rsid w:val="00193D17"/>
    <w:rsid w:val="001943F4"/>
    <w:rsid w:val="00195011"/>
    <w:rsid w:val="001B0DA8"/>
    <w:rsid w:val="001B46E7"/>
    <w:rsid w:val="001C1290"/>
    <w:rsid w:val="001C6C6B"/>
    <w:rsid w:val="002069CD"/>
    <w:rsid w:val="00233D0A"/>
    <w:rsid w:val="0024206E"/>
    <w:rsid w:val="00243329"/>
    <w:rsid w:val="002554E6"/>
    <w:rsid w:val="00263C8D"/>
    <w:rsid w:val="00286C14"/>
    <w:rsid w:val="0029485C"/>
    <w:rsid w:val="002A192F"/>
    <w:rsid w:val="002A3822"/>
    <w:rsid w:val="002B0AF8"/>
    <w:rsid w:val="002B0DB3"/>
    <w:rsid w:val="002B23A6"/>
    <w:rsid w:val="002B7728"/>
    <w:rsid w:val="002C031E"/>
    <w:rsid w:val="002C29ED"/>
    <w:rsid w:val="002D05E2"/>
    <w:rsid w:val="002E6FA2"/>
    <w:rsid w:val="002F0C2D"/>
    <w:rsid w:val="002F773E"/>
    <w:rsid w:val="002F7CDC"/>
    <w:rsid w:val="00317ECA"/>
    <w:rsid w:val="00327C85"/>
    <w:rsid w:val="00346775"/>
    <w:rsid w:val="00347FCC"/>
    <w:rsid w:val="00377633"/>
    <w:rsid w:val="003877DF"/>
    <w:rsid w:val="00387A3B"/>
    <w:rsid w:val="003959BD"/>
    <w:rsid w:val="003A5703"/>
    <w:rsid w:val="003B5EFB"/>
    <w:rsid w:val="003C2532"/>
    <w:rsid w:val="003D4425"/>
    <w:rsid w:val="003E434A"/>
    <w:rsid w:val="004034D0"/>
    <w:rsid w:val="0041246E"/>
    <w:rsid w:val="0041552B"/>
    <w:rsid w:val="0042556F"/>
    <w:rsid w:val="00443CDD"/>
    <w:rsid w:val="00447D00"/>
    <w:rsid w:val="00463264"/>
    <w:rsid w:val="00471E72"/>
    <w:rsid w:val="004743FA"/>
    <w:rsid w:val="00474E98"/>
    <w:rsid w:val="004763DB"/>
    <w:rsid w:val="00494A85"/>
    <w:rsid w:val="00494F0E"/>
    <w:rsid w:val="004C502B"/>
    <w:rsid w:val="004F1CD0"/>
    <w:rsid w:val="004F6AB4"/>
    <w:rsid w:val="005000E5"/>
    <w:rsid w:val="00501D6A"/>
    <w:rsid w:val="005033BE"/>
    <w:rsid w:val="005050DB"/>
    <w:rsid w:val="00523D12"/>
    <w:rsid w:val="00534DB0"/>
    <w:rsid w:val="00570647"/>
    <w:rsid w:val="00573A7E"/>
    <w:rsid w:val="0058090B"/>
    <w:rsid w:val="005813B4"/>
    <w:rsid w:val="00597B3A"/>
    <w:rsid w:val="005A2873"/>
    <w:rsid w:val="005B416F"/>
    <w:rsid w:val="005B5C65"/>
    <w:rsid w:val="005C68F2"/>
    <w:rsid w:val="005D076C"/>
    <w:rsid w:val="005D45B9"/>
    <w:rsid w:val="005D7FDA"/>
    <w:rsid w:val="005E068A"/>
    <w:rsid w:val="0063147D"/>
    <w:rsid w:val="00647CA3"/>
    <w:rsid w:val="00652172"/>
    <w:rsid w:val="006854E7"/>
    <w:rsid w:val="00686025"/>
    <w:rsid w:val="006A037C"/>
    <w:rsid w:val="006A1CC6"/>
    <w:rsid w:val="006B0A4E"/>
    <w:rsid w:val="006B751B"/>
    <w:rsid w:val="006D1B3A"/>
    <w:rsid w:val="006E692C"/>
    <w:rsid w:val="006E6C42"/>
    <w:rsid w:val="006F1971"/>
    <w:rsid w:val="006F23D4"/>
    <w:rsid w:val="006F4187"/>
    <w:rsid w:val="00717FDF"/>
    <w:rsid w:val="0072190A"/>
    <w:rsid w:val="007351D1"/>
    <w:rsid w:val="007362CA"/>
    <w:rsid w:val="00740C36"/>
    <w:rsid w:val="00742C66"/>
    <w:rsid w:val="00772694"/>
    <w:rsid w:val="007A0E65"/>
    <w:rsid w:val="007A4703"/>
    <w:rsid w:val="007B587F"/>
    <w:rsid w:val="007C0699"/>
    <w:rsid w:val="007C42D4"/>
    <w:rsid w:val="007C7A5C"/>
    <w:rsid w:val="007D3AA8"/>
    <w:rsid w:val="007E09E9"/>
    <w:rsid w:val="007E6B97"/>
    <w:rsid w:val="008054D7"/>
    <w:rsid w:val="00822AB4"/>
    <w:rsid w:val="00846075"/>
    <w:rsid w:val="008700D4"/>
    <w:rsid w:val="00876EA7"/>
    <w:rsid w:val="008901C2"/>
    <w:rsid w:val="008A09AA"/>
    <w:rsid w:val="008B6521"/>
    <w:rsid w:val="008E2818"/>
    <w:rsid w:val="008F6A47"/>
    <w:rsid w:val="00900506"/>
    <w:rsid w:val="00904809"/>
    <w:rsid w:val="00907FC6"/>
    <w:rsid w:val="009212D1"/>
    <w:rsid w:val="009311AB"/>
    <w:rsid w:val="0093284F"/>
    <w:rsid w:val="00952D0F"/>
    <w:rsid w:val="0095476D"/>
    <w:rsid w:val="0096752D"/>
    <w:rsid w:val="00971711"/>
    <w:rsid w:val="009728A7"/>
    <w:rsid w:val="0097431A"/>
    <w:rsid w:val="009C6E54"/>
    <w:rsid w:val="009D4AB5"/>
    <w:rsid w:val="009E1A30"/>
    <w:rsid w:val="009E455F"/>
    <w:rsid w:val="009F775F"/>
    <w:rsid w:val="00A04D53"/>
    <w:rsid w:val="00A131E8"/>
    <w:rsid w:val="00A13515"/>
    <w:rsid w:val="00A31678"/>
    <w:rsid w:val="00A40AFA"/>
    <w:rsid w:val="00A47560"/>
    <w:rsid w:val="00A54E44"/>
    <w:rsid w:val="00A77381"/>
    <w:rsid w:val="00A836C0"/>
    <w:rsid w:val="00A90D74"/>
    <w:rsid w:val="00A960B6"/>
    <w:rsid w:val="00AB2DBB"/>
    <w:rsid w:val="00AF030F"/>
    <w:rsid w:val="00B258F4"/>
    <w:rsid w:val="00B40383"/>
    <w:rsid w:val="00B54549"/>
    <w:rsid w:val="00B72430"/>
    <w:rsid w:val="00B8395F"/>
    <w:rsid w:val="00B876F8"/>
    <w:rsid w:val="00B9024F"/>
    <w:rsid w:val="00BA3A66"/>
    <w:rsid w:val="00BB65A9"/>
    <w:rsid w:val="00BD77D1"/>
    <w:rsid w:val="00BF36F4"/>
    <w:rsid w:val="00C17907"/>
    <w:rsid w:val="00C23712"/>
    <w:rsid w:val="00C35C0E"/>
    <w:rsid w:val="00CA076A"/>
    <w:rsid w:val="00CA1AB0"/>
    <w:rsid w:val="00CB2E91"/>
    <w:rsid w:val="00CB4FD9"/>
    <w:rsid w:val="00CD3AF8"/>
    <w:rsid w:val="00CD4ED3"/>
    <w:rsid w:val="00CD5207"/>
    <w:rsid w:val="00CF1F80"/>
    <w:rsid w:val="00CF4D32"/>
    <w:rsid w:val="00D13743"/>
    <w:rsid w:val="00D306E9"/>
    <w:rsid w:val="00D401AD"/>
    <w:rsid w:val="00D6280B"/>
    <w:rsid w:val="00D84C0B"/>
    <w:rsid w:val="00DA6C35"/>
    <w:rsid w:val="00DC1B99"/>
    <w:rsid w:val="00E97E5E"/>
    <w:rsid w:val="00EA5450"/>
    <w:rsid w:val="00EB6EEF"/>
    <w:rsid w:val="00EE0B76"/>
    <w:rsid w:val="00EE738C"/>
    <w:rsid w:val="00EF04BB"/>
    <w:rsid w:val="00F443D6"/>
    <w:rsid w:val="00F44856"/>
    <w:rsid w:val="00F50BAC"/>
    <w:rsid w:val="00F72A16"/>
    <w:rsid w:val="00F73695"/>
    <w:rsid w:val="00FC371E"/>
    <w:rsid w:val="00FC462E"/>
    <w:rsid w:val="00FC6C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24EFE"/>
  <w15:chartTrackingRefBased/>
  <w15:docId w15:val="{D7F15D7F-04B4-43CE-B468-EE14ACE70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9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000E5"/>
    <w:pPr>
      <w:ind w:left="720"/>
      <w:contextualSpacing/>
    </w:pPr>
    <w:rPr>
      <w:kern w:val="0"/>
      <w14:ligatures w14:val="none"/>
    </w:rPr>
  </w:style>
  <w:style w:type="paragraph" w:customStyle="1" w:styleId="EndNoteBibliographyTitle">
    <w:name w:val="EndNote Bibliography Title"/>
    <w:basedOn w:val="Normal"/>
    <w:link w:val="EndNoteBibliographyTitleChar"/>
    <w:rsid w:val="005000E5"/>
    <w:pPr>
      <w:spacing w:after="0"/>
      <w:jc w:val="center"/>
    </w:pPr>
    <w:rPr>
      <w:rFonts w:ascii="Calibri" w:hAnsi="Calibri" w:cs="Calibri"/>
      <w:noProof/>
      <w:kern w:val="0"/>
      <w:lang w:val="en-US"/>
      <w14:ligatures w14:val="none"/>
    </w:rPr>
  </w:style>
  <w:style w:type="character" w:customStyle="1" w:styleId="ListParagraphChar">
    <w:name w:val="List Paragraph Char"/>
    <w:basedOn w:val="DefaultParagraphFont"/>
    <w:link w:val="ListParagraph"/>
    <w:uiPriority w:val="34"/>
    <w:rsid w:val="005000E5"/>
    <w:rPr>
      <w:kern w:val="0"/>
      <w14:ligatures w14:val="none"/>
    </w:rPr>
  </w:style>
  <w:style w:type="character" w:customStyle="1" w:styleId="EndNoteBibliographyTitleChar">
    <w:name w:val="EndNote Bibliography Title Char"/>
    <w:basedOn w:val="ListParagraphChar"/>
    <w:link w:val="EndNoteBibliographyTitle"/>
    <w:rsid w:val="005000E5"/>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5000E5"/>
    <w:pPr>
      <w:spacing w:line="240" w:lineRule="auto"/>
      <w:jc w:val="both"/>
    </w:pPr>
    <w:rPr>
      <w:rFonts w:ascii="Calibri" w:hAnsi="Calibri" w:cs="Calibri"/>
      <w:noProof/>
      <w:kern w:val="0"/>
      <w:lang w:val="en-US"/>
      <w14:ligatures w14:val="none"/>
    </w:rPr>
  </w:style>
  <w:style w:type="character" w:customStyle="1" w:styleId="EndNoteBibliographyChar">
    <w:name w:val="EndNote Bibliography Char"/>
    <w:basedOn w:val="ListParagraphChar"/>
    <w:link w:val="EndNoteBibliography"/>
    <w:rsid w:val="005000E5"/>
    <w:rPr>
      <w:rFonts w:ascii="Calibri" w:hAnsi="Calibri" w:cs="Calibri"/>
      <w:noProof/>
      <w:kern w:val="0"/>
      <w:lang w:val="en-US"/>
      <w14:ligatures w14:val="none"/>
    </w:rPr>
  </w:style>
  <w:style w:type="paragraph" w:styleId="Revision">
    <w:name w:val="Revision"/>
    <w:hidden/>
    <w:uiPriority w:val="99"/>
    <w:semiHidden/>
    <w:rsid w:val="005000E5"/>
    <w:pPr>
      <w:spacing w:after="0" w:line="240" w:lineRule="auto"/>
    </w:pPr>
    <w:rPr>
      <w:kern w:val="0"/>
      <w14:ligatures w14:val="none"/>
    </w:rPr>
  </w:style>
  <w:style w:type="character" w:styleId="CommentReference">
    <w:name w:val="annotation reference"/>
    <w:basedOn w:val="DefaultParagraphFont"/>
    <w:uiPriority w:val="99"/>
    <w:semiHidden/>
    <w:unhideWhenUsed/>
    <w:rsid w:val="005000E5"/>
    <w:rPr>
      <w:sz w:val="16"/>
      <w:szCs w:val="16"/>
    </w:rPr>
  </w:style>
  <w:style w:type="paragraph" w:styleId="CommentText">
    <w:name w:val="annotation text"/>
    <w:basedOn w:val="Normal"/>
    <w:link w:val="CommentTextChar"/>
    <w:uiPriority w:val="99"/>
    <w:unhideWhenUsed/>
    <w:rsid w:val="005000E5"/>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5000E5"/>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000E5"/>
    <w:rPr>
      <w:b/>
      <w:bCs/>
    </w:rPr>
  </w:style>
  <w:style w:type="character" w:customStyle="1" w:styleId="CommentSubjectChar">
    <w:name w:val="Comment Subject Char"/>
    <w:basedOn w:val="CommentTextChar"/>
    <w:link w:val="CommentSubject"/>
    <w:uiPriority w:val="99"/>
    <w:semiHidden/>
    <w:rsid w:val="005000E5"/>
    <w:rPr>
      <w:b/>
      <w:bCs/>
      <w:kern w:val="0"/>
      <w:sz w:val="20"/>
      <w:szCs w:val="20"/>
      <w14:ligatures w14:val="none"/>
    </w:rPr>
  </w:style>
  <w:style w:type="character" w:styleId="Hyperlink">
    <w:name w:val="Hyperlink"/>
    <w:basedOn w:val="DefaultParagraphFont"/>
    <w:uiPriority w:val="99"/>
    <w:unhideWhenUsed/>
    <w:rsid w:val="005000E5"/>
    <w:rPr>
      <w:color w:val="0563C1" w:themeColor="hyperlink"/>
      <w:u w:val="single"/>
    </w:rPr>
  </w:style>
  <w:style w:type="character" w:styleId="UnresolvedMention">
    <w:name w:val="Unresolved Mention"/>
    <w:basedOn w:val="DefaultParagraphFont"/>
    <w:uiPriority w:val="99"/>
    <w:semiHidden/>
    <w:unhideWhenUsed/>
    <w:rsid w:val="005000E5"/>
    <w:rPr>
      <w:color w:val="605E5C"/>
      <w:shd w:val="clear" w:color="auto" w:fill="E1DFDD"/>
    </w:rPr>
  </w:style>
  <w:style w:type="character" w:customStyle="1" w:styleId="cf01">
    <w:name w:val="cf01"/>
    <w:basedOn w:val="DefaultParagraphFont"/>
    <w:rsid w:val="005000E5"/>
    <w:rPr>
      <w:rFonts w:ascii="Segoe UI" w:hAnsi="Segoe UI" w:cs="Segoe UI" w:hint="default"/>
      <w:sz w:val="18"/>
      <w:szCs w:val="18"/>
    </w:rPr>
  </w:style>
  <w:style w:type="character" w:customStyle="1" w:styleId="cf11">
    <w:name w:val="cf11"/>
    <w:basedOn w:val="DefaultParagraphFont"/>
    <w:rsid w:val="005000E5"/>
    <w:rPr>
      <w:rFonts w:ascii="Segoe UI" w:hAnsi="Segoe UI" w:cs="Segoe UI" w:hint="default"/>
      <w:sz w:val="18"/>
      <w:szCs w:val="18"/>
      <w:shd w:val="clear" w:color="auto" w:fill="FFFF00"/>
    </w:rPr>
  </w:style>
  <w:style w:type="character" w:customStyle="1" w:styleId="cf21">
    <w:name w:val="cf21"/>
    <w:basedOn w:val="DefaultParagraphFont"/>
    <w:rsid w:val="005000E5"/>
    <w:rPr>
      <w:rFonts w:ascii="Segoe UI" w:hAnsi="Segoe UI" w:cs="Segoe UI" w:hint="default"/>
      <w:sz w:val="18"/>
      <w:szCs w:val="18"/>
      <w:shd w:val="clear" w:color="auto" w:fill="00FFFF"/>
    </w:rPr>
  </w:style>
  <w:style w:type="paragraph" w:styleId="NormalWeb">
    <w:name w:val="Normal (Web)"/>
    <w:basedOn w:val="Normal"/>
    <w:uiPriority w:val="99"/>
    <w:semiHidden/>
    <w:unhideWhenUsed/>
    <w:rsid w:val="005000E5"/>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Mention">
    <w:name w:val="Mention"/>
    <w:basedOn w:val="DefaultParagraphFont"/>
    <w:uiPriority w:val="99"/>
    <w:unhideWhenUsed/>
    <w:rsid w:val="005000E5"/>
    <w:rPr>
      <w:color w:val="2B579A"/>
      <w:shd w:val="clear" w:color="auto" w:fill="E1DFDD"/>
    </w:rPr>
  </w:style>
  <w:style w:type="paragraph" w:styleId="Header">
    <w:name w:val="header"/>
    <w:basedOn w:val="Normal"/>
    <w:link w:val="HeaderChar"/>
    <w:uiPriority w:val="99"/>
    <w:unhideWhenUsed/>
    <w:rsid w:val="005000E5"/>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5000E5"/>
    <w:rPr>
      <w:kern w:val="0"/>
      <w14:ligatures w14:val="none"/>
    </w:rPr>
  </w:style>
  <w:style w:type="paragraph" w:styleId="Footer">
    <w:name w:val="footer"/>
    <w:basedOn w:val="Normal"/>
    <w:link w:val="FooterChar"/>
    <w:uiPriority w:val="99"/>
    <w:unhideWhenUsed/>
    <w:rsid w:val="005000E5"/>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5000E5"/>
    <w:rPr>
      <w:kern w:val="0"/>
      <w14:ligatures w14:val="none"/>
    </w:rPr>
  </w:style>
  <w:style w:type="table" w:customStyle="1" w:styleId="TableGrid1">
    <w:name w:val="Table Grid1"/>
    <w:basedOn w:val="TableNormal"/>
    <w:next w:val="TableGrid"/>
    <w:uiPriority w:val="39"/>
    <w:rsid w:val="005000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000E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5000E5"/>
    <w:rPr>
      <w:color w:val="954F72"/>
      <w:u w:val="single"/>
    </w:rPr>
  </w:style>
  <w:style w:type="paragraph" w:customStyle="1" w:styleId="msonormal0">
    <w:name w:val="msonormal"/>
    <w:basedOn w:val="Normal"/>
    <w:rsid w:val="005000E5"/>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paragraph" w:customStyle="1" w:styleId="xl65">
    <w:name w:val="xl65"/>
    <w:basedOn w:val="Normal"/>
    <w:rsid w:val="005000E5"/>
    <w:pPr>
      <w:pBdr>
        <w:top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66">
    <w:name w:val="xl66"/>
    <w:basedOn w:val="Normal"/>
    <w:rsid w:val="005000E5"/>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67">
    <w:name w:val="xl67"/>
    <w:basedOn w:val="Normal"/>
    <w:rsid w:val="005000E5"/>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ptos Narrow" w:eastAsia="Times New Roman" w:hAnsi="Aptos Narrow" w:cs="Times New Roman"/>
      <w:color w:val="000000"/>
      <w:kern w:val="0"/>
      <w:sz w:val="24"/>
      <w:szCs w:val="24"/>
      <w:lang w:eastAsia="en-AU"/>
    </w:rPr>
  </w:style>
  <w:style w:type="paragraph" w:customStyle="1" w:styleId="xl68">
    <w:name w:val="xl68"/>
    <w:basedOn w:val="Normal"/>
    <w:rsid w:val="005000E5"/>
    <w:pPr>
      <w:pBdr>
        <w:bottom w:val="single" w:sz="8" w:space="0" w:color="auto"/>
        <w:right w:val="single" w:sz="8" w:space="0" w:color="auto"/>
      </w:pBdr>
      <w:spacing w:before="100" w:beforeAutospacing="1" w:after="100" w:afterAutospacing="1" w:line="240" w:lineRule="auto"/>
      <w:ind w:firstLineChars="100" w:firstLine="100"/>
      <w:textAlignment w:val="center"/>
    </w:pPr>
    <w:rPr>
      <w:rFonts w:ascii="Arial" w:eastAsia="Times New Roman" w:hAnsi="Arial" w:cs="Arial"/>
      <w:kern w:val="0"/>
      <w:sz w:val="20"/>
      <w:szCs w:val="20"/>
      <w:lang w:eastAsia="en-AU"/>
    </w:rPr>
  </w:style>
  <w:style w:type="paragraph" w:customStyle="1" w:styleId="xl69">
    <w:name w:val="xl69"/>
    <w:basedOn w:val="Normal"/>
    <w:rsid w:val="005000E5"/>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AU"/>
    </w:rPr>
  </w:style>
  <w:style w:type="paragraph" w:customStyle="1" w:styleId="xl70">
    <w:name w:val="xl70"/>
    <w:basedOn w:val="Normal"/>
    <w:rsid w:val="005000E5"/>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71">
    <w:name w:val="xl71"/>
    <w:basedOn w:val="Normal"/>
    <w:rsid w:val="005000E5"/>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72">
    <w:name w:val="xl72"/>
    <w:basedOn w:val="Normal"/>
    <w:rsid w:val="005000E5"/>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73">
    <w:name w:val="xl73"/>
    <w:basedOn w:val="Normal"/>
    <w:rsid w:val="005000E5"/>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kern w:val="0"/>
      <w:sz w:val="20"/>
      <w:szCs w:val="20"/>
      <w:lang w:eastAsia="en-AU"/>
    </w:rPr>
  </w:style>
  <w:style w:type="paragraph" w:customStyle="1" w:styleId="xl74">
    <w:name w:val="xl74"/>
    <w:basedOn w:val="Normal"/>
    <w:rsid w:val="005000E5"/>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AU"/>
    </w:rPr>
  </w:style>
  <w:style w:type="paragraph" w:customStyle="1" w:styleId="xl75">
    <w:name w:val="xl75"/>
    <w:basedOn w:val="Normal"/>
    <w:rsid w:val="005000E5"/>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563C1"/>
      <w:kern w:val="0"/>
      <w:sz w:val="24"/>
      <w:szCs w:val="24"/>
      <w:u w:val="single"/>
      <w:lang w:eastAsia="en-AU"/>
    </w:rPr>
  </w:style>
  <w:style w:type="paragraph" w:customStyle="1" w:styleId="xl76">
    <w:name w:val="xl76"/>
    <w:basedOn w:val="Normal"/>
    <w:rsid w:val="005000E5"/>
    <w:pPr>
      <w:pBdr>
        <w:top w:val="single" w:sz="8" w:space="0" w:color="auto"/>
        <w:left w:val="single" w:sz="8" w:space="0" w:color="auto"/>
        <w:bottom w:val="single" w:sz="8" w:space="0" w:color="auto"/>
        <w:right w:val="single" w:sz="12"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AU"/>
    </w:rPr>
  </w:style>
  <w:style w:type="paragraph" w:customStyle="1" w:styleId="xl77">
    <w:name w:val="xl77"/>
    <w:basedOn w:val="Normal"/>
    <w:rsid w:val="005000E5"/>
    <w:pPr>
      <w:pBdr>
        <w:left w:val="single" w:sz="8" w:space="0" w:color="auto"/>
        <w:bottom w:val="single" w:sz="8" w:space="0" w:color="auto"/>
        <w:right w:val="single" w:sz="12"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AU"/>
    </w:rPr>
  </w:style>
  <w:style w:type="character" w:styleId="Strong">
    <w:name w:val="Strong"/>
    <w:basedOn w:val="DefaultParagraphFont"/>
    <w:uiPriority w:val="22"/>
    <w:qFormat/>
    <w:rsid w:val="005000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a.hardikar@westernsydney.edu.au"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14745-4DDC-4AC8-929F-9E9724D04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6063</Words>
  <Characters>3456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Hardikar</dc:creator>
  <cp:keywords/>
  <dc:description/>
  <cp:lastModifiedBy>Anand Hardikar</cp:lastModifiedBy>
  <cp:revision>7</cp:revision>
  <dcterms:created xsi:type="dcterms:W3CDTF">2024-09-06T22:38:00Z</dcterms:created>
  <dcterms:modified xsi:type="dcterms:W3CDTF">2024-09-08T17:05:00Z</dcterms:modified>
</cp:coreProperties>
</file>